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1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50CCF" w:rsidRDefault="00050CCF">
      <w:pPr>
        <w:spacing w:before="0" w:after="200" w:line="276" w:lineRule="auto"/>
        <w:rPr>
          <w:rFonts w:asciiTheme="majorHAnsi" w:eastAsiaTheme="majorEastAsia" w:hAnsiTheme="majorHAnsi" w:cstheme="majorBidi"/>
          <w:b/>
          <w:bCs/>
          <w:sz w:val="28"/>
          <w:szCs w:val="28"/>
        </w:rPr>
      </w:pPr>
      <w:bookmarkStart w:id="0" w:name="_Toc536017956"/>
      <w:bookmarkStart w:id="1" w:name="_Toc5375216"/>
      <w:r>
        <w:br w:type="page"/>
      </w:r>
    </w:p>
    <w:p w:rsidR="00050CCF" w:rsidRDefault="00050CCF" w:rsidP="00050CCF">
      <w:pPr>
        <w:pStyle w:val="Heading1"/>
      </w:pPr>
      <w:bookmarkStart w:id="2" w:name="_Toc5869238"/>
      <w:bookmarkStart w:id="3" w:name="_Toc18499453"/>
      <w:r>
        <w:t>Estimating Dynamic Amplification</w:t>
      </w:r>
      <w:bookmarkEnd w:id="0"/>
      <w:bookmarkEnd w:id="1"/>
      <w:bookmarkEnd w:id="2"/>
      <w:bookmarkEnd w:id="3"/>
    </w:p>
    <w:p w:rsidR="00050CCF" w:rsidRDefault="00050CCF" w:rsidP="00071AF8">
      <w:r>
        <w:t xml:space="preserve">As vehicle loading continues to increase and while engineers design bridges more flexible and closer to the margins, the reserve capacities of structures are reduced. The reduction in conservatism can only be justified if the assumptions inherent to our design and evaluation methodologies are made more certain. The structure presented in the first part of this paper indicated that the dynamic amplification assumptions in the current live-load model are inaccurate and can be unconservative. These inadequacies have also been documented in other cases </w:t>
      </w:r>
      <w:r>
        <w:fldChar w:fldCharType="begin"/>
      </w:r>
      <w:r>
        <w:instrText xml:space="preserve"> ADDIN ZOTERO_ITEM CSL_CITATION {"citationID":"1bxe7knT","properties":{"formattedCitation":"(Billing, 1984; Billing and Green, 1984; Cantieni, 1983; Kwasniewski et al., 2006b)","plainCitation":"(Billing, 1984; Billing and Green, 1984; Cantieni, 1983; Kwasniewski et al., 2006b)","noteIndex":0},"citationItems":[{"id":551,"uris":["http://zotero.org/users/3157746/items/HF9R6RWI"],"uri":["http://zotero.org/users/3157746/items/HF9R6RWI"],"itemData":{"id":551,"type":"article-journal","title":"Dynamic loading and testing of bridges in Ontario","container-title":"Canadian Journal of Civil Engineering","page":"833–843","volume":"11","issue":"4","source":"Google Scholar","author":[{"family":"Billing","given":"J. Ra"}],"issued":{"date-parts":[["1984"]]}},"label":"page"},{"id":69,"uris":["http://zotero.org/users/3157746/items/Y9H8F7T8"],"uri":["http://zotero.org/users/3157746/items/Y9H8F7T8"],"itemData":{"id":69,"type":"article-journal","title":"Design provisions for dynamic loading of highway bridges","container-title":"Transportation research record","issue":"950","source":"Google Scholar","author":[{"family":"Billing","given":"J. R."},{"family":"Green","given":"R."}],"issued":{"date-parts":[["1984"]]}},"label":"page"},{"id":188,"uris":["http://zotero.org/users/3157746/items/WSQTJXEN"],"uri":["http://zotero.org/users/3157746/items/WSQTJXEN"],"itemData":{"id":188,"type":"article-journal","title":"Dynamic load tests on highway bridges in Switzerland-60 years experience of EMPA","source":"Google Scholar","URL":"http://trid.trb.org/view.aspx?id=1187833","author":[{"family":"Cantieni","given":"Reto"}],"issued":{"date-parts":[["1983"]]},"accessed":{"date-parts":[["2016",6,14]]}},"label":"page"},{"id":142,"uris":["http://zotero.org/users/3157746/items/PIF69R44"],"uri":["http://zotero.org/users/3157746/items/PIF69R44"],"itemData":{"id":142,"type":"article-journal","title":"Experimental evaluation of dynamic effects for a selected highway bridge","container-title":"Journal of performance of constructed facilities","page":"253–260","volume":"20","issue":"3","source":"Google Scholar","author":[{"family":"Kwasniewski","given":"Leslaw"},{"family":"Wekezer","given":"Jerry"},{"family":"Roufa","given":"Garry"},{"family":"Li","given":"Hongyi"},{"family":"Ducher","given":"Jean"},{"family":"Malachowski","given":"Jerzy"}],"issued":{"date-parts":[["2006"]]}},"label":"page"}],"schema":"https://github.com/citation-style-language/schema/raw/master/csl-citation.json"} </w:instrText>
      </w:r>
      <w:r>
        <w:fldChar w:fldCharType="separate"/>
      </w:r>
      <w:r w:rsidRPr="00F37A2D">
        <w:rPr>
          <w:rFonts w:ascii="Calibri" w:hAnsi="Calibri" w:cs="Calibri"/>
        </w:rPr>
        <w:t>(Billing, 1984; Billing and Green, 1984; Cantieni, 1983; Kwasniewski et al., 2006b)</w:t>
      </w:r>
      <w:r>
        <w:fldChar w:fldCharType="end"/>
      </w:r>
      <w:r>
        <w:t xml:space="preserve">. </w:t>
      </w:r>
    </w:p>
    <w:p w:rsidR="00050CCF" w:rsidRDefault="00050CCF" w:rsidP="00547ADC">
      <w:r>
        <w:t>Therefore, it is necessary to utilize more accurate means of estimating or predicting dynamic amplification. The suitability of a given method is dependent on the application. In the case of existing structures, the in-situ behavior may be recorded, but the as-constructed dimensions and material properties may not be documented. During design, the in-situ behavior or attributes are not known, but the expected form of the structure is fully documented. It is therefore the objective of this part to identify and develop methods of predicting or estimating dynamic amplification that are suitable for the different applications.</w:t>
      </w:r>
    </w:p>
    <w:p w:rsidR="00050CCF" w:rsidRDefault="00050CCF" w:rsidP="009A1A14">
      <w:r>
        <w:t>Furthermore, these methods should be simple enough that they can be implemented by the typical practicing engineer. The simplicity of a method will undoubtedly come at the expense of accuracy. Therefore, a balance must be struck between accuracy and simplicity that is appropriate for the application. While this decision is ultimately left to the engineer, the following sections will demonstrate the tradeoff by presenting several methods of varying complexity for estimating dynamic amplification.</w:t>
      </w:r>
    </w:p>
    <w:p w:rsidR="00050CCF" w:rsidRDefault="00050CCF" w:rsidP="00CB0CF3">
      <w:r>
        <w:t>There are two widely used factors for expressing dynamic amplification. They are referred to as impact factor (IM) and dynamic amplification factor (DAF) and are defined by the following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050CCF" w:rsidTr="00586742">
        <w:trPr>
          <w:trHeight w:val="576"/>
        </w:trPr>
        <w:tc>
          <w:tcPr>
            <w:tcW w:w="7776" w:type="dxa"/>
            <w:vAlign w:val="center"/>
          </w:tcPr>
          <w:p w:rsidR="00050CCF" w:rsidRPr="00CB0CF3" w:rsidRDefault="00050CCF" w:rsidP="00586742">
            <m:oMathPara>
              <m:oMath>
                <m:r>
                  <w:rPr>
                    <w:rFonts w:ascii="Cambria Math" w:hAnsi="Cambria Math"/>
                  </w:rPr>
                  <m:t>IM</m:t>
                </m:r>
                <m:r>
                  <m:rPr>
                    <m:sty m:val="p"/>
                  </m:rPr>
                  <w:rPr>
                    <w:rFonts w:ascii="Cambria Math" w:hAnsi="Cambria Math"/>
                  </w:rPr>
                  <m:t>=</m:t>
                </m:r>
                <m:f>
                  <m:fPr>
                    <m:ctrlPr>
                      <w:rPr>
                        <w:rFonts w:ascii="Cambria Math" w:hAnsi="Cambria Math"/>
                      </w:rPr>
                    </m:ctrlPr>
                  </m:fPr>
                  <m:num>
                    <m:r>
                      <w:rPr>
                        <w:rFonts w:ascii="Cambria Math" w:hAnsi="Cambria Math"/>
                      </w:rPr>
                      <m:t>Dynamic</m:t>
                    </m:r>
                    <m:r>
                      <m:rPr>
                        <m:sty m:val="p"/>
                      </m:rPr>
                      <w:rPr>
                        <w:rFonts w:ascii="Cambria Math" w:hAnsi="Cambria Math"/>
                      </w:rPr>
                      <m:t xml:space="preserve"> </m:t>
                    </m:r>
                    <m:r>
                      <w:rPr>
                        <w:rFonts w:ascii="Cambria Math" w:hAnsi="Cambria Math"/>
                      </w:rPr>
                      <m:t>Response</m:t>
                    </m:r>
                    <m:r>
                      <m:rPr>
                        <m:sty m:val="p"/>
                      </m:rPr>
                      <w:rPr>
                        <w:rFonts w:ascii="Cambria Math" w:hAnsi="Cambria Math"/>
                      </w:rPr>
                      <m:t>-</m:t>
                    </m:r>
                    <m:r>
                      <w:rPr>
                        <w:rFonts w:ascii="Cambria Math" w:hAnsi="Cambria Math"/>
                      </w:rPr>
                      <m:t>Static</m:t>
                    </m:r>
                    <m:r>
                      <m:rPr>
                        <m:sty m:val="p"/>
                      </m:rPr>
                      <w:rPr>
                        <w:rFonts w:ascii="Cambria Math" w:hAnsi="Cambria Math"/>
                      </w:rPr>
                      <m:t xml:space="preserve"> </m:t>
                    </m:r>
                    <m:r>
                      <w:rPr>
                        <w:rFonts w:ascii="Cambria Math" w:hAnsi="Cambria Math"/>
                      </w:rPr>
                      <m:t>Response</m:t>
                    </m:r>
                  </m:num>
                  <m:den>
                    <m:r>
                      <w:rPr>
                        <w:rFonts w:ascii="Cambria Math" w:hAnsi="Cambria Math"/>
                      </w:rPr>
                      <m:t>Static</m:t>
                    </m:r>
                    <m:r>
                      <m:rPr>
                        <m:sty m:val="p"/>
                      </m:rPr>
                      <w:rPr>
                        <w:rFonts w:ascii="Cambria Math" w:hAnsi="Cambria Math"/>
                      </w:rPr>
                      <m:t xml:space="preserve"> </m:t>
                    </m:r>
                    <m:r>
                      <w:rPr>
                        <w:rFonts w:ascii="Cambria Math" w:hAnsi="Cambria Math"/>
                      </w:rPr>
                      <m:t>Response</m:t>
                    </m:r>
                  </m:den>
                </m:f>
              </m:oMath>
            </m:oMathPara>
          </w:p>
        </w:tc>
        <w:tc>
          <w:tcPr>
            <w:tcW w:w="864" w:type="dxa"/>
            <w:vAlign w:val="center"/>
          </w:tcPr>
          <w:p w:rsidR="00050CCF" w:rsidRPr="00BD6DB7" w:rsidRDefault="00050CCF" w:rsidP="00586742">
            <w:pPr>
              <w:pStyle w:val="EquationCaptions"/>
            </w:pPr>
            <w:bookmarkStart w:id="4" w:name="_Ref1142314"/>
            <w:r w:rsidRPr="00BD6DB7">
              <w:t>(</w:t>
            </w:r>
            <w:r>
              <w:rPr>
                <w:noProof/>
              </w:rPr>
              <w:fldChar w:fldCharType="begin"/>
            </w:r>
            <w:r>
              <w:rPr>
                <w:noProof/>
              </w:rPr>
              <w:instrText xml:space="preserve"> SEQ Equation \* ARABIC </w:instrText>
            </w:r>
            <w:r>
              <w:rPr>
                <w:noProof/>
              </w:rPr>
              <w:fldChar w:fldCharType="separate"/>
            </w:r>
            <w:r>
              <w:rPr>
                <w:noProof/>
              </w:rPr>
              <w:t>16</w:t>
            </w:r>
            <w:r>
              <w:rPr>
                <w:noProof/>
              </w:rPr>
              <w:fldChar w:fldCharType="end"/>
            </w:r>
            <w:bookmarkEnd w:id="4"/>
            <w:r w:rsidRPr="00BD6DB7">
              <w:t>)</w:t>
            </w:r>
          </w:p>
        </w:tc>
      </w:tr>
      <w:tr w:rsidR="00050CCF" w:rsidTr="00586742">
        <w:trPr>
          <w:trHeight w:val="576"/>
        </w:trPr>
        <w:tc>
          <w:tcPr>
            <w:tcW w:w="7776" w:type="dxa"/>
            <w:vAlign w:val="center"/>
          </w:tcPr>
          <w:p w:rsidR="00050CCF" w:rsidRDefault="00050CCF" w:rsidP="00586742">
            <w:pPr>
              <w:rPr>
                <w:rFonts w:ascii="Calibri" w:eastAsia="Calibri" w:hAnsi="Calibri" w:cs="Times New Roman"/>
              </w:rPr>
            </w:pPr>
            <m:oMathPara>
              <m:oMath>
                <m:r>
                  <w:rPr>
                    <w:rFonts w:ascii="Cambria Math" w:hAnsi="Cambria Math"/>
                  </w:rPr>
                  <m:t>DAF</m:t>
                </m:r>
                <m:r>
                  <m:rPr>
                    <m:sty m:val="p"/>
                  </m:rPr>
                  <w:rPr>
                    <w:rFonts w:ascii="Cambria Math" w:hAnsi="Cambria Math"/>
                  </w:rPr>
                  <m:t>=</m:t>
                </m:r>
                <m:f>
                  <m:fPr>
                    <m:ctrlPr>
                      <w:rPr>
                        <w:rFonts w:ascii="Cambria Math" w:hAnsi="Cambria Math"/>
                      </w:rPr>
                    </m:ctrlPr>
                  </m:fPr>
                  <m:num>
                    <m:r>
                      <w:rPr>
                        <w:rFonts w:ascii="Cambria Math" w:hAnsi="Cambria Math"/>
                      </w:rPr>
                      <m:t>Dynamic</m:t>
                    </m:r>
                    <m:r>
                      <m:rPr>
                        <m:sty m:val="p"/>
                      </m:rPr>
                      <w:rPr>
                        <w:rFonts w:ascii="Cambria Math" w:hAnsi="Cambria Math"/>
                      </w:rPr>
                      <m:t xml:space="preserve"> </m:t>
                    </m:r>
                    <m:r>
                      <w:rPr>
                        <w:rFonts w:ascii="Cambria Math" w:hAnsi="Cambria Math"/>
                      </w:rPr>
                      <m:t>Response</m:t>
                    </m:r>
                  </m:num>
                  <m:den>
                    <m:r>
                      <w:rPr>
                        <w:rFonts w:ascii="Cambria Math" w:hAnsi="Cambria Math"/>
                      </w:rPr>
                      <m:t>Static</m:t>
                    </m:r>
                    <m:r>
                      <m:rPr>
                        <m:sty m:val="p"/>
                      </m:rPr>
                      <w:rPr>
                        <w:rFonts w:ascii="Cambria Math" w:hAnsi="Cambria Math"/>
                      </w:rPr>
                      <m:t xml:space="preserve"> </m:t>
                    </m:r>
                    <m:r>
                      <w:rPr>
                        <w:rFonts w:ascii="Cambria Math" w:hAnsi="Cambria Math"/>
                      </w:rPr>
                      <m:t>Response</m:t>
                    </m:r>
                  </m:den>
                </m:f>
              </m:oMath>
            </m:oMathPara>
          </w:p>
        </w:tc>
        <w:tc>
          <w:tcPr>
            <w:tcW w:w="864" w:type="dxa"/>
            <w:vAlign w:val="center"/>
          </w:tcPr>
          <w:p w:rsidR="00050CCF" w:rsidRPr="00BD6DB7" w:rsidRDefault="00050CCF" w:rsidP="00586742">
            <w:pPr>
              <w:pStyle w:val="EquationCaptions"/>
              <w:rPr>
                <w:rFonts w:ascii="Calibri" w:eastAsia="Calibri" w:hAnsi="Calibri" w:cs="Times New Roman"/>
              </w:rPr>
            </w:pPr>
            <w:bookmarkStart w:id="5" w:name="_Ref5623165"/>
            <w:r w:rsidRPr="00BD6DB7">
              <w:rPr>
                <w:rFonts w:ascii="Calibri" w:eastAsia="Calibri" w:hAnsi="Calibri" w:cs="Times New Roman"/>
              </w:rPr>
              <w:t>(</w:t>
            </w:r>
            <w:r>
              <w:rPr>
                <w:rFonts w:ascii="Calibri" w:eastAsia="Calibri" w:hAnsi="Calibri" w:cs="Times New Roman"/>
              </w:rPr>
              <w:fldChar w:fldCharType="begin"/>
            </w:r>
            <w:r>
              <w:rPr>
                <w:rFonts w:ascii="Calibri" w:eastAsia="Calibri" w:hAnsi="Calibri" w:cs="Times New Roman"/>
              </w:rPr>
              <w:instrText xml:space="preserve"> SEQ Equation \* ARABIC </w:instrText>
            </w:r>
            <w:r>
              <w:rPr>
                <w:rFonts w:ascii="Calibri" w:eastAsia="Calibri" w:hAnsi="Calibri" w:cs="Times New Roman"/>
              </w:rPr>
              <w:fldChar w:fldCharType="separate"/>
            </w:r>
            <w:r>
              <w:rPr>
                <w:rFonts w:ascii="Calibri" w:eastAsia="Calibri" w:hAnsi="Calibri" w:cs="Times New Roman"/>
                <w:noProof/>
              </w:rPr>
              <w:t>17</w:t>
            </w:r>
            <w:r>
              <w:rPr>
                <w:rFonts w:ascii="Calibri" w:eastAsia="Calibri" w:hAnsi="Calibri" w:cs="Times New Roman"/>
              </w:rPr>
              <w:fldChar w:fldCharType="end"/>
            </w:r>
            <w:bookmarkEnd w:id="5"/>
            <w:r w:rsidRPr="00BD6DB7">
              <w:rPr>
                <w:rFonts w:ascii="Calibri" w:eastAsia="Calibri" w:hAnsi="Calibri" w:cs="Times New Roman"/>
              </w:rPr>
              <w:t>)</w:t>
            </w:r>
          </w:p>
        </w:tc>
      </w:tr>
    </w:tbl>
    <w:p w:rsidR="00050CCF" w:rsidRDefault="00050CCF" w:rsidP="0000711F">
      <w:pPr>
        <w:rPr>
          <w:rFonts w:eastAsiaTheme="minorEastAsia"/>
        </w:rPr>
      </w:pPr>
      <w:r>
        <w:rPr>
          <w:rFonts w:eastAsiaTheme="minorEastAsia"/>
        </w:rPr>
        <w:t xml:space="preserve">Therefore, the IM is just </w:t>
      </w:r>
      <m:oMath>
        <m:r>
          <w:rPr>
            <w:rFonts w:ascii="Cambria Math" w:eastAsiaTheme="minorEastAsia" w:hAnsi="Cambria Math"/>
          </w:rPr>
          <m:t>DAF-1</m:t>
        </m:r>
      </m:oMath>
      <w:r>
        <w:rPr>
          <w:rFonts w:eastAsiaTheme="minorEastAsia"/>
        </w:rPr>
        <w:t>. The total live load response can be computed b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050CCF" w:rsidTr="00586742">
        <w:tc>
          <w:tcPr>
            <w:tcW w:w="7776" w:type="dxa"/>
          </w:tcPr>
          <w:p w:rsidR="00050CCF" w:rsidRPr="00CB0CF3" w:rsidRDefault="00050CCF" w:rsidP="00586742">
            <w:pPr>
              <w:pStyle w:val="squish"/>
              <w:jc w:val="center"/>
            </w:pPr>
            <m:oMath>
              <m:r>
                <w:rPr>
                  <w:rFonts w:ascii="Cambria Math" w:hAnsi="Cambria Math"/>
                </w:rPr>
                <m:t>LL</m:t>
              </m:r>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IM</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sta</m:t>
                  </m:r>
                </m:sub>
              </m:sSub>
            </m:oMath>
            <w:r w:rsidRPr="00CB0CF3">
              <w:tab/>
              <w:t xml:space="preserve">   or   </w:t>
            </w:r>
            <m:oMath>
              <m:r>
                <w:rPr>
                  <w:rFonts w:ascii="Cambria Math" w:hAnsi="Cambria Math"/>
                </w:rPr>
                <m:t>LL</m:t>
              </m:r>
              <m:r>
                <m:rPr>
                  <m:sty m:val="p"/>
                </m:rPr>
                <w:rPr>
                  <w:rFonts w:ascii="Cambria Math" w:hAnsi="Cambria Math"/>
                </w:rPr>
                <m:t>=</m:t>
              </m:r>
              <m:r>
                <w:rPr>
                  <w:rFonts w:ascii="Cambria Math" w:hAnsi="Cambria Math"/>
                </w:rPr>
                <m:t>DAF</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sta</m:t>
                  </m:r>
                </m:sub>
              </m:sSub>
            </m:oMath>
          </w:p>
        </w:tc>
        <w:tc>
          <w:tcPr>
            <w:tcW w:w="864" w:type="dxa"/>
            <w:vAlign w:val="center"/>
          </w:tcPr>
          <w:p w:rsidR="00050CCF" w:rsidRPr="00BD6DB7" w:rsidRDefault="00050CCF" w:rsidP="00586742">
            <w:pPr>
              <w:pStyle w:val="EquationCaptions"/>
            </w:pPr>
            <w:r w:rsidRPr="00BD6DB7">
              <w:t>(</w:t>
            </w:r>
            <w:r>
              <w:rPr>
                <w:noProof/>
              </w:rPr>
              <w:fldChar w:fldCharType="begin"/>
            </w:r>
            <w:r>
              <w:rPr>
                <w:noProof/>
              </w:rPr>
              <w:instrText xml:space="preserve"> SEQ Equation \* ARABIC </w:instrText>
            </w:r>
            <w:r>
              <w:rPr>
                <w:noProof/>
              </w:rPr>
              <w:fldChar w:fldCharType="separate"/>
            </w:r>
            <w:r>
              <w:rPr>
                <w:noProof/>
              </w:rPr>
              <w:t>18</w:t>
            </w:r>
            <w:r>
              <w:rPr>
                <w:noProof/>
              </w:rPr>
              <w:fldChar w:fldCharType="end"/>
            </w:r>
            <w:r w:rsidRPr="00BD6DB7">
              <w:t>)</w:t>
            </w:r>
          </w:p>
        </w:tc>
      </w:tr>
    </w:tbl>
    <w:p w:rsidR="00050CCF" w:rsidRDefault="00050CCF" w:rsidP="0000711F">
      <w:pPr>
        <w:rPr>
          <w:rFonts w:eastAsiaTheme="minorEastAsia"/>
        </w:rPr>
      </w:pPr>
      <w:r>
        <w:rPr>
          <w:rFonts w:eastAsiaTheme="minorEastAsia"/>
        </w:rPr>
        <w:t>Where R</w:t>
      </w:r>
      <w:r w:rsidRPr="001C2F8E">
        <w:rPr>
          <w:rFonts w:eastAsiaTheme="minorEastAsia"/>
          <w:vertAlign w:val="subscript"/>
        </w:rPr>
        <w:t>sta</w:t>
      </w:r>
      <w:r>
        <w:rPr>
          <w:rFonts w:eastAsiaTheme="minorEastAsia"/>
        </w:rPr>
        <w:t xml:space="preserve"> is the static load effect which is amplified by (1 + IM) or the DAF.</w:t>
      </w:r>
    </w:p>
    <w:p w:rsidR="00050CCF" w:rsidRDefault="00050CCF" w:rsidP="00D479D2">
      <w:pPr>
        <w:rPr>
          <w:rFonts w:eastAsiaTheme="minorEastAsia"/>
        </w:rPr>
      </w:pPr>
      <w:r>
        <w:rPr>
          <w:rFonts w:eastAsiaTheme="minorEastAsia"/>
        </w:rPr>
        <w:t xml:space="preserve">In this paper the dynamic amplification factor will be computed according to equation </w:t>
      </w:r>
      <w:r>
        <w:rPr>
          <w:rFonts w:eastAsiaTheme="minorEastAsia"/>
          <w:b/>
        </w:rPr>
        <w:fldChar w:fldCharType="begin"/>
      </w:r>
      <w:r>
        <w:rPr>
          <w:rFonts w:eastAsiaTheme="minorEastAsia"/>
        </w:rPr>
        <w:instrText xml:space="preserve"> REF _Ref5623165 \h </w:instrText>
      </w:r>
      <w:r>
        <w:rPr>
          <w:rFonts w:eastAsiaTheme="minorEastAsia"/>
          <w:b/>
        </w:rPr>
      </w:r>
      <w:r>
        <w:rPr>
          <w:rFonts w:eastAsiaTheme="minorEastAsia"/>
          <w:b/>
        </w:rPr>
        <w:fldChar w:fldCharType="separate"/>
      </w:r>
      <w:r w:rsidRPr="00BD6DB7">
        <w:rPr>
          <w:rFonts w:ascii="Calibri" w:eastAsia="Calibri" w:hAnsi="Calibri" w:cs="Times New Roman"/>
        </w:rPr>
        <w:t>(</w:t>
      </w:r>
      <w:r>
        <w:rPr>
          <w:rFonts w:ascii="Calibri" w:eastAsia="Calibri" w:hAnsi="Calibri" w:cs="Times New Roman"/>
          <w:noProof/>
        </w:rPr>
        <w:t>17</w:t>
      </w:r>
      <w:r>
        <w:rPr>
          <w:rFonts w:eastAsiaTheme="minorEastAsia"/>
          <w:b/>
        </w:rPr>
        <w:fldChar w:fldCharType="end"/>
      </w:r>
      <w:r>
        <w:rPr>
          <w:rFonts w:eastAsiaTheme="minorEastAsia"/>
        </w:rPr>
        <w:t xml:space="preserve">). The responses used in computing the factor may be any structural response, experimentally recorded or obtained though analysis. </w:t>
      </w:r>
    </w:p>
    <w:p w:rsidR="00050CCF" w:rsidRDefault="00050CCF" w:rsidP="00D479D2">
      <w:pPr>
        <w:rPr>
          <w:rFonts w:eastAsiaTheme="minorEastAsia"/>
        </w:rPr>
      </w:pPr>
      <w:r>
        <w:rPr>
          <w:rFonts w:eastAsiaTheme="minorEastAsia"/>
        </w:rPr>
        <w:t>This part summarizes the various methods of predicting dynamic amplification using both experimental and analytical methods. These methods are time-consuming to perform and require considerable expertise. Therefore, a simplified model is proposed that reduces the bridge to a single degree-of-freedom using generalized coordinates and reduces the vehicle to a single sprung-mass. The ability of this model to predict dynamic amplification is assessed by comparing its predictions to those obtained from 3D FE models. The simplified model as well as the 3D FE models are further used to investigate the parameters that are influential to dynamic amplification.</w:t>
      </w:r>
    </w:p>
    <w:p w:rsidR="00050CCF" w:rsidRDefault="00050CCF">
      <w:pPr>
        <w:spacing w:before="0" w:after="200" w:line="276" w:lineRule="auto"/>
        <w:rPr>
          <w:rFonts w:asciiTheme="majorHAnsi" w:eastAsiaTheme="majorEastAsia" w:hAnsiTheme="majorHAnsi" w:cstheme="majorBidi"/>
          <w:b/>
          <w:bCs/>
          <w:sz w:val="26"/>
          <w:szCs w:val="26"/>
        </w:rPr>
      </w:pPr>
      <w:bookmarkStart w:id="6" w:name="_Toc536017957"/>
      <w:bookmarkStart w:id="7" w:name="_Toc5375217"/>
      <w:r>
        <w:br w:type="page"/>
      </w:r>
    </w:p>
    <w:p w:rsidR="00050CCF" w:rsidRDefault="00050CCF" w:rsidP="006646DF">
      <w:pPr>
        <w:pStyle w:val="Heading2"/>
        <w:numPr>
          <w:ilvl w:val="0"/>
          <w:numId w:val="44"/>
        </w:numPr>
      </w:pPr>
      <w:bookmarkStart w:id="8" w:name="_Toc5869239"/>
      <w:bookmarkStart w:id="9" w:name="_Toc18499454"/>
      <w:r>
        <w:t xml:space="preserve">Components of </w:t>
      </w:r>
      <w:bookmarkEnd w:id="6"/>
      <w:r>
        <w:t>Vehicle Bridge Interaction</w:t>
      </w:r>
      <w:bookmarkEnd w:id="7"/>
      <w:bookmarkEnd w:id="8"/>
      <w:bookmarkEnd w:id="9"/>
    </w:p>
    <w:p w:rsidR="00050CCF" w:rsidRDefault="00050CCF" w:rsidP="00081F26">
      <w:pPr>
        <w:keepNext/>
        <w:jc w:val="center"/>
      </w:pPr>
      <w:r>
        <w:rPr>
          <w:noProof/>
        </w:rPr>
        <w:drawing>
          <wp:inline distT="0" distB="0" distL="0" distR="0" wp14:anchorId="6447F062" wp14:editId="36DDC3B5">
            <wp:extent cx="4572000" cy="1349375"/>
            <wp:effectExtent l="0" t="0" r="0" b="317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572000" cy="1349375"/>
                    </a:xfrm>
                    <a:prstGeom prst="rect">
                      <a:avLst/>
                    </a:prstGeom>
                  </pic:spPr>
                </pic:pic>
              </a:graphicData>
            </a:graphic>
          </wp:inline>
        </w:drawing>
      </w:r>
    </w:p>
    <w:p w:rsidR="00050CCF" w:rsidRPr="00C85EE8" w:rsidRDefault="00050CCF" w:rsidP="00C85EE8">
      <w:pPr>
        <w:pStyle w:val="Caption"/>
      </w:pPr>
      <w:bookmarkStart w:id="10" w:name="_Toc5375538"/>
      <w:bookmarkStart w:id="11" w:name="_Toc18499703"/>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0</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Schematic of Combined Vehicle and Bridge Systems</w:t>
      </w:r>
      <w:bookmarkEnd w:id="10"/>
      <w:bookmarkEnd w:id="11"/>
    </w:p>
    <w:p w:rsidR="00050CCF" w:rsidRDefault="00050CCF" w:rsidP="00535CE5">
      <w:r>
        <w:t>The excitation of the vehicle-bridge system is due to the contact force between the vehicle tire and roadway surface. This contact force is dependent on the difference in vertical position of the bridge roadway surface and the vehicle body w</w:t>
      </w:r>
      <w:r w:rsidRPr="00081F26">
        <w:t>hich is equal to the deformation of the suspension system assuming the tires remain in contact with the bridge surface</w:t>
      </w:r>
      <w:r>
        <w:t>. The bridge surface elevation is the combination of bridge motion at the vehicle position and elevation added by the profile. It therefore follows that any model of vehicle-bridge interaction, in order to capture all of the primary mechanisms that give rise to dynamic amplification, should include the following:</w:t>
      </w:r>
    </w:p>
    <w:p w:rsidR="00050CCF" w:rsidRDefault="00050CCF" w:rsidP="00050CCF">
      <w:pPr>
        <w:pStyle w:val="ListParagraph"/>
        <w:numPr>
          <w:ilvl w:val="0"/>
          <w:numId w:val="1"/>
        </w:numPr>
      </w:pPr>
      <w:r>
        <w:t>The mass of bridge excited by the vehicle-induced forces</w:t>
      </w:r>
    </w:p>
    <w:p w:rsidR="00050CCF" w:rsidRDefault="00050CCF" w:rsidP="00050CCF">
      <w:pPr>
        <w:pStyle w:val="ListParagraph"/>
        <w:numPr>
          <w:ilvl w:val="0"/>
          <w:numId w:val="1"/>
        </w:numPr>
      </w:pPr>
      <w:r>
        <w:t>The stiffness of the bridge</w:t>
      </w:r>
    </w:p>
    <w:p w:rsidR="00050CCF" w:rsidRDefault="00050CCF" w:rsidP="00050CCF">
      <w:pPr>
        <w:pStyle w:val="ListParagraph"/>
        <w:numPr>
          <w:ilvl w:val="0"/>
          <w:numId w:val="1"/>
        </w:numPr>
      </w:pPr>
      <w:r>
        <w:t>The mass of the vehicle</w:t>
      </w:r>
    </w:p>
    <w:p w:rsidR="00050CCF" w:rsidRDefault="00050CCF" w:rsidP="00050CCF">
      <w:pPr>
        <w:pStyle w:val="ListParagraph"/>
        <w:numPr>
          <w:ilvl w:val="0"/>
          <w:numId w:val="1"/>
        </w:numPr>
      </w:pPr>
      <w:r>
        <w:t>The suspension characteristics of the vehicle</w:t>
      </w:r>
    </w:p>
    <w:p w:rsidR="00050CCF" w:rsidRDefault="00050CCF" w:rsidP="00050CCF">
      <w:pPr>
        <w:pStyle w:val="ListParagraph"/>
        <w:numPr>
          <w:ilvl w:val="0"/>
          <w:numId w:val="1"/>
        </w:numPr>
      </w:pPr>
      <w:r>
        <w:t>The vehicle velocity</w:t>
      </w:r>
    </w:p>
    <w:p w:rsidR="00050CCF" w:rsidRPr="00535CE5" w:rsidRDefault="00050CCF" w:rsidP="00050CCF">
      <w:pPr>
        <w:pStyle w:val="ListParagraph"/>
        <w:numPr>
          <w:ilvl w:val="0"/>
          <w:numId w:val="1"/>
        </w:numPr>
      </w:pPr>
      <w:r>
        <w:t>The roadway profile accurately positioned on bridge</w:t>
      </w:r>
    </w:p>
    <w:p w:rsidR="00050CCF" w:rsidRDefault="00050CCF" w:rsidP="00594561">
      <w:r>
        <w:t>This last element, an accurately positioned profile, is critical. The effect of a profile feature (bump) is partially dependent on the location of the feature, therefore an accurate model must also include longitudinal (along path of travel) bridge geometry (e.g. span length). This is demonstrated in Chapter 15.</w:t>
      </w:r>
    </w:p>
    <w:p w:rsidR="00050CCF" w:rsidRDefault="00050CCF" w:rsidP="00594561">
      <w:r>
        <w:t>There are many different methods of representing all of these elements in a model, but the success of a model is ultimately judged by its ability to reliably estimate the response of interest. For this study, that response of interest is the amplification of peak bridge responses during live load events (vehicle-crossing). The following sections will present several model types of varying complexity, document their construction, and demonstrate their ability to predict dynamic amplification.</w:t>
      </w:r>
    </w:p>
    <w:p w:rsidR="00050CCF" w:rsidRDefault="00050CCF" w:rsidP="00594561">
      <w:r>
        <w:t xml:space="preserve">Chapter 11 provides methods of estimating dynamic amplification of existing structures with field testing. Chapter 12 provides an analytical approach to estimating dynamic amplification using finite element analysis. Both approaches are demonstrated in the Part 1 case study. Chapter 13 details the development and performance of a simplified model for estimating dynamic amplification. Chapter 14 demonstrates the shortcomings of common profile roughness metrics in predicting dynamic amplification. Chapter 15 examines the parameters influential to dynamic amplification through simulation studies. </w:t>
      </w:r>
    </w:p>
    <w:p w:rsidR="00050CCF" w:rsidRDefault="00050CCF">
      <w:pPr>
        <w:spacing w:before="0" w:after="200" w:line="276" w:lineRule="auto"/>
        <w:rPr>
          <w:rFonts w:asciiTheme="majorHAnsi" w:eastAsiaTheme="majorEastAsia" w:hAnsiTheme="majorHAnsi" w:cstheme="majorBidi"/>
          <w:b/>
          <w:bCs/>
          <w:sz w:val="26"/>
          <w:szCs w:val="26"/>
        </w:rPr>
      </w:pPr>
      <w:bookmarkStart w:id="12" w:name="_Toc536017958"/>
      <w:bookmarkStart w:id="13" w:name="_Toc5375218"/>
      <w:r>
        <w:br w:type="page"/>
      </w:r>
    </w:p>
    <w:p w:rsidR="00050CCF" w:rsidRDefault="00050CCF" w:rsidP="006646DF">
      <w:pPr>
        <w:pStyle w:val="Heading2"/>
        <w:numPr>
          <w:ilvl w:val="0"/>
          <w:numId w:val="44"/>
        </w:numPr>
      </w:pPr>
      <w:bookmarkStart w:id="14" w:name="_Toc5869240"/>
      <w:bookmarkStart w:id="15" w:name="_Toc18499455"/>
      <w:r>
        <w:t>In-Situ Measurement</w:t>
      </w:r>
      <w:bookmarkEnd w:id="12"/>
      <w:bookmarkEnd w:id="13"/>
      <w:bookmarkEnd w:id="14"/>
      <w:bookmarkEnd w:id="15"/>
    </w:p>
    <w:p w:rsidR="00050CCF" w:rsidRDefault="00050CCF" w:rsidP="00F8034A">
      <w:r>
        <w:t xml:space="preserve">There is no substitute for directly measuring a phenomenon. This section provides guidance on methods of directly measuring the dynamic amplification being experienced by a bridge that is in-service. </w:t>
      </w:r>
    </w:p>
    <w:p w:rsidR="00050CCF" w:rsidRDefault="00050CCF" w:rsidP="005E3DAD">
      <w:pPr>
        <w:pStyle w:val="Heading3"/>
      </w:pPr>
      <w:r>
        <w:t>Strain vs. Displacement</w:t>
      </w:r>
    </w:p>
    <w:p w:rsidR="00050CCF" w:rsidRDefault="00050CCF" w:rsidP="00D479D2">
      <w:r>
        <w:t>Within the relevant literature it is not uncommon for experimentally derived dynamic amplification factors to be reported for both displacement and strain (or stress). The amplification factors are almost always greater for displacement than those for stress or strain. If a bridge behaves linearly then its response should be linear (i.e. an increase in load by a factor X will result in an increase in response by the same factor, X) regardless of whether the response in question is global (e.g. displacement) or local (e.g. stress, strain). This is not the case with dynamic amplification factors because of a violation of the</w:t>
      </w:r>
      <w:r w:rsidRPr="00954037">
        <w:t xml:space="preserve"> </w:t>
      </w:r>
      <w:r>
        <w:t>key assumption that the measured response is due solely to the applied load.</w:t>
      </w:r>
    </w:p>
    <w:p w:rsidR="00050CCF" w:rsidRDefault="00050CCF" w:rsidP="00D479D2">
      <w:r>
        <w:t xml:space="preserve">Dynamic amplification factors assume that the bridge response is due to a vehicle which applies a force equal to its weight increased by a factor to account for its dynamic motion (i.e. an acceleration greater than gravity). If this assumption were true, dynamic amplification factors would be equal for the various response quantities. </w:t>
      </w:r>
    </w:p>
    <w:p w:rsidR="00050CCF" w:rsidRDefault="00050CCF" w:rsidP="00D479D2">
      <w:r>
        <w:t xml:space="preserve">However, the bridge response is actually due to a force applied by the vehicle as well as inertial forces that develop due to the acceleration of the mass of the bridge as it is excited by the crossing vehicle (or other excitation sources). </w:t>
      </w:r>
    </w:p>
    <w:p w:rsidR="00050CCF" w:rsidRPr="007C1DAB" w:rsidRDefault="00050CCF" w:rsidP="00860442">
      <w:r>
        <w:t>Therefore, the bridge response is the sum of the responses due to these two inputs. To demonstrate this, consider a simply supported beam with a point load placed at midspan. The beam displacement and stress at midspan due to the point load (</w:t>
      </w:r>
      <w:r w:rsidRPr="00055694">
        <w:rPr>
          <w:i/>
        </w:rPr>
        <w:t>P</w:t>
      </w:r>
      <w:r>
        <w:t>) at midspan (</w:t>
      </w:r>
      <w:r w:rsidRPr="00055694">
        <w:rPr>
          <w:i/>
        </w:rPr>
        <w:t>L/2</w:t>
      </w:r>
      <w:r>
        <w:t xml:space="preserve">) is as described by the equations provided in the following table, where </w:t>
      </w:r>
      <w:r w:rsidRPr="00055694">
        <w:rPr>
          <w:i/>
        </w:rPr>
        <w:t>E</w:t>
      </w:r>
      <w:r>
        <w:t xml:space="preserve"> is the modulus of elasticity of the beam material, </w:t>
      </w:r>
      <w:r w:rsidRPr="00055694">
        <w:rPr>
          <w:i/>
        </w:rPr>
        <w:t>I</w:t>
      </w:r>
      <w:r>
        <w:t xml:space="preserve"> is beam section’s moment of inertia and </w:t>
      </w:r>
      <w:r>
        <w:rPr>
          <w:i/>
        </w:rPr>
        <w:t>y</w:t>
      </w:r>
      <w:r>
        <w:t xml:space="preserve"> is the distance from the beam section’s neutral axis.</w:t>
      </w:r>
    </w:p>
    <w:p w:rsidR="00050CCF" w:rsidRDefault="00050CCF" w:rsidP="009A6B79">
      <w:pPr>
        <w:pStyle w:val="Caption"/>
        <w:keepNext/>
      </w:pPr>
      <w:bookmarkStart w:id="16" w:name="_Toc5375390"/>
      <w:bookmarkStart w:id="17" w:name="_Toc18499554"/>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1</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Displacement and Stress Equations for Point Load and Sinusoidal Distributed Load</w:t>
      </w:r>
      <w:bookmarkEnd w:id="16"/>
      <w:bookmarkEnd w:id="17"/>
    </w:p>
    <w:tbl>
      <w:tblPr>
        <w:tblStyle w:val="TableGrid"/>
        <w:tblW w:w="8640" w:type="dxa"/>
        <w:tblLayout w:type="fixed"/>
        <w:tblCellMar>
          <w:top w:w="29" w:type="dxa"/>
          <w:left w:w="0" w:type="dxa"/>
          <w:bottom w:w="29" w:type="dxa"/>
          <w:right w:w="72" w:type="dxa"/>
        </w:tblCellMar>
        <w:tblLook w:val="04A0" w:firstRow="1" w:lastRow="0" w:firstColumn="1" w:lastColumn="0" w:noHBand="0" w:noVBand="1"/>
      </w:tblPr>
      <w:tblGrid>
        <w:gridCol w:w="1440"/>
        <w:gridCol w:w="2705"/>
        <w:gridCol w:w="463"/>
        <w:gridCol w:w="3587"/>
        <w:gridCol w:w="445"/>
      </w:tblGrid>
      <w:tr w:rsidR="00050CCF" w:rsidTr="009A6B79">
        <w:tc>
          <w:tcPr>
            <w:tcW w:w="1440" w:type="dxa"/>
            <w:vAlign w:val="center"/>
          </w:tcPr>
          <w:p w:rsidR="00050CCF" w:rsidRDefault="00050CCF" w:rsidP="00860442">
            <w:pPr>
              <w:pStyle w:val="squish"/>
              <w:jc w:val="center"/>
            </w:pPr>
          </w:p>
        </w:tc>
        <w:tc>
          <w:tcPr>
            <w:tcW w:w="3168" w:type="dxa"/>
            <w:gridSpan w:val="2"/>
            <w:vAlign w:val="center"/>
          </w:tcPr>
          <w:p w:rsidR="00050CCF" w:rsidRDefault="00050CCF" w:rsidP="00860442">
            <w:pPr>
              <w:pStyle w:val="squish"/>
              <w:jc w:val="center"/>
            </w:pPr>
            <w:r>
              <w:t>Point Force</w:t>
            </w:r>
          </w:p>
        </w:tc>
        <w:tc>
          <w:tcPr>
            <w:tcW w:w="4032" w:type="dxa"/>
            <w:gridSpan w:val="2"/>
            <w:vAlign w:val="center"/>
          </w:tcPr>
          <w:p w:rsidR="00050CCF" w:rsidRDefault="00050CCF" w:rsidP="00860442">
            <w:pPr>
              <w:pStyle w:val="squish"/>
              <w:jc w:val="center"/>
            </w:pPr>
            <w:r>
              <w:t>Distributed (Inertial) Force</w:t>
            </w:r>
          </w:p>
        </w:tc>
      </w:tr>
      <w:tr w:rsidR="00050CCF" w:rsidTr="009A6B79">
        <w:tc>
          <w:tcPr>
            <w:tcW w:w="1440" w:type="dxa"/>
            <w:vAlign w:val="center"/>
          </w:tcPr>
          <w:p w:rsidR="00050CCF" w:rsidRDefault="00050CCF" w:rsidP="00860442">
            <w:pPr>
              <w:pStyle w:val="squish"/>
              <w:jc w:val="center"/>
            </w:pPr>
            <w:r>
              <w:t>Loading</w:t>
            </w:r>
          </w:p>
        </w:tc>
        <w:tc>
          <w:tcPr>
            <w:tcW w:w="3168" w:type="dxa"/>
            <w:gridSpan w:val="2"/>
            <w:tcBorders>
              <w:bottom w:val="single" w:sz="4" w:space="0" w:color="auto"/>
            </w:tcBorders>
            <w:vAlign w:val="bottom"/>
          </w:tcPr>
          <w:p w:rsidR="00050CCF" w:rsidRDefault="00050CCF" w:rsidP="00860442">
            <w:pPr>
              <w:pStyle w:val="squish"/>
              <w:jc w:val="center"/>
            </w:pPr>
            <w:r>
              <w:rPr>
                <w:noProof/>
              </w:rPr>
              <w:drawing>
                <wp:inline distT="0" distB="0" distL="0" distR="0" wp14:anchorId="74A9C401" wp14:editId="2FD13E9E">
                  <wp:extent cx="1828800" cy="565893"/>
                  <wp:effectExtent l="0" t="0" r="0" b="5715"/>
                  <wp:docPr id="3209" name="Picture 3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828800" cy="565893"/>
                          </a:xfrm>
                          <a:prstGeom prst="rect">
                            <a:avLst/>
                          </a:prstGeom>
                        </pic:spPr>
                      </pic:pic>
                    </a:graphicData>
                  </a:graphic>
                </wp:inline>
              </w:drawing>
            </w:r>
          </w:p>
        </w:tc>
        <w:tc>
          <w:tcPr>
            <w:tcW w:w="4032" w:type="dxa"/>
            <w:gridSpan w:val="2"/>
            <w:tcBorders>
              <w:bottom w:val="single" w:sz="4" w:space="0" w:color="auto"/>
            </w:tcBorders>
            <w:vAlign w:val="bottom"/>
          </w:tcPr>
          <w:p w:rsidR="00050CCF" w:rsidRDefault="00050CCF" w:rsidP="00860442">
            <w:pPr>
              <w:pStyle w:val="squish"/>
              <w:jc w:val="center"/>
            </w:pPr>
            <w:r>
              <w:rPr>
                <w:noProof/>
              </w:rPr>
              <w:drawing>
                <wp:inline distT="0" distB="0" distL="0" distR="0" wp14:anchorId="095C0EBD" wp14:editId="2BAE2C3F">
                  <wp:extent cx="2553970" cy="709295"/>
                  <wp:effectExtent l="0" t="0" r="0" b="0"/>
                  <wp:docPr id="3212" name="Picture 3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553970" cy="709295"/>
                          </a:xfrm>
                          <a:prstGeom prst="rect">
                            <a:avLst/>
                          </a:prstGeom>
                        </pic:spPr>
                      </pic:pic>
                    </a:graphicData>
                  </a:graphic>
                </wp:inline>
              </w:drawing>
            </w:r>
          </w:p>
        </w:tc>
      </w:tr>
      <w:tr w:rsidR="00050CCF" w:rsidTr="009A6B79">
        <w:tc>
          <w:tcPr>
            <w:tcW w:w="1440" w:type="dxa"/>
            <w:vAlign w:val="center"/>
          </w:tcPr>
          <w:p w:rsidR="00050CCF" w:rsidRDefault="00050CCF" w:rsidP="00860442">
            <w:pPr>
              <w:pStyle w:val="squish"/>
              <w:jc w:val="center"/>
            </w:pPr>
            <w:r>
              <w:t>Displacement</w:t>
            </w:r>
          </w:p>
        </w:tc>
        <w:tc>
          <w:tcPr>
            <w:tcW w:w="2705" w:type="dxa"/>
            <w:tcBorders>
              <w:bottom w:val="single" w:sz="4" w:space="0" w:color="auto"/>
              <w:right w:val="nil"/>
            </w:tcBorders>
            <w:vAlign w:val="center"/>
          </w:tcPr>
          <w:p w:rsidR="00050CCF" w:rsidRDefault="00050CCF" w:rsidP="00860442">
            <w:pPr>
              <w:pStyle w:val="squish"/>
              <w:jc w:val="center"/>
            </w:pPr>
            <m:oMathPara>
              <m:oMath>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EI</m:t>
                    </m:r>
                  </m:den>
                </m:f>
              </m:oMath>
            </m:oMathPara>
          </w:p>
        </w:tc>
        <w:tc>
          <w:tcPr>
            <w:tcW w:w="463" w:type="dxa"/>
            <w:tcBorders>
              <w:left w:val="nil"/>
              <w:bottom w:val="single" w:sz="4" w:space="0" w:color="auto"/>
            </w:tcBorders>
            <w:vAlign w:val="center"/>
          </w:tcPr>
          <w:p w:rsidR="00050CCF" w:rsidRDefault="00050CCF" w:rsidP="009A6B79">
            <w:pPr>
              <w:pStyle w:val="EquationCaptions"/>
            </w:pPr>
            <w:r>
              <w:t>(</w:t>
            </w:r>
            <w:r>
              <w:rPr>
                <w:noProof/>
              </w:rPr>
              <w:fldChar w:fldCharType="begin"/>
            </w:r>
            <w:r>
              <w:rPr>
                <w:noProof/>
              </w:rPr>
              <w:instrText xml:space="preserve"> SEQ Equation \* ARABIC </w:instrText>
            </w:r>
            <w:r>
              <w:rPr>
                <w:noProof/>
              </w:rPr>
              <w:fldChar w:fldCharType="separate"/>
            </w:r>
            <w:r>
              <w:rPr>
                <w:noProof/>
              </w:rPr>
              <w:t>19</w:t>
            </w:r>
            <w:r>
              <w:rPr>
                <w:noProof/>
              </w:rPr>
              <w:fldChar w:fldCharType="end"/>
            </w:r>
            <w:r>
              <w:t>)</w:t>
            </w:r>
          </w:p>
        </w:tc>
        <w:tc>
          <w:tcPr>
            <w:tcW w:w="3587" w:type="dxa"/>
            <w:tcBorders>
              <w:bottom w:val="single" w:sz="4" w:space="0" w:color="auto"/>
              <w:right w:val="nil"/>
            </w:tcBorders>
            <w:vAlign w:val="center"/>
          </w:tcPr>
          <w:p w:rsidR="00050CCF" w:rsidRDefault="00050CCF" w:rsidP="00860442">
            <w:pPr>
              <w:pStyle w:val="squish"/>
              <w:jc w:val="center"/>
            </w:p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3</m:t>
                      </m:r>
                    </m:sup>
                  </m:sSup>
                  <m:sSub>
                    <m:sSubPr>
                      <m:ctrlPr>
                        <w:rPr>
                          <w:rFonts w:ascii="Cambria Math" w:hAnsi="Cambria Math"/>
                          <w:i/>
                        </w:rPr>
                      </m:ctrlPr>
                    </m:sSubPr>
                    <m:e>
                      <m:r>
                        <w:rPr>
                          <w:rFonts w:ascii="Cambria Math" w:hAnsi="Cambria Math"/>
                        </w:rPr>
                        <m:t>A</m:t>
                      </m:r>
                    </m:e>
                    <m:sub>
                      <m:r>
                        <w:rPr>
                          <w:rFonts w:ascii="Cambria Math" w:hAnsi="Cambria Math"/>
                        </w:rPr>
                        <m:t>max</m:t>
                      </m:r>
                    </m:sub>
                  </m:sSub>
                </m:num>
                <m:den>
                  <m:sSup>
                    <m:sSupPr>
                      <m:ctrlPr>
                        <w:rPr>
                          <w:rFonts w:ascii="Cambria Math" w:hAnsi="Cambria Math"/>
                          <w:i/>
                        </w:rPr>
                      </m:ctrlPr>
                    </m:sSupPr>
                    <m:e>
                      <m:r>
                        <w:rPr>
                          <w:rFonts w:ascii="Cambria Math" w:hAnsi="Cambria Math"/>
                        </w:rPr>
                        <m:t>π</m:t>
                      </m:r>
                    </m:e>
                    <m:sup>
                      <m:r>
                        <w:rPr>
                          <w:rFonts w:ascii="Cambria Math" w:hAnsi="Cambria Math"/>
                        </w:rPr>
                        <m:t>4</m:t>
                      </m:r>
                    </m:sup>
                  </m:sSup>
                  <m:r>
                    <w:rPr>
                      <w:rFonts w:ascii="Cambria Math" w:hAnsi="Cambria Math"/>
                    </w:rPr>
                    <m:t>EI</m:t>
                  </m:r>
                </m:den>
              </m:f>
            </m:oMath>
            <w:r>
              <w:rPr>
                <w:rFonts w:eastAsiaTheme="minorEastAsia"/>
              </w:rPr>
              <w:t xml:space="preserve"> </w:t>
            </w:r>
          </w:p>
        </w:tc>
        <w:tc>
          <w:tcPr>
            <w:tcW w:w="445" w:type="dxa"/>
            <w:tcBorders>
              <w:left w:val="nil"/>
              <w:bottom w:val="single" w:sz="4" w:space="0" w:color="auto"/>
            </w:tcBorders>
            <w:vAlign w:val="center"/>
          </w:tcPr>
          <w:p w:rsidR="00050CCF" w:rsidRDefault="00050CCF" w:rsidP="009A6B79">
            <w:pPr>
              <w:pStyle w:val="EquationCaptions"/>
            </w:pPr>
            <w:r>
              <w:t>(</w:t>
            </w:r>
            <w:r>
              <w:rPr>
                <w:noProof/>
              </w:rPr>
              <w:fldChar w:fldCharType="begin"/>
            </w:r>
            <w:r>
              <w:rPr>
                <w:noProof/>
              </w:rPr>
              <w:instrText xml:space="preserve"> SEQ Equation \* ARABIC </w:instrText>
            </w:r>
            <w:r>
              <w:rPr>
                <w:noProof/>
              </w:rPr>
              <w:fldChar w:fldCharType="separate"/>
            </w:r>
            <w:r>
              <w:rPr>
                <w:noProof/>
              </w:rPr>
              <w:t>20</w:t>
            </w:r>
            <w:r>
              <w:rPr>
                <w:noProof/>
              </w:rPr>
              <w:fldChar w:fldCharType="end"/>
            </w:r>
            <w:r>
              <w:t>)</w:t>
            </w:r>
          </w:p>
        </w:tc>
      </w:tr>
      <w:tr w:rsidR="00050CCF" w:rsidTr="009A6B79">
        <w:tc>
          <w:tcPr>
            <w:tcW w:w="1440" w:type="dxa"/>
            <w:vAlign w:val="center"/>
          </w:tcPr>
          <w:p w:rsidR="00050CCF" w:rsidRDefault="00050CCF" w:rsidP="00860442">
            <w:pPr>
              <w:pStyle w:val="squish"/>
              <w:jc w:val="center"/>
            </w:pPr>
            <w:r>
              <w:t>Stress</w:t>
            </w:r>
          </w:p>
        </w:tc>
        <w:tc>
          <w:tcPr>
            <w:tcW w:w="2705" w:type="dxa"/>
            <w:tcBorders>
              <w:right w:val="nil"/>
            </w:tcBorders>
            <w:vAlign w:val="center"/>
          </w:tcPr>
          <w:p w:rsidR="00050CCF" w:rsidRDefault="00050CCF" w:rsidP="00860442">
            <w:pPr>
              <w:pStyle w:val="squish"/>
              <w:jc w:val="center"/>
            </w:pPr>
            <m:oMathPara>
              <m:oMath>
                <m:r>
                  <w:rPr>
                    <w:rFonts w:ascii="Cambria Math" w:eastAsiaTheme="minorEastAsia" w:hAnsi="Cambria Math"/>
                  </w:rPr>
                  <m:t>σ=</m:t>
                </m:r>
                <m:f>
                  <m:fPr>
                    <m:ctrlPr>
                      <w:rPr>
                        <w:rFonts w:ascii="Cambria Math" w:eastAsiaTheme="minorEastAsia" w:hAnsi="Cambria Math"/>
                        <w:i/>
                      </w:rPr>
                    </m:ctrlPr>
                  </m:fPr>
                  <m:num>
                    <m:r>
                      <w:rPr>
                        <w:rFonts w:ascii="Cambria Math" w:eastAsiaTheme="minorEastAsia" w:hAnsi="Cambria Math"/>
                      </w:rPr>
                      <m:t>PLy</m:t>
                    </m:r>
                  </m:num>
                  <m:den>
                    <m:r>
                      <w:rPr>
                        <w:rFonts w:ascii="Cambria Math" w:eastAsiaTheme="minorEastAsia" w:hAnsi="Cambria Math"/>
                      </w:rPr>
                      <m:t>4I</m:t>
                    </m:r>
                  </m:den>
                </m:f>
              </m:oMath>
            </m:oMathPara>
          </w:p>
        </w:tc>
        <w:tc>
          <w:tcPr>
            <w:tcW w:w="463" w:type="dxa"/>
            <w:tcBorders>
              <w:left w:val="nil"/>
            </w:tcBorders>
            <w:vAlign w:val="center"/>
          </w:tcPr>
          <w:p w:rsidR="00050CCF" w:rsidRDefault="00050CCF" w:rsidP="009A6B79">
            <w:pPr>
              <w:pStyle w:val="EquationCaptions"/>
            </w:pPr>
            <w:r>
              <w:t>(</w:t>
            </w:r>
            <w:r>
              <w:rPr>
                <w:noProof/>
              </w:rPr>
              <w:fldChar w:fldCharType="begin"/>
            </w:r>
            <w:r>
              <w:rPr>
                <w:noProof/>
              </w:rPr>
              <w:instrText xml:space="preserve"> SEQ Equation \* ARABIC </w:instrText>
            </w:r>
            <w:r>
              <w:rPr>
                <w:noProof/>
              </w:rPr>
              <w:fldChar w:fldCharType="separate"/>
            </w:r>
            <w:r>
              <w:rPr>
                <w:noProof/>
              </w:rPr>
              <w:t>21</w:t>
            </w:r>
            <w:r>
              <w:rPr>
                <w:noProof/>
              </w:rPr>
              <w:fldChar w:fldCharType="end"/>
            </w:r>
            <w:r>
              <w:t>)</w:t>
            </w:r>
          </w:p>
        </w:tc>
        <w:tc>
          <w:tcPr>
            <w:tcW w:w="3587" w:type="dxa"/>
            <w:tcBorders>
              <w:right w:val="nil"/>
            </w:tcBorders>
            <w:vAlign w:val="center"/>
          </w:tcPr>
          <w:p w:rsidR="00050CCF" w:rsidRDefault="00050CCF" w:rsidP="00860442">
            <w:pPr>
              <w:pStyle w:val="squish"/>
              <w:jc w:val="center"/>
            </w:pPr>
            <m:oMathPara>
              <m:oMath>
                <m:r>
                  <w:rPr>
                    <w:rFonts w:ascii="Cambria Math" w:hAnsi="Cambria Math"/>
                  </w:rPr>
                  <m:t>σ=</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L</m:t>
                    </m:r>
                    <m:sSub>
                      <m:sSubPr>
                        <m:ctrlPr>
                          <w:rPr>
                            <w:rFonts w:ascii="Cambria Math" w:hAnsi="Cambria Math"/>
                            <w:i/>
                          </w:rPr>
                        </m:ctrlPr>
                      </m:sSubPr>
                      <m:e>
                        <m:r>
                          <w:rPr>
                            <w:rFonts w:ascii="Cambria Math" w:hAnsi="Cambria Math"/>
                          </w:rPr>
                          <m:t>A</m:t>
                        </m:r>
                      </m:e>
                      <m:sub>
                        <m:r>
                          <w:rPr>
                            <w:rFonts w:ascii="Cambria Math" w:hAnsi="Cambria Math"/>
                          </w:rPr>
                          <m:t>max</m:t>
                        </m:r>
                      </m:sub>
                    </m:sSub>
                    <m:r>
                      <w:rPr>
                        <w:rFonts w:ascii="Cambria Math" w:hAnsi="Cambria Math"/>
                      </w:rPr>
                      <m:t>y</m:t>
                    </m:r>
                  </m:num>
                  <m:den>
                    <m:sSup>
                      <m:sSupPr>
                        <m:ctrlPr>
                          <w:rPr>
                            <w:rFonts w:ascii="Cambria Math" w:hAnsi="Cambria Math"/>
                            <w:i/>
                          </w:rPr>
                        </m:ctrlPr>
                      </m:sSupPr>
                      <m:e>
                        <m:r>
                          <w:rPr>
                            <w:rFonts w:ascii="Cambria Math" w:hAnsi="Cambria Math"/>
                          </w:rPr>
                          <m:t>π</m:t>
                        </m:r>
                      </m:e>
                      <m:sup>
                        <m:r>
                          <w:rPr>
                            <w:rFonts w:ascii="Cambria Math" w:hAnsi="Cambria Math"/>
                          </w:rPr>
                          <m:t>2</m:t>
                        </m:r>
                      </m:sup>
                    </m:sSup>
                    <m:r>
                      <w:rPr>
                        <w:rFonts w:ascii="Cambria Math" w:hAnsi="Cambria Math"/>
                      </w:rPr>
                      <m:t>I</m:t>
                    </m:r>
                  </m:den>
                </m:f>
              </m:oMath>
            </m:oMathPara>
          </w:p>
        </w:tc>
        <w:tc>
          <w:tcPr>
            <w:tcW w:w="445" w:type="dxa"/>
            <w:tcBorders>
              <w:left w:val="nil"/>
            </w:tcBorders>
            <w:vAlign w:val="center"/>
          </w:tcPr>
          <w:p w:rsidR="00050CCF" w:rsidRDefault="00050CCF" w:rsidP="009A6B79">
            <w:pPr>
              <w:pStyle w:val="EquationCaptions"/>
            </w:pPr>
            <w:r>
              <w:t>(</w:t>
            </w:r>
            <w:r>
              <w:rPr>
                <w:noProof/>
              </w:rPr>
              <w:fldChar w:fldCharType="begin"/>
            </w:r>
            <w:r>
              <w:rPr>
                <w:noProof/>
              </w:rPr>
              <w:instrText xml:space="preserve"> SEQ Equation \* ARABIC </w:instrText>
            </w:r>
            <w:r>
              <w:rPr>
                <w:noProof/>
              </w:rPr>
              <w:fldChar w:fldCharType="separate"/>
            </w:r>
            <w:r>
              <w:rPr>
                <w:noProof/>
              </w:rPr>
              <w:t>22</w:t>
            </w:r>
            <w:r>
              <w:rPr>
                <w:noProof/>
              </w:rPr>
              <w:fldChar w:fldCharType="end"/>
            </w:r>
            <w:r>
              <w:t>)</w:t>
            </w:r>
          </w:p>
        </w:tc>
      </w:tr>
    </w:tbl>
    <w:p w:rsidR="00050CCF" w:rsidRDefault="00050CCF" w:rsidP="00D479D2">
      <w:r>
        <w:t>A beam oscillating under its first mode deforms according to a sinusoidal shape with a maximum acceleration (</w:t>
      </w:r>
      <w:r w:rsidRPr="00055694">
        <w:rPr>
          <w:i/>
        </w:rPr>
        <w:t>A</w:t>
      </w:r>
      <w:r w:rsidRPr="00055694">
        <w:rPr>
          <w:i/>
          <w:vertAlign w:val="subscript"/>
        </w:rPr>
        <w:t>max</w:t>
      </w:r>
      <w:r>
        <w:t>) at midspan. Therefore, the maximum acceleration at any point (</w:t>
      </w:r>
      <w:r w:rsidRPr="00055694">
        <w:rPr>
          <w:i/>
        </w:rPr>
        <w:t>x</w:t>
      </w:r>
      <w:r>
        <w:t>) along the beam length (</w:t>
      </w:r>
      <w:r>
        <w:rPr>
          <w:i/>
        </w:rPr>
        <w:t>L</w:t>
      </w:r>
      <w:r>
        <w:t>) can be described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050CCF" w:rsidTr="00C92896">
        <w:tc>
          <w:tcPr>
            <w:tcW w:w="7776" w:type="dxa"/>
          </w:tcPr>
          <w:p w:rsidR="00050CCF" w:rsidRPr="00CB0CF3" w:rsidRDefault="00050CCF" w:rsidP="003D2C35">
            <w:pPr>
              <w:pStyle w:val="EquationCaptions"/>
            </w:pPr>
            <m:oMathPara>
              <m:oMath>
                <m:sSub>
                  <m:sSubPr>
                    <m:ctrlPr>
                      <w:rPr>
                        <w:rFonts w:ascii="Cambria Math" w:hAnsi="Cambria Math"/>
                      </w:rPr>
                    </m:ctrlPr>
                  </m:sSubPr>
                  <m:e>
                    <m:r>
                      <w:rPr>
                        <w:rFonts w:ascii="Cambria Math" w:hAnsi="Cambria Math"/>
                      </w:rPr>
                      <m:t>u</m:t>
                    </m:r>
                    <m:r>
                      <m:rPr>
                        <m:sty m:val="p"/>
                      </m:rPr>
                      <w:rPr>
                        <w:rFonts w:ascii="Cambria Math" w:hAnsi="Cambria Math"/>
                      </w:rPr>
                      <m:t>"</m:t>
                    </m:r>
                  </m:e>
                  <m:sub>
                    <m:r>
                      <m:rPr>
                        <m:sty m:val="p"/>
                      </m:rPr>
                      <w:rPr>
                        <w:rFonts w:ascii="Cambria Math" w:hAnsi="Cambria Math"/>
                      </w:rPr>
                      <m:t>max</m:t>
                    </m:r>
                  </m:sub>
                </m:sSub>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max</m:t>
                    </m:r>
                  </m:sub>
                </m:sSub>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w:rPr>
                                <w:rFonts w:ascii="Cambria Math" w:hAnsi="Cambria Math"/>
                              </w:rPr>
                              <m:t>π</m:t>
                            </m:r>
                          </m:num>
                          <m:den>
                            <m:r>
                              <w:rPr>
                                <w:rFonts w:ascii="Cambria Math" w:hAnsi="Cambria Math"/>
                              </w:rPr>
                              <m:t>L</m:t>
                            </m:r>
                          </m:den>
                        </m:f>
                        <m:r>
                          <w:rPr>
                            <w:rFonts w:ascii="Cambria Math" w:hAnsi="Cambria Math"/>
                          </w:rPr>
                          <m:t>x</m:t>
                        </m:r>
                      </m:e>
                    </m:d>
                  </m:e>
                </m:func>
              </m:oMath>
            </m:oMathPara>
          </w:p>
        </w:tc>
        <w:tc>
          <w:tcPr>
            <w:tcW w:w="864" w:type="dxa"/>
            <w:vAlign w:val="center"/>
          </w:tcPr>
          <w:p w:rsidR="00050CCF" w:rsidRPr="00BD6DB7" w:rsidRDefault="00050CCF" w:rsidP="003D2C35">
            <w:pPr>
              <w:pStyle w:val="EquationCaptions"/>
            </w:pPr>
            <w:r>
              <w:t>(</w:t>
            </w:r>
            <w:r>
              <w:rPr>
                <w:noProof/>
              </w:rPr>
              <w:fldChar w:fldCharType="begin"/>
            </w:r>
            <w:r>
              <w:rPr>
                <w:noProof/>
              </w:rPr>
              <w:instrText xml:space="preserve"> SEQ Equation \* ARABIC </w:instrText>
            </w:r>
            <w:r>
              <w:rPr>
                <w:noProof/>
              </w:rPr>
              <w:fldChar w:fldCharType="separate"/>
            </w:r>
            <w:r>
              <w:rPr>
                <w:noProof/>
              </w:rPr>
              <w:t>23</w:t>
            </w:r>
            <w:r>
              <w:rPr>
                <w:noProof/>
              </w:rPr>
              <w:fldChar w:fldCharType="end"/>
            </w:r>
            <w:r>
              <w:t>)</w:t>
            </w:r>
          </w:p>
        </w:tc>
      </w:tr>
    </w:tbl>
    <w:p w:rsidR="00050CCF" w:rsidRDefault="00050CCF" w:rsidP="00055694">
      <w:pPr>
        <w:rPr>
          <w:rFonts w:eastAsiaTheme="minorEastAsia"/>
        </w:rPr>
      </w:pPr>
      <w:r>
        <w:rPr>
          <w:rFonts w:eastAsiaTheme="minorEastAsia"/>
        </w:rPr>
        <w:t>If the mass of the beam (</w:t>
      </w:r>
      <w:r>
        <w:rPr>
          <w:rFonts w:eastAsiaTheme="minorEastAsia"/>
          <w:i/>
        </w:rPr>
        <w:t>m</w:t>
      </w:r>
      <w:r w:rsidRPr="00420E6C">
        <w:rPr>
          <w:rFonts w:eastAsiaTheme="minorEastAsia"/>
          <w:i/>
          <w:vertAlign w:val="subscript"/>
        </w:rPr>
        <w:t>b</w:t>
      </w:r>
      <w:r>
        <w:rPr>
          <w:rFonts w:eastAsiaTheme="minorEastAsia"/>
        </w:rPr>
        <w:t>) is uniformly distributed along its length, the equivalent distributed static force (</w:t>
      </w:r>
      <w:r>
        <w:rPr>
          <w:rFonts w:eastAsiaTheme="minorEastAsia"/>
          <w:i/>
        </w:rPr>
        <w:t>f</w:t>
      </w:r>
      <w:r w:rsidRPr="00055694">
        <w:rPr>
          <w:rFonts w:eastAsiaTheme="minorEastAsia"/>
          <w:i/>
          <w:vertAlign w:val="subscript"/>
        </w:rPr>
        <w:t>s</w:t>
      </w:r>
      <w:r>
        <w:rPr>
          <w:rFonts w:eastAsiaTheme="minorEastAsia"/>
          <w:i/>
        </w:rPr>
        <w:t xml:space="preserve">) </w:t>
      </w:r>
      <w:r>
        <w:rPr>
          <w:rFonts w:eastAsiaTheme="minorEastAsia"/>
        </w:rPr>
        <w:t>induced by the oscillating bridge mass can be described with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115" w:type="dxa"/>
          <w:bottom w:w="72" w:type="dxa"/>
          <w:right w:w="115" w:type="dxa"/>
        </w:tblCellMar>
        <w:tblLook w:val="04A0" w:firstRow="1" w:lastRow="0" w:firstColumn="1" w:lastColumn="0" w:noHBand="0" w:noVBand="1"/>
      </w:tblPr>
      <w:tblGrid>
        <w:gridCol w:w="7776"/>
        <w:gridCol w:w="864"/>
      </w:tblGrid>
      <w:tr w:rsidR="00050CCF" w:rsidTr="00C92896">
        <w:tc>
          <w:tcPr>
            <w:tcW w:w="7776" w:type="dxa"/>
          </w:tcPr>
          <w:p w:rsidR="00050CCF" w:rsidRPr="00CB0CF3" w:rsidRDefault="00050CCF" w:rsidP="00A5089F">
            <w:pPr>
              <w:pStyle w:val="EquationCaptions"/>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r>
                  <w:rPr>
                    <w:rFonts w:ascii="Cambria Math" w:eastAsiaTheme="minorEastAsia" w:hAnsi="Cambria Math"/>
                  </w:rPr>
                  <m:t>(x)=</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num>
                  <m:den>
                    <m:r>
                      <w:rPr>
                        <w:rFonts w:ascii="Cambria Math" w:eastAsiaTheme="minorEastAsia" w:hAnsi="Cambria Math"/>
                      </w:rPr>
                      <m:t>L</m:t>
                    </m:r>
                  </m:den>
                </m:f>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m:t>
                    </m:r>
                  </m:sub>
                </m:sSub>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π</m:t>
                            </m:r>
                          </m:num>
                          <m:den>
                            <m:r>
                              <w:rPr>
                                <w:rFonts w:ascii="Cambria Math" w:eastAsiaTheme="minorEastAsia" w:hAnsi="Cambria Math"/>
                              </w:rPr>
                              <m:t>L</m:t>
                            </m:r>
                          </m:den>
                        </m:f>
                        <m:r>
                          <w:rPr>
                            <w:rFonts w:ascii="Cambria Math" w:eastAsiaTheme="minorEastAsia" w:hAnsi="Cambria Math"/>
                          </w:rPr>
                          <m:t>x</m:t>
                        </m:r>
                      </m:e>
                    </m:d>
                  </m:e>
                </m:func>
              </m:oMath>
            </m:oMathPara>
          </w:p>
        </w:tc>
        <w:tc>
          <w:tcPr>
            <w:tcW w:w="864" w:type="dxa"/>
            <w:vAlign w:val="center"/>
          </w:tcPr>
          <w:p w:rsidR="00050CCF" w:rsidRPr="00BD6DB7" w:rsidRDefault="00050CCF" w:rsidP="00A5089F">
            <w:pPr>
              <w:pStyle w:val="EquationCaptions"/>
            </w:pPr>
            <w:r>
              <w:t>(</w:t>
            </w:r>
            <w:r>
              <w:rPr>
                <w:noProof/>
              </w:rPr>
              <w:fldChar w:fldCharType="begin"/>
            </w:r>
            <w:r>
              <w:rPr>
                <w:noProof/>
              </w:rPr>
              <w:instrText xml:space="preserve"> SEQ Equation \* ARABIC </w:instrText>
            </w:r>
            <w:r>
              <w:rPr>
                <w:noProof/>
              </w:rPr>
              <w:fldChar w:fldCharType="separate"/>
            </w:r>
            <w:r>
              <w:rPr>
                <w:noProof/>
              </w:rPr>
              <w:t>24</w:t>
            </w:r>
            <w:r>
              <w:rPr>
                <w:noProof/>
              </w:rPr>
              <w:fldChar w:fldCharType="end"/>
            </w:r>
            <w:r>
              <w:t>)</w:t>
            </w:r>
          </w:p>
        </w:tc>
      </w:tr>
    </w:tbl>
    <w:p w:rsidR="00050CCF" w:rsidRDefault="00050CCF" w:rsidP="00D479D2">
      <w:pPr>
        <w:rPr>
          <w:rFonts w:eastAsiaTheme="minorEastAsia"/>
        </w:rPr>
      </w:pPr>
      <w:r>
        <w:rPr>
          <w:rFonts w:eastAsiaTheme="minorEastAsia"/>
        </w:rPr>
        <w:t xml:space="preserve">This equation takes the form of the Newton’s second law of motion: </w:t>
      </w:r>
      <m:oMath>
        <m:r>
          <w:rPr>
            <w:rFonts w:ascii="Cambria Math" w:eastAsiaTheme="minorEastAsia" w:hAnsi="Cambria Math"/>
          </w:rPr>
          <m:t>F=ma</m:t>
        </m:r>
      </m:oMath>
      <w:r>
        <w:rPr>
          <w:rFonts w:eastAsiaTheme="minorEastAsia"/>
        </w:rPr>
        <w:t>.</w:t>
      </w:r>
    </w:p>
    <w:p w:rsidR="00050CCF" w:rsidRDefault="00050CCF" w:rsidP="007C1DAB">
      <w:r>
        <w:rPr>
          <w:rFonts w:eastAsiaTheme="minorEastAsia"/>
        </w:rPr>
        <w:t>The beam displacement and stress at midspan due to this distributed force can then be calculated using statics and the relationship between moment and curvature to produce the equations listed in the preceding table.</w:t>
      </w:r>
    </w:p>
    <w:p w:rsidR="00050CCF" w:rsidRDefault="00050CCF" w:rsidP="00D479D2">
      <w:r>
        <w:t>Therefore, the total response would be the sum of the two components, and the amplification factors can be described with the following equations, where the dynamic vehicle force is the product of the vehicle force amplification (</w:t>
      </w:r>
      <w:r w:rsidRPr="007C1DAB">
        <w:rPr>
          <w:i/>
        </w:rPr>
        <w:t>A</w:t>
      </w:r>
      <w:r w:rsidRPr="007C1DAB">
        <w:rPr>
          <w:i/>
          <w:vertAlign w:val="subscript"/>
        </w:rPr>
        <w:t>v</w:t>
      </w:r>
      <w:r>
        <w:t>) and its weight (</w:t>
      </w:r>
      <w:r w:rsidRPr="007C1DAB">
        <w:rPr>
          <w:i/>
        </w:rPr>
        <w:t>P</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050CCF" w:rsidTr="00C92896">
        <w:tc>
          <w:tcPr>
            <w:tcW w:w="7776" w:type="dxa"/>
          </w:tcPr>
          <w:p w:rsidR="00050CCF" w:rsidRPr="00CB0CF3" w:rsidRDefault="00050CCF" w:rsidP="00A5089F">
            <w:pPr>
              <w:pStyle w:val="EquationCaptions"/>
            </w:pPr>
            <m:oMathPara>
              <m:oMath>
                <m:r>
                  <w:rPr>
                    <w:rFonts w:ascii="Cambria Math" w:hAnsi="Cambria Math"/>
                  </w:rPr>
                  <m:t>DAF</m:t>
                </m:r>
                <m:r>
                  <m:rPr>
                    <m:sty m:val="p"/>
                  </m:rPr>
                  <w:rPr>
                    <w:rFonts w:ascii="Cambria Math" w:hAnsi="Cambria Math"/>
                  </w:rPr>
                  <m:t>=</m:t>
                </m:r>
                <m:f>
                  <m:fPr>
                    <m:ctrlPr>
                      <w:rPr>
                        <w:rFonts w:ascii="Cambria Math" w:hAnsi="Cambria Math"/>
                      </w:rPr>
                    </m:ctrlPr>
                  </m:fPr>
                  <m:num>
                    <m:r>
                      <w:rPr>
                        <w:rFonts w:ascii="Cambria Math" w:hAnsi="Cambria Math"/>
                      </w:rPr>
                      <m:t>Total</m:t>
                    </m:r>
                    <m:r>
                      <m:rPr>
                        <m:sty m:val="p"/>
                      </m:rPr>
                      <w:rPr>
                        <w:rFonts w:ascii="Cambria Math" w:hAnsi="Cambria Math"/>
                      </w:rPr>
                      <m:t xml:space="preserve"> </m:t>
                    </m:r>
                    <m:r>
                      <w:rPr>
                        <w:rFonts w:ascii="Cambria Math" w:hAnsi="Cambria Math"/>
                      </w:rPr>
                      <m:t>Bridge</m:t>
                    </m:r>
                    <m:r>
                      <m:rPr>
                        <m:sty m:val="p"/>
                      </m:rPr>
                      <w:rPr>
                        <w:rFonts w:ascii="Cambria Math" w:hAnsi="Cambria Math"/>
                      </w:rPr>
                      <m:t xml:space="preserve"> </m:t>
                    </m:r>
                    <m:r>
                      <w:rPr>
                        <w:rFonts w:ascii="Cambria Math" w:hAnsi="Cambria Math"/>
                      </w:rPr>
                      <m:t>Response</m:t>
                    </m:r>
                  </m:num>
                  <m:den>
                    <m:r>
                      <w:rPr>
                        <w:rFonts w:ascii="Cambria Math" w:hAnsi="Cambria Math"/>
                      </w:rPr>
                      <m:t>Bridge</m:t>
                    </m:r>
                    <m:r>
                      <m:rPr>
                        <m:sty m:val="p"/>
                      </m:rPr>
                      <w:rPr>
                        <w:rFonts w:ascii="Cambria Math" w:hAnsi="Cambria Math"/>
                      </w:rPr>
                      <m:t xml:space="preserve"> </m:t>
                    </m:r>
                    <m:r>
                      <w:rPr>
                        <w:rFonts w:ascii="Cambria Math" w:hAnsi="Cambria Math"/>
                      </w:rPr>
                      <m:t>Response</m:t>
                    </m:r>
                    <m:r>
                      <m:rPr>
                        <m:sty m:val="p"/>
                      </m:rPr>
                      <w:rPr>
                        <w:rFonts w:ascii="Cambria Math" w:hAnsi="Cambria Math"/>
                      </w:rPr>
                      <m:t xml:space="preserve"> </m:t>
                    </m:r>
                    <m:r>
                      <w:rPr>
                        <w:rFonts w:ascii="Cambria Math" w:hAnsi="Cambria Math"/>
                      </w:rPr>
                      <m:t>to</m:t>
                    </m:r>
                    <m:r>
                      <m:rPr>
                        <m:sty m:val="p"/>
                      </m:rPr>
                      <w:rPr>
                        <w:rFonts w:ascii="Cambria Math" w:hAnsi="Cambria Math"/>
                      </w:rPr>
                      <m:t xml:space="preserve"> </m:t>
                    </m:r>
                    <m:r>
                      <w:rPr>
                        <w:rFonts w:ascii="Cambria Math" w:hAnsi="Cambria Math"/>
                      </w:rPr>
                      <m:t>Static</m:t>
                    </m:r>
                    <m:r>
                      <m:rPr>
                        <m:sty m:val="p"/>
                      </m:rPr>
                      <w:rPr>
                        <w:rFonts w:ascii="Cambria Math" w:hAnsi="Cambria Math"/>
                      </w:rPr>
                      <m:t xml:space="preserve"> </m:t>
                    </m:r>
                    <m:r>
                      <w:rPr>
                        <w:rFonts w:ascii="Cambria Math" w:hAnsi="Cambria Math"/>
                      </w:rPr>
                      <m:t>Vehicle</m:t>
                    </m:r>
                  </m:den>
                </m:f>
              </m:oMath>
            </m:oMathPara>
          </w:p>
        </w:tc>
        <w:tc>
          <w:tcPr>
            <w:tcW w:w="864" w:type="dxa"/>
            <w:vAlign w:val="center"/>
          </w:tcPr>
          <w:p w:rsidR="00050CCF" w:rsidRPr="00BD6DB7" w:rsidRDefault="00050CCF" w:rsidP="00A5089F">
            <w:pPr>
              <w:pStyle w:val="EquationCaptions"/>
            </w:pPr>
            <w:r>
              <w:t>(</w:t>
            </w:r>
            <w:r>
              <w:rPr>
                <w:noProof/>
              </w:rPr>
              <w:fldChar w:fldCharType="begin"/>
            </w:r>
            <w:r>
              <w:rPr>
                <w:noProof/>
              </w:rPr>
              <w:instrText xml:space="preserve"> SEQ Equation \* ARABIC </w:instrText>
            </w:r>
            <w:r>
              <w:rPr>
                <w:noProof/>
              </w:rPr>
              <w:fldChar w:fldCharType="separate"/>
            </w:r>
            <w:r>
              <w:rPr>
                <w:noProof/>
              </w:rPr>
              <w:t>25</w:t>
            </w:r>
            <w:r>
              <w:rPr>
                <w:noProof/>
              </w:rPr>
              <w:fldChar w:fldCharType="end"/>
            </w:r>
            <w:r>
              <w:t>)</w:t>
            </w:r>
          </w:p>
        </w:tc>
      </w:tr>
    </w:tbl>
    <w:p w:rsidR="00050CCF" w:rsidRDefault="00050CCF" w:rsidP="00D479D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050CCF" w:rsidRPr="00A5089F" w:rsidTr="00C92896">
        <w:tc>
          <w:tcPr>
            <w:tcW w:w="7776" w:type="dxa"/>
          </w:tcPr>
          <w:bookmarkStart w:id="18" w:name="_Ref520194432"/>
          <w:p w:rsidR="00050CCF" w:rsidRPr="00A5089F" w:rsidRDefault="00050CCF" w:rsidP="00A5089F">
            <w:pPr>
              <w:pStyle w:val="EquationCaptions"/>
            </w:pPr>
            <m:oMathPara>
              <m:oMath>
                <m:sSub>
                  <m:sSubPr>
                    <m:ctrlPr>
                      <w:rPr>
                        <w:rFonts w:ascii="Cambria Math" w:hAnsi="Cambria Math"/>
                      </w:rPr>
                    </m:ctrlPr>
                  </m:sSubPr>
                  <m:e>
                    <m:r>
                      <w:rPr>
                        <w:rFonts w:ascii="Cambria Math" w:hAnsi="Cambria Math"/>
                      </w:rPr>
                      <m:t>DAF</m:t>
                    </m:r>
                  </m:e>
                  <m:sub>
                    <m:r>
                      <w:rPr>
                        <w:rFonts w:ascii="Cambria Math" w:hAnsi="Cambria Math"/>
                      </w:rPr>
                      <m:t>disp</m:t>
                    </m:r>
                  </m:sub>
                </m:sSub>
                <m:r>
                  <m:rPr>
                    <m:sty m:val="p"/>
                  </m:rPr>
                  <w:rPr>
                    <w:rFonts w:ascii="Cambria Math" w:hAnsi="Cambria Math"/>
                  </w:rPr>
                  <m:t>=</m:t>
                </m:r>
                <m:f>
                  <m:fPr>
                    <m:ctrlPr>
                      <w:rPr>
                        <w:rFonts w:ascii="Cambria Math" w:hAnsi="Cambria Math"/>
                      </w:rPr>
                    </m:ctrlPr>
                  </m:fPr>
                  <m:num>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v</m:t>
                            </m:r>
                          </m:sub>
                        </m:sSub>
                        <m:r>
                          <w:rPr>
                            <w:rFonts w:ascii="Cambria Math" w:hAnsi="Cambria Math"/>
                          </w:rPr>
                          <m:t>P</m:t>
                        </m:r>
                        <m:sSup>
                          <m:sSupPr>
                            <m:ctrlPr>
                              <w:rPr>
                                <w:rFonts w:ascii="Cambria Math" w:hAnsi="Cambria Math"/>
                              </w:rPr>
                            </m:ctrlPr>
                          </m:sSupPr>
                          <m:e>
                            <m:r>
                              <w:rPr>
                                <w:rFonts w:ascii="Cambria Math" w:hAnsi="Cambria Math"/>
                              </w:rPr>
                              <m:t>L</m:t>
                            </m:r>
                          </m:e>
                          <m:sup>
                            <m:r>
                              <m:rPr>
                                <m:sty m:val="p"/>
                              </m:rPr>
                              <w:rPr>
                                <w:rFonts w:ascii="Cambria Math" w:hAnsi="Cambria Math"/>
                              </w:rPr>
                              <m:t>3</m:t>
                            </m:r>
                          </m:sup>
                        </m:sSup>
                      </m:num>
                      <m:den>
                        <m:r>
                          <m:rPr>
                            <m:sty m:val="p"/>
                          </m:rPr>
                          <w:rPr>
                            <w:rFonts w:ascii="Cambria Math" w:hAnsi="Cambria Math"/>
                          </w:rPr>
                          <m:t>48</m:t>
                        </m:r>
                        <m:r>
                          <w:rPr>
                            <w:rFonts w:ascii="Cambria Math" w:hAnsi="Cambria Math"/>
                          </w:rPr>
                          <m:t>EI</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sSup>
                          <m:sSupPr>
                            <m:ctrlPr>
                              <w:rPr>
                                <w:rFonts w:ascii="Cambria Math" w:hAnsi="Cambria Math"/>
                              </w:rPr>
                            </m:ctrlPr>
                          </m:sSupPr>
                          <m:e>
                            <m:r>
                              <w:rPr>
                                <w:rFonts w:ascii="Cambria Math" w:hAnsi="Cambria Math"/>
                              </w:rPr>
                              <m:t>L</m:t>
                            </m:r>
                          </m:e>
                          <m:sup>
                            <m:r>
                              <m:rPr>
                                <m:sty m:val="p"/>
                              </m:rPr>
                              <w:rPr>
                                <w:rFonts w:ascii="Cambria Math" w:hAnsi="Cambria Math"/>
                              </w:rPr>
                              <m:t>3</m:t>
                            </m:r>
                          </m:sup>
                        </m:sSup>
                        <m:sSub>
                          <m:sSubPr>
                            <m:ctrlPr>
                              <w:rPr>
                                <w:rFonts w:ascii="Cambria Math" w:hAnsi="Cambria Math"/>
                              </w:rPr>
                            </m:ctrlPr>
                          </m:sSubPr>
                          <m:e>
                            <m:r>
                              <w:rPr>
                                <w:rFonts w:ascii="Cambria Math" w:hAnsi="Cambria Math"/>
                              </w:rPr>
                              <m:t>A</m:t>
                            </m:r>
                          </m:e>
                          <m:sub>
                            <m:r>
                              <w:rPr>
                                <w:rFonts w:ascii="Cambria Math" w:hAnsi="Cambria Math"/>
                              </w:rPr>
                              <m:t>max</m:t>
                            </m:r>
                          </m:sub>
                        </m:sSub>
                      </m:num>
                      <m:den>
                        <m:sSup>
                          <m:sSupPr>
                            <m:ctrlPr>
                              <w:rPr>
                                <w:rFonts w:ascii="Cambria Math" w:hAnsi="Cambria Math"/>
                              </w:rPr>
                            </m:ctrlPr>
                          </m:sSupPr>
                          <m:e>
                            <m:r>
                              <w:rPr>
                                <w:rFonts w:ascii="Cambria Math" w:hAnsi="Cambria Math"/>
                              </w:rPr>
                              <m:t>π</m:t>
                            </m:r>
                          </m:e>
                          <m:sup>
                            <m:r>
                              <m:rPr>
                                <m:sty m:val="p"/>
                              </m:rPr>
                              <w:rPr>
                                <w:rFonts w:ascii="Cambria Math" w:hAnsi="Cambria Math"/>
                              </w:rPr>
                              <m:t>4</m:t>
                            </m:r>
                          </m:sup>
                        </m:sSup>
                        <m:r>
                          <w:rPr>
                            <w:rFonts w:ascii="Cambria Math" w:hAnsi="Cambria Math"/>
                          </w:rPr>
                          <m:t>EI</m:t>
                        </m:r>
                      </m:den>
                    </m:f>
                  </m:num>
                  <m:den>
                    <m:f>
                      <m:fPr>
                        <m:ctrlPr>
                          <w:rPr>
                            <w:rFonts w:ascii="Cambria Math" w:hAnsi="Cambria Math"/>
                          </w:rPr>
                        </m:ctrlPr>
                      </m:fPr>
                      <m:num>
                        <m:r>
                          <w:rPr>
                            <w:rFonts w:ascii="Cambria Math" w:hAnsi="Cambria Math"/>
                          </w:rPr>
                          <m:t>P</m:t>
                        </m:r>
                        <m:sSup>
                          <m:sSupPr>
                            <m:ctrlPr>
                              <w:rPr>
                                <w:rFonts w:ascii="Cambria Math" w:hAnsi="Cambria Math"/>
                              </w:rPr>
                            </m:ctrlPr>
                          </m:sSupPr>
                          <m:e>
                            <m:r>
                              <w:rPr>
                                <w:rFonts w:ascii="Cambria Math" w:hAnsi="Cambria Math"/>
                              </w:rPr>
                              <m:t>L</m:t>
                            </m:r>
                          </m:e>
                          <m:sup>
                            <m:r>
                              <m:rPr>
                                <m:sty m:val="p"/>
                              </m:rPr>
                              <w:rPr>
                                <w:rFonts w:ascii="Cambria Math" w:hAnsi="Cambria Math"/>
                              </w:rPr>
                              <m:t>3</m:t>
                            </m:r>
                          </m:sup>
                        </m:sSup>
                      </m:num>
                      <m:den>
                        <m:r>
                          <m:rPr>
                            <m:sty m:val="p"/>
                          </m:rPr>
                          <w:rPr>
                            <w:rFonts w:ascii="Cambria Math" w:hAnsi="Cambria Math"/>
                          </w:rPr>
                          <m:t>48</m:t>
                        </m:r>
                        <m:r>
                          <w:rPr>
                            <w:rFonts w:ascii="Cambria Math" w:hAnsi="Cambria Math"/>
                          </w:rPr>
                          <m:t>EI</m:t>
                        </m:r>
                      </m:den>
                    </m:f>
                  </m:den>
                </m:f>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v</m:t>
                    </m:r>
                  </m:sub>
                </m:sSub>
                <m:r>
                  <m:rPr>
                    <m:sty m:val="p"/>
                  </m:rPr>
                  <w:rPr>
                    <w:rFonts w:ascii="Cambria Math" w:hAnsi="Cambria Math"/>
                  </w:rPr>
                  <m:t>+</m:t>
                </m:r>
                <m:f>
                  <m:fPr>
                    <m:ctrlPr>
                      <w:rPr>
                        <w:rFonts w:ascii="Cambria Math" w:hAnsi="Cambria Math"/>
                      </w:rPr>
                    </m:ctrlPr>
                  </m:fPr>
                  <m:num>
                    <m:r>
                      <m:rPr>
                        <m:sty m:val="p"/>
                      </m:rPr>
                      <w:rPr>
                        <w:rFonts w:ascii="Cambria Math" w:hAnsi="Cambria Math"/>
                      </w:rPr>
                      <m:t>48</m:t>
                    </m:r>
                    <m:sSub>
                      <m:sSubPr>
                        <m:ctrlPr>
                          <w:rPr>
                            <w:rFonts w:ascii="Cambria Math" w:hAnsi="Cambria Math"/>
                          </w:rPr>
                        </m:ctrlPr>
                      </m:sSubPr>
                      <m:e>
                        <m:r>
                          <w:rPr>
                            <w:rFonts w:ascii="Cambria Math" w:hAnsi="Cambria Math"/>
                          </w:rPr>
                          <m:t>m</m:t>
                        </m:r>
                      </m:e>
                      <m:sub>
                        <m:r>
                          <w:rPr>
                            <w:rFonts w:ascii="Cambria Math" w:hAnsi="Cambria Math"/>
                          </w:rPr>
                          <m:t>b</m:t>
                        </m:r>
                      </m:sub>
                    </m:sSub>
                    <m:sSub>
                      <m:sSubPr>
                        <m:ctrlPr>
                          <w:rPr>
                            <w:rFonts w:ascii="Cambria Math" w:hAnsi="Cambria Math"/>
                          </w:rPr>
                        </m:ctrlPr>
                      </m:sSubPr>
                      <m:e>
                        <m:r>
                          <w:rPr>
                            <w:rFonts w:ascii="Cambria Math" w:hAnsi="Cambria Math"/>
                          </w:rPr>
                          <m:t>A</m:t>
                        </m:r>
                      </m:e>
                      <m:sub>
                        <m:r>
                          <w:rPr>
                            <w:rFonts w:ascii="Cambria Math" w:hAnsi="Cambria Math"/>
                          </w:rPr>
                          <m:t>max</m:t>
                        </m:r>
                      </m:sub>
                    </m:sSub>
                  </m:num>
                  <m:den>
                    <m:r>
                      <w:rPr>
                        <w:rFonts w:ascii="Cambria Math" w:hAnsi="Cambria Math"/>
                      </w:rPr>
                      <m:t>P</m:t>
                    </m:r>
                    <m:sSup>
                      <m:sSupPr>
                        <m:ctrlPr>
                          <w:rPr>
                            <w:rFonts w:ascii="Cambria Math" w:hAnsi="Cambria Math"/>
                          </w:rPr>
                        </m:ctrlPr>
                      </m:sSupPr>
                      <m:e>
                        <m:r>
                          <w:rPr>
                            <w:rFonts w:ascii="Cambria Math" w:hAnsi="Cambria Math"/>
                          </w:rPr>
                          <m:t>π</m:t>
                        </m:r>
                      </m:e>
                      <m:sup>
                        <m:r>
                          <m:rPr>
                            <m:sty m:val="p"/>
                          </m:rPr>
                          <w:rPr>
                            <w:rFonts w:ascii="Cambria Math" w:hAnsi="Cambria Math"/>
                          </w:rPr>
                          <m:t>4</m:t>
                        </m:r>
                      </m:sup>
                    </m:sSup>
                  </m:den>
                </m:f>
              </m:oMath>
            </m:oMathPara>
            <w:bookmarkEnd w:id="18"/>
          </w:p>
        </w:tc>
        <w:tc>
          <w:tcPr>
            <w:tcW w:w="864" w:type="dxa"/>
            <w:vAlign w:val="center"/>
          </w:tcPr>
          <w:p w:rsidR="00050CCF" w:rsidRPr="00A5089F" w:rsidRDefault="00050CCF" w:rsidP="00A5089F">
            <w:pPr>
              <w:pStyle w:val="EquationCaptions"/>
            </w:pPr>
            <w:r>
              <w:t>(</w:t>
            </w:r>
            <w:r>
              <w:rPr>
                <w:noProof/>
              </w:rPr>
              <w:fldChar w:fldCharType="begin"/>
            </w:r>
            <w:r>
              <w:rPr>
                <w:noProof/>
              </w:rPr>
              <w:instrText xml:space="preserve"> SEQ Equation \* ARABIC </w:instrText>
            </w:r>
            <w:r>
              <w:rPr>
                <w:noProof/>
              </w:rPr>
              <w:fldChar w:fldCharType="separate"/>
            </w:r>
            <w:r>
              <w:rPr>
                <w:noProof/>
              </w:rPr>
              <w:t>26</w:t>
            </w:r>
            <w:r>
              <w:rPr>
                <w:noProof/>
              </w:rPr>
              <w:fldChar w:fldCharType="end"/>
            </w:r>
            <w:r>
              <w:t>)</w:t>
            </w:r>
          </w:p>
        </w:tc>
      </w:tr>
    </w:tbl>
    <w:p w:rsidR="00050CCF" w:rsidRPr="00D7415D" w:rsidRDefault="00050CCF" w:rsidP="00D479D2">
      <w:pPr>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050CCF" w:rsidTr="00C92896">
        <w:tc>
          <w:tcPr>
            <w:tcW w:w="7776" w:type="dxa"/>
          </w:tcPr>
          <w:p w:rsidR="00050CCF" w:rsidRPr="00CB0CF3" w:rsidRDefault="00050CCF" w:rsidP="00A5089F">
            <w:pPr>
              <w:pStyle w:val="EquationCaptions"/>
            </w:pPr>
            <m:oMathPara>
              <m:oMath>
                <m:sSub>
                  <m:sSubPr>
                    <m:ctrlPr>
                      <w:rPr>
                        <w:rFonts w:ascii="Cambria Math" w:hAnsi="Cambria Math"/>
                      </w:rPr>
                    </m:ctrlPr>
                  </m:sSubPr>
                  <m:e>
                    <m:r>
                      <w:rPr>
                        <w:rFonts w:ascii="Cambria Math" w:hAnsi="Cambria Math"/>
                      </w:rPr>
                      <m:t>DAF</m:t>
                    </m:r>
                  </m:e>
                  <m:sub>
                    <m:r>
                      <w:rPr>
                        <w:rFonts w:ascii="Cambria Math" w:hAnsi="Cambria Math"/>
                      </w:rPr>
                      <m:t>stress</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v</m:t>
                                </m:r>
                              </m:sub>
                            </m:sSub>
                            <m:r>
                              <w:rPr>
                                <w:rFonts w:ascii="Cambria Math" w:hAnsi="Cambria Math"/>
                              </w:rPr>
                              <m:t>PLy</m:t>
                            </m:r>
                          </m:num>
                          <m:den>
                            <m:r>
                              <m:rPr>
                                <m:sty m:val="p"/>
                              </m:rPr>
                              <w:rPr>
                                <w:rFonts w:ascii="Cambria Math" w:hAnsi="Cambria Math"/>
                              </w:rPr>
                              <m:t>4</m:t>
                            </m:r>
                            <m:r>
                              <w:rPr>
                                <w:rFonts w:ascii="Cambria Math" w:hAnsi="Cambria Math"/>
                              </w:rPr>
                              <m:t>I</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r>
                              <w:rPr>
                                <w:rFonts w:ascii="Cambria Math" w:hAnsi="Cambria Math"/>
                              </w:rPr>
                              <m:t>L</m:t>
                            </m:r>
                            <m:sSub>
                              <m:sSubPr>
                                <m:ctrlPr>
                                  <w:rPr>
                                    <w:rFonts w:ascii="Cambria Math" w:hAnsi="Cambria Math"/>
                                  </w:rPr>
                                </m:ctrlPr>
                              </m:sSubPr>
                              <m:e>
                                <m:r>
                                  <w:rPr>
                                    <w:rFonts w:ascii="Cambria Math" w:hAnsi="Cambria Math"/>
                                  </w:rPr>
                                  <m:t>A</m:t>
                                </m:r>
                              </m:e>
                              <m:sub>
                                <m:r>
                                  <w:rPr>
                                    <w:rFonts w:ascii="Cambria Math" w:hAnsi="Cambria Math"/>
                                  </w:rPr>
                                  <m:t>max</m:t>
                                </m:r>
                              </m:sub>
                            </m:sSub>
                            <m:r>
                              <w:rPr>
                                <w:rFonts w:ascii="Cambria Math" w:hAnsi="Cambria Math"/>
                              </w:rPr>
                              <m:t>y</m:t>
                            </m:r>
                          </m:num>
                          <m:den>
                            <m:sSup>
                              <m:sSupPr>
                                <m:ctrlPr>
                                  <w:rPr>
                                    <w:rFonts w:ascii="Cambria Math" w:hAnsi="Cambria Math"/>
                                  </w:rPr>
                                </m:ctrlPr>
                              </m:sSupPr>
                              <m:e>
                                <m:r>
                                  <w:rPr>
                                    <w:rFonts w:ascii="Cambria Math" w:hAnsi="Cambria Math"/>
                                  </w:rPr>
                                  <m:t>π</m:t>
                                </m:r>
                              </m:e>
                              <m:sup>
                                <m:r>
                                  <m:rPr>
                                    <m:sty m:val="p"/>
                                  </m:rPr>
                                  <w:rPr>
                                    <w:rFonts w:ascii="Cambria Math" w:hAnsi="Cambria Math"/>
                                  </w:rPr>
                                  <m:t>2</m:t>
                                </m:r>
                              </m:sup>
                            </m:sSup>
                            <m:r>
                              <w:rPr>
                                <w:rFonts w:ascii="Cambria Math" w:hAnsi="Cambria Math"/>
                              </w:rPr>
                              <m:t>I</m:t>
                            </m:r>
                          </m:den>
                        </m:f>
                      </m:e>
                    </m:d>
                  </m:num>
                  <m:den>
                    <m:f>
                      <m:fPr>
                        <m:ctrlPr>
                          <w:rPr>
                            <w:rFonts w:ascii="Cambria Math" w:hAnsi="Cambria Math"/>
                          </w:rPr>
                        </m:ctrlPr>
                      </m:fPr>
                      <m:num>
                        <m:r>
                          <w:rPr>
                            <w:rFonts w:ascii="Cambria Math" w:hAnsi="Cambria Math"/>
                          </w:rPr>
                          <m:t>PLy</m:t>
                        </m:r>
                      </m:num>
                      <m:den>
                        <m:r>
                          <m:rPr>
                            <m:sty m:val="p"/>
                          </m:rPr>
                          <w:rPr>
                            <w:rFonts w:ascii="Cambria Math" w:hAnsi="Cambria Math"/>
                          </w:rPr>
                          <m:t>4</m:t>
                        </m:r>
                        <m:r>
                          <w:rPr>
                            <w:rFonts w:ascii="Cambria Math" w:hAnsi="Cambria Math"/>
                          </w:rPr>
                          <m:t>I</m:t>
                        </m:r>
                      </m:den>
                    </m:f>
                  </m:den>
                </m:f>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v</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sSub>
                      <m:sSubPr>
                        <m:ctrlPr>
                          <w:rPr>
                            <w:rFonts w:ascii="Cambria Math" w:hAnsi="Cambria Math"/>
                          </w:rPr>
                        </m:ctrlPr>
                      </m:sSubPr>
                      <m:e>
                        <m:r>
                          <w:rPr>
                            <w:rFonts w:ascii="Cambria Math" w:hAnsi="Cambria Math"/>
                          </w:rPr>
                          <m:t>m</m:t>
                        </m:r>
                      </m:e>
                      <m:sub>
                        <m:r>
                          <w:rPr>
                            <w:rFonts w:ascii="Cambria Math" w:hAnsi="Cambria Math"/>
                          </w:rPr>
                          <m:t>b</m:t>
                        </m:r>
                      </m:sub>
                    </m:sSub>
                    <m:sSub>
                      <m:sSubPr>
                        <m:ctrlPr>
                          <w:rPr>
                            <w:rFonts w:ascii="Cambria Math" w:hAnsi="Cambria Math"/>
                          </w:rPr>
                        </m:ctrlPr>
                      </m:sSubPr>
                      <m:e>
                        <m:r>
                          <w:rPr>
                            <w:rFonts w:ascii="Cambria Math" w:hAnsi="Cambria Math"/>
                          </w:rPr>
                          <m:t>A</m:t>
                        </m:r>
                      </m:e>
                      <m:sub>
                        <m:r>
                          <w:rPr>
                            <w:rFonts w:ascii="Cambria Math" w:hAnsi="Cambria Math"/>
                          </w:rPr>
                          <m:t>max</m:t>
                        </m:r>
                      </m:sub>
                    </m:sSub>
                  </m:num>
                  <m:den>
                    <m:r>
                      <w:rPr>
                        <w:rFonts w:ascii="Cambria Math" w:hAnsi="Cambria Math"/>
                      </w:rPr>
                      <m:t>P</m:t>
                    </m:r>
                    <m:sSup>
                      <m:sSupPr>
                        <m:ctrlPr>
                          <w:rPr>
                            <w:rFonts w:ascii="Cambria Math" w:hAnsi="Cambria Math"/>
                          </w:rPr>
                        </m:ctrlPr>
                      </m:sSupPr>
                      <m:e>
                        <m:r>
                          <w:rPr>
                            <w:rFonts w:ascii="Cambria Math" w:hAnsi="Cambria Math"/>
                          </w:rPr>
                          <m:t>π</m:t>
                        </m:r>
                      </m:e>
                      <m:sup>
                        <m:r>
                          <m:rPr>
                            <m:sty m:val="p"/>
                          </m:rPr>
                          <w:rPr>
                            <w:rFonts w:ascii="Cambria Math" w:hAnsi="Cambria Math"/>
                          </w:rPr>
                          <m:t>2</m:t>
                        </m:r>
                      </m:sup>
                    </m:sSup>
                  </m:den>
                </m:f>
              </m:oMath>
            </m:oMathPara>
          </w:p>
        </w:tc>
        <w:tc>
          <w:tcPr>
            <w:tcW w:w="864" w:type="dxa"/>
            <w:vAlign w:val="center"/>
          </w:tcPr>
          <w:p w:rsidR="00050CCF" w:rsidRPr="00BD6DB7" w:rsidRDefault="00050CCF" w:rsidP="00A5089F">
            <w:pPr>
              <w:pStyle w:val="EquationCaptions"/>
            </w:pPr>
            <w:r>
              <w:t>(</w:t>
            </w:r>
            <w:r>
              <w:rPr>
                <w:noProof/>
              </w:rPr>
              <w:fldChar w:fldCharType="begin"/>
            </w:r>
            <w:r>
              <w:rPr>
                <w:noProof/>
              </w:rPr>
              <w:instrText xml:space="preserve"> SEQ Equation \* ARABIC </w:instrText>
            </w:r>
            <w:r>
              <w:rPr>
                <w:noProof/>
              </w:rPr>
              <w:fldChar w:fldCharType="separate"/>
            </w:r>
            <w:r>
              <w:rPr>
                <w:noProof/>
              </w:rPr>
              <w:t>27</w:t>
            </w:r>
            <w:r>
              <w:rPr>
                <w:noProof/>
              </w:rPr>
              <w:fldChar w:fldCharType="end"/>
            </w:r>
            <w:r>
              <w:t>)</w:t>
            </w:r>
          </w:p>
        </w:tc>
      </w:tr>
    </w:tbl>
    <w:p w:rsidR="00050CCF" w:rsidRDefault="00050CCF" w:rsidP="00D479D2">
      <w:pPr>
        <w:rPr>
          <w:rFonts w:eastAsiaTheme="minorEastAsia"/>
        </w:rPr>
      </w:pPr>
      <w:r>
        <w:rPr>
          <w:rFonts w:eastAsiaTheme="minorEastAsia"/>
        </w:rPr>
        <w:t>It can be deduced from the above equations that if vehicle amplification factors are to be used, an additional response due to the excitation of the bridge mass must be accounted for by including the second term in the above equations. Furthermore, these equations show that the amplification factor for displacement and stress will be different, and the amplification in excess of the vehicle amplification (second term) is greater for displacement than stress (or strain or moment). The additional amplification due to bridge inertial forces (only first mode considered) is plotted below for different ratios of bridge inertial force (m</w:t>
      </w:r>
      <w:r w:rsidRPr="00A4737D">
        <w:rPr>
          <w:rFonts w:eastAsiaTheme="minorEastAsia"/>
          <w:vertAlign w:val="subscript"/>
        </w:rPr>
        <w:t>b</w:t>
      </w:r>
      <w:r>
        <w:rPr>
          <w:rFonts w:eastAsiaTheme="minorEastAsia"/>
        </w:rPr>
        <w:t>*A</w:t>
      </w:r>
      <w:r w:rsidRPr="00A4737D">
        <w:rPr>
          <w:rFonts w:eastAsiaTheme="minorEastAsia"/>
          <w:vertAlign w:val="subscript"/>
        </w:rPr>
        <w:t>max</w:t>
      </w:r>
      <w:r>
        <w:rPr>
          <w:rFonts w:eastAsiaTheme="minorEastAsia"/>
        </w:rPr>
        <w:t>) to vehicle weight (P).</w:t>
      </w:r>
    </w:p>
    <w:p w:rsidR="00050CCF" w:rsidRDefault="00050CCF" w:rsidP="00A5089F">
      <w:pPr>
        <w:keepNext/>
        <w:jc w:val="center"/>
      </w:pPr>
      <w:r>
        <w:rPr>
          <w:noProof/>
        </w:rPr>
        <w:drawing>
          <wp:inline distT="0" distB="0" distL="0" distR="0" wp14:anchorId="53E44095" wp14:editId="768E69D8">
            <wp:extent cx="3657600" cy="1828800"/>
            <wp:effectExtent l="0" t="0" r="0" b="0"/>
            <wp:docPr id="3214" name="Chart 3214">
              <a:extLst xmlns:a="http://schemas.openxmlformats.org/drawingml/2006/main">
                <a:ext uri="{FF2B5EF4-FFF2-40B4-BE49-F238E27FC236}">
                  <a16:creationId xmlns:a16="http://schemas.microsoft.com/office/drawing/2014/main" id="{FC3F83E7-EFF2-4FC3-9F15-4345674511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050CCF" w:rsidRDefault="00050CCF" w:rsidP="00A5089F">
      <w:pPr>
        <w:pStyle w:val="Caption"/>
        <w:rPr>
          <w:rFonts w:eastAsiaTheme="minorEastAsia"/>
        </w:rPr>
      </w:pPr>
      <w:bookmarkStart w:id="19" w:name="_Toc5375539"/>
      <w:bookmarkStart w:id="20" w:name="_Toc18499704"/>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1</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Additional Amplification as a Function of Bridge Inertial Force</w:t>
      </w:r>
      <w:bookmarkEnd w:id="19"/>
      <w:bookmarkEnd w:id="20"/>
    </w:p>
    <w:p w:rsidR="00050CCF" w:rsidRDefault="00050CCF" w:rsidP="00D479D2">
      <w:pPr>
        <w:rPr>
          <w:rFonts w:eastAsiaTheme="minorEastAsia"/>
        </w:rPr>
      </w:pPr>
      <w:r>
        <w:rPr>
          <w:rFonts w:eastAsiaTheme="minorEastAsia"/>
        </w:rPr>
        <w:t>The ratio of the additional amplification due to bridge inertial forces is calculated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050CCF" w:rsidTr="00C92896">
        <w:tc>
          <w:tcPr>
            <w:tcW w:w="7776" w:type="dxa"/>
          </w:tcPr>
          <w:p w:rsidR="00050CCF" w:rsidRPr="00CB0CF3" w:rsidRDefault="00050CCF" w:rsidP="00A5089F">
            <w:pPr>
              <w:pStyle w:val="EquationCaptions"/>
            </w:pPr>
            <m:oMathPara>
              <m:oMath>
                <m:f>
                  <m:fPr>
                    <m:ctrlPr>
                      <w:rPr>
                        <w:rFonts w:ascii="Cambria Math" w:eastAsiaTheme="minorEastAsia" w:hAnsi="Cambria Math"/>
                        <w:i/>
                      </w:rPr>
                    </m:ctrlPr>
                  </m:fPr>
                  <m:num>
                    <m:f>
                      <m:fPr>
                        <m:ctrlPr>
                          <w:rPr>
                            <w:rFonts w:ascii="Cambria Math" w:eastAsiaTheme="minorEastAsia" w:hAnsi="Cambria Math"/>
                            <w:i/>
                          </w:rPr>
                        </m:ctrlPr>
                      </m:fPr>
                      <m:num>
                        <m:r>
                          <w:rPr>
                            <w:rFonts w:ascii="Cambria Math" w:eastAsiaTheme="minorEastAsia" w:hAnsi="Cambria Math"/>
                          </w:rPr>
                          <m:t>48m</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m:t>
                            </m:r>
                          </m:sub>
                        </m:sSub>
                      </m:num>
                      <m:den>
                        <m:r>
                          <w:rPr>
                            <w:rFonts w:ascii="Cambria Math" w:eastAsiaTheme="minorEastAsia" w:hAnsi="Cambria Math"/>
                          </w:rPr>
                          <m:t>P</m:t>
                        </m:r>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den>
                    </m:f>
                  </m:num>
                  <m:den>
                    <m:f>
                      <m:fPr>
                        <m:ctrlPr>
                          <w:rPr>
                            <w:rFonts w:ascii="Cambria Math" w:eastAsiaTheme="minorEastAsia" w:hAnsi="Cambria Math"/>
                            <w:i/>
                          </w:rPr>
                        </m:ctrlPr>
                      </m:fPr>
                      <m:num>
                        <m:r>
                          <w:rPr>
                            <w:rFonts w:ascii="Cambria Math" w:eastAsiaTheme="minorEastAsia" w:hAnsi="Cambria Math"/>
                          </w:rPr>
                          <m:t>4m</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m:t>
                            </m:r>
                          </m:sub>
                        </m:sSub>
                      </m:num>
                      <m:den>
                        <m:r>
                          <w:rPr>
                            <w:rFonts w:ascii="Cambria Math" w:eastAsiaTheme="minorEastAsia" w:hAnsi="Cambria Math"/>
                          </w:rPr>
                          <m:t>P</m:t>
                        </m:r>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2</m:t>
                            </m:r>
                          </m:sup>
                        </m:sSup>
                      </m:den>
                    </m:f>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2</m:t>
                    </m:r>
                  </m:num>
                  <m:den>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2</m:t>
                        </m:r>
                      </m:sup>
                    </m:sSup>
                  </m:den>
                </m:f>
                <m:r>
                  <w:rPr>
                    <w:rFonts w:ascii="Cambria Math" w:eastAsiaTheme="minorEastAsia" w:hAnsi="Cambria Math"/>
                  </w:rPr>
                  <m:t>≈1.2</m:t>
                </m:r>
              </m:oMath>
            </m:oMathPara>
          </w:p>
        </w:tc>
        <w:tc>
          <w:tcPr>
            <w:tcW w:w="864" w:type="dxa"/>
            <w:vAlign w:val="center"/>
          </w:tcPr>
          <w:p w:rsidR="00050CCF" w:rsidRPr="00BD6DB7" w:rsidRDefault="00050CCF" w:rsidP="00A5089F">
            <w:pPr>
              <w:pStyle w:val="EquationCaptions"/>
            </w:pPr>
            <w:bookmarkStart w:id="21" w:name="_Ref5623565"/>
            <w:r>
              <w:t>(</w:t>
            </w:r>
            <w:r>
              <w:rPr>
                <w:noProof/>
              </w:rPr>
              <w:fldChar w:fldCharType="begin"/>
            </w:r>
            <w:r>
              <w:rPr>
                <w:noProof/>
              </w:rPr>
              <w:instrText xml:space="preserve"> SEQ Equation \* ARABIC </w:instrText>
            </w:r>
            <w:r>
              <w:rPr>
                <w:noProof/>
              </w:rPr>
              <w:fldChar w:fldCharType="separate"/>
            </w:r>
            <w:r>
              <w:rPr>
                <w:noProof/>
              </w:rPr>
              <w:t>28</w:t>
            </w:r>
            <w:r>
              <w:rPr>
                <w:noProof/>
              </w:rPr>
              <w:fldChar w:fldCharType="end"/>
            </w:r>
            <w:bookmarkEnd w:id="21"/>
            <w:r>
              <w:t>)</w:t>
            </w:r>
          </w:p>
        </w:tc>
      </w:tr>
    </w:tbl>
    <w:p w:rsidR="00050CCF" w:rsidRDefault="00050CCF" w:rsidP="00D479D2">
      <w:pPr>
        <w:rPr>
          <w:rFonts w:eastAsiaTheme="minorEastAsia"/>
        </w:rPr>
      </w:pPr>
      <w:r>
        <w:rPr>
          <w:rFonts w:eastAsiaTheme="minorEastAsia"/>
        </w:rPr>
        <w:t xml:space="preserve">The results of equation </w:t>
      </w:r>
      <w:r>
        <w:rPr>
          <w:rFonts w:eastAsiaTheme="minorEastAsia"/>
          <w:b/>
        </w:rPr>
        <w:fldChar w:fldCharType="begin"/>
      </w:r>
      <w:r>
        <w:rPr>
          <w:rFonts w:eastAsiaTheme="minorEastAsia"/>
        </w:rPr>
        <w:instrText xml:space="preserve"> REF _Ref5623565 \h </w:instrText>
      </w:r>
      <w:r>
        <w:rPr>
          <w:rFonts w:eastAsiaTheme="minorEastAsia"/>
          <w:b/>
        </w:rPr>
      </w:r>
      <w:r>
        <w:rPr>
          <w:rFonts w:eastAsiaTheme="minorEastAsia"/>
          <w:b/>
        </w:rPr>
        <w:fldChar w:fldCharType="separate"/>
      </w:r>
      <w:r>
        <w:t>(</w:t>
      </w:r>
      <w:r>
        <w:rPr>
          <w:noProof/>
        </w:rPr>
        <w:t>28</w:t>
      </w:r>
      <w:r>
        <w:rPr>
          <w:rFonts w:eastAsiaTheme="minorEastAsia"/>
          <w:b/>
        </w:rPr>
        <w:fldChar w:fldCharType="end"/>
      </w:r>
      <w:r w:rsidRPr="000B5BCA">
        <w:rPr>
          <w:rFonts w:eastAsiaTheme="minorEastAsia"/>
        </w:rPr>
        <w:t>)</w:t>
      </w:r>
      <w:r>
        <w:rPr>
          <w:rFonts w:eastAsiaTheme="minorEastAsia"/>
        </w:rPr>
        <w:t xml:space="preserve"> and the previous plot demonstrate that, regardless of bridge or vehicle, the experimental amplification factor for displacement will always be greater than that for stress or moment as long as the bridge is exhibiting some oscillation. It should be noted that these calculations included only the first mode. If more modes were to be included, the equations for amplification factors would take the following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050CCF" w:rsidTr="00C92896">
        <w:tc>
          <w:tcPr>
            <w:tcW w:w="7776" w:type="dxa"/>
          </w:tcPr>
          <w:p w:rsidR="00050CCF" w:rsidRPr="00CB0CF3" w:rsidRDefault="00050CCF" w:rsidP="00A5089F">
            <w:pPr>
              <w:pStyle w:val="EquationCaptions"/>
            </w:pPr>
            <m:oMathPara>
              <m:oMath>
                <m:sSub>
                  <m:sSubPr>
                    <m:ctrlPr>
                      <w:rPr>
                        <w:rFonts w:ascii="Cambria Math" w:hAnsi="Cambria Math"/>
                        <w:i/>
                      </w:rPr>
                    </m:ctrlPr>
                  </m:sSubPr>
                  <m:e>
                    <m:r>
                      <w:rPr>
                        <w:rFonts w:ascii="Cambria Math" w:hAnsi="Cambria Math"/>
                      </w:rPr>
                      <m:t>A</m:t>
                    </m:r>
                  </m:e>
                  <m:sub>
                    <m:r>
                      <w:rPr>
                        <w:rFonts w:ascii="Cambria Math" w:hAnsi="Cambria Math"/>
                      </w:rPr>
                      <m:t>dis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v</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8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4</m:t>
                        </m:r>
                      </m:sup>
                    </m:sSup>
                  </m:e>
                </m:nary>
              </m:oMath>
            </m:oMathPara>
          </w:p>
        </w:tc>
        <w:tc>
          <w:tcPr>
            <w:tcW w:w="864" w:type="dxa"/>
            <w:vAlign w:val="center"/>
          </w:tcPr>
          <w:p w:rsidR="00050CCF" w:rsidRPr="00BD6DB7" w:rsidRDefault="00050CCF" w:rsidP="00A5089F">
            <w:pPr>
              <w:pStyle w:val="EquationCaptions"/>
            </w:pPr>
            <w:r>
              <w:t>(</w:t>
            </w:r>
            <w:r>
              <w:rPr>
                <w:noProof/>
              </w:rPr>
              <w:fldChar w:fldCharType="begin"/>
            </w:r>
            <w:r>
              <w:rPr>
                <w:noProof/>
              </w:rPr>
              <w:instrText xml:space="preserve"> SEQ Equation \* ARABIC </w:instrText>
            </w:r>
            <w:r>
              <w:rPr>
                <w:noProof/>
              </w:rPr>
              <w:fldChar w:fldCharType="separate"/>
            </w:r>
            <w:r>
              <w:rPr>
                <w:noProof/>
              </w:rPr>
              <w:t>29</w:t>
            </w:r>
            <w:r>
              <w:rPr>
                <w:noProof/>
              </w:rPr>
              <w:fldChar w:fldCharType="end"/>
            </w:r>
            <w:r>
              <w:t>)</w:t>
            </w:r>
          </w:p>
        </w:tc>
      </w:tr>
      <w:tr w:rsidR="00050CCF" w:rsidTr="00C92896">
        <w:tc>
          <w:tcPr>
            <w:tcW w:w="7776" w:type="dxa"/>
          </w:tcPr>
          <w:p w:rsidR="00050CCF" w:rsidRPr="00CB0CF3" w:rsidRDefault="00050CCF" w:rsidP="00A5089F">
            <w:pPr>
              <w:pStyle w:val="EquationCaptions"/>
            </w:pPr>
            <m:oMathPara>
              <m:oMath>
                <m:sSub>
                  <m:sSubPr>
                    <m:ctrlPr>
                      <w:rPr>
                        <w:rFonts w:ascii="Cambria Math" w:hAnsi="Cambria Math"/>
                        <w:i/>
                      </w:rPr>
                    </m:ctrlPr>
                  </m:sSubPr>
                  <m:e>
                    <m:r>
                      <w:rPr>
                        <w:rFonts w:ascii="Cambria Math" w:hAnsi="Cambria Math"/>
                      </w:rPr>
                      <m:t>A</m:t>
                    </m:r>
                  </m:e>
                  <m:sub>
                    <m:r>
                      <w:rPr>
                        <w:rFonts w:ascii="Cambria Math" w:hAnsi="Cambria Math"/>
                      </w:rPr>
                      <m:t>stres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v</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2</m:t>
                        </m:r>
                      </m:sup>
                    </m:sSup>
                  </m:e>
                </m:nary>
              </m:oMath>
            </m:oMathPara>
          </w:p>
        </w:tc>
        <w:tc>
          <w:tcPr>
            <w:tcW w:w="864" w:type="dxa"/>
            <w:vAlign w:val="center"/>
          </w:tcPr>
          <w:p w:rsidR="00050CCF" w:rsidRPr="00BD6DB7" w:rsidRDefault="00050CCF" w:rsidP="00A5089F">
            <w:pPr>
              <w:pStyle w:val="EquationCaptions"/>
            </w:pPr>
            <w:r>
              <w:t>(</w:t>
            </w:r>
            <w:r>
              <w:rPr>
                <w:noProof/>
              </w:rPr>
              <w:fldChar w:fldCharType="begin"/>
            </w:r>
            <w:r>
              <w:rPr>
                <w:noProof/>
              </w:rPr>
              <w:instrText xml:space="preserve"> SEQ Equation \* ARABIC </w:instrText>
            </w:r>
            <w:r>
              <w:rPr>
                <w:noProof/>
              </w:rPr>
              <w:fldChar w:fldCharType="separate"/>
            </w:r>
            <w:r>
              <w:rPr>
                <w:noProof/>
              </w:rPr>
              <w:t>30</w:t>
            </w:r>
            <w:r>
              <w:rPr>
                <w:noProof/>
              </w:rPr>
              <w:fldChar w:fldCharType="end"/>
            </w:r>
            <w:r>
              <w:t>)</w:t>
            </w:r>
          </w:p>
        </w:tc>
      </w:tr>
    </w:tbl>
    <w:p w:rsidR="00050CCF" w:rsidRDefault="00050CCF" w:rsidP="00D479D2">
      <w:pPr>
        <w:rPr>
          <w:rFonts w:eastAsiaTheme="minorEastAsia"/>
        </w:rPr>
      </w:pPr>
      <w:r>
        <w:rPr>
          <w:rFonts w:eastAsiaTheme="minorEastAsia"/>
        </w:rPr>
        <w:t>The ratio of additional amplification can again be comput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050CCF" w:rsidTr="00C92896">
        <w:tc>
          <w:tcPr>
            <w:tcW w:w="7776" w:type="dxa"/>
          </w:tcPr>
          <w:p w:rsidR="00050CCF" w:rsidRPr="00CB0CF3" w:rsidRDefault="00050CCF" w:rsidP="00A5089F">
            <w:pPr>
              <w:pStyle w:val="EquationCaptions"/>
            </w:pPr>
            <m:oMathPara>
              <m:oMath>
                <m:f>
                  <m:fPr>
                    <m:ctrlPr>
                      <w:rPr>
                        <w:rFonts w:ascii="Cambria Math" w:eastAsiaTheme="minorEastAsia" w:hAnsi="Cambria Math"/>
                        <w:i/>
                      </w:rPr>
                    </m:ctrlPr>
                  </m:fPr>
                  <m:num>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48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4</m:t>
                                </m:r>
                              </m:sup>
                            </m:sSup>
                          </m:e>
                        </m:nary>
                      </m:e>
                    </m:d>
                  </m:num>
                  <m:den>
                    <m:f>
                      <m:fPr>
                        <m:ctrlPr>
                          <w:rPr>
                            <w:rFonts w:ascii="Cambria Math" w:eastAsiaTheme="minorEastAsia" w:hAnsi="Cambria Math"/>
                            <w:i/>
                          </w:rPr>
                        </m:ctrlPr>
                      </m:fPr>
                      <m:num>
                        <m:r>
                          <w:rPr>
                            <w:rFonts w:ascii="Cambria Math" w:eastAsiaTheme="minorEastAsia" w:hAnsi="Cambria Math"/>
                          </w:rPr>
                          <m:t>4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2</m:t>
                            </m:r>
                          </m:sup>
                        </m:sSup>
                      </m:e>
                    </m:nary>
                  </m:den>
                </m:f>
                <m:r>
                  <w:rPr>
                    <w:rFonts w:ascii="Cambria Math" w:eastAsiaTheme="minorEastAsia" w:hAnsi="Cambria Math"/>
                  </w:rPr>
                  <m:t>=12*</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4</m:t>
                            </m:r>
                          </m:sup>
                        </m:sSup>
                      </m:e>
                    </m:nary>
                  </m:num>
                  <m:den>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2</m:t>
                            </m:r>
                          </m:sup>
                        </m:sSup>
                      </m:e>
                    </m:nary>
                  </m:den>
                </m:f>
              </m:oMath>
            </m:oMathPara>
          </w:p>
        </w:tc>
        <w:tc>
          <w:tcPr>
            <w:tcW w:w="864" w:type="dxa"/>
            <w:vAlign w:val="center"/>
          </w:tcPr>
          <w:p w:rsidR="00050CCF" w:rsidRPr="00BD6DB7" w:rsidRDefault="00050CCF" w:rsidP="00A5089F">
            <w:pPr>
              <w:pStyle w:val="EquationCaptions"/>
            </w:pPr>
            <w:r>
              <w:t>(</w:t>
            </w:r>
            <w:r>
              <w:rPr>
                <w:noProof/>
              </w:rPr>
              <w:fldChar w:fldCharType="begin"/>
            </w:r>
            <w:r>
              <w:rPr>
                <w:noProof/>
              </w:rPr>
              <w:instrText xml:space="preserve"> SEQ Equation \* ARABIC </w:instrText>
            </w:r>
            <w:r>
              <w:rPr>
                <w:noProof/>
              </w:rPr>
              <w:fldChar w:fldCharType="separate"/>
            </w:r>
            <w:r>
              <w:rPr>
                <w:noProof/>
              </w:rPr>
              <w:t>31</w:t>
            </w:r>
            <w:r>
              <w:rPr>
                <w:noProof/>
              </w:rPr>
              <w:fldChar w:fldCharType="end"/>
            </w:r>
            <w:r>
              <w:t>)</w:t>
            </w:r>
          </w:p>
        </w:tc>
      </w:tr>
    </w:tbl>
    <w:p w:rsidR="00050CCF" w:rsidRDefault="00050CCF" w:rsidP="00D479D2">
      <w:r>
        <w:t>Additionally, these results are limited to midspan responses. Amplification factors at other locations can be computed in a similar manner, using equations for displacement or stress at other locations. This derivation considers only a simply supported beam and a point load, but the results are still representative of the phenomenon occurring in real structures as long as the following conditions remain true:</w:t>
      </w:r>
    </w:p>
    <w:p w:rsidR="00050CCF" w:rsidRDefault="00050CCF" w:rsidP="00050CCF">
      <w:pPr>
        <w:pStyle w:val="ListParagraph"/>
        <w:numPr>
          <w:ilvl w:val="0"/>
          <w:numId w:val="5"/>
        </w:numPr>
      </w:pPr>
      <w:r>
        <w:t xml:space="preserve">The vibration of a bridge takes a shape that can be described by a shape function that is a summation of sines. </w:t>
      </w:r>
    </w:p>
    <w:p w:rsidR="00050CCF" w:rsidRDefault="00050CCF" w:rsidP="00050CCF">
      <w:pPr>
        <w:pStyle w:val="ListParagraph"/>
        <w:numPr>
          <w:ilvl w:val="0"/>
          <w:numId w:val="5"/>
        </w:numPr>
      </w:pPr>
      <w:r>
        <w:t xml:space="preserve">The vehicle force is applied to a small area of the bridge and can be reasonable approximated as a point load. </w:t>
      </w:r>
    </w:p>
    <w:p w:rsidR="00050CCF" w:rsidRDefault="00050CCF" w:rsidP="00F8034A">
      <w:r>
        <w:rPr>
          <w:rFonts w:eastAsiaTheme="minorEastAsia"/>
        </w:rPr>
        <w:t xml:space="preserve">In summary, amplification factors determined with displacement will be greater than those determined from strain (or stress or moment) due to the distribution of load from the mass loading that is ignored in static analysis. As bridge oscillation increases, the difference between the two factors also increases. Therefore, experimentally determined displacement amplification factors are a more conservative measure of dynamic amplification, but strain amplification factors remain adequate since strain responses more directly measure the stress experienced by the bridge. </w:t>
      </w:r>
    </w:p>
    <w:p w:rsidR="00050CCF" w:rsidRDefault="00050CCF" w:rsidP="00F8034A">
      <w:pPr>
        <w:pStyle w:val="Heading3"/>
      </w:pPr>
      <w:bookmarkStart w:id="22" w:name="_Toc536017959"/>
      <w:r>
        <w:t>Operational Monitoring</w:t>
      </w:r>
      <w:bookmarkEnd w:id="22"/>
    </w:p>
    <w:p w:rsidR="00050CCF" w:rsidRDefault="00050CCF" w:rsidP="00F8034A">
      <w:r>
        <w:t xml:space="preserve">Often operational monitoring, whereby bridge response is recorded during normal operation, is cost-effective (since it is least disturbing to traffic) and provides responses under typical loading conditions. Bridge members should be instrumented at “governing” locations (i.e. expected to experience the largest responses or suspected to have the least reserve capacity). Sensors should be carefully selected based on required response, range, frequency, accuracy, etc. This study is principally interested in material level responses (i.e. stress). Strain is directly related to stress (for linear material) and thus strain gauges are preferred for measuring dynamic amplification. Displacement gauges can also be used but may overestimate amplification when the resulting factors are employed within static analysis that ignores the mass forces associated with the vibrating bridge (as discussed in the previous section). Acceleration gauges may be used to estimate displacement if they remain accurate at frequencies near zero. This requirement is true of any gauge chosen but is more likely to be an issue with AC-coupled, piezoelectric accelerometers. </w:t>
      </w:r>
    </w:p>
    <w:p w:rsidR="00050CCF" w:rsidRDefault="00050CCF" w:rsidP="00F8034A">
      <w:r>
        <w:t xml:space="preserve">The process of determining dynamic amplification from operational responses has been already detailed by other researchers. Regardless of the exact method used, the data is filtered to remove high frequency content leaving behind an estimate of the content associated with quasi-static loading. The dynamic amplification is then estimated by computing the ratio of the maximum of the original data to the maximum of the filtered data. Multiple vehicle events should be examined as the degree of dynamic amplification may vary significantly for different vehicles. A demonstration of this process as well as the error that results from substituting filtered response for static response can be found in the case study presented in Part 1. </w:t>
      </w:r>
    </w:p>
    <w:p w:rsidR="00050CCF" w:rsidRDefault="00050CCF" w:rsidP="00F8034A">
      <w:r>
        <w:t xml:space="preserve">The filter parameters should be selected such that the pass-band upper limit is less than the first natural frequency but greater than the frequency of loading. In reality, some loading events occur at higher frequencies than the first natural frequency of the structure. In these cases, the filtered response under-estimates static response, subsequently resulting in an over-estimation of amplification. This problem is mitigated by the large mass of the bridge which resists rapid motion but is always an inherent source of error when estimating static response from operational responses. Furthermore, it is unlikely that a “worst-case” scenario will occur during the record interval and thus the estimated amplification can be non-conservative but can be appropriate for operational limit states and is a valuable approximation for assessing in-service performance. </w:t>
      </w:r>
    </w:p>
    <w:p w:rsidR="00050CCF" w:rsidRDefault="00050CCF" w:rsidP="00F8034A">
      <w:pPr>
        <w:pStyle w:val="Heading3"/>
      </w:pPr>
      <w:bookmarkStart w:id="23" w:name="_Toc536017960"/>
      <w:r>
        <w:t>Load Testing</w:t>
      </w:r>
      <w:bookmarkEnd w:id="23"/>
    </w:p>
    <w:p w:rsidR="00050CCF" w:rsidRDefault="00050CCF" w:rsidP="00F8034A">
      <w:r>
        <w:t>The static response of the bridge can be measured directly when the load is applied statically during a load test in which the bridge is closed to other traffic. Responses should be recorded for the test-vehicle (loaded truck) motionless as well as travelling over the bridge at speeds corresponding to minimum, typical, and maximum traffic speeds. Dynamic amplification computed from the resulting static and dynamic responses will be accurate for that specific test-vehicle but is not guaranteed to remain conservative for all loading events. A bridge’s performance in design or evaluation is measured by its ability to carry limit-state loads. Test-vehicles should therefore be loaded to a weight similar to the legal load limit.</w:t>
      </w:r>
      <w:r w:rsidRPr="00EC77AC">
        <w:t xml:space="preserve"> </w:t>
      </w:r>
      <w:r>
        <w:t>When possible, test-vehicles should also be chosen with a body-bounce natural frequency similar to that of the first-bending mode of vibration of the bridge as this will result in the greatest dynamic amplification (demonstrated in Chapter 15).</w:t>
      </w:r>
    </w:p>
    <w:p w:rsidR="00050CCF" w:rsidRDefault="00050CCF" w:rsidP="00705963">
      <w:r>
        <w:t xml:space="preserve">The test-vehicle should be placed at locations that produce maximum response or made to “crawl” at speeds low enough to maintain “quasi-static” conditions for the static portion of the load test. The dynamic load test should occur at various speeds and along all paths of travel. The test vehicle must begin a significant distance from the start of the bridge to account for vehicle motion resulting from traversing the approach roadway. The test-vehicle should maintain the set speed over the approach and bridge roadway. An approach length of 100 meters is common and shown in Chapter 15 to be adequate for vehicles with 10% damping. </w:t>
      </w:r>
    </w:p>
    <w:p w:rsidR="00050CCF" w:rsidRDefault="00050CCF" w:rsidP="00F8034A">
      <w:pPr>
        <w:pStyle w:val="Heading3"/>
      </w:pPr>
      <w:bookmarkStart w:id="24" w:name="_Toc536017961"/>
      <w:r>
        <w:t>Profile Measurement</w:t>
      </w:r>
      <w:bookmarkEnd w:id="24"/>
    </w:p>
    <w:p w:rsidR="00050CCF" w:rsidRDefault="00050CCF" w:rsidP="00F8034A">
      <w:r>
        <w:t xml:space="preserve">In some cases, it becomes necessary to simulate the bridge response to moving vehicles. Any simulations of vehicle-bridge interaction must include bridge deck profile. The roadway profile was shown to be highly influential to bridge response in Part 1 as well as in numerous other studies </w:t>
      </w:r>
      <w:r>
        <w:fldChar w:fldCharType="begin"/>
      </w:r>
      <w:r>
        <w:instrText xml:space="preserve"> ADDIN ZOTERO_ITEM CSL_CITATION {"citationID":"1r24GpR8","properties":{"formattedCitation":"(Deng and Cai, 2010; Huang et al., 1995; Kim et al., 2007; Wang and Huang, 1992)","plainCitation":"(Deng and Cai, 2010; Huang et al., 1995; Kim et al., 2007; Wang and Huang, 1992)","noteIndex":0},"citationItems":[{"id":557,"uris":["http://zotero.org/users/3157746/items/EFQ2USFH"],"uri":["http://zotero.org/users/3157746/items/EFQ2USFH"],"itemData":{"id":557,"type":"article-journal","title":"Development of dynamic impact factor for performance evaluation of existing multi-girder concrete bridges","container-title":"Engineering Structures","page":"21–31","volume":"32","issue":"1","source":"Google Scholar","author":[{"family":"Deng","given":"Lu"},{"family":"Cai","given":"C. S."}],"issued":{"date-parts":[["2010"]]}},"label":"page"},{"id":182,"uris":["http://zotero.org/users/3157746/items/BGJ2KENS"],"uri":["http://zotero.org/users/3157746/items/BGJ2KENS"],"itemData":{"id":182,"type":"article-journal","title":"Dynamic behavior of horizontally curved I-girder bridges","container-title":"Computers &amp; structures","page":"703–714","volume":"57","issue":"4","source":"Google Scholar","author":[{"family":"Huang","given":"Dongzhou"},{"family":"Wang","given":"Ton-Lo"},{"family":"Shahawy","given":"Mohsen"}],"issued":{"date-parts":[["1995"]]}},"label":"page"},{"id":555,"uris":["http://zotero.org/users/3157746/items/7V89HXY2"],"uri":["http://zotero.org/users/3157746/items/7V89HXY2"],"itemData":{"id":555,"type":"article-journal","title":"Impact coefficient of reinforced concrete slab on a steel girder bridge","container-title":"Engineering structures","page":"576–590","volume":"29","issue":"4","source":"Google Scholar","author":[{"family":"Kim","given":"Chul-Woo"},{"family":"Kawatani","given":"Mitsuo"},{"family":"Kwon","given":"Young-Rog"}],"issued":{"date-parts":[["2007"]]}},"label":"page"},{"id":85,"uris":["http://zotero.org/users/3157746/items/RVFGGXFN"],"uri":["http://zotero.org/users/3157746/items/RVFGGXFN"],"itemData":{"id":85,"type":"article-journal","title":"Cable-stayed bridge vibration due to road surface roughness","container-title":"Journal of Structural Engineering","page":"1354–1374","volume":"118","issue":"5","source":"Google Scholar","author":[{"family":"Wang","given":"Ton-Lo"},{"family":"Huang","given":"Dongzhou"}],"issued":{"date-parts":[["1992"]]}},"label":"page"}],"schema":"https://github.com/citation-style-language/schema/raw/master/csl-citation.json"} </w:instrText>
      </w:r>
      <w:r>
        <w:fldChar w:fldCharType="separate"/>
      </w:r>
      <w:r w:rsidRPr="00705963">
        <w:rPr>
          <w:rFonts w:ascii="Calibri" w:hAnsi="Calibri" w:cs="Calibri"/>
        </w:rPr>
        <w:t>(Deng and Cai, 2010; Huang et al., 1995; Kim et al., 2007; Wang and Huang, 1992)</w:t>
      </w:r>
      <w:r>
        <w:fldChar w:fldCharType="end"/>
      </w:r>
      <w:r w:rsidRPr="00433700">
        <w:t>. T</w:t>
      </w:r>
      <w:r>
        <w:t>he profile should contain paired position and elevation information along the entire length of the bridge and approach roadway for every reasonable path of travel. Elevation data may be recorded along a single line or along multiple wheel lines. The spatial resolution should be set small enough to capture all features of interest. Since the bridge is most sensitive to loading near its own natural frequencies, and harmonic profile features induce loading at frequencies equal to the vehicle speed divided by the feature wavelength, the spatial sampling should be such that the distance between samples is no more than half the feature length that induces vibrations at the structure’s highest frequency (</w:t>
      </w:r>
      <w:r w:rsidRPr="0086141B">
        <w:rPr>
          <w:i/>
        </w:rPr>
        <w:t>f</w:t>
      </w:r>
      <w:r w:rsidRPr="0086141B">
        <w:rPr>
          <w:i/>
          <w:vertAlign w:val="subscript"/>
        </w:rPr>
        <w:t>max</w:t>
      </w:r>
      <w:r>
        <w:t>) that appreciably contributes to bridge deformation when a vehicle is traveling at a minimum (reasonable) speed (</w:t>
      </w:r>
      <w:r w:rsidRPr="0086141B">
        <w:rPr>
          <w:i/>
        </w:rPr>
        <w:t>v</w:t>
      </w:r>
      <w:r w:rsidRPr="0086141B">
        <w:rPr>
          <w:i/>
          <w:vertAlign w:val="subscript"/>
        </w:rPr>
        <w:t>min</w:t>
      </w:r>
      <w:r>
        <w:t>). Therefore, the following equation may be used to compute the maximum spacing between samples (</w:t>
      </w:r>
      <w:r w:rsidRPr="0086141B">
        <w:rPr>
          <w:i/>
        </w:rPr>
        <w:t>S</w:t>
      </w:r>
      <w:r w:rsidRPr="0086141B">
        <w:rPr>
          <w:i/>
          <w:vertAlign w:val="subscript"/>
        </w:rPr>
        <w:t>max</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050CCF" w:rsidTr="00A5089F">
        <w:tc>
          <w:tcPr>
            <w:tcW w:w="7776" w:type="dxa"/>
          </w:tcPr>
          <w:p w:rsidR="00050CCF" w:rsidRPr="00CB0CF3" w:rsidRDefault="00050CCF" w:rsidP="00A5089F">
            <w:pPr>
              <w:pStyle w:val="EquationCaptions"/>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max</m:t>
                    </m:r>
                  </m:sub>
                </m:sSub>
                <m:r>
                  <w:rPr>
                    <w:rFonts w:ascii="Cambria Math" w:eastAsiaTheme="minorEastAsia"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min</m:t>
                        </m:r>
                      </m:sub>
                    </m:sSub>
                  </m:num>
                  <m:den>
                    <m:r>
                      <w:rPr>
                        <w:rFonts w:ascii="Cambria Math" w:hAnsi="Cambria Math"/>
                      </w:rPr>
                      <m:t>2</m:t>
                    </m:r>
                    <m:sSub>
                      <m:sSubPr>
                        <m:ctrlPr>
                          <w:rPr>
                            <w:rFonts w:ascii="Cambria Math" w:hAnsi="Cambria Math"/>
                            <w:i/>
                          </w:rPr>
                        </m:ctrlPr>
                      </m:sSubPr>
                      <m:e>
                        <m:r>
                          <w:rPr>
                            <w:rFonts w:ascii="Cambria Math" w:hAnsi="Cambria Math"/>
                          </w:rPr>
                          <m:t>f</m:t>
                        </m:r>
                      </m:e>
                      <m:sub>
                        <m:r>
                          <w:rPr>
                            <w:rFonts w:ascii="Cambria Math" w:hAnsi="Cambria Math"/>
                          </w:rPr>
                          <m:t>max</m:t>
                        </m:r>
                      </m:sub>
                    </m:sSub>
                  </m:den>
                </m:f>
              </m:oMath>
            </m:oMathPara>
          </w:p>
        </w:tc>
        <w:tc>
          <w:tcPr>
            <w:tcW w:w="864" w:type="dxa"/>
            <w:vAlign w:val="center"/>
          </w:tcPr>
          <w:p w:rsidR="00050CCF" w:rsidRPr="00A5089F" w:rsidRDefault="00050CCF" w:rsidP="00A5089F">
            <w:pPr>
              <w:pStyle w:val="EquationCaptions"/>
            </w:pPr>
            <w:r>
              <w:t>(</w:t>
            </w:r>
            <w:r>
              <w:rPr>
                <w:noProof/>
              </w:rPr>
              <w:fldChar w:fldCharType="begin"/>
            </w:r>
            <w:r>
              <w:rPr>
                <w:noProof/>
              </w:rPr>
              <w:instrText xml:space="preserve"> SEQ Equation \* ARABIC </w:instrText>
            </w:r>
            <w:r>
              <w:rPr>
                <w:noProof/>
              </w:rPr>
              <w:fldChar w:fldCharType="separate"/>
            </w:r>
            <w:r>
              <w:rPr>
                <w:noProof/>
              </w:rPr>
              <w:t>32</w:t>
            </w:r>
            <w:r>
              <w:rPr>
                <w:noProof/>
              </w:rPr>
              <w:fldChar w:fldCharType="end"/>
            </w:r>
            <w:r>
              <w:t>)</w:t>
            </w:r>
          </w:p>
        </w:tc>
      </w:tr>
    </w:tbl>
    <w:p w:rsidR="00050CCF" w:rsidRDefault="00050CCF" w:rsidP="00F8034A">
      <w:r>
        <w:t xml:space="preserve">For a typical highway bridge the maximum contributing natural frequency is likely less than 15 Hz while vehicle speeds can be expected to exceed 20 mph (32 kph). Therefore, according to the above equation, profile measurements should be taken at least every 10 inches (25 cm). Commercial profilographs have sampling intervals on the order of one inch and thus can be expected to produce adequate profile measurements. </w:t>
      </w:r>
    </w:p>
    <w:p w:rsidR="00050CCF" w:rsidRDefault="00050CCF" w:rsidP="00D937DB">
      <w:pPr>
        <w:pStyle w:val="Heading3"/>
      </w:pPr>
      <w:r>
        <w:t>Conclusions</w:t>
      </w:r>
    </w:p>
    <w:p w:rsidR="00050CCF" w:rsidRDefault="00050CCF" w:rsidP="00D937DB">
      <w:r>
        <w:t>This chapter presented experimental methods of estimating dynamic amplification. These included operational monitoring and load testing. Measurement of the in-situ roadway profile is also addressed as it is a very influential parameter to dynamic amplification and will likely need to be measured if a structure is suspected to be experiencing large dynamic amplification. The conclusions of this chapter are as follows.</w:t>
      </w:r>
    </w:p>
    <w:p w:rsidR="00050CCF" w:rsidRDefault="00050CCF" w:rsidP="00050CCF">
      <w:pPr>
        <w:pStyle w:val="ListParagraph"/>
        <w:numPr>
          <w:ilvl w:val="0"/>
          <w:numId w:val="11"/>
        </w:numPr>
      </w:pPr>
      <w:bookmarkStart w:id="25" w:name="_Hlk5866027"/>
      <w:r>
        <w:t>Amplification factors determined from displacement measurements will be greater (more conservative) than those determined from strain measurements.</w:t>
      </w:r>
    </w:p>
    <w:bookmarkEnd w:id="25"/>
    <w:p w:rsidR="00050CCF" w:rsidRDefault="00050CCF" w:rsidP="00050CCF">
      <w:pPr>
        <w:pStyle w:val="ListParagraph"/>
        <w:numPr>
          <w:ilvl w:val="0"/>
          <w:numId w:val="11"/>
        </w:numPr>
      </w:pPr>
      <w:r>
        <w:t>Dynamic amplification may be determined from recorded operational responses through the use of filtering techniques.</w:t>
      </w:r>
    </w:p>
    <w:p w:rsidR="00050CCF" w:rsidRDefault="00050CCF" w:rsidP="00050CCF">
      <w:pPr>
        <w:pStyle w:val="ListParagraph"/>
        <w:numPr>
          <w:ilvl w:val="0"/>
          <w:numId w:val="11"/>
        </w:numPr>
      </w:pPr>
      <w:r>
        <w:t xml:space="preserve">Live-load testing is better able to capture static responses, but dynamic responses may not be representative of worst-case scenarios. Dynamic amplification estimates may therefore be underestimated. </w:t>
      </w:r>
    </w:p>
    <w:p w:rsidR="00050CCF" w:rsidRPr="00D937DB" w:rsidRDefault="00050CCF" w:rsidP="00050CCF">
      <w:pPr>
        <w:pStyle w:val="ListParagraph"/>
        <w:numPr>
          <w:ilvl w:val="0"/>
          <w:numId w:val="11"/>
        </w:numPr>
      </w:pPr>
      <w:r>
        <w:t>Profile measurement of the bridge roadway should be performed with a longitudinal resolution of 10 inches or less and include the approach roadway.</w:t>
      </w:r>
    </w:p>
    <w:p w:rsidR="00050CCF" w:rsidRDefault="00050CCF">
      <w:pPr>
        <w:spacing w:before="0" w:after="200" w:line="276" w:lineRule="auto"/>
        <w:rPr>
          <w:rFonts w:asciiTheme="majorHAnsi" w:eastAsiaTheme="majorEastAsia" w:hAnsiTheme="majorHAnsi" w:cstheme="majorBidi"/>
          <w:b/>
          <w:bCs/>
          <w:sz w:val="26"/>
          <w:szCs w:val="26"/>
        </w:rPr>
      </w:pPr>
      <w:bookmarkStart w:id="26" w:name="_Toc5375219"/>
      <w:r>
        <w:br w:type="page"/>
      </w:r>
    </w:p>
    <w:p w:rsidR="00050CCF" w:rsidRDefault="00050CCF" w:rsidP="006646DF">
      <w:pPr>
        <w:pStyle w:val="Heading2"/>
        <w:numPr>
          <w:ilvl w:val="0"/>
          <w:numId w:val="44"/>
        </w:numPr>
      </w:pPr>
      <w:bookmarkStart w:id="27" w:name="_Toc5869241"/>
      <w:bookmarkStart w:id="28" w:name="_Toc18499456"/>
      <w:r>
        <w:t>Model-Based Simulation</w:t>
      </w:r>
      <w:bookmarkEnd w:id="26"/>
      <w:bookmarkEnd w:id="27"/>
      <w:bookmarkEnd w:id="28"/>
    </w:p>
    <w:p w:rsidR="00050CCF" w:rsidRDefault="00050CCF" w:rsidP="00F808A6">
      <w:r>
        <w:t>There are often scenarios in which it is impractical or even impossible to implement certain loading events or measure certain responses. Furthermore</w:t>
      </w:r>
      <w:r w:rsidRPr="00D62439">
        <w:t xml:space="preserve">, measurements alone generally cannot be used to identify the importance of the various mechanisms. </w:t>
      </w:r>
      <w:r>
        <w:t xml:space="preserve">Therefore, when it is the goal to identify the role of bridge components and mechanisms in observed responses or assess the suitability of proposed mitigation strategies </w:t>
      </w:r>
      <w:r w:rsidRPr="00D62439">
        <w:t>(</w:t>
      </w:r>
      <w:r>
        <w:t xml:space="preserve">adding </w:t>
      </w:r>
      <w:r w:rsidRPr="00D62439">
        <w:t>damping</w:t>
      </w:r>
      <w:r>
        <w:t xml:space="preserve"> sources</w:t>
      </w:r>
      <w:r w:rsidRPr="00D62439">
        <w:t xml:space="preserve">, changing the profile, adding stiffness, etc.) </w:t>
      </w:r>
      <w:r>
        <w:t>an analytical model is required. The selection and construction of a suitable model for these simulations is critical to reliable predictions.</w:t>
      </w:r>
    </w:p>
    <w:p w:rsidR="00050CCF" w:rsidRDefault="00050CCF" w:rsidP="00346350">
      <w:pPr>
        <w:pStyle w:val="Heading3"/>
      </w:pPr>
      <w:r>
        <w:t>Common Structural Model Classes</w:t>
      </w:r>
    </w:p>
    <w:p w:rsidR="00050CCF" w:rsidRDefault="00050CCF" w:rsidP="00346350">
      <w:pPr>
        <w:pStyle w:val="Heading4"/>
      </w:pPr>
      <w:r>
        <w:t xml:space="preserve">Single-Line Girder Model </w:t>
      </w:r>
    </w:p>
    <w:p w:rsidR="00050CCF" w:rsidRDefault="00050CCF" w:rsidP="00346350">
      <w:r>
        <w:t xml:space="preserve">This method of modeling is the most basic and commonly used approach for the design and performance evaluation of common bridge types within the U.S. This approach approximates structural phenomena through various equations to estimate the equivalent demands that a single girder within the structural system will experience.  This approach has been shown to under-estimate stiffness, but is generally conservative for the computation of static dead-load  and live-load demands </w:t>
      </w:r>
      <w:r>
        <w:fldChar w:fldCharType="begin"/>
      </w:r>
      <w:r>
        <w:instrText xml:space="preserve"> ADDIN ZOTERO_ITEM CSL_CITATION {"citationID":"4ZpD9qBE","properties":{"formattedCitation":"(Romano et al., 2017)","plainCitation":"(Romano et al., 2017)","noteIndex":0},"citationItems":[{"id":527,"uris":["http://zotero.org/users/3157746/items/B9VV3SH3"],"uri":["http://zotero.org/users/3157746/items/B9VV3SH3"],"itemData":{"id":527,"type":"article-journal","title":"Bridge Superstructure Tolerance to Total and Differential Foundation Movements","source":"Google Scholar","author":[{"family":"Romano","given":"Nick"},{"family":"Masceri","given":"David"},{"family":"Moon","given":"Franklin"},{"family":"Samtani","given":"Naresh"},{"family":"Murphy","given":"Thomas"},{"family":"Murphy","given":"Maria Lopez","non-dropping-particle":"de"}],"issued":{"date-parts":[["2017"]]}}}],"schema":"https://github.com/citation-style-language/schema/raw/master/csl-citation.json"} </w:instrText>
      </w:r>
      <w:r>
        <w:fldChar w:fldCharType="separate"/>
      </w:r>
      <w:r w:rsidRPr="005D5EAE">
        <w:rPr>
          <w:rFonts w:ascii="Calibri" w:hAnsi="Calibri" w:cs="Calibri"/>
        </w:rPr>
        <w:t>(Romano et al., 2017)</w:t>
      </w:r>
      <w:r>
        <w:fldChar w:fldCharType="end"/>
      </w:r>
      <w:r>
        <w:t>.  While this model type is simple and very easy to implement, it is unable to simulate dynamic loading or represent transverse distribution of mass or stiffness.</w:t>
      </w:r>
    </w:p>
    <w:p w:rsidR="00050CCF" w:rsidRDefault="00050CCF" w:rsidP="00346350">
      <w:pPr>
        <w:pStyle w:val="Heading4"/>
      </w:pPr>
      <w:r>
        <w:t xml:space="preserve">2D Grid Model </w:t>
      </w:r>
    </w:p>
    <w:p w:rsidR="00050CCF" w:rsidRDefault="00050CCF" w:rsidP="00346350">
      <w:r>
        <w:t>The 2D grid method borrows assumptions from the classical “plane grid” analysis method and is sometimes referred to as a grillage model.  The girders and diaphragms are modeled as beam elements having three degrees of freedom (DOF) per node (two rotational and one translational DOF), with no depth information being explicitly represented.  The two rotational degrees of freedom capture each girders’ major axis bending and torsional response. The single translational degree of freedom captures the vertical displacements of the girder.</w:t>
      </w:r>
    </w:p>
    <w:p w:rsidR="00050CCF" w:rsidRDefault="00050CCF" w:rsidP="00346350">
      <w:r>
        <w:t xml:space="preserve">With this method, all of the girders, diaphragms, and bearings are located at the same theoretical elevation in the model. Such models only permit the computation of vertical displacements and rotations within the plane of the bridge model. </w:t>
      </w:r>
    </w:p>
    <w:p w:rsidR="00050CCF" w:rsidRDefault="00050CCF" w:rsidP="00346350">
      <w:pPr>
        <w:pStyle w:val="Heading4"/>
      </w:pPr>
      <w:r>
        <w:t xml:space="preserve">2D Frame Model </w:t>
      </w:r>
    </w:p>
    <w:p w:rsidR="00050CCF" w:rsidRDefault="00050CCF" w:rsidP="00346350">
      <w:r>
        <w:t xml:space="preserve">Similar to the 2D grid model, the 2D frame method of analysis ignores depth information. However, in this approach, the beam elements are equipped with six degrees of freedom at each node, three translational and three rotational. According to White et al. </w:t>
      </w:r>
      <w:r>
        <w:fldChar w:fldCharType="begin"/>
      </w:r>
      <w:r>
        <w:instrText xml:space="preserve"> ADDIN ZOTERO_ITEM CSL_CITATION {"citationID":"i5jr0gVA","properties":{"formattedCitation":"(2012)","plainCitation":"(2012)","noteIndex":0},"citationItems":[{"id":508,"uris":["http://zotero.org/users/3157746/items/P9PLTH6A"],"uri":["http://zotero.org/users/3157746/items/P9PLTH6A"],"itemData":{"id":508,"type":"book","title":"Guidelines for analysis methods and construction engineering of curved and skewed steel girder bridges","publisher":"Transportation Research Board","volume":"725","source":"Google Scholar","author":[{"family":"White","given":"Donald Woodrow"}],"issued":{"date-parts":[["2012"]]}},"suppress-author":true}],"schema":"https://github.com/citation-style-language/schema/raw/master/csl-citation.json"} </w:instrText>
      </w:r>
      <w:r>
        <w:fldChar w:fldCharType="separate"/>
      </w:r>
      <w:r w:rsidRPr="005D5EAE">
        <w:rPr>
          <w:rFonts w:ascii="Calibri" w:hAnsi="Calibri" w:cs="Calibri"/>
        </w:rPr>
        <w:t>(2012)</w:t>
      </w:r>
      <w:r>
        <w:fldChar w:fldCharType="end"/>
      </w:r>
      <w:r>
        <w:t xml:space="preserve">, if there is no coupling between the degrees of freedom for the conventional 2D-grid and the three additional degrees of freedom, 2D-frame models provide no additional information beyond the ordinary 2D-grid solutions. Therefore, for vertical loading of a structure with no appreciable slope, this class of model performs no better than a 2D grid model.  </w:t>
      </w:r>
    </w:p>
    <w:p w:rsidR="00050CCF" w:rsidRDefault="00050CCF" w:rsidP="00876F6D">
      <w:pPr>
        <w:pStyle w:val="Heading4"/>
      </w:pPr>
      <w:r>
        <w:t>Plate Eccentric-Beam Model</w:t>
      </w:r>
    </w:p>
    <w:p w:rsidR="00050CCF" w:rsidRPr="00876F6D" w:rsidRDefault="00050CCF" w:rsidP="00876F6D">
      <w:r>
        <w:t>Similar to the 2D frame model, the plate eccentric-beam (PEB) model places the model elements in a single plane. However, for a PEB model, the girders are assigned an offset from the deck plane. This provides a more accurate representation of the composite (girder-deck) section and its stiffness. This model type provides better accuracy than 2D-grid or 2D-plane models while maintaining similar levels of simplicity and is suited to prismatic multi-girder bridges.</w:t>
      </w:r>
    </w:p>
    <w:p w:rsidR="00050CCF" w:rsidRDefault="00050CCF" w:rsidP="00346350">
      <w:pPr>
        <w:pStyle w:val="Heading4"/>
      </w:pPr>
      <w:r>
        <w:t xml:space="preserve">Element-Level Model </w:t>
      </w:r>
    </w:p>
    <w:p w:rsidR="00050CCF" w:rsidRDefault="00050CCF" w:rsidP="00346350">
      <w:r>
        <w:t xml:space="preserve">This type of model employs both one-dimensional (frame/beam elements) and two-dimensional elements (plate or shell elements) to model girders/diaphragms and the deck, respectively. Beam elements have either 2 or 3 nodes with 6 DOFs each.  Plate/shell elements may have 3 (in the case of triangular elements), 4 (in the case of rectangular elements), or up to 9 (in the case of 9-node rectangular shells) nodes with up to 6 DOFs each.  In an effort to remain consistent with the three-dimensional geometry of the structure, various link elements (to connect girders to the deck and diaphragm elements to the girders) and constraints (to simulate boundaries) are also employed. This model resolution is commonly termed “element-level” and is the most common class of 3D FE models employed for constructed systems </w:t>
      </w:r>
      <w:r>
        <w:fldChar w:fldCharType="begin"/>
      </w:r>
      <w:r>
        <w:instrText xml:space="preserve"> ADDIN ZOTERO_ITEM CSL_CITATION {"citationID":"87MM46QI","properties":{"formattedCitation":"(\\uc0\\u199{}atba\\uc0\\u351{} et al., 2013b)","plainCitation":"(Çatbaş et al., 2013b)","noteIndex":0},"citationItems":[{"id":504,"uris":["http://zotero.org/users/3157746/items/65WH2TXW"],"uri":["http://zotero.org/users/3157746/items/65WH2TXW"],"itemData":{"id":504,"type":"paper-conference","title":"Structural identification of constructed systems: approaches, methods, and technologies for effective practice of St-Id","publisher":"American Society of Civil Engineers","source":"Google Scholar","shortTitle":"Structural identification of constructed systems","author":[{"family":"Çatbaş","given":"F. Necati"},{"family":"Kijewski-Correa","given":"Tracy"},{"family":"Aktan","given":"A. Emin"}],"issued":{"date-parts":[["2013"]]}}}],"schema":"https://github.com/citation-style-language/schema/raw/master/csl-citation.json"} </w:instrText>
      </w:r>
      <w:r>
        <w:fldChar w:fldCharType="separate"/>
      </w:r>
      <w:r w:rsidRPr="00FB45BF">
        <w:rPr>
          <w:rFonts w:ascii="Calibri" w:hAnsi="Calibri" w:cs="Calibri"/>
          <w:szCs w:val="24"/>
        </w:rPr>
        <w:t>(Çatbaş et al., 2013b)</w:t>
      </w:r>
      <w:r>
        <w:fldChar w:fldCharType="end"/>
      </w:r>
      <w:r>
        <w:t xml:space="preserve">. This class of model is particularly well suited to structures with complex geometry as the elements can be accurately positioned in the model. </w:t>
      </w:r>
    </w:p>
    <w:p w:rsidR="00050CCF" w:rsidRDefault="00050CCF" w:rsidP="00346350">
      <w:r>
        <w:t xml:space="preserve">While an element-level FE model can reasonably simulate most bridge responses, it is unable to effectively simulate warping deformation of girders (associated with torsion) or stress concentrations associated with geometric discontinuities. While these shortcomings may be critical in the case of modeling specific construction sequences for complex bridges </w:t>
      </w:r>
      <w:r>
        <w:fldChar w:fldCharType="begin"/>
      </w:r>
      <w:r>
        <w:instrText xml:space="preserve"> ADDIN ZOTERO_ITEM CSL_CITATION {"citationID":"CYxfJi8q","properties":{"formattedCitation":"(White, 2012)","plainCitation":"(White, 2012)","noteIndex":0},"citationItems":[{"id":508,"uris":["http://zotero.org/users/3157746/items/P9PLTH6A"],"uri":["http://zotero.org/users/3157746/items/P9PLTH6A"],"itemData":{"id":508,"type":"book","title":"Guidelines for analysis methods and construction engineering of curved and skewed steel girder bridges","publisher":"Transportation Research Board","volume":"725","source":"Google Scholar","author":[{"family":"White","given":"Donald Woodrow"}],"issued":{"date-parts":[["2012"]]}}}],"schema":"https://github.com/citation-style-language/schema/raw/master/csl-citation.json"} </w:instrText>
      </w:r>
      <w:r>
        <w:fldChar w:fldCharType="separate"/>
      </w:r>
      <w:r w:rsidRPr="00553FD3">
        <w:rPr>
          <w:rFonts w:ascii="Calibri" w:hAnsi="Calibri" w:cs="Calibri"/>
        </w:rPr>
        <w:t>(White, 2012)</w:t>
      </w:r>
      <w:r>
        <w:fldChar w:fldCharType="end"/>
      </w:r>
      <w:r>
        <w:t xml:space="preserve"> and advanced fatigue/fracture assessment, they are not relevant for the global responses induced by VBI and considered for dynamic amplification. </w:t>
      </w:r>
    </w:p>
    <w:p w:rsidR="00050CCF" w:rsidRDefault="00050CCF" w:rsidP="00346350">
      <w:pPr>
        <w:pStyle w:val="Heading4"/>
      </w:pPr>
      <w:r>
        <w:t xml:space="preserve">Shell Element Method of Analysis </w:t>
      </w:r>
    </w:p>
    <w:p w:rsidR="00050CCF" w:rsidRDefault="00050CCF" w:rsidP="00346350">
      <w:r>
        <w:t xml:space="preserve">The most significant distinction between element-level and shell element models of multi-girder bridges is that the beams in shell element models are discretized vertically, laterally, and longitudinally using shell elements.  This method of modeling girders allows for the accurate simulation of warping of the girders due to torsion.  Computation, model construction, and result extraction activities however, are more time consuming and more difficult than with element level models. </w:t>
      </w:r>
    </w:p>
    <w:p w:rsidR="00050CCF" w:rsidRDefault="00050CCF" w:rsidP="00AF4C46">
      <w:pPr>
        <w:pStyle w:val="Heading3"/>
      </w:pPr>
      <w:r>
        <w:t>Vehicle Model</w:t>
      </w:r>
    </w:p>
    <w:p w:rsidR="00050CCF" w:rsidRDefault="00050CCF" w:rsidP="00AF4C46">
      <w:r>
        <w:t xml:space="preserve">While there are many different methods of modeling a vehicle, the simplest method is to reduce the vehicle to a SDOF system, thereby collapsing the spatial distribution of wheel loads to a single point load. This method is conservative for predicting bridge responses and was shown in Part 1 to perform adequately for the purposes of simulating dynamic bridge response and estimating dynamic amplification. </w:t>
      </w:r>
    </w:p>
    <w:p w:rsidR="00050CCF" w:rsidRDefault="00050CCF" w:rsidP="00AF4C46">
      <w:r>
        <w:t xml:space="preserve">The vehicle can be modeled after a real vehicle by assigning equivalent mass (weight) and by setting suspension characteristics that produce a natural frequency equal to the vehicle’s body-bounce natural frequencies. If there is no reference vehicle, a worst-case vehicle model may be created that has a mass equal to the legal limit, low damping (e.g. 10%), and a suspension stiffness that results in a body-bounce frequency 10-20% greater than the bridge’s first-bending natural frequency (as demonstrated in Chapter 15). </w:t>
      </w:r>
    </w:p>
    <w:p w:rsidR="00050CCF" w:rsidRPr="00346350" w:rsidRDefault="00050CCF" w:rsidP="00346350">
      <w:pPr>
        <w:pStyle w:val="Heading3"/>
      </w:pPr>
      <w:r>
        <w:t>Model Selection and Implementation for Simulating VBI</w:t>
      </w:r>
    </w:p>
    <w:p w:rsidR="00050CCF" w:rsidRDefault="00050CCF" w:rsidP="00F808A6">
      <w:r>
        <w:t>Simulation of VBI for predicting dynamic amplification should be performed with a model that is capable of capturing the dynamics of the structure. This requires a model that is geometrically consistent with the real structure such that the mass and stiffness can be accurately modeled and spatially distributed.  In most cases, either a 3D element-level model or PEB model can represent all mechanisms and features that are a part of vehicle-bridge interaction and influence dynamic amplification.</w:t>
      </w:r>
    </w:p>
    <w:p w:rsidR="00050CCF" w:rsidRDefault="00050CCF" w:rsidP="00F808A6">
      <w:r>
        <w:t>It is not the aim of this paper to provide guidance on constructing and validating FE models. The exact methods of model construction and analysis are dependent on the FE software package employed. The selected FE software should be capable of simulating moving sprung masses over a specified profile and bridge model. The model should be constructed using best practices, error-screened, and validated with experimental data whenever possible. Validation with dynamic data (e.g. frequencies and mode shapes) is preferable and ensures the model dynamics match those of the structure.</w:t>
      </w:r>
      <w:r w:rsidRPr="00D755EE">
        <w:t xml:space="preserve"> </w:t>
      </w:r>
      <w:r>
        <w:t>The model should have at least the first natural frequency matching that of the real structure.</w:t>
      </w:r>
    </w:p>
    <w:p w:rsidR="00050CCF" w:rsidRDefault="00050CCF" w:rsidP="00967B9D">
      <w:r>
        <w:t xml:space="preserve">Static responses can be simulated with vehicle at a crawl-speed (i.e. &lt;1mph) or with a static linear analysis of the vehicle placed in locations that produce maximum response. Simulated responses should be recorded at governing locations (maximum response or particular vulnerability). Dynamic amplification can be computed for a given location as the ratio of maximum dynamic response to maximum static response. </w:t>
      </w:r>
    </w:p>
    <w:p w:rsidR="00050CCF" w:rsidRDefault="00050CCF" w:rsidP="00F619F8">
      <w:r>
        <w:t>The case study provided in the first part of this document demonstrates the process of estimating dynamic amplification with FE analysis.</w:t>
      </w:r>
    </w:p>
    <w:p w:rsidR="00050CCF" w:rsidRDefault="00050CCF" w:rsidP="002B19EA">
      <w:pPr>
        <w:pStyle w:val="Heading3"/>
      </w:pPr>
      <w:r>
        <w:t>Conclusions</w:t>
      </w:r>
    </w:p>
    <w:p w:rsidR="00050CCF" w:rsidRDefault="00050CCF" w:rsidP="002B19EA">
      <w:r>
        <w:t>This chapter reviewed common structural model types and made recommendations on vehicle and bridge model forms for the simulation of VBI. These recommendations can be summarized as follows:</w:t>
      </w:r>
    </w:p>
    <w:p w:rsidR="00050CCF" w:rsidRDefault="00050CCF" w:rsidP="00050CCF">
      <w:pPr>
        <w:pStyle w:val="ListParagraph"/>
        <w:numPr>
          <w:ilvl w:val="0"/>
          <w:numId w:val="12"/>
        </w:numPr>
      </w:pPr>
      <w:r>
        <w:t>Models should be able to represent bridge mass and stiffness, vehicle suspension characteristics, and bridge roadway profile.</w:t>
      </w:r>
    </w:p>
    <w:p w:rsidR="00050CCF" w:rsidRDefault="00050CCF" w:rsidP="00050CCF">
      <w:pPr>
        <w:pStyle w:val="ListParagraph"/>
        <w:numPr>
          <w:ilvl w:val="0"/>
          <w:numId w:val="12"/>
        </w:numPr>
      </w:pPr>
      <w:r>
        <w:t xml:space="preserve">3D FE models are recommended when possible because they are capable of accurately representing the 3D nature of bridge dynamic behavior. </w:t>
      </w:r>
    </w:p>
    <w:p w:rsidR="00050CCF" w:rsidRPr="002B19EA" w:rsidRDefault="00050CCF" w:rsidP="00050CCF">
      <w:pPr>
        <w:pStyle w:val="ListParagraph"/>
        <w:numPr>
          <w:ilvl w:val="0"/>
          <w:numId w:val="12"/>
        </w:numPr>
      </w:pPr>
      <w:r>
        <w:t xml:space="preserve">Vehicle models can be represented as a single-sprung mass as demonstrated in Part 1. </w:t>
      </w:r>
    </w:p>
    <w:p w:rsidR="00050CCF" w:rsidRDefault="00050CCF">
      <w:pPr>
        <w:spacing w:before="0" w:after="200" w:line="276" w:lineRule="auto"/>
        <w:rPr>
          <w:rFonts w:asciiTheme="majorHAnsi" w:eastAsiaTheme="majorEastAsia" w:hAnsiTheme="majorHAnsi" w:cstheme="majorBidi"/>
          <w:b/>
          <w:bCs/>
          <w:sz w:val="26"/>
          <w:szCs w:val="26"/>
        </w:rPr>
      </w:pPr>
      <w:bookmarkStart w:id="29" w:name="_Toc5375220"/>
      <w:r>
        <w:br w:type="page"/>
      </w:r>
    </w:p>
    <w:p w:rsidR="00050CCF" w:rsidRDefault="00050CCF" w:rsidP="006646DF">
      <w:pPr>
        <w:pStyle w:val="Heading2"/>
        <w:numPr>
          <w:ilvl w:val="0"/>
          <w:numId w:val="44"/>
        </w:numPr>
      </w:pPr>
      <w:bookmarkStart w:id="30" w:name="_Toc5869242"/>
      <w:bookmarkStart w:id="31" w:name="_Toc18499457"/>
      <w:r>
        <w:t>Simplified Model Formulation</w:t>
      </w:r>
      <w:bookmarkEnd w:id="29"/>
      <w:bookmarkEnd w:id="30"/>
      <w:bookmarkEnd w:id="31"/>
    </w:p>
    <w:p w:rsidR="00050CCF" w:rsidRDefault="00050CCF" w:rsidP="00967B9D">
      <w:r>
        <w:t xml:space="preserve">Although 3D FE analysis is capable of accurately simulating vehicle-bridge interaction and estimating dynamic amplification, it is often impractical for current engineering practice due to the required time and expertise or the limitations of available FE software. It is therefore advantageous to develop models that require minimal time and expertise while still providing accurate estimates of dynamic amplification. </w:t>
      </w:r>
    </w:p>
    <w:p w:rsidR="00050CCF" w:rsidRDefault="00050CCF" w:rsidP="00391015">
      <w:pPr>
        <w:pStyle w:val="Heading3"/>
      </w:pPr>
      <w:bookmarkStart w:id="32" w:name="_Toc536017964"/>
      <w:r>
        <w:t>Description</w:t>
      </w:r>
      <w:bookmarkEnd w:id="32"/>
    </w:p>
    <w:p w:rsidR="00050CCF" w:rsidRDefault="00050CCF" w:rsidP="00967B9D">
      <w:r>
        <w:t xml:space="preserve">The following pages present a model type that includes all of the mechanisms involved with vehicle and bridge motion as listed in Chapter 10. The model reduces the bridge to a generalized single degree-of-freedom (SDF) system for which its deformation at any point along the bridge’s length is defined by a shape function. The vehicle is also represented as a single sprung mass and is coupled to the bridge degree-of-freedom. The equations of motion for this generalized SDF system are relatively simple and are used to develop state-space equations that define the vertical position of both bridge and vehicle. The following image illustrates the model components. </w:t>
      </w:r>
    </w:p>
    <w:p w:rsidR="00050CCF" w:rsidRDefault="00050CCF" w:rsidP="00A5089F">
      <w:pPr>
        <w:keepNext/>
        <w:jc w:val="center"/>
      </w:pPr>
      <w:r>
        <w:rPr>
          <w:noProof/>
        </w:rPr>
        <w:drawing>
          <wp:inline distT="0" distB="0" distL="0" distR="0" wp14:anchorId="507F7BE1" wp14:editId="45C03CAE">
            <wp:extent cx="4662055" cy="2069534"/>
            <wp:effectExtent l="0" t="0" r="5715" b="6985"/>
            <wp:docPr id="3217" name="Picture 3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662055" cy="2069534"/>
                    </a:xfrm>
                    <a:prstGeom prst="rect">
                      <a:avLst/>
                    </a:prstGeom>
                  </pic:spPr>
                </pic:pic>
              </a:graphicData>
            </a:graphic>
          </wp:inline>
        </w:drawing>
      </w:r>
    </w:p>
    <w:p w:rsidR="00050CCF" w:rsidRDefault="00050CCF" w:rsidP="00A5089F">
      <w:pPr>
        <w:pStyle w:val="Caption"/>
      </w:pPr>
      <w:bookmarkStart w:id="33" w:name="_Toc5375540"/>
      <w:bookmarkStart w:id="34" w:name="_Toc18499705"/>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3</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Diagram of Simplified 2-DOF Model</w:t>
      </w:r>
      <w:bookmarkEnd w:id="33"/>
      <w:bookmarkEnd w:id="34"/>
    </w:p>
    <w:p w:rsidR="00050CCF" w:rsidRDefault="00050CCF" w:rsidP="00967B9D">
      <w:r>
        <w:t xml:space="preserve">Models of this form were developed for single-span bridges and for 2-span continuous bridges with equal span lengths. Although these models include every mechanism that plays a role in dynamic amplification they have several inherent limitations: </w:t>
      </w:r>
    </w:p>
    <w:p w:rsidR="00050CCF" w:rsidRDefault="00050CCF" w:rsidP="00050CCF">
      <w:pPr>
        <w:pStyle w:val="ListParagraph"/>
        <w:numPr>
          <w:ilvl w:val="0"/>
          <w:numId w:val="4"/>
        </w:numPr>
      </w:pPr>
      <w:r>
        <w:t>A half-sine wave (</w:t>
      </w:r>
      <m:oMath>
        <m:r>
          <w:rPr>
            <w:rFonts w:ascii="Cambria Math" w:hAnsi="Cambria Math"/>
            <w:i/>
          </w:rPr>
          <w:sym w:font="Symbol" w:char="F059"/>
        </m:r>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sidRPr="009A3F94">
        <w:rPr>
          <w:rFonts w:eastAsiaTheme="minorEastAsia"/>
        </w:rPr>
        <w:t xml:space="preserve">) </w:t>
      </w:r>
      <w:r>
        <w:t xml:space="preserve">was chosen for the shape function that generalizes the distributed system by defining </w:t>
      </w:r>
      <w:r w:rsidRPr="009A3F94">
        <w:rPr>
          <w:rFonts w:eastAsiaTheme="minorEastAsia"/>
        </w:rPr>
        <w:t>the shape of the beam deformation. W</w:t>
      </w:r>
      <w:r>
        <w:t xml:space="preserve">hile this shape function accurately describes the deformation associated with the first-bending mode of vibration, it is incorrect for point loading (or any other loading). For a single-span beam subject to a point load at midspan, the error due to this shape function is 1.45%, while, for a two-span continuous beam, the error is 31% (for midspan displacement predictions). </w:t>
      </w:r>
    </w:p>
    <w:p w:rsidR="00050CCF" w:rsidRDefault="00050CCF" w:rsidP="00050CCF">
      <w:pPr>
        <w:pStyle w:val="ListParagraph"/>
        <w:numPr>
          <w:ilvl w:val="0"/>
          <w:numId w:val="4"/>
        </w:numPr>
      </w:pPr>
      <w:r>
        <w:t xml:space="preserve">The error is further exacerbated when the load is not at midspan as the shape function is symmetric about midspan. </w:t>
      </w:r>
    </w:p>
    <w:p w:rsidR="00050CCF" w:rsidRDefault="00050CCF" w:rsidP="00050CCF">
      <w:pPr>
        <w:pStyle w:val="ListParagraph"/>
        <w:numPr>
          <w:ilvl w:val="0"/>
          <w:numId w:val="4"/>
        </w:numPr>
      </w:pPr>
      <w:r>
        <w:t xml:space="preserve">The single shape function only accounts for the bridge’s first mode of vibration. </w:t>
      </w:r>
    </w:p>
    <w:p w:rsidR="00050CCF" w:rsidRDefault="00050CCF" w:rsidP="00050CCF">
      <w:pPr>
        <w:pStyle w:val="ListParagraph"/>
        <w:numPr>
          <w:ilvl w:val="0"/>
          <w:numId w:val="4"/>
        </w:numPr>
      </w:pPr>
      <w:r>
        <w:t xml:space="preserve">By modeling the bridge as a single beam, the lateral distribution of mass and stiffness is neglected, much like the single-line girder model. </w:t>
      </w:r>
    </w:p>
    <w:p w:rsidR="00050CCF" w:rsidRDefault="00050CCF" w:rsidP="00967B9D">
      <w:r>
        <w:t xml:space="preserve">While these limitations leave the models much less capable than a full 3D FE model, they prove useful for estimating dynamic amplification and require a fraction of the time investment and computing power. </w:t>
      </w:r>
    </w:p>
    <w:p w:rsidR="00050CCF" w:rsidRDefault="00050CCF" w:rsidP="0010412A">
      <w:pPr>
        <w:pStyle w:val="Heading4"/>
      </w:pPr>
      <w:bookmarkStart w:id="35" w:name="_Hlk5180528"/>
      <w:r>
        <w:t>Single Span</w:t>
      </w:r>
    </w:p>
    <w:p w:rsidR="00050CCF" w:rsidRPr="006251EF" w:rsidRDefault="00050CCF" w:rsidP="006251EF">
      <w:r>
        <w:t>This state-space model is developed from the equations of motion for a single sprung mass traveling over a simple-supported beam with distributed mass and stiffness. The beam is reduced to a single degree-of-freedom by generalizing its displacement according to a shape function. A sinusoidal shape function was chosen to capture the excitement of the beam’s first mode of vibration (1</w:t>
      </w:r>
      <w:r w:rsidRPr="00CD59E8">
        <w:rPr>
          <w:vertAlign w:val="superscript"/>
        </w:rPr>
        <w:t>st</w:t>
      </w:r>
      <w:r>
        <w:t xml:space="preserve"> bending). The beam has a uniform stiffness parameter (EI), uniform mass distribution (</w:t>
      </w:r>
      <m:oMath>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L</m:t>
        </m:r>
      </m:oMath>
      <w:r>
        <w:t xml:space="preserve">), and a span length of </w:t>
      </w:r>
      <w:r>
        <w:rPr>
          <w:i/>
        </w:rPr>
        <w:t>L</w:t>
      </w:r>
      <w:r>
        <w:t>. Mass proportional damping of the beam is included. The vehicle is reduced to a single point mass (</w:t>
      </w:r>
      <w:r w:rsidRPr="00E85ECA">
        <w:rPr>
          <w:i/>
        </w:rPr>
        <w:t>m</w:t>
      </w:r>
      <w:r w:rsidRPr="00E85ECA">
        <w:rPr>
          <w:i/>
          <w:vertAlign w:val="subscript"/>
        </w:rPr>
        <w:t>t</w:t>
      </w:r>
      <w:r>
        <w:t>) with specified spring stiffness (k</w:t>
      </w:r>
      <w:r w:rsidRPr="0039144B">
        <w:rPr>
          <w:vertAlign w:val="subscript"/>
        </w:rPr>
        <w:t>t</w:t>
      </w:r>
      <w:r>
        <w:t>), viscous damping coefficient (c</w:t>
      </w:r>
      <w:r w:rsidRPr="0039144B">
        <w:rPr>
          <w:vertAlign w:val="subscript"/>
        </w:rPr>
        <w:t>t</w:t>
      </w:r>
      <w:r>
        <w:t>), and traveling at a specified velocity (</w:t>
      </w:r>
      <w:r>
        <w:rPr>
          <w:i/>
        </w:rPr>
        <w:t>v</w:t>
      </w:r>
      <w:r>
        <w:t xml:space="preserve">). </w:t>
      </w:r>
    </w:p>
    <w:p w:rsidR="00050CCF" w:rsidRDefault="00050CCF" w:rsidP="00A5089F">
      <w:pPr>
        <w:keepNext/>
        <w:jc w:val="center"/>
      </w:pPr>
      <w:r>
        <w:rPr>
          <w:noProof/>
        </w:rPr>
        <w:drawing>
          <wp:inline distT="0" distB="0" distL="0" distR="0" wp14:anchorId="7AE4C629" wp14:editId="359302C3">
            <wp:extent cx="3657600" cy="1362456"/>
            <wp:effectExtent l="0" t="0" r="0" b="9525"/>
            <wp:docPr id="3224" name="Picture 3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657600" cy="1362456"/>
                    </a:xfrm>
                    <a:prstGeom prst="rect">
                      <a:avLst/>
                    </a:prstGeom>
                  </pic:spPr>
                </pic:pic>
              </a:graphicData>
            </a:graphic>
          </wp:inline>
        </w:drawing>
      </w:r>
    </w:p>
    <w:p w:rsidR="00050CCF" w:rsidRDefault="00050CCF" w:rsidP="00A5089F">
      <w:pPr>
        <w:pStyle w:val="Caption"/>
      </w:pPr>
      <w:bookmarkStart w:id="36" w:name="_Toc5375541"/>
      <w:bookmarkStart w:id="37" w:name="_Toc18499706"/>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3</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Diagram of Single-Span 2-DOF Model</w:t>
      </w:r>
      <w:bookmarkEnd w:id="36"/>
      <w:bookmarkEnd w:id="37"/>
    </w:p>
    <w:p w:rsidR="00050CCF" w:rsidRDefault="00050CCF" w:rsidP="006251EF">
      <w:pPr>
        <w:pStyle w:val="Heading5"/>
      </w:pPr>
      <w:r>
        <w:t>Assumed deformation shape function</w:t>
      </w:r>
    </w:p>
    <w:p w:rsidR="00050CCF" w:rsidRDefault="00050CCF" w:rsidP="006251EF">
      <w:r>
        <w:t>The beam is assumed to deform with a half sine function (i.e. wavelength is twice the length of the span). That function is described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050CCF" w:rsidTr="00CC3F71">
        <w:tc>
          <w:tcPr>
            <w:tcW w:w="7776" w:type="dxa"/>
          </w:tcPr>
          <w:p w:rsidR="00050CCF" w:rsidRPr="00CB0CF3" w:rsidRDefault="00050CCF" w:rsidP="00B7723E">
            <w:pPr>
              <w:jc w:val="center"/>
            </w:pPr>
            <m:oMath>
              <m:r>
                <w:rPr>
                  <w:rFonts w:ascii="Cambria Math" w:hAnsi="Cambria Math"/>
                </w:rPr>
                <m:t>ψ</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Pr>
                <w:rFonts w:eastAsiaTheme="minorEastAsia"/>
              </w:rPr>
              <w:t xml:space="preserve"> for </w:t>
            </w:r>
            <m:oMath>
              <m:r>
                <w:rPr>
                  <w:rFonts w:ascii="Cambria Math" w:eastAsiaTheme="minorEastAsia" w:hAnsi="Cambria Math"/>
                </w:rPr>
                <m:t>0≤x≤L</m:t>
              </m:r>
            </m:oMath>
          </w:p>
        </w:tc>
        <w:tc>
          <w:tcPr>
            <w:tcW w:w="864" w:type="dxa"/>
            <w:vAlign w:val="center"/>
          </w:tcPr>
          <w:p w:rsidR="00050CCF" w:rsidRPr="00BD6DB7" w:rsidRDefault="00050CCF"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33</w:t>
            </w:r>
            <w:r>
              <w:rPr>
                <w:noProof/>
              </w:rPr>
              <w:fldChar w:fldCharType="end"/>
            </w:r>
            <w:r>
              <w:t>)</w:t>
            </w:r>
          </w:p>
        </w:tc>
      </w:tr>
    </w:tbl>
    <w:p w:rsidR="00050CCF" w:rsidRDefault="00050CCF" w:rsidP="006251EF">
      <w:r>
        <w:t>Therefore, the deflection (</w:t>
      </w:r>
      <w:r w:rsidRPr="00416BBE">
        <w:rPr>
          <w:i/>
        </w:rPr>
        <w:t>u</w:t>
      </w:r>
      <w:r w:rsidRPr="00416BBE">
        <w:rPr>
          <w:i/>
          <w:vertAlign w:val="subscript"/>
        </w:rPr>
        <w:t>b</w:t>
      </w:r>
      <w:r>
        <w:t>) and velocity (</w:t>
      </w:r>
      <w:r w:rsidRPr="00416BBE">
        <w:rPr>
          <w:i/>
        </w:rPr>
        <w:t>u̇</w:t>
      </w:r>
      <w:r w:rsidRPr="00416BBE">
        <w:rPr>
          <w:i/>
          <w:vertAlign w:val="subscript"/>
        </w:rPr>
        <w:t>b</w:t>
      </w:r>
      <w:r>
        <w:t>) of the beam at the vehicle’s location at time (</w:t>
      </w:r>
      <w:r w:rsidRPr="00920F55">
        <w:rPr>
          <w:i/>
        </w:rPr>
        <w:t>t</w:t>
      </w:r>
      <w:r>
        <w:t>) is related to the generalized coordinate (</w:t>
      </w:r>
      <w:r w:rsidRPr="00BA65AE">
        <w:rPr>
          <w:i/>
        </w:rPr>
        <w:t>z</w:t>
      </w:r>
      <w:r w:rsidRPr="00BA65AE">
        <w:rPr>
          <w:i/>
          <w:vertAlign w:val="subscript"/>
        </w:rPr>
        <w:t>b</w:t>
      </w:r>
      <w:r>
        <w:t>) by the following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050CCF" w:rsidTr="00CC3F71">
        <w:tc>
          <w:tcPr>
            <w:tcW w:w="7776" w:type="dxa"/>
          </w:tcPr>
          <w:p w:rsidR="00050CCF" w:rsidRPr="00CB0CF3" w:rsidRDefault="00050CCF" w:rsidP="00A5089F">
            <w:pPr>
              <w:pStyle w:val="EquationCaptions"/>
            </w:pPr>
            <m:oMathPara>
              <m:oMath>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b</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p>
        </w:tc>
        <w:tc>
          <w:tcPr>
            <w:tcW w:w="864" w:type="dxa"/>
            <w:vAlign w:val="center"/>
          </w:tcPr>
          <w:p w:rsidR="00050CCF" w:rsidRPr="00BD6DB7" w:rsidRDefault="00050CCF"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34</w:t>
            </w:r>
            <w:r>
              <w:rPr>
                <w:noProof/>
              </w:rPr>
              <w:fldChar w:fldCharType="end"/>
            </w:r>
            <w:r>
              <w:t>)</w:t>
            </w:r>
          </w:p>
        </w:tc>
      </w:tr>
      <w:tr w:rsidR="00050CCF" w:rsidTr="00CC3F71">
        <w:tc>
          <w:tcPr>
            <w:tcW w:w="7776" w:type="dxa"/>
          </w:tcPr>
          <w:p w:rsidR="00050CCF" w:rsidRPr="00CB0CF3" w:rsidRDefault="00050CCF" w:rsidP="00A5089F">
            <w:pPr>
              <w:pStyle w:val="EquationCaptions"/>
            </w:pPr>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b</m:t>
                    </m:r>
                  </m:sub>
                </m:sSub>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d>
                  </m:e>
                </m:func>
              </m:oMath>
            </m:oMathPara>
          </w:p>
        </w:tc>
        <w:tc>
          <w:tcPr>
            <w:tcW w:w="864" w:type="dxa"/>
            <w:vAlign w:val="center"/>
          </w:tcPr>
          <w:p w:rsidR="00050CCF" w:rsidRPr="00BD6DB7" w:rsidRDefault="00050CCF"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35</w:t>
            </w:r>
            <w:r>
              <w:rPr>
                <w:noProof/>
              </w:rPr>
              <w:fldChar w:fldCharType="end"/>
            </w:r>
            <w:r>
              <w:t>)</w:t>
            </w:r>
          </w:p>
        </w:tc>
      </w:tr>
    </w:tbl>
    <w:p w:rsidR="00050CCF" w:rsidRDefault="00050CCF" w:rsidP="006251EF">
      <w:pPr>
        <w:pStyle w:val="Heading5"/>
      </w:pPr>
      <w:r>
        <w:t>Generalized mass, stiffness and damping</w:t>
      </w:r>
    </w:p>
    <w:p w:rsidR="00050CCF" w:rsidRDefault="00050CCF" w:rsidP="0078582B">
      <w:r>
        <w:t>The generalized mass (</w:t>
      </w:r>
      <m:oMath>
        <m:acc>
          <m:accPr>
            <m:chr m:val="̃"/>
            <m:ctrlPr>
              <w:rPr>
                <w:rFonts w:ascii="Cambria Math" w:hAnsi="Cambria Math"/>
                <w:i/>
              </w:rPr>
            </m:ctrlPr>
          </m:accPr>
          <m:e>
            <m:r>
              <w:rPr>
                <w:rFonts w:ascii="Cambria Math" w:hAnsi="Cambria Math"/>
              </w:rPr>
              <m:t>m</m:t>
            </m:r>
          </m:e>
        </m:acc>
      </m:oMath>
      <w:r>
        <w:t>) and stiffness (</w:t>
      </w:r>
      <m:oMath>
        <m:acc>
          <m:accPr>
            <m:chr m:val="̃"/>
            <m:ctrlPr>
              <w:rPr>
                <w:rFonts w:ascii="Cambria Math" w:eastAsiaTheme="minorEastAsia" w:hAnsi="Cambria Math" w:cstheme="majorBidi"/>
                <w:i/>
              </w:rPr>
            </m:ctrlPr>
          </m:accPr>
          <m:e>
            <m:r>
              <w:rPr>
                <w:rFonts w:ascii="Cambria Math" w:eastAsiaTheme="minorEastAsia" w:hAnsi="Cambria Math" w:cstheme="majorBidi"/>
              </w:rPr>
              <m:t>k</m:t>
            </m:r>
          </m:e>
        </m:acc>
      </m:oMath>
      <w:r>
        <w:t xml:space="preserve">) properties for the beam can be calculated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050CCF" w:rsidTr="00CC3F71">
        <w:tc>
          <w:tcPr>
            <w:tcW w:w="7776" w:type="dxa"/>
          </w:tcPr>
          <w:p w:rsidR="00050CCF" w:rsidRPr="00CB0CF3" w:rsidRDefault="00050CCF" w:rsidP="00A5089F">
            <w:pPr>
              <w:pStyle w:val="EquationCaptions"/>
            </w:pPr>
            <m:oMathPara>
              <m:oMath>
                <m:acc>
                  <m:accPr>
                    <m:chr m:val="̃"/>
                    <m:ctrlPr>
                      <w:rPr>
                        <w:rFonts w:ascii="Cambria Math" w:hAnsi="Cambria Math"/>
                        <w:i/>
                      </w:rPr>
                    </m:ctrlPr>
                  </m:accPr>
                  <m:e>
                    <m:r>
                      <w:rPr>
                        <w:rFonts w:ascii="Cambria Math" w:hAnsi="Cambria Math"/>
                      </w:rPr>
                      <m:t>m</m:t>
                    </m:r>
                  </m:e>
                </m:acc>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L</m:t>
                        </m:r>
                      </m:den>
                    </m:f>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hAnsi="Cambria Math"/>
                          </w:rPr>
                          <m:t>2</m:t>
                        </m:r>
                      </m:sup>
                    </m:sSup>
                    <m:r>
                      <w:rPr>
                        <w:rFonts w:ascii="Cambria Math" w:hAnsi="Cambria Math"/>
                      </w:rPr>
                      <m:t>dx</m:t>
                    </m:r>
                  </m:e>
                </m:nary>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2</m:t>
                    </m:r>
                  </m:den>
                </m:f>
              </m:oMath>
            </m:oMathPara>
          </w:p>
        </w:tc>
        <w:tc>
          <w:tcPr>
            <w:tcW w:w="864" w:type="dxa"/>
            <w:vAlign w:val="center"/>
          </w:tcPr>
          <w:p w:rsidR="00050CCF" w:rsidRPr="00BD6DB7" w:rsidRDefault="00050CCF"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36</w:t>
            </w:r>
            <w:r>
              <w:rPr>
                <w:noProof/>
              </w:rPr>
              <w:fldChar w:fldCharType="end"/>
            </w:r>
            <w:r>
              <w:t>)</w:t>
            </w:r>
          </w:p>
        </w:tc>
      </w:tr>
      <w:bookmarkStart w:id="38" w:name="_Hlk5110166"/>
      <w:tr w:rsidR="00050CCF" w:rsidTr="00CC3F71">
        <w:tc>
          <w:tcPr>
            <w:tcW w:w="7776" w:type="dxa"/>
          </w:tcPr>
          <w:p w:rsidR="00050CCF" w:rsidRPr="00CB0CF3" w:rsidRDefault="00050CCF" w:rsidP="00A5089F">
            <w:pPr>
              <w:pStyle w:val="EquationCaptions"/>
            </w:pPr>
            <m:oMathPara>
              <m:oMath>
                <m:acc>
                  <m:accPr>
                    <m:chr m:val="̃"/>
                    <m:ctrlPr>
                      <w:rPr>
                        <w:rFonts w:ascii="Cambria Math" w:eastAsiaTheme="minorEastAsia" w:hAnsi="Cambria Math" w:cstheme="majorBidi"/>
                        <w:i/>
                      </w:rPr>
                    </m:ctrlPr>
                  </m:accPr>
                  <m:e>
                    <m:r>
                      <w:rPr>
                        <w:rFonts w:ascii="Cambria Math" w:eastAsiaTheme="minorEastAsia" w:hAnsi="Cambria Math" w:cstheme="majorBidi"/>
                      </w:rPr>
                      <m:t>k</m:t>
                    </m:r>
                  </m:e>
                </m:acc>
                <m:r>
                  <w:rPr>
                    <w:rFonts w:ascii="Cambria Math" w:eastAsiaTheme="minorEastAsia" w:hAnsi="Cambria Math" w:cstheme="majorBidi"/>
                  </w:rPr>
                  <m:t>=</m:t>
                </m:r>
                <m:nary>
                  <m:naryPr>
                    <m:limLoc m:val="subSup"/>
                    <m:ctrlPr>
                      <w:rPr>
                        <w:rFonts w:ascii="Cambria Math" w:eastAsiaTheme="minorEastAsia" w:hAnsi="Cambria Math" w:cstheme="majorBidi"/>
                        <w:i/>
                      </w:rPr>
                    </m:ctrlPr>
                  </m:naryPr>
                  <m:sub>
                    <m:r>
                      <w:rPr>
                        <w:rFonts w:ascii="Cambria Math" w:eastAsiaTheme="minorEastAsia" w:hAnsi="Cambria Math" w:cstheme="majorBidi"/>
                      </w:rPr>
                      <m:t>0</m:t>
                    </m:r>
                  </m:sub>
                  <m:sup>
                    <m:r>
                      <w:rPr>
                        <w:rFonts w:ascii="Cambria Math" w:eastAsiaTheme="minorEastAsia" w:hAnsi="Cambria Math" w:cstheme="majorBidi"/>
                      </w:rPr>
                      <m:t>L</m:t>
                    </m:r>
                  </m:sup>
                  <m:e>
                    <m:r>
                      <w:rPr>
                        <w:rFonts w:ascii="Cambria Math" w:eastAsiaTheme="minorEastAsia" w:hAnsi="Cambria Math" w:cstheme="majorBidi"/>
                      </w:rPr>
                      <m:t>EI</m:t>
                    </m:r>
                    <m:d>
                      <m:dPr>
                        <m:ctrlPr>
                          <w:rPr>
                            <w:rFonts w:ascii="Cambria Math" w:eastAsiaTheme="minorEastAsia" w:hAnsi="Cambria Math" w:cstheme="majorBidi"/>
                            <w:i/>
                          </w:rPr>
                        </m:ctrlPr>
                      </m:dPr>
                      <m:e>
                        <m:r>
                          <w:rPr>
                            <w:rFonts w:ascii="Cambria Math" w:eastAsiaTheme="minorEastAsia" w:hAnsi="Cambria Math" w:cstheme="majorBidi"/>
                          </w:rPr>
                          <m:t>x</m:t>
                        </m:r>
                      </m:e>
                    </m:d>
                    <m:sSup>
                      <m:sSupPr>
                        <m:ctrlPr>
                          <w:rPr>
                            <w:rFonts w:ascii="Cambria Math" w:eastAsiaTheme="minorEastAsia" w:hAnsi="Cambria Math" w:cstheme="majorBidi"/>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eastAsiaTheme="minorEastAsia" w:hAnsi="Cambria Math" w:cstheme="majorBidi"/>
                          </w:rPr>
                          <m:t>2</m:t>
                        </m:r>
                      </m:sup>
                    </m:sSup>
                    <m:r>
                      <w:rPr>
                        <w:rFonts w:ascii="Cambria Math" w:eastAsiaTheme="minorEastAsia" w:hAnsi="Cambria Math" w:cstheme="majorBidi"/>
                      </w:rPr>
                      <m:t>dx</m:t>
                    </m:r>
                  </m:e>
                </m:nary>
                <m:r>
                  <w:rPr>
                    <w:rFonts w:ascii="Cambria Math" w:eastAsiaTheme="minorEastAsia" w:hAnsi="Cambria Math" w:cstheme="majorBidi"/>
                  </w:rPr>
                  <m:t>=</m:t>
                </m:r>
                <m:f>
                  <m:fPr>
                    <m:ctrlPr>
                      <w:rPr>
                        <w:rFonts w:ascii="Cambria Math" w:eastAsiaTheme="minorEastAsia" w:hAnsi="Cambria Math" w:cstheme="majorBidi"/>
                        <w:i/>
                      </w:rPr>
                    </m:ctrlPr>
                  </m:fPr>
                  <m:num>
                    <m:sSup>
                      <m:sSupPr>
                        <m:ctrlPr>
                          <w:rPr>
                            <w:rFonts w:ascii="Cambria Math" w:eastAsiaTheme="minorEastAsia" w:hAnsi="Cambria Math" w:cstheme="majorBidi"/>
                            <w:i/>
                          </w:rPr>
                        </m:ctrlPr>
                      </m:sSupPr>
                      <m:e>
                        <m:r>
                          <w:rPr>
                            <w:rFonts w:ascii="Cambria Math" w:eastAsiaTheme="minorEastAsia" w:hAnsi="Cambria Math" w:cstheme="majorBidi"/>
                          </w:rPr>
                          <m:t>π</m:t>
                        </m:r>
                      </m:e>
                      <m:sup>
                        <m:r>
                          <w:rPr>
                            <w:rFonts w:ascii="Cambria Math" w:eastAsiaTheme="minorEastAsia" w:hAnsi="Cambria Math" w:cstheme="majorBidi"/>
                          </w:rPr>
                          <m:t>4</m:t>
                        </m:r>
                      </m:sup>
                    </m:sSup>
                    <m:r>
                      <w:rPr>
                        <w:rFonts w:ascii="Cambria Math" w:eastAsiaTheme="minorEastAsia" w:hAnsi="Cambria Math" w:cstheme="majorBidi"/>
                      </w:rPr>
                      <m:t>EI</m:t>
                    </m:r>
                  </m:num>
                  <m:den>
                    <m:r>
                      <w:rPr>
                        <w:rFonts w:ascii="Cambria Math" w:eastAsiaTheme="minorEastAsia" w:hAnsi="Cambria Math" w:cstheme="majorBidi"/>
                      </w:rPr>
                      <m:t>2</m:t>
                    </m:r>
                    <m:sSup>
                      <m:sSupPr>
                        <m:ctrlPr>
                          <w:rPr>
                            <w:rFonts w:ascii="Cambria Math" w:eastAsiaTheme="minorEastAsia" w:hAnsi="Cambria Math" w:cstheme="majorBidi"/>
                            <w:i/>
                          </w:rPr>
                        </m:ctrlPr>
                      </m:sSupPr>
                      <m:e>
                        <m:r>
                          <w:rPr>
                            <w:rFonts w:ascii="Cambria Math" w:eastAsiaTheme="minorEastAsia" w:hAnsi="Cambria Math" w:cstheme="majorBidi"/>
                          </w:rPr>
                          <m:t>L</m:t>
                        </m:r>
                      </m:e>
                      <m:sup>
                        <m:r>
                          <w:rPr>
                            <w:rFonts w:ascii="Cambria Math" w:eastAsiaTheme="minorEastAsia" w:hAnsi="Cambria Math" w:cstheme="majorBidi"/>
                          </w:rPr>
                          <m:t>3</m:t>
                        </m:r>
                      </m:sup>
                    </m:sSup>
                  </m:den>
                </m:f>
              </m:oMath>
            </m:oMathPara>
            <w:bookmarkEnd w:id="38"/>
          </w:p>
        </w:tc>
        <w:tc>
          <w:tcPr>
            <w:tcW w:w="864" w:type="dxa"/>
            <w:vAlign w:val="center"/>
          </w:tcPr>
          <w:p w:rsidR="00050CCF" w:rsidRPr="00BD6DB7" w:rsidRDefault="00050CCF"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37</w:t>
            </w:r>
            <w:r>
              <w:rPr>
                <w:noProof/>
              </w:rPr>
              <w:fldChar w:fldCharType="end"/>
            </w:r>
            <w:r>
              <w:t>)</w:t>
            </w:r>
          </w:p>
        </w:tc>
      </w:tr>
    </w:tbl>
    <w:p w:rsidR="00050CCF" w:rsidRDefault="00050CCF" w:rsidP="006251EF">
      <w:r>
        <w:t>The theoretical midspan displacement (due only to bending) of a single-span beam due to a point load (</w:t>
      </w:r>
      <w:r w:rsidRPr="00920F55">
        <w:rPr>
          <w:i/>
        </w:rPr>
        <w:t>P</w:t>
      </w:r>
      <w:r>
        <w:t>) at midspan (</w:t>
      </w:r>
      <w:r w:rsidRPr="0056278D">
        <w:rPr>
          <w:rFonts w:cstheme="minorHAnsi"/>
          <w:i/>
        </w:rPr>
        <w:t>Δ</w:t>
      </w:r>
      <w:r w:rsidRPr="0056278D">
        <w:rPr>
          <w:rFonts w:cstheme="minorHAnsi"/>
          <w:i/>
          <w:vertAlign w:val="subscript"/>
        </w:rPr>
        <w:t>theor</w:t>
      </w:r>
      <w:r>
        <w:rPr>
          <w:rFonts w:cstheme="minorHAnsi"/>
        </w:rPr>
        <w:t>)</w:t>
      </w:r>
      <w:r>
        <w:t xml:space="preserve"> is given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050CCF" w:rsidTr="00CC3F71">
        <w:tc>
          <w:tcPr>
            <w:tcW w:w="7776" w:type="dxa"/>
          </w:tcPr>
          <w:p w:rsidR="00050CCF" w:rsidRPr="00CB0CF3" w:rsidRDefault="00050CCF" w:rsidP="00A5089F">
            <w:pPr>
              <w:pStyle w:val="EquationCaptions"/>
            </w:pPr>
            <m:oMathPara>
              <m:oMath>
                <m:sSub>
                  <m:sSubPr>
                    <m:ctrlPr>
                      <w:rPr>
                        <w:rFonts w:ascii="Cambria Math" w:hAnsi="Cambria Math"/>
                        <w:i/>
                      </w:rPr>
                    </m:ctrlPr>
                  </m:sSubPr>
                  <m:e>
                    <m:r>
                      <w:rPr>
                        <w:rFonts w:ascii="Cambria Math" w:hAnsi="Cambria Math"/>
                      </w:rPr>
                      <m:t>∆</m:t>
                    </m:r>
                  </m:e>
                  <m:sub>
                    <m:r>
                      <w:rPr>
                        <w:rFonts w:ascii="Cambria Math" w:hAnsi="Cambria Math"/>
                      </w:rPr>
                      <m:t>theor</m:t>
                    </m:r>
                  </m:sub>
                </m:sSub>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EI</m:t>
                    </m:r>
                  </m:den>
                </m:f>
              </m:oMath>
            </m:oMathPara>
          </w:p>
        </w:tc>
        <w:tc>
          <w:tcPr>
            <w:tcW w:w="864" w:type="dxa"/>
            <w:vAlign w:val="center"/>
          </w:tcPr>
          <w:p w:rsidR="00050CCF" w:rsidRPr="00BD6DB7" w:rsidRDefault="00050CCF"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38</w:t>
            </w:r>
            <w:r>
              <w:rPr>
                <w:noProof/>
              </w:rPr>
              <w:fldChar w:fldCharType="end"/>
            </w:r>
            <w:r>
              <w:t>)</w:t>
            </w:r>
          </w:p>
        </w:tc>
      </w:tr>
    </w:tbl>
    <w:p w:rsidR="00050CCF" w:rsidRDefault="00050CCF" w:rsidP="0056278D">
      <w:r>
        <w:t>Therefore, the error associated with the chosen shape function for a point load (</w:t>
      </w:r>
      <w:r w:rsidRPr="00920F55">
        <w:rPr>
          <w:i/>
        </w:rPr>
        <w:t>P</w:t>
      </w:r>
      <w:r>
        <w:t>) at midspan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050CCF" w:rsidTr="00CC3F71">
        <w:tc>
          <w:tcPr>
            <w:tcW w:w="7776" w:type="dxa"/>
          </w:tcPr>
          <w:p w:rsidR="00050CCF" w:rsidRPr="00CB0CF3" w:rsidRDefault="00050CCF" w:rsidP="00A5089F">
            <w:pPr>
              <w:pStyle w:val="EquationCaptions"/>
            </w:pPr>
            <m:oMathPara>
              <m:oMath>
                <m:r>
                  <w:rPr>
                    <w:rFonts w:ascii="Cambria Math" w:hAnsi="Cambria Math"/>
                  </w:rPr>
                  <m:t>Err=</m:t>
                </m:r>
                <m:f>
                  <m:fPr>
                    <m:ctrlPr>
                      <w:rPr>
                        <w:rFonts w:ascii="Cambria Math" w:hAnsi="Cambria Math"/>
                        <w:i/>
                      </w:rPr>
                    </m:ctrlPr>
                  </m:fPr>
                  <m:num>
                    <m:f>
                      <m:fPr>
                        <m:ctrlPr>
                          <w:rPr>
                            <w:rFonts w:ascii="Cambria Math" w:hAnsi="Cambria Math"/>
                            <w:i/>
                          </w:rPr>
                        </m:ctrlPr>
                      </m:fPr>
                      <m:num>
                        <m:r>
                          <w:rPr>
                            <w:rFonts w:ascii="Cambria Math" w:hAnsi="Cambria Math"/>
                          </w:rPr>
                          <m:t>P</m:t>
                        </m:r>
                      </m:num>
                      <m:den>
                        <m:acc>
                          <m:accPr>
                            <m:chr m:val="̃"/>
                            <m:ctrlPr>
                              <w:rPr>
                                <w:rFonts w:ascii="Cambria Math" w:hAnsi="Cambria Math"/>
                                <w:i/>
                              </w:rPr>
                            </m:ctrlPr>
                          </m:accPr>
                          <m:e>
                            <m:r>
                              <w:rPr>
                                <w:rFonts w:ascii="Cambria Math" w:hAnsi="Cambria Math"/>
                              </w:rPr>
                              <m:t>k</m:t>
                            </m:r>
                          </m:e>
                        </m:acc>
                      </m:den>
                    </m:f>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theor</m:t>
                        </m:r>
                      </m:sub>
                    </m:sSub>
                  </m:num>
                  <m:den>
                    <m:sSub>
                      <m:sSubPr>
                        <m:ctrlPr>
                          <w:rPr>
                            <w:rFonts w:ascii="Cambria Math" w:hAnsi="Cambria Math"/>
                            <w:i/>
                          </w:rPr>
                        </m:ctrlPr>
                      </m:sSubPr>
                      <m:e>
                        <m:r>
                          <w:rPr>
                            <w:rFonts w:ascii="Cambria Math" w:hAnsi="Cambria Math"/>
                          </w:rPr>
                          <m:t>∆</m:t>
                        </m:r>
                      </m:e>
                      <m:sub>
                        <m:r>
                          <w:rPr>
                            <w:rFonts w:ascii="Cambria Math" w:hAnsi="Cambria Math"/>
                          </w:rPr>
                          <m:t>thoer</m:t>
                        </m:r>
                      </m:sub>
                    </m:sSub>
                  </m:den>
                </m:f>
                <m:r>
                  <w:rPr>
                    <w:rFonts w:ascii="Cambria Math" w:hAnsi="Cambria Math"/>
                  </w:rPr>
                  <m:t>=</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r>
                              <w:rPr>
                                <w:rFonts w:ascii="Cambria Math" w:hAnsi="Cambria Math"/>
                              </w:rPr>
                              <m:t>2P</m:t>
                            </m:r>
                            <m:sSup>
                              <m:sSupPr>
                                <m:ctrlPr>
                                  <w:rPr>
                                    <w:rFonts w:ascii="Cambria Math" w:hAnsi="Cambria Math"/>
                                    <w:i/>
                                  </w:rPr>
                                </m:ctrlPr>
                              </m:sSupPr>
                              <m:e>
                                <m:r>
                                  <w:rPr>
                                    <w:rFonts w:ascii="Cambria Math" w:hAnsi="Cambria Math"/>
                                  </w:rPr>
                                  <m:t>L</m:t>
                                </m:r>
                              </m:e>
                              <m:sup>
                                <m:r>
                                  <w:rPr>
                                    <w:rFonts w:ascii="Cambria Math" w:hAnsi="Cambria Math"/>
                                  </w:rPr>
                                  <m:t>3</m:t>
                                </m:r>
                              </m:sup>
                            </m:sSup>
                          </m:num>
                          <m:den>
                            <m:sSup>
                              <m:sSupPr>
                                <m:ctrlPr>
                                  <w:rPr>
                                    <w:rFonts w:ascii="Cambria Math" w:hAnsi="Cambria Math"/>
                                    <w:i/>
                                  </w:rPr>
                                </m:ctrlPr>
                              </m:sSupPr>
                              <m:e>
                                <m:r>
                                  <w:rPr>
                                    <w:rFonts w:ascii="Cambria Math" w:hAnsi="Cambria Math"/>
                                  </w:rPr>
                                  <m:t>π</m:t>
                                </m:r>
                              </m:e>
                              <m:sup>
                                <m:r>
                                  <w:rPr>
                                    <w:rFonts w:ascii="Cambria Math" w:hAnsi="Cambria Math"/>
                                  </w:rPr>
                                  <m:t>4</m:t>
                                </m:r>
                              </m:sup>
                            </m:sSup>
                            <m:r>
                              <w:rPr>
                                <w:rFonts w:ascii="Cambria Math" w:hAnsi="Cambria Math"/>
                              </w:rPr>
                              <m:t>EI</m:t>
                            </m:r>
                          </m:den>
                        </m:f>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EI</m:t>
                            </m:r>
                          </m:den>
                        </m:f>
                      </m:e>
                    </m:d>
                  </m:num>
                  <m:den>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EI</m:t>
                        </m:r>
                      </m:den>
                    </m:f>
                  </m:den>
                </m:f>
                <m:r>
                  <w:rPr>
                    <w:rFonts w:ascii="Cambria Math" w:hAnsi="Cambria Math"/>
                  </w:rPr>
                  <m:t>=2*</m:t>
                </m:r>
                <m:f>
                  <m:fPr>
                    <m:ctrlPr>
                      <w:rPr>
                        <w:rFonts w:ascii="Cambria Math" w:hAnsi="Cambria Math"/>
                        <w:i/>
                      </w:rPr>
                    </m:ctrlPr>
                  </m:fPr>
                  <m:num>
                    <m:r>
                      <w:rPr>
                        <w:rFonts w:ascii="Cambria Math" w:hAnsi="Cambria Math"/>
                      </w:rPr>
                      <m:t>48</m:t>
                    </m:r>
                  </m:num>
                  <m:den>
                    <m:sSup>
                      <m:sSupPr>
                        <m:ctrlPr>
                          <w:rPr>
                            <w:rFonts w:ascii="Cambria Math" w:hAnsi="Cambria Math"/>
                            <w:i/>
                          </w:rPr>
                        </m:ctrlPr>
                      </m:sSupPr>
                      <m:e>
                        <m:r>
                          <w:rPr>
                            <w:rFonts w:ascii="Cambria Math" w:hAnsi="Cambria Math"/>
                          </w:rPr>
                          <m:t>π</m:t>
                        </m:r>
                      </m:e>
                      <m:sup>
                        <m:r>
                          <w:rPr>
                            <w:rFonts w:ascii="Cambria Math" w:hAnsi="Cambria Math"/>
                          </w:rPr>
                          <m:t>4</m:t>
                        </m:r>
                      </m:sup>
                    </m:sSup>
                  </m:den>
                </m:f>
                <m:r>
                  <w:rPr>
                    <w:rFonts w:ascii="Cambria Math" w:hAnsi="Cambria Math"/>
                  </w:rPr>
                  <m:t>-1=-0.0145</m:t>
                </m:r>
              </m:oMath>
            </m:oMathPara>
          </w:p>
        </w:tc>
        <w:tc>
          <w:tcPr>
            <w:tcW w:w="864" w:type="dxa"/>
            <w:vAlign w:val="center"/>
          </w:tcPr>
          <w:p w:rsidR="00050CCF" w:rsidRPr="00BD6DB7" w:rsidRDefault="00050CCF"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39</w:t>
            </w:r>
            <w:r>
              <w:rPr>
                <w:noProof/>
              </w:rPr>
              <w:fldChar w:fldCharType="end"/>
            </w:r>
            <w:r>
              <w:t>)</w:t>
            </w:r>
          </w:p>
        </w:tc>
      </w:tr>
    </w:tbl>
    <w:p w:rsidR="00050CCF" w:rsidRDefault="00050CCF" w:rsidP="006251EF">
      <w:r>
        <w:t>The generalized damping property (</w:t>
      </w:r>
      <m:oMath>
        <m:acc>
          <m:accPr>
            <m:chr m:val="̃"/>
            <m:ctrlPr>
              <w:rPr>
                <w:rFonts w:ascii="Cambria Math" w:hAnsi="Cambria Math"/>
                <w:i/>
              </w:rPr>
            </m:ctrlPr>
          </m:accPr>
          <m:e>
            <m:r>
              <w:rPr>
                <w:rFonts w:ascii="Cambria Math" w:hAnsi="Cambria Math"/>
              </w:rPr>
              <m:t>c</m:t>
            </m:r>
          </m:e>
        </m:acc>
      </m:oMath>
      <w:r>
        <w:t>) is defined by the following equation for mass proportional damp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050CCF" w:rsidTr="00CC3F71">
        <w:tc>
          <w:tcPr>
            <w:tcW w:w="7776" w:type="dxa"/>
          </w:tcPr>
          <w:p w:rsidR="00050CCF" w:rsidRPr="00CB0CF3" w:rsidRDefault="00050CCF" w:rsidP="00A5089F">
            <w:pPr>
              <w:pStyle w:val="EquationCaptions"/>
            </w:pPr>
            <m:oMathPara>
              <m:oMath>
                <m:acc>
                  <m:accPr>
                    <m:chr m:val="̃"/>
                    <m:ctrlPr>
                      <w:rPr>
                        <w:rFonts w:ascii="Cambria Math" w:hAnsi="Cambria Math"/>
                        <w:i/>
                      </w:rPr>
                    </m:ctrlPr>
                  </m:accPr>
                  <m:e>
                    <m:r>
                      <w:rPr>
                        <w:rFonts w:ascii="Cambria Math" w:hAnsi="Cambria Math"/>
                      </w:rPr>
                      <m:t>c</m:t>
                    </m:r>
                  </m:e>
                </m:acc>
                <m:r>
                  <w:rPr>
                    <w:rFonts w:ascii="Cambria Math" w:hAnsi="Cambria Math"/>
                  </w:rPr>
                  <m:t>=a*</m:t>
                </m:r>
                <m:acc>
                  <m:accPr>
                    <m:chr m:val="̃"/>
                    <m:ctrlPr>
                      <w:rPr>
                        <w:rFonts w:ascii="Cambria Math" w:hAnsi="Cambria Math"/>
                        <w:i/>
                      </w:rPr>
                    </m:ctrlPr>
                  </m:accPr>
                  <m:e>
                    <m:r>
                      <w:rPr>
                        <w:rFonts w:ascii="Cambria Math" w:hAnsi="Cambria Math"/>
                      </w:rPr>
                      <m:t>m</m:t>
                    </m:r>
                  </m:e>
                </m:acc>
              </m:oMath>
            </m:oMathPara>
          </w:p>
        </w:tc>
        <w:tc>
          <w:tcPr>
            <w:tcW w:w="864" w:type="dxa"/>
            <w:vAlign w:val="center"/>
          </w:tcPr>
          <w:p w:rsidR="00050CCF" w:rsidRPr="00BD6DB7" w:rsidRDefault="00050CCF"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40</w:t>
            </w:r>
            <w:r>
              <w:rPr>
                <w:noProof/>
              </w:rPr>
              <w:fldChar w:fldCharType="end"/>
            </w:r>
            <w:r>
              <w:t>)</w:t>
            </w:r>
          </w:p>
        </w:tc>
      </w:tr>
    </w:tbl>
    <w:p w:rsidR="00050CCF" w:rsidRDefault="00050CCF" w:rsidP="006251EF">
      <w:r>
        <w:t xml:space="preserve">Where </w:t>
      </w:r>
      <w:r>
        <w:rPr>
          <w:i/>
        </w:rPr>
        <w:t xml:space="preserve">a </w:t>
      </w:r>
      <w:r>
        <w:t>is the mass-proportional damping coefficient. The damping ratio is defined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050CCF" w:rsidTr="00CC3F71">
        <w:tc>
          <w:tcPr>
            <w:tcW w:w="7776" w:type="dxa"/>
          </w:tcPr>
          <w:p w:rsidR="00050CCF" w:rsidRPr="00CB0CF3" w:rsidRDefault="00050CCF" w:rsidP="00A5089F">
            <w:pPr>
              <w:pStyle w:val="EquationCaptions"/>
            </w:pPr>
            <m:oMathPara>
              <m:oMath>
                <m:r>
                  <w:rPr>
                    <w:rFonts w:ascii="Cambria Math" w:eastAsiaTheme="minorEastAsia" w:hAnsi="Cambria Math" w:cstheme="majorBidi"/>
                    <w:i/>
                  </w:rPr>
                  <w:sym w:font="Symbol" w:char="F07A"/>
                </m:r>
                <m:r>
                  <w:rPr>
                    <w:rFonts w:ascii="Cambria Math" w:eastAsiaTheme="minorEastAsia" w:hAnsi="Cambria Math" w:cstheme="majorBidi"/>
                  </w:rPr>
                  <m:t>=</m:t>
                </m:r>
                <m:f>
                  <m:fPr>
                    <m:ctrlPr>
                      <w:rPr>
                        <w:rFonts w:ascii="Cambria Math" w:eastAsiaTheme="minorEastAsia" w:hAnsi="Cambria Math" w:cstheme="majorBidi"/>
                        <w:i/>
                      </w:rPr>
                    </m:ctrlPr>
                  </m:fPr>
                  <m:num>
                    <m:acc>
                      <m:accPr>
                        <m:chr m:val="̃"/>
                        <m:ctrlPr>
                          <w:rPr>
                            <w:rFonts w:ascii="Cambria Math" w:hAnsi="Cambria Math"/>
                            <w:i/>
                          </w:rPr>
                        </m:ctrlPr>
                      </m:accPr>
                      <m:e>
                        <m:r>
                          <w:rPr>
                            <w:rFonts w:ascii="Cambria Math" w:hAnsi="Cambria Math"/>
                          </w:rPr>
                          <m:t>c</m:t>
                        </m:r>
                      </m:e>
                    </m:acc>
                  </m:num>
                  <m:den>
                    <m:r>
                      <w:rPr>
                        <w:rFonts w:ascii="Cambria Math" w:eastAsiaTheme="minorEastAsia" w:hAnsi="Cambria Math" w:cstheme="majorBidi"/>
                      </w:rPr>
                      <m:t>2</m:t>
                    </m:r>
                    <m:sSub>
                      <m:sSubPr>
                        <m:ctrlPr>
                          <w:rPr>
                            <w:rFonts w:ascii="Cambria Math" w:eastAsiaTheme="minorEastAsia" w:hAnsi="Cambria Math" w:cstheme="majorBidi"/>
                            <w:i/>
                          </w:rPr>
                        </m:ctrlPr>
                      </m:sSubPr>
                      <m:e>
                        <m:acc>
                          <m:accPr>
                            <m:chr m:val="̃"/>
                            <m:ctrlPr>
                              <w:rPr>
                                <w:rFonts w:ascii="Cambria Math" w:hAnsi="Cambria Math"/>
                                <w:i/>
                              </w:rPr>
                            </m:ctrlPr>
                          </m:accPr>
                          <m:e>
                            <m:r>
                              <w:rPr>
                                <w:rFonts w:ascii="Cambria Math" w:hAnsi="Cambria Math"/>
                              </w:rPr>
                              <m:t>m</m:t>
                            </m:r>
                          </m:e>
                        </m:acc>
                        <m:r>
                          <w:rPr>
                            <w:rFonts w:ascii="Cambria Math" w:eastAsiaTheme="minorEastAsia" w:hAnsi="Cambria Math" w:cstheme="majorBidi"/>
                          </w:rPr>
                          <m:t>ω</m:t>
                        </m:r>
                      </m:e>
                      <m:sub>
                        <m:r>
                          <w:rPr>
                            <w:rFonts w:ascii="Cambria Math" w:eastAsiaTheme="minorEastAsia" w:hAnsi="Cambria Math" w:cstheme="majorBidi"/>
                          </w:rPr>
                          <m:t>n</m:t>
                        </m:r>
                      </m:sub>
                    </m:sSub>
                  </m:den>
                </m:f>
              </m:oMath>
            </m:oMathPara>
          </w:p>
        </w:tc>
        <w:tc>
          <w:tcPr>
            <w:tcW w:w="864" w:type="dxa"/>
            <w:vAlign w:val="center"/>
          </w:tcPr>
          <w:p w:rsidR="00050CCF" w:rsidRPr="00BD6DB7" w:rsidRDefault="00050CCF"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41</w:t>
            </w:r>
            <w:r>
              <w:rPr>
                <w:noProof/>
              </w:rPr>
              <w:fldChar w:fldCharType="end"/>
            </w:r>
            <w:r>
              <w:t>)</w:t>
            </w:r>
          </w:p>
        </w:tc>
      </w:tr>
    </w:tbl>
    <w:p w:rsidR="00050CCF" w:rsidRDefault="00050CCF" w:rsidP="00A65FF1">
      <w:r>
        <w:t xml:space="preserve">Where </w:t>
      </w:r>
      <w:r w:rsidRPr="000A5954">
        <w:rPr>
          <w:rFonts w:cstheme="minorHAnsi"/>
          <w:i/>
        </w:rPr>
        <w:t>ω</w:t>
      </w:r>
      <w:r w:rsidRPr="000A5954">
        <w:rPr>
          <w:i/>
          <w:vertAlign w:val="subscript"/>
        </w:rPr>
        <w:t>n</w:t>
      </w:r>
      <w:r>
        <w:t xml:space="preserve"> is the radial natural frequency of the beam (first mode). Thus, the damping coefficient (</w:t>
      </w:r>
      <w:r w:rsidRPr="000A5954">
        <w:rPr>
          <w:i/>
        </w:rPr>
        <w:t>a</w:t>
      </w:r>
      <w:r>
        <w:t>) may be determined based on a specified damping ratio (</w:t>
      </w:r>
      <m:oMath>
        <m:r>
          <w:rPr>
            <w:rFonts w:ascii="Cambria Math" w:eastAsiaTheme="minorEastAsia" w:hAnsi="Cambria Math" w:cstheme="majorBidi"/>
            <w:i/>
          </w:rPr>
          <w:sym w:font="Symbol" w:char="F07A"/>
        </m:r>
      </m:oMath>
      <w:r>
        <w:t>) using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050CCF" w:rsidTr="00CC3F71">
        <w:tc>
          <w:tcPr>
            <w:tcW w:w="7776" w:type="dxa"/>
          </w:tcPr>
          <w:p w:rsidR="00050CCF" w:rsidRPr="00CB0CF3" w:rsidRDefault="00050CCF" w:rsidP="00A5089F">
            <w:pPr>
              <w:pStyle w:val="EquationCaptions"/>
            </w:pPr>
            <m:oMathPara>
              <m:oMath>
                <m:r>
                  <w:rPr>
                    <w:rFonts w:ascii="Cambria Math" w:hAnsi="Cambria Math"/>
                  </w:rPr>
                  <m:t>a=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oMath>
            </m:oMathPara>
          </w:p>
        </w:tc>
        <w:tc>
          <w:tcPr>
            <w:tcW w:w="864" w:type="dxa"/>
            <w:vAlign w:val="center"/>
          </w:tcPr>
          <w:p w:rsidR="00050CCF" w:rsidRPr="00BD6DB7" w:rsidRDefault="00050CCF"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42</w:t>
            </w:r>
            <w:r>
              <w:rPr>
                <w:noProof/>
              </w:rPr>
              <w:fldChar w:fldCharType="end"/>
            </w:r>
            <w:r>
              <w:t>)</w:t>
            </w:r>
          </w:p>
        </w:tc>
      </w:tr>
    </w:tbl>
    <w:p w:rsidR="00050CCF" w:rsidRDefault="00050CCF" w:rsidP="00A65FF1">
      <w:r>
        <w:t>By substitution, the generalized damping property may be express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050CCF" w:rsidTr="00CC3F71">
        <w:tc>
          <w:tcPr>
            <w:tcW w:w="7776" w:type="dxa"/>
          </w:tcPr>
          <w:p w:rsidR="00050CCF" w:rsidRPr="00CB0CF3" w:rsidRDefault="00050CCF" w:rsidP="00A5089F">
            <w:pPr>
              <w:pStyle w:val="EquationCaptions"/>
            </w:pPr>
            <m:oMathPara>
              <m:oMath>
                <m:acc>
                  <m:accPr>
                    <m:chr m:val="̃"/>
                    <m:ctrlPr>
                      <w:rPr>
                        <w:rFonts w:ascii="Cambria Math" w:hAnsi="Cambria Math"/>
                        <w:i/>
                      </w:rPr>
                    </m:ctrlPr>
                  </m:accPr>
                  <m:e>
                    <m:r>
                      <w:rPr>
                        <w:rFonts w:ascii="Cambria Math" w:hAnsi="Cambria Math"/>
                      </w:rPr>
                      <m:t>c</m:t>
                    </m:r>
                  </m:e>
                </m:acc>
                <m:r>
                  <w:rPr>
                    <w:rFonts w:ascii="Cambria Math" w:hAnsi="Cambria Math"/>
                  </w:rPr>
                  <m:t>=a*</m:t>
                </m:r>
                <m:acc>
                  <m:accPr>
                    <m:chr m:val="̃"/>
                    <m:ctrlPr>
                      <w:rPr>
                        <w:rFonts w:ascii="Cambria Math" w:hAnsi="Cambria Math"/>
                        <w:i/>
                      </w:rPr>
                    </m:ctrlPr>
                  </m:accPr>
                  <m:e>
                    <m:r>
                      <w:rPr>
                        <w:rFonts w:ascii="Cambria Math" w:hAnsi="Cambria Math"/>
                      </w:rPr>
                      <m:t>m</m:t>
                    </m:r>
                  </m:e>
                </m:acc>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2</m:t>
                    </m:r>
                  </m:den>
                </m:f>
                <m:r>
                  <w:rPr>
                    <w:rFonts w:ascii="Cambria Math" w:hAnsi="Cambria Math"/>
                  </w:rPr>
                  <m:t>=</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oMath>
            </m:oMathPara>
          </w:p>
        </w:tc>
        <w:tc>
          <w:tcPr>
            <w:tcW w:w="864" w:type="dxa"/>
            <w:vAlign w:val="center"/>
          </w:tcPr>
          <w:p w:rsidR="00050CCF" w:rsidRPr="00BD6DB7" w:rsidRDefault="00050CCF"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43</w:t>
            </w:r>
            <w:r>
              <w:rPr>
                <w:noProof/>
              </w:rPr>
              <w:fldChar w:fldCharType="end"/>
            </w:r>
            <w:r>
              <w:t>)</w:t>
            </w:r>
          </w:p>
        </w:tc>
      </w:tr>
    </w:tbl>
    <w:p w:rsidR="00050CCF" w:rsidRDefault="00050CCF" w:rsidP="006251EF">
      <w:pPr>
        <w:pStyle w:val="Heading5"/>
        <w:rPr>
          <w:rFonts w:eastAsiaTheme="minorEastAsia"/>
        </w:rPr>
      </w:pPr>
      <w:r>
        <w:rPr>
          <w:rFonts w:eastAsiaTheme="minorEastAsia"/>
        </w:rPr>
        <w:t>Force transformation</w:t>
      </w:r>
    </w:p>
    <w:p w:rsidR="00050CCF" w:rsidRDefault="00050CCF" w:rsidP="006251EF">
      <w:r>
        <w:t>The force applied by the vehicle mass (</w:t>
      </w:r>
      <w:r w:rsidRPr="000A5954">
        <w:rPr>
          <w:i/>
        </w:rPr>
        <w:t>p</w:t>
      </w:r>
      <w:r w:rsidRPr="000A5954">
        <w:rPr>
          <w:i/>
          <w:vertAlign w:val="subscript"/>
        </w:rPr>
        <w:t>0</w:t>
      </w:r>
      <w:r>
        <w:t>) must also be generalized. The force is described as a function of time and position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050CCF" w:rsidTr="00CC3F71">
        <w:tc>
          <w:tcPr>
            <w:tcW w:w="7776" w:type="dxa"/>
          </w:tcPr>
          <w:p w:rsidR="00050CCF" w:rsidRPr="00CB0CF3" w:rsidRDefault="00050CCF" w:rsidP="00A5089F">
            <w:pPr>
              <w:pStyle w:val="EquationCaptions"/>
            </w:pPr>
            <m:oMathPara>
              <m:oMath>
                <m:r>
                  <w:rPr>
                    <w:rFonts w:ascii="Cambria Math" w:hAnsi="Cambria Math"/>
                  </w:rPr>
                  <m:t>p</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p</m:t>
                              </m:r>
                            </m:e>
                            <m:sub>
                              <m:r>
                                <m:rPr>
                                  <m:sty m:val="p"/>
                                </m:rPr>
                                <w:rPr>
                                  <w:rFonts w:ascii="Cambria Math" w:hAnsi="Cambria Math"/>
                                </w:rPr>
                                <m:t>0</m:t>
                              </m:r>
                            </m:sub>
                          </m:sSub>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e>
                        <m:e>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e>
                      </m:mr>
                      <m:mr>
                        <m:e>
                          <m:r>
                            <m:rPr>
                              <m:sty m:val="p"/>
                            </m:rPr>
                            <w:rPr>
                              <w:rFonts w:ascii="Cambria Math" w:hAnsi="Cambria Math"/>
                            </w:rPr>
                            <m:t>0</m:t>
                          </m:r>
                        </m:e>
                        <m:e>
                          <m:r>
                            <w:rPr>
                              <w:rFonts w:ascii="Cambria Math" w:hAnsi="Cambria Math"/>
                            </w:rPr>
                            <m:t>t</m:t>
                          </m:r>
                          <m:r>
                            <m:rPr>
                              <m:sty m:val="p"/>
                            </m:rPr>
                            <w:rPr>
                              <w:rFonts w:ascii="Cambria Math" w:hAnsi="Cambria Math"/>
                            </w:rPr>
                            <m:t>&gt;</m:t>
                          </m:r>
                          <m:sSub>
                            <m:sSubPr>
                              <m:ctrlPr>
                                <w:rPr>
                                  <w:rFonts w:ascii="Cambria Math" w:hAnsi="Cambria Math"/>
                                </w:rPr>
                              </m:ctrlPr>
                            </m:sSubPr>
                            <m:e>
                              <m:r>
                                <w:rPr>
                                  <w:rFonts w:ascii="Cambria Math" w:hAnsi="Cambria Math"/>
                                </w:rPr>
                                <m:t>t</m:t>
                              </m:r>
                            </m:e>
                            <m:sub>
                              <m:r>
                                <w:rPr>
                                  <w:rFonts w:ascii="Cambria Math" w:hAnsi="Cambria Math"/>
                                </w:rPr>
                                <m:t>d</m:t>
                              </m:r>
                            </m:sub>
                          </m:sSub>
                        </m:e>
                      </m:mr>
                    </m:m>
                  </m:e>
                </m:d>
              </m:oMath>
            </m:oMathPara>
          </w:p>
        </w:tc>
        <w:tc>
          <w:tcPr>
            <w:tcW w:w="864" w:type="dxa"/>
            <w:vAlign w:val="center"/>
          </w:tcPr>
          <w:p w:rsidR="00050CCF" w:rsidRPr="00BD6DB7" w:rsidRDefault="00050CCF"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44</w:t>
            </w:r>
            <w:r>
              <w:rPr>
                <w:noProof/>
              </w:rPr>
              <w:fldChar w:fldCharType="end"/>
            </w:r>
            <w:r>
              <w:t>)</w:t>
            </w:r>
          </w:p>
        </w:tc>
      </w:tr>
    </w:tbl>
    <w:p w:rsidR="00050CCF" w:rsidRDefault="00050CCF" w:rsidP="006251EF">
      <w:pPr>
        <w:rPr>
          <w:rFonts w:eastAsiaTheme="minorEastAsia"/>
        </w:rPr>
      </w:pPr>
      <w:r>
        <w:t xml:space="preserve">Where </w:t>
      </w:r>
      <m:oMath>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oMath>
      <w:r>
        <w:rPr>
          <w:rFonts w:eastAsiaTheme="minorEastAsia"/>
        </w:rPr>
        <w:t xml:space="preserve"> is the Dirac delta function centered at </w:t>
      </w:r>
      <m:oMath>
        <m:r>
          <w:rPr>
            <w:rFonts w:ascii="Cambria Math" w:eastAsiaTheme="minorEastAsia" w:hAnsi="Cambria Math"/>
          </w:rPr>
          <m:t>x=vt</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r>
          <w:rPr>
            <w:rFonts w:ascii="Cambria Math" w:eastAsiaTheme="minorEastAsia" w:hAnsi="Cambria Math"/>
          </w:rPr>
          <m:t>=L/v</m:t>
        </m:r>
      </m:oMath>
      <w:r>
        <w:rPr>
          <w:rFonts w:eastAsiaTheme="minorEastAsia"/>
        </w:rPr>
        <w:t>. The generalized force (</w:t>
      </w:r>
      <m:oMath>
        <m:acc>
          <m:accPr>
            <m:chr m:val="̃"/>
            <m:ctrlPr>
              <w:rPr>
                <w:rFonts w:ascii="Cambria Math" w:hAnsi="Cambria Math"/>
                <w:i/>
              </w:rPr>
            </m:ctrlPr>
          </m:accPr>
          <m:e>
            <m:r>
              <w:rPr>
                <w:rFonts w:ascii="Cambria Math" w:hAnsi="Cambria Math"/>
              </w:rPr>
              <m:t>p</m:t>
            </m:r>
          </m:e>
        </m:acc>
      </m:oMath>
      <w:r>
        <w:rPr>
          <w:rFonts w:eastAsiaTheme="minorEastAsia"/>
        </w:rPr>
        <w:t xml:space="preserve">) is therefore calculat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050CCF" w:rsidTr="00CC3F71">
        <w:tc>
          <w:tcPr>
            <w:tcW w:w="7776" w:type="dxa"/>
          </w:tcPr>
          <w:bookmarkStart w:id="39" w:name="_Hlk5110105"/>
          <w:p w:rsidR="00050CCF" w:rsidRPr="00CB0CF3" w:rsidRDefault="00050CCF" w:rsidP="00A5089F">
            <w:pPr>
              <w:pStyle w:val="EquationCaptions"/>
            </w:pPr>
            <m:oMathPara>
              <m:oMath>
                <m:acc>
                  <m:accPr>
                    <m:chr m:val="̃"/>
                    <m:ctrlPr>
                      <w:rPr>
                        <w:rFonts w:ascii="Cambria Math" w:hAnsi="Cambria Math"/>
                        <w:i/>
                      </w:rPr>
                    </m:ctrlPr>
                  </m:accPr>
                  <m:e>
                    <m:r>
                      <w:rPr>
                        <w:rFonts w:ascii="Cambria Math" w:hAnsi="Cambria Math"/>
                      </w:rPr>
                      <m:t>p</m:t>
                    </m:r>
                  </m:e>
                </m:acc>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r>
                      <w:rPr>
                        <w:rFonts w:ascii="Cambria Math" w:hAnsi="Cambria Math"/>
                      </w:rPr>
                      <m:t>p(x,t)ψ</m:t>
                    </m:r>
                    <m:d>
                      <m:dPr>
                        <m:ctrlPr>
                          <w:rPr>
                            <w:rFonts w:ascii="Cambria Math" w:hAnsi="Cambria Math"/>
                            <w:i/>
                          </w:rPr>
                        </m:ctrlPr>
                      </m:dPr>
                      <m:e>
                        <m:r>
                          <w:rPr>
                            <w:rFonts w:ascii="Cambria Math" w:hAnsi="Cambria Math"/>
                          </w:rPr>
                          <m:t>x</m:t>
                        </m:r>
                      </m:e>
                    </m:d>
                    <m:r>
                      <w:rPr>
                        <w:rFonts w:ascii="Cambria Math" w:hAnsi="Cambria Math"/>
                      </w:rPr>
                      <m:t>dx</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δ</m:t>
                    </m:r>
                    <m:d>
                      <m:dPr>
                        <m:ctrlPr>
                          <w:rPr>
                            <w:rFonts w:ascii="Cambria Math" w:hAnsi="Cambria Math"/>
                            <w:i/>
                          </w:rPr>
                        </m:ctrlPr>
                      </m:dPr>
                      <m:e>
                        <m:r>
                          <w:rPr>
                            <w:rFonts w:ascii="Cambria Math" w:hAnsi="Cambria Math"/>
                          </w:rPr>
                          <m:t>x-vt</m:t>
                        </m:r>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r>
                      <w:rPr>
                        <w:rFonts w:ascii="Cambria Math" w:hAnsi="Cambria Math"/>
                      </w:rPr>
                      <m:t>dx</m:t>
                    </m:r>
                  </m:e>
                </m:nary>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bookmarkEnd w:id="39"/>
          </w:p>
        </w:tc>
        <w:tc>
          <w:tcPr>
            <w:tcW w:w="864" w:type="dxa"/>
            <w:vAlign w:val="center"/>
          </w:tcPr>
          <w:p w:rsidR="00050CCF" w:rsidRPr="00BD6DB7" w:rsidRDefault="00050CCF"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45</w:t>
            </w:r>
            <w:r>
              <w:rPr>
                <w:noProof/>
              </w:rPr>
              <w:fldChar w:fldCharType="end"/>
            </w:r>
            <w:r>
              <w:t>)</w:t>
            </w:r>
          </w:p>
        </w:tc>
      </w:tr>
    </w:tbl>
    <w:p w:rsidR="00050CCF" w:rsidRDefault="00050CCF" w:rsidP="006251EF">
      <w:r>
        <w:t>The force (</w:t>
      </w:r>
      <w:r w:rsidRPr="000A5954">
        <w:rPr>
          <w:i/>
        </w:rPr>
        <w:t>p</w:t>
      </w:r>
      <w:r w:rsidRPr="000A5954">
        <w:rPr>
          <w:i/>
          <w:vertAlign w:val="subscript"/>
        </w:rPr>
        <w:t>0</w:t>
      </w:r>
      <w:r>
        <w:t>) applied by the vehicle is calculated based on the relative vertical motion of bridge and vehicle, including profile elevation, as shown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050CCF" w:rsidTr="00CC3F71">
        <w:tc>
          <w:tcPr>
            <w:tcW w:w="7776" w:type="dxa"/>
          </w:tcPr>
          <w:p w:rsidR="00050CCF" w:rsidRPr="00CB0CF3" w:rsidRDefault="00050CCF" w:rsidP="00A5089F">
            <w:pPr>
              <w:pStyle w:val="EquationCaptions"/>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r>
                  <w:rPr>
                    <w:rFonts w:ascii="Cambria Math" w:eastAsiaTheme="minorEastAsia"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m:t>
                        </m:r>
                      </m:e>
                    </m:acc>
                  </m:e>
                </m:d>
              </m:oMath>
            </m:oMathPara>
          </w:p>
        </w:tc>
        <w:tc>
          <w:tcPr>
            <w:tcW w:w="864" w:type="dxa"/>
            <w:vAlign w:val="center"/>
          </w:tcPr>
          <w:p w:rsidR="00050CCF" w:rsidRPr="00BD6DB7" w:rsidRDefault="00050CCF" w:rsidP="00CC3F71">
            <w:pPr>
              <w:pStyle w:val="EquationCaptions"/>
            </w:pPr>
            <w:r>
              <w:t>(</w:t>
            </w:r>
            <w:r w:rsidRPr="00CC3F71">
              <w:rPr>
                <w:rStyle w:val="EquationCaptionsChar"/>
              </w:rPr>
              <w:fldChar w:fldCharType="begin"/>
            </w:r>
            <w:r w:rsidRPr="00CC3F71">
              <w:rPr>
                <w:rStyle w:val="EquationCaptionsChar"/>
              </w:rPr>
              <w:instrText xml:space="preserve"> SEQ Equation \* ARABIC </w:instrText>
            </w:r>
            <w:r w:rsidRPr="00CC3F71">
              <w:rPr>
                <w:rStyle w:val="EquationCaptionsChar"/>
              </w:rPr>
              <w:fldChar w:fldCharType="separate"/>
            </w:r>
            <w:r>
              <w:rPr>
                <w:rStyle w:val="EquationCaptionsChar"/>
                <w:noProof/>
              </w:rPr>
              <w:t>46</w:t>
            </w:r>
            <w:r w:rsidRPr="00CC3F71">
              <w:rPr>
                <w:rStyle w:val="EquationCaptionsChar"/>
              </w:rPr>
              <w:fldChar w:fldCharType="end"/>
            </w:r>
            <w:r w:rsidRPr="00CC3F71">
              <w:rPr>
                <w:rStyle w:val="EquationCaptionsChar"/>
              </w:rPr>
              <w:t>)</w:t>
            </w:r>
          </w:p>
        </w:tc>
      </w:tr>
    </w:tbl>
    <w:p w:rsidR="00050CCF" w:rsidRPr="005C795C" w:rsidRDefault="00050CCF" w:rsidP="006251EF">
      <w:pPr>
        <w:rPr>
          <w:rFonts w:eastAsiaTheme="minorEastAsia"/>
        </w:rPr>
      </w:pPr>
      <w:r>
        <w:rPr>
          <w:rFonts w:eastAsiaTheme="minorEastAsia"/>
        </w:rPr>
        <w:t xml:space="preserve">Where </w:t>
      </w:r>
      <w:r w:rsidRPr="001A2DA7">
        <w:rPr>
          <w:rFonts w:eastAsiaTheme="minorEastAsia"/>
          <w:i/>
        </w:rPr>
        <w:t>u</w:t>
      </w:r>
      <w:r w:rsidRPr="001A2DA7">
        <w:rPr>
          <w:rFonts w:eastAsiaTheme="minorEastAsia"/>
          <w:i/>
          <w:vertAlign w:val="subscript"/>
        </w:rPr>
        <w:t>t</w:t>
      </w:r>
      <w:r>
        <w:rPr>
          <w:rFonts w:eastAsiaTheme="minorEastAsia"/>
        </w:rPr>
        <w:t xml:space="preserve"> is the vertical position of the vehicle, </w:t>
      </w:r>
      <w:r w:rsidRPr="001A2DA7">
        <w:rPr>
          <w:rFonts w:eastAsiaTheme="minorEastAsia"/>
          <w:i/>
        </w:rPr>
        <w:t>u</w:t>
      </w:r>
      <w:r w:rsidRPr="001A2DA7">
        <w:rPr>
          <w:rFonts w:eastAsiaTheme="minorEastAsia"/>
          <w:i/>
          <w:vertAlign w:val="subscript"/>
        </w:rPr>
        <w:t>b</w:t>
      </w:r>
      <w:r>
        <w:rPr>
          <w:rFonts w:eastAsiaTheme="minorEastAsia"/>
        </w:rPr>
        <w:t xml:space="preserve"> is the vertical position of the bridge at the vehicle location and </w:t>
      </w:r>
      <w:r w:rsidRPr="001A2DA7">
        <w:rPr>
          <w:rFonts w:eastAsiaTheme="minorEastAsia" w:cstheme="minorHAnsi"/>
          <w:i/>
        </w:rPr>
        <w:t>Δ</w:t>
      </w:r>
      <w:r>
        <w:rPr>
          <w:rFonts w:eastAsiaTheme="minorEastAsia"/>
        </w:rPr>
        <w:t xml:space="preserve"> is the profile elevation at the vehicle location. Single dot notation indicates the first derivative (with respect to time) and therefore </w:t>
      </w:r>
      <w:r w:rsidRPr="001A2DA7">
        <w:rPr>
          <w:rFonts w:eastAsiaTheme="minorEastAsia"/>
          <w:i/>
        </w:rPr>
        <w:t>u̇</w:t>
      </w:r>
      <w:r w:rsidRPr="001A2DA7">
        <w:rPr>
          <w:rFonts w:eastAsiaTheme="minorEastAsia"/>
          <w:i/>
          <w:vertAlign w:val="subscript"/>
        </w:rPr>
        <w:t>t</w:t>
      </w:r>
      <w:r>
        <w:rPr>
          <w:rFonts w:eastAsiaTheme="minorEastAsia"/>
        </w:rPr>
        <w:t xml:space="preserve"> is the vertical velocity of the vehicle, </w:t>
      </w:r>
      <w:r w:rsidRPr="001A2DA7">
        <w:rPr>
          <w:rFonts w:eastAsiaTheme="minorEastAsia"/>
          <w:i/>
        </w:rPr>
        <w:t>u̇</w:t>
      </w:r>
      <w:r w:rsidRPr="001A2DA7">
        <w:rPr>
          <w:rFonts w:eastAsiaTheme="minorEastAsia"/>
          <w:i/>
          <w:vertAlign w:val="subscript"/>
        </w:rPr>
        <w:t>b</w:t>
      </w:r>
      <w:r>
        <w:rPr>
          <w:rFonts w:eastAsiaTheme="minorEastAsia"/>
        </w:rPr>
        <w:t xml:space="preserve"> is the vertical velocity of the bridge at the vehicle location and </w:t>
      </w:r>
      <w:r w:rsidRPr="001A2DA7">
        <w:rPr>
          <w:rFonts w:eastAsiaTheme="minorEastAsia" w:cstheme="minorHAnsi"/>
          <w:i/>
        </w:rPr>
        <w:t>Δ̇</w:t>
      </w:r>
      <w:r>
        <w:rPr>
          <w:rFonts w:eastAsiaTheme="minorEastAsia" w:cstheme="minorHAnsi"/>
        </w:rPr>
        <w:t xml:space="preserve"> is the rate of change in profile elevation.</w:t>
      </w:r>
    </w:p>
    <w:p w:rsidR="00050CCF" w:rsidRDefault="00050CCF" w:rsidP="006251EF">
      <w:pPr>
        <w:pStyle w:val="Heading5"/>
      </w:pPr>
      <w:r>
        <w:t>Equations of motion when the vehicle is on the bridge</w:t>
      </w:r>
    </w:p>
    <w:p w:rsidR="00050CCF" w:rsidRDefault="00050CCF" w:rsidP="006251EF">
      <w:pPr>
        <w:rPr>
          <w:rFonts w:eastAsiaTheme="minorEastAsia"/>
        </w:rPr>
      </w:pPr>
      <w:r>
        <w:t xml:space="preserve">The equations of motion of the generalized beam and moving vehicle may therefore be compos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tbl>
      <w:tblPr>
        <w:tblStyle w:val="TableGrid"/>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29" w:type="dxa"/>
        </w:tblCellMar>
        <w:tblLook w:val="04A0" w:firstRow="1" w:lastRow="0" w:firstColumn="1" w:lastColumn="0" w:noHBand="0" w:noVBand="1"/>
      </w:tblPr>
      <w:tblGrid>
        <w:gridCol w:w="8283"/>
        <w:gridCol w:w="501"/>
      </w:tblGrid>
      <w:tr w:rsidR="00050CCF" w:rsidTr="00CC3F71">
        <w:trPr>
          <w:trHeight w:val="288"/>
        </w:trPr>
        <w:tc>
          <w:tcPr>
            <w:tcW w:w="8352" w:type="dxa"/>
            <w:vAlign w:val="center"/>
          </w:tcPr>
          <w:p w:rsidR="00050CCF" w:rsidRPr="00CB0CF3" w:rsidRDefault="00050CCF" w:rsidP="003977EC">
            <w:r>
              <w:rPr>
                <w:rFonts w:eastAsiaTheme="minorEastAsia"/>
              </w:rPr>
              <w:t xml:space="preserve">Vehicle DOF:  </w:t>
            </w:r>
            <m:oMath>
              <m:sSub>
                <m:sSubPr>
                  <m:ctrlPr>
                    <w:rPr>
                      <w:rFonts w:ascii="Cambria Math" w:hAnsi="Cambria Math"/>
                      <w:i/>
                    </w:rPr>
                  </m:ctrlPr>
                </m:sSubPr>
                <m:e>
                  <m:r>
                    <w:rPr>
                      <w:rFonts w:ascii="Cambria Math" w:hAnsi="Cambria Math"/>
                    </w:rPr>
                    <m:t>m</m:t>
                  </m:r>
                </m:e>
                <m:sub>
                  <m:r>
                    <w:rPr>
                      <w:rFonts w:ascii="Cambria Math" w:hAnsi="Cambria Math"/>
                    </w:rPr>
                    <m:t>t</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m:t>
                          </m:r>
                        </m:e>
                      </m:acc>
                    </m:e>
                  </m:d>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r>
                <w:rPr>
                  <w:rFonts w:ascii="Cambria Math" w:eastAsiaTheme="minorEastAsia" w:hAnsi="Cambria Math"/>
                </w:rPr>
                <m:t>g=0</m:t>
              </m:r>
            </m:oMath>
          </w:p>
        </w:tc>
        <w:tc>
          <w:tcPr>
            <w:tcW w:w="432" w:type="dxa"/>
            <w:vAlign w:val="center"/>
          </w:tcPr>
          <w:p w:rsidR="00050CCF" w:rsidRPr="00CC3F71" w:rsidRDefault="00050CCF" w:rsidP="00CC3F71">
            <w:pPr>
              <w:pStyle w:val="EquationCaptions"/>
            </w:pPr>
            <w:r w:rsidRPr="00CC3F71">
              <w:t>(</w:t>
            </w:r>
            <w:r>
              <w:rPr>
                <w:noProof/>
              </w:rPr>
              <w:fldChar w:fldCharType="begin"/>
            </w:r>
            <w:r>
              <w:rPr>
                <w:noProof/>
              </w:rPr>
              <w:instrText xml:space="preserve"> SEQ Equation \* ARABIC </w:instrText>
            </w:r>
            <w:r>
              <w:rPr>
                <w:noProof/>
              </w:rPr>
              <w:fldChar w:fldCharType="separate"/>
            </w:r>
            <w:r>
              <w:rPr>
                <w:noProof/>
              </w:rPr>
              <w:t>47</w:t>
            </w:r>
            <w:r>
              <w:rPr>
                <w:noProof/>
              </w:rPr>
              <w:fldChar w:fldCharType="end"/>
            </w:r>
            <w:r w:rsidRPr="00CC3F71">
              <w:t>)</w:t>
            </w:r>
          </w:p>
        </w:tc>
      </w:tr>
      <w:tr w:rsidR="00050CCF" w:rsidTr="00CC3F71">
        <w:tc>
          <w:tcPr>
            <w:tcW w:w="8352" w:type="dxa"/>
            <w:vAlign w:val="center"/>
          </w:tcPr>
          <w:p w:rsidR="00050CCF" w:rsidRPr="00CC3F71" w:rsidRDefault="00050CCF" w:rsidP="00CC3F71">
            <w:pPr>
              <w:rPr>
                <w:rFonts w:eastAsiaTheme="minorEastAsia"/>
              </w:rPr>
            </w:pPr>
            <w:r>
              <w:rPr>
                <w:rFonts w:eastAsiaTheme="minorEastAsia"/>
              </w:rPr>
              <w:t xml:space="preserve">Beam DOF: </w:t>
            </w:r>
            <m:oMath>
              <m:acc>
                <m:accPr>
                  <m:chr m:val="̃"/>
                  <m:ctrlPr>
                    <w:rPr>
                      <w:rFonts w:ascii="Cambria Math" w:hAnsi="Cambria Math"/>
                      <w:i/>
                    </w:rPr>
                  </m:ctrlPr>
                </m:accPr>
                <m:e>
                  <m:r>
                    <w:rPr>
                      <w:rFonts w:ascii="Cambria Math" w:hAnsi="Cambria Math"/>
                    </w:rPr>
                    <m:t>m</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c</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k</m:t>
                  </m:r>
                </m:e>
              </m:acc>
              <m:sSub>
                <m:sSubPr>
                  <m:ctrlPr>
                    <w:rPr>
                      <w:rFonts w:ascii="Cambria Math" w:hAnsi="Cambria Math"/>
                      <w:i/>
                    </w:rPr>
                  </m:ctrlPr>
                </m:sSubPr>
                <m:e>
                  <m:r>
                    <w:rPr>
                      <w:rFonts w:ascii="Cambria Math" w:hAnsi="Cambria Math"/>
                    </w:rPr>
                    <m:t>z</m:t>
                  </m:r>
                </m:e>
                <m:sub>
                  <m:r>
                    <w:rPr>
                      <w:rFonts w:ascii="Cambria Math" w:hAnsi="Cambria Math"/>
                    </w:rPr>
                    <m:t>b</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m:t>
                          </m:r>
                        </m:e>
                      </m:acc>
                    </m:e>
                  </m:d>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r>
                <w:rPr>
                  <w:rFonts w:ascii="Cambria Math" w:hAnsi="Cambria Math"/>
                </w:rPr>
                <m:t>=0</m:t>
              </m:r>
            </m:oMath>
          </w:p>
        </w:tc>
        <w:tc>
          <w:tcPr>
            <w:tcW w:w="432" w:type="dxa"/>
            <w:vAlign w:val="center"/>
          </w:tcPr>
          <w:p w:rsidR="00050CCF" w:rsidRPr="00CC3F71" w:rsidRDefault="00050CCF" w:rsidP="00CC3F71">
            <w:pPr>
              <w:pStyle w:val="EquationCaptions"/>
            </w:pPr>
            <w:r w:rsidRPr="00CC3F71">
              <w:t>(</w:t>
            </w:r>
            <w:r>
              <w:rPr>
                <w:noProof/>
              </w:rPr>
              <w:fldChar w:fldCharType="begin"/>
            </w:r>
            <w:r>
              <w:rPr>
                <w:noProof/>
              </w:rPr>
              <w:instrText xml:space="preserve"> SEQ Equation \* ARABIC </w:instrText>
            </w:r>
            <w:r>
              <w:rPr>
                <w:noProof/>
              </w:rPr>
              <w:fldChar w:fldCharType="separate"/>
            </w:r>
            <w:r>
              <w:rPr>
                <w:noProof/>
              </w:rPr>
              <w:t>48</w:t>
            </w:r>
            <w:r>
              <w:rPr>
                <w:noProof/>
              </w:rPr>
              <w:fldChar w:fldCharType="end"/>
            </w:r>
            <w:r w:rsidRPr="00CC3F71">
              <w:t>)</w:t>
            </w:r>
          </w:p>
        </w:tc>
      </w:tr>
    </w:tbl>
    <w:p w:rsidR="00050CCF" w:rsidRPr="00196FC4" w:rsidRDefault="00050CCF" w:rsidP="006251EF">
      <w:pPr>
        <w:rPr>
          <w:rFonts w:eastAsiaTheme="minorEastAsia"/>
        </w:rPr>
      </w:pPr>
      <w:r>
        <w:rPr>
          <w:rFonts w:eastAsiaTheme="minorEastAsia"/>
        </w:rPr>
        <w:t xml:space="preserve">Double-dot notation is used in the preceding equations to indicate the second derivative and therefore </w:t>
      </w:r>
      <w:r w:rsidRPr="001A2DA7">
        <w:rPr>
          <w:rFonts w:eastAsiaTheme="minorEastAsia"/>
          <w:i/>
        </w:rPr>
        <w:t>ü</w:t>
      </w:r>
      <w:r w:rsidRPr="001A2DA7">
        <w:rPr>
          <w:rFonts w:eastAsiaTheme="minorEastAsia"/>
          <w:i/>
          <w:vertAlign w:val="subscript"/>
        </w:rPr>
        <w:t>t</w:t>
      </w:r>
      <w:r>
        <w:rPr>
          <w:rFonts w:eastAsiaTheme="minorEastAsia"/>
        </w:rPr>
        <w:t xml:space="preserve"> is the vertical acceleration of the vehicle and </w:t>
      </w:r>
      <w:r w:rsidRPr="001A2DA7">
        <w:rPr>
          <w:rFonts w:eastAsiaTheme="minorEastAsia"/>
          <w:i/>
        </w:rPr>
        <w:t>z̈</w:t>
      </w:r>
      <w:r w:rsidRPr="001A2DA7">
        <w:rPr>
          <w:rFonts w:eastAsiaTheme="minorEastAsia"/>
          <w:i/>
          <w:vertAlign w:val="subscript"/>
        </w:rPr>
        <w:t>b</w:t>
      </w:r>
      <w:r>
        <w:rPr>
          <w:rFonts w:eastAsiaTheme="minorEastAsia"/>
        </w:rPr>
        <w:t xml:space="preserve"> is the acceleration of the generalized bridge coordinate (</w:t>
      </w:r>
      <w:r w:rsidRPr="001A2DA7">
        <w:rPr>
          <w:rFonts w:eastAsiaTheme="minorEastAsia"/>
          <w:i/>
        </w:rPr>
        <w:t>z</w:t>
      </w:r>
      <w:r w:rsidRPr="001A2DA7">
        <w:rPr>
          <w:rFonts w:eastAsiaTheme="minorEastAsia"/>
          <w:i/>
          <w:vertAlign w:val="subscript"/>
        </w:rPr>
        <w:t>b</w:t>
      </w:r>
      <w:r>
        <w:rPr>
          <w:rFonts w:eastAsiaTheme="minorEastAsia"/>
        </w:rPr>
        <w:t xml:space="preserve">). </w:t>
      </w:r>
    </w:p>
    <w:p w:rsidR="00050CCF" w:rsidRDefault="00050CCF" w:rsidP="006251EF">
      <w:pPr>
        <w:pStyle w:val="Heading5"/>
        <w:rPr>
          <w:rFonts w:eastAsiaTheme="minorEastAsia"/>
        </w:rPr>
      </w:pPr>
      <w:r>
        <w:rPr>
          <w:rFonts w:eastAsiaTheme="minorEastAsia"/>
        </w:rPr>
        <w:t>State Space</w:t>
      </w:r>
    </w:p>
    <w:p w:rsidR="00050CCF" w:rsidRDefault="00050CCF" w:rsidP="006251EF">
      <w:r>
        <w:t>The states of this system (</w:t>
      </w:r>
      <w:r w:rsidRPr="001A2DA7">
        <w:rPr>
          <w:i/>
        </w:rPr>
        <w:t>z</w:t>
      </w:r>
      <w:r w:rsidRPr="001A2DA7">
        <w:rPr>
          <w:i/>
          <w:vertAlign w:val="subscript"/>
        </w:rPr>
        <w:t>1</w:t>
      </w:r>
      <w:r w:rsidRPr="001A2DA7">
        <w:rPr>
          <w:i/>
        </w:rPr>
        <w:t>, z</w:t>
      </w:r>
      <w:r w:rsidRPr="001A2DA7">
        <w:rPr>
          <w:i/>
          <w:vertAlign w:val="subscript"/>
        </w:rPr>
        <w:t>2</w:t>
      </w:r>
      <w:r w:rsidRPr="001A2DA7">
        <w:rPr>
          <w:i/>
        </w:rPr>
        <w:t>, z</w:t>
      </w:r>
      <w:r w:rsidRPr="001A2DA7">
        <w:rPr>
          <w:i/>
          <w:vertAlign w:val="subscript"/>
        </w:rPr>
        <w:t>3</w:t>
      </w:r>
      <w:r>
        <w:t xml:space="preserve"> &amp; </w:t>
      </w:r>
      <w:r w:rsidRPr="001A2DA7">
        <w:rPr>
          <w:i/>
        </w:rPr>
        <w:t>z</w:t>
      </w:r>
      <w:r w:rsidRPr="001A2DA7">
        <w:rPr>
          <w:i/>
          <w:vertAlign w:val="subscript"/>
        </w:rPr>
        <w:t>4</w:t>
      </w:r>
      <w:r>
        <w:t>) are therefore defin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050CCF" w:rsidTr="00CC3F71">
        <w:tc>
          <w:tcPr>
            <w:tcW w:w="7776" w:type="dxa"/>
          </w:tcPr>
          <w:p w:rsidR="00050CCF" w:rsidRPr="00CB0CF3" w:rsidRDefault="00050CCF" w:rsidP="00077696">
            <w:pPr>
              <w:jc w:val="center"/>
            </w:pP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b</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t</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t</m:t>
                  </m:r>
                </m:sub>
              </m:sSub>
            </m:oMath>
          </w:p>
        </w:tc>
        <w:tc>
          <w:tcPr>
            <w:tcW w:w="864" w:type="dxa"/>
            <w:vAlign w:val="center"/>
          </w:tcPr>
          <w:p w:rsidR="00050CCF" w:rsidRPr="00BD6DB7" w:rsidRDefault="00050CCF"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49</w:t>
            </w:r>
            <w:r>
              <w:rPr>
                <w:noProof/>
              </w:rPr>
              <w:fldChar w:fldCharType="end"/>
            </w:r>
            <w:r>
              <w:t>)</w:t>
            </w:r>
          </w:p>
        </w:tc>
      </w:tr>
    </w:tbl>
    <w:p w:rsidR="00050CCF" w:rsidRDefault="00050CCF" w:rsidP="006251EF">
      <w:r>
        <w:t xml:space="preserve">The profile elevation and velocity are assigned to matrix </w:t>
      </w:r>
      <w:r>
        <w:rPr>
          <w:i/>
        </w:rPr>
        <w:t>U</w:t>
      </w:r>
      <w:r>
        <w:t xml:space="preserve"> with elements (</w:t>
      </w:r>
      <w:r w:rsidRPr="001A2DA7">
        <w:rPr>
          <w:i/>
        </w:rPr>
        <w:t>u</w:t>
      </w:r>
      <w:r w:rsidRPr="001A2DA7">
        <w:rPr>
          <w:i/>
          <w:vertAlign w:val="subscript"/>
        </w:rPr>
        <w:t>1</w:t>
      </w:r>
      <w:r>
        <w:t xml:space="preserve"> &amp; </w:t>
      </w:r>
      <w:r w:rsidRPr="001A2DA7">
        <w:rPr>
          <w:i/>
        </w:rPr>
        <w:t>u</w:t>
      </w:r>
      <w:r w:rsidRPr="001A2DA7">
        <w:rPr>
          <w:i/>
          <w:vertAlign w:val="subscript"/>
        </w:rPr>
        <w:t>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050CCF" w:rsidTr="00CC3F71">
        <w:tc>
          <w:tcPr>
            <w:tcW w:w="7776" w:type="dxa"/>
          </w:tcPr>
          <w:p w:rsidR="00050CCF" w:rsidRPr="00CB0CF3" w:rsidRDefault="00050CCF" w:rsidP="00077696">
            <w:pPr>
              <w:jc w:val="center"/>
            </w:pP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acc>
                <m:accPr>
                  <m:chr m:val="̇"/>
                  <m:ctrlPr>
                    <w:rPr>
                      <w:rFonts w:ascii="Cambria Math" w:hAnsi="Cambria Math"/>
                      <w:i/>
                    </w:rPr>
                  </m:ctrlPr>
                </m:accPr>
                <m:e>
                  <m:r>
                    <w:rPr>
                      <w:rFonts w:ascii="Cambria Math" w:hAnsi="Cambria Math"/>
                    </w:rPr>
                    <m:t>∆</m:t>
                  </m:r>
                </m:e>
              </m:acc>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r>
                <w:rPr>
                  <w:rFonts w:ascii="Cambria Math" w:eastAsiaTheme="minorEastAsia" w:hAnsi="Cambria Math"/>
                </w:rPr>
                <m:t>=∆</m:t>
              </m:r>
            </m:oMath>
          </w:p>
        </w:tc>
        <w:tc>
          <w:tcPr>
            <w:tcW w:w="864" w:type="dxa"/>
            <w:vAlign w:val="center"/>
          </w:tcPr>
          <w:p w:rsidR="00050CCF" w:rsidRPr="00BD6DB7" w:rsidRDefault="00050CCF"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50</w:t>
            </w:r>
            <w:r>
              <w:rPr>
                <w:noProof/>
              </w:rPr>
              <w:fldChar w:fldCharType="end"/>
            </w:r>
            <w:r>
              <w:t>)</w:t>
            </w:r>
          </w:p>
        </w:tc>
      </w:tr>
    </w:tbl>
    <w:p w:rsidR="00050CCF" w:rsidRDefault="00050CCF" w:rsidP="006251EF">
      <w:r>
        <w:t>The equations of motion are reorganized in terms of the defined state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115" w:type="dxa"/>
          <w:bottom w:w="72" w:type="dxa"/>
          <w:right w:w="115" w:type="dxa"/>
        </w:tblCellMar>
        <w:tblLook w:val="04A0" w:firstRow="1" w:lastRow="0" w:firstColumn="1" w:lastColumn="0" w:noHBand="0" w:noVBand="1"/>
      </w:tblPr>
      <w:tblGrid>
        <w:gridCol w:w="7776"/>
        <w:gridCol w:w="864"/>
      </w:tblGrid>
      <w:tr w:rsidR="00050CCF" w:rsidTr="003977EC">
        <w:tc>
          <w:tcPr>
            <w:tcW w:w="7776" w:type="dxa"/>
          </w:tcPr>
          <w:p w:rsidR="00050CCF" w:rsidRPr="00CB0CF3" w:rsidRDefault="00050CCF" w:rsidP="00077696">
            <w:pPr>
              <w:jc w:val="center"/>
            </w:pPr>
            <m:oMath>
              <m:r>
                <w:rPr>
                  <w:rFonts w:ascii="Cambria Math" w:hAnsi="Cambria Math"/>
                </w:rPr>
                <m:t>Z=</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3</m:t>
                                  </m:r>
                                </m:sub>
                              </m:sSub>
                            </m:e>
                          </m:mr>
                          <m:mr>
                            <m:e>
                              <m:sSub>
                                <m:sSubPr>
                                  <m:ctrlPr>
                                    <w:rPr>
                                      <w:rFonts w:ascii="Cambria Math" w:hAnsi="Cambria Math"/>
                                      <w:i/>
                                    </w:rPr>
                                  </m:ctrlPr>
                                </m:sSubPr>
                                <m:e>
                                  <m:r>
                                    <w:rPr>
                                      <w:rFonts w:ascii="Cambria Math" w:hAnsi="Cambria Math"/>
                                    </w:rPr>
                                    <m:t>z</m:t>
                                  </m:r>
                                </m:e>
                                <m:sub>
                                  <m:r>
                                    <w:rPr>
                                      <w:rFonts w:ascii="Cambria Math" w:hAnsi="Cambria Math"/>
                                    </w:rPr>
                                    <m:t>4</m:t>
                                  </m:r>
                                </m:sub>
                              </m:sSub>
                            </m:e>
                          </m:mr>
                        </m:m>
                      </m:e>
                    </m:mr>
                  </m:m>
                </m:e>
              </m:d>
            </m:oMath>
            <w:r>
              <w:rPr>
                <w:rFonts w:eastAsiaTheme="minorEastAsia"/>
              </w:rPr>
              <w:t>;</w:t>
            </w:r>
            <m:oMath>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1</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3</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4</m:t>
                                  </m:r>
                                </m:sub>
                              </m:sSub>
                            </m:e>
                          </m:mr>
                        </m:m>
                      </m:e>
                    </m:mr>
                  </m:m>
                </m:e>
              </m:d>
            </m:oMath>
          </w:p>
        </w:tc>
        <w:tc>
          <w:tcPr>
            <w:tcW w:w="864" w:type="dxa"/>
            <w:vAlign w:val="center"/>
          </w:tcPr>
          <w:p w:rsidR="00050CCF" w:rsidRPr="00BD6DB7" w:rsidRDefault="00050CCF"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51</w:t>
            </w:r>
            <w:r>
              <w:rPr>
                <w:noProof/>
              </w:rPr>
              <w:fldChar w:fldCharType="end"/>
            </w:r>
            <w:r>
              <w:t>)</w:t>
            </w:r>
          </w:p>
        </w:tc>
      </w:tr>
      <w:tr w:rsidR="00050CCF" w:rsidTr="003977EC">
        <w:tc>
          <w:tcPr>
            <w:tcW w:w="7776" w:type="dxa"/>
          </w:tcPr>
          <w:p w:rsidR="00050CCF" w:rsidRPr="00CB0CF3" w:rsidRDefault="00050CCF" w:rsidP="00077696">
            <m:oMathPara>
              <m:oMath>
                <m:acc>
                  <m:accPr>
                    <m:chr m:val="̇"/>
                    <m:ctrlPr>
                      <w:rPr>
                        <w:rFonts w:ascii="Cambria Math" w:hAnsi="Cambria Math"/>
                        <w:i/>
                      </w:rPr>
                    </m:ctrlPr>
                  </m:accPr>
                  <m:e>
                    <m:r>
                      <w:rPr>
                        <w:rFonts w:ascii="Cambria Math" w:hAnsi="Cambria Math"/>
                      </w:rPr>
                      <m:t>Z</m:t>
                    </m:r>
                  </m:e>
                </m:acc>
                <m:r>
                  <w:rPr>
                    <w:rFonts w:ascii="Cambria Math" w:hAnsi="Cambria Math"/>
                  </w:rPr>
                  <m:t>=AZ+BU+F</m:t>
                </m:r>
              </m:oMath>
            </m:oMathPara>
          </w:p>
        </w:tc>
        <w:tc>
          <w:tcPr>
            <w:tcW w:w="864" w:type="dxa"/>
            <w:vAlign w:val="center"/>
          </w:tcPr>
          <w:p w:rsidR="00050CCF" w:rsidRPr="00BD6DB7" w:rsidRDefault="00050CCF"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52</w:t>
            </w:r>
            <w:r>
              <w:rPr>
                <w:noProof/>
              </w:rPr>
              <w:fldChar w:fldCharType="end"/>
            </w:r>
            <w:r>
              <w:t>)</w:t>
            </w:r>
          </w:p>
        </w:tc>
      </w:tr>
      <w:tr w:rsidR="00050CCF" w:rsidTr="003977EC">
        <w:tc>
          <w:tcPr>
            <w:tcW w:w="7776" w:type="dxa"/>
          </w:tcPr>
          <w:p w:rsidR="00050CCF" w:rsidRPr="00CB0CF3" w:rsidRDefault="00050CCF" w:rsidP="00B7723E">
            <w:pPr>
              <w:pStyle w:val="EquationCaptions"/>
            </w:pPr>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r>
                            <w:rPr>
                              <w:rFonts w:ascii="Cambria Math" w:eastAsiaTheme="minorEastAsia" w:hAnsi="Cambria Math"/>
                            </w:rPr>
                            <m:t>-</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tc>
        <w:tc>
          <w:tcPr>
            <w:tcW w:w="864" w:type="dxa"/>
            <w:vAlign w:val="center"/>
          </w:tcPr>
          <w:p w:rsidR="00050CCF" w:rsidRPr="00BD6DB7" w:rsidRDefault="00050CCF"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53</w:t>
            </w:r>
            <w:r>
              <w:rPr>
                <w:noProof/>
              </w:rPr>
              <w:fldChar w:fldCharType="end"/>
            </w:r>
            <w:r>
              <w:t>)</w:t>
            </w:r>
          </w:p>
        </w:tc>
      </w:tr>
      <w:tr w:rsidR="00050CCF" w:rsidTr="003977EC">
        <w:tc>
          <w:tcPr>
            <w:tcW w:w="7776" w:type="dxa"/>
          </w:tcPr>
          <w:p w:rsidR="00050CCF" w:rsidRPr="00CB0CF3" w:rsidRDefault="00050CCF" w:rsidP="00B7723E">
            <w:pPr>
              <w:pStyle w:val="EquationCaptions"/>
            </w:pPr>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tc>
        <w:tc>
          <w:tcPr>
            <w:tcW w:w="864" w:type="dxa"/>
            <w:vAlign w:val="center"/>
          </w:tcPr>
          <w:p w:rsidR="00050CCF" w:rsidRPr="00BD6DB7" w:rsidRDefault="00050CCF"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54</w:t>
            </w:r>
            <w:r>
              <w:rPr>
                <w:noProof/>
              </w:rPr>
              <w:fldChar w:fldCharType="end"/>
            </w:r>
            <w:r>
              <w:t>)</w:t>
            </w:r>
          </w:p>
        </w:tc>
      </w:tr>
      <w:tr w:rsidR="00050CCF" w:rsidTr="003977EC">
        <w:tc>
          <w:tcPr>
            <w:tcW w:w="7776" w:type="dxa"/>
          </w:tcPr>
          <w:p w:rsidR="00050CCF" w:rsidRPr="00CB0CF3" w:rsidRDefault="00050CCF" w:rsidP="00B7723E">
            <w:pPr>
              <w:pStyle w:val="EquationCaptions"/>
            </w:pPr>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tc>
        <w:tc>
          <w:tcPr>
            <w:tcW w:w="864" w:type="dxa"/>
            <w:vAlign w:val="center"/>
          </w:tcPr>
          <w:p w:rsidR="00050CCF" w:rsidRPr="00BD6DB7" w:rsidRDefault="00050CCF"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55</w:t>
            </w:r>
            <w:r>
              <w:rPr>
                <w:noProof/>
              </w:rPr>
              <w:fldChar w:fldCharType="end"/>
            </w:r>
            <w:r>
              <w:t>)</w:t>
            </w:r>
          </w:p>
        </w:tc>
      </w:tr>
    </w:tbl>
    <w:p w:rsidR="00050CCF" w:rsidRDefault="00050CCF" w:rsidP="006251EF">
      <w:r>
        <w:t>When the vehicle is off the bridge, the bridge experiences free vibration and the vehicle’s motion is independent of the bridge motion. The state-space matrices for this condition are provid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115" w:type="dxa"/>
          <w:bottom w:w="72" w:type="dxa"/>
          <w:right w:w="115" w:type="dxa"/>
        </w:tblCellMar>
        <w:tblLook w:val="04A0" w:firstRow="1" w:lastRow="0" w:firstColumn="1" w:lastColumn="0" w:noHBand="0" w:noVBand="1"/>
      </w:tblPr>
      <w:tblGrid>
        <w:gridCol w:w="7776"/>
        <w:gridCol w:w="864"/>
      </w:tblGrid>
      <w:tr w:rsidR="00050CCF" w:rsidTr="003977EC">
        <w:tc>
          <w:tcPr>
            <w:tcW w:w="7776" w:type="dxa"/>
          </w:tcPr>
          <w:p w:rsidR="00050CCF" w:rsidRPr="00CB0CF3" w:rsidRDefault="00050CCF" w:rsidP="00B7723E">
            <w:pPr>
              <w:pStyle w:val="EquationCaptions"/>
            </w:pPr>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tc>
        <w:tc>
          <w:tcPr>
            <w:tcW w:w="864" w:type="dxa"/>
            <w:vAlign w:val="center"/>
          </w:tcPr>
          <w:p w:rsidR="00050CCF" w:rsidRPr="00BD6DB7" w:rsidRDefault="00050CCF"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56</w:t>
            </w:r>
            <w:r>
              <w:rPr>
                <w:noProof/>
              </w:rPr>
              <w:fldChar w:fldCharType="end"/>
            </w:r>
            <w:r>
              <w:t>)</w:t>
            </w:r>
          </w:p>
        </w:tc>
      </w:tr>
      <w:tr w:rsidR="00050CCF" w:rsidTr="003977EC">
        <w:tc>
          <w:tcPr>
            <w:tcW w:w="7776" w:type="dxa"/>
          </w:tcPr>
          <w:p w:rsidR="00050CCF" w:rsidRPr="00CB0CF3" w:rsidRDefault="00050CCF" w:rsidP="00B7723E">
            <w:pPr>
              <w:pStyle w:val="EquationCaptions"/>
            </w:pPr>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tc>
        <w:tc>
          <w:tcPr>
            <w:tcW w:w="864" w:type="dxa"/>
            <w:vAlign w:val="center"/>
          </w:tcPr>
          <w:p w:rsidR="00050CCF" w:rsidRPr="00BD6DB7" w:rsidRDefault="00050CCF"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57</w:t>
            </w:r>
            <w:r>
              <w:rPr>
                <w:noProof/>
              </w:rPr>
              <w:fldChar w:fldCharType="end"/>
            </w:r>
            <w:r>
              <w:t>)</w:t>
            </w:r>
          </w:p>
        </w:tc>
      </w:tr>
      <w:tr w:rsidR="00050CCF" w:rsidTr="003977EC">
        <w:tc>
          <w:tcPr>
            <w:tcW w:w="7776" w:type="dxa"/>
          </w:tcPr>
          <w:p w:rsidR="00050CCF" w:rsidRPr="00CB0CF3" w:rsidRDefault="00050CCF" w:rsidP="00B7723E">
            <w:pPr>
              <w:pStyle w:val="EquationCaptions"/>
            </w:pPr>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tc>
        <w:tc>
          <w:tcPr>
            <w:tcW w:w="864" w:type="dxa"/>
            <w:vAlign w:val="center"/>
          </w:tcPr>
          <w:p w:rsidR="00050CCF" w:rsidRPr="00BD6DB7" w:rsidRDefault="00050CCF"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58</w:t>
            </w:r>
            <w:r>
              <w:rPr>
                <w:noProof/>
              </w:rPr>
              <w:fldChar w:fldCharType="end"/>
            </w:r>
            <w:r>
              <w:t>)</w:t>
            </w:r>
          </w:p>
        </w:tc>
      </w:tr>
    </w:tbl>
    <w:bookmarkEnd w:id="35"/>
    <w:p w:rsidR="00050CCF" w:rsidRDefault="00050CCF" w:rsidP="0010412A">
      <w:pPr>
        <w:pStyle w:val="Heading4"/>
      </w:pPr>
      <w:r>
        <w:t>Two-span Continuous</w:t>
      </w:r>
    </w:p>
    <w:p w:rsidR="00050CCF" w:rsidRDefault="00050CCF" w:rsidP="00FF3A1C">
      <w:r>
        <w:t>This state-space model is developed from the equations of motion for a single sprung mass traveling over a 2-span continuous beam with distributed mass and stiffness. The beam is reduced to a single degree-of-freedom by generalizing its displacement according to a shape function. A sinusoidal shape function was chosen to capture the excitement of the beam’s first mode of vibration (1</w:t>
      </w:r>
      <w:r w:rsidRPr="00CD59E8">
        <w:rPr>
          <w:vertAlign w:val="superscript"/>
        </w:rPr>
        <w:t>st</w:t>
      </w:r>
      <w:r>
        <w:t xml:space="preserve"> bending). The beam has a uniform stiffness parameter (</w:t>
      </w:r>
      <w:r w:rsidRPr="001A2DA7">
        <w:rPr>
          <w:i/>
        </w:rPr>
        <w:t>EI</w:t>
      </w:r>
      <w:r>
        <w:t>), uniform mass distribution (</w:t>
      </w:r>
      <m:oMath>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L</m:t>
        </m:r>
      </m:oMath>
      <w:r>
        <w:t>), and equal span lengths (</w:t>
      </w:r>
      <w:r w:rsidRPr="001A2DA7">
        <w:rPr>
          <w:i/>
        </w:rPr>
        <w:t>L</w:t>
      </w:r>
      <w:r>
        <w:t>). Mass proportional damping of the beam is included. The vehicle is reduced to a single point mass (</w:t>
      </w:r>
      <w:r w:rsidRPr="0039144B">
        <w:rPr>
          <w:i/>
        </w:rPr>
        <w:t>m</w:t>
      </w:r>
      <w:r w:rsidRPr="0039144B">
        <w:rPr>
          <w:vertAlign w:val="subscript"/>
        </w:rPr>
        <w:t>t</w:t>
      </w:r>
      <w:r>
        <w:t>) with specified spring stiffness (</w:t>
      </w:r>
      <w:r w:rsidRPr="001A2DA7">
        <w:rPr>
          <w:i/>
        </w:rPr>
        <w:t>k</w:t>
      </w:r>
      <w:r w:rsidRPr="001A2DA7">
        <w:rPr>
          <w:i/>
          <w:vertAlign w:val="subscript"/>
        </w:rPr>
        <w:t>t</w:t>
      </w:r>
      <w:r>
        <w:t>), viscous damping coefficient (</w:t>
      </w:r>
      <w:r w:rsidRPr="001A2DA7">
        <w:rPr>
          <w:i/>
        </w:rPr>
        <w:t>c</w:t>
      </w:r>
      <w:r w:rsidRPr="001A2DA7">
        <w:rPr>
          <w:i/>
          <w:vertAlign w:val="subscript"/>
        </w:rPr>
        <w:t>t</w:t>
      </w:r>
      <w:r>
        <w:t>), and traveling at a specified velocity (</w:t>
      </w:r>
      <w:r>
        <w:rPr>
          <w:i/>
        </w:rPr>
        <w:t>v</w:t>
      </w:r>
      <w:r>
        <w:t xml:space="preserve">). </w:t>
      </w:r>
    </w:p>
    <w:p w:rsidR="00050CCF" w:rsidRDefault="00050CCF" w:rsidP="00B7723E">
      <w:pPr>
        <w:keepNext/>
        <w:jc w:val="center"/>
      </w:pPr>
      <w:r>
        <w:rPr>
          <w:noProof/>
        </w:rPr>
        <w:drawing>
          <wp:inline distT="0" distB="0" distL="0" distR="0" wp14:anchorId="63DDD405" wp14:editId="501BB435">
            <wp:extent cx="3657600" cy="1444752"/>
            <wp:effectExtent l="0" t="0" r="0" b="3175"/>
            <wp:docPr id="3244" name="Picture 3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657600" cy="1444752"/>
                    </a:xfrm>
                    <a:prstGeom prst="rect">
                      <a:avLst/>
                    </a:prstGeom>
                  </pic:spPr>
                </pic:pic>
              </a:graphicData>
            </a:graphic>
          </wp:inline>
        </w:drawing>
      </w:r>
    </w:p>
    <w:p w:rsidR="00050CCF" w:rsidRDefault="00050CCF" w:rsidP="00B7723E">
      <w:pPr>
        <w:pStyle w:val="Caption"/>
      </w:pPr>
      <w:bookmarkStart w:id="40" w:name="_Toc5375542"/>
      <w:bookmarkStart w:id="41" w:name="_Toc18499707"/>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3</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Diagram of 2-Span 2-DOF Model</w:t>
      </w:r>
      <w:bookmarkEnd w:id="40"/>
      <w:bookmarkEnd w:id="41"/>
    </w:p>
    <w:p w:rsidR="00050CCF" w:rsidRDefault="00050CCF" w:rsidP="00FF3A1C">
      <w:pPr>
        <w:pStyle w:val="Heading5"/>
      </w:pPr>
      <w:r>
        <w:t>Assumed deformation shape function</w:t>
      </w:r>
    </w:p>
    <w:p w:rsidR="00050CCF" w:rsidRDefault="00050CCF" w:rsidP="00FF3A1C">
      <w:r>
        <w:t>The beam is assumed to deform with a sine function (i.e. wavelength is twice the length of a single span). That function is describ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050CCF" w:rsidTr="003977EC">
        <w:tc>
          <w:tcPr>
            <w:tcW w:w="7776" w:type="dxa"/>
            <w:vAlign w:val="center"/>
          </w:tcPr>
          <w:p w:rsidR="00050CCF" w:rsidRPr="00CB0CF3" w:rsidRDefault="00050CCF" w:rsidP="003977EC">
            <w:pPr>
              <w:jc w:val="center"/>
            </w:pPr>
            <m:oMath>
              <m:r>
                <w:rPr>
                  <w:rFonts w:ascii="Cambria Math" w:hAnsi="Cambria Math"/>
                </w:rPr>
                <m:t>ψ</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Pr>
                <w:rFonts w:eastAsiaTheme="minorEastAsia"/>
              </w:rPr>
              <w:t xml:space="preserve"> for </w:t>
            </w:r>
            <m:oMath>
              <m:r>
                <w:rPr>
                  <w:rFonts w:ascii="Cambria Math" w:eastAsiaTheme="minorEastAsia" w:hAnsi="Cambria Math"/>
                </w:rPr>
                <m:t>0≤x≤2L</m:t>
              </m:r>
            </m:oMath>
          </w:p>
        </w:tc>
        <w:tc>
          <w:tcPr>
            <w:tcW w:w="864" w:type="dxa"/>
            <w:vAlign w:val="center"/>
          </w:tcPr>
          <w:p w:rsidR="00050CCF" w:rsidRPr="00BD6DB7" w:rsidRDefault="00050CCF"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59</w:t>
            </w:r>
            <w:r>
              <w:rPr>
                <w:noProof/>
              </w:rPr>
              <w:fldChar w:fldCharType="end"/>
            </w:r>
            <w:r>
              <w:t>)</w:t>
            </w:r>
            <w:r w:rsidRPr="00BD6DB7">
              <w:t xml:space="preserve"> </w:t>
            </w:r>
          </w:p>
        </w:tc>
      </w:tr>
    </w:tbl>
    <w:p w:rsidR="00050CCF" w:rsidRDefault="00050CCF" w:rsidP="005A0885">
      <w:r>
        <w:t>Therefore, the deflection (</w:t>
      </w:r>
      <w:r w:rsidRPr="00416BBE">
        <w:rPr>
          <w:i/>
        </w:rPr>
        <w:t>u</w:t>
      </w:r>
      <w:r w:rsidRPr="00416BBE">
        <w:rPr>
          <w:i/>
          <w:vertAlign w:val="subscript"/>
        </w:rPr>
        <w:t>b</w:t>
      </w:r>
      <w:r>
        <w:t>) and velocity (</w:t>
      </w:r>
      <w:r w:rsidRPr="00416BBE">
        <w:rPr>
          <w:i/>
        </w:rPr>
        <w:t>u̇</w:t>
      </w:r>
      <w:r w:rsidRPr="00416BBE">
        <w:rPr>
          <w:i/>
          <w:vertAlign w:val="subscript"/>
        </w:rPr>
        <w:t>b</w:t>
      </w:r>
      <w:r>
        <w:t>) of the beam at the vehicle’s location at time (</w:t>
      </w:r>
      <w:r w:rsidRPr="00920F55">
        <w:rPr>
          <w:i/>
        </w:rPr>
        <w:t>t</w:t>
      </w:r>
      <w:r>
        <w:t>) is related to the generalized coordinate (</w:t>
      </w:r>
      <w:r w:rsidRPr="00BA65AE">
        <w:rPr>
          <w:i/>
        </w:rPr>
        <w:t>z</w:t>
      </w:r>
      <w:r w:rsidRPr="00BA65AE">
        <w:rPr>
          <w:i/>
          <w:vertAlign w:val="subscript"/>
        </w:rPr>
        <w:t>b</w:t>
      </w:r>
      <w:r>
        <w:t>) by the following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115" w:type="dxa"/>
          <w:bottom w:w="72" w:type="dxa"/>
          <w:right w:w="115" w:type="dxa"/>
        </w:tblCellMar>
        <w:tblLook w:val="04A0" w:firstRow="1" w:lastRow="0" w:firstColumn="1" w:lastColumn="0" w:noHBand="0" w:noVBand="1"/>
      </w:tblPr>
      <w:tblGrid>
        <w:gridCol w:w="7776"/>
        <w:gridCol w:w="864"/>
      </w:tblGrid>
      <w:tr w:rsidR="00050CCF" w:rsidTr="003977EC">
        <w:tc>
          <w:tcPr>
            <w:tcW w:w="7776" w:type="dxa"/>
            <w:vAlign w:val="center"/>
          </w:tcPr>
          <w:p w:rsidR="00050CCF" w:rsidRPr="00CB0CF3" w:rsidRDefault="00050CCF" w:rsidP="00077696">
            <w:pPr>
              <w:pStyle w:val="EquationCaptions"/>
              <w:jc w:val="center"/>
            </w:pPr>
            <m:oMathPara>
              <m:oMath>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b</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p>
        </w:tc>
        <w:tc>
          <w:tcPr>
            <w:tcW w:w="864" w:type="dxa"/>
            <w:vAlign w:val="center"/>
          </w:tcPr>
          <w:p w:rsidR="00050CCF" w:rsidRPr="00BD6DB7" w:rsidRDefault="00050CCF"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60</w:t>
            </w:r>
            <w:r>
              <w:rPr>
                <w:noProof/>
              </w:rPr>
              <w:fldChar w:fldCharType="end"/>
            </w:r>
            <w:r>
              <w:t>)</w:t>
            </w:r>
          </w:p>
        </w:tc>
      </w:tr>
      <w:tr w:rsidR="00050CCF" w:rsidTr="003977EC">
        <w:tc>
          <w:tcPr>
            <w:tcW w:w="7776" w:type="dxa"/>
            <w:vAlign w:val="center"/>
          </w:tcPr>
          <w:p w:rsidR="00050CCF" w:rsidRPr="00CB0CF3" w:rsidRDefault="00050CCF" w:rsidP="00077696">
            <w:pPr>
              <w:pStyle w:val="EquationCaptions"/>
              <w:jc w:val="center"/>
            </w:pPr>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b</m:t>
                    </m:r>
                  </m:sub>
                </m:sSub>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d>
                  </m:e>
                </m:func>
              </m:oMath>
            </m:oMathPara>
          </w:p>
        </w:tc>
        <w:tc>
          <w:tcPr>
            <w:tcW w:w="864" w:type="dxa"/>
            <w:vAlign w:val="center"/>
          </w:tcPr>
          <w:p w:rsidR="00050CCF" w:rsidRPr="00BD6DB7" w:rsidRDefault="00050CCF"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61</w:t>
            </w:r>
            <w:r>
              <w:rPr>
                <w:noProof/>
              </w:rPr>
              <w:fldChar w:fldCharType="end"/>
            </w:r>
            <w:r>
              <w:t>)</w:t>
            </w:r>
          </w:p>
        </w:tc>
      </w:tr>
    </w:tbl>
    <w:p w:rsidR="00050CCF" w:rsidRDefault="00050CCF" w:rsidP="00FF3A1C">
      <w:pPr>
        <w:pStyle w:val="Heading5"/>
      </w:pPr>
      <w:r>
        <w:t>Generalized mass, stiffness and damping</w:t>
      </w:r>
    </w:p>
    <w:p w:rsidR="00050CCF" w:rsidRDefault="00050CCF" w:rsidP="005A0885">
      <w:r>
        <w:t>The generalized mass (</w:t>
      </w:r>
      <m:oMath>
        <m:acc>
          <m:accPr>
            <m:chr m:val="̃"/>
            <m:ctrlPr>
              <w:rPr>
                <w:rFonts w:ascii="Cambria Math" w:hAnsi="Cambria Math"/>
                <w:i/>
              </w:rPr>
            </m:ctrlPr>
          </m:accPr>
          <m:e>
            <m:r>
              <w:rPr>
                <w:rFonts w:ascii="Cambria Math" w:hAnsi="Cambria Math"/>
              </w:rPr>
              <m:t>m</m:t>
            </m:r>
          </m:e>
        </m:acc>
      </m:oMath>
      <w:r>
        <w:t>) and stiffness (</w:t>
      </w:r>
      <m:oMath>
        <m:acc>
          <m:accPr>
            <m:chr m:val="̃"/>
            <m:ctrlPr>
              <w:rPr>
                <w:rFonts w:ascii="Cambria Math" w:eastAsiaTheme="minorEastAsia" w:hAnsi="Cambria Math" w:cstheme="majorBidi"/>
                <w:i/>
              </w:rPr>
            </m:ctrlPr>
          </m:accPr>
          <m:e>
            <m:r>
              <w:rPr>
                <w:rFonts w:ascii="Cambria Math" w:eastAsiaTheme="minorEastAsia" w:hAnsi="Cambria Math" w:cstheme="majorBidi"/>
              </w:rPr>
              <m:t>k</m:t>
            </m:r>
          </m:e>
        </m:acc>
      </m:oMath>
      <w:r>
        <w:t xml:space="preserve">) properties for the beam are calculated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050CCF" w:rsidTr="00CC3F71">
        <w:tc>
          <w:tcPr>
            <w:tcW w:w="7776" w:type="dxa"/>
            <w:vAlign w:val="center"/>
          </w:tcPr>
          <w:p w:rsidR="00050CCF" w:rsidRPr="00CB0CF3" w:rsidRDefault="00050CCF" w:rsidP="00077696">
            <w:pPr>
              <w:pStyle w:val="EquationCaptions"/>
              <w:jc w:val="center"/>
            </w:pPr>
            <m:oMathPara>
              <m:oMath>
                <m:acc>
                  <m:accPr>
                    <m:chr m:val="̃"/>
                    <m:ctrlPr>
                      <w:rPr>
                        <w:rFonts w:ascii="Cambria Math" w:hAnsi="Cambria Math"/>
                        <w:i/>
                      </w:rPr>
                    </m:ctrlPr>
                  </m:accPr>
                  <m:e>
                    <m:r>
                      <w:rPr>
                        <w:rFonts w:ascii="Cambria Math" w:hAnsi="Cambria Math"/>
                      </w:rPr>
                      <m:t>m</m:t>
                    </m:r>
                  </m:e>
                </m:acc>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2L</m:t>
                    </m:r>
                  </m:sup>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L</m:t>
                        </m:r>
                      </m:den>
                    </m:f>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hAnsi="Cambria Math"/>
                          </w:rPr>
                          <m:t>2</m:t>
                        </m:r>
                      </m:sup>
                    </m:sSup>
                    <m:r>
                      <w:rPr>
                        <w:rFonts w:ascii="Cambria Math" w:hAnsi="Cambria Math"/>
                      </w:rPr>
                      <m:t>dx</m:t>
                    </m:r>
                  </m:e>
                </m:nary>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b</m:t>
                    </m:r>
                  </m:sub>
                </m:sSub>
              </m:oMath>
            </m:oMathPara>
          </w:p>
        </w:tc>
        <w:tc>
          <w:tcPr>
            <w:tcW w:w="864" w:type="dxa"/>
            <w:vAlign w:val="center"/>
          </w:tcPr>
          <w:p w:rsidR="00050CCF" w:rsidRPr="00BD6DB7" w:rsidRDefault="00050CCF"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62</w:t>
            </w:r>
            <w:r>
              <w:rPr>
                <w:noProof/>
              </w:rPr>
              <w:fldChar w:fldCharType="end"/>
            </w:r>
            <w:r>
              <w:t>)</w:t>
            </w:r>
          </w:p>
        </w:tc>
      </w:tr>
      <w:bookmarkStart w:id="42" w:name="_Hlk5110186"/>
      <w:tr w:rsidR="00050CCF" w:rsidTr="00CC3F71">
        <w:tc>
          <w:tcPr>
            <w:tcW w:w="7776" w:type="dxa"/>
            <w:vAlign w:val="center"/>
          </w:tcPr>
          <w:p w:rsidR="00050CCF" w:rsidRPr="00CB0CF3" w:rsidRDefault="00050CCF" w:rsidP="00077696">
            <w:pPr>
              <w:pStyle w:val="EquationCaptions"/>
              <w:jc w:val="center"/>
            </w:pPr>
            <m:oMathPara>
              <m:oMath>
                <m:acc>
                  <m:accPr>
                    <m:chr m:val="̃"/>
                    <m:ctrlPr>
                      <w:rPr>
                        <w:rFonts w:ascii="Cambria Math" w:eastAsiaTheme="minorEastAsia" w:hAnsi="Cambria Math" w:cstheme="majorBidi"/>
                        <w:i/>
                      </w:rPr>
                    </m:ctrlPr>
                  </m:accPr>
                  <m:e>
                    <m:r>
                      <w:rPr>
                        <w:rFonts w:ascii="Cambria Math" w:eastAsiaTheme="minorEastAsia" w:hAnsi="Cambria Math" w:cstheme="majorBidi"/>
                      </w:rPr>
                      <m:t>k</m:t>
                    </m:r>
                  </m:e>
                </m:acc>
                <m:r>
                  <w:rPr>
                    <w:rFonts w:ascii="Cambria Math" w:eastAsiaTheme="minorEastAsia" w:hAnsi="Cambria Math" w:cstheme="majorBidi"/>
                  </w:rPr>
                  <m:t>=</m:t>
                </m:r>
                <m:nary>
                  <m:naryPr>
                    <m:limLoc m:val="subSup"/>
                    <m:ctrlPr>
                      <w:rPr>
                        <w:rFonts w:ascii="Cambria Math" w:eastAsiaTheme="minorEastAsia" w:hAnsi="Cambria Math" w:cstheme="majorBidi"/>
                        <w:i/>
                      </w:rPr>
                    </m:ctrlPr>
                  </m:naryPr>
                  <m:sub>
                    <m:r>
                      <w:rPr>
                        <w:rFonts w:ascii="Cambria Math" w:eastAsiaTheme="minorEastAsia" w:hAnsi="Cambria Math" w:cstheme="majorBidi"/>
                      </w:rPr>
                      <m:t>0</m:t>
                    </m:r>
                  </m:sub>
                  <m:sup>
                    <m:r>
                      <w:rPr>
                        <w:rFonts w:ascii="Cambria Math" w:eastAsiaTheme="minorEastAsia" w:hAnsi="Cambria Math" w:cstheme="majorBidi"/>
                      </w:rPr>
                      <m:t>2L</m:t>
                    </m:r>
                  </m:sup>
                  <m:e>
                    <m:r>
                      <w:rPr>
                        <w:rFonts w:ascii="Cambria Math" w:eastAsiaTheme="minorEastAsia" w:hAnsi="Cambria Math" w:cstheme="majorBidi"/>
                      </w:rPr>
                      <m:t>EI</m:t>
                    </m:r>
                    <m:d>
                      <m:dPr>
                        <m:ctrlPr>
                          <w:rPr>
                            <w:rFonts w:ascii="Cambria Math" w:eastAsiaTheme="minorEastAsia" w:hAnsi="Cambria Math" w:cstheme="majorBidi"/>
                            <w:i/>
                          </w:rPr>
                        </m:ctrlPr>
                      </m:dPr>
                      <m:e>
                        <m:r>
                          <w:rPr>
                            <w:rFonts w:ascii="Cambria Math" w:eastAsiaTheme="minorEastAsia" w:hAnsi="Cambria Math" w:cstheme="majorBidi"/>
                          </w:rPr>
                          <m:t>x</m:t>
                        </m:r>
                      </m:e>
                    </m:d>
                    <m:sSup>
                      <m:sSupPr>
                        <m:ctrlPr>
                          <w:rPr>
                            <w:rFonts w:ascii="Cambria Math" w:eastAsiaTheme="minorEastAsia" w:hAnsi="Cambria Math" w:cstheme="majorBidi"/>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eastAsiaTheme="minorEastAsia" w:hAnsi="Cambria Math" w:cstheme="majorBidi"/>
                          </w:rPr>
                          <m:t>2</m:t>
                        </m:r>
                      </m:sup>
                    </m:sSup>
                    <m:r>
                      <w:rPr>
                        <w:rFonts w:ascii="Cambria Math" w:eastAsiaTheme="minorEastAsia" w:hAnsi="Cambria Math" w:cstheme="majorBidi"/>
                      </w:rPr>
                      <m:t>dx</m:t>
                    </m:r>
                  </m:e>
                </m:nary>
                <m:r>
                  <w:rPr>
                    <w:rFonts w:ascii="Cambria Math" w:eastAsiaTheme="minorEastAsia" w:hAnsi="Cambria Math" w:cstheme="majorBidi"/>
                  </w:rPr>
                  <m:t>=</m:t>
                </m:r>
                <m:f>
                  <m:fPr>
                    <m:ctrlPr>
                      <w:rPr>
                        <w:rFonts w:ascii="Cambria Math" w:eastAsiaTheme="minorEastAsia" w:hAnsi="Cambria Math" w:cstheme="majorBidi"/>
                        <w:i/>
                      </w:rPr>
                    </m:ctrlPr>
                  </m:fPr>
                  <m:num>
                    <m:sSup>
                      <m:sSupPr>
                        <m:ctrlPr>
                          <w:rPr>
                            <w:rFonts w:ascii="Cambria Math" w:eastAsiaTheme="minorEastAsia" w:hAnsi="Cambria Math" w:cstheme="majorBidi"/>
                            <w:i/>
                          </w:rPr>
                        </m:ctrlPr>
                      </m:sSupPr>
                      <m:e>
                        <m:r>
                          <w:rPr>
                            <w:rFonts w:ascii="Cambria Math" w:eastAsiaTheme="minorEastAsia" w:hAnsi="Cambria Math" w:cstheme="majorBidi"/>
                          </w:rPr>
                          <m:t>π</m:t>
                        </m:r>
                      </m:e>
                      <m:sup>
                        <m:r>
                          <w:rPr>
                            <w:rFonts w:ascii="Cambria Math" w:eastAsiaTheme="minorEastAsia" w:hAnsi="Cambria Math" w:cstheme="majorBidi"/>
                          </w:rPr>
                          <m:t>4</m:t>
                        </m:r>
                      </m:sup>
                    </m:sSup>
                    <m:r>
                      <w:rPr>
                        <w:rFonts w:ascii="Cambria Math" w:eastAsiaTheme="minorEastAsia" w:hAnsi="Cambria Math" w:cstheme="majorBidi"/>
                      </w:rPr>
                      <m:t>EI</m:t>
                    </m:r>
                  </m:num>
                  <m:den>
                    <m:sSup>
                      <m:sSupPr>
                        <m:ctrlPr>
                          <w:rPr>
                            <w:rFonts w:ascii="Cambria Math" w:eastAsiaTheme="minorEastAsia" w:hAnsi="Cambria Math" w:cstheme="majorBidi"/>
                            <w:i/>
                          </w:rPr>
                        </m:ctrlPr>
                      </m:sSupPr>
                      <m:e>
                        <m:r>
                          <w:rPr>
                            <w:rFonts w:ascii="Cambria Math" w:eastAsiaTheme="minorEastAsia" w:hAnsi="Cambria Math" w:cstheme="majorBidi"/>
                          </w:rPr>
                          <m:t>L</m:t>
                        </m:r>
                      </m:e>
                      <m:sup>
                        <m:r>
                          <w:rPr>
                            <w:rFonts w:ascii="Cambria Math" w:eastAsiaTheme="minorEastAsia" w:hAnsi="Cambria Math" w:cstheme="majorBidi"/>
                          </w:rPr>
                          <m:t>3</m:t>
                        </m:r>
                      </m:sup>
                    </m:sSup>
                  </m:den>
                </m:f>
              </m:oMath>
            </m:oMathPara>
            <w:bookmarkEnd w:id="42"/>
          </w:p>
        </w:tc>
        <w:tc>
          <w:tcPr>
            <w:tcW w:w="864" w:type="dxa"/>
            <w:vAlign w:val="center"/>
          </w:tcPr>
          <w:p w:rsidR="00050CCF" w:rsidRPr="00BD6DB7" w:rsidRDefault="00050CCF"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63</w:t>
            </w:r>
            <w:r>
              <w:rPr>
                <w:noProof/>
              </w:rPr>
              <w:fldChar w:fldCharType="end"/>
            </w:r>
            <w:r>
              <w:t>)</w:t>
            </w:r>
          </w:p>
        </w:tc>
      </w:tr>
    </w:tbl>
    <w:p w:rsidR="00050CCF" w:rsidRDefault="00050CCF" w:rsidP="0056278D">
      <w:r>
        <w:t>The theoretical midspan displacement (due only to bending) of a two-span continuous beam due to a point load (</w:t>
      </w:r>
      <w:r w:rsidRPr="005A0885">
        <w:rPr>
          <w:i/>
        </w:rPr>
        <w:t>P</w:t>
      </w:r>
      <w:r>
        <w:t>) at midspan (</w:t>
      </w:r>
      <w:r w:rsidRPr="0056278D">
        <w:rPr>
          <w:rFonts w:cstheme="minorHAnsi"/>
          <w:i/>
        </w:rPr>
        <w:t>Δ</w:t>
      </w:r>
      <w:r w:rsidRPr="0056278D">
        <w:rPr>
          <w:rFonts w:cstheme="minorHAnsi"/>
          <w:i/>
          <w:vertAlign w:val="subscript"/>
        </w:rPr>
        <w:t>theor</w:t>
      </w:r>
      <w:r>
        <w:rPr>
          <w:rFonts w:cstheme="minorHAnsi"/>
        </w:rPr>
        <w:t>)</w:t>
      </w:r>
      <w:r>
        <w:t xml:space="preserve"> is given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050CCF" w:rsidTr="00CC3F71">
        <w:tc>
          <w:tcPr>
            <w:tcW w:w="7776" w:type="dxa"/>
          </w:tcPr>
          <w:p w:rsidR="00050CCF" w:rsidRPr="00CB0CF3" w:rsidRDefault="00050CCF" w:rsidP="00B7723E">
            <w:pPr>
              <w:pStyle w:val="EquationCaptions"/>
            </w:pPr>
            <m:oMathPara>
              <m:oMath>
                <m:sSub>
                  <m:sSubPr>
                    <m:ctrlPr>
                      <w:rPr>
                        <w:rFonts w:ascii="Cambria Math" w:hAnsi="Cambria Math"/>
                        <w:i/>
                      </w:rPr>
                    </m:ctrlPr>
                  </m:sSubPr>
                  <m:e>
                    <m:r>
                      <w:rPr>
                        <w:rFonts w:ascii="Cambria Math" w:hAnsi="Cambria Math"/>
                      </w:rPr>
                      <m:t>∆</m:t>
                    </m:r>
                  </m:e>
                  <m:sub>
                    <m:r>
                      <w:rPr>
                        <w:rFonts w:ascii="Cambria Math" w:hAnsi="Cambria Math"/>
                      </w:rPr>
                      <m:t>theor</m:t>
                    </m:r>
                  </m:sub>
                </m:sSub>
                <m:r>
                  <w:rPr>
                    <w:rFonts w:ascii="Cambria Math" w:hAnsi="Cambria Math"/>
                  </w:rPr>
                  <m:t>=</m:t>
                </m:r>
                <m:f>
                  <m:fPr>
                    <m:ctrlPr>
                      <w:rPr>
                        <w:rFonts w:ascii="Cambria Math" w:hAnsi="Cambria Math"/>
                        <w:i/>
                      </w:rPr>
                    </m:ctrlPr>
                  </m:fPr>
                  <m:num>
                    <m:r>
                      <w:rPr>
                        <w:rFonts w:ascii="Cambria Math" w:hAnsi="Cambria Math"/>
                      </w:rPr>
                      <m:t>23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1536EI</m:t>
                    </m:r>
                  </m:den>
                </m:f>
              </m:oMath>
            </m:oMathPara>
          </w:p>
        </w:tc>
        <w:tc>
          <w:tcPr>
            <w:tcW w:w="864" w:type="dxa"/>
            <w:vAlign w:val="center"/>
          </w:tcPr>
          <w:p w:rsidR="00050CCF" w:rsidRPr="00BD6DB7" w:rsidRDefault="00050CCF"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64</w:t>
            </w:r>
            <w:r>
              <w:rPr>
                <w:noProof/>
              </w:rPr>
              <w:fldChar w:fldCharType="end"/>
            </w:r>
            <w:r>
              <w:t>)</w:t>
            </w:r>
          </w:p>
        </w:tc>
      </w:tr>
    </w:tbl>
    <w:p w:rsidR="00050CCF" w:rsidRDefault="00050CCF" w:rsidP="0056278D">
      <w:r>
        <w:t>Therefore, the error associated with the chosen shape function for a point load (</w:t>
      </w:r>
      <w:r w:rsidRPr="005A0885">
        <w:rPr>
          <w:i/>
        </w:rPr>
        <w:t>P</w:t>
      </w:r>
      <w:r>
        <w:t>) at midspan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050CCF" w:rsidTr="00CC3F71">
        <w:tc>
          <w:tcPr>
            <w:tcW w:w="7776" w:type="dxa"/>
          </w:tcPr>
          <w:p w:rsidR="00050CCF" w:rsidRPr="00CB0CF3" w:rsidRDefault="00050CCF" w:rsidP="00B7723E">
            <w:pPr>
              <w:pStyle w:val="EquationCaptions"/>
            </w:pPr>
            <m:oMathPara>
              <m:oMath>
                <m:r>
                  <w:rPr>
                    <w:rFonts w:ascii="Cambria Math" w:hAnsi="Cambria Math"/>
                  </w:rPr>
                  <m:t>Err=</m:t>
                </m:r>
                <m:f>
                  <m:fPr>
                    <m:ctrlPr>
                      <w:rPr>
                        <w:rFonts w:ascii="Cambria Math" w:hAnsi="Cambria Math"/>
                        <w:i/>
                      </w:rPr>
                    </m:ctrlPr>
                  </m:fPr>
                  <m:num>
                    <m:f>
                      <m:fPr>
                        <m:ctrlPr>
                          <w:rPr>
                            <w:rFonts w:ascii="Cambria Math" w:hAnsi="Cambria Math"/>
                            <w:i/>
                          </w:rPr>
                        </m:ctrlPr>
                      </m:fPr>
                      <m:num>
                        <m:r>
                          <w:rPr>
                            <w:rFonts w:ascii="Cambria Math" w:hAnsi="Cambria Math"/>
                          </w:rPr>
                          <m:t>P</m:t>
                        </m:r>
                      </m:num>
                      <m:den>
                        <m:acc>
                          <m:accPr>
                            <m:chr m:val="̃"/>
                            <m:ctrlPr>
                              <w:rPr>
                                <w:rFonts w:ascii="Cambria Math" w:hAnsi="Cambria Math"/>
                                <w:i/>
                              </w:rPr>
                            </m:ctrlPr>
                          </m:accPr>
                          <m:e>
                            <m:r>
                              <w:rPr>
                                <w:rFonts w:ascii="Cambria Math" w:hAnsi="Cambria Math"/>
                              </w:rPr>
                              <m:t>k</m:t>
                            </m:r>
                          </m:e>
                        </m:acc>
                      </m:den>
                    </m:f>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theor</m:t>
                        </m:r>
                      </m:sub>
                    </m:sSub>
                  </m:num>
                  <m:den>
                    <m:sSub>
                      <m:sSubPr>
                        <m:ctrlPr>
                          <w:rPr>
                            <w:rFonts w:ascii="Cambria Math" w:hAnsi="Cambria Math"/>
                            <w:i/>
                          </w:rPr>
                        </m:ctrlPr>
                      </m:sSubPr>
                      <m:e>
                        <m:r>
                          <w:rPr>
                            <w:rFonts w:ascii="Cambria Math" w:hAnsi="Cambria Math"/>
                          </w:rPr>
                          <m:t>∆</m:t>
                        </m:r>
                      </m:e>
                      <m:sub>
                        <m:r>
                          <w:rPr>
                            <w:rFonts w:ascii="Cambria Math" w:hAnsi="Cambria Math"/>
                          </w:rPr>
                          <m:t>thoer</m:t>
                        </m:r>
                      </m:sub>
                    </m:sSub>
                  </m:den>
                </m:f>
                <m:r>
                  <w:rPr>
                    <w:rFonts w:ascii="Cambria Math" w:hAnsi="Cambria Math"/>
                  </w:rPr>
                  <m:t>=</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sSup>
                              <m:sSupPr>
                                <m:ctrlPr>
                                  <w:rPr>
                                    <w:rFonts w:ascii="Cambria Math" w:hAnsi="Cambria Math"/>
                                    <w:i/>
                                  </w:rPr>
                                </m:ctrlPr>
                              </m:sSupPr>
                              <m:e>
                                <m:r>
                                  <w:rPr>
                                    <w:rFonts w:ascii="Cambria Math" w:hAnsi="Cambria Math"/>
                                  </w:rPr>
                                  <m:t>π</m:t>
                                </m:r>
                              </m:e>
                              <m:sup>
                                <m:r>
                                  <w:rPr>
                                    <w:rFonts w:ascii="Cambria Math" w:hAnsi="Cambria Math"/>
                                  </w:rPr>
                                  <m:t>4</m:t>
                                </m:r>
                              </m:sup>
                            </m:sSup>
                            <m:r>
                              <w:rPr>
                                <w:rFonts w:ascii="Cambria Math" w:hAnsi="Cambria Math"/>
                              </w:rPr>
                              <m:t>EI</m:t>
                            </m:r>
                          </m:den>
                        </m:f>
                        <m:r>
                          <w:rPr>
                            <w:rFonts w:ascii="Cambria Math" w:hAnsi="Cambria Math"/>
                          </w:rPr>
                          <m:t>-</m:t>
                        </m:r>
                        <m:f>
                          <m:fPr>
                            <m:ctrlPr>
                              <w:rPr>
                                <w:rFonts w:ascii="Cambria Math" w:hAnsi="Cambria Math"/>
                                <w:i/>
                              </w:rPr>
                            </m:ctrlPr>
                          </m:fPr>
                          <m:num>
                            <m:r>
                              <w:rPr>
                                <w:rFonts w:ascii="Cambria Math" w:hAnsi="Cambria Math"/>
                              </w:rPr>
                              <m:t>23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1536EI</m:t>
                            </m:r>
                          </m:den>
                        </m:f>
                      </m:e>
                    </m:d>
                  </m:num>
                  <m:den>
                    <m:f>
                      <m:fPr>
                        <m:ctrlPr>
                          <w:rPr>
                            <w:rFonts w:ascii="Cambria Math" w:hAnsi="Cambria Math"/>
                            <w:i/>
                          </w:rPr>
                        </m:ctrlPr>
                      </m:fPr>
                      <m:num>
                        <m:r>
                          <w:rPr>
                            <w:rFonts w:ascii="Cambria Math" w:hAnsi="Cambria Math"/>
                          </w:rPr>
                          <m:t>23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1536EI</m:t>
                        </m:r>
                      </m:den>
                    </m:f>
                  </m:den>
                </m:f>
                <m:r>
                  <w:rPr>
                    <w:rFonts w:ascii="Cambria Math" w:hAnsi="Cambria Math"/>
                  </w:rPr>
                  <m:t>=</m:t>
                </m:r>
                <m:f>
                  <m:fPr>
                    <m:ctrlPr>
                      <w:rPr>
                        <w:rFonts w:ascii="Cambria Math" w:hAnsi="Cambria Math"/>
                        <w:i/>
                      </w:rPr>
                    </m:ctrlPr>
                  </m:fPr>
                  <m:num>
                    <m:r>
                      <w:rPr>
                        <w:rFonts w:ascii="Cambria Math" w:hAnsi="Cambria Math"/>
                      </w:rPr>
                      <m:t>1536</m:t>
                    </m:r>
                  </m:num>
                  <m:den>
                    <m:r>
                      <w:rPr>
                        <w:rFonts w:ascii="Cambria Math" w:hAnsi="Cambria Math"/>
                      </w:rPr>
                      <m:t>23</m:t>
                    </m:r>
                    <m:sSup>
                      <m:sSupPr>
                        <m:ctrlPr>
                          <w:rPr>
                            <w:rFonts w:ascii="Cambria Math" w:hAnsi="Cambria Math"/>
                            <w:i/>
                          </w:rPr>
                        </m:ctrlPr>
                      </m:sSupPr>
                      <m:e>
                        <m:r>
                          <w:rPr>
                            <w:rFonts w:ascii="Cambria Math" w:hAnsi="Cambria Math"/>
                          </w:rPr>
                          <m:t>π</m:t>
                        </m:r>
                      </m:e>
                      <m:sup>
                        <m:r>
                          <w:rPr>
                            <w:rFonts w:ascii="Cambria Math" w:hAnsi="Cambria Math"/>
                          </w:rPr>
                          <m:t>4</m:t>
                        </m:r>
                      </m:sup>
                    </m:sSup>
                  </m:den>
                </m:f>
                <m:r>
                  <w:rPr>
                    <w:rFonts w:ascii="Cambria Math" w:hAnsi="Cambria Math"/>
                  </w:rPr>
                  <m:t>-1=-0.3144</m:t>
                </m:r>
              </m:oMath>
            </m:oMathPara>
          </w:p>
        </w:tc>
        <w:tc>
          <w:tcPr>
            <w:tcW w:w="864" w:type="dxa"/>
            <w:vAlign w:val="center"/>
          </w:tcPr>
          <w:p w:rsidR="00050CCF" w:rsidRPr="00BD6DB7" w:rsidRDefault="00050CCF"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65</w:t>
            </w:r>
            <w:r>
              <w:rPr>
                <w:noProof/>
              </w:rPr>
              <w:fldChar w:fldCharType="end"/>
            </w:r>
            <w:r>
              <w:t>)</w:t>
            </w:r>
          </w:p>
        </w:tc>
      </w:tr>
    </w:tbl>
    <w:p w:rsidR="00050CCF" w:rsidRDefault="00050CCF" w:rsidP="00EE7323">
      <w:r>
        <w:t>The generalized damping property (</w:t>
      </w:r>
      <m:oMath>
        <m:acc>
          <m:accPr>
            <m:chr m:val="̃"/>
            <m:ctrlPr>
              <w:rPr>
                <w:rFonts w:ascii="Cambria Math" w:hAnsi="Cambria Math"/>
                <w:i/>
              </w:rPr>
            </m:ctrlPr>
          </m:accPr>
          <m:e>
            <m:r>
              <w:rPr>
                <w:rFonts w:ascii="Cambria Math" w:hAnsi="Cambria Math"/>
              </w:rPr>
              <m:t>c</m:t>
            </m:r>
          </m:e>
        </m:acc>
      </m:oMath>
      <w:r>
        <w:t xml:space="preserve">) is derived in the same manner as was done for the single-span model.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050CCF" w:rsidTr="00CC3F71">
        <w:tc>
          <w:tcPr>
            <w:tcW w:w="7776" w:type="dxa"/>
          </w:tcPr>
          <w:p w:rsidR="00050CCF" w:rsidRPr="00CB0CF3" w:rsidRDefault="00050CCF" w:rsidP="00B7723E">
            <w:pPr>
              <w:pStyle w:val="EquationCaptions"/>
            </w:pPr>
            <m:oMathPara>
              <m:oMath>
                <m:acc>
                  <m:accPr>
                    <m:chr m:val="̃"/>
                    <m:ctrlPr>
                      <w:rPr>
                        <w:rFonts w:ascii="Cambria Math" w:hAnsi="Cambria Math"/>
                        <w:i/>
                      </w:rPr>
                    </m:ctrlPr>
                  </m:accPr>
                  <m:e>
                    <m:r>
                      <w:rPr>
                        <w:rFonts w:ascii="Cambria Math" w:hAnsi="Cambria Math"/>
                      </w:rPr>
                      <m:t>c</m:t>
                    </m:r>
                  </m:e>
                </m:acc>
                <m:r>
                  <w:rPr>
                    <w:rFonts w:ascii="Cambria Math" w:hAnsi="Cambria Math"/>
                  </w:rPr>
                  <m:t>=a*</m:t>
                </m:r>
                <m:acc>
                  <m:accPr>
                    <m:chr m:val="̃"/>
                    <m:ctrlPr>
                      <w:rPr>
                        <w:rFonts w:ascii="Cambria Math" w:hAnsi="Cambria Math"/>
                        <w:i/>
                      </w:rPr>
                    </m:ctrlPr>
                  </m:accPr>
                  <m:e>
                    <m:r>
                      <w:rPr>
                        <w:rFonts w:ascii="Cambria Math" w:hAnsi="Cambria Math"/>
                      </w:rPr>
                      <m:t>m</m:t>
                    </m:r>
                  </m:e>
                </m:acc>
                <m:r>
                  <w:rPr>
                    <w:rFonts w:ascii="Cambria Math" w:hAnsi="Cambria Math"/>
                  </w:rPr>
                  <m:t>=a*</m:t>
                </m:r>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oMath>
            </m:oMathPara>
          </w:p>
        </w:tc>
        <w:tc>
          <w:tcPr>
            <w:tcW w:w="864" w:type="dxa"/>
            <w:vAlign w:val="center"/>
          </w:tcPr>
          <w:p w:rsidR="00050CCF" w:rsidRPr="00BD6DB7" w:rsidRDefault="00050CCF"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66</w:t>
            </w:r>
            <w:r>
              <w:rPr>
                <w:noProof/>
              </w:rPr>
              <w:fldChar w:fldCharType="end"/>
            </w:r>
            <w:r>
              <w:t>)</w:t>
            </w:r>
          </w:p>
        </w:tc>
      </w:tr>
    </w:tbl>
    <w:p w:rsidR="00050CCF" w:rsidRDefault="00050CCF" w:rsidP="00FF3A1C">
      <w:pPr>
        <w:pStyle w:val="Heading5"/>
        <w:rPr>
          <w:rFonts w:eastAsiaTheme="minorEastAsia"/>
        </w:rPr>
      </w:pPr>
      <w:r>
        <w:rPr>
          <w:rFonts w:eastAsiaTheme="minorEastAsia"/>
        </w:rPr>
        <w:t>Force transformation</w:t>
      </w:r>
    </w:p>
    <w:p w:rsidR="00050CCF" w:rsidRDefault="00050CCF" w:rsidP="005A0885">
      <w:r>
        <w:t>The force applied by the vehicle mass (</w:t>
      </w:r>
      <w:r w:rsidRPr="000A5954">
        <w:rPr>
          <w:i/>
        </w:rPr>
        <w:t>p</w:t>
      </w:r>
      <w:r w:rsidRPr="000A5954">
        <w:rPr>
          <w:i/>
          <w:vertAlign w:val="subscript"/>
        </w:rPr>
        <w:t>0</w:t>
      </w:r>
      <w:r>
        <w:t>) must also be generalized. The force is described as a function of time and position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050CCF" w:rsidTr="00CC3F71">
        <w:tc>
          <w:tcPr>
            <w:tcW w:w="7776" w:type="dxa"/>
          </w:tcPr>
          <w:p w:rsidR="00050CCF" w:rsidRPr="00CB0CF3" w:rsidRDefault="00050CCF" w:rsidP="00B7723E">
            <w:pPr>
              <w:pStyle w:val="EquationCaptions"/>
            </w:pPr>
            <m:oMathPara>
              <m:oMath>
                <m:r>
                  <w:rPr>
                    <w:rFonts w:ascii="Cambria Math" w:hAnsi="Cambria Math"/>
                  </w:rPr>
                  <m:t>p</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p</m:t>
                              </m:r>
                            </m:e>
                            <m:sub>
                              <m:r>
                                <m:rPr>
                                  <m:sty m:val="p"/>
                                </m:rPr>
                                <w:rPr>
                                  <w:rFonts w:ascii="Cambria Math" w:hAnsi="Cambria Math"/>
                                </w:rPr>
                                <m:t>0</m:t>
                              </m:r>
                            </m:sub>
                          </m:sSub>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e>
                        <m:e>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e>
                      </m:mr>
                      <m:mr>
                        <m:e>
                          <m:r>
                            <m:rPr>
                              <m:sty m:val="p"/>
                            </m:rPr>
                            <w:rPr>
                              <w:rFonts w:ascii="Cambria Math" w:hAnsi="Cambria Math"/>
                            </w:rPr>
                            <m:t>0</m:t>
                          </m:r>
                        </m:e>
                        <m:e>
                          <m:r>
                            <w:rPr>
                              <w:rFonts w:ascii="Cambria Math" w:hAnsi="Cambria Math"/>
                            </w:rPr>
                            <m:t>t</m:t>
                          </m:r>
                          <m:r>
                            <m:rPr>
                              <m:sty m:val="p"/>
                            </m:rPr>
                            <w:rPr>
                              <w:rFonts w:ascii="Cambria Math" w:hAnsi="Cambria Math"/>
                            </w:rPr>
                            <m:t>&gt;</m:t>
                          </m:r>
                          <m:sSub>
                            <m:sSubPr>
                              <m:ctrlPr>
                                <w:rPr>
                                  <w:rFonts w:ascii="Cambria Math" w:hAnsi="Cambria Math"/>
                                </w:rPr>
                              </m:ctrlPr>
                            </m:sSubPr>
                            <m:e>
                              <m:r>
                                <w:rPr>
                                  <w:rFonts w:ascii="Cambria Math" w:hAnsi="Cambria Math"/>
                                </w:rPr>
                                <m:t>t</m:t>
                              </m:r>
                            </m:e>
                            <m:sub>
                              <m:r>
                                <w:rPr>
                                  <w:rFonts w:ascii="Cambria Math" w:hAnsi="Cambria Math"/>
                                </w:rPr>
                                <m:t>d</m:t>
                              </m:r>
                            </m:sub>
                          </m:sSub>
                        </m:e>
                      </m:mr>
                    </m:m>
                  </m:e>
                </m:d>
              </m:oMath>
            </m:oMathPara>
          </w:p>
        </w:tc>
        <w:tc>
          <w:tcPr>
            <w:tcW w:w="864" w:type="dxa"/>
            <w:vAlign w:val="center"/>
          </w:tcPr>
          <w:p w:rsidR="00050CCF" w:rsidRPr="00BD6DB7" w:rsidRDefault="00050CCF"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67</w:t>
            </w:r>
            <w:r>
              <w:rPr>
                <w:noProof/>
              </w:rPr>
              <w:fldChar w:fldCharType="end"/>
            </w:r>
            <w:r>
              <w:t>)</w:t>
            </w:r>
          </w:p>
        </w:tc>
      </w:tr>
    </w:tbl>
    <w:p w:rsidR="00050CCF" w:rsidRDefault="00050CCF" w:rsidP="004A41CE">
      <w:pPr>
        <w:rPr>
          <w:rFonts w:eastAsiaTheme="minorEastAsia"/>
        </w:rPr>
      </w:pPr>
      <w:r>
        <w:t xml:space="preserve">Where </w:t>
      </w:r>
      <m:oMath>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oMath>
      <w:r>
        <w:rPr>
          <w:rFonts w:eastAsiaTheme="minorEastAsia"/>
        </w:rPr>
        <w:t xml:space="preserve"> is the Dirac delta function centered at </w:t>
      </w:r>
      <m:oMath>
        <m:r>
          <w:rPr>
            <w:rFonts w:ascii="Cambria Math" w:eastAsiaTheme="minorEastAsia" w:hAnsi="Cambria Math"/>
          </w:rPr>
          <m:t>x=vt</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r>
          <w:rPr>
            <w:rFonts w:ascii="Cambria Math" w:eastAsiaTheme="minorEastAsia" w:hAnsi="Cambria Math"/>
          </w:rPr>
          <m:t>=2L/v</m:t>
        </m:r>
      </m:oMath>
      <w:r>
        <w:rPr>
          <w:rFonts w:eastAsiaTheme="minorEastAsia"/>
        </w:rPr>
        <w:t>. The generalized force (</w:t>
      </w:r>
      <m:oMath>
        <m:acc>
          <m:accPr>
            <m:chr m:val="̃"/>
            <m:ctrlPr>
              <w:rPr>
                <w:rFonts w:ascii="Cambria Math" w:hAnsi="Cambria Math"/>
                <w:i/>
              </w:rPr>
            </m:ctrlPr>
          </m:accPr>
          <m:e>
            <m:r>
              <w:rPr>
                <w:rFonts w:ascii="Cambria Math" w:hAnsi="Cambria Math"/>
              </w:rPr>
              <m:t>p</m:t>
            </m:r>
          </m:e>
        </m:acc>
      </m:oMath>
      <w:r>
        <w:rPr>
          <w:rFonts w:eastAsiaTheme="minorEastAsia"/>
        </w:rPr>
        <w:t xml:space="preserve">) is therefore calculat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050CCF" w:rsidTr="00CC3F71">
        <w:tc>
          <w:tcPr>
            <w:tcW w:w="7776" w:type="dxa"/>
          </w:tcPr>
          <w:p w:rsidR="00050CCF" w:rsidRPr="00CB0CF3" w:rsidRDefault="00050CCF" w:rsidP="00B7723E">
            <w:pPr>
              <w:pStyle w:val="EquationCaptions"/>
            </w:pPr>
            <m:oMathPara>
              <m:oMath>
                <m:acc>
                  <m:accPr>
                    <m:chr m:val="̃"/>
                    <m:ctrlPr>
                      <w:rPr>
                        <w:rFonts w:ascii="Cambria Math" w:hAnsi="Cambria Math"/>
                        <w:i/>
                      </w:rPr>
                    </m:ctrlPr>
                  </m:accPr>
                  <m:e>
                    <m:r>
                      <w:rPr>
                        <w:rFonts w:ascii="Cambria Math" w:hAnsi="Cambria Math"/>
                      </w:rPr>
                      <m:t>p</m:t>
                    </m:r>
                  </m:e>
                </m:acc>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2L</m:t>
                    </m:r>
                  </m:sup>
                  <m:e>
                    <m:r>
                      <w:rPr>
                        <w:rFonts w:ascii="Cambria Math" w:hAnsi="Cambria Math"/>
                      </w:rPr>
                      <m:t>p(x,t)ψ</m:t>
                    </m:r>
                    <m:d>
                      <m:dPr>
                        <m:ctrlPr>
                          <w:rPr>
                            <w:rFonts w:ascii="Cambria Math" w:hAnsi="Cambria Math"/>
                            <w:i/>
                          </w:rPr>
                        </m:ctrlPr>
                      </m:dPr>
                      <m:e>
                        <m:r>
                          <w:rPr>
                            <w:rFonts w:ascii="Cambria Math" w:hAnsi="Cambria Math"/>
                          </w:rPr>
                          <m:t>x</m:t>
                        </m:r>
                      </m:e>
                    </m:d>
                    <m:r>
                      <w:rPr>
                        <w:rFonts w:ascii="Cambria Math" w:hAnsi="Cambria Math"/>
                      </w:rPr>
                      <m:t>dx</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2L</m:t>
                    </m:r>
                  </m:sup>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δ</m:t>
                    </m:r>
                    <m:d>
                      <m:dPr>
                        <m:ctrlPr>
                          <w:rPr>
                            <w:rFonts w:ascii="Cambria Math" w:hAnsi="Cambria Math"/>
                            <w:i/>
                          </w:rPr>
                        </m:ctrlPr>
                      </m:dPr>
                      <m:e>
                        <m:r>
                          <w:rPr>
                            <w:rFonts w:ascii="Cambria Math" w:hAnsi="Cambria Math"/>
                          </w:rPr>
                          <m:t>x-vt</m:t>
                        </m:r>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r>
                      <w:rPr>
                        <w:rFonts w:ascii="Cambria Math" w:hAnsi="Cambria Math"/>
                      </w:rPr>
                      <m:t>dx</m:t>
                    </m:r>
                  </m:e>
                </m:nary>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p>
        </w:tc>
        <w:tc>
          <w:tcPr>
            <w:tcW w:w="864" w:type="dxa"/>
            <w:vAlign w:val="center"/>
          </w:tcPr>
          <w:p w:rsidR="00050CCF" w:rsidRPr="00BD6DB7" w:rsidRDefault="00050CCF"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68</w:t>
            </w:r>
            <w:r>
              <w:rPr>
                <w:noProof/>
              </w:rPr>
              <w:fldChar w:fldCharType="end"/>
            </w:r>
            <w:r>
              <w:t>)</w:t>
            </w:r>
          </w:p>
        </w:tc>
      </w:tr>
    </w:tbl>
    <w:p w:rsidR="00050CCF" w:rsidRDefault="00050CCF" w:rsidP="00FF3A1C">
      <w:r>
        <w:t>The force (</w:t>
      </w:r>
      <w:r w:rsidRPr="005A0885">
        <w:rPr>
          <w:i/>
        </w:rPr>
        <w:t>p</w:t>
      </w:r>
      <w:r w:rsidRPr="005A0885">
        <w:rPr>
          <w:i/>
          <w:vertAlign w:val="subscript"/>
        </w:rPr>
        <w:t>0</w:t>
      </w:r>
      <w:r>
        <w:t>) applied by the vehicle is calculated based on the relative vertical motion of bridge and vehicle, including profile elevation, as shown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050CCF" w:rsidTr="00CC3F71">
        <w:tc>
          <w:tcPr>
            <w:tcW w:w="7776" w:type="dxa"/>
          </w:tcPr>
          <w:p w:rsidR="00050CCF" w:rsidRPr="00CB0CF3" w:rsidRDefault="00050CCF" w:rsidP="00B7723E">
            <w:pPr>
              <w:pStyle w:val="EquationCaptions"/>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r>
                  <w:rPr>
                    <w:rFonts w:ascii="Cambria Math" w:eastAsiaTheme="minorEastAsia"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m:t>
                        </m:r>
                      </m:e>
                    </m:acc>
                  </m:e>
                </m:d>
              </m:oMath>
            </m:oMathPara>
          </w:p>
        </w:tc>
        <w:tc>
          <w:tcPr>
            <w:tcW w:w="864" w:type="dxa"/>
            <w:vAlign w:val="center"/>
          </w:tcPr>
          <w:p w:rsidR="00050CCF" w:rsidRPr="00BD6DB7" w:rsidRDefault="00050CCF"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69</w:t>
            </w:r>
            <w:r>
              <w:rPr>
                <w:noProof/>
              </w:rPr>
              <w:fldChar w:fldCharType="end"/>
            </w:r>
            <w:r>
              <w:t>)</w:t>
            </w:r>
          </w:p>
        </w:tc>
      </w:tr>
    </w:tbl>
    <w:p w:rsidR="00050CCF" w:rsidRPr="005C795C" w:rsidRDefault="00050CCF" w:rsidP="005A0885">
      <w:pPr>
        <w:rPr>
          <w:rFonts w:eastAsiaTheme="minorEastAsia"/>
        </w:rPr>
      </w:pPr>
      <w:r>
        <w:rPr>
          <w:rFonts w:eastAsiaTheme="minorEastAsia"/>
        </w:rPr>
        <w:t xml:space="preserve">Where </w:t>
      </w:r>
      <w:r w:rsidRPr="001A2DA7">
        <w:rPr>
          <w:rFonts w:eastAsiaTheme="minorEastAsia"/>
          <w:i/>
        </w:rPr>
        <w:t>u</w:t>
      </w:r>
      <w:r w:rsidRPr="001A2DA7">
        <w:rPr>
          <w:rFonts w:eastAsiaTheme="minorEastAsia"/>
          <w:i/>
          <w:vertAlign w:val="subscript"/>
        </w:rPr>
        <w:t>t</w:t>
      </w:r>
      <w:r>
        <w:rPr>
          <w:rFonts w:eastAsiaTheme="minorEastAsia"/>
        </w:rPr>
        <w:t xml:space="preserve"> is the vertical position of the vehicle, </w:t>
      </w:r>
      <w:r w:rsidRPr="001A2DA7">
        <w:rPr>
          <w:rFonts w:eastAsiaTheme="minorEastAsia"/>
          <w:i/>
        </w:rPr>
        <w:t>u</w:t>
      </w:r>
      <w:r w:rsidRPr="001A2DA7">
        <w:rPr>
          <w:rFonts w:eastAsiaTheme="minorEastAsia"/>
          <w:i/>
          <w:vertAlign w:val="subscript"/>
        </w:rPr>
        <w:t>b</w:t>
      </w:r>
      <w:r>
        <w:rPr>
          <w:rFonts w:eastAsiaTheme="minorEastAsia"/>
        </w:rPr>
        <w:t xml:space="preserve"> is the vertical position of the bridge at the vehicle location and </w:t>
      </w:r>
      <w:r w:rsidRPr="001A2DA7">
        <w:rPr>
          <w:rFonts w:eastAsiaTheme="minorEastAsia" w:cstheme="minorHAnsi"/>
          <w:i/>
        </w:rPr>
        <w:t>Δ</w:t>
      </w:r>
      <w:r>
        <w:rPr>
          <w:rFonts w:eastAsiaTheme="minorEastAsia"/>
        </w:rPr>
        <w:t xml:space="preserve"> is the profile elevation at the vehicle location. Single dot notation indicates the first derivative (with respect to time) and therefore </w:t>
      </w:r>
      <w:r w:rsidRPr="001A2DA7">
        <w:rPr>
          <w:rFonts w:eastAsiaTheme="minorEastAsia"/>
          <w:i/>
        </w:rPr>
        <w:t>u̇</w:t>
      </w:r>
      <w:r w:rsidRPr="001A2DA7">
        <w:rPr>
          <w:rFonts w:eastAsiaTheme="minorEastAsia"/>
          <w:i/>
          <w:vertAlign w:val="subscript"/>
        </w:rPr>
        <w:t>t</w:t>
      </w:r>
      <w:r>
        <w:rPr>
          <w:rFonts w:eastAsiaTheme="minorEastAsia"/>
        </w:rPr>
        <w:t xml:space="preserve"> is the vertical velocity of the vehicle, </w:t>
      </w:r>
      <w:r w:rsidRPr="001A2DA7">
        <w:rPr>
          <w:rFonts w:eastAsiaTheme="minorEastAsia"/>
          <w:i/>
        </w:rPr>
        <w:t>u̇</w:t>
      </w:r>
      <w:r w:rsidRPr="001A2DA7">
        <w:rPr>
          <w:rFonts w:eastAsiaTheme="minorEastAsia"/>
          <w:i/>
          <w:vertAlign w:val="subscript"/>
        </w:rPr>
        <w:t>b</w:t>
      </w:r>
      <w:r>
        <w:rPr>
          <w:rFonts w:eastAsiaTheme="minorEastAsia"/>
        </w:rPr>
        <w:t xml:space="preserve"> is the vertical velocity of the bridge at the vehicle location and </w:t>
      </w:r>
      <w:r w:rsidRPr="001A2DA7">
        <w:rPr>
          <w:rFonts w:eastAsiaTheme="minorEastAsia" w:cstheme="minorHAnsi"/>
          <w:i/>
        </w:rPr>
        <w:t>Δ̇</w:t>
      </w:r>
      <w:r>
        <w:rPr>
          <w:rFonts w:eastAsiaTheme="minorEastAsia" w:cstheme="minorHAnsi"/>
        </w:rPr>
        <w:t xml:space="preserve"> is the rate of change in profile elevation.</w:t>
      </w:r>
    </w:p>
    <w:p w:rsidR="00050CCF" w:rsidRDefault="00050CCF" w:rsidP="00FF3A1C">
      <w:pPr>
        <w:pStyle w:val="Heading5"/>
      </w:pPr>
      <w:r>
        <w:t>Equations of motion for when vehicle is on bridge</w:t>
      </w:r>
    </w:p>
    <w:p w:rsidR="00050CCF" w:rsidRDefault="00050CCF" w:rsidP="00FF3A1C">
      <w:pPr>
        <w:rPr>
          <w:rFonts w:eastAsiaTheme="minorEastAsia"/>
        </w:rPr>
      </w:pPr>
      <w:r>
        <w:t xml:space="preserve">The equations of motion of the generalized beam and moving vehicle may therefore be compos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tbl>
      <w:tblPr>
        <w:tblStyle w:val="TableGrid"/>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115" w:type="dxa"/>
          <w:bottom w:w="72" w:type="dxa"/>
          <w:right w:w="29" w:type="dxa"/>
        </w:tblCellMar>
        <w:tblLook w:val="04A0" w:firstRow="1" w:lastRow="0" w:firstColumn="1" w:lastColumn="0" w:noHBand="0" w:noVBand="1"/>
      </w:tblPr>
      <w:tblGrid>
        <w:gridCol w:w="8283"/>
        <w:gridCol w:w="501"/>
      </w:tblGrid>
      <w:tr w:rsidR="00050CCF" w:rsidTr="003977EC">
        <w:tc>
          <w:tcPr>
            <w:tcW w:w="8352" w:type="dxa"/>
            <w:vAlign w:val="center"/>
          </w:tcPr>
          <w:p w:rsidR="00050CCF" w:rsidRPr="00CB0CF3" w:rsidRDefault="00050CCF" w:rsidP="00077696">
            <w:pPr>
              <w:pStyle w:val="EquationCaptions"/>
              <w:jc w:val="left"/>
            </w:pPr>
            <w:r>
              <w:rPr>
                <w:rFonts w:eastAsiaTheme="minorEastAsia"/>
              </w:rPr>
              <w:t xml:space="preserve">Vehicle DOF:  </w:t>
            </w:r>
            <m:oMath>
              <m:sSub>
                <m:sSubPr>
                  <m:ctrlPr>
                    <w:rPr>
                      <w:rFonts w:ascii="Cambria Math" w:hAnsi="Cambria Math"/>
                    </w:rPr>
                  </m:ctrlPr>
                </m:sSubPr>
                <m:e>
                  <m:r>
                    <w:rPr>
                      <w:rFonts w:ascii="Cambria Math" w:hAnsi="Cambria Math"/>
                    </w:rPr>
                    <m:t>m</m:t>
                  </m:r>
                </m:e>
                <m:sub>
                  <m:r>
                    <w:rPr>
                      <w:rFonts w:ascii="Cambria Math" w:hAnsi="Cambria Math"/>
                    </w:rPr>
                    <m:t>t</m:t>
                  </m:r>
                </m:sub>
              </m:sSub>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sSub>
                    <m:sSubPr>
                      <m:ctrlPr>
                        <w:rPr>
                          <w:rFonts w:ascii="Cambria Math" w:hAnsi="Cambria Math"/>
                        </w:rPr>
                      </m:ctrlPr>
                    </m:sSubPr>
                    <m:e>
                      <m:r>
                        <w:rPr>
                          <w:rFonts w:ascii="Cambria Math" w:hAnsi="Cambria Math"/>
                        </w:rPr>
                        <m:t>c</m:t>
                      </m:r>
                    </m:e>
                    <m:sub>
                      <m:r>
                        <w:rPr>
                          <w:rFonts w:ascii="Cambria Math" w:hAnsi="Cambria Math"/>
                        </w:rPr>
                        <m:t>t</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b</m:t>
                          </m:r>
                        </m:sub>
                      </m:sSub>
                      <m:r>
                        <m:rPr>
                          <m:sty m:val="p"/>
                        </m:rPr>
                        <w:rPr>
                          <w:rFonts w:ascii="Cambria Math" w:hAnsi="Cambria Math"/>
                        </w:rPr>
                        <m:t>-</m:t>
                      </m:r>
                      <m:acc>
                        <m:accPr>
                          <m:chr m:val="̇"/>
                          <m:ctrlPr>
                            <w:rPr>
                              <w:rFonts w:ascii="Cambria Math" w:hAnsi="Cambria Math"/>
                            </w:rPr>
                          </m:ctrlPr>
                        </m:accPr>
                        <m:e>
                          <m:r>
                            <m:rPr>
                              <m:sty m:val="p"/>
                            </m:rPr>
                            <w:rPr>
                              <w:rFonts w:ascii="Cambria Math" w:hAnsi="Cambria Math"/>
                            </w:rPr>
                            <m:t>∆</m:t>
                          </m:r>
                        </m:e>
                      </m:acc>
                    </m:e>
                  </m:d>
                  <m:r>
                    <m:rPr>
                      <m:sty m:val="p"/>
                    </m:rPr>
                    <w:rPr>
                      <w:rFonts w:ascii="Cambria Math" w:hAnsi="Cambria Math"/>
                    </w:rPr>
                    <m:t>+</m:t>
                  </m:r>
                  <m:r>
                    <w:rPr>
                      <w:rFonts w:ascii="Cambria Math" w:hAnsi="Cambria Math"/>
                    </w:rPr>
                    <m:t>k</m:t>
                  </m:r>
                </m:e>
                <m:sub>
                  <m:r>
                    <w:rPr>
                      <w:rFonts w:ascii="Cambria Math" w:hAnsi="Cambria Math"/>
                    </w:rPr>
                    <m:t>t</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b</m:t>
                      </m:r>
                    </m:sub>
                  </m:sSub>
                  <m:r>
                    <m:rPr>
                      <m:sty m:val="p"/>
                    </m:rPr>
                    <w:rPr>
                      <w:rFonts w:ascii="Cambria Math" w:hAnsi="Cambria Math"/>
                    </w:rPr>
                    <m:t>-∆</m:t>
                  </m:r>
                </m:e>
              </m:d>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t</m:t>
                  </m:r>
                </m:sub>
              </m:sSub>
              <m:r>
                <w:rPr>
                  <w:rFonts w:ascii="Cambria Math" w:eastAsiaTheme="minorEastAsia" w:hAnsi="Cambria Math"/>
                </w:rPr>
                <m:t>g</m:t>
              </m:r>
              <m:r>
                <m:rPr>
                  <m:sty m:val="p"/>
                </m:rPr>
                <w:rPr>
                  <w:rFonts w:ascii="Cambria Math" w:eastAsiaTheme="minorEastAsia" w:hAnsi="Cambria Math"/>
                </w:rPr>
                <m:t>=0</m:t>
              </m:r>
            </m:oMath>
          </w:p>
        </w:tc>
        <w:tc>
          <w:tcPr>
            <w:tcW w:w="432" w:type="dxa"/>
            <w:vAlign w:val="center"/>
          </w:tcPr>
          <w:p w:rsidR="00050CCF" w:rsidRPr="00BD6DB7" w:rsidRDefault="00050CCF" w:rsidP="00B7723E">
            <w:pPr>
              <w:pStyle w:val="EquationCaptions"/>
            </w:pPr>
            <w:r>
              <w:t>(</w:t>
            </w:r>
            <w:r>
              <w:rPr>
                <w:noProof/>
              </w:rPr>
              <w:fldChar w:fldCharType="begin"/>
            </w:r>
            <w:r>
              <w:rPr>
                <w:noProof/>
              </w:rPr>
              <w:instrText xml:space="preserve"> SEQ Equation \* ARABIC </w:instrText>
            </w:r>
            <w:r>
              <w:rPr>
                <w:noProof/>
              </w:rPr>
              <w:fldChar w:fldCharType="separate"/>
            </w:r>
            <w:r>
              <w:rPr>
                <w:noProof/>
              </w:rPr>
              <w:t>70</w:t>
            </w:r>
            <w:r>
              <w:rPr>
                <w:noProof/>
              </w:rPr>
              <w:fldChar w:fldCharType="end"/>
            </w:r>
            <w:r>
              <w:t>)</w:t>
            </w:r>
          </w:p>
        </w:tc>
      </w:tr>
      <w:tr w:rsidR="00050CCF" w:rsidTr="003977EC">
        <w:tc>
          <w:tcPr>
            <w:tcW w:w="8352" w:type="dxa"/>
            <w:vAlign w:val="center"/>
          </w:tcPr>
          <w:p w:rsidR="00050CCF" w:rsidRPr="00CB0CF3" w:rsidRDefault="00050CCF" w:rsidP="00077696">
            <w:pPr>
              <w:pStyle w:val="EquationCaptions"/>
              <w:jc w:val="left"/>
            </w:pPr>
            <w:r>
              <w:rPr>
                <w:rFonts w:eastAsiaTheme="minorEastAsia"/>
              </w:rPr>
              <w:t xml:space="preserve">Beam DOF: </w:t>
            </w:r>
            <m:oMath>
              <m:acc>
                <m:accPr>
                  <m:chr m:val="̃"/>
                  <m:ctrlPr>
                    <w:rPr>
                      <w:rFonts w:ascii="Cambria Math" w:hAnsi="Cambria Math"/>
                    </w:rPr>
                  </m:ctrlPr>
                </m:accPr>
                <m:e>
                  <m:r>
                    <w:rPr>
                      <w:rFonts w:ascii="Cambria Math" w:hAnsi="Cambria Math"/>
                    </w:rPr>
                    <m:t>m</m:t>
                  </m:r>
                </m:e>
              </m:acc>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b</m:t>
                  </m:r>
                </m:sub>
              </m:sSub>
              <m:r>
                <m:rPr>
                  <m:sty m:val="p"/>
                </m:rPr>
                <w:rPr>
                  <w:rFonts w:ascii="Cambria Math" w:hAnsi="Cambria Math"/>
                </w:rPr>
                <m:t>+</m:t>
              </m:r>
              <m:acc>
                <m:accPr>
                  <m:chr m:val="̃"/>
                  <m:ctrlPr>
                    <w:rPr>
                      <w:rFonts w:ascii="Cambria Math" w:hAnsi="Cambria Math"/>
                    </w:rPr>
                  </m:ctrlPr>
                </m:accPr>
                <m:e>
                  <m:r>
                    <w:rPr>
                      <w:rFonts w:ascii="Cambria Math" w:hAnsi="Cambria Math"/>
                    </w:rPr>
                    <m:t>c</m:t>
                  </m:r>
                </m:e>
              </m:acc>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b</m:t>
                  </m:r>
                </m:sub>
              </m:sSub>
              <m:r>
                <m:rPr>
                  <m:sty m:val="p"/>
                </m:rPr>
                <w:rPr>
                  <w:rFonts w:ascii="Cambria Math" w:hAnsi="Cambria Math"/>
                </w:rPr>
                <m:t>+</m:t>
              </m:r>
              <m:acc>
                <m:accPr>
                  <m:chr m:val="̃"/>
                  <m:ctrlPr>
                    <w:rPr>
                      <w:rFonts w:ascii="Cambria Math" w:hAnsi="Cambria Math"/>
                    </w:rPr>
                  </m:ctrlPr>
                </m:accPr>
                <m:e>
                  <m:r>
                    <w:rPr>
                      <w:rFonts w:ascii="Cambria Math" w:hAnsi="Cambria Math"/>
                    </w:rPr>
                    <m:t>k</m:t>
                  </m:r>
                </m:e>
              </m:acc>
              <m:sSub>
                <m:sSubPr>
                  <m:ctrlPr>
                    <w:rPr>
                      <w:rFonts w:ascii="Cambria Math" w:hAnsi="Cambria Math"/>
                    </w:rPr>
                  </m:ctrlPr>
                </m:sSubPr>
                <m:e>
                  <m:r>
                    <w:rPr>
                      <w:rFonts w:ascii="Cambria Math" w:hAnsi="Cambria Math"/>
                    </w:rPr>
                    <m:t>z</m:t>
                  </m:r>
                </m:e>
                <m:sub>
                  <m:r>
                    <w:rPr>
                      <w:rFonts w:ascii="Cambria Math" w:hAnsi="Cambria Math"/>
                    </w:rPr>
                    <m:t>b</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t</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t</m:t>
                          </m:r>
                        </m:sub>
                      </m:sSub>
                      <m:r>
                        <m:rPr>
                          <m:sty m:val="p"/>
                        </m:rPr>
                        <w:rPr>
                          <w:rFonts w:ascii="Cambria Math" w:hAnsi="Cambria Math"/>
                        </w:rPr>
                        <m: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b</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t</m:t>
                          </m:r>
                        </m:sub>
                      </m:sSub>
                      <m:r>
                        <m:rPr>
                          <m:sty m:val="p"/>
                        </m:rPr>
                        <w:rPr>
                          <w:rFonts w:ascii="Cambria Math" w:hAnsi="Cambria Math"/>
                        </w:rPr>
                        <m:t>+</m:t>
                      </m:r>
                      <m:acc>
                        <m:accPr>
                          <m:chr m:val="̇"/>
                          <m:ctrlPr>
                            <w:rPr>
                              <w:rFonts w:ascii="Cambria Math" w:hAnsi="Cambria Math"/>
                            </w:rPr>
                          </m:ctrlPr>
                        </m:accPr>
                        <m:e>
                          <m:r>
                            <m:rPr>
                              <m:sty m:val="p"/>
                            </m:rPr>
                            <w:rPr>
                              <w:rFonts w:ascii="Cambria Math" w:hAnsi="Cambria Math"/>
                            </w:rPr>
                            <m:t>∆</m:t>
                          </m:r>
                        </m:e>
                      </m:acc>
                    </m:e>
                  </m:d>
                </m:e>
              </m:d>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w:rPr>
                              <w:rFonts w:ascii="Cambria Math" w:hAnsi="Cambria Math"/>
                            </w:rPr>
                            <m:t>πvt</m:t>
                          </m:r>
                        </m:num>
                        <m:den>
                          <m:r>
                            <w:rPr>
                              <w:rFonts w:ascii="Cambria Math" w:hAnsi="Cambria Math"/>
                            </w:rPr>
                            <m:t>L</m:t>
                          </m:r>
                        </m:den>
                      </m:f>
                    </m:e>
                  </m:d>
                </m:e>
              </m:func>
              <m:r>
                <m:rPr>
                  <m:sty m:val="p"/>
                </m:rPr>
                <w:rPr>
                  <w:rFonts w:ascii="Cambria Math" w:hAnsi="Cambria Math"/>
                </w:rPr>
                <m:t>=0</m:t>
              </m:r>
            </m:oMath>
          </w:p>
        </w:tc>
        <w:tc>
          <w:tcPr>
            <w:tcW w:w="432" w:type="dxa"/>
            <w:vAlign w:val="center"/>
          </w:tcPr>
          <w:p w:rsidR="00050CCF" w:rsidRPr="00BD6DB7" w:rsidRDefault="00050CCF" w:rsidP="00B7723E">
            <w:pPr>
              <w:pStyle w:val="EquationCaptions"/>
            </w:pPr>
            <w:r>
              <w:t>(</w:t>
            </w:r>
            <w:r>
              <w:rPr>
                <w:noProof/>
              </w:rPr>
              <w:fldChar w:fldCharType="begin"/>
            </w:r>
            <w:r>
              <w:rPr>
                <w:noProof/>
              </w:rPr>
              <w:instrText xml:space="preserve"> SEQ Equation \* ARABIC </w:instrText>
            </w:r>
            <w:r>
              <w:rPr>
                <w:noProof/>
              </w:rPr>
              <w:fldChar w:fldCharType="separate"/>
            </w:r>
            <w:r>
              <w:rPr>
                <w:noProof/>
              </w:rPr>
              <w:t>71</w:t>
            </w:r>
            <w:r>
              <w:rPr>
                <w:noProof/>
              </w:rPr>
              <w:fldChar w:fldCharType="end"/>
            </w:r>
            <w:r>
              <w:t>)</w:t>
            </w:r>
          </w:p>
        </w:tc>
      </w:tr>
    </w:tbl>
    <w:p w:rsidR="00050CCF" w:rsidRPr="00196FC4" w:rsidRDefault="00050CCF" w:rsidP="005A0885">
      <w:pPr>
        <w:rPr>
          <w:rFonts w:eastAsiaTheme="minorEastAsia"/>
        </w:rPr>
      </w:pPr>
      <w:r>
        <w:rPr>
          <w:rFonts w:eastAsiaTheme="minorEastAsia"/>
        </w:rPr>
        <w:t xml:space="preserve">Double-dot notation is used in the preceding equations to indicate the second derivative and therefore </w:t>
      </w:r>
      <w:r w:rsidRPr="001A2DA7">
        <w:rPr>
          <w:rFonts w:eastAsiaTheme="minorEastAsia"/>
          <w:i/>
        </w:rPr>
        <w:t>ü</w:t>
      </w:r>
      <w:r w:rsidRPr="001A2DA7">
        <w:rPr>
          <w:rFonts w:eastAsiaTheme="minorEastAsia"/>
          <w:i/>
          <w:vertAlign w:val="subscript"/>
        </w:rPr>
        <w:t>t</w:t>
      </w:r>
      <w:r>
        <w:rPr>
          <w:rFonts w:eastAsiaTheme="minorEastAsia"/>
        </w:rPr>
        <w:t xml:space="preserve"> is the vertical acceleration of the vehicle and </w:t>
      </w:r>
      <w:r w:rsidRPr="001A2DA7">
        <w:rPr>
          <w:rFonts w:eastAsiaTheme="minorEastAsia"/>
          <w:i/>
        </w:rPr>
        <w:t>z̈</w:t>
      </w:r>
      <w:r w:rsidRPr="001A2DA7">
        <w:rPr>
          <w:rFonts w:eastAsiaTheme="minorEastAsia"/>
          <w:i/>
          <w:vertAlign w:val="subscript"/>
        </w:rPr>
        <w:t>b</w:t>
      </w:r>
      <w:r>
        <w:rPr>
          <w:rFonts w:eastAsiaTheme="minorEastAsia"/>
        </w:rPr>
        <w:t xml:space="preserve"> is the acceleration of the generalized bridge coordinate (</w:t>
      </w:r>
      <w:r w:rsidRPr="001A2DA7">
        <w:rPr>
          <w:rFonts w:eastAsiaTheme="minorEastAsia"/>
          <w:i/>
        </w:rPr>
        <w:t>z</w:t>
      </w:r>
      <w:r w:rsidRPr="001A2DA7">
        <w:rPr>
          <w:rFonts w:eastAsiaTheme="minorEastAsia"/>
          <w:i/>
          <w:vertAlign w:val="subscript"/>
        </w:rPr>
        <w:t>b</w:t>
      </w:r>
      <w:r>
        <w:rPr>
          <w:rFonts w:eastAsiaTheme="minorEastAsia"/>
        </w:rPr>
        <w:t xml:space="preserve">). </w:t>
      </w:r>
    </w:p>
    <w:p w:rsidR="00050CCF" w:rsidRDefault="00050CCF" w:rsidP="00FF3A1C">
      <w:pPr>
        <w:pStyle w:val="Heading5"/>
        <w:rPr>
          <w:rFonts w:eastAsiaTheme="minorEastAsia"/>
        </w:rPr>
      </w:pPr>
      <w:r>
        <w:rPr>
          <w:rFonts w:eastAsiaTheme="minorEastAsia"/>
        </w:rPr>
        <w:t>State Space</w:t>
      </w:r>
    </w:p>
    <w:p w:rsidR="00050CCF" w:rsidRDefault="00050CCF" w:rsidP="005A0885">
      <w:r>
        <w:t>The states of this system (</w:t>
      </w:r>
      <w:r w:rsidRPr="001A2DA7">
        <w:rPr>
          <w:i/>
        </w:rPr>
        <w:t>z</w:t>
      </w:r>
      <w:r w:rsidRPr="001A2DA7">
        <w:rPr>
          <w:i/>
          <w:vertAlign w:val="subscript"/>
        </w:rPr>
        <w:t>1</w:t>
      </w:r>
      <w:r w:rsidRPr="001A2DA7">
        <w:rPr>
          <w:i/>
        </w:rPr>
        <w:t>, z</w:t>
      </w:r>
      <w:r w:rsidRPr="001A2DA7">
        <w:rPr>
          <w:i/>
          <w:vertAlign w:val="subscript"/>
        </w:rPr>
        <w:t>2</w:t>
      </w:r>
      <w:r w:rsidRPr="001A2DA7">
        <w:rPr>
          <w:i/>
        </w:rPr>
        <w:t>, z</w:t>
      </w:r>
      <w:r w:rsidRPr="001A2DA7">
        <w:rPr>
          <w:i/>
          <w:vertAlign w:val="subscript"/>
        </w:rPr>
        <w:t>3</w:t>
      </w:r>
      <w:r>
        <w:t xml:space="preserve"> &amp; </w:t>
      </w:r>
      <w:r w:rsidRPr="001A2DA7">
        <w:rPr>
          <w:i/>
        </w:rPr>
        <w:t>z</w:t>
      </w:r>
      <w:r w:rsidRPr="001A2DA7">
        <w:rPr>
          <w:i/>
          <w:vertAlign w:val="subscript"/>
        </w:rPr>
        <w:t>4</w:t>
      </w:r>
      <w:r>
        <w:t>) may therefore be defin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050CCF" w:rsidTr="00CC3F71">
        <w:tc>
          <w:tcPr>
            <w:tcW w:w="7776" w:type="dxa"/>
          </w:tcPr>
          <w:p w:rsidR="00050CCF" w:rsidRPr="00CB0CF3" w:rsidRDefault="00050CCF" w:rsidP="00077696">
            <w:pPr>
              <w:jc w:val="center"/>
            </w:pP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b</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t</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t</m:t>
                  </m:r>
                </m:sub>
              </m:sSub>
            </m:oMath>
          </w:p>
        </w:tc>
        <w:tc>
          <w:tcPr>
            <w:tcW w:w="864" w:type="dxa"/>
            <w:vAlign w:val="center"/>
          </w:tcPr>
          <w:p w:rsidR="00050CCF" w:rsidRPr="00BD6DB7" w:rsidRDefault="00050CCF"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72</w:t>
            </w:r>
            <w:r>
              <w:rPr>
                <w:noProof/>
              </w:rPr>
              <w:fldChar w:fldCharType="end"/>
            </w:r>
            <w:r>
              <w:t>)</w:t>
            </w:r>
          </w:p>
        </w:tc>
      </w:tr>
    </w:tbl>
    <w:p w:rsidR="00050CCF" w:rsidRDefault="00050CCF" w:rsidP="005A0885">
      <w:r>
        <w:t xml:space="preserve">The profile elevation and velocity are assigned to matrix </w:t>
      </w:r>
      <w:r>
        <w:rPr>
          <w:i/>
        </w:rPr>
        <w:t>U</w:t>
      </w:r>
      <w:r>
        <w:t xml:space="preserve"> with elements (</w:t>
      </w:r>
      <w:r w:rsidRPr="001A2DA7">
        <w:rPr>
          <w:i/>
        </w:rPr>
        <w:t>u</w:t>
      </w:r>
      <w:r w:rsidRPr="001A2DA7">
        <w:rPr>
          <w:i/>
          <w:vertAlign w:val="subscript"/>
        </w:rPr>
        <w:t>1</w:t>
      </w:r>
      <w:r>
        <w:t xml:space="preserve"> &amp; </w:t>
      </w:r>
      <w:r w:rsidRPr="001A2DA7">
        <w:rPr>
          <w:i/>
        </w:rPr>
        <w:t>u</w:t>
      </w:r>
      <w:r w:rsidRPr="001A2DA7">
        <w:rPr>
          <w:i/>
          <w:vertAlign w:val="subscript"/>
        </w:rPr>
        <w:t>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050CCF" w:rsidTr="00CC3F71">
        <w:tc>
          <w:tcPr>
            <w:tcW w:w="7776" w:type="dxa"/>
          </w:tcPr>
          <w:p w:rsidR="00050CCF" w:rsidRPr="00CB0CF3" w:rsidRDefault="00050CCF" w:rsidP="00077696">
            <w:pPr>
              <w:jc w:val="center"/>
            </w:pP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acc>
                <m:accPr>
                  <m:chr m:val="̇"/>
                  <m:ctrlPr>
                    <w:rPr>
                      <w:rFonts w:ascii="Cambria Math" w:hAnsi="Cambria Math"/>
                      <w:i/>
                    </w:rPr>
                  </m:ctrlPr>
                </m:accPr>
                <m:e>
                  <m:r>
                    <w:rPr>
                      <w:rFonts w:ascii="Cambria Math" w:hAnsi="Cambria Math"/>
                    </w:rPr>
                    <m:t>∆</m:t>
                  </m:r>
                </m:e>
              </m:acc>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r>
                <w:rPr>
                  <w:rFonts w:ascii="Cambria Math" w:eastAsiaTheme="minorEastAsia" w:hAnsi="Cambria Math"/>
                </w:rPr>
                <m:t>=∆</m:t>
              </m:r>
            </m:oMath>
          </w:p>
        </w:tc>
        <w:tc>
          <w:tcPr>
            <w:tcW w:w="864" w:type="dxa"/>
            <w:vAlign w:val="center"/>
          </w:tcPr>
          <w:p w:rsidR="00050CCF" w:rsidRPr="00BD6DB7" w:rsidRDefault="00050CCF"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73</w:t>
            </w:r>
            <w:r>
              <w:rPr>
                <w:noProof/>
              </w:rPr>
              <w:fldChar w:fldCharType="end"/>
            </w:r>
            <w:r>
              <w:t>)</w:t>
            </w:r>
          </w:p>
        </w:tc>
      </w:tr>
    </w:tbl>
    <w:p w:rsidR="00050CCF" w:rsidRDefault="00050CCF" w:rsidP="00A57A26">
      <w:r>
        <w:t>The equations of motion are reorganized in terms of the defined state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050CCF" w:rsidTr="00CC3F71">
        <w:tc>
          <w:tcPr>
            <w:tcW w:w="7776" w:type="dxa"/>
            <w:vAlign w:val="center"/>
          </w:tcPr>
          <w:p w:rsidR="00050CCF" w:rsidRPr="00CB0CF3" w:rsidRDefault="00050CCF" w:rsidP="00077696">
            <w:pPr>
              <w:jc w:val="center"/>
            </w:pPr>
            <m:oMath>
              <m:r>
                <w:rPr>
                  <w:rFonts w:ascii="Cambria Math" w:hAnsi="Cambria Math"/>
                </w:rPr>
                <m:t>Z=</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3</m:t>
                                  </m:r>
                                </m:sub>
                              </m:sSub>
                            </m:e>
                          </m:mr>
                          <m:mr>
                            <m:e>
                              <m:sSub>
                                <m:sSubPr>
                                  <m:ctrlPr>
                                    <w:rPr>
                                      <w:rFonts w:ascii="Cambria Math" w:hAnsi="Cambria Math"/>
                                      <w:i/>
                                    </w:rPr>
                                  </m:ctrlPr>
                                </m:sSubPr>
                                <m:e>
                                  <m:r>
                                    <w:rPr>
                                      <w:rFonts w:ascii="Cambria Math" w:hAnsi="Cambria Math"/>
                                    </w:rPr>
                                    <m:t>z</m:t>
                                  </m:r>
                                </m:e>
                                <m:sub>
                                  <m:r>
                                    <w:rPr>
                                      <w:rFonts w:ascii="Cambria Math" w:hAnsi="Cambria Math"/>
                                    </w:rPr>
                                    <m:t>4</m:t>
                                  </m:r>
                                </m:sub>
                              </m:sSub>
                            </m:e>
                          </m:mr>
                        </m:m>
                      </m:e>
                    </m:mr>
                  </m:m>
                </m:e>
              </m:d>
            </m:oMath>
            <w:r>
              <w:rPr>
                <w:rFonts w:eastAsiaTheme="minorEastAsia"/>
              </w:rPr>
              <w:t>;</w:t>
            </w:r>
            <m:oMath>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1</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3</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4</m:t>
                                  </m:r>
                                </m:sub>
                              </m:sSub>
                            </m:e>
                          </m:mr>
                        </m:m>
                      </m:e>
                    </m:mr>
                  </m:m>
                </m:e>
              </m:d>
            </m:oMath>
          </w:p>
        </w:tc>
        <w:tc>
          <w:tcPr>
            <w:tcW w:w="864" w:type="dxa"/>
            <w:vAlign w:val="center"/>
          </w:tcPr>
          <w:p w:rsidR="00050CCF" w:rsidRPr="00BD6DB7" w:rsidRDefault="00050CCF"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74</w:t>
            </w:r>
            <w:r>
              <w:rPr>
                <w:noProof/>
              </w:rPr>
              <w:fldChar w:fldCharType="end"/>
            </w:r>
            <w:r>
              <w:t>)</w:t>
            </w:r>
          </w:p>
        </w:tc>
      </w:tr>
      <w:tr w:rsidR="00050CCF" w:rsidTr="00CC3F71">
        <w:tc>
          <w:tcPr>
            <w:tcW w:w="7776" w:type="dxa"/>
            <w:vAlign w:val="center"/>
          </w:tcPr>
          <w:p w:rsidR="00050CCF" w:rsidRPr="00CB0CF3" w:rsidRDefault="00050CCF" w:rsidP="00077696">
            <w:pPr>
              <w:jc w:val="center"/>
            </w:pPr>
            <m:oMathPara>
              <m:oMath>
                <m:acc>
                  <m:accPr>
                    <m:chr m:val="̇"/>
                    <m:ctrlPr>
                      <w:rPr>
                        <w:rFonts w:ascii="Cambria Math" w:hAnsi="Cambria Math"/>
                        <w:i/>
                      </w:rPr>
                    </m:ctrlPr>
                  </m:accPr>
                  <m:e>
                    <m:r>
                      <w:rPr>
                        <w:rFonts w:ascii="Cambria Math" w:hAnsi="Cambria Math"/>
                      </w:rPr>
                      <m:t>Z</m:t>
                    </m:r>
                  </m:e>
                </m:acc>
                <m:r>
                  <w:rPr>
                    <w:rFonts w:ascii="Cambria Math" w:hAnsi="Cambria Math"/>
                  </w:rPr>
                  <m:t>=AZ+BU+F</m:t>
                </m:r>
              </m:oMath>
            </m:oMathPara>
          </w:p>
        </w:tc>
        <w:tc>
          <w:tcPr>
            <w:tcW w:w="864" w:type="dxa"/>
            <w:vAlign w:val="center"/>
          </w:tcPr>
          <w:p w:rsidR="00050CCF" w:rsidRPr="00BD6DB7" w:rsidRDefault="00050CCF"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75</w:t>
            </w:r>
            <w:r>
              <w:rPr>
                <w:noProof/>
              </w:rPr>
              <w:fldChar w:fldCharType="end"/>
            </w:r>
            <w:r>
              <w:t>)</w:t>
            </w:r>
            <w:r w:rsidRPr="00BD6DB7">
              <w:t xml:space="preserve"> </w:t>
            </w:r>
          </w:p>
        </w:tc>
      </w:tr>
      <w:tr w:rsidR="00050CCF" w:rsidTr="00CC3F71">
        <w:tc>
          <w:tcPr>
            <w:tcW w:w="7776" w:type="dxa"/>
            <w:vAlign w:val="center"/>
          </w:tcPr>
          <w:p w:rsidR="00050CCF" w:rsidRPr="00CB0CF3" w:rsidRDefault="00050CCF" w:rsidP="00077696">
            <w:pPr>
              <w:jc w:val="center"/>
            </w:pPr>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r>
                            <w:rPr>
                              <w:rFonts w:ascii="Cambria Math" w:eastAsiaTheme="minorEastAsia" w:hAnsi="Cambria Math"/>
                            </w:rPr>
                            <m:t>-</m:t>
                          </m:r>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tc>
        <w:tc>
          <w:tcPr>
            <w:tcW w:w="864" w:type="dxa"/>
            <w:vAlign w:val="center"/>
          </w:tcPr>
          <w:p w:rsidR="00050CCF" w:rsidRPr="00BD6DB7" w:rsidRDefault="00050CCF"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76</w:t>
            </w:r>
            <w:r>
              <w:rPr>
                <w:noProof/>
              </w:rPr>
              <w:fldChar w:fldCharType="end"/>
            </w:r>
            <w:r>
              <w:t>)</w:t>
            </w:r>
            <w:r w:rsidRPr="00BD6DB7">
              <w:t xml:space="preserve"> </w:t>
            </w:r>
          </w:p>
        </w:tc>
      </w:tr>
      <w:tr w:rsidR="00050CCF" w:rsidTr="00CC3F71">
        <w:tc>
          <w:tcPr>
            <w:tcW w:w="7776" w:type="dxa"/>
            <w:vAlign w:val="center"/>
          </w:tcPr>
          <w:p w:rsidR="00050CCF" w:rsidRPr="00CB0CF3" w:rsidRDefault="00050CCF" w:rsidP="00077696">
            <w:pPr>
              <w:jc w:val="center"/>
            </w:pPr>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tc>
        <w:tc>
          <w:tcPr>
            <w:tcW w:w="864" w:type="dxa"/>
            <w:vAlign w:val="center"/>
          </w:tcPr>
          <w:p w:rsidR="00050CCF" w:rsidRPr="00BD6DB7" w:rsidRDefault="00050CCF"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77</w:t>
            </w:r>
            <w:r>
              <w:rPr>
                <w:noProof/>
              </w:rPr>
              <w:fldChar w:fldCharType="end"/>
            </w:r>
            <w:r>
              <w:t>)</w:t>
            </w:r>
            <w:r w:rsidRPr="00BD6DB7">
              <w:t xml:space="preserve"> </w:t>
            </w:r>
          </w:p>
        </w:tc>
      </w:tr>
      <w:tr w:rsidR="00050CCF" w:rsidTr="00CC3F71">
        <w:tc>
          <w:tcPr>
            <w:tcW w:w="7776" w:type="dxa"/>
            <w:vAlign w:val="center"/>
          </w:tcPr>
          <w:p w:rsidR="00050CCF" w:rsidRPr="00CB0CF3" w:rsidRDefault="00050CCF" w:rsidP="00077696">
            <w:pPr>
              <w:jc w:val="center"/>
            </w:pPr>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tc>
        <w:tc>
          <w:tcPr>
            <w:tcW w:w="864" w:type="dxa"/>
            <w:vAlign w:val="center"/>
          </w:tcPr>
          <w:p w:rsidR="00050CCF" w:rsidRPr="00BD6DB7" w:rsidRDefault="00050CCF"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78</w:t>
            </w:r>
            <w:r>
              <w:rPr>
                <w:noProof/>
              </w:rPr>
              <w:fldChar w:fldCharType="end"/>
            </w:r>
            <w:r>
              <w:t>)</w:t>
            </w:r>
          </w:p>
        </w:tc>
      </w:tr>
    </w:tbl>
    <w:p w:rsidR="00050CCF" w:rsidRDefault="00050CCF" w:rsidP="00A57A26">
      <w:r>
        <w:t>When the vehicle is off the bridge, the bridge experiences free vibration and the vehicle’s motion is independent of the bridge motion. The state-space matrices for this condition are provid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050CCF" w:rsidTr="00CC3F71">
        <w:tc>
          <w:tcPr>
            <w:tcW w:w="7776" w:type="dxa"/>
          </w:tcPr>
          <w:p w:rsidR="00050CCF" w:rsidRPr="00CB0CF3" w:rsidRDefault="00050CCF" w:rsidP="00077696">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tc>
        <w:tc>
          <w:tcPr>
            <w:tcW w:w="864" w:type="dxa"/>
            <w:vAlign w:val="center"/>
          </w:tcPr>
          <w:p w:rsidR="00050CCF" w:rsidRPr="00BD6DB7" w:rsidRDefault="00050CCF"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79</w:t>
            </w:r>
            <w:r>
              <w:rPr>
                <w:noProof/>
              </w:rPr>
              <w:fldChar w:fldCharType="end"/>
            </w:r>
            <w:r>
              <w:t>)</w:t>
            </w:r>
            <w:r w:rsidRPr="00BD6DB7">
              <w:t xml:space="preserve"> </w:t>
            </w:r>
          </w:p>
        </w:tc>
      </w:tr>
      <w:tr w:rsidR="00050CCF" w:rsidTr="00CC3F71">
        <w:tc>
          <w:tcPr>
            <w:tcW w:w="7776" w:type="dxa"/>
          </w:tcPr>
          <w:p w:rsidR="00050CCF" w:rsidRPr="00CB0CF3" w:rsidRDefault="00050CCF" w:rsidP="00077696">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tc>
        <w:tc>
          <w:tcPr>
            <w:tcW w:w="864" w:type="dxa"/>
            <w:vAlign w:val="center"/>
          </w:tcPr>
          <w:p w:rsidR="00050CCF" w:rsidRPr="00BD6DB7" w:rsidRDefault="00050CCF"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80</w:t>
            </w:r>
            <w:r>
              <w:rPr>
                <w:noProof/>
              </w:rPr>
              <w:fldChar w:fldCharType="end"/>
            </w:r>
            <w:r>
              <w:t>)</w:t>
            </w:r>
            <w:r w:rsidRPr="00BD6DB7">
              <w:t xml:space="preserve"> </w:t>
            </w:r>
          </w:p>
        </w:tc>
      </w:tr>
      <w:tr w:rsidR="00050CCF" w:rsidTr="00CC3F71">
        <w:tc>
          <w:tcPr>
            <w:tcW w:w="7776" w:type="dxa"/>
          </w:tcPr>
          <w:p w:rsidR="00050CCF" w:rsidRPr="00CB0CF3" w:rsidRDefault="00050CCF" w:rsidP="00077696">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tc>
        <w:tc>
          <w:tcPr>
            <w:tcW w:w="864" w:type="dxa"/>
            <w:vAlign w:val="center"/>
          </w:tcPr>
          <w:p w:rsidR="00050CCF" w:rsidRPr="00BD6DB7" w:rsidRDefault="00050CCF"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81</w:t>
            </w:r>
            <w:r>
              <w:rPr>
                <w:noProof/>
              </w:rPr>
              <w:fldChar w:fldCharType="end"/>
            </w:r>
            <w:r>
              <w:t>)</w:t>
            </w:r>
            <w:r w:rsidRPr="00BD6DB7">
              <w:t xml:space="preserve"> </w:t>
            </w:r>
          </w:p>
        </w:tc>
      </w:tr>
    </w:tbl>
    <w:p w:rsidR="00050CCF" w:rsidRDefault="00050CCF" w:rsidP="00391015">
      <w:pPr>
        <w:pStyle w:val="Heading3"/>
      </w:pPr>
      <w:bookmarkStart w:id="43" w:name="_Toc536017965"/>
      <w:r>
        <w:t>Implementation</w:t>
      </w:r>
      <w:bookmarkEnd w:id="43"/>
    </w:p>
    <w:p w:rsidR="00050CCF" w:rsidRDefault="00050CCF" w:rsidP="00967B9D">
      <w:r>
        <w:t>The first step in determining the appropriate parameters for defining the state-space model is to define a beam that can approximate bridge response due to a vehicle traveling along specified path of travel. The distributed stiffness (</w:t>
      </w:r>
      <w:r w:rsidRPr="005A0885">
        <w:rPr>
          <w:i/>
        </w:rPr>
        <w:t>EI</w:t>
      </w:r>
      <w:r>
        <w:t>) can be approximated by first determining the stiffness of the bridge to a point load at midspan along the path of travel. This stiffness value (</w:t>
      </w:r>
      <w:r w:rsidRPr="005A0885">
        <w:rPr>
          <w:i/>
        </w:rPr>
        <w:t>K</w:t>
      </w:r>
      <w:r w:rsidRPr="005A0885">
        <w:rPr>
          <w:i/>
          <w:vertAlign w:val="subscript"/>
        </w:rPr>
        <w:t>mid</w:t>
      </w:r>
      <w:r>
        <w:t xml:space="preserve">) may be determined experimentally or with a refined FE model. The appropriate </w:t>
      </w:r>
      <w:r w:rsidRPr="005A0885">
        <w:rPr>
          <w:i/>
        </w:rPr>
        <w:t>EI</w:t>
      </w:r>
      <w:r>
        <w:t xml:space="preserve"> value is subsequently calculated using the generalized stiffness evaluated for a unit load at midspan. Stiffness is assumed to be uniformly distributed (i.e. </w:t>
      </w:r>
      <w:r w:rsidRPr="005A0885">
        <w:rPr>
          <w:i/>
        </w:rPr>
        <w:t>EI</w:t>
      </w:r>
      <w:r>
        <w:t xml:space="preserve"> is constant along the length of the beam). The following equations describe that calculation for single-span and two-span model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050CCF" w:rsidTr="00B7723E">
        <w:trPr>
          <w:trHeight w:val="720"/>
          <w:jc w:val="center"/>
        </w:trPr>
        <w:tc>
          <w:tcPr>
            <w:tcW w:w="7776" w:type="dxa"/>
            <w:vAlign w:val="center"/>
          </w:tcPr>
          <w:p w:rsidR="00050CCF" w:rsidRPr="007F10ED" w:rsidRDefault="00050CCF" w:rsidP="003252B6">
            <w:pPr>
              <w:pStyle w:val="squish"/>
              <w:jc w:val="center"/>
            </w:pPr>
            <w:r>
              <w:rPr>
                <w:rFonts w:eastAsiaTheme="minorEastAsia"/>
              </w:rPr>
              <w:t xml:space="preserve">Single Span:  </w:t>
            </w:r>
            <m:oMath>
              <m:r>
                <w:rPr>
                  <w:rFonts w:ascii="Cambria Math" w:hAnsi="Cambria Math"/>
                </w:rPr>
                <m:t xml:space="preserve">EI= </m:t>
              </m:r>
              <m:sSub>
                <m:sSubPr>
                  <m:ctrlPr>
                    <w:rPr>
                      <w:rFonts w:ascii="Cambria Math" w:hAnsi="Cambria Math"/>
                      <w:i/>
                    </w:rPr>
                  </m:ctrlPr>
                </m:sSubPr>
                <m:e>
                  <m:r>
                    <w:rPr>
                      <w:rFonts w:ascii="Cambria Math" w:hAnsi="Cambria Math"/>
                    </w:rPr>
                    <m:t>K</m:t>
                  </m:r>
                </m:e>
                <m:sub>
                  <m:r>
                    <w:rPr>
                      <w:rFonts w:ascii="Cambria Math" w:hAnsi="Cambria Math"/>
                    </w:rPr>
                    <m:t>mid</m:t>
                  </m:r>
                </m:sub>
              </m:sSub>
              <m:r>
                <w:rPr>
                  <w:rFonts w:ascii="Cambria Math" w:hAnsi="Cambria Math"/>
                </w:rPr>
                <m:t>*</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L</m:t>
                      </m:r>
                    </m:e>
                    <m:sup>
                      <m:r>
                        <w:rPr>
                          <w:rFonts w:ascii="Cambria Math" w:hAnsi="Cambria Math"/>
                        </w:rPr>
                        <m:t>3</m:t>
                      </m:r>
                    </m:sup>
                  </m:sSup>
                </m:num>
                <m:den>
                  <m:sSup>
                    <m:sSupPr>
                      <m:ctrlPr>
                        <w:rPr>
                          <w:rFonts w:ascii="Cambria Math" w:hAnsi="Cambria Math"/>
                          <w:i/>
                        </w:rPr>
                      </m:ctrlPr>
                    </m:sSupPr>
                    <m:e>
                      <m:r>
                        <w:rPr>
                          <w:rFonts w:ascii="Cambria Math" w:hAnsi="Cambria Math"/>
                        </w:rPr>
                        <m:t>π</m:t>
                      </m:r>
                    </m:e>
                    <m:sup>
                      <m:r>
                        <w:rPr>
                          <w:rFonts w:ascii="Cambria Math" w:hAnsi="Cambria Math"/>
                        </w:rPr>
                        <m:t>4</m:t>
                      </m:r>
                    </m:sup>
                  </m:sSup>
                </m:den>
              </m:f>
            </m:oMath>
          </w:p>
        </w:tc>
        <w:tc>
          <w:tcPr>
            <w:tcW w:w="864" w:type="dxa"/>
            <w:vAlign w:val="center"/>
          </w:tcPr>
          <w:p w:rsidR="00050CCF" w:rsidRPr="00BD6DB7" w:rsidRDefault="00050CCF" w:rsidP="003252B6">
            <w:pPr>
              <w:pStyle w:val="EquationCaptions"/>
            </w:pPr>
            <w:bookmarkStart w:id="44" w:name="_Ref5626049"/>
            <w:r>
              <w:t>(</w:t>
            </w:r>
            <w:r>
              <w:rPr>
                <w:noProof/>
              </w:rPr>
              <w:fldChar w:fldCharType="begin"/>
            </w:r>
            <w:r>
              <w:rPr>
                <w:noProof/>
              </w:rPr>
              <w:instrText xml:space="preserve"> SEQ Equation \* ARABIC </w:instrText>
            </w:r>
            <w:r>
              <w:rPr>
                <w:noProof/>
              </w:rPr>
              <w:fldChar w:fldCharType="separate"/>
            </w:r>
            <w:r>
              <w:rPr>
                <w:noProof/>
              </w:rPr>
              <w:t>82</w:t>
            </w:r>
            <w:r>
              <w:rPr>
                <w:noProof/>
              </w:rPr>
              <w:fldChar w:fldCharType="end"/>
            </w:r>
            <w:bookmarkEnd w:id="44"/>
            <w:r>
              <w:t>)</w:t>
            </w:r>
          </w:p>
        </w:tc>
      </w:tr>
      <w:tr w:rsidR="00050CCF" w:rsidTr="00B7723E">
        <w:trPr>
          <w:trHeight w:val="720"/>
          <w:jc w:val="center"/>
        </w:trPr>
        <w:tc>
          <w:tcPr>
            <w:tcW w:w="7776" w:type="dxa"/>
            <w:vAlign w:val="center"/>
          </w:tcPr>
          <w:p w:rsidR="00050CCF" w:rsidRPr="007F10ED" w:rsidRDefault="00050CCF" w:rsidP="003252B6">
            <w:pPr>
              <w:pStyle w:val="squish"/>
              <w:jc w:val="center"/>
              <w:rPr>
                <w:rFonts w:ascii="Calibri" w:eastAsia="Calibri" w:hAnsi="Calibri" w:cs="Times New Roman"/>
              </w:rPr>
            </w:pPr>
            <w:r>
              <w:rPr>
                <w:rFonts w:ascii="Calibri" w:eastAsia="Calibri" w:hAnsi="Calibri" w:cs="Times New Roman"/>
              </w:rPr>
              <w:t xml:space="preserve">Two-Span:  </w:t>
            </w:r>
            <m:oMath>
              <m:r>
                <w:rPr>
                  <w:rFonts w:ascii="Cambria Math" w:hAnsi="Cambria Math"/>
                </w:rPr>
                <m:t xml:space="preserve">EI= </m:t>
              </m:r>
              <m:sSub>
                <m:sSubPr>
                  <m:ctrlPr>
                    <w:rPr>
                      <w:rFonts w:ascii="Cambria Math" w:hAnsi="Cambria Math"/>
                      <w:i/>
                    </w:rPr>
                  </m:ctrlPr>
                </m:sSubPr>
                <m:e>
                  <m:r>
                    <w:rPr>
                      <w:rFonts w:ascii="Cambria Math" w:hAnsi="Cambria Math"/>
                    </w:rPr>
                    <m:t>K</m:t>
                  </m:r>
                </m:e>
                <m:sub>
                  <m:r>
                    <w:rPr>
                      <w:rFonts w:ascii="Cambria Math" w:hAnsi="Cambria Math"/>
                    </w:rPr>
                    <m:t>mid</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3</m:t>
                      </m:r>
                    </m:sup>
                  </m:sSup>
                </m:num>
                <m:den>
                  <m:sSup>
                    <m:sSupPr>
                      <m:ctrlPr>
                        <w:rPr>
                          <w:rFonts w:ascii="Cambria Math" w:hAnsi="Cambria Math"/>
                          <w:i/>
                        </w:rPr>
                      </m:ctrlPr>
                    </m:sSupPr>
                    <m:e>
                      <m:r>
                        <w:rPr>
                          <w:rFonts w:ascii="Cambria Math" w:hAnsi="Cambria Math"/>
                        </w:rPr>
                        <m:t>π</m:t>
                      </m:r>
                    </m:e>
                    <m:sup>
                      <m:r>
                        <w:rPr>
                          <w:rFonts w:ascii="Cambria Math" w:hAnsi="Cambria Math"/>
                        </w:rPr>
                        <m:t>4</m:t>
                      </m:r>
                    </m:sup>
                  </m:sSup>
                </m:den>
              </m:f>
            </m:oMath>
          </w:p>
        </w:tc>
        <w:tc>
          <w:tcPr>
            <w:tcW w:w="864" w:type="dxa"/>
            <w:vAlign w:val="center"/>
          </w:tcPr>
          <w:p w:rsidR="00050CCF" w:rsidRPr="00BD6DB7" w:rsidRDefault="00050CCF" w:rsidP="003252B6">
            <w:pPr>
              <w:pStyle w:val="EquationCaptions"/>
              <w:rPr>
                <w:rFonts w:ascii="Calibri" w:eastAsia="Calibri" w:hAnsi="Calibri" w:cs="Times New Roman"/>
              </w:rPr>
            </w:pPr>
            <w:bookmarkStart w:id="45" w:name="_Ref5626055"/>
            <w:r w:rsidRPr="00BD6DB7">
              <w:rPr>
                <w:rFonts w:ascii="Calibri" w:eastAsia="Calibri" w:hAnsi="Calibri" w:cs="Times New Roman"/>
              </w:rPr>
              <w:t>(</w:t>
            </w:r>
            <w:r>
              <w:rPr>
                <w:rFonts w:ascii="Calibri" w:eastAsia="Calibri" w:hAnsi="Calibri" w:cs="Times New Roman"/>
              </w:rPr>
              <w:fldChar w:fldCharType="begin"/>
            </w:r>
            <w:r>
              <w:rPr>
                <w:rFonts w:ascii="Calibri" w:eastAsia="Calibri" w:hAnsi="Calibri" w:cs="Times New Roman"/>
              </w:rPr>
              <w:instrText xml:space="preserve"> SEQ Equation \* ARABIC </w:instrText>
            </w:r>
            <w:r>
              <w:rPr>
                <w:rFonts w:ascii="Calibri" w:eastAsia="Calibri" w:hAnsi="Calibri" w:cs="Times New Roman"/>
              </w:rPr>
              <w:fldChar w:fldCharType="separate"/>
            </w:r>
            <w:r>
              <w:rPr>
                <w:rFonts w:ascii="Calibri" w:eastAsia="Calibri" w:hAnsi="Calibri" w:cs="Times New Roman"/>
                <w:noProof/>
              </w:rPr>
              <w:t>83</w:t>
            </w:r>
            <w:r>
              <w:rPr>
                <w:rFonts w:ascii="Calibri" w:eastAsia="Calibri" w:hAnsi="Calibri" w:cs="Times New Roman"/>
              </w:rPr>
              <w:fldChar w:fldCharType="end"/>
            </w:r>
            <w:bookmarkEnd w:id="45"/>
            <w:r>
              <w:t>)</w:t>
            </w:r>
          </w:p>
        </w:tc>
      </w:tr>
    </w:tbl>
    <w:p w:rsidR="00050CCF" w:rsidRDefault="00050CCF" w:rsidP="00967B9D">
      <w:pPr>
        <w:rPr>
          <w:rFonts w:eastAsiaTheme="minorEastAsia"/>
        </w:rPr>
      </w:pPr>
      <w:r>
        <w:rPr>
          <w:rFonts w:eastAsiaTheme="minorEastAsia"/>
        </w:rPr>
        <w:t>Once the distributed stiffness of the beam is determined, the distributed mass of the beam may be calculated such that the beam has a first-bending natural frequency (</w:t>
      </w:r>
      <w:r w:rsidRPr="00017D3E">
        <w:rPr>
          <w:rFonts w:eastAsiaTheme="minorEastAsia" w:cstheme="minorHAnsi"/>
          <w:i/>
        </w:rPr>
        <w:t>ω</w:t>
      </w:r>
      <w:r w:rsidRPr="00017D3E">
        <w:rPr>
          <w:rFonts w:eastAsiaTheme="minorEastAsia"/>
          <w:i/>
          <w:vertAlign w:val="subscript"/>
        </w:rPr>
        <w:t>n</w:t>
      </w:r>
      <w:r>
        <w:rPr>
          <w:rFonts w:eastAsiaTheme="minorEastAsia"/>
        </w:rPr>
        <w:t xml:space="preserve"> in rad/sec) equal to that of the bridge. Mass was assumed to be uniformly distributed along the length of the beam for the models presented herein. The total equivalent beam mass (</w:t>
      </w:r>
      <w:r w:rsidRPr="00017D3E">
        <w:rPr>
          <w:rFonts w:eastAsiaTheme="minorEastAsia"/>
          <w:i/>
        </w:rPr>
        <w:t>m</w:t>
      </w:r>
      <w:r w:rsidRPr="00017D3E">
        <w:rPr>
          <w:rFonts w:eastAsiaTheme="minorEastAsia"/>
          <w:i/>
          <w:vertAlign w:val="subscript"/>
        </w:rPr>
        <w:t>b</w:t>
      </w:r>
      <w:r>
        <w:rPr>
          <w:rFonts w:eastAsiaTheme="minorEastAsia"/>
        </w:rPr>
        <w:t>) may therefore be calculated with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050CCF" w:rsidTr="003252B6">
        <w:trPr>
          <w:trHeight w:val="720"/>
        </w:trPr>
        <w:tc>
          <w:tcPr>
            <w:tcW w:w="7776" w:type="dxa"/>
            <w:vAlign w:val="center"/>
          </w:tcPr>
          <w:p w:rsidR="00050CCF" w:rsidRPr="004E3930" w:rsidRDefault="00050CCF" w:rsidP="004E3930">
            <w:pPr>
              <w:jc w:val="center"/>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b</m:t>
                    </m:r>
                  </m:sub>
                </m:sSub>
                <m:r>
                  <m:rPr>
                    <m:sty m:val="p"/>
                  </m:rPr>
                  <w:rPr>
                    <w:rFonts w:ascii="Cambria Math" w:hAnsi="Cambria Math"/>
                  </w:rPr>
                  <m:t>=</m:t>
                </m:r>
                <m:f>
                  <m:fPr>
                    <m:ctrlPr>
                      <w:rPr>
                        <w:rFonts w:ascii="Cambria Math" w:hAnsi="Cambria Math"/>
                      </w:rPr>
                    </m:ctrlPr>
                  </m:fPr>
                  <m:num>
                    <m:r>
                      <w:rPr>
                        <w:rFonts w:ascii="Cambria Math" w:hAnsi="Cambria Math"/>
                      </w:rPr>
                      <m:t>EI</m:t>
                    </m:r>
                    <m:sSup>
                      <m:sSupPr>
                        <m:ctrlPr>
                          <w:rPr>
                            <w:rFonts w:ascii="Cambria Math" w:hAnsi="Cambria Math"/>
                          </w:rPr>
                        </m:ctrlPr>
                      </m:sSupPr>
                      <m:e>
                        <m:r>
                          <w:rPr>
                            <w:rFonts w:ascii="Cambria Math" w:hAnsi="Cambria Math"/>
                          </w:rPr>
                          <m:t>π</m:t>
                        </m:r>
                      </m:e>
                      <m:sup>
                        <m:r>
                          <w:rPr>
                            <w:rFonts w:ascii="Cambria Math" w:hAnsi="Cambria Math"/>
                          </w:rPr>
                          <m:t>4</m:t>
                        </m:r>
                      </m:sup>
                    </m:sSup>
                  </m:num>
                  <m:den>
                    <m:sSubSup>
                      <m:sSubSupPr>
                        <m:ctrlPr>
                          <w:rPr>
                            <w:rFonts w:ascii="Cambria Math" w:hAnsi="Cambria Math"/>
                          </w:rPr>
                        </m:ctrlPr>
                      </m:sSubSupPr>
                      <m:e>
                        <m:r>
                          <w:rPr>
                            <w:rFonts w:ascii="Cambria Math" w:hAnsi="Cambria Math"/>
                          </w:rPr>
                          <m:t>ω</m:t>
                        </m:r>
                      </m:e>
                      <m:sub>
                        <m:r>
                          <w:rPr>
                            <w:rFonts w:ascii="Cambria Math" w:hAnsi="Cambria Math"/>
                          </w:rPr>
                          <m:t>n</m:t>
                        </m:r>
                      </m:sub>
                      <m:sup>
                        <m:r>
                          <w:rPr>
                            <w:rFonts w:ascii="Cambria Math" w:hAnsi="Cambria Math"/>
                          </w:rPr>
                          <m:t>2</m:t>
                        </m:r>
                      </m:sup>
                    </m:sSubSup>
                    <m:sSup>
                      <m:sSupPr>
                        <m:ctrlPr>
                          <w:rPr>
                            <w:rFonts w:ascii="Cambria Math" w:hAnsi="Cambria Math"/>
                          </w:rPr>
                        </m:ctrlPr>
                      </m:sSupPr>
                      <m:e>
                        <m:r>
                          <w:rPr>
                            <w:rFonts w:ascii="Cambria Math" w:hAnsi="Cambria Math"/>
                          </w:rPr>
                          <m:t>L</m:t>
                        </m:r>
                      </m:e>
                      <m:sup>
                        <m:r>
                          <w:rPr>
                            <w:rFonts w:ascii="Cambria Math" w:hAnsi="Cambria Math"/>
                          </w:rPr>
                          <m:t>3</m:t>
                        </m:r>
                      </m:sup>
                    </m:sSup>
                  </m:den>
                </m:f>
              </m:oMath>
            </m:oMathPara>
          </w:p>
        </w:tc>
        <w:tc>
          <w:tcPr>
            <w:tcW w:w="864" w:type="dxa"/>
            <w:vAlign w:val="center"/>
          </w:tcPr>
          <w:p w:rsidR="00050CCF" w:rsidRPr="00BD6DB7" w:rsidRDefault="00050CCF" w:rsidP="003252B6">
            <w:pPr>
              <w:pStyle w:val="EquationCaptions"/>
            </w:pPr>
            <w:bookmarkStart w:id="46" w:name="_Ref5626090"/>
            <w:r>
              <w:t>(</w:t>
            </w:r>
            <w:r>
              <w:rPr>
                <w:noProof/>
              </w:rPr>
              <w:fldChar w:fldCharType="begin"/>
            </w:r>
            <w:r>
              <w:rPr>
                <w:noProof/>
              </w:rPr>
              <w:instrText xml:space="preserve"> SEQ Equation \* ARABIC </w:instrText>
            </w:r>
            <w:r>
              <w:rPr>
                <w:noProof/>
              </w:rPr>
              <w:fldChar w:fldCharType="separate"/>
            </w:r>
            <w:r>
              <w:rPr>
                <w:noProof/>
              </w:rPr>
              <w:t>84</w:t>
            </w:r>
            <w:r>
              <w:rPr>
                <w:noProof/>
              </w:rPr>
              <w:fldChar w:fldCharType="end"/>
            </w:r>
            <w:bookmarkEnd w:id="46"/>
            <w:r>
              <w:t>)</w:t>
            </w:r>
          </w:p>
        </w:tc>
      </w:tr>
    </w:tbl>
    <w:p w:rsidR="00050CCF" w:rsidRDefault="00050CCF" w:rsidP="003252B6">
      <w:pPr>
        <w:rPr>
          <w:rFonts w:eastAsiaTheme="minorEastAsia"/>
        </w:rPr>
      </w:pPr>
      <w:r>
        <w:rPr>
          <w:rFonts w:eastAsiaTheme="minorEastAsia"/>
        </w:rPr>
        <w:t>The vehicle is also reduced to a single degree-of-freedom based on known mass (</w:t>
      </w:r>
      <w:r w:rsidRPr="00017D3E">
        <w:rPr>
          <w:rFonts w:eastAsiaTheme="minorEastAsia"/>
          <w:i/>
        </w:rPr>
        <w:t>m</w:t>
      </w:r>
      <w:r w:rsidRPr="00017D3E">
        <w:rPr>
          <w:rFonts w:eastAsiaTheme="minorEastAsia"/>
          <w:i/>
          <w:vertAlign w:val="subscript"/>
        </w:rPr>
        <w:t>v</w:t>
      </w:r>
      <w:r>
        <w:rPr>
          <w:rFonts w:eastAsiaTheme="minorEastAsia"/>
        </w:rPr>
        <w:t>) and natural frequency (</w:t>
      </w:r>
      <w:r w:rsidRPr="00017D3E">
        <w:rPr>
          <w:rFonts w:eastAsiaTheme="minorEastAsia" w:cstheme="minorHAnsi"/>
          <w:i/>
        </w:rPr>
        <w:t>ω</w:t>
      </w:r>
      <w:r w:rsidRPr="00017D3E">
        <w:rPr>
          <w:rFonts w:eastAsiaTheme="minorEastAsia" w:cstheme="minorHAnsi"/>
          <w:i/>
          <w:vertAlign w:val="subscript"/>
        </w:rPr>
        <w:t>v</w:t>
      </w:r>
      <w:r>
        <w:rPr>
          <w:rFonts w:eastAsiaTheme="minorEastAsia"/>
        </w:rPr>
        <w:t>) as described for FE simulations. The suspension spring stiffness (</w:t>
      </w:r>
      <w:r w:rsidRPr="00017D3E">
        <w:rPr>
          <w:rFonts w:eastAsiaTheme="minorEastAsia"/>
          <w:i/>
        </w:rPr>
        <w:t>k</w:t>
      </w:r>
      <w:r w:rsidRPr="00017D3E">
        <w:rPr>
          <w:rFonts w:eastAsiaTheme="minorEastAsia"/>
          <w:i/>
          <w:vertAlign w:val="subscript"/>
        </w:rPr>
        <w:t>v</w:t>
      </w:r>
      <w:r>
        <w:rPr>
          <w:rFonts w:eastAsiaTheme="minorEastAsia"/>
        </w:rPr>
        <w:t>) may be calculat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050CCF" w:rsidTr="003252B6">
        <w:trPr>
          <w:trHeight w:val="720"/>
        </w:trPr>
        <w:tc>
          <w:tcPr>
            <w:tcW w:w="7776" w:type="dxa"/>
            <w:vAlign w:val="center"/>
          </w:tcPr>
          <w:p w:rsidR="00050CCF" w:rsidRPr="004E3930" w:rsidRDefault="00050CCF" w:rsidP="00FF3A1C">
            <w:pPr>
              <w:jc w:val="cente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v</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v</m:t>
                    </m:r>
                  </m:sub>
                </m:sSub>
              </m:oMath>
            </m:oMathPara>
          </w:p>
        </w:tc>
        <w:tc>
          <w:tcPr>
            <w:tcW w:w="864" w:type="dxa"/>
            <w:vAlign w:val="center"/>
          </w:tcPr>
          <w:p w:rsidR="00050CCF" w:rsidRPr="003252B6" w:rsidRDefault="00050CCF" w:rsidP="003252B6">
            <w:pPr>
              <w:pStyle w:val="EquationCaptions"/>
            </w:pPr>
            <w:r w:rsidRPr="003252B6">
              <w:t>(</w:t>
            </w:r>
            <w:r>
              <w:rPr>
                <w:noProof/>
              </w:rPr>
              <w:fldChar w:fldCharType="begin"/>
            </w:r>
            <w:r>
              <w:rPr>
                <w:noProof/>
              </w:rPr>
              <w:instrText xml:space="preserve"> SEQ Equation \* ARABIC </w:instrText>
            </w:r>
            <w:r>
              <w:rPr>
                <w:noProof/>
              </w:rPr>
              <w:fldChar w:fldCharType="separate"/>
            </w:r>
            <w:r>
              <w:rPr>
                <w:noProof/>
              </w:rPr>
              <w:t>85</w:t>
            </w:r>
            <w:r>
              <w:rPr>
                <w:noProof/>
              </w:rPr>
              <w:fldChar w:fldCharType="end"/>
            </w:r>
            <w:r w:rsidRPr="003252B6">
              <w:t>)</w:t>
            </w:r>
          </w:p>
        </w:tc>
      </w:tr>
    </w:tbl>
    <w:p w:rsidR="00050CCF" w:rsidRDefault="00050CCF" w:rsidP="00967B9D">
      <w:pPr>
        <w:rPr>
          <w:rFonts w:eastAsiaTheme="minorEastAsia"/>
        </w:rPr>
      </w:pPr>
      <w:r>
        <w:rPr>
          <w:rFonts w:eastAsiaTheme="minorEastAsia"/>
        </w:rPr>
        <w:t xml:space="preserve">The profile should be measured and provided in the form of sequential distance and elevation measurements. The distance values should be monotonically increasing. </w:t>
      </w:r>
    </w:p>
    <w:p w:rsidR="00050CCF" w:rsidRDefault="00050CCF" w:rsidP="00967B9D">
      <w:pPr>
        <w:rPr>
          <w:rFonts w:eastAsiaTheme="minorEastAsia"/>
        </w:rPr>
      </w:pPr>
      <w:r>
        <w:rPr>
          <w:rFonts w:eastAsiaTheme="minorEastAsia"/>
        </w:rPr>
        <w:t xml:space="preserve">With all parameter values obtained and assigned, the scenario may be simulated by stepping through each time increment, solving each “state” in-turn. This is easily accomplished programmatically with a loop. The corresponding computer code is available upon request. </w:t>
      </w:r>
    </w:p>
    <w:p w:rsidR="00050CCF" w:rsidRDefault="00050CCF" w:rsidP="00967B9D">
      <w:pPr>
        <w:rPr>
          <w:rFonts w:eastAsiaTheme="minorEastAsia"/>
        </w:rPr>
      </w:pPr>
      <w:r>
        <w:rPr>
          <w:rFonts w:eastAsiaTheme="minorEastAsia"/>
        </w:rPr>
        <w:t xml:space="preserve">While the state-space model directly computes bridge displacement, the amplification (and other response quantities) is easily computed and is the quantity reported in many of the supporting figures. The assumed shape functions are unable to accurately predict displacement due to a point load (especially in the case of two-span continuous models) as previously discussed. Furthermore, the simplified models reduce the bridge to a single beam, neglecting the change in transverse load distribution as the load changes position on the bridge. By computing the amplification (normalizing displacement responses by static deflection), the resulting errors, as well as any errors in computing equivalent stiffness and mass, are mitigated. </w:t>
      </w:r>
    </w:p>
    <w:p w:rsidR="00050CCF" w:rsidRDefault="00050CCF" w:rsidP="00967B9D">
      <w:pPr>
        <w:rPr>
          <w:rFonts w:eastAsiaTheme="minorEastAsia"/>
        </w:rPr>
      </w:pPr>
      <w:r>
        <w:rPr>
          <w:rFonts w:eastAsiaTheme="minorEastAsia"/>
        </w:rPr>
        <w:t xml:space="preserve">Therefore, structural responses (e.g. displacement) should not be interpreted directly from these simplified models. Rather these models are intended to only predict the amplification of responses. </w:t>
      </w:r>
    </w:p>
    <w:p w:rsidR="00050CCF" w:rsidRDefault="00050CCF" w:rsidP="00391015">
      <w:pPr>
        <w:pStyle w:val="Heading3"/>
        <w:rPr>
          <w:rFonts w:eastAsiaTheme="minorEastAsia"/>
        </w:rPr>
      </w:pPr>
      <w:bookmarkStart w:id="47" w:name="_Toc536017966"/>
      <w:r>
        <w:rPr>
          <w:rFonts w:eastAsiaTheme="minorEastAsia"/>
        </w:rPr>
        <w:t>Validation</w:t>
      </w:r>
      <w:bookmarkEnd w:id="47"/>
    </w:p>
    <w:p w:rsidR="00050CCF" w:rsidRPr="00ED0A50" w:rsidRDefault="00050CCF" w:rsidP="00A83B66">
      <w:r>
        <w:t>The models previously described were implemented in MATLAB. The models were error screened by first comparing output to that from FE models of corresponding beams (with only the first mode included). These FE beam models consisted of a single beam with minimal constraints. The FE beam models were assigned parameters matching those implemented in the state-space model. Simulations were performed for which a single sprung mass traversed the beams at 720 in/sec over an artificial profile created using ISO 8608 methods (C</w:t>
      </w:r>
      <w:r w:rsidRPr="00851911">
        <w:rPr>
          <w:vertAlign w:val="subscript"/>
        </w:rPr>
        <w:t>10</w:t>
      </w:r>
      <w:r>
        <w:t xml:space="preserve"> = 300E-6; w = -2).</w:t>
      </w:r>
    </w:p>
    <w:p w:rsidR="00050CCF" w:rsidRDefault="00050CCF" w:rsidP="00391015">
      <w:r>
        <w:t>The bridge and vehicle models were assigned the parameters as provided in the following table. These bridge and vehicle parameters were roughly based on the case structure presented in Part 1 such that reasonably large responses would be produced. Single span and 2-span models were assigned the same parameter values.</w:t>
      </w:r>
    </w:p>
    <w:p w:rsidR="00050CCF" w:rsidRDefault="00050CCF" w:rsidP="004516E4">
      <w:pPr>
        <w:pStyle w:val="Caption"/>
        <w:keepNext/>
      </w:pPr>
      <w:bookmarkStart w:id="48" w:name="_Toc5375391"/>
      <w:bookmarkStart w:id="49" w:name="_Toc18499555"/>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3</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Beam and Sprung Mass Parameter Values for Validation Simulations</w:t>
      </w:r>
      <w:bookmarkEnd w:id="48"/>
      <w:bookmarkEnd w:id="49"/>
    </w:p>
    <w:tbl>
      <w:tblPr>
        <w:tblStyle w:val="TableGrid"/>
        <w:tblW w:w="0" w:type="auto"/>
        <w:jc w:val="center"/>
        <w:tblLook w:val="04A0" w:firstRow="1" w:lastRow="0" w:firstColumn="1" w:lastColumn="0" w:noHBand="0" w:noVBand="1"/>
      </w:tblPr>
      <w:tblGrid>
        <w:gridCol w:w="3204"/>
        <w:gridCol w:w="1440"/>
        <w:gridCol w:w="873"/>
      </w:tblGrid>
      <w:tr w:rsidR="00050CCF" w:rsidTr="00297DD4">
        <w:trPr>
          <w:jc w:val="center"/>
        </w:trPr>
        <w:tc>
          <w:tcPr>
            <w:tcW w:w="3204" w:type="dxa"/>
          </w:tcPr>
          <w:p w:rsidR="00050CCF" w:rsidRDefault="00050CCF" w:rsidP="00AE07F3">
            <w:pPr>
              <w:pStyle w:val="squish"/>
            </w:pPr>
            <w:r>
              <w:t>Span Length (</w:t>
            </w:r>
            <w:r w:rsidRPr="00297DD4">
              <w:rPr>
                <w:i/>
              </w:rPr>
              <w:t>L</w:t>
            </w:r>
            <w:r>
              <w:t>)</w:t>
            </w:r>
          </w:p>
        </w:tc>
        <w:tc>
          <w:tcPr>
            <w:tcW w:w="1440" w:type="dxa"/>
          </w:tcPr>
          <w:p w:rsidR="00050CCF" w:rsidRDefault="00050CCF" w:rsidP="00297DD4">
            <w:pPr>
              <w:pStyle w:val="squish"/>
              <w:jc w:val="right"/>
            </w:pPr>
            <w:r>
              <w:t>100</w:t>
            </w:r>
          </w:p>
        </w:tc>
        <w:tc>
          <w:tcPr>
            <w:tcW w:w="873" w:type="dxa"/>
          </w:tcPr>
          <w:p w:rsidR="00050CCF" w:rsidRDefault="00050CCF" w:rsidP="00AE07F3">
            <w:pPr>
              <w:pStyle w:val="squish"/>
            </w:pPr>
            <w:r>
              <w:t>ft</w:t>
            </w:r>
          </w:p>
        </w:tc>
      </w:tr>
      <w:tr w:rsidR="00050CCF" w:rsidTr="00297DD4">
        <w:trPr>
          <w:jc w:val="center"/>
        </w:trPr>
        <w:tc>
          <w:tcPr>
            <w:tcW w:w="3204" w:type="dxa"/>
          </w:tcPr>
          <w:p w:rsidR="00050CCF" w:rsidRDefault="00050CCF" w:rsidP="00AE07F3">
            <w:pPr>
              <w:pStyle w:val="squish"/>
            </w:pPr>
            <w:r>
              <w:t>Distributed Mass (</w:t>
            </w:r>
            <w:r w:rsidRPr="00A102CA">
              <w:rPr>
                <w:i/>
              </w:rPr>
              <w:t>m</w:t>
            </w:r>
            <w:r w:rsidRPr="00A102CA">
              <w:rPr>
                <w:i/>
                <w:vertAlign w:val="subscript"/>
              </w:rPr>
              <w:t>b</w:t>
            </w:r>
            <w:r w:rsidRPr="00A102CA">
              <w:rPr>
                <w:i/>
              </w:rPr>
              <w:t>/L</w:t>
            </w:r>
            <w:r>
              <w:t>)</w:t>
            </w:r>
          </w:p>
        </w:tc>
        <w:tc>
          <w:tcPr>
            <w:tcW w:w="1440" w:type="dxa"/>
          </w:tcPr>
          <w:p w:rsidR="00050CCF" w:rsidRDefault="00050CCF" w:rsidP="00297DD4">
            <w:pPr>
              <w:pStyle w:val="squish"/>
              <w:jc w:val="right"/>
            </w:pPr>
            <w:r>
              <w:t>4.6</w:t>
            </w:r>
          </w:p>
        </w:tc>
        <w:tc>
          <w:tcPr>
            <w:tcW w:w="873" w:type="dxa"/>
          </w:tcPr>
          <w:p w:rsidR="00050CCF" w:rsidRDefault="00050CCF" w:rsidP="00AE07F3">
            <w:pPr>
              <w:pStyle w:val="squish"/>
            </w:pPr>
            <w:r>
              <w:t>kip/ft</w:t>
            </w:r>
          </w:p>
        </w:tc>
      </w:tr>
      <w:tr w:rsidR="00050CCF" w:rsidTr="00297DD4">
        <w:trPr>
          <w:jc w:val="center"/>
        </w:trPr>
        <w:tc>
          <w:tcPr>
            <w:tcW w:w="3204" w:type="dxa"/>
          </w:tcPr>
          <w:p w:rsidR="00050CCF" w:rsidRDefault="00050CCF" w:rsidP="00AE07F3">
            <w:pPr>
              <w:pStyle w:val="squish"/>
            </w:pPr>
            <w:r>
              <w:t>Distributed Stiffness (</w:t>
            </w:r>
            <w:r w:rsidRPr="00A102CA">
              <w:rPr>
                <w:i/>
              </w:rPr>
              <w:t>EI</w:t>
            </w:r>
            <w:r>
              <w:t>)</w:t>
            </w:r>
          </w:p>
        </w:tc>
        <w:tc>
          <w:tcPr>
            <w:tcW w:w="1440" w:type="dxa"/>
          </w:tcPr>
          <w:p w:rsidR="00050CCF" w:rsidRPr="00A102CA" w:rsidRDefault="00050CCF" w:rsidP="00297DD4">
            <w:pPr>
              <w:pStyle w:val="squish"/>
              <w:jc w:val="right"/>
            </w:pPr>
            <w:r>
              <w:t>7.5x10</w:t>
            </w:r>
            <w:r w:rsidRPr="00A102CA">
              <w:rPr>
                <w:vertAlign w:val="superscript"/>
              </w:rPr>
              <w:t>12</w:t>
            </w:r>
          </w:p>
        </w:tc>
        <w:tc>
          <w:tcPr>
            <w:tcW w:w="873" w:type="dxa"/>
          </w:tcPr>
          <w:p w:rsidR="00050CCF" w:rsidRDefault="00050CCF" w:rsidP="00AE07F3">
            <w:pPr>
              <w:pStyle w:val="squish"/>
            </w:pPr>
            <w:r>
              <w:t>lb-in</w:t>
            </w:r>
            <w:r w:rsidRPr="00A102CA">
              <w:rPr>
                <w:vertAlign w:val="superscript"/>
              </w:rPr>
              <w:t>2</w:t>
            </w:r>
          </w:p>
        </w:tc>
      </w:tr>
      <w:tr w:rsidR="00050CCF" w:rsidTr="00297DD4">
        <w:trPr>
          <w:jc w:val="center"/>
        </w:trPr>
        <w:tc>
          <w:tcPr>
            <w:tcW w:w="3204" w:type="dxa"/>
          </w:tcPr>
          <w:p w:rsidR="00050CCF" w:rsidRDefault="00050CCF" w:rsidP="00AE07F3">
            <w:pPr>
              <w:pStyle w:val="squish"/>
            </w:pPr>
            <w:r>
              <w:t>Vehicle Mass (</w:t>
            </w:r>
            <w:r w:rsidRPr="00A102CA">
              <w:rPr>
                <w:i/>
              </w:rPr>
              <w:t>m</w:t>
            </w:r>
            <w:r w:rsidRPr="00A102CA">
              <w:rPr>
                <w:i/>
                <w:vertAlign w:val="subscript"/>
              </w:rPr>
              <w:t>t</w:t>
            </w:r>
            <w:r>
              <w:t>)</w:t>
            </w:r>
          </w:p>
        </w:tc>
        <w:tc>
          <w:tcPr>
            <w:tcW w:w="1440" w:type="dxa"/>
          </w:tcPr>
          <w:p w:rsidR="00050CCF" w:rsidRDefault="00050CCF" w:rsidP="00297DD4">
            <w:pPr>
              <w:pStyle w:val="squish"/>
              <w:jc w:val="right"/>
            </w:pPr>
            <w:r>
              <w:t>100</w:t>
            </w:r>
          </w:p>
        </w:tc>
        <w:tc>
          <w:tcPr>
            <w:tcW w:w="873" w:type="dxa"/>
          </w:tcPr>
          <w:p w:rsidR="00050CCF" w:rsidRDefault="00050CCF" w:rsidP="00AE07F3">
            <w:pPr>
              <w:pStyle w:val="squish"/>
            </w:pPr>
            <w:r>
              <w:t>slinch</w:t>
            </w:r>
          </w:p>
        </w:tc>
      </w:tr>
      <w:tr w:rsidR="00050CCF" w:rsidTr="00297DD4">
        <w:trPr>
          <w:jc w:val="center"/>
        </w:trPr>
        <w:tc>
          <w:tcPr>
            <w:tcW w:w="3204" w:type="dxa"/>
          </w:tcPr>
          <w:p w:rsidR="00050CCF" w:rsidRDefault="00050CCF" w:rsidP="00AE07F3">
            <w:pPr>
              <w:pStyle w:val="squish"/>
            </w:pPr>
            <w:r>
              <w:t>Vehicle Suspension Stiffness (</w:t>
            </w:r>
            <w:r w:rsidRPr="00A102CA">
              <w:rPr>
                <w:i/>
              </w:rPr>
              <w:t>k</w:t>
            </w:r>
            <w:r w:rsidRPr="00297DD4">
              <w:rPr>
                <w:i/>
                <w:vertAlign w:val="subscript"/>
              </w:rPr>
              <w:t>t</w:t>
            </w:r>
            <w:r>
              <w:t>)</w:t>
            </w:r>
          </w:p>
        </w:tc>
        <w:tc>
          <w:tcPr>
            <w:tcW w:w="1440" w:type="dxa"/>
          </w:tcPr>
          <w:p w:rsidR="00050CCF" w:rsidRDefault="00050CCF" w:rsidP="00297DD4">
            <w:pPr>
              <w:pStyle w:val="squish"/>
              <w:jc w:val="right"/>
            </w:pPr>
            <w:r w:rsidRPr="00A102CA">
              <w:t>63.1655</w:t>
            </w:r>
            <w:r>
              <w:t>x10</w:t>
            </w:r>
            <w:r w:rsidRPr="00A102CA">
              <w:rPr>
                <w:vertAlign w:val="superscript"/>
              </w:rPr>
              <w:t>3</w:t>
            </w:r>
          </w:p>
        </w:tc>
        <w:tc>
          <w:tcPr>
            <w:tcW w:w="873" w:type="dxa"/>
          </w:tcPr>
          <w:p w:rsidR="00050CCF" w:rsidRDefault="00050CCF" w:rsidP="00AE07F3">
            <w:pPr>
              <w:pStyle w:val="squish"/>
            </w:pPr>
            <w:r>
              <w:t>lb/in</w:t>
            </w:r>
          </w:p>
        </w:tc>
      </w:tr>
      <w:tr w:rsidR="00050CCF" w:rsidTr="00297DD4">
        <w:trPr>
          <w:jc w:val="center"/>
        </w:trPr>
        <w:tc>
          <w:tcPr>
            <w:tcW w:w="3204" w:type="dxa"/>
          </w:tcPr>
          <w:p w:rsidR="00050CCF" w:rsidRDefault="00050CCF" w:rsidP="00AE07F3">
            <w:pPr>
              <w:pStyle w:val="squish"/>
            </w:pPr>
            <w:r>
              <w:t>Vehicle Damping Ratio (</w:t>
            </w:r>
            <w:r>
              <w:rPr>
                <w:rFonts w:cstheme="minorHAnsi"/>
              </w:rPr>
              <w:t>ζ</w:t>
            </w:r>
            <w:r>
              <w:t>)</w:t>
            </w:r>
          </w:p>
        </w:tc>
        <w:tc>
          <w:tcPr>
            <w:tcW w:w="1440" w:type="dxa"/>
          </w:tcPr>
          <w:p w:rsidR="00050CCF" w:rsidRDefault="00050CCF" w:rsidP="00297DD4">
            <w:pPr>
              <w:pStyle w:val="squish"/>
              <w:jc w:val="right"/>
            </w:pPr>
            <w:r>
              <w:t>10%</w:t>
            </w:r>
          </w:p>
        </w:tc>
        <w:tc>
          <w:tcPr>
            <w:tcW w:w="873" w:type="dxa"/>
          </w:tcPr>
          <w:p w:rsidR="00050CCF" w:rsidRDefault="00050CCF" w:rsidP="00AE07F3">
            <w:pPr>
              <w:pStyle w:val="squish"/>
            </w:pPr>
          </w:p>
        </w:tc>
      </w:tr>
    </w:tbl>
    <w:p w:rsidR="00050CCF" w:rsidRDefault="00050CCF" w:rsidP="00A83B66">
      <w:r>
        <w:t>Simulations were performed with a time-step of 0.0014 sec. This time-step (</w:t>
      </w:r>
      <w:r w:rsidRPr="00353E58">
        <w:rPr>
          <w:rFonts w:cstheme="minorHAnsi"/>
          <w:i/>
        </w:rPr>
        <w:t>Δ</w:t>
      </w:r>
      <w:r w:rsidRPr="00353E58">
        <w:rPr>
          <w:i/>
        </w:rPr>
        <w:t>t</w:t>
      </w:r>
      <w:r>
        <w:t>) was assigned based on the 1 in. spatial resolution (</w:t>
      </w:r>
      <w:r w:rsidRPr="00353E58">
        <w:rPr>
          <w:rFonts w:cstheme="minorHAnsi"/>
          <w:i/>
        </w:rPr>
        <w:t>Δ</w:t>
      </w:r>
      <w:r w:rsidRPr="00353E58">
        <w:rPr>
          <w:i/>
          <w:vertAlign w:val="subscript"/>
        </w:rPr>
        <w:t>d</w:t>
      </w:r>
      <w:r>
        <w:t>) of the profile data and the vehicle speed (</w:t>
      </w:r>
      <w:r w:rsidRPr="00353E58">
        <w:rPr>
          <w:i/>
        </w:rPr>
        <w:t>v</w:t>
      </w:r>
      <w:r>
        <w:t>)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050CCF" w:rsidTr="00CC3F71">
        <w:tc>
          <w:tcPr>
            <w:tcW w:w="7776" w:type="dxa"/>
          </w:tcPr>
          <w:p w:rsidR="00050CCF" w:rsidRPr="00CB0CF3" w:rsidRDefault="00050CCF" w:rsidP="00B7723E">
            <w:pPr>
              <w:pStyle w:val="EquationCaptions"/>
            </w:pPr>
            <m:oMathPara>
              <m:oMath>
                <m:r>
                  <w:rPr>
                    <w:rFonts w:ascii="Cambria Math" w:hAnsi="Cambria Math"/>
                  </w:rPr>
                  <m:t>∆t=</m:t>
                </m:r>
                <m:f>
                  <m:fPr>
                    <m:ctrlPr>
                      <w:rPr>
                        <w:rFonts w:ascii="Cambria Math" w:hAnsi="Cambria Math"/>
                        <w:i/>
                      </w:rPr>
                    </m:ctrlPr>
                  </m:fPr>
                  <m:num>
                    <m:sSub>
                      <m:sSubPr>
                        <m:ctrlPr>
                          <w:rPr>
                            <w:rFonts w:ascii="Cambria Math" w:hAnsi="Cambria Math"/>
                            <w:i/>
                          </w:rPr>
                        </m:ctrlPr>
                      </m:sSubPr>
                      <m:e>
                        <m:r>
                          <w:rPr>
                            <w:rFonts w:ascii="Cambria Math" w:hAnsi="Cambria Math"/>
                          </w:rPr>
                          <m:t>∆</m:t>
                        </m:r>
                      </m:e>
                      <m:sub>
                        <m:r>
                          <w:rPr>
                            <w:rFonts w:ascii="Cambria Math" w:hAnsi="Cambria Math"/>
                          </w:rPr>
                          <m:t>d</m:t>
                        </m:r>
                      </m:sub>
                    </m:sSub>
                  </m:num>
                  <m:den>
                    <m:r>
                      <w:rPr>
                        <w:rFonts w:ascii="Cambria Math" w:hAnsi="Cambria Math"/>
                      </w:rPr>
                      <m:t>v</m:t>
                    </m:r>
                  </m:den>
                </m:f>
              </m:oMath>
            </m:oMathPara>
          </w:p>
        </w:tc>
        <w:tc>
          <w:tcPr>
            <w:tcW w:w="864" w:type="dxa"/>
            <w:vAlign w:val="center"/>
          </w:tcPr>
          <w:p w:rsidR="00050CCF" w:rsidRPr="00BD6DB7" w:rsidRDefault="00050CCF"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86</w:t>
            </w:r>
            <w:r>
              <w:rPr>
                <w:noProof/>
              </w:rPr>
              <w:fldChar w:fldCharType="end"/>
            </w:r>
            <w:r>
              <w:t>)</w:t>
            </w:r>
          </w:p>
        </w:tc>
      </w:tr>
    </w:tbl>
    <w:p w:rsidR="00050CCF" w:rsidRDefault="00050CCF" w:rsidP="00A83B66">
      <w:r>
        <w:t>This time-step size was evaluated with FE simulations. The FE simulations with the single-span beam model were performed with a time-step size of 0.0015 seconds and 0.003 seconds. The absolute difference between the midspan displacement predicted by the two simulations is plotted as a percent of the minimum displacement (maximum downward displacement) as predicted by the simulation with 0.0015 time-step.</w:t>
      </w:r>
    </w:p>
    <w:p w:rsidR="00050CCF" w:rsidRDefault="00050CCF" w:rsidP="00A83B66">
      <w:pPr>
        <w:keepNext/>
        <w:jc w:val="center"/>
      </w:pPr>
      <w:r>
        <w:rPr>
          <w:noProof/>
        </w:rPr>
        <w:drawing>
          <wp:inline distT="0" distB="0" distL="0" distR="0" wp14:anchorId="51DD40C6" wp14:editId="300ADEDF">
            <wp:extent cx="4114800" cy="2286000"/>
            <wp:effectExtent l="0" t="0" r="0" b="0"/>
            <wp:docPr id="3248" name="Chart 3248">
              <a:extLst xmlns:a="http://schemas.openxmlformats.org/drawingml/2006/main">
                <a:ext uri="{FF2B5EF4-FFF2-40B4-BE49-F238E27FC236}">
                  <a16:creationId xmlns:a16="http://schemas.microsoft.com/office/drawing/2014/main" id="{334089CD-5F70-48FB-933E-5D225748D6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050CCF" w:rsidRDefault="00050CCF" w:rsidP="00A83B66">
      <w:pPr>
        <w:pStyle w:val="Caption"/>
      </w:pPr>
      <w:bookmarkStart w:id="50" w:name="_Toc5375543"/>
      <w:bookmarkStart w:id="51" w:name="_Toc18499708"/>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3</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4</w:t>
      </w:r>
      <w:r>
        <w:rPr>
          <w:noProof/>
        </w:rPr>
        <w:fldChar w:fldCharType="end"/>
      </w:r>
      <w:r>
        <w:t>: Difference between FEM Predicted Midspan Displacement with Varied Time-Step Size</w:t>
      </w:r>
      <w:bookmarkEnd w:id="50"/>
      <w:bookmarkEnd w:id="51"/>
    </w:p>
    <w:p w:rsidR="00050CCF" w:rsidRDefault="00050CCF" w:rsidP="00A83B66">
      <w:r>
        <w:t xml:space="preserve">The maximum absolute difference and mean of the absolute differences between the simulation results for the two different step sizes is summarized in the following table. </w:t>
      </w:r>
    </w:p>
    <w:p w:rsidR="00050CCF" w:rsidRDefault="00050CCF" w:rsidP="00A83B66">
      <w:pPr>
        <w:pStyle w:val="Caption"/>
        <w:keepNext/>
      </w:pPr>
      <w:bookmarkStart w:id="52" w:name="_Toc5375392"/>
      <w:bookmarkStart w:id="53" w:name="_Toc18499556"/>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3</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2</w:t>
      </w:r>
      <w:r>
        <w:rPr>
          <w:noProof/>
        </w:rPr>
        <w:fldChar w:fldCharType="end"/>
      </w:r>
      <w:r>
        <w:t>: Difference between FEM Predicted Midspan Displacement with Varied Time-Step Size</w:t>
      </w:r>
      <w:bookmarkEnd w:id="52"/>
      <w:bookmarkEnd w:id="53"/>
    </w:p>
    <w:tbl>
      <w:tblPr>
        <w:tblStyle w:val="TableGrid"/>
        <w:tblW w:w="0" w:type="auto"/>
        <w:jc w:val="center"/>
        <w:tblLook w:val="04A0" w:firstRow="1" w:lastRow="0" w:firstColumn="1" w:lastColumn="0" w:noHBand="0" w:noVBand="1"/>
      </w:tblPr>
      <w:tblGrid>
        <w:gridCol w:w="2787"/>
        <w:gridCol w:w="1218"/>
        <w:gridCol w:w="1425"/>
        <w:gridCol w:w="1162"/>
        <w:gridCol w:w="906"/>
      </w:tblGrid>
      <w:tr w:rsidR="00050CCF" w:rsidTr="007D13A6">
        <w:trPr>
          <w:jc w:val="center"/>
        </w:trPr>
        <w:tc>
          <w:tcPr>
            <w:tcW w:w="2787" w:type="dxa"/>
          </w:tcPr>
          <w:p w:rsidR="00050CCF" w:rsidRDefault="00050CCF" w:rsidP="007D13A6">
            <w:pPr>
              <w:pStyle w:val="squish"/>
            </w:pPr>
          </w:p>
        </w:tc>
        <w:tc>
          <w:tcPr>
            <w:tcW w:w="1218" w:type="dxa"/>
            <w:vAlign w:val="center"/>
          </w:tcPr>
          <w:p w:rsidR="00050CCF" w:rsidRDefault="00050CCF" w:rsidP="007D13A6">
            <w:pPr>
              <w:pStyle w:val="squish"/>
              <w:jc w:val="center"/>
            </w:pPr>
            <w:r>
              <w:t>Max Diff</w:t>
            </w:r>
          </w:p>
        </w:tc>
        <w:tc>
          <w:tcPr>
            <w:tcW w:w="1425" w:type="dxa"/>
            <w:vAlign w:val="center"/>
          </w:tcPr>
          <w:p w:rsidR="00050CCF" w:rsidRDefault="00050CCF" w:rsidP="007D13A6">
            <w:pPr>
              <w:pStyle w:val="squish"/>
              <w:jc w:val="center"/>
            </w:pPr>
            <w:r>
              <w:t>Max % Diff</w:t>
            </w:r>
          </w:p>
        </w:tc>
        <w:tc>
          <w:tcPr>
            <w:tcW w:w="1162" w:type="dxa"/>
            <w:vAlign w:val="center"/>
          </w:tcPr>
          <w:p w:rsidR="00050CCF" w:rsidRDefault="00050CCF" w:rsidP="007D13A6">
            <w:pPr>
              <w:pStyle w:val="squish"/>
              <w:jc w:val="center"/>
            </w:pPr>
            <w:r>
              <w:t>MAE</w:t>
            </w:r>
          </w:p>
        </w:tc>
        <w:tc>
          <w:tcPr>
            <w:tcW w:w="906" w:type="dxa"/>
            <w:vAlign w:val="center"/>
          </w:tcPr>
          <w:p w:rsidR="00050CCF" w:rsidRDefault="00050CCF" w:rsidP="007D13A6">
            <w:pPr>
              <w:pStyle w:val="squish"/>
              <w:jc w:val="center"/>
            </w:pPr>
            <w:r>
              <w:t>%MAE</w:t>
            </w:r>
          </w:p>
        </w:tc>
      </w:tr>
      <w:tr w:rsidR="00050CCF" w:rsidTr="007D13A6">
        <w:trPr>
          <w:jc w:val="center"/>
        </w:trPr>
        <w:tc>
          <w:tcPr>
            <w:tcW w:w="2787" w:type="dxa"/>
          </w:tcPr>
          <w:p w:rsidR="00050CCF" w:rsidRDefault="00050CCF" w:rsidP="007D13A6">
            <w:pPr>
              <w:pStyle w:val="squish"/>
            </w:pPr>
            <w:r>
              <w:t xml:space="preserve">FEM </w:t>
            </w:r>
            <w:r>
              <w:rPr>
                <w:rFonts w:cstheme="minorHAnsi"/>
              </w:rPr>
              <w:t>Δ</w:t>
            </w:r>
            <w:r>
              <w:t xml:space="preserve">t=0.0015 vs </w:t>
            </w:r>
            <w:r>
              <w:rPr>
                <w:rFonts w:cstheme="minorHAnsi"/>
              </w:rPr>
              <w:t>Δ</w:t>
            </w:r>
            <w:r>
              <w:t>t=0.003</w:t>
            </w:r>
          </w:p>
        </w:tc>
        <w:tc>
          <w:tcPr>
            <w:tcW w:w="1218" w:type="dxa"/>
            <w:vAlign w:val="center"/>
          </w:tcPr>
          <w:p w:rsidR="00050CCF" w:rsidRDefault="00050CCF" w:rsidP="007D13A6">
            <w:pPr>
              <w:pStyle w:val="squish"/>
              <w:jc w:val="center"/>
            </w:pPr>
            <w:r>
              <w:t>0.001056</w:t>
            </w:r>
          </w:p>
        </w:tc>
        <w:tc>
          <w:tcPr>
            <w:tcW w:w="1425" w:type="dxa"/>
            <w:vAlign w:val="center"/>
          </w:tcPr>
          <w:p w:rsidR="00050CCF" w:rsidRDefault="00050CCF" w:rsidP="007D13A6">
            <w:pPr>
              <w:pStyle w:val="squish"/>
              <w:jc w:val="center"/>
            </w:pPr>
            <w:r>
              <w:t>0.22%</w:t>
            </w:r>
          </w:p>
        </w:tc>
        <w:tc>
          <w:tcPr>
            <w:tcW w:w="1162" w:type="dxa"/>
            <w:vAlign w:val="bottom"/>
          </w:tcPr>
          <w:p w:rsidR="00050CCF" w:rsidRDefault="00050CCF" w:rsidP="007D13A6">
            <w:pPr>
              <w:pStyle w:val="squish"/>
              <w:jc w:val="center"/>
            </w:pPr>
            <w:r>
              <w:t>0.000308</w:t>
            </w:r>
          </w:p>
        </w:tc>
        <w:tc>
          <w:tcPr>
            <w:tcW w:w="906" w:type="dxa"/>
            <w:vAlign w:val="bottom"/>
          </w:tcPr>
          <w:p w:rsidR="00050CCF" w:rsidRDefault="00050CCF" w:rsidP="007D13A6">
            <w:pPr>
              <w:pStyle w:val="squish"/>
              <w:jc w:val="center"/>
            </w:pPr>
            <w:r>
              <w:t>0.07%</w:t>
            </w:r>
          </w:p>
        </w:tc>
      </w:tr>
    </w:tbl>
    <w:p w:rsidR="00050CCF" w:rsidRPr="00ED0A50" w:rsidRDefault="00050CCF" w:rsidP="00A83B66">
      <w:r>
        <w:t>The difference between the simulated responses illustrated in the preceding plot and table confirms that the chosen time-step size is adequately small, and the solution has converged.</w:t>
      </w:r>
    </w:p>
    <w:p w:rsidR="00050CCF" w:rsidRDefault="00050CCF" w:rsidP="00391015">
      <w:r>
        <w:t>Comparison of state-space model responses are compared to the responses predicted by the FE beam models in following plots.</w:t>
      </w:r>
      <w:r>
        <w:rPr>
          <w:noProof/>
        </w:rPr>
        <w:t xml:space="preserve"> The FE model solutions included only the first mode of vibration to provide a more direct comparison with the state-space model. </w:t>
      </w:r>
      <w:r>
        <w:t xml:space="preserve">Some error was expected (and observed) because the state-space models are still an approximate representation of beam behavior. That error was more pronounced for models of two-span continuous beams. </w:t>
      </w:r>
    </w:p>
    <w:p w:rsidR="00050CCF" w:rsidRDefault="00050CCF" w:rsidP="00297DD4">
      <w:pPr>
        <w:keepNext/>
        <w:jc w:val="center"/>
      </w:pPr>
      <w:r>
        <w:rPr>
          <w:noProof/>
        </w:rPr>
        <w:drawing>
          <wp:inline distT="0" distB="0" distL="0" distR="0" wp14:anchorId="2C14DCEA" wp14:editId="376BD6EC">
            <wp:extent cx="4572000" cy="2286000"/>
            <wp:effectExtent l="0" t="0" r="0" b="0"/>
            <wp:docPr id="3249" name="Chart 3249">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050CCF" w:rsidRDefault="00050CCF" w:rsidP="00297DD4">
      <w:pPr>
        <w:pStyle w:val="Caption"/>
      </w:pPr>
      <w:bookmarkStart w:id="54" w:name="_Toc5375544"/>
      <w:bookmarkStart w:id="55" w:name="_Toc18499709"/>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3</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5</w:t>
      </w:r>
      <w:r>
        <w:rPr>
          <w:noProof/>
        </w:rPr>
        <w:fldChar w:fldCharType="end"/>
      </w:r>
      <w:r>
        <w:t>: Comparison of Single-Span Beam Model Displacement Simulations</w:t>
      </w:r>
      <w:bookmarkEnd w:id="54"/>
      <w:bookmarkEnd w:id="55"/>
    </w:p>
    <w:p w:rsidR="00050CCF" w:rsidRDefault="00050CCF" w:rsidP="00297DD4">
      <w:pPr>
        <w:keepNext/>
        <w:jc w:val="center"/>
      </w:pPr>
      <w:r>
        <w:rPr>
          <w:noProof/>
        </w:rPr>
        <w:drawing>
          <wp:inline distT="0" distB="0" distL="0" distR="0" wp14:anchorId="3F20F460" wp14:editId="6E4BDC24">
            <wp:extent cx="4572000" cy="2286000"/>
            <wp:effectExtent l="0" t="0" r="0" b="0"/>
            <wp:docPr id="3253" name="Chart 3253">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050CCF" w:rsidRDefault="00050CCF" w:rsidP="00297DD4">
      <w:pPr>
        <w:pStyle w:val="Caption"/>
      </w:pPr>
      <w:bookmarkStart w:id="56" w:name="_Toc5375545"/>
      <w:bookmarkStart w:id="57" w:name="_Toc18499710"/>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3</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6</w:t>
      </w:r>
      <w:r>
        <w:rPr>
          <w:noProof/>
        </w:rPr>
        <w:fldChar w:fldCharType="end"/>
      </w:r>
      <w:r>
        <w:t>: Comparison of 2-Span Beam Model Displacement Simulations</w:t>
      </w:r>
      <w:bookmarkEnd w:id="56"/>
      <w:bookmarkEnd w:id="57"/>
    </w:p>
    <w:p w:rsidR="00050CCF" w:rsidRDefault="00050CCF" w:rsidP="00FC3EEC">
      <w:r>
        <w:t>The errors between the state-space and FEM beam models were quantified by computing the difference between maximum displacements (downward) as well as the mean-absolute-error. These were also expressed as a percent of the maximum displacement (downward) as predicted by the FE model. Those errors are summarized in the following table.</w:t>
      </w:r>
    </w:p>
    <w:p w:rsidR="00050CCF" w:rsidRDefault="00050CCF" w:rsidP="00A669C3">
      <w:pPr>
        <w:pStyle w:val="Caption"/>
        <w:keepNext/>
      </w:pPr>
      <w:bookmarkStart w:id="58" w:name="_Toc5375393"/>
      <w:bookmarkStart w:id="59" w:name="_Toc18499557"/>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3</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3</w:t>
      </w:r>
      <w:r>
        <w:rPr>
          <w:noProof/>
        </w:rPr>
        <w:fldChar w:fldCharType="end"/>
      </w:r>
      <w:r>
        <w:t>: Differences between FEM and State-Space Displacement Predictions</w:t>
      </w:r>
      <w:bookmarkEnd w:id="58"/>
      <w:bookmarkEnd w:id="59"/>
    </w:p>
    <w:tbl>
      <w:tblPr>
        <w:tblStyle w:val="TableGrid"/>
        <w:tblW w:w="0" w:type="auto"/>
        <w:jc w:val="center"/>
        <w:tblLook w:val="04A0" w:firstRow="1" w:lastRow="0" w:firstColumn="1" w:lastColumn="0" w:noHBand="0" w:noVBand="1"/>
      </w:tblPr>
      <w:tblGrid>
        <w:gridCol w:w="1771"/>
        <w:gridCol w:w="1218"/>
        <w:gridCol w:w="1218"/>
        <w:gridCol w:w="985"/>
        <w:gridCol w:w="1162"/>
        <w:gridCol w:w="906"/>
      </w:tblGrid>
      <w:tr w:rsidR="00050CCF" w:rsidTr="001A19AE">
        <w:trPr>
          <w:jc w:val="center"/>
        </w:trPr>
        <w:tc>
          <w:tcPr>
            <w:tcW w:w="1771" w:type="dxa"/>
          </w:tcPr>
          <w:p w:rsidR="00050CCF" w:rsidRDefault="00050CCF" w:rsidP="00506CDD">
            <w:pPr>
              <w:pStyle w:val="squish"/>
            </w:pPr>
          </w:p>
        </w:tc>
        <w:tc>
          <w:tcPr>
            <w:tcW w:w="1218" w:type="dxa"/>
          </w:tcPr>
          <w:p w:rsidR="00050CCF" w:rsidRDefault="00050CCF" w:rsidP="00506CDD">
            <w:pPr>
              <w:pStyle w:val="squish"/>
              <w:jc w:val="center"/>
            </w:pPr>
            <w:r>
              <w:t>State-Space Max Disp.</w:t>
            </w:r>
          </w:p>
        </w:tc>
        <w:tc>
          <w:tcPr>
            <w:tcW w:w="1218" w:type="dxa"/>
            <w:vAlign w:val="center"/>
          </w:tcPr>
          <w:p w:rsidR="00050CCF" w:rsidRDefault="00050CCF" w:rsidP="00506CDD">
            <w:pPr>
              <w:pStyle w:val="squish"/>
              <w:jc w:val="center"/>
            </w:pPr>
            <w:r>
              <w:t>FEM Max Disp.</w:t>
            </w:r>
          </w:p>
        </w:tc>
        <w:tc>
          <w:tcPr>
            <w:tcW w:w="985" w:type="dxa"/>
            <w:vAlign w:val="center"/>
          </w:tcPr>
          <w:p w:rsidR="00050CCF" w:rsidRDefault="00050CCF" w:rsidP="00506CDD">
            <w:pPr>
              <w:pStyle w:val="squish"/>
              <w:jc w:val="center"/>
            </w:pPr>
            <w:r>
              <w:t xml:space="preserve">% Diff. </w:t>
            </w:r>
          </w:p>
        </w:tc>
        <w:tc>
          <w:tcPr>
            <w:tcW w:w="1162" w:type="dxa"/>
            <w:vAlign w:val="center"/>
          </w:tcPr>
          <w:p w:rsidR="00050CCF" w:rsidRDefault="00050CCF" w:rsidP="00506CDD">
            <w:pPr>
              <w:pStyle w:val="squish"/>
              <w:jc w:val="center"/>
            </w:pPr>
            <w:r>
              <w:t>MAE</w:t>
            </w:r>
          </w:p>
        </w:tc>
        <w:tc>
          <w:tcPr>
            <w:tcW w:w="906" w:type="dxa"/>
            <w:vAlign w:val="center"/>
          </w:tcPr>
          <w:p w:rsidR="00050CCF" w:rsidRDefault="00050CCF" w:rsidP="00506CDD">
            <w:pPr>
              <w:pStyle w:val="squish"/>
              <w:jc w:val="center"/>
            </w:pPr>
            <w:r>
              <w:t>%MAE</w:t>
            </w:r>
          </w:p>
        </w:tc>
      </w:tr>
      <w:tr w:rsidR="00050CCF" w:rsidTr="001A19AE">
        <w:trPr>
          <w:jc w:val="center"/>
        </w:trPr>
        <w:tc>
          <w:tcPr>
            <w:tcW w:w="1771" w:type="dxa"/>
          </w:tcPr>
          <w:p w:rsidR="00050CCF" w:rsidRDefault="00050CCF" w:rsidP="001A19AE">
            <w:pPr>
              <w:pStyle w:val="squish"/>
            </w:pPr>
            <w:r>
              <w:t>Single-Span</w:t>
            </w:r>
          </w:p>
        </w:tc>
        <w:tc>
          <w:tcPr>
            <w:tcW w:w="1218" w:type="dxa"/>
            <w:vAlign w:val="bottom"/>
          </w:tcPr>
          <w:p w:rsidR="00050CCF" w:rsidRDefault="00050CCF" w:rsidP="001A19AE">
            <w:pPr>
              <w:pStyle w:val="squish"/>
              <w:jc w:val="center"/>
            </w:pPr>
            <w:r>
              <w:t>-0.54011</w:t>
            </w:r>
          </w:p>
        </w:tc>
        <w:tc>
          <w:tcPr>
            <w:tcW w:w="1218" w:type="dxa"/>
            <w:vAlign w:val="bottom"/>
          </w:tcPr>
          <w:p w:rsidR="00050CCF" w:rsidRDefault="00050CCF" w:rsidP="001A19AE">
            <w:pPr>
              <w:pStyle w:val="squish"/>
              <w:jc w:val="center"/>
            </w:pPr>
            <w:r>
              <w:t>-0.47087</w:t>
            </w:r>
          </w:p>
        </w:tc>
        <w:tc>
          <w:tcPr>
            <w:tcW w:w="985" w:type="dxa"/>
            <w:vAlign w:val="bottom"/>
          </w:tcPr>
          <w:p w:rsidR="00050CCF" w:rsidRDefault="00050CCF" w:rsidP="001A19AE">
            <w:pPr>
              <w:pStyle w:val="squish"/>
              <w:jc w:val="center"/>
            </w:pPr>
            <w:r>
              <w:t>14.70%</w:t>
            </w:r>
          </w:p>
        </w:tc>
        <w:tc>
          <w:tcPr>
            <w:tcW w:w="1162" w:type="dxa"/>
            <w:vAlign w:val="bottom"/>
          </w:tcPr>
          <w:p w:rsidR="00050CCF" w:rsidRDefault="00050CCF" w:rsidP="001A19AE">
            <w:pPr>
              <w:pStyle w:val="squish"/>
              <w:jc w:val="center"/>
            </w:pPr>
            <w:r>
              <w:t>0.023058</w:t>
            </w:r>
          </w:p>
        </w:tc>
        <w:tc>
          <w:tcPr>
            <w:tcW w:w="906" w:type="dxa"/>
            <w:vAlign w:val="bottom"/>
          </w:tcPr>
          <w:p w:rsidR="00050CCF" w:rsidRDefault="00050CCF" w:rsidP="001A19AE">
            <w:pPr>
              <w:pStyle w:val="squish"/>
              <w:jc w:val="center"/>
            </w:pPr>
            <w:r>
              <w:t>4.90%</w:t>
            </w:r>
          </w:p>
        </w:tc>
      </w:tr>
      <w:tr w:rsidR="00050CCF" w:rsidTr="001A19AE">
        <w:trPr>
          <w:jc w:val="center"/>
        </w:trPr>
        <w:tc>
          <w:tcPr>
            <w:tcW w:w="1771" w:type="dxa"/>
          </w:tcPr>
          <w:p w:rsidR="00050CCF" w:rsidRDefault="00050CCF" w:rsidP="001A19AE">
            <w:pPr>
              <w:pStyle w:val="squish"/>
            </w:pPr>
            <w:r>
              <w:t>2-Span</w:t>
            </w:r>
          </w:p>
        </w:tc>
        <w:tc>
          <w:tcPr>
            <w:tcW w:w="1218" w:type="dxa"/>
            <w:vAlign w:val="bottom"/>
          </w:tcPr>
          <w:p w:rsidR="00050CCF" w:rsidRDefault="00050CCF" w:rsidP="001A19AE">
            <w:pPr>
              <w:pStyle w:val="squish"/>
              <w:jc w:val="center"/>
            </w:pPr>
            <w:r>
              <w:t>-0.26863</w:t>
            </w:r>
          </w:p>
        </w:tc>
        <w:tc>
          <w:tcPr>
            <w:tcW w:w="1218" w:type="dxa"/>
            <w:vAlign w:val="bottom"/>
          </w:tcPr>
          <w:p w:rsidR="00050CCF" w:rsidRDefault="00050CCF" w:rsidP="001A19AE">
            <w:pPr>
              <w:pStyle w:val="squish"/>
              <w:jc w:val="center"/>
            </w:pPr>
            <w:r>
              <w:t>-0.24819</w:t>
            </w:r>
          </w:p>
        </w:tc>
        <w:tc>
          <w:tcPr>
            <w:tcW w:w="985" w:type="dxa"/>
            <w:vAlign w:val="bottom"/>
          </w:tcPr>
          <w:p w:rsidR="00050CCF" w:rsidRDefault="00050CCF" w:rsidP="001A19AE">
            <w:pPr>
              <w:pStyle w:val="squish"/>
              <w:jc w:val="center"/>
            </w:pPr>
            <w:r>
              <w:t>8.24%</w:t>
            </w:r>
          </w:p>
        </w:tc>
        <w:tc>
          <w:tcPr>
            <w:tcW w:w="1162" w:type="dxa"/>
            <w:vAlign w:val="bottom"/>
          </w:tcPr>
          <w:p w:rsidR="00050CCF" w:rsidRDefault="00050CCF" w:rsidP="001A19AE">
            <w:pPr>
              <w:pStyle w:val="squish"/>
              <w:jc w:val="center"/>
            </w:pPr>
            <w:r>
              <w:t>0.024253</w:t>
            </w:r>
          </w:p>
        </w:tc>
        <w:tc>
          <w:tcPr>
            <w:tcW w:w="906" w:type="dxa"/>
            <w:vAlign w:val="bottom"/>
          </w:tcPr>
          <w:p w:rsidR="00050CCF" w:rsidRDefault="00050CCF" w:rsidP="001A19AE">
            <w:pPr>
              <w:pStyle w:val="squish"/>
              <w:jc w:val="center"/>
            </w:pPr>
            <w:r>
              <w:t>9.77%</w:t>
            </w:r>
          </w:p>
        </w:tc>
      </w:tr>
    </w:tbl>
    <w:p w:rsidR="00050CCF" w:rsidRDefault="00050CCF" w:rsidP="00FC3EEC">
      <w:r>
        <w:t xml:space="preserve">The disagreement evident in the preceding plots and table may be contributed to the simplicity of the state-space model compared to the FE model. In reducing the beam to a single degree-of-freedom, the state-space model assumes all deformation occurs according the specified shape function. While this function is accurate for the first mode of vibration, it is less adequate at describing the deformation due to concentrated loading as presented by the moving sprung mass. This assumption also ignores contribution from other modes. Higher modes were not included in the FE simulations presented in the preceding plots to provide a more direct comparison, but they do contribute to responses, especially those modes with low frequencies. </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none" w:sz="0" w:space="0" w:color="auto"/>
          <w:insideV w:val="none" w:sz="0" w:space="0" w:color="auto"/>
        </w:tblBorders>
        <w:tblLook w:val="04A0" w:firstRow="1" w:lastRow="0" w:firstColumn="1" w:lastColumn="0" w:noHBand="0" w:noVBand="1"/>
      </w:tblPr>
      <w:tblGrid>
        <w:gridCol w:w="4428"/>
        <w:gridCol w:w="4428"/>
      </w:tblGrid>
      <w:tr w:rsidR="00050CCF" w:rsidTr="00297DD4">
        <w:tc>
          <w:tcPr>
            <w:tcW w:w="4428" w:type="dxa"/>
          </w:tcPr>
          <w:p w:rsidR="00050CCF" w:rsidRDefault="00050CCF" w:rsidP="00297DD4">
            <w:pPr>
              <w:pStyle w:val="squish"/>
              <w:jc w:val="center"/>
            </w:pPr>
            <w:r>
              <w:t>First Bending</w:t>
            </w:r>
          </w:p>
          <w:p w:rsidR="00050CCF" w:rsidRDefault="00050CCF" w:rsidP="00297DD4">
            <w:pPr>
              <w:pStyle w:val="squish"/>
              <w:jc w:val="center"/>
            </w:pPr>
            <w:r>
              <w:rPr>
                <w:noProof/>
              </w:rPr>
              <w:drawing>
                <wp:inline distT="0" distB="0" distL="0" distR="0" wp14:anchorId="6F49460A" wp14:editId="6910DC4D">
                  <wp:extent cx="2286000" cy="573617"/>
                  <wp:effectExtent l="0" t="0" r="0" b="0"/>
                  <wp:docPr id="3254" name="Picture 3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86000" cy="573617"/>
                          </a:xfrm>
                          <a:prstGeom prst="rect">
                            <a:avLst/>
                          </a:prstGeom>
                        </pic:spPr>
                      </pic:pic>
                    </a:graphicData>
                  </a:graphic>
                </wp:inline>
              </w:drawing>
            </w:r>
          </w:p>
        </w:tc>
        <w:tc>
          <w:tcPr>
            <w:tcW w:w="4428" w:type="dxa"/>
          </w:tcPr>
          <w:p w:rsidR="00050CCF" w:rsidRDefault="00050CCF" w:rsidP="00297DD4">
            <w:pPr>
              <w:pStyle w:val="squish"/>
              <w:jc w:val="center"/>
            </w:pPr>
            <w:r>
              <w:t>Second Bending</w:t>
            </w:r>
          </w:p>
          <w:p w:rsidR="00050CCF" w:rsidRDefault="00050CCF" w:rsidP="00297DD4">
            <w:pPr>
              <w:pStyle w:val="squish"/>
              <w:keepNext/>
              <w:jc w:val="center"/>
            </w:pPr>
            <w:r>
              <w:rPr>
                <w:noProof/>
              </w:rPr>
              <w:drawing>
                <wp:inline distT="0" distB="0" distL="0" distR="0" wp14:anchorId="46E05AC0" wp14:editId="28065D5B">
                  <wp:extent cx="2286000" cy="408517"/>
                  <wp:effectExtent l="0" t="0" r="0" b="0"/>
                  <wp:docPr id="3255" name="Picture 3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86000" cy="408517"/>
                          </a:xfrm>
                          <a:prstGeom prst="rect">
                            <a:avLst/>
                          </a:prstGeom>
                        </pic:spPr>
                      </pic:pic>
                    </a:graphicData>
                  </a:graphic>
                </wp:inline>
              </w:drawing>
            </w:r>
          </w:p>
        </w:tc>
      </w:tr>
    </w:tbl>
    <w:p w:rsidR="00050CCF" w:rsidRDefault="00050CCF" w:rsidP="00297DD4">
      <w:pPr>
        <w:pStyle w:val="Caption"/>
      </w:pPr>
      <w:bookmarkStart w:id="60" w:name="_Toc5375546"/>
      <w:bookmarkStart w:id="61" w:name="_Toc18499711"/>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3</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7</w:t>
      </w:r>
      <w:r>
        <w:rPr>
          <w:noProof/>
        </w:rPr>
        <w:fldChar w:fldCharType="end"/>
      </w:r>
      <w:r>
        <w:t>: First Two Mode Shapes for 2-Span Continuous Beam</w:t>
      </w:r>
      <w:bookmarkEnd w:id="60"/>
      <w:bookmarkEnd w:id="61"/>
    </w:p>
    <w:p w:rsidR="00050CCF" w:rsidRDefault="00050CCF" w:rsidP="00FC3EEC">
      <w:r>
        <w:t>Due to the nature of two-span continuous bridges, the second bending mode (illustrated in the above image) is likely to occur at a frequency near to that of the first-bending mode. Thus, simulations that only consider the first mode will suffer greater inaccuracy when performed for two-span continuous bridges. The following plot compares the FE simulation of the two-span beam model with only the first mode included, and with the first five modes included.</w:t>
      </w:r>
    </w:p>
    <w:p w:rsidR="00050CCF" w:rsidRDefault="00050CCF" w:rsidP="004516E4">
      <w:pPr>
        <w:keepNext/>
        <w:jc w:val="center"/>
      </w:pPr>
      <w:r>
        <w:rPr>
          <w:noProof/>
        </w:rPr>
        <w:drawing>
          <wp:inline distT="0" distB="0" distL="0" distR="0" wp14:anchorId="17382B3A" wp14:editId="60DF0844">
            <wp:extent cx="4572000" cy="2369820"/>
            <wp:effectExtent l="0" t="0" r="0" b="11430"/>
            <wp:docPr id="3258" name="Chart 3258">
              <a:extLst xmlns:a="http://schemas.openxmlformats.org/drawingml/2006/main">
                <a:ext uri="{FF2B5EF4-FFF2-40B4-BE49-F238E27FC236}">
                  <a16:creationId xmlns:a16="http://schemas.microsoft.com/office/drawing/2014/main" id="{ECB504A6-D0D6-4688-AE0E-BCC51682FA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050CCF" w:rsidRDefault="00050CCF" w:rsidP="004516E4">
      <w:pPr>
        <w:pStyle w:val="Caption"/>
      </w:pPr>
      <w:bookmarkStart w:id="62" w:name="_Toc5375547"/>
      <w:bookmarkStart w:id="63" w:name="_Toc18499712"/>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3</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8</w:t>
      </w:r>
      <w:r>
        <w:rPr>
          <w:noProof/>
        </w:rPr>
        <w:fldChar w:fldCharType="end"/>
      </w:r>
      <w:r>
        <w:t>: FEM Displacement Predictions with 1 Mode and 5 Modes for 2-span Continuous Beam</w:t>
      </w:r>
      <w:bookmarkEnd w:id="62"/>
      <w:bookmarkEnd w:id="63"/>
    </w:p>
    <w:p w:rsidR="00050CCF" w:rsidRDefault="00050CCF" w:rsidP="001A19AE">
      <w:r>
        <w:t>The differences between the FEM simulations with the first 5 modes included and just the first mode included were quantified by computing the difference between maximum displacements (downward) as well as the mean-absolute-error. These were also expressed as a percent of the maximum displacement (downward) as predicted by the simulation with the first 5 modes included. Those differences are summarized in the following table.</w:t>
      </w:r>
    </w:p>
    <w:p w:rsidR="00050CCF" w:rsidRDefault="00050CCF" w:rsidP="009E59E4">
      <w:pPr>
        <w:pStyle w:val="Caption"/>
        <w:keepNext/>
      </w:pPr>
      <w:bookmarkStart w:id="64" w:name="_Toc5375394"/>
      <w:bookmarkStart w:id="65" w:name="_Toc18499558"/>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3</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4</w:t>
      </w:r>
      <w:r>
        <w:rPr>
          <w:noProof/>
        </w:rPr>
        <w:fldChar w:fldCharType="end"/>
      </w:r>
      <w:r>
        <w:t>: Differences between FEM Displacement Predictions with 1 Mode and 5 Modes</w:t>
      </w:r>
      <w:bookmarkEnd w:id="64"/>
      <w:bookmarkEnd w:id="65"/>
    </w:p>
    <w:tbl>
      <w:tblPr>
        <w:tblStyle w:val="TableGrid"/>
        <w:tblW w:w="0" w:type="auto"/>
        <w:jc w:val="center"/>
        <w:tblLook w:val="04A0" w:firstRow="1" w:lastRow="0" w:firstColumn="1" w:lastColumn="0" w:noHBand="0" w:noVBand="1"/>
      </w:tblPr>
      <w:tblGrid>
        <w:gridCol w:w="1218"/>
        <w:gridCol w:w="1218"/>
        <w:gridCol w:w="985"/>
        <w:gridCol w:w="1162"/>
        <w:gridCol w:w="906"/>
      </w:tblGrid>
      <w:tr w:rsidR="00050CCF" w:rsidTr="009E59E4">
        <w:trPr>
          <w:jc w:val="center"/>
        </w:trPr>
        <w:tc>
          <w:tcPr>
            <w:tcW w:w="1218" w:type="dxa"/>
            <w:vAlign w:val="center"/>
          </w:tcPr>
          <w:p w:rsidR="00050CCF" w:rsidRDefault="00050CCF" w:rsidP="009E59E4">
            <w:pPr>
              <w:pStyle w:val="squish"/>
              <w:jc w:val="center"/>
            </w:pPr>
            <w:r>
              <w:t>1 Mode Max Disp.</w:t>
            </w:r>
          </w:p>
        </w:tc>
        <w:tc>
          <w:tcPr>
            <w:tcW w:w="1218" w:type="dxa"/>
            <w:vAlign w:val="center"/>
          </w:tcPr>
          <w:p w:rsidR="00050CCF" w:rsidRDefault="00050CCF" w:rsidP="009E59E4">
            <w:pPr>
              <w:pStyle w:val="squish"/>
              <w:jc w:val="center"/>
            </w:pPr>
            <w:r>
              <w:t>5 Modes Max Disp.</w:t>
            </w:r>
          </w:p>
        </w:tc>
        <w:tc>
          <w:tcPr>
            <w:tcW w:w="985" w:type="dxa"/>
            <w:vAlign w:val="center"/>
          </w:tcPr>
          <w:p w:rsidR="00050CCF" w:rsidRDefault="00050CCF" w:rsidP="007D13A6">
            <w:pPr>
              <w:pStyle w:val="squish"/>
              <w:jc w:val="center"/>
            </w:pPr>
            <w:r>
              <w:t xml:space="preserve">% Diff. </w:t>
            </w:r>
          </w:p>
        </w:tc>
        <w:tc>
          <w:tcPr>
            <w:tcW w:w="1162" w:type="dxa"/>
            <w:vAlign w:val="center"/>
          </w:tcPr>
          <w:p w:rsidR="00050CCF" w:rsidRDefault="00050CCF" w:rsidP="007D13A6">
            <w:pPr>
              <w:pStyle w:val="squish"/>
              <w:jc w:val="center"/>
            </w:pPr>
            <w:r>
              <w:t>MAE</w:t>
            </w:r>
          </w:p>
        </w:tc>
        <w:tc>
          <w:tcPr>
            <w:tcW w:w="906" w:type="dxa"/>
            <w:vAlign w:val="center"/>
          </w:tcPr>
          <w:p w:rsidR="00050CCF" w:rsidRDefault="00050CCF" w:rsidP="007D13A6">
            <w:pPr>
              <w:pStyle w:val="squish"/>
              <w:jc w:val="center"/>
            </w:pPr>
            <w:r>
              <w:t>%MAE</w:t>
            </w:r>
          </w:p>
        </w:tc>
      </w:tr>
      <w:tr w:rsidR="00050CCF" w:rsidTr="009E59E4">
        <w:trPr>
          <w:jc w:val="center"/>
        </w:trPr>
        <w:tc>
          <w:tcPr>
            <w:tcW w:w="1218" w:type="dxa"/>
            <w:vAlign w:val="center"/>
          </w:tcPr>
          <w:p w:rsidR="00050CCF" w:rsidRDefault="00050CCF" w:rsidP="009E59E4">
            <w:pPr>
              <w:pStyle w:val="squish"/>
              <w:jc w:val="center"/>
            </w:pPr>
            <w:r>
              <w:t>-0.2482</w:t>
            </w:r>
          </w:p>
        </w:tc>
        <w:tc>
          <w:tcPr>
            <w:tcW w:w="1218" w:type="dxa"/>
            <w:vAlign w:val="center"/>
          </w:tcPr>
          <w:p w:rsidR="00050CCF" w:rsidRDefault="00050CCF" w:rsidP="009E59E4">
            <w:pPr>
              <w:pStyle w:val="squish"/>
              <w:jc w:val="center"/>
            </w:pPr>
            <w:r>
              <w:t>-0.3048</w:t>
            </w:r>
          </w:p>
        </w:tc>
        <w:tc>
          <w:tcPr>
            <w:tcW w:w="985" w:type="dxa"/>
            <w:vAlign w:val="center"/>
          </w:tcPr>
          <w:p w:rsidR="00050CCF" w:rsidRDefault="00050CCF" w:rsidP="009E59E4">
            <w:pPr>
              <w:pStyle w:val="squish"/>
              <w:jc w:val="center"/>
            </w:pPr>
            <w:r>
              <w:t>18.58%</w:t>
            </w:r>
          </w:p>
        </w:tc>
        <w:tc>
          <w:tcPr>
            <w:tcW w:w="1162" w:type="dxa"/>
            <w:vAlign w:val="center"/>
          </w:tcPr>
          <w:p w:rsidR="00050CCF" w:rsidRDefault="00050CCF" w:rsidP="009E59E4">
            <w:pPr>
              <w:pStyle w:val="squish"/>
              <w:jc w:val="center"/>
            </w:pPr>
            <w:r>
              <w:t>0.0673</w:t>
            </w:r>
          </w:p>
        </w:tc>
        <w:tc>
          <w:tcPr>
            <w:tcW w:w="906" w:type="dxa"/>
            <w:vAlign w:val="center"/>
          </w:tcPr>
          <w:p w:rsidR="00050CCF" w:rsidRDefault="00050CCF" w:rsidP="009E59E4">
            <w:pPr>
              <w:pStyle w:val="squish"/>
              <w:jc w:val="center"/>
            </w:pPr>
            <w:r>
              <w:t>22.09%</w:t>
            </w:r>
          </w:p>
        </w:tc>
      </w:tr>
    </w:tbl>
    <w:p w:rsidR="00050CCF" w:rsidRDefault="00050CCF" w:rsidP="00962E6C">
      <w:r>
        <w:t>The above plot illustrates the inadequacy of a two-span model that includes only the first mode of vibration. However, the purpose of the simplified model proposed herein is to estimate dynamic amplification rather than accurately predict displacement. The ability of the model to perform in this regard is next investigated.</w:t>
      </w:r>
    </w:p>
    <w:p w:rsidR="00050CCF" w:rsidRPr="00302F4B" w:rsidRDefault="00050CCF" w:rsidP="00302F4B">
      <w:pPr>
        <w:pStyle w:val="Heading3"/>
      </w:pPr>
      <w:r>
        <w:t>Performance Assessment</w:t>
      </w:r>
    </w:p>
    <w:p w:rsidR="00050CCF" w:rsidRDefault="00050CCF" w:rsidP="00391015">
      <w:r>
        <w:t xml:space="preserve">It is always preferable to measure a model against ground truth values, which in this case would be the dynamic amplification as recorded on an actual structure. However, the number of sample structures that have been instrumented for the determination of dynamic amplification and have also had their profile measured is very limited. There are simply too few samples from real structures to adequately assess the performance of the state-space models.  As a result, the performance of the state-space models was evaluated by comparing the dynamic amplification predicted by the model to that predicted by a 3D FE model. </w:t>
      </w:r>
    </w:p>
    <w:p w:rsidR="00050CCF" w:rsidRDefault="00050CCF" w:rsidP="0037187D">
      <w:pPr>
        <w:pStyle w:val="Heading4"/>
      </w:pPr>
      <w:r>
        <w:t>Bridge Models</w:t>
      </w:r>
    </w:p>
    <w:p w:rsidR="00050CCF" w:rsidRDefault="00050CCF" w:rsidP="00791406">
      <w:r>
        <w:t xml:space="preserve">A total of six test-case models were created with varied geometry and stiffness while remaining representative of real structures. This was accomplished by basing the models on existing bridges. These bridges have varying length, width and skew. Furthermore, the dynamics of the bridges had been determined from previous field tests and have first natural frequencies ranging from 2 to 10 Hz. A single-span model and a two-span continuous model were created based on each of the three case structures. The plate eccentric-beam model type was employed for these FE models as described in Chapter 12 and in Part 1. </w:t>
      </w:r>
    </w:p>
    <w:p w:rsidR="00050CCF" w:rsidRDefault="00050CCF" w:rsidP="00791406">
      <w:r>
        <w:t>Road profiles were assigned to a line that defined the vehicle path of travel. The deck width of some models was great enough to accommodate multiple lanes and therefore multiple paths of travel were defined. Each vehicle path included an approach length of 320 feet. This approach length is more than sufficient to account for the vehicle’s initial conditions (demonstrated in Chapter 15).</w:t>
      </w:r>
      <w:r w:rsidRPr="00791406">
        <w:t xml:space="preserve"> </w:t>
      </w:r>
    </w:p>
    <w:p w:rsidR="00050CCF" w:rsidRDefault="00050CCF" w:rsidP="00791406">
      <w:r>
        <w:t>Linear transient dynamic analyses of the moving mass were performed using LUSAS’ IMDPlus. This product option features several Interactive Modal Dynamics techniques; the relevant portion is described below.</w:t>
      </w:r>
    </w:p>
    <w:p w:rsidR="00050CCF" w:rsidRDefault="00050CCF" w:rsidP="00D12705">
      <w:pPr>
        <w:pStyle w:val="Quote"/>
        <w:jc w:val="both"/>
        <w:rPr>
          <w:shd w:val="clear" w:color="auto" w:fill="FFFFFF"/>
        </w:rPr>
      </w:pPr>
      <w:r>
        <w:rPr>
          <w:shd w:val="clear" w:color="auto" w:fill="FFFFFF"/>
        </w:rPr>
        <w:t xml:space="preserve">An IMDPlus analysis uses conventional eigenvalue analyses to obtain the undamped modes of vibration for a structure over the frequency range of interest. The modal response in the form of frequencies, participation factors and eigenvectors, together with the moving mass vehicle loads, enable IMDPlus to compute the dynamic response for each mode of vibration. The assumption of linear structural behavior allows the IMDPlus facility to utilize linear superposition methods to calculate the total response of the structure from each of the contributing frequencies. </w:t>
      </w:r>
    </w:p>
    <w:p w:rsidR="00050CCF" w:rsidRDefault="00050CCF" w:rsidP="00791406">
      <w:r>
        <w:t>The simulation assumptions and limitations inherent to this solver are as follows.</w:t>
      </w:r>
    </w:p>
    <w:p w:rsidR="00050CCF" w:rsidRDefault="00050CCF" w:rsidP="00050CCF">
      <w:pPr>
        <w:pStyle w:val="ListParagraph"/>
        <w:numPr>
          <w:ilvl w:val="0"/>
          <w:numId w:val="8"/>
        </w:numPr>
      </w:pPr>
      <w:r>
        <w:t>The system is linear in terms of geometry, material properties and boundary conditions.</w:t>
      </w:r>
    </w:p>
    <w:p w:rsidR="00050CCF" w:rsidRDefault="00050CCF" w:rsidP="00050CCF">
      <w:pPr>
        <w:pStyle w:val="ListParagraph"/>
        <w:numPr>
          <w:ilvl w:val="0"/>
          <w:numId w:val="8"/>
        </w:numPr>
      </w:pPr>
      <w:r>
        <w:t xml:space="preserve">There is no cross-coupling of modes caused by the damping matrix. This is reasonable for all but the most highly damped structures or applications. </w:t>
      </w:r>
    </w:p>
    <w:p w:rsidR="00050CCF" w:rsidRDefault="00050CCF" w:rsidP="00050CCF">
      <w:pPr>
        <w:pStyle w:val="ListParagraph"/>
        <w:numPr>
          <w:ilvl w:val="0"/>
          <w:numId w:val="8"/>
        </w:numPr>
      </w:pPr>
      <w:r>
        <w:t>Critical Damping ratios of 100% or more are not permitted due to the solution of the time domain response of the structure using either the Hilber–Hughes-Taylor (HHT) method or Duhamel’s Integral.</w:t>
      </w:r>
    </w:p>
    <w:p w:rsidR="00050CCF" w:rsidRDefault="00050CCF" w:rsidP="00050CCF">
      <w:pPr>
        <w:pStyle w:val="ListParagraph"/>
        <w:numPr>
          <w:ilvl w:val="0"/>
          <w:numId w:val="8"/>
        </w:numPr>
      </w:pPr>
      <w:r>
        <w:t>There is no loss of contact between the unsprung masses (wheels) of the spring-mass systems and the structure at any time during the analysis</w:t>
      </w:r>
    </w:p>
    <w:p w:rsidR="00050CCF" w:rsidRDefault="00050CCF" w:rsidP="00050CCF">
      <w:pPr>
        <w:pStyle w:val="ListParagraph"/>
        <w:numPr>
          <w:ilvl w:val="0"/>
          <w:numId w:val="8"/>
        </w:numPr>
      </w:pPr>
      <w:r>
        <w:t xml:space="preserve">Only vertical motion of the spring-mass systems is considered in a moving mass analysis. </w:t>
      </w:r>
    </w:p>
    <w:p w:rsidR="00050CCF" w:rsidRDefault="00050CCF" w:rsidP="00050CCF">
      <w:pPr>
        <w:pStyle w:val="ListParagraph"/>
        <w:numPr>
          <w:ilvl w:val="0"/>
          <w:numId w:val="8"/>
        </w:numPr>
      </w:pPr>
      <w:r>
        <w:t>Mass of the spring-mass systems are not included in the eigenvalue solution</w:t>
      </w:r>
    </w:p>
    <w:p w:rsidR="00050CCF" w:rsidRDefault="00050CCF" w:rsidP="00791406">
      <w:pPr>
        <w:pStyle w:val="Heading5"/>
      </w:pPr>
      <w:bookmarkStart w:id="66" w:name="_140ft._Bridge"/>
      <w:bookmarkEnd w:id="66"/>
      <w:r>
        <w:t>140ft. Bridge</w:t>
      </w:r>
    </w:p>
    <w:p w:rsidR="00050CCF" w:rsidRDefault="00050CCF" w:rsidP="00565B2F">
      <w:r>
        <w:t>The 140 ft span models were based on the geometry of the bridge presented in Part 1—a multi-girder highway bridge with steel plate girders. Simple beam elements were used in place of the cross-frame diaphragms that existed on the actual bridge. These beam elements were assigned equivalent stiffness as detailed in Part 1.</w:t>
      </w:r>
    </w:p>
    <w:p w:rsidR="00050CCF" w:rsidRDefault="00050CCF" w:rsidP="00565B2F">
      <w:r>
        <w:t xml:space="preserve">The first natural frequency of the models was 2.08 Hz. The path of travel was defined over the first interior girder. </w:t>
      </w:r>
      <w:r>
        <w:rPr>
          <w:shd w:val="clear" w:color="auto" w:fill="FFFFFF"/>
        </w:rPr>
        <w:t>The midspan displacements of that girder due to twin point loads totaling 1 lb., spaced 6’ apart at midspan on the vehicle path are given below. These values were used to compute equivalent EI values for implementing the state-space models as described previously.</w:t>
      </w:r>
    </w:p>
    <w:p w:rsidR="00050CCF" w:rsidRDefault="00050CCF" w:rsidP="00415AE8">
      <w:pPr>
        <w:pStyle w:val="Caption"/>
        <w:keepNext/>
      </w:pPr>
      <w:bookmarkStart w:id="67" w:name="_Toc5375395"/>
      <w:bookmarkStart w:id="68" w:name="_Toc18499559"/>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3</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5</w:t>
      </w:r>
      <w:r>
        <w:rPr>
          <w:noProof/>
        </w:rPr>
        <w:fldChar w:fldCharType="end"/>
      </w:r>
      <w:r>
        <w:t>: Midspan Stiffness Values for 140 ft. Bridge Models</w:t>
      </w:r>
      <w:bookmarkEnd w:id="67"/>
      <w:bookmarkEnd w:id="68"/>
    </w:p>
    <w:tbl>
      <w:tblPr>
        <w:tblStyle w:val="TableGrid"/>
        <w:tblW w:w="8174" w:type="dxa"/>
        <w:jc w:val="center"/>
        <w:tblLook w:val="04A0" w:firstRow="1" w:lastRow="0" w:firstColumn="1" w:lastColumn="0" w:noHBand="0" w:noVBand="1"/>
      </w:tblPr>
      <w:tblGrid>
        <w:gridCol w:w="1729"/>
        <w:gridCol w:w="1363"/>
        <w:gridCol w:w="995"/>
        <w:gridCol w:w="1729"/>
        <w:gridCol w:w="1363"/>
        <w:gridCol w:w="995"/>
      </w:tblGrid>
      <w:tr w:rsidR="00050CCF" w:rsidTr="008E36C9">
        <w:trPr>
          <w:jc w:val="center"/>
        </w:trPr>
        <w:tc>
          <w:tcPr>
            <w:tcW w:w="4087" w:type="dxa"/>
            <w:gridSpan w:val="3"/>
          </w:tcPr>
          <w:p w:rsidR="00050CCF" w:rsidRDefault="00050CCF" w:rsidP="008E36C9">
            <w:pPr>
              <w:pStyle w:val="squish"/>
              <w:jc w:val="center"/>
            </w:pPr>
            <w:r>
              <w:t>1-span</w:t>
            </w:r>
          </w:p>
        </w:tc>
        <w:tc>
          <w:tcPr>
            <w:tcW w:w="4087" w:type="dxa"/>
            <w:gridSpan w:val="3"/>
          </w:tcPr>
          <w:p w:rsidR="00050CCF" w:rsidRDefault="00050CCF" w:rsidP="008E36C9">
            <w:pPr>
              <w:pStyle w:val="squish"/>
              <w:jc w:val="center"/>
            </w:pPr>
            <w:r>
              <w:t>2-span</w:t>
            </w:r>
          </w:p>
        </w:tc>
      </w:tr>
      <w:tr w:rsidR="00050CCF" w:rsidTr="008E36C9">
        <w:trPr>
          <w:jc w:val="center"/>
        </w:trPr>
        <w:tc>
          <w:tcPr>
            <w:tcW w:w="1729" w:type="dxa"/>
          </w:tcPr>
          <w:p w:rsidR="00050CCF" w:rsidRDefault="00050CCF" w:rsidP="008E36C9">
            <w:pPr>
              <w:pStyle w:val="squish"/>
            </w:pPr>
          </w:p>
        </w:tc>
        <w:tc>
          <w:tcPr>
            <w:tcW w:w="1363" w:type="dxa"/>
          </w:tcPr>
          <w:p w:rsidR="00050CCF" w:rsidRPr="00222E34" w:rsidRDefault="00050CCF" w:rsidP="008E36C9">
            <w:pPr>
              <w:pStyle w:val="squish"/>
              <w:jc w:val="center"/>
            </w:pPr>
            <w:r>
              <w:t>in/lb</w:t>
            </w:r>
          </w:p>
        </w:tc>
        <w:tc>
          <w:tcPr>
            <w:tcW w:w="995" w:type="dxa"/>
          </w:tcPr>
          <w:p w:rsidR="00050CCF" w:rsidRDefault="00050CCF" w:rsidP="008E36C9">
            <w:pPr>
              <w:pStyle w:val="squish"/>
              <w:jc w:val="center"/>
            </w:pPr>
            <w:r>
              <w:t>lb/in</w:t>
            </w:r>
          </w:p>
        </w:tc>
        <w:tc>
          <w:tcPr>
            <w:tcW w:w="1729" w:type="dxa"/>
          </w:tcPr>
          <w:p w:rsidR="00050CCF" w:rsidRDefault="00050CCF" w:rsidP="008E36C9">
            <w:pPr>
              <w:pStyle w:val="squish"/>
            </w:pPr>
          </w:p>
        </w:tc>
        <w:tc>
          <w:tcPr>
            <w:tcW w:w="1363" w:type="dxa"/>
          </w:tcPr>
          <w:p w:rsidR="00050CCF" w:rsidRPr="00222E34" w:rsidRDefault="00050CCF" w:rsidP="008E36C9">
            <w:pPr>
              <w:pStyle w:val="squish"/>
              <w:jc w:val="center"/>
            </w:pPr>
            <w:r>
              <w:t>in/lb</w:t>
            </w:r>
          </w:p>
        </w:tc>
        <w:tc>
          <w:tcPr>
            <w:tcW w:w="995" w:type="dxa"/>
          </w:tcPr>
          <w:p w:rsidR="00050CCF" w:rsidRDefault="00050CCF" w:rsidP="008E36C9">
            <w:pPr>
              <w:pStyle w:val="squish"/>
              <w:jc w:val="center"/>
            </w:pPr>
            <w:r>
              <w:t>lb/in</w:t>
            </w:r>
          </w:p>
        </w:tc>
      </w:tr>
      <w:tr w:rsidR="00050CCF" w:rsidTr="008E36C9">
        <w:trPr>
          <w:jc w:val="center"/>
        </w:trPr>
        <w:tc>
          <w:tcPr>
            <w:tcW w:w="1729" w:type="dxa"/>
          </w:tcPr>
          <w:p w:rsidR="00050CCF" w:rsidRDefault="00050CCF" w:rsidP="008E36C9">
            <w:pPr>
              <w:pStyle w:val="squish"/>
            </w:pPr>
            <w:r>
              <w:t>Path 1, Girder 2</w:t>
            </w:r>
          </w:p>
        </w:tc>
        <w:tc>
          <w:tcPr>
            <w:tcW w:w="1363" w:type="dxa"/>
          </w:tcPr>
          <w:p w:rsidR="00050CCF" w:rsidRDefault="00050CCF" w:rsidP="008E36C9">
            <w:pPr>
              <w:pStyle w:val="squish"/>
              <w:jc w:val="center"/>
            </w:pPr>
            <w:r w:rsidRPr="00474413">
              <w:t>-4.49887E-6</w:t>
            </w:r>
          </w:p>
        </w:tc>
        <w:tc>
          <w:tcPr>
            <w:tcW w:w="995" w:type="dxa"/>
          </w:tcPr>
          <w:p w:rsidR="00050CCF" w:rsidRDefault="00050CCF" w:rsidP="008E36C9">
            <w:pPr>
              <w:pStyle w:val="squish"/>
              <w:jc w:val="center"/>
            </w:pPr>
            <w:r>
              <w:t>222278</w:t>
            </w:r>
          </w:p>
        </w:tc>
        <w:tc>
          <w:tcPr>
            <w:tcW w:w="1729" w:type="dxa"/>
          </w:tcPr>
          <w:p w:rsidR="00050CCF" w:rsidRDefault="00050CCF" w:rsidP="008E36C9">
            <w:pPr>
              <w:pStyle w:val="squish"/>
            </w:pPr>
            <w:r>
              <w:t>Path 1, Girder 2</w:t>
            </w:r>
          </w:p>
        </w:tc>
        <w:tc>
          <w:tcPr>
            <w:tcW w:w="1363" w:type="dxa"/>
          </w:tcPr>
          <w:p w:rsidR="00050CCF" w:rsidRPr="00B42871" w:rsidRDefault="00050CCF" w:rsidP="008E36C9">
            <w:pPr>
              <w:pStyle w:val="squish"/>
              <w:jc w:val="center"/>
            </w:pPr>
            <w:r w:rsidRPr="00474413">
              <w:t>-4.04871E-6</w:t>
            </w:r>
          </w:p>
        </w:tc>
        <w:tc>
          <w:tcPr>
            <w:tcW w:w="995" w:type="dxa"/>
          </w:tcPr>
          <w:p w:rsidR="00050CCF" w:rsidRPr="00474413" w:rsidRDefault="00050CCF" w:rsidP="008E36C9">
            <w:pPr>
              <w:pStyle w:val="squish"/>
              <w:jc w:val="center"/>
            </w:pPr>
            <w:r>
              <w:t>246992</w:t>
            </w:r>
          </w:p>
        </w:tc>
      </w:tr>
    </w:tbl>
    <w:p w:rsidR="00050CCF" w:rsidRDefault="00050CCF" w:rsidP="008E36C9">
      <w:pPr>
        <w:pStyle w:val="Heading5"/>
      </w:pPr>
      <w:r>
        <w:t>100ft. Bridge</w:t>
      </w:r>
    </w:p>
    <w:p w:rsidR="00050CCF" w:rsidRDefault="00050CCF" w:rsidP="00565B2F">
      <w:r>
        <w:t xml:space="preserve">This set of bridges was created based on a 2-lane bridge in Maryland with structure number </w:t>
      </w:r>
      <w:hyperlink r:id="rId21" w:history="1">
        <w:r w:rsidRPr="00DF190C">
          <w:rPr>
            <w:rStyle w:val="Hyperlink"/>
          </w:rPr>
          <w:t>80053010</w:t>
        </w:r>
      </w:hyperlink>
      <w:r>
        <w:t>: a continuous bridge with two spans with a length of 100 feet and with (5) AASHTO Type IV girders spaced at 99 in. Cast-in-place concrete diaphragms are located at the center of each span and at the ends of the spans. They extended to the bottom of the girder webs and were modeled with a rectangular section (37”x9”). The deck is 9.5” thick; no sidewalks are present; 4’ tall by 2’ wide concrete barriers are placed along either side.</w:t>
      </w:r>
    </w:p>
    <w:p w:rsidR="00050CCF" w:rsidRDefault="00050CCF" w:rsidP="00565B2F">
      <w:r>
        <w:t>The first natural frequency of the models is 3.99 Hz. Three paths were defined on this model for simulations. Their locations are at 4’, 10.5’ and 16.5’ from the exterior girder</w:t>
      </w:r>
      <w:r w:rsidRPr="00565B2F">
        <w:t>. The midspan displacements of the girder closest to each path due to twin point loads totaling 1 lb., spaced 6’ apart at midspan on the vehicle path are given below.</w:t>
      </w:r>
    </w:p>
    <w:p w:rsidR="00050CCF" w:rsidRDefault="00050CCF" w:rsidP="00415AE8">
      <w:pPr>
        <w:pStyle w:val="Caption"/>
        <w:keepNext/>
      </w:pPr>
      <w:bookmarkStart w:id="69" w:name="_Toc5375396"/>
      <w:bookmarkStart w:id="70" w:name="_Toc18499560"/>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3</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6</w:t>
      </w:r>
      <w:r>
        <w:rPr>
          <w:noProof/>
        </w:rPr>
        <w:fldChar w:fldCharType="end"/>
      </w:r>
      <w:r>
        <w:t>: Midspan Stiffness Values for 100 ft. Bridge Models</w:t>
      </w:r>
      <w:bookmarkEnd w:id="69"/>
      <w:bookmarkEnd w:id="70"/>
    </w:p>
    <w:tbl>
      <w:tblPr>
        <w:tblStyle w:val="TableGrid"/>
        <w:tblW w:w="8174" w:type="dxa"/>
        <w:jc w:val="center"/>
        <w:tblLook w:val="04A0" w:firstRow="1" w:lastRow="0" w:firstColumn="1" w:lastColumn="0" w:noHBand="0" w:noVBand="1"/>
      </w:tblPr>
      <w:tblGrid>
        <w:gridCol w:w="1729"/>
        <w:gridCol w:w="1363"/>
        <w:gridCol w:w="995"/>
        <w:gridCol w:w="1729"/>
        <w:gridCol w:w="1363"/>
        <w:gridCol w:w="995"/>
      </w:tblGrid>
      <w:tr w:rsidR="00050CCF" w:rsidTr="00415AE8">
        <w:trPr>
          <w:jc w:val="center"/>
        </w:trPr>
        <w:tc>
          <w:tcPr>
            <w:tcW w:w="4087" w:type="dxa"/>
            <w:gridSpan w:val="3"/>
          </w:tcPr>
          <w:p w:rsidR="00050CCF" w:rsidRDefault="00050CCF" w:rsidP="008E36C9">
            <w:pPr>
              <w:pStyle w:val="squish"/>
              <w:jc w:val="center"/>
            </w:pPr>
            <w:r>
              <w:t>1-span</w:t>
            </w:r>
          </w:p>
        </w:tc>
        <w:tc>
          <w:tcPr>
            <w:tcW w:w="4087" w:type="dxa"/>
            <w:gridSpan w:val="3"/>
          </w:tcPr>
          <w:p w:rsidR="00050CCF" w:rsidRDefault="00050CCF" w:rsidP="008E36C9">
            <w:pPr>
              <w:pStyle w:val="squish"/>
              <w:jc w:val="center"/>
            </w:pPr>
            <w:r>
              <w:t>2-span</w:t>
            </w:r>
          </w:p>
        </w:tc>
      </w:tr>
      <w:tr w:rsidR="00050CCF" w:rsidTr="00415AE8">
        <w:trPr>
          <w:jc w:val="center"/>
        </w:trPr>
        <w:tc>
          <w:tcPr>
            <w:tcW w:w="1729" w:type="dxa"/>
          </w:tcPr>
          <w:p w:rsidR="00050CCF" w:rsidRDefault="00050CCF" w:rsidP="008E36C9">
            <w:pPr>
              <w:pStyle w:val="squish"/>
            </w:pPr>
          </w:p>
        </w:tc>
        <w:tc>
          <w:tcPr>
            <w:tcW w:w="1363" w:type="dxa"/>
          </w:tcPr>
          <w:p w:rsidR="00050CCF" w:rsidRPr="00222E34" w:rsidRDefault="00050CCF" w:rsidP="008E36C9">
            <w:pPr>
              <w:pStyle w:val="squish"/>
              <w:jc w:val="center"/>
            </w:pPr>
            <w:r>
              <w:t>in/lb</w:t>
            </w:r>
          </w:p>
        </w:tc>
        <w:tc>
          <w:tcPr>
            <w:tcW w:w="995" w:type="dxa"/>
          </w:tcPr>
          <w:p w:rsidR="00050CCF" w:rsidRDefault="00050CCF" w:rsidP="008E36C9">
            <w:pPr>
              <w:pStyle w:val="squish"/>
              <w:jc w:val="center"/>
            </w:pPr>
            <w:r>
              <w:t>lb/in</w:t>
            </w:r>
          </w:p>
        </w:tc>
        <w:tc>
          <w:tcPr>
            <w:tcW w:w="1729" w:type="dxa"/>
          </w:tcPr>
          <w:p w:rsidR="00050CCF" w:rsidRDefault="00050CCF" w:rsidP="008E36C9">
            <w:pPr>
              <w:pStyle w:val="squish"/>
            </w:pPr>
          </w:p>
        </w:tc>
        <w:tc>
          <w:tcPr>
            <w:tcW w:w="1363" w:type="dxa"/>
          </w:tcPr>
          <w:p w:rsidR="00050CCF" w:rsidRPr="00222E34" w:rsidRDefault="00050CCF" w:rsidP="008E36C9">
            <w:pPr>
              <w:pStyle w:val="squish"/>
              <w:jc w:val="center"/>
            </w:pPr>
            <w:r>
              <w:t>in/lb</w:t>
            </w:r>
          </w:p>
        </w:tc>
        <w:tc>
          <w:tcPr>
            <w:tcW w:w="995" w:type="dxa"/>
          </w:tcPr>
          <w:p w:rsidR="00050CCF" w:rsidRDefault="00050CCF" w:rsidP="008E36C9">
            <w:pPr>
              <w:pStyle w:val="squish"/>
              <w:jc w:val="center"/>
            </w:pPr>
            <w:r>
              <w:t>lb/in</w:t>
            </w:r>
          </w:p>
        </w:tc>
      </w:tr>
      <w:tr w:rsidR="00050CCF" w:rsidTr="00415AE8">
        <w:trPr>
          <w:jc w:val="center"/>
        </w:trPr>
        <w:tc>
          <w:tcPr>
            <w:tcW w:w="1729" w:type="dxa"/>
          </w:tcPr>
          <w:p w:rsidR="00050CCF" w:rsidRDefault="00050CCF" w:rsidP="008E36C9">
            <w:pPr>
              <w:pStyle w:val="squish"/>
            </w:pPr>
            <w:r>
              <w:t>Path 1, Girder 1</w:t>
            </w:r>
          </w:p>
        </w:tc>
        <w:tc>
          <w:tcPr>
            <w:tcW w:w="1363" w:type="dxa"/>
          </w:tcPr>
          <w:p w:rsidR="00050CCF" w:rsidRDefault="00050CCF" w:rsidP="008E36C9">
            <w:pPr>
              <w:pStyle w:val="squish"/>
              <w:jc w:val="center"/>
            </w:pPr>
            <w:r w:rsidRPr="00F32429">
              <w:t>-2.00994E-6</w:t>
            </w:r>
          </w:p>
        </w:tc>
        <w:tc>
          <w:tcPr>
            <w:tcW w:w="995" w:type="dxa"/>
          </w:tcPr>
          <w:p w:rsidR="00050CCF" w:rsidRDefault="00050CCF" w:rsidP="008E36C9">
            <w:pPr>
              <w:pStyle w:val="squish"/>
              <w:jc w:val="center"/>
            </w:pPr>
            <w:r>
              <w:t>497527</w:t>
            </w:r>
          </w:p>
        </w:tc>
        <w:tc>
          <w:tcPr>
            <w:tcW w:w="1729" w:type="dxa"/>
          </w:tcPr>
          <w:p w:rsidR="00050CCF" w:rsidRDefault="00050CCF" w:rsidP="008E36C9">
            <w:pPr>
              <w:pStyle w:val="squish"/>
            </w:pPr>
            <w:r>
              <w:t>Path 1, Girder 2</w:t>
            </w:r>
          </w:p>
        </w:tc>
        <w:tc>
          <w:tcPr>
            <w:tcW w:w="1363" w:type="dxa"/>
          </w:tcPr>
          <w:p w:rsidR="00050CCF" w:rsidRPr="00B42871" w:rsidRDefault="00050CCF" w:rsidP="008E36C9">
            <w:pPr>
              <w:pStyle w:val="squish"/>
              <w:jc w:val="center"/>
            </w:pPr>
            <w:r w:rsidRPr="00F32429">
              <w:t>-1.49518E-6</w:t>
            </w:r>
          </w:p>
        </w:tc>
        <w:tc>
          <w:tcPr>
            <w:tcW w:w="995" w:type="dxa"/>
          </w:tcPr>
          <w:p w:rsidR="00050CCF" w:rsidRPr="00222E34" w:rsidRDefault="00050CCF" w:rsidP="008E36C9">
            <w:pPr>
              <w:pStyle w:val="squish"/>
              <w:jc w:val="center"/>
            </w:pPr>
            <w:r>
              <w:t>668815</w:t>
            </w:r>
          </w:p>
        </w:tc>
      </w:tr>
      <w:tr w:rsidR="00050CCF" w:rsidTr="00415AE8">
        <w:trPr>
          <w:jc w:val="center"/>
        </w:trPr>
        <w:tc>
          <w:tcPr>
            <w:tcW w:w="1729" w:type="dxa"/>
          </w:tcPr>
          <w:p w:rsidR="00050CCF" w:rsidRDefault="00050CCF" w:rsidP="008E36C9">
            <w:pPr>
              <w:pStyle w:val="squish"/>
            </w:pPr>
            <w:r>
              <w:t>Path 2, Girder 2</w:t>
            </w:r>
          </w:p>
        </w:tc>
        <w:tc>
          <w:tcPr>
            <w:tcW w:w="1363" w:type="dxa"/>
          </w:tcPr>
          <w:p w:rsidR="00050CCF" w:rsidRDefault="00050CCF" w:rsidP="008E36C9">
            <w:pPr>
              <w:pStyle w:val="squish"/>
              <w:jc w:val="center"/>
            </w:pPr>
            <w:r w:rsidRPr="00F32429">
              <w:t>-1.56329E-6</w:t>
            </w:r>
          </w:p>
        </w:tc>
        <w:tc>
          <w:tcPr>
            <w:tcW w:w="995" w:type="dxa"/>
          </w:tcPr>
          <w:p w:rsidR="00050CCF" w:rsidRDefault="00050CCF" w:rsidP="008E36C9">
            <w:pPr>
              <w:pStyle w:val="squish"/>
              <w:jc w:val="center"/>
            </w:pPr>
            <w:r>
              <w:t>639676</w:t>
            </w:r>
          </w:p>
        </w:tc>
        <w:tc>
          <w:tcPr>
            <w:tcW w:w="1729" w:type="dxa"/>
          </w:tcPr>
          <w:p w:rsidR="00050CCF" w:rsidRDefault="00050CCF" w:rsidP="008E36C9">
            <w:pPr>
              <w:pStyle w:val="squish"/>
            </w:pPr>
            <w:r>
              <w:t>Path 2, Girder 3</w:t>
            </w:r>
          </w:p>
        </w:tc>
        <w:tc>
          <w:tcPr>
            <w:tcW w:w="1363" w:type="dxa"/>
          </w:tcPr>
          <w:p w:rsidR="00050CCF" w:rsidRPr="00B42871" w:rsidRDefault="00050CCF" w:rsidP="008E36C9">
            <w:pPr>
              <w:pStyle w:val="squish"/>
              <w:jc w:val="center"/>
            </w:pPr>
            <w:r w:rsidRPr="00474413">
              <w:t>-1.21648E-6</w:t>
            </w:r>
          </w:p>
        </w:tc>
        <w:tc>
          <w:tcPr>
            <w:tcW w:w="995" w:type="dxa"/>
          </w:tcPr>
          <w:p w:rsidR="00050CCF" w:rsidRPr="007E6F21" w:rsidRDefault="00050CCF" w:rsidP="008E36C9">
            <w:pPr>
              <w:pStyle w:val="squish"/>
              <w:jc w:val="center"/>
            </w:pPr>
            <w:r>
              <w:t>822043</w:t>
            </w:r>
          </w:p>
        </w:tc>
      </w:tr>
      <w:tr w:rsidR="00050CCF" w:rsidTr="00415AE8">
        <w:trPr>
          <w:jc w:val="center"/>
        </w:trPr>
        <w:tc>
          <w:tcPr>
            <w:tcW w:w="1729" w:type="dxa"/>
          </w:tcPr>
          <w:p w:rsidR="00050CCF" w:rsidRDefault="00050CCF" w:rsidP="008E36C9">
            <w:pPr>
              <w:pStyle w:val="squish"/>
            </w:pPr>
            <w:r>
              <w:t>Path 3, Girder 3</w:t>
            </w:r>
          </w:p>
        </w:tc>
        <w:tc>
          <w:tcPr>
            <w:tcW w:w="1363" w:type="dxa"/>
          </w:tcPr>
          <w:p w:rsidR="00050CCF" w:rsidRDefault="00050CCF" w:rsidP="008E36C9">
            <w:pPr>
              <w:pStyle w:val="squish"/>
              <w:jc w:val="center"/>
            </w:pPr>
            <w:r w:rsidRPr="00F32429">
              <w:t>-1.49866E-6</w:t>
            </w:r>
          </w:p>
        </w:tc>
        <w:tc>
          <w:tcPr>
            <w:tcW w:w="995" w:type="dxa"/>
          </w:tcPr>
          <w:p w:rsidR="00050CCF" w:rsidRDefault="00050CCF" w:rsidP="008E36C9">
            <w:pPr>
              <w:pStyle w:val="squish"/>
              <w:jc w:val="center"/>
            </w:pPr>
            <w:r>
              <w:t>667262</w:t>
            </w:r>
          </w:p>
        </w:tc>
        <w:tc>
          <w:tcPr>
            <w:tcW w:w="1729" w:type="dxa"/>
          </w:tcPr>
          <w:p w:rsidR="00050CCF" w:rsidRDefault="00050CCF" w:rsidP="008E36C9">
            <w:pPr>
              <w:pStyle w:val="squish"/>
            </w:pPr>
            <w:r>
              <w:t>Path 3, Girder 3</w:t>
            </w:r>
          </w:p>
        </w:tc>
        <w:tc>
          <w:tcPr>
            <w:tcW w:w="1363" w:type="dxa"/>
          </w:tcPr>
          <w:p w:rsidR="00050CCF" w:rsidRPr="00B42871" w:rsidRDefault="00050CCF" w:rsidP="008E36C9">
            <w:pPr>
              <w:pStyle w:val="squish"/>
              <w:jc w:val="center"/>
            </w:pPr>
            <w:r w:rsidRPr="00474413">
              <w:t>-1.19393E-6</w:t>
            </w:r>
          </w:p>
        </w:tc>
        <w:tc>
          <w:tcPr>
            <w:tcW w:w="995" w:type="dxa"/>
          </w:tcPr>
          <w:p w:rsidR="00050CCF" w:rsidRPr="007E6F21" w:rsidRDefault="00050CCF" w:rsidP="008E36C9">
            <w:pPr>
              <w:pStyle w:val="squish"/>
              <w:jc w:val="center"/>
            </w:pPr>
            <w:r>
              <w:t>837570</w:t>
            </w:r>
          </w:p>
        </w:tc>
      </w:tr>
    </w:tbl>
    <w:p w:rsidR="00050CCF" w:rsidRDefault="00050CCF" w:rsidP="008E36C9">
      <w:pPr>
        <w:pStyle w:val="Heading5"/>
      </w:pPr>
      <w:r>
        <w:t>40 ft. Span</w:t>
      </w:r>
    </w:p>
    <w:p w:rsidR="00050CCF" w:rsidRDefault="00050CCF" w:rsidP="00565B2F">
      <w:pPr>
        <w:rPr>
          <w:color w:val="000000"/>
          <w:shd w:val="clear" w:color="auto" w:fill="FFFFFF"/>
        </w:rPr>
      </w:pPr>
      <w:r>
        <w:t xml:space="preserve">This set of bridges was based on a 2-span simply supported bridge located in Maryland with structure number: </w:t>
      </w:r>
      <w:hyperlink r:id="rId22" w:history="1">
        <w:r w:rsidRPr="00FD3A19">
          <w:rPr>
            <w:rStyle w:val="Hyperlink"/>
            <w:rFonts w:ascii="Helvetica" w:hAnsi="Helvetica"/>
            <w:sz w:val="20"/>
            <w:szCs w:val="20"/>
            <w:shd w:val="clear" w:color="auto" w:fill="FFFFFF"/>
          </w:rPr>
          <w:t>70042010</w:t>
        </w:r>
      </w:hyperlink>
      <w:r>
        <w:rPr>
          <w:color w:val="000000"/>
          <w:shd w:val="clear" w:color="auto" w:fill="FFFFFF"/>
        </w:rPr>
        <w:t xml:space="preserve">. The bridge features a 15-degree skew, (7) wide-flange (rolled) steel </w:t>
      </w:r>
      <w:r w:rsidRPr="00731B10">
        <w:t>girders (</w:t>
      </w:r>
      <w:r>
        <w:t>W</w:t>
      </w:r>
      <w:r w:rsidRPr="00731B10">
        <w:t>30</w:t>
      </w:r>
      <w:r>
        <w:t>X</w:t>
      </w:r>
      <w:r w:rsidRPr="00731B10">
        <w:t>108)</w:t>
      </w:r>
      <w:r>
        <w:t xml:space="preserve"> spaced at 84 in.</w:t>
      </w:r>
      <w:r w:rsidRPr="00731B10">
        <w:t>, channel diaphragms</w:t>
      </w:r>
      <w:r w:rsidRPr="00565B2F">
        <w:t xml:space="preserve"> (15C33.9) and concrete</w:t>
      </w:r>
      <w:r>
        <w:rPr>
          <w:color w:val="000000"/>
          <w:shd w:val="clear" w:color="auto" w:fill="FFFFFF"/>
        </w:rPr>
        <w:t xml:space="preserve"> barriers modeled with a rectangular section (32”x19”). The deck is 8.5” thick and the barriers are 32” tall by 19” wide; there is no sidewalk. The skew of the models was increased to 16 degrees for ease of modeling. </w:t>
      </w:r>
    </w:p>
    <w:p w:rsidR="00050CCF" w:rsidRDefault="00050CCF" w:rsidP="00565B2F">
      <w:pPr>
        <w:rPr>
          <w:color w:val="000000"/>
          <w:shd w:val="clear" w:color="auto" w:fill="FFFFFF"/>
        </w:rPr>
      </w:pPr>
      <w:r>
        <w:rPr>
          <w:color w:val="000000"/>
          <w:shd w:val="clear" w:color="auto" w:fill="FFFFFF"/>
        </w:rPr>
        <w:t>The first natural frequency of the models is 9.95 Hz. The simulations were performed with 10 global modes included. Path 1 was located over the first interior girder and path 2 was located 16’ (transversely) from the exterior girder. The midspan displacements of the girder closest to each path due to twin point loads totaling 1 lb., spaced 6’ apart at midspan on the vehicle path are given below.</w:t>
      </w:r>
    </w:p>
    <w:p w:rsidR="00050CCF" w:rsidRDefault="00050CCF" w:rsidP="00415AE8">
      <w:pPr>
        <w:pStyle w:val="Caption"/>
        <w:keepNext/>
      </w:pPr>
      <w:bookmarkStart w:id="71" w:name="_Toc5375397"/>
      <w:bookmarkStart w:id="72" w:name="_Toc18499561"/>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3</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7</w:t>
      </w:r>
      <w:r>
        <w:rPr>
          <w:noProof/>
        </w:rPr>
        <w:fldChar w:fldCharType="end"/>
      </w:r>
      <w:r>
        <w:t>: Midspan Stiffness Values for 40 ft. Bridge Models</w:t>
      </w:r>
      <w:bookmarkEnd w:id="71"/>
      <w:bookmarkEnd w:id="72"/>
    </w:p>
    <w:tbl>
      <w:tblPr>
        <w:tblStyle w:val="TableGrid"/>
        <w:tblW w:w="0" w:type="auto"/>
        <w:jc w:val="center"/>
        <w:tblLook w:val="04A0" w:firstRow="1" w:lastRow="0" w:firstColumn="1" w:lastColumn="0" w:noHBand="0" w:noVBand="1"/>
      </w:tblPr>
      <w:tblGrid>
        <w:gridCol w:w="1729"/>
        <w:gridCol w:w="1404"/>
        <w:gridCol w:w="995"/>
        <w:gridCol w:w="1729"/>
        <w:gridCol w:w="1404"/>
        <w:gridCol w:w="995"/>
      </w:tblGrid>
      <w:tr w:rsidR="00050CCF" w:rsidTr="002459A6">
        <w:trPr>
          <w:jc w:val="center"/>
        </w:trPr>
        <w:tc>
          <w:tcPr>
            <w:tcW w:w="4128" w:type="dxa"/>
            <w:gridSpan w:val="3"/>
          </w:tcPr>
          <w:p w:rsidR="00050CCF" w:rsidRDefault="00050CCF" w:rsidP="002459A6">
            <w:pPr>
              <w:pStyle w:val="squish"/>
              <w:jc w:val="center"/>
            </w:pPr>
            <w:r>
              <w:t>1-span</w:t>
            </w:r>
          </w:p>
        </w:tc>
        <w:tc>
          <w:tcPr>
            <w:tcW w:w="4128" w:type="dxa"/>
            <w:gridSpan w:val="3"/>
          </w:tcPr>
          <w:p w:rsidR="00050CCF" w:rsidRDefault="00050CCF" w:rsidP="002459A6">
            <w:pPr>
              <w:pStyle w:val="squish"/>
              <w:jc w:val="center"/>
            </w:pPr>
            <w:r>
              <w:t>2-span</w:t>
            </w:r>
          </w:p>
        </w:tc>
      </w:tr>
      <w:tr w:rsidR="00050CCF" w:rsidTr="002459A6">
        <w:trPr>
          <w:jc w:val="center"/>
        </w:trPr>
        <w:tc>
          <w:tcPr>
            <w:tcW w:w="1729" w:type="dxa"/>
          </w:tcPr>
          <w:p w:rsidR="00050CCF" w:rsidRDefault="00050CCF" w:rsidP="002459A6">
            <w:pPr>
              <w:pStyle w:val="squish"/>
            </w:pPr>
          </w:p>
        </w:tc>
        <w:tc>
          <w:tcPr>
            <w:tcW w:w="1404" w:type="dxa"/>
          </w:tcPr>
          <w:p w:rsidR="00050CCF" w:rsidRPr="00222E34" w:rsidRDefault="00050CCF" w:rsidP="002459A6">
            <w:pPr>
              <w:pStyle w:val="squish"/>
              <w:jc w:val="center"/>
            </w:pPr>
            <w:r>
              <w:t>in/lb</w:t>
            </w:r>
          </w:p>
        </w:tc>
        <w:tc>
          <w:tcPr>
            <w:tcW w:w="995" w:type="dxa"/>
          </w:tcPr>
          <w:p w:rsidR="00050CCF" w:rsidRDefault="00050CCF" w:rsidP="002459A6">
            <w:pPr>
              <w:pStyle w:val="squish"/>
              <w:jc w:val="center"/>
            </w:pPr>
            <w:r>
              <w:t>lb/in</w:t>
            </w:r>
          </w:p>
        </w:tc>
        <w:tc>
          <w:tcPr>
            <w:tcW w:w="1729" w:type="dxa"/>
          </w:tcPr>
          <w:p w:rsidR="00050CCF" w:rsidRDefault="00050CCF" w:rsidP="002459A6">
            <w:pPr>
              <w:pStyle w:val="squish"/>
            </w:pPr>
          </w:p>
        </w:tc>
        <w:tc>
          <w:tcPr>
            <w:tcW w:w="1404" w:type="dxa"/>
          </w:tcPr>
          <w:p w:rsidR="00050CCF" w:rsidRPr="00222E34" w:rsidRDefault="00050CCF" w:rsidP="002459A6">
            <w:pPr>
              <w:pStyle w:val="squish"/>
              <w:jc w:val="center"/>
            </w:pPr>
            <w:r>
              <w:t>in/lb</w:t>
            </w:r>
          </w:p>
        </w:tc>
        <w:tc>
          <w:tcPr>
            <w:tcW w:w="995" w:type="dxa"/>
          </w:tcPr>
          <w:p w:rsidR="00050CCF" w:rsidRDefault="00050CCF" w:rsidP="002459A6">
            <w:pPr>
              <w:pStyle w:val="squish"/>
              <w:jc w:val="center"/>
            </w:pPr>
            <w:r>
              <w:t>lb/in</w:t>
            </w:r>
          </w:p>
        </w:tc>
      </w:tr>
      <w:tr w:rsidR="00050CCF" w:rsidTr="002459A6">
        <w:trPr>
          <w:jc w:val="center"/>
        </w:trPr>
        <w:tc>
          <w:tcPr>
            <w:tcW w:w="1729" w:type="dxa"/>
          </w:tcPr>
          <w:p w:rsidR="00050CCF" w:rsidRDefault="00050CCF" w:rsidP="002459A6">
            <w:pPr>
              <w:pStyle w:val="squish"/>
            </w:pPr>
            <w:r>
              <w:t>Path 1, Girder 2</w:t>
            </w:r>
          </w:p>
        </w:tc>
        <w:tc>
          <w:tcPr>
            <w:tcW w:w="1404" w:type="dxa"/>
          </w:tcPr>
          <w:p w:rsidR="00050CCF" w:rsidRDefault="00050CCF" w:rsidP="002459A6">
            <w:pPr>
              <w:pStyle w:val="squish"/>
              <w:jc w:val="center"/>
            </w:pPr>
            <w:r w:rsidRPr="00222E34">
              <w:t>-1.70148E-6</w:t>
            </w:r>
          </w:p>
        </w:tc>
        <w:tc>
          <w:tcPr>
            <w:tcW w:w="995" w:type="dxa"/>
          </w:tcPr>
          <w:p w:rsidR="00050CCF" w:rsidRDefault="00050CCF" w:rsidP="002459A6">
            <w:pPr>
              <w:pStyle w:val="squish"/>
              <w:jc w:val="center"/>
            </w:pPr>
            <w:r>
              <w:t>587723</w:t>
            </w:r>
          </w:p>
        </w:tc>
        <w:tc>
          <w:tcPr>
            <w:tcW w:w="1729" w:type="dxa"/>
          </w:tcPr>
          <w:p w:rsidR="00050CCF" w:rsidRDefault="00050CCF" w:rsidP="002459A6">
            <w:pPr>
              <w:pStyle w:val="squish"/>
            </w:pPr>
            <w:r>
              <w:t>Path 1, Girder 2</w:t>
            </w:r>
          </w:p>
        </w:tc>
        <w:tc>
          <w:tcPr>
            <w:tcW w:w="1404" w:type="dxa"/>
          </w:tcPr>
          <w:p w:rsidR="00050CCF" w:rsidRPr="00B42871" w:rsidRDefault="00050CCF" w:rsidP="002459A6">
            <w:pPr>
              <w:pStyle w:val="squish"/>
              <w:jc w:val="center"/>
            </w:pPr>
            <w:r w:rsidRPr="00222E34">
              <w:t>-1.38695E-6</w:t>
            </w:r>
          </w:p>
        </w:tc>
        <w:tc>
          <w:tcPr>
            <w:tcW w:w="995" w:type="dxa"/>
          </w:tcPr>
          <w:p w:rsidR="00050CCF" w:rsidRPr="00222E34" w:rsidRDefault="00050CCF" w:rsidP="002459A6">
            <w:pPr>
              <w:pStyle w:val="squish"/>
              <w:jc w:val="center"/>
            </w:pPr>
            <w:r>
              <w:t>721006</w:t>
            </w:r>
          </w:p>
        </w:tc>
      </w:tr>
      <w:tr w:rsidR="00050CCF" w:rsidTr="002459A6">
        <w:trPr>
          <w:jc w:val="center"/>
        </w:trPr>
        <w:tc>
          <w:tcPr>
            <w:tcW w:w="1729" w:type="dxa"/>
          </w:tcPr>
          <w:p w:rsidR="00050CCF" w:rsidRDefault="00050CCF" w:rsidP="002459A6">
            <w:pPr>
              <w:pStyle w:val="squish"/>
            </w:pPr>
            <w:r>
              <w:t>Path 2, Girder 3</w:t>
            </w:r>
          </w:p>
        </w:tc>
        <w:tc>
          <w:tcPr>
            <w:tcW w:w="1404" w:type="dxa"/>
          </w:tcPr>
          <w:p w:rsidR="00050CCF" w:rsidRDefault="00050CCF" w:rsidP="002459A6">
            <w:pPr>
              <w:pStyle w:val="squish"/>
              <w:jc w:val="center"/>
            </w:pPr>
            <w:r w:rsidRPr="00222E34">
              <w:t>-1.90733E-6</w:t>
            </w:r>
          </w:p>
        </w:tc>
        <w:tc>
          <w:tcPr>
            <w:tcW w:w="995" w:type="dxa"/>
          </w:tcPr>
          <w:p w:rsidR="00050CCF" w:rsidRDefault="00050CCF" w:rsidP="002459A6">
            <w:pPr>
              <w:pStyle w:val="squish"/>
              <w:jc w:val="center"/>
            </w:pPr>
            <w:r>
              <w:t>524293</w:t>
            </w:r>
          </w:p>
        </w:tc>
        <w:tc>
          <w:tcPr>
            <w:tcW w:w="1729" w:type="dxa"/>
          </w:tcPr>
          <w:p w:rsidR="00050CCF" w:rsidRDefault="00050CCF" w:rsidP="002459A6">
            <w:pPr>
              <w:pStyle w:val="squish"/>
            </w:pPr>
            <w:r>
              <w:t>Path 2, Girder 3</w:t>
            </w:r>
          </w:p>
        </w:tc>
        <w:tc>
          <w:tcPr>
            <w:tcW w:w="1404" w:type="dxa"/>
          </w:tcPr>
          <w:p w:rsidR="00050CCF" w:rsidRPr="00B42871" w:rsidRDefault="00050CCF" w:rsidP="002459A6">
            <w:pPr>
              <w:pStyle w:val="squish"/>
              <w:jc w:val="center"/>
            </w:pPr>
            <w:r w:rsidRPr="007E6F21">
              <w:t>-1.51232E-6</w:t>
            </w:r>
          </w:p>
        </w:tc>
        <w:tc>
          <w:tcPr>
            <w:tcW w:w="995" w:type="dxa"/>
          </w:tcPr>
          <w:p w:rsidR="00050CCF" w:rsidRPr="007E6F21" w:rsidRDefault="00050CCF" w:rsidP="002459A6">
            <w:pPr>
              <w:pStyle w:val="squish"/>
              <w:jc w:val="center"/>
            </w:pPr>
            <w:r>
              <w:t>661235</w:t>
            </w:r>
          </w:p>
        </w:tc>
      </w:tr>
    </w:tbl>
    <w:p w:rsidR="00050CCF" w:rsidRDefault="00050CCF" w:rsidP="00194824">
      <w:pPr>
        <w:pStyle w:val="Heading5"/>
      </w:pPr>
      <w:r>
        <w:t>State-Space Parameters</w:t>
      </w:r>
    </w:p>
    <w:p w:rsidR="00050CCF" w:rsidRDefault="00050CCF" w:rsidP="00133338">
      <w:r>
        <w:t xml:space="preserve">The 2-DOF state-space models were implemented in the manner described in earlier in this chapter. The model input parameters included: </w:t>
      </w:r>
    </w:p>
    <w:p w:rsidR="00050CCF" w:rsidRDefault="00050CCF" w:rsidP="00050CCF">
      <w:pPr>
        <w:pStyle w:val="ListParagraph"/>
        <w:numPr>
          <w:ilvl w:val="0"/>
          <w:numId w:val="6"/>
        </w:numPr>
      </w:pPr>
      <w:r>
        <w:t>Span length</w:t>
      </w:r>
    </w:p>
    <w:p w:rsidR="00050CCF" w:rsidRDefault="00050CCF" w:rsidP="00050CCF">
      <w:pPr>
        <w:pStyle w:val="ListParagraph"/>
        <w:numPr>
          <w:ilvl w:val="0"/>
          <w:numId w:val="6"/>
        </w:numPr>
      </w:pPr>
      <w:r>
        <w:t>Number of Spans</w:t>
      </w:r>
    </w:p>
    <w:p w:rsidR="00050CCF" w:rsidRDefault="00050CCF" w:rsidP="00050CCF">
      <w:pPr>
        <w:pStyle w:val="ListParagraph"/>
        <w:numPr>
          <w:ilvl w:val="0"/>
          <w:numId w:val="6"/>
        </w:numPr>
      </w:pPr>
      <w:r>
        <w:t>Bridge Mass</w:t>
      </w:r>
    </w:p>
    <w:p w:rsidR="00050CCF" w:rsidRDefault="00050CCF" w:rsidP="00050CCF">
      <w:pPr>
        <w:pStyle w:val="ListParagraph"/>
        <w:numPr>
          <w:ilvl w:val="0"/>
          <w:numId w:val="6"/>
        </w:numPr>
      </w:pPr>
      <w:r>
        <w:t>EI</w:t>
      </w:r>
    </w:p>
    <w:p w:rsidR="00050CCF" w:rsidRDefault="00050CCF" w:rsidP="00050CCF">
      <w:pPr>
        <w:pStyle w:val="ListParagraph"/>
        <w:numPr>
          <w:ilvl w:val="0"/>
          <w:numId w:val="6"/>
        </w:numPr>
      </w:pPr>
      <w:r>
        <w:t>Bridge Damping Ratio</w:t>
      </w:r>
    </w:p>
    <w:p w:rsidR="00050CCF" w:rsidRDefault="00050CCF" w:rsidP="00050CCF">
      <w:pPr>
        <w:pStyle w:val="ListParagraph"/>
        <w:numPr>
          <w:ilvl w:val="0"/>
          <w:numId w:val="6"/>
        </w:numPr>
      </w:pPr>
      <w:r>
        <w:t>Vehicle Mass</w:t>
      </w:r>
    </w:p>
    <w:p w:rsidR="00050CCF" w:rsidRDefault="00050CCF" w:rsidP="00050CCF">
      <w:pPr>
        <w:pStyle w:val="ListParagraph"/>
        <w:numPr>
          <w:ilvl w:val="0"/>
          <w:numId w:val="6"/>
        </w:numPr>
      </w:pPr>
      <w:r>
        <w:t>Vehicle Spring Stiffness</w:t>
      </w:r>
    </w:p>
    <w:p w:rsidR="00050CCF" w:rsidRDefault="00050CCF" w:rsidP="00050CCF">
      <w:pPr>
        <w:pStyle w:val="ListParagraph"/>
        <w:numPr>
          <w:ilvl w:val="0"/>
          <w:numId w:val="6"/>
        </w:numPr>
      </w:pPr>
      <w:r>
        <w:t>Vehicle Damping Coefficient</w:t>
      </w:r>
    </w:p>
    <w:p w:rsidR="00050CCF" w:rsidRDefault="00050CCF" w:rsidP="00050CCF">
      <w:pPr>
        <w:pStyle w:val="ListParagraph"/>
        <w:numPr>
          <w:ilvl w:val="0"/>
          <w:numId w:val="6"/>
        </w:numPr>
      </w:pPr>
      <w:r>
        <w:t>Vehicle Velocity</w:t>
      </w:r>
    </w:p>
    <w:p w:rsidR="00050CCF" w:rsidRPr="00133338" w:rsidRDefault="00050CCF" w:rsidP="00133338">
      <w:r>
        <w:t xml:space="preserve">The bridge related parameters were defined that corresponded to each FE model and vehicle path, totaling 12 cases. The EI value was calculated based on the midspan stiffness values determined from the FE models (equations </w:t>
      </w:r>
      <w:r>
        <w:fldChar w:fldCharType="begin"/>
      </w:r>
      <w:r>
        <w:instrText xml:space="preserve"> REF _Ref5626049 \h </w:instrText>
      </w:r>
      <w:r>
        <w:fldChar w:fldCharType="separate"/>
      </w:r>
      <w:r>
        <w:t>(</w:t>
      </w:r>
      <w:r>
        <w:rPr>
          <w:noProof/>
        </w:rPr>
        <w:t>82</w:t>
      </w:r>
      <w:r>
        <w:fldChar w:fldCharType="end"/>
      </w:r>
      <w:r>
        <w:t xml:space="preserve">) &amp; </w:t>
      </w:r>
      <w:r>
        <w:fldChar w:fldCharType="begin"/>
      </w:r>
      <w:r>
        <w:instrText xml:space="preserve"> REF _Ref5626055 \h </w:instrText>
      </w:r>
      <w:r>
        <w:fldChar w:fldCharType="separate"/>
      </w:r>
      <w:r w:rsidRPr="00BD6DB7">
        <w:rPr>
          <w:rFonts w:ascii="Calibri" w:eastAsia="Calibri" w:hAnsi="Calibri" w:cs="Times New Roman"/>
        </w:rPr>
        <w:t>(</w:t>
      </w:r>
      <w:r>
        <w:rPr>
          <w:rFonts w:ascii="Calibri" w:eastAsia="Calibri" w:hAnsi="Calibri" w:cs="Times New Roman"/>
          <w:noProof/>
        </w:rPr>
        <w:t>83</w:t>
      </w:r>
      <w:r>
        <w:fldChar w:fldCharType="end"/>
      </w:r>
      <w:r>
        <w:t xml:space="preserve">)). The mass values were then calculated to achieve a natural frequency that matched the FE models (equation </w:t>
      </w:r>
      <w:r>
        <w:fldChar w:fldCharType="begin"/>
      </w:r>
      <w:r>
        <w:instrText xml:space="preserve"> REF _Ref5626090 \h </w:instrText>
      </w:r>
      <w:r>
        <w:fldChar w:fldCharType="separate"/>
      </w:r>
      <w:r>
        <w:t>(</w:t>
      </w:r>
      <w:r>
        <w:rPr>
          <w:noProof/>
        </w:rPr>
        <w:t>84</w:t>
      </w:r>
      <w:r>
        <w:fldChar w:fldCharType="end"/>
      </w:r>
      <w:r>
        <w:t xml:space="preserve">)). A structural damping ratio of 1% was assigned for all models. The state-space beam model parameters are summarized in the following table. </w:t>
      </w:r>
    </w:p>
    <w:p w:rsidR="00050CCF" w:rsidRDefault="00050CCF" w:rsidP="00415AE8">
      <w:pPr>
        <w:pStyle w:val="Caption"/>
        <w:keepNext/>
      </w:pPr>
      <w:bookmarkStart w:id="73" w:name="_Toc5375398"/>
      <w:bookmarkStart w:id="74" w:name="_Toc18499562"/>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3</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8</w:t>
      </w:r>
      <w:r>
        <w:rPr>
          <w:noProof/>
        </w:rPr>
        <w:fldChar w:fldCharType="end"/>
      </w:r>
      <w:r>
        <w:t>: State-Space Beam Parameters</w:t>
      </w:r>
      <w:bookmarkEnd w:id="73"/>
      <w:bookmarkEnd w:id="74"/>
    </w:p>
    <w:tbl>
      <w:tblPr>
        <w:tblW w:w="80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9"/>
        <w:gridCol w:w="1000"/>
        <w:gridCol w:w="1100"/>
        <w:gridCol w:w="1170"/>
        <w:gridCol w:w="734"/>
        <w:gridCol w:w="960"/>
        <w:gridCol w:w="1158"/>
        <w:gridCol w:w="1357"/>
      </w:tblGrid>
      <w:tr w:rsidR="00050CCF" w:rsidRPr="005F595B" w:rsidTr="00974C88">
        <w:trPr>
          <w:trHeight w:val="600"/>
          <w:jc w:val="center"/>
        </w:trPr>
        <w:tc>
          <w:tcPr>
            <w:tcW w:w="549" w:type="dxa"/>
            <w:shd w:val="clear" w:color="auto" w:fill="auto"/>
            <w:vAlign w:val="center"/>
            <w:hideMark/>
          </w:tcPr>
          <w:p w:rsidR="00050CCF" w:rsidRPr="005F595B" w:rsidRDefault="00050CCF" w:rsidP="00133338">
            <w:pPr>
              <w:pStyle w:val="squish"/>
              <w:jc w:val="center"/>
            </w:pPr>
          </w:p>
        </w:tc>
        <w:tc>
          <w:tcPr>
            <w:tcW w:w="1000" w:type="dxa"/>
            <w:shd w:val="clear" w:color="auto" w:fill="auto"/>
            <w:vAlign w:val="center"/>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Span Length (ft)</w:t>
            </w:r>
          </w:p>
        </w:tc>
        <w:tc>
          <w:tcPr>
            <w:tcW w:w="1100" w:type="dxa"/>
            <w:shd w:val="clear" w:color="auto" w:fill="auto"/>
            <w:vAlign w:val="center"/>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Number of Spans</w:t>
            </w:r>
          </w:p>
        </w:tc>
        <w:tc>
          <w:tcPr>
            <w:tcW w:w="1170" w:type="dxa"/>
            <w:shd w:val="clear" w:color="auto" w:fill="auto"/>
            <w:vAlign w:val="center"/>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1st Nat. Freq. (Hz)</w:t>
            </w:r>
          </w:p>
        </w:tc>
        <w:tc>
          <w:tcPr>
            <w:tcW w:w="734" w:type="dxa"/>
            <w:shd w:val="clear" w:color="auto" w:fill="auto"/>
            <w:vAlign w:val="center"/>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Path</w:t>
            </w:r>
          </w:p>
        </w:tc>
        <w:tc>
          <w:tcPr>
            <w:tcW w:w="960" w:type="dxa"/>
            <w:shd w:val="clear" w:color="auto" w:fill="auto"/>
            <w:vAlign w:val="center"/>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K</w:t>
            </w:r>
            <w:r w:rsidRPr="005F595B">
              <w:rPr>
                <w:rFonts w:ascii="Calibri" w:hAnsi="Calibri" w:cs="Calibri"/>
                <w:color w:val="000000"/>
                <w:vertAlign w:val="subscript"/>
              </w:rPr>
              <w:t>mid</w:t>
            </w:r>
            <w:r w:rsidRPr="005F595B">
              <w:rPr>
                <w:rFonts w:ascii="Calibri" w:hAnsi="Calibri" w:cs="Calibri"/>
                <w:color w:val="000000"/>
              </w:rPr>
              <w:t xml:space="preserve"> (lb/in)</w:t>
            </w:r>
          </w:p>
        </w:tc>
        <w:tc>
          <w:tcPr>
            <w:tcW w:w="1158" w:type="dxa"/>
            <w:shd w:val="clear" w:color="auto" w:fill="auto"/>
            <w:vAlign w:val="center"/>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EI (lb-in</w:t>
            </w:r>
            <w:r w:rsidRPr="005F595B">
              <w:rPr>
                <w:rFonts w:ascii="Calibri" w:hAnsi="Calibri" w:cs="Calibri"/>
                <w:color w:val="000000"/>
                <w:vertAlign w:val="superscript"/>
              </w:rPr>
              <w:t>2</w:t>
            </w:r>
            <w:r w:rsidRPr="005F595B">
              <w:rPr>
                <w:rFonts w:ascii="Calibri" w:hAnsi="Calibri" w:cs="Calibri"/>
                <w:color w:val="000000"/>
              </w:rPr>
              <w:t>)</w:t>
            </w:r>
          </w:p>
        </w:tc>
        <w:tc>
          <w:tcPr>
            <w:tcW w:w="1357" w:type="dxa"/>
            <w:shd w:val="clear" w:color="auto" w:fill="auto"/>
            <w:vAlign w:val="center"/>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 xml:space="preserve">Mass </w:t>
            </w:r>
            <w:r>
              <w:rPr>
                <w:rFonts w:ascii="Calibri" w:hAnsi="Calibri" w:cs="Calibri"/>
                <w:color w:val="000000"/>
              </w:rPr>
              <w:t xml:space="preserve">per Span </w:t>
            </w:r>
            <w:r w:rsidRPr="005F595B">
              <w:rPr>
                <w:rFonts w:ascii="Calibri" w:hAnsi="Calibri" w:cs="Calibri"/>
                <w:color w:val="000000"/>
              </w:rPr>
              <w:t>(slinch)</w:t>
            </w:r>
          </w:p>
        </w:tc>
      </w:tr>
      <w:tr w:rsidR="00050CCF" w:rsidRPr="005F595B" w:rsidTr="00974C88">
        <w:trPr>
          <w:trHeight w:val="288"/>
          <w:jc w:val="center"/>
        </w:trPr>
        <w:tc>
          <w:tcPr>
            <w:tcW w:w="549"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1</w:t>
            </w:r>
          </w:p>
        </w:tc>
        <w:tc>
          <w:tcPr>
            <w:tcW w:w="1000" w:type="dxa"/>
            <w:vMerge w:val="restart"/>
            <w:shd w:val="clear" w:color="auto" w:fill="auto"/>
            <w:noWrap/>
            <w:vAlign w:val="center"/>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40</w:t>
            </w:r>
          </w:p>
        </w:tc>
        <w:tc>
          <w:tcPr>
            <w:tcW w:w="1100" w:type="dxa"/>
            <w:vMerge w:val="restart"/>
            <w:shd w:val="clear" w:color="auto" w:fill="auto"/>
            <w:noWrap/>
            <w:vAlign w:val="center"/>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1</w:t>
            </w:r>
          </w:p>
        </w:tc>
        <w:tc>
          <w:tcPr>
            <w:tcW w:w="1170" w:type="dxa"/>
            <w:vMerge w:val="restart"/>
            <w:shd w:val="clear" w:color="auto" w:fill="auto"/>
            <w:noWrap/>
            <w:vAlign w:val="center"/>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9.95</w:t>
            </w:r>
          </w:p>
        </w:tc>
        <w:tc>
          <w:tcPr>
            <w:tcW w:w="734"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587723</w:t>
            </w:r>
          </w:p>
        </w:tc>
        <w:tc>
          <w:tcPr>
            <w:tcW w:w="1158"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1.354E+12</w:t>
            </w:r>
          </w:p>
        </w:tc>
        <w:tc>
          <w:tcPr>
            <w:tcW w:w="1357"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305.16</w:t>
            </w:r>
          </w:p>
        </w:tc>
      </w:tr>
      <w:tr w:rsidR="00050CCF" w:rsidRPr="005F595B" w:rsidTr="00974C88">
        <w:trPr>
          <w:trHeight w:val="288"/>
          <w:jc w:val="center"/>
        </w:trPr>
        <w:tc>
          <w:tcPr>
            <w:tcW w:w="549"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2</w:t>
            </w:r>
          </w:p>
        </w:tc>
        <w:tc>
          <w:tcPr>
            <w:tcW w:w="1000" w:type="dxa"/>
            <w:vMerge/>
            <w:vAlign w:val="center"/>
            <w:hideMark/>
          </w:tcPr>
          <w:p w:rsidR="00050CCF" w:rsidRPr="005F595B" w:rsidRDefault="00050CCF" w:rsidP="00133338">
            <w:pPr>
              <w:pStyle w:val="squish"/>
              <w:jc w:val="center"/>
              <w:rPr>
                <w:rFonts w:ascii="Calibri" w:hAnsi="Calibri" w:cs="Calibri"/>
                <w:color w:val="000000"/>
              </w:rPr>
            </w:pPr>
          </w:p>
        </w:tc>
        <w:tc>
          <w:tcPr>
            <w:tcW w:w="1100" w:type="dxa"/>
            <w:vMerge/>
            <w:vAlign w:val="center"/>
            <w:hideMark/>
          </w:tcPr>
          <w:p w:rsidR="00050CCF" w:rsidRPr="005F595B" w:rsidRDefault="00050CCF" w:rsidP="00133338">
            <w:pPr>
              <w:pStyle w:val="squish"/>
              <w:jc w:val="center"/>
              <w:rPr>
                <w:rFonts w:ascii="Calibri" w:hAnsi="Calibri" w:cs="Calibri"/>
                <w:color w:val="000000"/>
              </w:rPr>
            </w:pPr>
          </w:p>
        </w:tc>
        <w:tc>
          <w:tcPr>
            <w:tcW w:w="1170" w:type="dxa"/>
            <w:vMerge/>
            <w:vAlign w:val="center"/>
            <w:hideMark/>
          </w:tcPr>
          <w:p w:rsidR="00050CCF" w:rsidRPr="005F595B" w:rsidRDefault="00050CCF" w:rsidP="00133338">
            <w:pPr>
              <w:pStyle w:val="squish"/>
              <w:jc w:val="center"/>
              <w:rPr>
                <w:rFonts w:ascii="Calibri" w:hAnsi="Calibri" w:cs="Calibri"/>
                <w:color w:val="000000"/>
              </w:rPr>
            </w:pPr>
          </w:p>
        </w:tc>
        <w:tc>
          <w:tcPr>
            <w:tcW w:w="734"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2</w:t>
            </w:r>
          </w:p>
        </w:tc>
        <w:tc>
          <w:tcPr>
            <w:tcW w:w="960"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524293</w:t>
            </w:r>
          </w:p>
        </w:tc>
        <w:tc>
          <w:tcPr>
            <w:tcW w:w="1158"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1.208E+12</w:t>
            </w:r>
          </w:p>
        </w:tc>
        <w:tc>
          <w:tcPr>
            <w:tcW w:w="1357"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272.22</w:t>
            </w:r>
          </w:p>
        </w:tc>
      </w:tr>
      <w:tr w:rsidR="00050CCF" w:rsidRPr="005F595B" w:rsidTr="00974C88">
        <w:trPr>
          <w:trHeight w:val="288"/>
          <w:jc w:val="center"/>
        </w:trPr>
        <w:tc>
          <w:tcPr>
            <w:tcW w:w="549"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3</w:t>
            </w:r>
          </w:p>
        </w:tc>
        <w:tc>
          <w:tcPr>
            <w:tcW w:w="1000" w:type="dxa"/>
            <w:vMerge/>
            <w:vAlign w:val="center"/>
            <w:hideMark/>
          </w:tcPr>
          <w:p w:rsidR="00050CCF" w:rsidRPr="005F595B" w:rsidRDefault="00050CCF" w:rsidP="00133338">
            <w:pPr>
              <w:pStyle w:val="squish"/>
              <w:jc w:val="center"/>
              <w:rPr>
                <w:rFonts w:ascii="Calibri" w:hAnsi="Calibri" w:cs="Calibri"/>
                <w:color w:val="000000"/>
              </w:rPr>
            </w:pPr>
          </w:p>
        </w:tc>
        <w:tc>
          <w:tcPr>
            <w:tcW w:w="1100" w:type="dxa"/>
            <w:vMerge w:val="restart"/>
            <w:shd w:val="clear" w:color="auto" w:fill="auto"/>
            <w:noWrap/>
            <w:vAlign w:val="center"/>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2</w:t>
            </w:r>
          </w:p>
        </w:tc>
        <w:tc>
          <w:tcPr>
            <w:tcW w:w="1170" w:type="dxa"/>
            <w:vMerge w:val="restart"/>
            <w:shd w:val="clear" w:color="auto" w:fill="auto"/>
            <w:noWrap/>
            <w:vAlign w:val="center"/>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9.98</w:t>
            </w:r>
          </w:p>
        </w:tc>
        <w:tc>
          <w:tcPr>
            <w:tcW w:w="734"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721006</w:t>
            </w:r>
          </w:p>
        </w:tc>
        <w:tc>
          <w:tcPr>
            <w:tcW w:w="1158"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8.186E+11</w:t>
            </w:r>
          </w:p>
        </w:tc>
        <w:tc>
          <w:tcPr>
            <w:tcW w:w="1357"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183.37</w:t>
            </w:r>
          </w:p>
        </w:tc>
      </w:tr>
      <w:tr w:rsidR="00050CCF" w:rsidRPr="005F595B" w:rsidTr="00974C88">
        <w:trPr>
          <w:trHeight w:val="288"/>
          <w:jc w:val="center"/>
        </w:trPr>
        <w:tc>
          <w:tcPr>
            <w:tcW w:w="549"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4</w:t>
            </w:r>
          </w:p>
        </w:tc>
        <w:tc>
          <w:tcPr>
            <w:tcW w:w="1000" w:type="dxa"/>
            <w:vMerge/>
            <w:vAlign w:val="center"/>
            <w:hideMark/>
          </w:tcPr>
          <w:p w:rsidR="00050CCF" w:rsidRPr="005F595B" w:rsidRDefault="00050CCF" w:rsidP="00133338">
            <w:pPr>
              <w:pStyle w:val="squish"/>
              <w:jc w:val="center"/>
              <w:rPr>
                <w:rFonts w:ascii="Calibri" w:hAnsi="Calibri" w:cs="Calibri"/>
                <w:color w:val="000000"/>
              </w:rPr>
            </w:pPr>
          </w:p>
        </w:tc>
        <w:tc>
          <w:tcPr>
            <w:tcW w:w="1100" w:type="dxa"/>
            <w:vMerge/>
            <w:vAlign w:val="center"/>
            <w:hideMark/>
          </w:tcPr>
          <w:p w:rsidR="00050CCF" w:rsidRPr="005F595B" w:rsidRDefault="00050CCF" w:rsidP="00133338">
            <w:pPr>
              <w:pStyle w:val="squish"/>
              <w:jc w:val="center"/>
              <w:rPr>
                <w:rFonts w:ascii="Calibri" w:hAnsi="Calibri" w:cs="Calibri"/>
                <w:color w:val="000000"/>
              </w:rPr>
            </w:pPr>
          </w:p>
        </w:tc>
        <w:tc>
          <w:tcPr>
            <w:tcW w:w="1170" w:type="dxa"/>
            <w:vMerge/>
            <w:vAlign w:val="center"/>
            <w:hideMark/>
          </w:tcPr>
          <w:p w:rsidR="00050CCF" w:rsidRPr="005F595B" w:rsidRDefault="00050CCF" w:rsidP="00133338">
            <w:pPr>
              <w:pStyle w:val="squish"/>
              <w:jc w:val="center"/>
              <w:rPr>
                <w:rFonts w:ascii="Calibri" w:hAnsi="Calibri" w:cs="Calibri"/>
                <w:color w:val="000000"/>
              </w:rPr>
            </w:pPr>
          </w:p>
        </w:tc>
        <w:tc>
          <w:tcPr>
            <w:tcW w:w="734"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2</w:t>
            </w:r>
          </w:p>
        </w:tc>
        <w:tc>
          <w:tcPr>
            <w:tcW w:w="960"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661235</w:t>
            </w:r>
          </w:p>
        </w:tc>
        <w:tc>
          <w:tcPr>
            <w:tcW w:w="1158"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7.507E+11</w:t>
            </w:r>
          </w:p>
        </w:tc>
        <w:tc>
          <w:tcPr>
            <w:tcW w:w="1357"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168.16</w:t>
            </w:r>
          </w:p>
        </w:tc>
      </w:tr>
      <w:tr w:rsidR="00050CCF" w:rsidRPr="005F595B" w:rsidTr="00974C88">
        <w:trPr>
          <w:trHeight w:val="288"/>
          <w:jc w:val="center"/>
        </w:trPr>
        <w:tc>
          <w:tcPr>
            <w:tcW w:w="549"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Pr>
                <w:rFonts w:ascii="Calibri" w:hAnsi="Calibri" w:cs="Calibri"/>
                <w:color w:val="000000"/>
              </w:rPr>
              <w:t>5</w:t>
            </w:r>
          </w:p>
        </w:tc>
        <w:tc>
          <w:tcPr>
            <w:tcW w:w="1000" w:type="dxa"/>
            <w:vMerge w:val="restart"/>
            <w:shd w:val="clear" w:color="auto" w:fill="auto"/>
            <w:noWrap/>
            <w:vAlign w:val="center"/>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100</w:t>
            </w:r>
          </w:p>
        </w:tc>
        <w:tc>
          <w:tcPr>
            <w:tcW w:w="1100" w:type="dxa"/>
            <w:vMerge w:val="restart"/>
            <w:shd w:val="clear" w:color="auto" w:fill="auto"/>
            <w:noWrap/>
            <w:vAlign w:val="center"/>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1</w:t>
            </w:r>
          </w:p>
        </w:tc>
        <w:tc>
          <w:tcPr>
            <w:tcW w:w="1170" w:type="dxa"/>
            <w:vMerge w:val="restart"/>
            <w:shd w:val="clear" w:color="auto" w:fill="auto"/>
            <w:noWrap/>
            <w:vAlign w:val="center"/>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3.99</w:t>
            </w:r>
          </w:p>
        </w:tc>
        <w:tc>
          <w:tcPr>
            <w:tcW w:w="734"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497527</w:t>
            </w:r>
          </w:p>
        </w:tc>
        <w:tc>
          <w:tcPr>
            <w:tcW w:w="1158"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1.791E+13</w:t>
            </w:r>
          </w:p>
        </w:tc>
        <w:tc>
          <w:tcPr>
            <w:tcW w:w="1357"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1606.46</w:t>
            </w:r>
          </w:p>
        </w:tc>
      </w:tr>
      <w:tr w:rsidR="00050CCF" w:rsidRPr="005F595B" w:rsidTr="00974C88">
        <w:trPr>
          <w:trHeight w:val="288"/>
          <w:jc w:val="center"/>
        </w:trPr>
        <w:tc>
          <w:tcPr>
            <w:tcW w:w="549"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Pr>
                <w:rFonts w:ascii="Calibri" w:hAnsi="Calibri" w:cs="Calibri"/>
                <w:color w:val="000000"/>
              </w:rPr>
              <w:t>6</w:t>
            </w:r>
          </w:p>
        </w:tc>
        <w:tc>
          <w:tcPr>
            <w:tcW w:w="1000" w:type="dxa"/>
            <w:vMerge/>
            <w:vAlign w:val="center"/>
            <w:hideMark/>
          </w:tcPr>
          <w:p w:rsidR="00050CCF" w:rsidRPr="005F595B" w:rsidRDefault="00050CCF" w:rsidP="00133338">
            <w:pPr>
              <w:pStyle w:val="squish"/>
              <w:jc w:val="center"/>
              <w:rPr>
                <w:rFonts w:ascii="Calibri" w:hAnsi="Calibri" w:cs="Calibri"/>
                <w:color w:val="000000"/>
              </w:rPr>
            </w:pPr>
          </w:p>
        </w:tc>
        <w:tc>
          <w:tcPr>
            <w:tcW w:w="1100" w:type="dxa"/>
            <w:vMerge/>
            <w:vAlign w:val="center"/>
            <w:hideMark/>
          </w:tcPr>
          <w:p w:rsidR="00050CCF" w:rsidRPr="005F595B" w:rsidRDefault="00050CCF" w:rsidP="00133338">
            <w:pPr>
              <w:pStyle w:val="squish"/>
              <w:jc w:val="center"/>
              <w:rPr>
                <w:rFonts w:ascii="Calibri" w:hAnsi="Calibri" w:cs="Calibri"/>
                <w:color w:val="000000"/>
              </w:rPr>
            </w:pPr>
          </w:p>
        </w:tc>
        <w:tc>
          <w:tcPr>
            <w:tcW w:w="1170" w:type="dxa"/>
            <w:vMerge/>
            <w:vAlign w:val="center"/>
            <w:hideMark/>
          </w:tcPr>
          <w:p w:rsidR="00050CCF" w:rsidRPr="005F595B" w:rsidRDefault="00050CCF" w:rsidP="00133338">
            <w:pPr>
              <w:pStyle w:val="squish"/>
              <w:jc w:val="center"/>
              <w:rPr>
                <w:rFonts w:ascii="Calibri" w:hAnsi="Calibri" w:cs="Calibri"/>
                <w:color w:val="000000"/>
              </w:rPr>
            </w:pPr>
          </w:p>
        </w:tc>
        <w:tc>
          <w:tcPr>
            <w:tcW w:w="734"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2</w:t>
            </w:r>
          </w:p>
        </w:tc>
        <w:tc>
          <w:tcPr>
            <w:tcW w:w="960"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639676</w:t>
            </w:r>
          </w:p>
        </w:tc>
        <w:tc>
          <w:tcPr>
            <w:tcW w:w="1158"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2.303E+13</w:t>
            </w:r>
          </w:p>
        </w:tc>
        <w:tc>
          <w:tcPr>
            <w:tcW w:w="1357"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2065.44</w:t>
            </w:r>
          </w:p>
        </w:tc>
      </w:tr>
      <w:tr w:rsidR="00050CCF" w:rsidRPr="005F595B" w:rsidTr="00974C88">
        <w:trPr>
          <w:trHeight w:val="288"/>
          <w:jc w:val="center"/>
        </w:trPr>
        <w:tc>
          <w:tcPr>
            <w:tcW w:w="549"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Pr>
                <w:rFonts w:ascii="Calibri" w:hAnsi="Calibri" w:cs="Calibri"/>
                <w:color w:val="000000"/>
              </w:rPr>
              <w:t>7</w:t>
            </w:r>
          </w:p>
        </w:tc>
        <w:tc>
          <w:tcPr>
            <w:tcW w:w="1000" w:type="dxa"/>
            <w:vMerge/>
            <w:vAlign w:val="center"/>
            <w:hideMark/>
          </w:tcPr>
          <w:p w:rsidR="00050CCF" w:rsidRPr="005F595B" w:rsidRDefault="00050CCF" w:rsidP="00133338">
            <w:pPr>
              <w:pStyle w:val="squish"/>
              <w:jc w:val="center"/>
              <w:rPr>
                <w:rFonts w:ascii="Calibri" w:hAnsi="Calibri" w:cs="Calibri"/>
                <w:color w:val="000000"/>
              </w:rPr>
            </w:pPr>
          </w:p>
        </w:tc>
        <w:tc>
          <w:tcPr>
            <w:tcW w:w="1100" w:type="dxa"/>
            <w:vMerge/>
            <w:vAlign w:val="center"/>
            <w:hideMark/>
          </w:tcPr>
          <w:p w:rsidR="00050CCF" w:rsidRPr="005F595B" w:rsidRDefault="00050CCF" w:rsidP="00133338">
            <w:pPr>
              <w:pStyle w:val="squish"/>
              <w:jc w:val="center"/>
              <w:rPr>
                <w:rFonts w:ascii="Calibri" w:hAnsi="Calibri" w:cs="Calibri"/>
                <w:color w:val="000000"/>
              </w:rPr>
            </w:pPr>
          </w:p>
        </w:tc>
        <w:tc>
          <w:tcPr>
            <w:tcW w:w="1170" w:type="dxa"/>
            <w:vMerge/>
            <w:vAlign w:val="center"/>
            <w:hideMark/>
          </w:tcPr>
          <w:p w:rsidR="00050CCF" w:rsidRPr="005F595B" w:rsidRDefault="00050CCF" w:rsidP="00133338">
            <w:pPr>
              <w:pStyle w:val="squish"/>
              <w:jc w:val="center"/>
              <w:rPr>
                <w:rFonts w:ascii="Calibri" w:hAnsi="Calibri" w:cs="Calibri"/>
                <w:color w:val="000000"/>
              </w:rPr>
            </w:pPr>
          </w:p>
        </w:tc>
        <w:tc>
          <w:tcPr>
            <w:tcW w:w="734"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3</w:t>
            </w:r>
          </w:p>
        </w:tc>
        <w:tc>
          <w:tcPr>
            <w:tcW w:w="960"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667262</w:t>
            </w:r>
          </w:p>
        </w:tc>
        <w:tc>
          <w:tcPr>
            <w:tcW w:w="1158"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2.402E+13</w:t>
            </w:r>
          </w:p>
        </w:tc>
        <w:tc>
          <w:tcPr>
            <w:tcW w:w="1357"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2154.51</w:t>
            </w:r>
          </w:p>
        </w:tc>
      </w:tr>
      <w:tr w:rsidR="00050CCF" w:rsidRPr="005F595B" w:rsidTr="00974C88">
        <w:trPr>
          <w:trHeight w:val="288"/>
          <w:jc w:val="center"/>
        </w:trPr>
        <w:tc>
          <w:tcPr>
            <w:tcW w:w="549"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Pr>
                <w:rFonts w:ascii="Calibri" w:hAnsi="Calibri" w:cs="Calibri"/>
                <w:color w:val="000000"/>
              </w:rPr>
              <w:t>8</w:t>
            </w:r>
          </w:p>
        </w:tc>
        <w:tc>
          <w:tcPr>
            <w:tcW w:w="1000" w:type="dxa"/>
            <w:vMerge/>
            <w:vAlign w:val="center"/>
            <w:hideMark/>
          </w:tcPr>
          <w:p w:rsidR="00050CCF" w:rsidRPr="005F595B" w:rsidRDefault="00050CCF" w:rsidP="00133338">
            <w:pPr>
              <w:pStyle w:val="squish"/>
              <w:jc w:val="center"/>
              <w:rPr>
                <w:rFonts w:ascii="Calibri" w:hAnsi="Calibri" w:cs="Calibri"/>
                <w:color w:val="000000"/>
              </w:rPr>
            </w:pPr>
          </w:p>
        </w:tc>
        <w:tc>
          <w:tcPr>
            <w:tcW w:w="1100" w:type="dxa"/>
            <w:vMerge w:val="restart"/>
            <w:shd w:val="clear" w:color="auto" w:fill="auto"/>
            <w:noWrap/>
            <w:vAlign w:val="center"/>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2</w:t>
            </w:r>
          </w:p>
        </w:tc>
        <w:tc>
          <w:tcPr>
            <w:tcW w:w="1170" w:type="dxa"/>
            <w:vMerge w:val="restart"/>
            <w:shd w:val="clear" w:color="auto" w:fill="auto"/>
            <w:noWrap/>
            <w:vAlign w:val="center"/>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3.99</w:t>
            </w:r>
          </w:p>
        </w:tc>
        <w:tc>
          <w:tcPr>
            <w:tcW w:w="734"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668815</w:t>
            </w:r>
          </w:p>
        </w:tc>
        <w:tc>
          <w:tcPr>
            <w:tcW w:w="1158"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1.186E+13</w:t>
            </w:r>
          </w:p>
        </w:tc>
        <w:tc>
          <w:tcPr>
            <w:tcW w:w="1357"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1064.14</w:t>
            </w:r>
          </w:p>
        </w:tc>
      </w:tr>
      <w:tr w:rsidR="00050CCF" w:rsidRPr="005F595B" w:rsidTr="00974C88">
        <w:trPr>
          <w:trHeight w:val="288"/>
          <w:jc w:val="center"/>
        </w:trPr>
        <w:tc>
          <w:tcPr>
            <w:tcW w:w="549"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Pr>
                <w:rFonts w:ascii="Calibri" w:hAnsi="Calibri" w:cs="Calibri"/>
                <w:color w:val="000000"/>
              </w:rPr>
              <w:t>9</w:t>
            </w:r>
          </w:p>
        </w:tc>
        <w:tc>
          <w:tcPr>
            <w:tcW w:w="1000" w:type="dxa"/>
            <w:vMerge/>
            <w:vAlign w:val="center"/>
            <w:hideMark/>
          </w:tcPr>
          <w:p w:rsidR="00050CCF" w:rsidRPr="005F595B" w:rsidRDefault="00050CCF" w:rsidP="00133338">
            <w:pPr>
              <w:pStyle w:val="squish"/>
              <w:jc w:val="center"/>
              <w:rPr>
                <w:rFonts w:ascii="Calibri" w:hAnsi="Calibri" w:cs="Calibri"/>
                <w:color w:val="000000"/>
              </w:rPr>
            </w:pPr>
          </w:p>
        </w:tc>
        <w:tc>
          <w:tcPr>
            <w:tcW w:w="1100" w:type="dxa"/>
            <w:vMerge/>
            <w:vAlign w:val="center"/>
            <w:hideMark/>
          </w:tcPr>
          <w:p w:rsidR="00050CCF" w:rsidRPr="005F595B" w:rsidRDefault="00050CCF" w:rsidP="00133338">
            <w:pPr>
              <w:pStyle w:val="squish"/>
              <w:jc w:val="center"/>
              <w:rPr>
                <w:rFonts w:ascii="Calibri" w:hAnsi="Calibri" w:cs="Calibri"/>
                <w:color w:val="000000"/>
              </w:rPr>
            </w:pPr>
          </w:p>
        </w:tc>
        <w:tc>
          <w:tcPr>
            <w:tcW w:w="1170" w:type="dxa"/>
            <w:vMerge/>
            <w:vAlign w:val="center"/>
            <w:hideMark/>
          </w:tcPr>
          <w:p w:rsidR="00050CCF" w:rsidRPr="005F595B" w:rsidRDefault="00050CCF" w:rsidP="00133338">
            <w:pPr>
              <w:pStyle w:val="squish"/>
              <w:jc w:val="center"/>
              <w:rPr>
                <w:rFonts w:ascii="Calibri" w:hAnsi="Calibri" w:cs="Calibri"/>
                <w:color w:val="000000"/>
              </w:rPr>
            </w:pPr>
          </w:p>
        </w:tc>
        <w:tc>
          <w:tcPr>
            <w:tcW w:w="734"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2</w:t>
            </w:r>
          </w:p>
        </w:tc>
        <w:tc>
          <w:tcPr>
            <w:tcW w:w="960"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822043</w:t>
            </w:r>
          </w:p>
        </w:tc>
        <w:tc>
          <w:tcPr>
            <w:tcW w:w="1158"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1.458E+13</w:t>
            </w:r>
          </w:p>
        </w:tc>
        <w:tc>
          <w:tcPr>
            <w:tcW w:w="1357"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1307.94</w:t>
            </w:r>
          </w:p>
        </w:tc>
      </w:tr>
      <w:tr w:rsidR="00050CCF" w:rsidRPr="005F595B" w:rsidTr="00974C88">
        <w:trPr>
          <w:trHeight w:val="288"/>
          <w:jc w:val="center"/>
        </w:trPr>
        <w:tc>
          <w:tcPr>
            <w:tcW w:w="549"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Pr>
                <w:rFonts w:ascii="Calibri" w:hAnsi="Calibri" w:cs="Calibri"/>
                <w:color w:val="000000"/>
              </w:rPr>
              <w:t>10</w:t>
            </w:r>
          </w:p>
        </w:tc>
        <w:tc>
          <w:tcPr>
            <w:tcW w:w="1000" w:type="dxa"/>
            <w:vMerge/>
            <w:vAlign w:val="center"/>
            <w:hideMark/>
          </w:tcPr>
          <w:p w:rsidR="00050CCF" w:rsidRPr="005F595B" w:rsidRDefault="00050CCF" w:rsidP="00133338">
            <w:pPr>
              <w:pStyle w:val="squish"/>
              <w:jc w:val="center"/>
              <w:rPr>
                <w:rFonts w:ascii="Calibri" w:hAnsi="Calibri" w:cs="Calibri"/>
                <w:color w:val="000000"/>
              </w:rPr>
            </w:pPr>
          </w:p>
        </w:tc>
        <w:tc>
          <w:tcPr>
            <w:tcW w:w="1100" w:type="dxa"/>
            <w:vMerge/>
            <w:vAlign w:val="center"/>
            <w:hideMark/>
          </w:tcPr>
          <w:p w:rsidR="00050CCF" w:rsidRPr="005F595B" w:rsidRDefault="00050CCF" w:rsidP="00133338">
            <w:pPr>
              <w:pStyle w:val="squish"/>
              <w:jc w:val="center"/>
              <w:rPr>
                <w:rFonts w:ascii="Calibri" w:hAnsi="Calibri" w:cs="Calibri"/>
                <w:color w:val="000000"/>
              </w:rPr>
            </w:pPr>
          </w:p>
        </w:tc>
        <w:tc>
          <w:tcPr>
            <w:tcW w:w="1170" w:type="dxa"/>
            <w:vMerge/>
            <w:vAlign w:val="center"/>
            <w:hideMark/>
          </w:tcPr>
          <w:p w:rsidR="00050CCF" w:rsidRPr="005F595B" w:rsidRDefault="00050CCF" w:rsidP="00133338">
            <w:pPr>
              <w:pStyle w:val="squish"/>
              <w:jc w:val="center"/>
              <w:rPr>
                <w:rFonts w:ascii="Calibri" w:hAnsi="Calibri" w:cs="Calibri"/>
                <w:color w:val="000000"/>
              </w:rPr>
            </w:pPr>
          </w:p>
        </w:tc>
        <w:tc>
          <w:tcPr>
            <w:tcW w:w="734"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3</w:t>
            </w:r>
          </w:p>
        </w:tc>
        <w:tc>
          <w:tcPr>
            <w:tcW w:w="960"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837570</w:t>
            </w:r>
          </w:p>
        </w:tc>
        <w:tc>
          <w:tcPr>
            <w:tcW w:w="1158"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1.486E+13</w:t>
            </w:r>
          </w:p>
        </w:tc>
        <w:tc>
          <w:tcPr>
            <w:tcW w:w="1357"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1332.65</w:t>
            </w:r>
          </w:p>
        </w:tc>
      </w:tr>
      <w:tr w:rsidR="00050CCF" w:rsidRPr="005F595B" w:rsidTr="00974C88">
        <w:trPr>
          <w:trHeight w:val="288"/>
          <w:jc w:val="center"/>
        </w:trPr>
        <w:tc>
          <w:tcPr>
            <w:tcW w:w="549"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Pr>
                <w:rFonts w:ascii="Calibri" w:hAnsi="Calibri" w:cs="Calibri"/>
                <w:color w:val="000000"/>
              </w:rPr>
              <w:t>11</w:t>
            </w:r>
          </w:p>
        </w:tc>
        <w:tc>
          <w:tcPr>
            <w:tcW w:w="1000" w:type="dxa"/>
            <w:vMerge w:val="restart"/>
            <w:shd w:val="clear" w:color="auto" w:fill="auto"/>
            <w:noWrap/>
            <w:vAlign w:val="center"/>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140</w:t>
            </w:r>
          </w:p>
        </w:tc>
        <w:tc>
          <w:tcPr>
            <w:tcW w:w="1100" w:type="dxa"/>
            <w:shd w:val="clear" w:color="auto" w:fill="auto"/>
            <w:noWrap/>
            <w:vAlign w:val="center"/>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1</w:t>
            </w:r>
          </w:p>
        </w:tc>
        <w:tc>
          <w:tcPr>
            <w:tcW w:w="1170" w:type="dxa"/>
            <w:shd w:val="clear" w:color="auto" w:fill="auto"/>
            <w:noWrap/>
            <w:vAlign w:val="center"/>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2.08</w:t>
            </w:r>
          </w:p>
        </w:tc>
        <w:tc>
          <w:tcPr>
            <w:tcW w:w="734"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222278</w:t>
            </w:r>
          </w:p>
        </w:tc>
        <w:tc>
          <w:tcPr>
            <w:tcW w:w="1158"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2.196E+13</w:t>
            </w:r>
          </w:p>
        </w:tc>
        <w:tc>
          <w:tcPr>
            <w:tcW w:w="1357"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2641.00</w:t>
            </w:r>
          </w:p>
        </w:tc>
      </w:tr>
      <w:tr w:rsidR="00050CCF" w:rsidRPr="005F595B" w:rsidTr="00974C88">
        <w:trPr>
          <w:trHeight w:val="288"/>
          <w:jc w:val="center"/>
        </w:trPr>
        <w:tc>
          <w:tcPr>
            <w:tcW w:w="549"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Pr>
                <w:rFonts w:ascii="Calibri" w:hAnsi="Calibri" w:cs="Calibri"/>
                <w:color w:val="000000"/>
              </w:rPr>
              <w:t>12</w:t>
            </w:r>
          </w:p>
        </w:tc>
        <w:tc>
          <w:tcPr>
            <w:tcW w:w="1000" w:type="dxa"/>
            <w:vMerge/>
            <w:vAlign w:val="center"/>
            <w:hideMark/>
          </w:tcPr>
          <w:p w:rsidR="00050CCF" w:rsidRPr="005F595B" w:rsidRDefault="00050CCF" w:rsidP="00133338">
            <w:pPr>
              <w:pStyle w:val="squish"/>
              <w:jc w:val="center"/>
              <w:rPr>
                <w:rFonts w:ascii="Calibri" w:hAnsi="Calibri" w:cs="Calibri"/>
                <w:color w:val="000000"/>
              </w:rPr>
            </w:pPr>
          </w:p>
        </w:tc>
        <w:tc>
          <w:tcPr>
            <w:tcW w:w="1100" w:type="dxa"/>
            <w:shd w:val="clear" w:color="auto" w:fill="auto"/>
            <w:noWrap/>
            <w:vAlign w:val="center"/>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2</w:t>
            </w:r>
          </w:p>
        </w:tc>
        <w:tc>
          <w:tcPr>
            <w:tcW w:w="1170" w:type="dxa"/>
            <w:shd w:val="clear" w:color="auto" w:fill="auto"/>
            <w:noWrap/>
            <w:vAlign w:val="center"/>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2.08</w:t>
            </w:r>
          </w:p>
        </w:tc>
        <w:tc>
          <w:tcPr>
            <w:tcW w:w="734"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246992</w:t>
            </w:r>
          </w:p>
        </w:tc>
        <w:tc>
          <w:tcPr>
            <w:tcW w:w="1158"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1.202E+13</w:t>
            </w:r>
          </w:p>
        </w:tc>
        <w:tc>
          <w:tcPr>
            <w:tcW w:w="1357" w:type="dxa"/>
            <w:shd w:val="clear" w:color="auto" w:fill="auto"/>
            <w:noWrap/>
            <w:vAlign w:val="bottom"/>
            <w:hideMark/>
          </w:tcPr>
          <w:p w:rsidR="00050CCF" w:rsidRPr="005F595B" w:rsidRDefault="00050CCF" w:rsidP="00133338">
            <w:pPr>
              <w:pStyle w:val="squish"/>
              <w:jc w:val="center"/>
              <w:rPr>
                <w:rFonts w:ascii="Calibri" w:hAnsi="Calibri" w:cs="Calibri"/>
                <w:color w:val="000000"/>
              </w:rPr>
            </w:pPr>
            <w:r w:rsidRPr="005F595B">
              <w:rPr>
                <w:rFonts w:ascii="Calibri" w:hAnsi="Calibri" w:cs="Calibri"/>
                <w:color w:val="000000"/>
              </w:rPr>
              <w:t>1446.09</w:t>
            </w:r>
          </w:p>
        </w:tc>
      </w:tr>
    </w:tbl>
    <w:p w:rsidR="00050CCF" w:rsidRDefault="00050CCF" w:rsidP="00CA4A32">
      <w:r>
        <w:t>The vehicle parameter values matched those assigned in the FE models.</w:t>
      </w:r>
    </w:p>
    <w:p w:rsidR="00050CCF" w:rsidRDefault="00050CCF" w:rsidP="00133338">
      <w:pPr>
        <w:pStyle w:val="Heading4"/>
      </w:pPr>
      <w:r>
        <w:t>Vehicle Models</w:t>
      </w:r>
    </w:p>
    <w:p w:rsidR="00050CCF" w:rsidRDefault="00050CCF" w:rsidP="00F47D53">
      <w:r>
        <w:t>For each model, a corresponding vehicle model was created with a natural frequency just slightly above the first natural frequency of the bridge. Vehicle models consisted of a single sprung mass with viscous damping (10%). The following table details the parameters for each vehicle model.</w:t>
      </w:r>
    </w:p>
    <w:p w:rsidR="00050CCF" w:rsidRDefault="00050CCF" w:rsidP="00F47D53"/>
    <w:p w:rsidR="00050CCF" w:rsidRDefault="00050CCF" w:rsidP="00F47D53"/>
    <w:p w:rsidR="00050CCF" w:rsidRDefault="00050CCF" w:rsidP="00A1424A">
      <w:pPr>
        <w:pStyle w:val="Caption"/>
        <w:keepNext/>
      </w:pPr>
      <w:bookmarkStart w:id="75" w:name="_Toc5375399"/>
      <w:bookmarkStart w:id="76" w:name="_Toc18499563"/>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3</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9</w:t>
      </w:r>
      <w:r>
        <w:rPr>
          <w:noProof/>
        </w:rPr>
        <w:fldChar w:fldCharType="end"/>
      </w:r>
      <w:r>
        <w:t>: SDOF Vehicle Model Parameters</w:t>
      </w:r>
      <w:bookmarkEnd w:id="75"/>
      <w:bookmarkEnd w:id="76"/>
    </w:p>
    <w:tbl>
      <w:tblPr>
        <w:tblStyle w:val="TableGrid"/>
        <w:tblW w:w="0" w:type="auto"/>
        <w:tblLook w:val="04A0" w:firstRow="1" w:lastRow="0" w:firstColumn="1" w:lastColumn="0" w:noHBand="0" w:noVBand="1"/>
      </w:tblPr>
      <w:tblGrid>
        <w:gridCol w:w="2788"/>
        <w:gridCol w:w="1614"/>
        <w:gridCol w:w="1614"/>
        <w:gridCol w:w="1503"/>
        <w:gridCol w:w="897"/>
      </w:tblGrid>
      <w:tr w:rsidR="00050CCF" w:rsidTr="00CA4A32">
        <w:tc>
          <w:tcPr>
            <w:tcW w:w="2788" w:type="dxa"/>
          </w:tcPr>
          <w:p w:rsidR="00050CCF" w:rsidRDefault="00050CCF" w:rsidP="00F47D53">
            <w:pPr>
              <w:pStyle w:val="squish"/>
            </w:pPr>
          </w:p>
        </w:tc>
        <w:tc>
          <w:tcPr>
            <w:tcW w:w="1614" w:type="dxa"/>
          </w:tcPr>
          <w:p w:rsidR="00050CCF" w:rsidRDefault="00050CCF" w:rsidP="00CA4A32">
            <w:pPr>
              <w:pStyle w:val="squish"/>
              <w:jc w:val="center"/>
            </w:pPr>
            <w:r>
              <w:t>40 ft span</w:t>
            </w:r>
          </w:p>
        </w:tc>
        <w:tc>
          <w:tcPr>
            <w:tcW w:w="1614" w:type="dxa"/>
          </w:tcPr>
          <w:p w:rsidR="00050CCF" w:rsidRDefault="00050CCF" w:rsidP="00CA4A32">
            <w:pPr>
              <w:pStyle w:val="squish"/>
              <w:jc w:val="center"/>
            </w:pPr>
            <w:r>
              <w:t>100 ft span</w:t>
            </w:r>
          </w:p>
        </w:tc>
        <w:tc>
          <w:tcPr>
            <w:tcW w:w="1503" w:type="dxa"/>
          </w:tcPr>
          <w:p w:rsidR="00050CCF" w:rsidRDefault="00050CCF" w:rsidP="00CA4A32">
            <w:pPr>
              <w:pStyle w:val="squish"/>
              <w:jc w:val="center"/>
            </w:pPr>
            <w:r>
              <w:t>140 ft span</w:t>
            </w:r>
          </w:p>
        </w:tc>
        <w:tc>
          <w:tcPr>
            <w:tcW w:w="897" w:type="dxa"/>
          </w:tcPr>
          <w:p w:rsidR="00050CCF" w:rsidRDefault="00050CCF" w:rsidP="00CA4A32">
            <w:pPr>
              <w:pStyle w:val="squish"/>
              <w:jc w:val="center"/>
            </w:pPr>
          </w:p>
        </w:tc>
      </w:tr>
      <w:tr w:rsidR="00050CCF" w:rsidTr="00CA4A32">
        <w:tc>
          <w:tcPr>
            <w:tcW w:w="2788" w:type="dxa"/>
          </w:tcPr>
          <w:p w:rsidR="00050CCF" w:rsidRDefault="00050CCF" w:rsidP="00F47D53">
            <w:pPr>
              <w:pStyle w:val="squish"/>
            </w:pPr>
            <w:r>
              <w:t>Mass</w:t>
            </w:r>
          </w:p>
        </w:tc>
        <w:tc>
          <w:tcPr>
            <w:tcW w:w="1614" w:type="dxa"/>
            <w:vAlign w:val="center"/>
          </w:tcPr>
          <w:p w:rsidR="00050CCF" w:rsidRDefault="00050CCF" w:rsidP="00CA4A32">
            <w:pPr>
              <w:pStyle w:val="squish"/>
              <w:jc w:val="center"/>
              <w:rPr>
                <w:rFonts w:ascii="Calibri" w:hAnsi="Calibri" w:cs="Calibri"/>
                <w:color w:val="000000"/>
              </w:rPr>
            </w:pPr>
            <w:r>
              <w:rPr>
                <w:rFonts w:ascii="Calibri" w:hAnsi="Calibri" w:cs="Calibri"/>
                <w:color w:val="000000"/>
              </w:rPr>
              <w:t>200.00</w:t>
            </w:r>
          </w:p>
        </w:tc>
        <w:tc>
          <w:tcPr>
            <w:tcW w:w="1614" w:type="dxa"/>
            <w:vAlign w:val="center"/>
          </w:tcPr>
          <w:p w:rsidR="00050CCF" w:rsidRDefault="00050CCF" w:rsidP="00CA4A32">
            <w:pPr>
              <w:pStyle w:val="squish"/>
              <w:jc w:val="center"/>
              <w:rPr>
                <w:rFonts w:ascii="Calibri" w:hAnsi="Calibri" w:cs="Calibri"/>
                <w:color w:val="000000"/>
              </w:rPr>
            </w:pPr>
            <w:r>
              <w:rPr>
                <w:rFonts w:ascii="Calibri" w:hAnsi="Calibri" w:cs="Calibri"/>
                <w:color w:val="000000"/>
              </w:rPr>
              <w:t>200.00</w:t>
            </w:r>
          </w:p>
        </w:tc>
        <w:tc>
          <w:tcPr>
            <w:tcW w:w="1503" w:type="dxa"/>
            <w:vAlign w:val="center"/>
          </w:tcPr>
          <w:p w:rsidR="00050CCF" w:rsidRDefault="00050CCF" w:rsidP="00CA4A32">
            <w:pPr>
              <w:pStyle w:val="squish"/>
              <w:jc w:val="center"/>
              <w:rPr>
                <w:rFonts w:ascii="Calibri" w:hAnsi="Calibri" w:cs="Calibri"/>
                <w:color w:val="000000"/>
              </w:rPr>
            </w:pPr>
            <w:r>
              <w:rPr>
                <w:rFonts w:ascii="Calibri" w:hAnsi="Calibri" w:cs="Calibri"/>
                <w:color w:val="000000"/>
              </w:rPr>
              <w:t>200.00</w:t>
            </w:r>
          </w:p>
        </w:tc>
        <w:tc>
          <w:tcPr>
            <w:tcW w:w="897" w:type="dxa"/>
          </w:tcPr>
          <w:p w:rsidR="00050CCF" w:rsidRDefault="00050CCF" w:rsidP="00CA4A32">
            <w:pPr>
              <w:pStyle w:val="squish"/>
              <w:jc w:val="center"/>
            </w:pPr>
            <w:r>
              <w:t>slinch</w:t>
            </w:r>
          </w:p>
        </w:tc>
      </w:tr>
      <w:tr w:rsidR="00050CCF" w:rsidTr="00CA4A32">
        <w:tc>
          <w:tcPr>
            <w:tcW w:w="2788" w:type="dxa"/>
          </w:tcPr>
          <w:p w:rsidR="00050CCF" w:rsidRDefault="00050CCF" w:rsidP="00F47D53">
            <w:pPr>
              <w:pStyle w:val="squish"/>
            </w:pPr>
            <w:r>
              <w:t>Spring Stiffness</w:t>
            </w:r>
          </w:p>
        </w:tc>
        <w:tc>
          <w:tcPr>
            <w:tcW w:w="1614" w:type="dxa"/>
            <w:vAlign w:val="center"/>
          </w:tcPr>
          <w:p w:rsidR="00050CCF" w:rsidRDefault="00050CCF" w:rsidP="00CA4A32">
            <w:pPr>
              <w:pStyle w:val="squish"/>
              <w:jc w:val="center"/>
              <w:rPr>
                <w:rFonts w:ascii="Calibri" w:hAnsi="Calibri" w:cs="Calibri"/>
                <w:color w:val="000000"/>
              </w:rPr>
            </w:pPr>
            <w:r>
              <w:rPr>
                <w:rFonts w:ascii="Calibri" w:hAnsi="Calibri" w:cs="Calibri"/>
                <w:color w:val="000000"/>
              </w:rPr>
              <w:t>8.7929E+05</w:t>
            </w:r>
          </w:p>
        </w:tc>
        <w:tc>
          <w:tcPr>
            <w:tcW w:w="1614" w:type="dxa"/>
            <w:vAlign w:val="center"/>
          </w:tcPr>
          <w:p w:rsidR="00050CCF" w:rsidRDefault="00050CCF" w:rsidP="00CA4A32">
            <w:pPr>
              <w:pStyle w:val="squish"/>
              <w:jc w:val="center"/>
              <w:rPr>
                <w:rFonts w:ascii="Calibri" w:hAnsi="Calibri" w:cs="Calibri"/>
                <w:color w:val="000000"/>
              </w:rPr>
            </w:pPr>
            <w:r>
              <w:rPr>
                <w:rFonts w:ascii="Calibri" w:hAnsi="Calibri" w:cs="Calibri"/>
                <w:color w:val="000000"/>
              </w:rPr>
              <w:t>1.6150E+05</w:t>
            </w:r>
          </w:p>
        </w:tc>
        <w:tc>
          <w:tcPr>
            <w:tcW w:w="1503" w:type="dxa"/>
            <w:vAlign w:val="center"/>
          </w:tcPr>
          <w:p w:rsidR="00050CCF" w:rsidRDefault="00050CCF" w:rsidP="00CA4A32">
            <w:pPr>
              <w:pStyle w:val="squish"/>
              <w:jc w:val="center"/>
              <w:rPr>
                <w:rFonts w:ascii="Calibri" w:hAnsi="Calibri" w:cs="Calibri"/>
                <w:color w:val="000000"/>
              </w:rPr>
            </w:pPr>
            <w:r>
              <w:rPr>
                <w:rFonts w:ascii="Calibri" w:hAnsi="Calibri" w:cs="Calibri"/>
                <w:color w:val="000000"/>
              </w:rPr>
              <w:t>4.9846E+04</w:t>
            </w:r>
          </w:p>
        </w:tc>
        <w:tc>
          <w:tcPr>
            <w:tcW w:w="897" w:type="dxa"/>
          </w:tcPr>
          <w:p w:rsidR="00050CCF" w:rsidRDefault="00050CCF" w:rsidP="00CA4A32">
            <w:pPr>
              <w:pStyle w:val="squish"/>
              <w:jc w:val="center"/>
            </w:pPr>
            <w:r>
              <w:t>lb/in</w:t>
            </w:r>
          </w:p>
        </w:tc>
      </w:tr>
      <w:tr w:rsidR="00050CCF" w:rsidTr="00CA4A32">
        <w:tc>
          <w:tcPr>
            <w:tcW w:w="2788" w:type="dxa"/>
          </w:tcPr>
          <w:p w:rsidR="00050CCF" w:rsidRDefault="00050CCF" w:rsidP="00F47D53">
            <w:pPr>
              <w:pStyle w:val="squish"/>
            </w:pPr>
            <w:r>
              <w:t>Damping Coefficient</w:t>
            </w:r>
          </w:p>
        </w:tc>
        <w:tc>
          <w:tcPr>
            <w:tcW w:w="1614" w:type="dxa"/>
            <w:vAlign w:val="center"/>
          </w:tcPr>
          <w:p w:rsidR="00050CCF" w:rsidRDefault="00050CCF" w:rsidP="00CA4A32">
            <w:pPr>
              <w:pStyle w:val="squish"/>
              <w:jc w:val="center"/>
              <w:rPr>
                <w:rFonts w:ascii="Calibri" w:hAnsi="Calibri" w:cs="Calibri"/>
                <w:color w:val="000000"/>
              </w:rPr>
            </w:pPr>
            <w:r>
              <w:rPr>
                <w:rFonts w:ascii="Calibri" w:hAnsi="Calibri" w:cs="Calibri"/>
                <w:color w:val="000000"/>
              </w:rPr>
              <w:t>2652.23 (10%)</w:t>
            </w:r>
          </w:p>
        </w:tc>
        <w:tc>
          <w:tcPr>
            <w:tcW w:w="1614" w:type="dxa"/>
            <w:vAlign w:val="center"/>
          </w:tcPr>
          <w:p w:rsidR="00050CCF" w:rsidRDefault="00050CCF" w:rsidP="00CA4A32">
            <w:pPr>
              <w:pStyle w:val="squish"/>
              <w:jc w:val="center"/>
              <w:rPr>
                <w:rFonts w:ascii="Calibri" w:hAnsi="Calibri" w:cs="Calibri"/>
                <w:color w:val="000000"/>
              </w:rPr>
            </w:pPr>
            <w:r>
              <w:rPr>
                <w:rFonts w:ascii="Calibri" w:hAnsi="Calibri" w:cs="Calibri"/>
                <w:color w:val="000000"/>
              </w:rPr>
              <w:t>1136.67 (10%)</w:t>
            </w:r>
          </w:p>
        </w:tc>
        <w:tc>
          <w:tcPr>
            <w:tcW w:w="1503" w:type="dxa"/>
            <w:vAlign w:val="center"/>
          </w:tcPr>
          <w:p w:rsidR="00050CCF" w:rsidRDefault="00050CCF" w:rsidP="00CA4A32">
            <w:pPr>
              <w:pStyle w:val="squish"/>
              <w:jc w:val="center"/>
              <w:rPr>
                <w:rFonts w:ascii="Calibri" w:hAnsi="Calibri" w:cs="Calibri"/>
                <w:color w:val="000000"/>
              </w:rPr>
            </w:pPr>
            <w:r>
              <w:rPr>
                <w:rFonts w:ascii="Calibri" w:hAnsi="Calibri" w:cs="Calibri"/>
                <w:color w:val="000000"/>
              </w:rPr>
              <w:t>631.48 (10%)</w:t>
            </w:r>
          </w:p>
        </w:tc>
        <w:tc>
          <w:tcPr>
            <w:tcW w:w="897" w:type="dxa"/>
          </w:tcPr>
          <w:p w:rsidR="00050CCF" w:rsidRDefault="00050CCF" w:rsidP="00CA4A32">
            <w:pPr>
              <w:pStyle w:val="squish"/>
              <w:jc w:val="center"/>
            </w:pPr>
            <w:r>
              <w:t>lb-s/in</w:t>
            </w:r>
          </w:p>
        </w:tc>
      </w:tr>
      <w:tr w:rsidR="00050CCF" w:rsidTr="00CA4A32">
        <w:tc>
          <w:tcPr>
            <w:tcW w:w="2788" w:type="dxa"/>
          </w:tcPr>
          <w:p w:rsidR="00050CCF" w:rsidRDefault="00050CCF" w:rsidP="00F47D53">
            <w:pPr>
              <w:pStyle w:val="squish"/>
            </w:pPr>
            <w:r>
              <w:t>Damped Natural Frequency</w:t>
            </w:r>
          </w:p>
        </w:tc>
        <w:tc>
          <w:tcPr>
            <w:tcW w:w="1614" w:type="dxa"/>
            <w:vAlign w:val="center"/>
          </w:tcPr>
          <w:p w:rsidR="00050CCF" w:rsidRDefault="00050CCF" w:rsidP="00CA4A32">
            <w:pPr>
              <w:pStyle w:val="squish"/>
              <w:jc w:val="center"/>
            </w:pPr>
            <w:r>
              <w:t>10.5</w:t>
            </w:r>
          </w:p>
        </w:tc>
        <w:tc>
          <w:tcPr>
            <w:tcW w:w="1614" w:type="dxa"/>
            <w:vAlign w:val="center"/>
          </w:tcPr>
          <w:p w:rsidR="00050CCF" w:rsidRDefault="00050CCF" w:rsidP="00CA4A32">
            <w:pPr>
              <w:pStyle w:val="squish"/>
              <w:jc w:val="center"/>
            </w:pPr>
            <w:r>
              <w:t>4.5</w:t>
            </w:r>
          </w:p>
        </w:tc>
        <w:tc>
          <w:tcPr>
            <w:tcW w:w="1503" w:type="dxa"/>
            <w:vAlign w:val="center"/>
          </w:tcPr>
          <w:p w:rsidR="00050CCF" w:rsidRDefault="00050CCF" w:rsidP="00CA4A32">
            <w:pPr>
              <w:pStyle w:val="squish"/>
              <w:jc w:val="center"/>
            </w:pPr>
            <w:r>
              <w:t>2.5</w:t>
            </w:r>
          </w:p>
        </w:tc>
        <w:tc>
          <w:tcPr>
            <w:tcW w:w="897" w:type="dxa"/>
          </w:tcPr>
          <w:p w:rsidR="00050CCF" w:rsidRDefault="00050CCF" w:rsidP="00CA4A32">
            <w:pPr>
              <w:pStyle w:val="squish"/>
              <w:jc w:val="center"/>
            </w:pPr>
            <w:r>
              <w:t>Hz</w:t>
            </w:r>
          </w:p>
        </w:tc>
      </w:tr>
    </w:tbl>
    <w:p w:rsidR="00050CCF" w:rsidRDefault="00050CCF" w:rsidP="00F47D53">
      <w:r>
        <w:t xml:space="preserve">A vehicle model was also created that was used in analyses across all models. This vehicle model was a single sprung mass with a natural frequency of 2.8 Hz. The parameters were as listed below. </w:t>
      </w:r>
    </w:p>
    <w:p w:rsidR="00050CCF" w:rsidRDefault="00050CCF" w:rsidP="00A1424A">
      <w:pPr>
        <w:pStyle w:val="Caption"/>
        <w:keepNext/>
      </w:pPr>
      <w:bookmarkStart w:id="77" w:name="_Toc5375400"/>
      <w:bookmarkStart w:id="78" w:name="_Toc18499564"/>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3</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10</w:t>
      </w:r>
      <w:r>
        <w:rPr>
          <w:noProof/>
        </w:rPr>
        <w:fldChar w:fldCharType="end"/>
      </w:r>
      <w:r>
        <w:t>: 2.8 Hz SDOF Vehicle Model Parameters</w:t>
      </w:r>
      <w:bookmarkEnd w:id="77"/>
      <w:bookmarkEnd w:id="78"/>
    </w:p>
    <w:tbl>
      <w:tblPr>
        <w:tblStyle w:val="TableGrid"/>
        <w:tblW w:w="0" w:type="auto"/>
        <w:jc w:val="center"/>
        <w:tblLook w:val="04A0" w:firstRow="1" w:lastRow="0" w:firstColumn="1" w:lastColumn="0" w:noHBand="0" w:noVBand="1"/>
      </w:tblPr>
      <w:tblGrid>
        <w:gridCol w:w="2147"/>
        <w:gridCol w:w="1614"/>
        <w:gridCol w:w="939"/>
      </w:tblGrid>
      <w:tr w:rsidR="00050CCF" w:rsidTr="00CA4A32">
        <w:trPr>
          <w:jc w:val="center"/>
        </w:trPr>
        <w:tc>
          <w:tcPr>
            <w:tcW w:w="2147" w:type="dxa"/>
          </w:tcPr>
          <w:p w:rsidR="00050CCF" w:rsidRDefault="00050CCF" w:rsidP="00F47D53">
            <w:pPr>
              <w:pStyle w:val="squish"/>
            </w:pPr>
            <w:r>
              <w:t>Mass</w:t>
            </w:r>
          </w:p>
        </w:tc>
        <w:tc>
          <w:tcPr>
            <w:tcW w:w="1614" w:type="dxa"/>
          </w:tcPr>
          <w:p w:rsidR="00050CCF" w:rsidRDefault="00050CCF" w:rsidP="00F47D53">
            <w:pPr>
              <w:pStyle w:val="squish"/>
            </w:pPr>
            <w:r>
              <w:t>200</w:t>
            </w:r>
          </w:p>
        </w:tc>
        <w:tc>
          <w:tcPr>
            <w:tcW w:w="939" w:type="dxa"/>
          </w:tcPr>
          <w:p w:rsidR="00050CCF" w:rsidRDefault="00050CCF" w:rsidP="00F47D53">
            <w:pPr>
              <w:pStyle w:val="squish"/>
            </w:pPr>
            <w:r>
              <w:t>slinch</w:t>
            </w:r>
          </w:p>
        </w:tc>
      </w:tr>
      <w:tr w:rsidR="00050CCF" w:rsidTr="00CA4A32">
        <w:trPr>
          <w:jc w:val="center"/>
        </w:trPr>
        <w:tc>
          <w:tcPr>
            <w:tcW w:w="2147" w:type="dxa"/>
          </w:tcPr>
          <w:p w:rsidR="00050CCF" w:rsidRDefault="00050CCF" w:rsidP="00F47D53">
            <w:pPr>
              <w:pStyle w:val="squish"/>
            </w:pPr>
            <w:r>
              <w:t>Spring Stiffness</w:t>
            </w:r>
          </w:p>
        </w:tc>
        <w:tc>
          <w:tcPr>
            <w:tcW w:w="1614" w:type="dxa"/>
          </w:tcPr>
          <w:p w:rsidR="00050CCF" w:rsidRDefault="00050CCF" w:rsidP="00F47D53">
            <w:pPr>
              <w:pStyle w:val="squish"/>
            </w:pPr>
            <w:r>
              <w:t>61</w:t>
            </w:r>
            <w:r w:rsidRPr="008B6AB2">
              <w:t>902</w:t>
            </w:r>
            <w:r>
              <w:t>.</w:t>
            </w:r>
            <w:r w:rsidRPr="008B6AB2">
              <w:t>2</w:t>
            </w:r>
          </w:p>
        </w:tc>
        <w:tc>
          <w:tcPr>
            <w:tcW w:w="939" w:type="dxa"/>
          </w:tcPr>
          <w:p w:rsidR="00050CCF" w:rsidRDefault="00050CCF" w:rsidP="00F47D53">
            <w:pPr>
              <w:pStyle w:val="squish"/>
            </w:pPr>
            <w:r>
              <w:t>lb/in</w:t>
            </w:r>
          </w:p>
        </w:tc>
      </w:tr>
      <w:tr w:rsidR="00050CCF" w:rsidTr="00CA4A32">
        <w:trPr>
          <w:jc w:val="center"/>
        </w:trPr>
        <w:tc>
          <w:tcPr>
            <w:tcW w:w="2147" w:type="dxa"/>
          </w:tcPr>
          <w:p w:rsidR="00050CCF" w:rsidRDefault="00050CCF" w:rsidP="00F47D53">
            <w:pPr>
              <w:pStyle w:val="squish"/>
            </w:pPr>
            <w:r>
              <w:t>Damping Coefficient</w:t>
            </w:r>
          </w:p>
        </w:tc>
        <w:tc>
          <w:tcPr>
            <w:tcW w:w="1614" w:type="dxa"/>
          </w:tcPr>
          <w:p w:rsidR="00050CCF" w:rsidRDefault="00050CCF" w:rsidP="00F47D53">
            <w:pPr>
              <w:pStyle w:val="squish"/>
            </w:pPr>
            <w:r>
              <w:t>1</w:t>
            </w:r>
            <w:r w:rsidRPr="008B6AB2">
              <w:t>407</w:t>
            </w:r>
            <w:r>
              <w:t>.</w:t>
            </w:r>
            <w:r w:rsidRPr="008B6AB2">
              <w:t>43</w:t>
            </w:r>
            <w:r>
              <w:rPr>
                <w:rFonts w:ascii="Calibri" w:hAnsi="Calibri" w:cs="Calibri"/>
                <w:color w:val="000000"/>
              </w:rPr>
              <w:t xml:space="preserve"> (20%)</w:t>
            </w:r>
          </w:p>
        </w:tc>
        <w:tc>
          <w:tcPr>
            <w:tcW w:w="939" w:type="dxa"/>
          </w:tcPr>
          <w:p w:rsidR="00050CCF" w:rsidRDefault="00050CCF" w:rsidP="00F47D53">
            <w:pPr>
              <w:pStyle w:val="squish"/>
            </w:pPr>
            <w:r>
              <w:t>lb-s/in</w:t>
            </w:r>
          </w:p>
        </w:tc>
      </w:tr>
    </w:tbl>
    <w:p w:rsidR="00050CCF" w:rsidRPr="0037187D" w:rsidRDefault="00050CCF" w:rsidP="0037187D">
      <w:pPr>
        <w:pStyle w:val="Heading4"/>
      </w:pPr>
      <w:r>
        <w:t>Profiles</w:t>
      </w:r>
    </w:p>
    <w:p w:rsidR="00050CCF" w:rsidRDefault="00050CCF" w:rsidP="0037187D">
      <w:r>
        <w:t>A total of 15 profiles were evaluated. Three of the profiles were obtained from the profiles recorded from the case study bridge. Another twelve were artificial and generated using the methods defined by the ISO 8608 standards. This standard defines a roughness metric, but also describes the process whereby the profile is defined by frequency content and is generated through the summation of sine functions with amplitudes set according to PSD parameters. These parameters, defined by the standard, include a waviness value (</w:t>
      </w:r>
      <w:r>
        <w:rPr>
          <w:i/>
        </w:rPr>
        <w:t>w</w:t>
      </w:r>
      <w:r>
        <w:t>) and the amplitude of the PSD function at a spatial wavelength equal to 10 meters (</w:t>
      </w:r>
      <w:r w:rsidRPr="00F60B64">
        <w:rPr>
          <w:i/>
        </w:rPr>
        <w:t>C</w:t>
      </w:r>
      <w:r w:rsidRPr="00F60B64">
        <w:rPr>
          <w:i/>
          <w:vertAlign w:val="subscript"/>
        </w:rPr>
        <w:t>10</w:t>
      </w:r>
      <w:r>
        <w:t>). The PSD amplitude of each frequency band is therefore assign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050CCF" w:rsidTr="00CC3F71">
        <w:tc>
          <w:tcPr>
            <w:tcW w:w="7776" w:type="dxa"/>
          </w:tcPr>
          <w:p w:rsidR="00050CCF" w:rsidRPr="00CB0CF3" w:rsidRDefault="00050CCF" w:rsidP="00390569">
            <w:pPr>
              <w:pStyle w:val="EquationCaptions"/>
            </w:pPr>
            <m:oMathPara>
              <m:oMath>
                <m:sSub>
                  <m:sSubPr>
                    <m:ctrlPr>
                      <w:rPr>
                        <w:rFonts w:ascii="Cambria Math" w:hAnsi="Cambria Math"/>
                        <w:i/>
                      </w:rPr>
                    </m:ctrlPr>
                  </m:sSubPr>
                  <m:e>
                    <m:r>
                      <w:rPr>
                        <w:rFonts w:ascii="Cambria Math" w:hAnsi="Cambria Math"/>
                      </w:rPr>
                      <m:t>G</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0</m:t>
                    </m:r>
                  </m:sub>
                </m:sSub>
                <m:r>
                  <w:rPr>
                    <w:rFonts w:ascii="Cambria Math" w:hAnsi="Cambria Math"/>
                  </w:rPr>
                  <m:t>*</m:t>
                </m:r>
                <m:sSup>
                  <m:sSupPr>
                    <m:ctrlPr>
                      <w:rPr>
                        <w:rFonts w:ascii="Cambria Math" w:hAnsi="Cambria Math"/>
                        <w:i/>
                      </w:rPr>
                    </m:ctrlPr>
                  </m:sSupPr>
                  <m:e>
                    <m:r>
                      <w:rPr>
                        <w:rFonts w:ascii="Cambria Math" w:hAnsi="Cambria Math"/>
                      </w:rPr>
                      <m:t>(10n)</m:t>
                    </m:r>
                  </m:e>
                  <m:sup>
                    <m:r>
                      <w:rPr>
                        <w:rFonts w:ascii="Cambria Math" w:hAnsi="Cambria Math"/>
                      </w:rPr>
                      <m:t>-w</m:t>
                    </m:r>
                  </m:sup>
                </m:sSup>
              </m:oMath>
            </m:oMathPara>
          </w:p>
        </w:tc>
        <w:tc>
          <w:tcPr>
            <w:tcW w:w="864" w:type="dxa"/>
            <w:vAlign w:val="center"/>
          </w:tcPr>
          <w:p w:rsidR="00050CCF" w:rsidRPr="00BD6DB7" w:rsidRDefault="00050CCF"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87</w:t>
            </w:r>
            <w:r>
              <w:rPr>
                <w:noProof/>
              </w:rPr>
              <w:fldChar w:fldCharType="end"/>
            </w:r>
            <w:r>
              <w:t>)</w:t>
            </w:r>
          </w:p>
        </w:tc>
      </w:tr>
    </w:tbl>
    <w:p w:rsidR="00050CCF" w:rsidRDefault="00050CCF" w:rsidP="0037187D">
      <w:r>
        <w:t>The profiles were created using the following parameter set:</w:t>
      </w:r>
    </w:p>
    <w:p w:rsidR="00050CCF" w:rsidRDefault="00050CCF" w:rsidP="00CC3F71">
      <w:pPr>
        <w:pStyle w:val="Caption"/>
        <w:keepNext/>
      </w:pPr>
      <w:bookmarkStart w:id="79" w:name="_Toc5375401"/>
      <w:bookmarkStart w:id="80" w:name="_Toc18499565"/>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3</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11</w:t>
      </w:r>
      <w:r>
        <w:rPr>
          <w:noProof/>
        </w:rPr>
        <w:fldChar w:fldCharType="end"/>
      </w:r>
      <w:r>
        <w:t>: Profile Parameters for Performance Assessment Study</w:t>
      </w:r>
      <w:bookmarkEnd w:id="79"/>
      <w:bookmarkEnd w:id="80"/>
    </w:p>
    <w:tbl>
      <w:tblPr>
        <w:tblStyle w:val="TableGrid"/>
        <w:tblW w:w="0" w:type="auto"/>
        <w:jc w:val="center"/>
        <w:tblLook w:val="04A0" w:firstRow="1" w:lastRow="0" w:firstColumn="1" w:lastColumn="0" w:noHBand="0" w:noVBand="1"/>
      </w:tblPr>
      <w:tblGrid>
        <w:gridCol w:w="1174"/>
        <w:gridCol w:w="1238"/>
      </w:tblGrid>
      <w:tr w:rsidR="00050CCF" w:rsidTr="00F60B64">
        <w:trPr>
          <w:jc w:val="center"/>
        </w:trPr>
        <w:tc>
          <w:tcPr>
            <w:tcW w:w="1174" w:type="dxa"/>
          </w:tcPr>
          <w:p w:rsidR="00050CCF" w:rsidRDefault="00050CCF" w:rsidP="00F60B64">
            <w:pPr>
              <w:pStyle w:val="squish"/>
            </w:pPr>
            <w:r>
              <w:t>Waviness</w:t>
            </w:r>
          </w:p>
        </w:tc>
        <w:tc>
          <w:tcPr>
            <w:tcW w:w="1238" w:type="dxa"/>
          </w:tcPr>
          <w:p w:rsidR="00050CCF" w:rsidRDefault="00050CCF" w:rsidP="00F60B64">
            <w:pPr>
              <w:pStyle w:val="squish"/>
            </w:pPr>
            <w:r>
              <w:t>{2, 3, 4}</w:t>
            </w:r>
          </w:p>
        </w:tc>
      </w:tr>
      <w:tr w:rsidR="00050CCF" w:rsidTr="00F60B64">
        <w:trPr>
          <w:jc w:val="center"/>
        </w:trPr>
        <w:tc>
          <w:tcPr>
            <w:tcW w:w="1174" w:type="dxa"/>
          </w:tcPr>
          <w:p w:rsidR="00050CCF" w:rsidRPr="00F244C3" w:rsidRDefault="00050CCF" w:rsidP="00F60B64">
            <w:pPr>
              <w:pStyle w:val="squish"/>
            </w:pPr>
            <w:r>
              <w:t>C</w:t>
            </w:r>
            <w:r w:rsidRPr="00F244C3">
              <w:rPr>
                <w:vertAlign w:val="subscript"/>
              </w:rPr>
              <w:t>10</w:t>
            </w:r>
            <w:r>
              <w:t xml:space="preserve"> (*10</w:t>
            </w:r>
            <w:r w:rsidRPr="00F244C3">
              <w:rPr>
                <w:vertAlign w:val="superscript"/>
              </w:rPr>
              <w:t>-6</w:t>
            </w:r>
            <w:r>
              <w:t>)</w:t>
            </w:r>
          </w:p>
        </w:tc>
        <w:tc>
          <w:tcPr>
            <w:tcW w:w="1238" w:type="dxa"/>
          </w:tcPr>
          <w:p w:rsidR="00050CCF" w:rsidRDefault="00050CCF" w:rsidP="00F60B64">
            <w:pPr>
              <w:pStyle w:val="squish"/>
            </w:pPr>
            <w:r>
              <w:t>{300, 600}</w:t>
            </w:r>
          </w:p>
        </w:tc>
      </w:tr>
    </w:tbl>
    <w:p w:rsidR="00050CCF" w:rsidRDefault="00050CCF" w:rsidP="00F60B64">
      <w:r>
        <w:t>Full factorial sampling of the above parameter sets yields 6 profiles, however, each profile generation was performed twice with different phase angles (reseeded random number generator for random uniform distribution). Therefore, a total of 15 test case profiles are examined (3 real profiles, 12 artificially generated). Each profile was created with a length such that it could fully cover the longest vehicle path, including approach. Since the longest test-case bridge was 280 feet long with a 320-foot long approach, a minimum profile length of 600 feet was required. The test-case profiles were therefore created with a total length of 650 feet.</w:t>
      </w:r>
    </w:p>
    <w:p w:rsidR="00050CCF" w:rsidRDefault="00050CCF" w:rsidP="00477C70">
      <w:pPr>
        <w:pStyle w:val="Heading4"/>
      </w:pPr>
      <w:r>
        <w:t>Simulation Decisions</w:t>
      </w:r>
    </w:p>
    <w:p w:rsidR="00050CCF" w:rsidRDefault="00050CCF" w:rsidP="00477C70">
      <w:pPr>
        <w:pStyle w:val="Heading5"/>
      </w:pPr>
      <w:r>
        <w:t>LUSAS FE</w:t>
      </w:r>
    </w:p>
    <w:p w:rsidR="00050CCF" w:rsidRDefault="00050CCF" w:rsidP="00D12705">
      <w:r>
        <w:t>The simulation process consisted of following steps.</w:t>
      </w:r>
    </w:p>
    <w:p w:rsidR="00050CCF" w:rsidRDefault="00050CCF" w:rsidP="00050CCF">
      <w:pPr>
        <w:pStyle w:val="ListParagraph"/>
        <w:numPr>
          <w:ilvl w:val="0"/>
          <w:numId w:val="7"/>
        </w:numPr>
      </w:pPr>
      <w:r>
        <w:t>Eigenvalue analysis to obtain undamped natural modes of vibration</w:t>
      </w:r>
    </w:p>
    <w:p w:rsidR="00050CCF" w:rsidRDefault="00050CCF" w:rsidP="00050CCF">
      <w:pPr>
        <w:pStyle w:val="ListParagraph"/>
        <w:numPr>
          <w:ilvl w:val="0"/>
          <w:numId w:val="7"/>
        </w:numPr>
      </w:pPr>
      <w:r>
        <w:t>Incremental unit load analysis along vehicle path of travel</w:t>
      </w:r>
    </w:p>
    <w:p w:rsidR="00050CCF" w:rsidRDefault="00050CCF" w:rsidP="00050CCF">
      <w:pPr>
        <w:pStyle w:val="ListParagraph"/>
        <w:numPr>
          <w:ilvl w:val="0"/>
          <w:numId w:val="7"/>
        </w:numPr>
      </w:pPr>
      <w:r>
        <w:t>Calculation of the equivalent modal forces for each of these distinct locations</w:t>
      </w:r>
    </w:p>
    <w:p w:rsidR="00050CCF" w:rsidRDefault="00050CCF" w:rsidP="00050CCF">
      <w:pPr>
        <w:pStyle w:val="ListParagraph"/>
        <w:numPr>
          <w:ilvl w:val="0"/>
          <w:numId w:val="7"/>
        </w:numPr>
      </w:pPr>
      <w:r>
        <w:t>Definition of moving-mass solver parameters</w:t>
      </w:r>
    </w:p>
    <w:p w:rsidR="00050CCF" w:rsidRDefault="00050CCF" w:rsidP="00050CCF">
      <w:pPr>
        <w:pStyle w:val="ListParagraph"/>
        <w:numPr>
          <w:ilvl w:val="0"/>
          <w:numId w:val="7"/>
        </w:numPr>
      </w:pPr>
      <w:r>
        <w:t>Selection of desired response quantities</w:t>
      </w:r>
    </w:p>
    <w:p w:rsidR="00050CCF" w:rsidRDefault="00050CCF" w:rsidP="00050CCF">
      <w:pPr>
        <w:pStyle w:val="ListParagraph"/>
        <w:numPr>
          <w:ilvl w:val="0"/>
          <w:numId w:val="7"/>
        </w:numPr>
      </w:pPr>
      <w:r>
        <w:t>Moving mass analysis</w:t>
      </w:r>
    </w:p>
    <w:p w:rsidR="00050CCF" w:rsidRDefault="00050CCF" w:rsidP="00A77260">
      <w:r>
        <w:t>The decisions made in these steps are as follows.</w:t>
      </w:r>
    </w:p>
    <w:p w:rsidR="00050CCF" w:rsidRDefault="00050CCF" w:rsidP="004B0F1F">
      <w:pPr>
        <w:pStyle w:val="Caption"/>
        <w:keepNext/>
      </w:pPr>
      <w:bookmarkStart w:id="81" w:name="_Toc5375402"/>
      <w:bookmarkStart w:id="82" w:name="_Toc18499566"/>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3</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12</w:t>
      </w:r>
      <w:r>
        <w:rPr>
          <w:noProof/>
        </w:rPr>
        <w:fldChar w:fldCharType="end"/>
      </w:r>
      <w:r>
        <w:t>: Moving Mass Simulation Decisions</w:t>
      </w:r>
      <w:bookmarkEnd w:id="81"/>
      <w:bookmarkEnd w:id="82"/>
    </w:p>
    <w:tbl>
      <w:tblPr>
        <w:tblStyle w:val="TableGrid"/>
        <w:tblW w:w="8122" w:type="dxa"/>
        <w:jc w:val="center"/>
        <w:tblLook w:val="04A0" w:firstRow="1" w:lastRow="0" w:firstColumn="1" w:lastColumn="0" w:noHBand="0" w:noVBand="1"/>
      </w:tblPr>
      <w:tblGrid>
        <w:gridCol w:w="3742"/>
        <w:gridCol w:w="2753"/>
        <w:gridCol w:w="901"/>
        <w:gridCol w:w="726"/>
      </w:tblGrid>
      <w:tr w:rsidR="00050CCF" w:rsidTr="001321BA">
        <w:trPr>
          <w:jc w:val="center"/>
        </w:trPr>
        <w:tc>
          <w:tcPr>
            <w:tcW w:w="3742" w:type="dxa"/>
          </w:tcPr>
          <w:p w:rsidR="00050CCF" w:rsidRDefault="00050CCF" w:rsidP="009C2BDC">
            <w:pPr>
              <w:pStyle w:val="squish"/>
            </w:pPr>
            <w:bookmarkStart w:id="83" w:name="_Hlk2164515"/>
            <w:r>
              <w:t>Decision</w:t>
            </w:r>
          </w:p>
        </w:tc>
        <w:tc>
          <w:tcPr>
            <w:tcW w:w="2753" w:type="dxa"/>
          </w:tcPr>
          <w:p w:rsidR="00050CCF" w:rsidRDefault="00050CCF" w:rsidP="001321BA">
            <w:pPr>
              <w:pStyle w:val="squish"/>
              <w:jc w:val="right"/>
            </w:pPr>
            <w:r>
              <w:t>Selection</w:t>
            </w:r>
          </w:p>
        </w:tc>
        <w:tc>
          <w:tcPr>
            <w:tcW w:w="901" w:type="dxa"/>
          </w:tcPr>
          <w:p w:rsidR="00050CCF" w:rsidRDefault="00050CCF" w:rsidP="001321BA">
            <w:pPr>
              <w:pStyle w:val="squish"/>
              <w:jc w:val="both"/>
            </w:pPr>
            <w:r>
              <w:t>Units</w:t>
            </w:r>
          </w:p>
        </w:tc>
        <w:tc>
          <w:tcPr>
            <w:tcW w:w="726" w:type="dxa"/>
          </w:tcPr>
          <w:p w:rsidR="00050CCF" w:rsidRDefault="00050CCF" w:rsidP="001321BA">
            <w:pPr>
              <w:pStyle w:val="squish"/>
              <w:jc w:val="center"/>
            </w:pPr>
            <w:r>
              <w:t>Step</w:t>
            </w:r>
          </w:p>
        </w:tc>
      </w:tr>
      <w:tr w:rsidR="00050CCF" w:rsidTr="001321BA">
        <w:trPr>
          <w:jc w:val="center"/>
        </w:trPr>
        <w:tc>
          <w:tcPr>
            <w:tcW w:w="3742" w:type="dxa"/>
          </w:tcPr>
          <w:p w:rsidR="00050CCF" w:rsidRDefault="00050CCF" w:rsidP="009C2BDC">
            <w:pPr>
              <w:pStyle w:val="squish"/>
            </w:pPr>
            <w:r>
              <w:t>Number of modes to solve for/include</w:t>
            </w:r>
          </w:p>
        </w:tc>
        <w:tc>
          <w:tcPr>
            <w:tcW w:w="2753" w:type="dxa"/>
          </w:tcPr>
          <w:p w:rsidR="00050CCF" w:rsidRDefault="00050CCF" w:rsidP="001321BA">
            <w:pPr>
              <w:pStyle w:val="squish"/>
              <w:jc w:val="right"/>
            </w:pPr>
            <w:r>
              <w:t>15</w:t>
            </w:r>
          </w:p>
        </w:tc>
        <w:tc>
          <w:tcPr>
            <w:tcW w:w="901" w:type="dxa"/>
          </w:tcPr>
          <w:p w:rsidR="00050CCF" w:rsidRDefault="00050CCF" w:rsidP="001321BA">
            <w:pPr>
              <w:pStyle w:val="squish"/>
              <w:jc w:val="both"/>
            </w:pPr>
          </w:p>
        </w:tc>
        <w:tc>
          <w:tcPr>
            <w:tcW w:w="726" w:type="dxa"/>
          </w:tcPr>
          <w:p w:rsidR="00050CCF" w:rsidRDefault="00050CCF" w:rsidP="001321BA">
            <w:pPr>
              <w:pStyle w:val="squish"/>
              <w:jc w:val="center"/>
            </w:pPr>
            <w:r>
              <w:t>1, 4</w:t>
            </w:r>
          </w:p>
        </w:tc>
      </w:tr>
      <w:tr w:rsidR="00050CCF" w:rsidTr="001321BA">
        <w:trPr>
          <w:jc w:val="center"/>
        </w:trPr>
        <w:tc>
          <w:tcPr>
            <w:tcW w:w="3742" w:type="dxa"/>
          </w:tcPr>
          <w:p w:rsidR="00050CCF" w:rsidRDefault="00050CCF" w:rsidP="009C2BDC">
            <w:pPr>
              <w:pStyle w:val="squish"/>
            </w:pPr>
            <w:r>
              <w:t>Incremental distance along load-path</w:t>
            </w:r>
          </w:p>
        </w:tc>
        <w:tc>
          <w:tcPr>
            <w:tcW w:w="2753" w:type="dxa"/>
          </w:tcPr>
          <w:p w:rsidR="00050CCF" w:rsidRDefault="00050CCF" w:rsidP="001321BA">
            <w:pPr>
              <w:pStyle w:val="squish"/>
              <w:jc w:val="right"/>
            </w:pPr>
            <w:r>
              <w:t>6</w:t>
            </w:r>
          </w:p>
        </w:tc>
        <w:tc>
          <w:tcPr>
            <w:tcW w:w="901" w:type="dxa"/>
          </w:tcPr>
          <w:p w:rsidR="00050CCF" w:rsidRDefault="00050CCF" w:rsidP="001321BA">
            <w:pPr>
              <w:pStyle w:val="squish"/>
              <w:jc w:val="both"/>
            </w:pPr>
            <w:r>
              <w:t>inches</w:t>
            </w:r>
          </w:p>
        </w:tc>
        <w:tc>
          <w:tcPr>
            <w:tcW w:w="726" w:type="dxa"/>
          </w:tcPr>
          <w:p w:rsidR="00050CCF" w:rsidRDefault="00050CCF" w:rsidP="001321BA">
            <w:pPr>
              <w:pStyle w:val="squish"/>
              <w:jc w:val="center"/>
            </w:pPr>
            <w:r>
              <w:t>2</w:t>
            </w:r>
          </w:p>
        </w:tc>
      </w:tr>
      <w:tr w:rsidR="00050CCF" w:rsidTr="001321BA">
        <w:trPr>
          <w:jc w:val="center"/>
        </w:trPr>
        <w:tc>
          <w:tcPr>
            <w:tcW w:w="3742" w:type="dxa"/>
          </w:tcPr>
          <w:p w:rsidR="00050CCF" w:rsidRDefault="00050CCF" w:rsidP="009C2BDC">
            <w:pPr>
              <w:pStyle w:val="squish"/>
            </w:pPr>
            <w:r>
              <w:t>Time integration scheme</w:t>
            </w:r>
          </w:p>
        </w:tc>
        <w:tc>
          <w:tcPr>
            <w:tcW w:w="2753" w:type="dxa"/>
          </w:tcPr>
          <w:p w:rsidR="00050CCF" w:rsidRDefault="00050CCF" w:rsidP="001321BA">
            <w:pPr>
              <w:pStyle w:val="squish"/>
              <w:jc w:val="right"/>
            </w:pPr>
            <w:r>
              <w:t>Hilber Hughes Taylor (HHT)</w:t>
            </w:r>
          </w:p>
        </w:tc>
        <w:tc>
          <w:tcPr>
            <w:tcW w:w="901" w:type="dxa"/>
          </w:tcPr>
          <w:p w:rsidR="00050CCF" w:rsidRDefault="00050CCF" w:rsidP="001321BA">
            <w:pPr>
              <w:pStyle w:val="squish"/>
              <w:jc w:val="both"/>
            </w:pPr>
          </w:p>
        </w:tc>
        <w:tc>
          <w:tcPr>
            <w:tcW w:w="726" w:type="dxa"/>
          </w:tcPr>
          <w:p w:rsidR="00050CCF" w:rsidRDefault="00050CCF" w:rsidP="001321BA">
            <w:pPr>
              <w:pStyle w:val="squish"/>
              <w:jc w:val="center"/>
            </w:pPr>
            <w:r>
              <w:t>4</w:t>
            </w:r>
          </w:p>
        </w:tc>
      </w:tr>
      <w:tr w:rsidR="00050CCF" w:rsidTr="001321BA">
        <w:trPr>
          <w:jc w:val="center"/>
        </w:trPr>
        <w:tc>
          <w:tcPr>
            <w:tcW w:w="3742" w:type="dxa"/>
          </w:tcPr>
          <w:p w:rsidR="00050CCF" w:rsidRDefault="00050CCF" w:rsidP="009C2BDC">
            <w:pPr>
              <w:pStyle w:val="squish"/>
            </w:pPr>
            <w:r>
              <w:t>Profile interpolation method</w:t>
            </w:r>
          </w:p>
        </w:tc>
        <w:tc>
          <w:tcPr>
            <w:tcW w:w="2753" w:type="dxa"/>
          </w:tcPr>
          <w:p w:rsidR="00050CCF" w:rsidRDefault="00050CCF" w:rsidP="001321BA">
            <w:pPr>
              <w:pStyle w:val="squish"/>
              <w:jc w:val="right"/>
            </w:pPr>
            <w:r>
              <w:t>Linear</w:t>
            </w:r>
          </w:p>
        </w:tc>
        <w:tc>
          <w:tcPr>
            <w:tcW w:w="901" w:type="dxa"/>
          </w:tcPr>
          <w:p w:rsidR="00050CCF" w:rsidRDefault="00050CCF" w:rsidP="001321BA">
            <w:pPr>
              <w:pStyle w:val="squish"/>
              <w:jc w:val="both"/>
            </w:pPr>
          </w:p>
        </w:tc>
        <w:tc>
          <w:tcPr>
            <w:tcW w:w="726" w:type="dxa"/>
          </w:tcPr>
          <w:p w:rsidR="00050CCF" w:rsidRDefault="00050CCF" w:rsidP="001321BA">
            <w:pPr>
              <w:pStyle w:val="squish"/>
              <w:jc w:val="center"/>
            </w:pPr>
            <w:r>
              <w:t>4</w:t>
            </w:r>
          </w:p>
        </w:tc>
      </w:tr>
      <w:tr w:rsidR="00050CCF" w:rsidTr="001321BA">
        <w:trPr>
          <w:jc w:val="center"/>
        </w:trPr>
        <w:tc>
          <w:tcPr>
            <w:tcW w:w="3742" w:type="dxa"/>
          </w:tcPr>
          <w:p w:rsidR="00050CCF" w:rsidRDefault="00050CCF" w:rsidP="009C2BDC">
            <w:pPr>
              <w:pStyle w:val="squish"/>
            </w:pPr>
            <w:r>
              <w:t>Structural damping</w:t>
            </w:r>
          </w:p>
        </w:tc>
        <w:tc>
          <w:tcPr>
            <w:tcW w:w="2753" w:type="dxa"/>
          </w:tcPr>
          <w:p w:rsidR="00050CCF" w:rsidRDefault="00050CCF" w:rsidP="001321BA">
            <w:pPr>
              <w:pStyle w:val="squish"/>
              <w:jc w:val="right"/>
            </w:pPr>
            <w:r>
              <w:t>1%</w:t>
            </w:r>
          </w:p>
        </w:tc>
        <w:tc>
          <w:tcPr>
            <w:tcW w:w="901" w:type="dxa"/>
          </w:tcPr>
          <w:p w:rsidR="00050CCF" w:rsidRDefault="00050CCF" w:rsidP="001321BA">
            <w:pPr>
              <w:pStyle w:val="squish"/>
              <w:jc w:val="both"/>
            </w:pPr>
          </w:p>
        </w:tc>
        <w:tc>
          <w:tcPr>
            <w:tcW w:w="726" w:type="dxa"/>
          </w:tcPr>
          <w:p w:rsidR="00050CCF" w:rsidRDefault="00050CCF" w:rsidP="001321BA">
            <w:pPr>
              <w:pStyle w:val="squish"/>
              <w:jc w:val="center"/>
            </w:pPr>
            <w:r>
              <w:t>4</w:t>
            </w:r>
          </w:p>
        </w:tc>
      </w:tr>
      <w:tr w:rsidR="00050CCF" w:rsidTr="001321BA">
        <w:trPr>
          <w:jc w:val="center"/>
        </w:trPr>
        <w:tc>
          <w:tcPr>
            <w:tcW w:w="3742" w:type="dxa"/>
          </w:tcPr>
          <w:p w:rsidR="00050CCF" w:rsidRDefault="00050CCF" w:rsidP="009C2BDC">
            <w:pPr>
              <w:pStyle w:val="squish"/>
            </w:pPr>
            <w:r>
              <w:t>Vehicle speed</w:t>
            </w:r>
          </w:p>
        </w:tc>
        <w:tc>
          <w:tcPr>
            <w:tcW w:w="2753" w:type="dxa"/>
          </w:tcPr>
          <w:p w:rsidR="00050CCF" w:rsidRDefault="00050CCF" w:rsidP="001321BA">
            <w:pPr>
              <w:pStyle w:val="squish"/>
              <w:jc w:val="right"/>
            </w:pPr>
            <w:r>
              <w:t>720</w:t>
            </w:r>
          </w:p>
        </w:tc>
        <w:tc>
          <w:tcPr>
            <w:tcW w:w="901" w:type="dxa"/>
          </w:tcPr>
          <w:p w:rsidR="00050CCF" w:rsidRDefault="00050CCF" w:rsidP="001321BA">
            <w:pPr>
              <w:pStyle w:val="squish"/>
              <w:jc w:val="both"/>
            </w:pPr>
            <w:r>
              <w:t>in/sec</w:t>
            </w:r>
          </w:p>
        </w:tc>
        <w:tc>
          <w:tcPr>
            <w:tcW w:w="726" w:type="dxa"/>
          </w:tcPr>
          <w:p w:rsidR="00050CCF" w:rsidRDefault="00050CCF" w:rsidP="001321BA">
            <w:pPr>
              <w:pStyle w:val="squish"/>
              <w:jc w:val="center"/>
            </w:pPr>
            <w:r>
              <w:t>4</w:t>
            </w:r>
          </w:p>
        </w:tc>
      </w:tr>
      <w:tr w:rsidR="00050CCF" w:rsidTr="001321BA">
        <w:trPr>
          <w:jc w:val="center"/>
        </w:trPr>
        <w:tc>
          <w:tcPr>
            <w:tcW w:w="3742" w:type="dxa"/>
          </w:tcPr>
          <w:p w:rsidR="00050CCF" w:rsidRDefault="00050CCF" w:rsidP="009C2BDC">
            <w:pPr>
              <w:pStyle w:val="squish"/>
            </w:pPr>
            <w:r>
              <w:t>Solution time-step</w:t>
            </w:r>
          </w:p>
        </w:tc>
        <w:tc>
          <w:tcPr>
            <w:tcW w:w="2753" w:type="dxa"/>
          </w:tcPr>
          <w:p w:rsidR="00050CCF" w:rsidRDefault="00050CCF" w:rsidP="001321BA">
            <w:pPr>
              <w:pStyle w:val="squish"/>
              <w:jc w:val="right"/>
            </w:pPr>
            <w:r>
              <w:t>0.0015</w:t>
            </w:r>
          </w:p>
        </w:tc>
        <w:tc>
          <w:tcPr>
            <w:tcW w:w="901" w:type="dxa"/>
          </w:tcPr>
          <w:p w:rsidR="00050CCF" w:rsidRDefault="00050CCF" w:rsidP="001321BA">
            <w:pPr>
              <w:pStyle w:val="squish"/>
              <w:jc w:val="both"/>
            </w:pPr>
            <w:r>
              <w:t>sec</w:t>
            </w:r>
          </w:p>
        </w:tc>
        <w:tc>
          <w:tcPr>
            <w:tcW w:w="726" w:type="dxa"/>
          </w:tcPr>
          <w:p w:rsidR="00050CCF" w:rsidRDefault="00050CCF" w:rsidP="001321BA">
            <w:pPr>
              <w:pStyle w:val="squish"/>
              <w:jc w:val="center"/>
            </w:pPr>
            <w:r>
              <w:t>4</w:t>
            </w:r>
          </w:p>
        </w:tc>
      </w:tr>
    </w:tbl>
    <w:bookmarkEnd w:id="83"/>
    <w:p w:rsidR="00050CCF" w:rsidRDefault="00050CCF" w:rsidP="00A77260">
      <w:r>
        <w:t>Vertical displacement of midspan nodes was selected for analysis output. The amplification for any given run is then comput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050CCF" w:rsidTr="00DE054C">
        <w:tc>
          <w:tcPr>
            <w:tcW w:w="7776" w:type="dxa"/>
          </w:tcPr>
          <w:p w:rsidR="00050CCF" w:rsidRPr="00CB0CF3" w:rsidRDefault="00050CCF" w:rsidP="00390569">
            <w:pPr>
              <w:pStyle w:val="EquationCaptions"/>
            </w:pPr>
            <m:oMathPara>
              <m:oMath>
                <m:r>
                  <w:rPr>
                    <w:rFonts w:ascii="Cambria Math" w:hAnsi="Cambria Math"/>
                  </w:rPr>
                  <m:t xml:space="preserve">DAF= </m:t>
                </m:r>
                <m:sSub>
                  <m:sSubPr>
                    <m:ctrlPr>
                      <w:rPr>
                        <w:rFonts w:ascii="Cambria Math" w:hAnsi="Cambria Math"/>
                        <w:i/>
                      </w:rPr>
                    </m:ctrlPr>
                  </m:sSubPr>
                  <m:e>
                    <m:r>
                      <w:rPr>
                        <w:rFonts w:ascii="Cambria Math" w:hAnsi="Cambria Math"/>
                      </w:rPr>
                      <m:t>δ</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static</m:t>
                    </m:r>
                  </m:sub>
                </m:sSub>
              </m:oMath>
            </m:oMathPara>
          </w:p>
        </w:tc>
        <w:tc>
          <w:tcPr>
            <w:tcW w:w="864" w:type="dxa"/>
            <w:vAlign w:val="center"/>
          </w:tcPr>
          <w:p w:rsidR="00050CCF" w:rsidRPr="00BD6DB7" w:rsidRDefault="00050CCF" w:rsidP="00DE054C">
            <w:pPr>
              <w:pStyle w:val="EquationCaptions"/>
            </w:pPr>
            <w:r>
              <w:t>(</w:t>
            </w:r>
            <w:r>
              <w:rPr>
                <w:noProof/>
              </w:rPr>
              <w:fldChar w:fldCharType="begin"/>
            </w:r>
            <w:r>
              <w:rPr>
                <w:noProof/>
              </w:rPr>
              <w:instrText xml:space="preserve"> SEQ Equation \* ARABIC </w:instrText>
            </w:r>
            <w:r>
              <w:rPr>
                <w:noProof/>
              </w:rPr>
              <w:fldChar w:fldCharType="separate"/>
            </w:r>
            <w:r>
              <w:rPr>
                <w:noProof/>
              </w:rPr>
              <w:t>88</w:t>
            </w:r>
            <w:r>
              <w:rPr>
                <w:noProof/>
              </w:rPr>
              <w:fldChar w:fldCharType="end"/>
            </w:r>
            <w:r>
              <w:t>)</w:t>
            </w:r>
          </w:p>
        </w:tc>
      </w:tr>
    </w:tbl>
    <w:p w:rsidR="00050CCF" w:rsidRPr="00D12705" w:rsidRDefault="00050CCF" w:rsidP="00A77260">
      <w:r>
        <w:t xml:space="preserve">Where </w:t>
      </w:r>
      <w:r w:rsidRPr="00165950">
        <w:rPr>
          <w:rFonts w:cstheme="minorHAnsi"/>
          <w:i/>
        </w:rPr>
        <w:t>δ</w:t>
      </w:r>
      <w:r w:rsidRPr="00165950">
        <w:rPr>
          <w:i/>
          <w:vertAlign w:val="subscript"/>
        </w:rPr>
        <w:t>max</w:t>
      </w:r>
      <w:r>
        <w:t xml:space="preserve"> is the maximum downward deflection and </w:t>
      </w:r>
      <w:r w:rsidRPr="00165950">
        <w:rPr>
          <w:rFonts w:cstheme="minorHAnsi"/>
          <w:i/>
        </w:rPr>
        <w:t>δ</w:t>
      </w:r>
      <w:r w:rsidRPr="00165950">
        <w:rPr>
          <w:i/>
          <w:vertAlign w:val="subscript"/>
        </w:rPr>
        <w:t>static</w:t>
      </w:r>
      <w:r>
        <w:t xml:space="preserve"> is the maximum static deflection reported when the moving mass is analyzed at 5 in/sec.</w:t>
      </w:r>
    </w:p>
    <w:p w:rsidR="00050CCF" w:rsidRDefault="00050CCF" w:rsidP="00477C70">
      <w:pPr>
        <w:pStyle w:val="Heading5"/>
      </w:pPr>
      <w:r>
        <w:t>State-Space</w:t>
      </w:r>
    </w:p>
    <w:p w:rsidR="00050CCF" w:rsidRDefault="00050CCF" w:rsidP="00477C70">
      <w:r>
        <w:t>The appropriate parameters (as described in a preceding section) were assigned to the state-space model using custom MATLAB scripts and functions. The scripts subsequently looped through all the cases, performing simulation for each. Beam and sprung mass position and velocity time histories were output as well as contact force. The displacement amplification was comput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050CCF" w:rsidTr="00DE054C">
        <w:tc>
          <w:tcPr>
            <w:tcW w:w="7776" w:type="dxa"/>
          </w:tcPr>
          <w:p w:rsidR="00050CCF" w:rsidRPr="00CB0CF3" w:rsidRDefault="00050CCF" w:rsidP="00390569">
            <w:pPr>
              <w:pStyle w:val="EquationCaptions"/>
            </w:pPr>
            <m:oMathPara>
              <m:oMath>
                <m:r>
                  <w:rPr>
                    <w:rFonts w:ascii="Cambria Math" w:hAnsi="Cambria Math"/>
                  </w:rPr>
                  <m:t xml:space="preserve">DAF= </m:t>
                </m:r>
                <m:sSub>
                  <m:sSubPr>
                    <m:ctrlPr>
                      <w:rPr>
                        <w:rFonts w:ascii="Cambria Math" w:hAnsi="Cambria Math"/>
                        <w:i/>
                      </w:rPr>
                    </m:ctrlPr>
                  </m:sSubPr>
                  <m:e>
                    <m:r>
                      <w:rPr>
                        <w:rFonts w:ascii="Cambria Math" w:hAnsi="Cambria Math"/>
                      </w:rPr>
                      <m:t>δ</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static</m:t>
                    </m:r>
                  </m:sub>
                </m:sSub>
              </m:oMath>
            </m:oMathPara>
          </w:p>
        </w:tc>
        <w:tc>
          <w:tcPr>
            <w:tcW w:w="864" w:type="dxa"/>
            <w:vAlign w:val="center"/>
          </w:tcPr>
          <w:p w:rsidR="00050CCF" w:rsidRPr="00BD6DB7" w:rsidRDefault="00050CCF" w:rsidP="00DE054C">
            <w:pPr>
              <w:pStyle w:val="EquationCaptions"/>
            </w:pPr>
            <w:bookmarkStart w:id="84" w:name="_Ref5634459"/>
            <w:r>
              <w:t>(</w:t>
            </w:r>
            <w:r>
              <w:rPr>
                <w:noProof/>
              </w:rPr>
              <w:fldChar w:fldCharType="begin"/>
            </w:r>
            <w:r>
              <w:rPr>
                <w:noProof/>
              </w:rPr>
              <w:instrText xml:space="preserve"> SEQ Equation \* ARABIC </w:instrText>
            </w:r>
            <w:r>
              <w:rPr>
                <w:noProof/>
              </w:rPr>
              <w:fldChar w:fldCharType="separate"/>
            </w:r>
            <w:r>
              <w:rPr>
                <w:noProof/>
              </w:rPr>
              <w:t>89</w:t>
            </w:r>
            <w:r>
              <w:rPr>
                <w:noProof/>
              </w:rPr>
              <w:fldChar w:fldCharType="end"/>
            </w:r>
            <w:bookmarkEnd w:id="84"/>
            <w:r>
              <w:t>)</w:t>
            </w:r>
          </w:p>
        </w:tc>
      </w:tr>
    </w:tbl>
    <w:p w:rsidR="00050CCF" w:rsidRPr="00D12705" w:rsidRDefault="00050CCF" w:rsidP="009D1E77">
      <w:r>
        <w:t xml:space="preserve">Where </w:t>
      </w:r>
      <w:r w:rsidRPr="00165950">
        <w:rPr>
          <w:rFonts w:cstheme="minorHAnsi"/>
          <w:i/>
        </w:rPr>
        <w:t>δ</w:t>
      </w:r>
      <w:r w:rsidRPr="00165950">
        <w:rPr>
          <w:i/>
          <w:vertAlign w:val="subscript"/>
        </w:rPr>
        <w:t>max</w:t>
      </w:r>
      <w:r>
        <w:t xml:space="preserve"> is the minimum (maximum downward) displacement of the beam DOF over the time period for which the vehicle was on the span. For 2-span models, the displacement of the second span was reported as the minimum displacement of the beam DOF over the time period for which the vehicle was on the second span multiplied by a factor of -1, which is consistent with the assumed shape function. The static displacement (</w:t>
      </w:r>
      <w:r w:rsidRPr="00165950">
        <w:rPr>
          <w:rFonts w:cstheme="minorHAnsi"/>
          <w:i/>
        </w:rPr>
        <w:t>δ</w:t>
      </w:r>
      <w:r w:rsidRPr="00165950">
        <w:rPr>
          <w:i/>
          <w:vertAlign w:val="subscript"/>
        </w:rPr>
        <w:t>static</w:t>
      </w:r>
      <w:r>
        <w:t>) is the maximum static deflection according to the generalized stiffness parameter and calculated with the following equations.</w:t>
      </w: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050CCF" w:rsidTr="005C568F">
        <w:trPr>
          <w:trHeight w:val="720"/>
          <w:jc w:val="center"/>
        </w:trPr>
        <w:tc>
          <w:tcPr>
            <w:tcW w:w="7776" w:type="dxa"/>
            <w:vAlign w:val="center"/>
          </w:tcPr>
          <w:p w:rsidR="00050CCF" w:rsidRPr="007F10ED" w:rsidRDefault="00050CCF" w:rsidP="003508D9">
            <w:pPr>
              <w:pStyle w:val="squish"/>
              <w:jc w:val="center"/>
            </w:pPr>
            <w:r>
              <w:rPr>
                <w:rFonts w:eastAsiaTheme="minorEastAsia"/>
              </w:rPr>
              <w:t xml:space="preserve">Single Span:  </w:t>
            </w:r>
            <m:oMath>
              <m:sSub>
                <m:sSubPr>
                  <m:ctrlPr>
                    <w:rPr>
                      <w:rFonts w:ascii="Cambria Math" w:hAnsi="Cambria Math"/>
                      <w:i/>
                    </w:rPr>
                  </m:ctrlPr>
                </m:sSubPr>
                <m:e>
                  <m:r>
                    <w:rPr>
                      <w:rFonts w:ascii="Cambria Math" w:hAnsi="Cambria Math"/>
                    </w:rPr>
                    <m:t>δ</m:t>
                  </m:r>
                </m:e>
                <m:sub>
                  <m:r>
                    <w:rPr>
                      <w:rFonts w:ascii="Cambria Math" w:hAnsi="Cambria Math"/>
                    </w:rPr>
                    <m:t>static</m:t>
                  </m:r>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P</m:t>
                      </m:r>
                    </m:e>
                    <m:sub>
                      <m:r>
                        <w:rPr>
                          <w:rFonts w:ascii="Cambria Math" w:eastAsiaTheme="minorEastAsia" w:hAnsi="Cambria Math"/>
                        </w:rPr>
                        <m:t>veh</m:t>
                      </m:r>
                    </m:sub>
                  </m:sSub>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ctrlPr>
                    <w:rPr>
                      <w:rFonts w:ascii="Cambria Math" w:hAnsi="Cambria Math"/>
                      <w:i/>
                    </w:rPr>
                  </m:ctrlPr>
                </m:num>
                <m:den>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2</m:t>
                      </m:r>
                    </m:sup>
                  </m:sSup>
                  <m:r>
                    <w:rPr>
                      <w:rFonts w:ascii="Cambria Math" w:eastAsiaTheme="minorEastAsia" w:hAnsi="Cambria Math"/>
                    </w:rPr>
                    <m:t>EI</m:t>
                  </m:r>
                </m:den>
              </m:f>
            </m:oMath>
          </w:p>
        </w:tc>
        <w:tc>
          <w:tcPr>
            <w:tcW w:w="864" w:type="dxa"/>
            <w:vAlign w:val="center"/>
          </w:tcPr>
          <w:p w:rsidR="00050CCF" w:rsidRPr="00BD6DB7" w:rsidRDefault="00050CCF" w:rsidP="003508D9">
            <w:pPr>
              <w:pStyle w:val="EquationCaptions"/>
            </w:pPr>
            <w:r>
              <w:t>(</w:t>
            </w:r>
            <w:r>
              <w:rPr>
                <w:noProof/>
              </w:rPr>
              <w:fldChar w:fldCharType="begin"/>
            </w:r>
            <w:r>
              <w:rPr>
                <w:noProof/>
              </w:rPr>
              <w:instrText xml:space="preserve"> SEQ Equation \* ARABIC </w:instrText>
            </w:r>
            <w:r>
              <w:rPr>
                <w:noProof/>
              </w:rPr>
              <w:fldChar w:fldCharType="separate"/>
            </w:r>
            <w:r>
              <w:rPr>
                <w:noProof/>
              </w:rPr>
              <w:t>90</w:t>
            </w:r>
            <w:r>
              <w:rPr>
                <w:noProof/>
              </w:rPr>
              <w:fldChar w:fldCharType="end"/>
            </w:r>
            <w:r>
              <w:t>)</w:t>
            </w:r>
          </w:p>
        </w:tc>
      </w:tr>
      <w:tr w:rsidR="00050CCF" w:rsidTr="005C568F">
        <w:trPr>
          <w:trHeight w:val="720"/>
          <w:jc w:val="center"/>
        </w:trPr>
        <w:tc>
          <w:tcPr>
            <w:tcW w:w="7776" w:type="dxa"/>
            <w:vAlign w:val="center"/>
          </w:tcPr>
          <w:p w:rsidR="00050CCF" w:rsidRPr="007F10ED" w:rsidRDefault="00050CCF" w:rsidP="00DE054C">
            <w:pPr>
              <w:pStyle w:val="squish"/>
              <w:jc w:val="center"/>
              <w:rPr>
                <w:rFonts w:ascii="Calibri" w:eastAsia="Calibri" w:hAnsi="Calibri" w:cs="Times New Roman"/>
              </w:rPr>
            </w:pPr>
            <w:r>
              <w:rPr>
                <w:rFonts w:ascii="Calibri" w:eastAsia="Calibri" w:hAnsi="Calibri" w:cs="Times New Roman"/>
              </w:rPr>
              <w:t xml:space="preserve">Two-Span:  </w:t>
            </w:r>
            <m:oMath>
              <m:sSub>
                <m:sSubPr>
                  <m:ctrlPr>
                    <w:rPr>
                      <w:rFonts w:ascii="Cambria Math" w:hAnsi="Cambria Math"/>
                      <w:i/>
                    </w:rPr>
                  </m:ctrlPr>
                </m:sSubPr>
                <m:e>
                  <m:r>
                    <w:rPr>
                      <w:rFonts w:ascii="Cambria Math" w:hAnsi="Cambria Math"/>
                    </w:rPr>
                    <m:t>δ</m:t>
                  </m:r>
                </m:e>
                <m:sub>
                  <m:r>
                    <w:rPr>
                      <w:rFonts w:ascii="Cambria Math" w:hAnsi="Cambria Math"/>
                    </w:rPr>
                    <m:t>static</m:t>
                  </m:r>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eh</m:t>
                      </m:r>
                    </m:sub>
                  </m:sSub>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ctrlPr>
                    <w:rPr>
                      <w:rFonts w:ascii="Cambria Math" w:hAnsi="Cambria Math"/>
                      <w:i/>
                    </w:rPr>
                  </m:ctrlPr>
                </m:num>
                <m:den>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den>
              </m:f>
            </m:oMath>
          </w:p>
        </w:tc>
        <w:tc>
          <w:tcPr>
            <w:tcW w:w="864" w:type="dxa"/>
            <w:vAlign w:val="center"/>
          </w:tcPr>
          <w:p w:rsidR="00050CCF" w:rsidRPr="00BD6DB7" w:rsidRDefault="00050CCF" w:rsidP="00DE054C">
            <w:pPr>
              <w:pStyle w:val="EquationCaptions"/>
              <w:rPr>
                <w:rFonts w:ascii="Calibri" w:eastAsia="Calibri" w:hAnsi="Calibri" w:cs="Times New Roman"/>
              </w:rPr>
            </w:pPr>
            <w:r>
              <w:t>(</w:t>
            </w:r>
            <w:r>
              <w:rPr>
                <w:noProof/>
              </w:rPr>
              <w:fldChar w:fldCharType="begin"/>
            </w:r>
            <w:r>
              <w:rPr>
                <w:noProof/>
              </w:rPr>
              <w:instrText xml:space="preserve"> SEQ Equation \* ARABIC </w:instrText>
            </w:r>
            <w:r>
              <w:rPr>
                <w:noProof/>
              </w:rPr>
              <w:fldChar w:fldCharType="separate"/>
            </w:r>
            <w:r>
              <w:rPr>
                <w:noProof/>
              </w:rPr>
              <w:t>91</w:t>
            </w:r>
            <w:r>
              <w:rPr>
                <w:noProof/>
              </w:rPr>
              <w:fldChar w:fldCharType="end"/>
            </w:r>
            <w:r>
              <w:t>)</w:t>
            </w:r>
          </w:p>
        </w:tc>
      </w:tr>
    </w:tbl>
    <w:p w:rsidR="00050CCF" w:rsidRDefault="00050CCF" w:rsidP="00477C70">
      <w:r>
        <w:t xml:space="preserve">Where </w:t>
      </w:r>
      <w:r w:rsidRPr="005C568F">
        <w:rPr>
          <w:i/>
        </w:rPr>
        <w:t>P</w:t>
      </w:r>
      <w:r w:rsidRPr="005C568F">
        <w:rPr>
          <w:i/>
          <w:vertAlign w:val="subscript"/>
        </w:rPr>
        <w:t>veh</w:t>
      </w:r>
      <w:r>
        <w:t xml:space="preserve"> is the static weight of the vehicle.</w:t>
      </w:r>
    </w:p>
    <w:p w:rsidR="00050CCF" w:rsidRPr="00477C70" w:rsidRDefault="00050CCF" w:rsidP="00477C70">
      <w:r>
        <w:t>The IRI of each profile over each span was also computed for comparison. These computations were also performed with a state-space model based on the golden-car model and benchmarked against FHWA’s profile analysis program: ProVAL.</w:t>
      </w:r>
    </w:p>
    <w:p w:rsidR="00050CCF" w:rsidRDefault="00050CCF" w:rsidP="00F60B64">
      <w:pPr>
        <w:pStyle w:val="Heading4"/>
      </w:pPr>
      <w:r>
        <w:t>Results</w:t>
      </w:r>
    </w:p>
    <w:p w:rsidR="00050CCF" w:rsidRDefault="00050CCF" w:rsidP="00391015">
      <w:r>
        <w:t>The four parameter categories (i.e. bridge, path of travel, vehicle, and profile) were sampled to obtain a total of 239 different scenarios. Each scenario was simulated with a detailed 3D FE model and with a state-space model. The predicted amplification is compared in the plots below.</w:t>
      </w:r>
    </w:p>
    <w:p w:rsidR="00050CCF" w:rsidRDefault="00050CCF" w:rsidP="00EC443B">
      <w:pPr>
        <w:keepNext/>
        <w:jc w:val="center"/>
      </w:pPr>
      <w:r>
        <w:rPr>
          <w:noProof/>
        </w:rPr>
        <w:drawing>
          <wp:inline distT="0" distB="0" distL="0" distR="0" wp14:anchorId="674CFB62" wp14:editId="0F54C0E9">
            <wp:extent cx="2651760" cy="2286000"/>
            <wp:effectExtent l="0" t="0" r="15240" b="0"/>
            <wp:docPr id="3259" name="Chart 325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Pr>
          <w:noProof/>
        </w:rPr>
        <w:drawing>
          <wp:inline distT="0" distB="0" distL="0" distR="0" wp14:anchorId="41796A1C" wp14:editId="69E8883D">
            <wp:extent cx="2651760" cy="2286000"/>
            <wp:effectExtent l="0" t="0" r="15240" b="0"/>
            <wp:docPr id="3260" name="Chart 326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050CCF" w:rsidRDefault="00050CCF" w:rsidP="00EC443B">
      <w:pPr>
        <w:pStyle w:val="Caption"/>
      </w:pPr>
      <w:bookmarkStart w:id="85" w:name="_Toc5375548"/>
      <w:bookmarkStart w:id="86" w:name="_Toc18499713"/>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3</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9</w:t>
      </w:r>
      <w:r>
        <w:rPr>
          <w:noProof/>
        </w:rPr>
        <w:fldChar w:fldCharType="end"/>
      </w:r>
      <w:r>
        <w:t>: Performance of 2DOF State-Space Models for Predicting Dynamic Amplification</w:t>
      </w:r>
      <w:bookmarkEnd w:id="85"/>
      <w:bookmarkEnd w:id="86"/>
    </w:p>
    <w:p w:rsidR="00050CCF" w:rsidRDefault="00050CCF" w:rsidP="004155CF">
      <w:r>
        <w:t>The R</w:t>
      </w:r>
      <w:r w:rsidRPr="006646DF">
        <w:rPr>
          <w:vertAlign w:val="superscript"/>
        </w:rPr>
        <w:t>2</w:t>
      </w:r>
      <w:r>
        <w:t xml:space="preserve"> value (coefficient of determination) for single-span state-space model predictions is 0.948, while that for the two-span state space model predictions is 0.913. It can be observed from the previous plots that the state-space models are more conservative for scenarios that result in high levels of amplification, but more accurate at lower amplification levels. This is because the simplified state-space model overestimates the dynamic response due to the manner in which loading and deformation is generalized by the shape functions used in the simplified state-space models. Furthermore, in reducing the width of the bridge to an equivalent beam, the simplified model underestimates the mass that resists the force imposed by the vehicle, resulting in a model that is more easily excited by the moving vehicle mass and thus overestimates dynamic response of the bridge. </w:t>
      </w:r>
    </w:p>
    <w:p w:rsidR="00050CCF" w:rsidRDefault="00050CCF" w:rsidP="004155CF">
      <w:r>
        <w:t>It is not expected that dynamic amplification will reach such high values on real structures since the values were obtained from simulations with unrealistically rough artificial profiles and assumed the vehicle tires did not lose contact with the roadway surface. While this is not representative of reality, these simulations were intended to examine the performance of the simplified models compared to 3D FE models. It was therefore important to compare the model types across a wide range of response levels. The suitability of a 3D element-level model for predicting dynamic amplification is demonstrated in Part 1.</w:t>
      </w:r>
    </w:p>
    <w:p w:rsidR="00050CCF" w:rsidRDefault="00050CCF" w:rsidP="004155CF">
      <w:r>
        <w:t>Therefore, while the simulated responses are not representative of the range of dynamic amplification that would be expected on real structures, they still serve to demonstrate the performance of the state-space models.</w:t>
      </w:r>
    </w:p>
    <w:p w:rsidR="00050CCF" w:rsidRDefault="00050CCF" w:rsidP="00D26A5F">
      <w:pPr>
        <w:pStyle w:val="Heading5"/>
      </w:pPr>
      <w:r>
        <w:t>Vehicle Dynamics and Bridge Vulnerability</w:t>
      </w:r>
    </w:p>
    <w:p w:rsidR="00050CCF" w:rsidRDefault="00050CCF" w:rsidP="00D26A5F">
      <w:r>
        <w:t xml:space="preserve">In the following plot the dynamic amplification data points are grouped by the type of vehicle used in the analysis where the “matching vehicle” corresponds to the vehicles that have natural frequencies close to the bridge’s first natural frequency and “non-matching vehicle” corresponds to the 2.8 Hz vehicle.  The data points associated with the 140 ft bridges have been omitted since the 2.8 Hz vehicle’s natural frequency is close to the natural frequencies (2.08 Hz) of those bridges. </w:t>
      </w:r>
    </w:p>
    <w:p w:rsidR="00050CCF" w:rsidRDefault="00050CCF" w:rsidP="00EC443B">
      <w:pPr>
        <w:keepNext/>
        <w:jc w:val="center"/>
      </w:pPr>
      <w:bookmarkStart w:id="87" w:name="_Toc536017967"/>
      <w:r>
        <w:rPr>
          <w:noProof/>
        </w:rPr>
        <w:drawing>
          <wp:inline distT="0" distB="0" distL="0" distR="0" wp14:anchorId="18BF84B9" wp14:editId="06536AA7">
            <wp:extent cx="4572000" cy="2743200"/>
            <wp:effectExtent l="0" t="0" r="0" b="0"/>
            <wp:docPr id="3261" name="Chart 3261">
              <a:extLst xmlns:a="http://schemas.openxmlformats.org/drawingml/2006/main">
                <a:ext uri="{FF2B5EF4-FFF2-40B4-BE49-F238E27FC236}">
                  <a16:creationId xmlns:a16="http://schemas.microsoft.com/office/drawing/2014/main" id="{E2AED355-87AF-48C5-BC5F-BD8B6AC4FE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050CCF" w:rsidRDefault="00050CCF" w:rsidP="00EC443B">
      <w:pPr>
        <w:pStyle w:val="Caption"/>
      </w:pPr>
      <w:bookmarkStart w:id="88" w:name="_Toc5375549"/>
      <w:bookmarkStart w:id="89" w:name="_Toc18499714"/>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3</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0</w:t>
      </w:r>
      <w:r>
        <w:rPr>
          <w:noProof/>
        </w:rPr>
        <w:fldChar w:fldCharType="end"/>
      </w:r>
      <w:r>
        <w:t>: Performance of 2DOF State-Space Model Grouped by Vehicle</w:t>
      </w:r>
      <w:bookmarkEnd w:id="88"/>
      <w:bookmarkEnd w:id="89"/>
    </w:p>
    <w:p w:rsidR="00050CCF" w:rsidRDefault="00050CCF" w:rsidP="00230C63">
      <w:r>
        <w:t xml:space="preserve">As can be seen, the bridges with higher first natural frequencies fail to be excited by the non-matching (2.8 Hz) vehicle. Furthermore, it is postulated that fully loaded trucks most often have first natural frequencies less than 4 Hz, and thus bridges with high first natural frequencies have reduced vulnerability to dynamic amplification. </w:t>
      </w:r>
    </w:p>
    <w:p w:rsidR="00050CCF" w:rsidRDefault="00050CCF" w:rsidP="00C162D4">
      <w:pPr>
        <w:pStyle w:val="Heading3"/>
      </w:pPr>
      <w:r>
        <w:t>Conclusions</w:t>
      </w:r>
    </w:p>
    <w:p w:rsidR="00050CCF" w:rsidRPr="00C162D4" w:rsidRDefault="00050CCF" w:rsidP="00C162D4">
      <w:r>
        <w:t>This chapter introduced two simplified models (single-span and 2-span continuous) that reduce the bridge to a single degree of freedom with generalized coordinates according to shape functions that describe the first mode of bending for a beam. The performance of these simplified models was assessed by comparing predicted amplification factors to those predicted by 3D FE models. The simplified models were found to perform relatively well and yield conservative estimates of amplification factors.</w:t>
      </w:r>
    </w:p>
    <w:p w:rsidR="00050CCF" w:rsidRDefault="00050CCF">
      <w:pPr>
        <w:spacing w:before="0" w:after="200" w:line="276" w:lineRule="auto"/>
        <w:rPr>
          <w:rFonts w:asciiTheme="majorHAnsi" w:eastAsiaTheme="majorEastAsia" w:hAnsiTheme="majorHAnsi" w:cstheme="majorBidi"/>
          <w:b/>
          <w:bCs/>
          <w:sz w:val="26"/>
          <w:szCs w:val="26"/>
        </w:rPr>
      </w:pPr>
      <w:bookmarkStart w:id="90" w:name="_Toc5375221"/>
      <w:bookmarkStart w:id="91" w:name="_Toc536017953"/>
      <w:r>
        <w:br w:type="page"/>
      </w:r>
    </w:p>
    <w:p w:rsidR="00050CCF" w:rsidRDefault="00050CCF" w:rsidP="006646DF">
      <w:pPr>
        <w:pStyle w:val="Heading2"/>
        <w:numPr>
          <w:ilvl w:val="0"/>
          <w:numId w:val="44"/>
        </w:numPr>
      </w:pPr>
      <w:bookmarkStart w:id="92" w:name="_Toc5869243"/>
      <w:bookmarkStart w:id="93" w:name="_Toc18499458"/>
      <w:r>
        <w:t>IRI &amp; Other Vehicle-Only Models</w:t>
      </w:r>
      <w:bookmarkEnd w:id="90"/>
      <w:bookmarkEnd w:id="92"/>
      <w:bookmarkEnd w:id="93"/>
    </w:p>
    <w:p w:rsidR="00050CCF" w:rsidRDefault="00050CCF" w:rsidP="008A297A">
      <w:r>
        <w:t xml:space="preserve">There are several methods already widely used to assess the roughness of roadway profiles. The International Roughness Index (IRI) is the most complex and simulates a specific vehicle (golden quarter-car) traveling over the profile. Other metrics ignore the vehicle and deal only with the profile data. The ISO 8608 parameters, for example, describe the spatial frequency content of the profile. However, all of these roughness metrics fail to consider the bridge or the position of the profile. Studies were performed to examine if these metrics had any ability to predict dynamic amplification. </w:t>
      </w:r>
    </w:p>
    <w:p w:rsidR="00050CCF" w:rsidRDefault="00050CCF" w:rsidP="008A297A">
      <w:r>
        <w:t xml:space="preserve">ISO 8608 parameters describe the spatial frequency content of the profile. Studies presented in Chapter 15 show that the spatial frequency of the profile content does influence dynamic amplification. However, the ISO parameters ignore any transient features and ignore the phase angle distribution and therefore are inadequate for predicting dynamic amplification (also demonstrated in Chapter 15. The inadequacy is further demonstrated by the supplied correlation plot. </w:t>
      </w:r>
    </w:p>
    <w:p w:rsidR="00050CCF" w:rsidRDefault="00050CCF" w:rsidP="00EC443B">
      <w:pPr>
        <w:keepNext/>
        <w:jc w:val="center"/>
      </w:pPr>
      <w:r>
        <w:rPr>
          <w:noProof/>
        </w:rPr>
        <w:drawing>
          <wp:inline distT="0" distB="0" distL="0" distR="0" wp14:anchorId="492F3A0C" wp14:editId="33D2ACBC">
            <wp:extent cx="4572000" cy="2283350"/>
            <wp:effectExtent l="0" t="0" r="0" b="3175"/>
            <wp:docPr id="3262" name="Chart 3262">
              <a:extLst xmlns:a="http://schemas.openxmlformats.org/drawingml/2006/main">
                <a:ext uri="{FF2B5EF4-FFF2-40B4-BE49-F238E27FC236}">
                  <a16:creationId xmlns:a16="http://schemas.microsoft.com/office/drawing/2014/main" id="{ACD0197A-34AF-46BE-8986-378E56B56D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050CCF" w:rsidRDefault="00050CCF" w:rsidP="00EC443B">
      <w:pPr>
        <w:pStyle w:val="Caption"/>
      </w:pPr>
      <w:bookmarkStart w:id="94" w:name="_Toc5375550"/>
      <w:bookmarkStart w:id="95" w:name="_Toc18499715"/>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4</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Performance on ISO 8608 Parameters for Predicting Dynamic Amplification</w:t>
      </w:r>
      <w:bookmarkEnd w:id="94"/>
      <w:bookmarkEnd w:id="95"/>
    </w:p>
    <w:p w:rsidR="00050CCF" w:rsidRDefault="00050CCF" w:rsidP="008A297A">
      <w:r>
        <w:t xml:space="preserve">The IRI includes the vehicle in its model and may be expected to demonstrate better ability to predict dynamic amplification. However, the following correlation plot shows that the IRI cannot reliably predict dynamic amplification. The plot also reveals that while profiles with high IRI may not always result in high dynamic amplification, bridges with high dynamic amplification have high profile IRI values. This provides further evidence to encourage and mandate a smooth deck surface. </w:t>
      </w:r>
    </w:p>
    <w:p w:rsidR="00050CCF" w:rsidRDefault="00050CCF" w:rsidP="00EC443B">
      <w:pPr>
        <w:keepNext/>
      </w:pPr>
      <w:r>
        <w:rPr>
          <w:noProof/>
        </w:rPr>
        <w:drawing>
          <wp:inline distT="0" distB="0" distL="0" distR="0" wp14:anchorId="343981FD" wp14:editId="1D3C8AA6">
            <wp:extent cx="2743200" cy="2283350"/>
            <wp:effectExtent l="0" t="0" r="0" b="3175"/>
            <wp:docPr id="3263" name="Chart 3263">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Pr>
          <w:noProof/>
        </w:rPr>
        <w:drawing>
          <wp:inline distT="0" distB="0" distL="0" distR="0" wp14:anchorId="369FBD93" wp14:editId="29387DE1">
            <wp:extent cx="2743200" cy="2286000"/>
            <wp:effectExtent l="0" t="0" r="0" b="0"/>
            <wp:docPr id="1024" name="Chart 1024">
              <a:extLst xmlns:a="http://schemas.openxmlformats.org/drawingml/2006/main">
                <a:ext uri="{FF2B5EF4-FFF2-40B4-BE49-F238E27FC236}">
                  <a16:creationId xmlns:a16="http://schemas.microsoft.com/office/drawing/2014/main" id="{00000000-0008-0000-01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050CCF" w:rsidRDefault="00050CCF" w:rsidP="00EC443B">
      <w:pPr>
        <w:pStyle w:val="Caption"/>
      </w:pPr>
      <w:bookmarkStart w:id="96" w:name="_Toc5375551"/>
      <w:bookmarkStart w:id="97" w:name="_Toc18499716"/>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4</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Performance of IRI for Predicting Dynamic Amplification</w:t>
      </w:r>
      <w:bookmarkEnd w:id="96"/>
      <w:bookmarkEnd w:id="97"/>
    </w:p>
    <w:p w:rsidR="00050CCF" w:rsidRDefault="00050CCF" w:rsidP="008A297A">
      <w:r>
        <w:t xml:space="preserve">Another simple model (quarter-car model) was assessed that included representation of the vehicle but ignored bridge behavior. Position of the profile on the bridge was included by applying a half-sine window to the vehicle response over the time period for which the vehicle is on the bridge. The maximum of the windowed contact force is reported as a factor of the vehicle self-weight. This contact-force amplification metric is compared to FE predictions in the plot below.  The metric exhibited some correlation with dynamic amplification, but the correlation coefficient was not consistent between bridges and therefore is not recommended for any amplification predictions. </w:t>
      </w:r>
    </w:p>
    <w:p w:rsidR="00050CCF" w:rsidRDefault="00050CCF" w:rsidP="00EC443B">
      <w:pPr>
        <w:keepNext/>
      </w:pPr>
      <w:r>
        <w:rPr>
          <w:noProof/>
        </w:rPr>
        <w:drawing>
          <wp:inline distT="0" distB="0" distL="0" distR="0" wp14:anchorId="7741F388" wp14:editId="38289D98">
            <wp:extent cx="2743200" cy="2286000"/>
            <wp:effectExtent l="0" t="0" r="0" b="0"/>
            <wp:docPr id="1025" name="Chart 1025">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Pr>
          <w:noProof/>
        </w:rPr>
        <w:drawing>
          <wp:inline distT="0" distB="0" distL="0" distR="0" wp14:anchorId="0932AD5C" wp14:editId="78314D6D">
            <wp:extent cx="2743200" cy="2286000"/>
            <wp:effectExtent l="0" t="0" r="0" b="0"/>
            <wp:docPr id="1027" name="Chart 1027">
              <a:extLst xmlns:a="http://schemas.openxmlformats.org/drawingml/2006/main">
                <a:ext uri="{FF2B5EF4-FFF2-40B4-BE49-F238E27FC236}">
                  <a16:creationId xmlns:a16="http://schemas.microsoft.com/office/drawing/2014/main" id="{00000000-0008-0000-02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050CCF" w:rsidRDefault="00050CCF" w:rsidP="00EC443B">
      <w:pPr>
        <w:pStyle w:val="Caption"/>
      </w:pPr>
      <w:bookmarkStart w:id="98" w:name="_Toc5375552"/>
      <w:bookmarkStart w:id="99" w:name="_Toc18499717"/>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4</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Performance of Quarter-Car Vehicle Model for Predicting Dynamic Amplification</w:t>
      </w:r>
      <w:bookmarkEnd w:id="98"/>
      <w:bookmarkEnd w:id="99"/>
    </w:p>
    <w:p w:rsidR="00050CCF" w:rsidRDefault="00050CCF" w:rsidP="009E7787">
      <w:pPr>
        <w:pStyle w:val="Heading3"/>
      </w:pPr>
      <w:r>
        <w:t>Conclusions</w:t>
      </w:r>
    </w:p>
    <w:p w:rsidR="00050CCF" w:rsidRPr="009E7787" w:rsidRDefault="00050CCF" w:rsidP="009E7787">
      <w:r>
        <w:t>This chapter examined the performance of roughness parameters and simplified vehicles models for predicting dynamic amplification. Because these methods include no consideration of the bridge, they ultimately fail to reliably predict dynamic amplification. It can also be concluded that bridge roadway profiles with low IRI are likely to experience low levels of dynamic amplification.</w:t>
      </w:r>
    </w:p>
    <w:p w:rsidR="00050CCF" w:rsidRDefault="00050CCF">
      <w:pPr>
        <w:spacing w:before="0" w:after="200" w:line="276" w:lineRule="auto"/>
        <w:rPr>
          <w:rFonts w:asciiTheme="majorHAnsi" w:eastAsiaTheme="majorEastAsia" w:hAnsiTheme="majorHAnsi" w:cstheme="majorBidi"/>
          <w:b/>
          <w:bCs/>
          <w:sz w:val="26"/>
          <w:szCs w:val="26"/>
        </w:rPr>
      </w:pPr>
      <w:bookmarkStart w:id="100" w:name="_Toc5375222"/>
      <w:r>
        <w:br w:type="page"/>
      </w:r>
    </w:p>
    <w:p w:rsidR="00050CCF" w:rsidRDefault="00050CCF" w:rsidP="006646DF">
      <w:pPr>
        <w:pStyle w:val="Heading2"/>
        <w:numPr>
          <w:ilvl w:val="0"/>
          <w:numId w:val="44"/>
        </w:numPr>
      </w:pPr>
      <w:bookmarkStart w:id="101" w:name="_Toc5869244"/>
      <w:bookmarkStart w:id="102" w:name="_Toc18499459"/>
      <w:r>
        <w:t>VBI Mechanisms and Parameters</w:t>
      </w:r>
      <w:bookmarkEnd w:id="91"/>
      <w:bookmarkEnd w:id="100"/>
      <w:bookmarkEnd w:id="101"/>
      <w:bookmarkEnd w:id="102"/>
    </w:p>
    <w:p w:rsidR="00050CCF" w:rsidRDefault="00050CCF" w:rsidP="009A5114">
      <w:r>
        <w:t>In several of the simulation studies described in this section the simplified 2-DOF state-space model was employed. This model type was used when appropriate due to the minimal computing power required, permitting a large number of simulations to be automated and performed in a relatively short amount of time. This model (state-space) is described in detail in Chapter 13.</w:t>
      </w:r>
    </w:p>
    <w:p w:rsidR="00050CCF" w:rsidRPr="008B7CAE" w:rsidRDefault="00050CCF" w:rsidP="009A5114">
      <w:r>
        <w:t>The objectives of the efforts described in this chapter were to identify and characterize the influence of bridge and vehicle mechanisms and parameters.</w:t>
      </w:r>
    </w:p>
    <w:p w:rsidR="00050CCF" w:rsidRDefault="00050CCF" w:rsidP="009A5114">
      <w:pPr>
        <w:pStyle w:val="Heading3"/>
      </w:pPr>
      <w:bookmarkStart w:id="103" w:name="_Toc536017954"/>
      <w:r>
        <w:t>Bridge and vehicle decoupled</w:t>
      </w:r>
      <w:bookmarkEnd w:id="103"/>
    </w:p>
    <w:p w:rsidR="00050CCF" w:rsidRDefault="00050CCF" w:rsidP="009A5114">
      <w:r>
        <w:t>In the interest of further understanding the degree to which the vehicle and bridge interact, the vehicle motion is decoupled from the bridge. Therefore, the contact force is only computed as a function of vehicle motion and profile elevation. This method neglects bridge motion and therefore represents the contact force for a completely rigid bridge. As a result, this method’s accuracy will suffer with increased bridge flexibility and vehicle mass (i.e. as bridge deformation increases).</w:t>
      </w:r>
    </w:p>
    <w:tbl>
      <w:tblPr>
        <w:tblStyle w:val="TableGrid"/>
        <w:tblW w:w="86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65"/>
        <w:gridCol w:w="728"/>
        <w:gridCol w:w="5757"/>
      </w:tblGrid>
      <w:tr w:rsidR="00050CCF" w:rsidRPr="00851911" w:rsidTr="00217ECF">
        <w:tc>
          <w:tcPr>
            <w:tcW w:w="2165" w:type="dxa"/>
            <w:vAlign w:val="center"/>
          </w:tcPr>
          <w:p w:rsidR="00050CCF" w:rsidRPr="00851911" w:rsidRDefault="00050CCF" w:rsidP="00217ECF">
            <w:pPr>
              <w:pStyle w:val="squish"/>
            </w:pPr>
            <w:r w:rsidRPr="00851911">
              <w:rPr>
                <w:noProof/>
              </w:rPr>
              <w:drawing>
                <wp:inline distT="0" distB="0" distL="0" distR="0" wp14:anchorId="167458D8" wp14:editId="08810EE5">
                  <wp:extent cx="1371600" cy="1903751"/>
                  <wp:effectExtent l="0" t="0" r="0" b="1270"/>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371600" cy="1903751"/>
                          </a:xfrm>
                          <a:prstGeom prst="rect">
                            <a:avLst/>
                          </a:prstGeom>
                        </pic:spPr>
                      </pic:pic>
                    </a:graphicData>
                  </a:graphic>
                </wp:inline>
              </w:drawing>
            </w:r>
            <w:r w:rsidRPr="00851911">
              <w:t xml:space="preserve"> </w:t>
            </w:r>
          </w:p>
        </w:tc>
        <w:tc>
          <w:tcPr>
            <w:tcW w:w="728" w:type="dxa"/>
            <w:vAlign w:val="center"/>
          </w:tcPr>
          <w:p w:rsidR="00050CCF" w:rsidRPr="00851911" w:rsidRDefault="00050CCF" w:rsidP="00217ECF">
            <w:pPr>
              <w:pStyle w:val="squish"/>
            </w:pPr>
            <w:r w:rsidRPr="00851911">
              <w:rPr>
                <w:noProof/>
              </w:rPr>
              <mc:AlternateContent>
                <mc:Choice Requires="wps">
                  <w:drawing>
                    <wp:inline distT="0" distB="0" distL="0" distR="0" wp14:anchorId="5A25120D" wp14:editId="5B3252AA">
                      <wp:extent cx="320040" cy="320040"/>
                      <wp:effectExtent l="0" t="0" r="0" b="0"/>
                      <wp:docPr id="62" name="Plus Sign 62"/>
                      <wp:cNvGraphicFramePr/>
                      <a:graphic xmlns:a="http://schemas.openxmlformats.org/drawingml/2006/main">
                        <a:graphicData uri="http://schemas.microsoft.com/office/word/2010/wordprocessingShape">
                          <wps:wsp>
                            <wps:cNvSpPr/>
                            <wps:spPr>
                              <a:xfrm>
                                <a:off x="0" y="0"/>
                                <a:ext cx="320040" cy="320040"/>
                              </a:xfrm>
                              <a:prstGeom prst="mathPlus">
                                <a:avLst>
                                  <a:gd name="adj1" fmla="val 15187"/>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1B97C95" id="Plus Sign 62" o:spid="_x0000_s1026" style="width:25.2pt;height:25.2pt;visibility:visible;mso-wrap-style:square;mso-left-percent:-10001;mso-top-percent:-10001;mso-position-horizontal:absolute;mso-position-horizontal-relative:char;mso-position-vertical:absolute;mso-position-vertical-relative:line;mso-left-percent:-10001;mso-top-percent:-10001;v-text-anchor:middle" coordsize="320040,3200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" path="m42421,135718r93297,l135718,42421r48604,l184322,135718r93297,l277619,184322r-93297,l184322,277619r-48604,l135718,184322r-93297,l42421,135718xe" filled="f" strokecolor="black [3213]" strokeweight="2pt">
                      <v:path arrowok="t" o:connecttype="custom" o:connectlocs="42421,135718;135718,135718;135718,42421;184322,42421;184322,135718;277619,135718;277619,184322;184322,184322;184322,277619;135718,277619;135718,184322;42421,184322;42421,135718" o:connectangles="0,0,0,0,0,0,0,0,0,0,0,0,0"/>
                      <w10:anchorlock/>
                    </v:shape>
                  </w:pict>
                </mc:Fallback>
              </mc:AlternateContent>
            </w:r>
          </w:p>
        </w:tc>
        <w:tc>
          <w:tcPr>
            <w:tcW w:w="5757" w:type="dxa"/>
            <w:vAlign w:val="center"/>
          </w:tcPr>
          <w:p w:rsidR="00050CCF" w:rsidRDefault="00050CCF" w:rsidP="00217ECF">
            <w:pPr>
              <w:pStyle w:val="squish"/>
              <w:keepNext/>
            </w:pPr>
            <w:r w:rsidRPr="00851911">
              <w:rPr>
                <w:noProof/>
              </w:rPr>
              <w:drawing>
                <wp:inline distT="0" distB="0" distL="0" distR="0" wp14:anchorId="349A2AB6" wp14:editId="196551A0">
                  <wp:extent cx="3657600" cy="105664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657600" cy="1056640"/>
                          </a:xfrm>
                          <a:prstGeom prst="rect">
                            <a:avLst/>
                          </a:prstGeom>
                        </pic:spPr>
                      </pic:pic>
                    </a:graphicData>
                  </a:graphic>
                </wp:inline>
              </w:drawing>
            </w:r>
          </w:p>
          <w:p w:rsidR="00050CCF" w:rsidRPr="00851911" w:rsidRDefault="00050CCF" w:rsidP="00217ECF">
            <w:pPr>
              <w:pStyle w:val="Caption"/>
              <w:jc w:val="left"/>
            </w:pPr>
          </w:p>
        </w:tc>
      </w:tr>
    </w:tbl>
    <w:p w:rsidR="00050CCF" w:rsidRDefault="00050CCF" w:rsidP="009A5114">
      <w:pPr>
        <w:pStyle w:val="Caption"/>
      </w:pPr>
      <w:bookmarkStart w:id="104" w:name="_Toc5375553"/>
      <w:bookmarkStart w:id="105" w:name="_Toc18499718"/>
      <w:r w:rsidRPr="00851911">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5</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rsidRPr="00851911">
        <w:t>: Diagram of Decoupled Model</w:t>
      </w:r>
      <w:bookmarkEnd w:id="104"/>
      <w:bookmarkEnd w:id="105"/>
    </w:p>
    <w:p w:rsidR="00050CCF" w:rsidRDefault="00050CCF" w:rsidP="009A5114">
      <w:pPr>
        <w:keepNext/>
        <w:jc w:val="center"/>
      </w:pPr>
      <w:r>
        <w:rPr>
          <w:noProof/>
        </w:rPr>
        <w:drawing>
          <wp:inline distT="0" distB="0" distL="0" distR="0" wp14:anchorId="5EF921DE" wp14:editId="16952B13">
            <wp:extent cx="4572000" cy="2084917"/>
            <wp:effectExtent l="0" t="0" r="0" b="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572000" cy="2084917"/>
                    </a:xfrm>
                    <a:prstGeom prst="rect">
                      <a:avLst/>
                    </a:prstGeom>
                  </pic:spPr>
                </pic:pic>
              </a:graphicData>
            </a:graphic>
          </wp:inline>
        </w:drawing>
      </w:r>
    </w:p>
    <w:p w:rsidR="00050CCF" w:rsidRPr="00851911" w:rsidRDefault="00050CCF" w:rsidP="009A5114">
      <w:pPr>
        <w:pStyle w:val="Caption"/>
      </w:pPr>
      <w:bookmarkStart w:id="106" w:name="_Toc5375554"/>
      <w:bookmarkStart w:id="107" w:name="_Toc18499719"/>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5</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Diagram of Coupled 2-DOF Model</w:t>
      </w:r>
      <w:bookmarkEnd w:id="106"/>
      <w:bookmarkEnd w:id="107"/>
    </w:p>
    <w:p w:rsidR="00050CCF" w:rsidRDefault="00050CCF" w:rsidP="00B167C9">
      <w:r>
        <w:t>The simplified 2-DOF state-space model presented in Chapter 13 was altered to decouple the beam degree of freedom from the vehicle degree of freedom. The force (</w:t>
      </w:r>
      <w:r w:rsidRPr="000A5954">
        <w:rPr>
          <w:i/>
        </w:rPr>
        <w:t>p</w:t>
      </w:r>
      <w:r w:rsidRPr="000A5954">
        <w:rPr>
          <w:i/>
          <w:vertAlign w:val="subscript"/>
        </w:rPr>
        <w:t>0</w:t>
      </w:r>
      <w:r>
        <w:t>) applied by the vehicle is calculated based on the vertical motion of the vehicle, including profile elevation, as shown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050CCF" w:rsidTr="00DE054C">
        <w:tc>
          <w:tcPr>
            <w:tcW w:w="7776" w:type="dxa"/>
          </w:tcPr>
          <w:p w:rsidR="00050CCF" w:rsidRPr="00CB0CF3" w:rsidRDefault="00050CCF" w:rsidP="00390569">
            <w:pPr>
              <w:pStyle w:val="EquationCaptions"/>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r>
                  <w:rPr>
                    <w:rFonts w:ascii="Cambria Math" w:eastAsiaTheme="minorEastAsia"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m:t>
                        </m:r>
                      </m:e>
                    </m:acc>
                  </m:e>
                </m:d>
              </m:oMath>
            </m:oMathPara>
          </w:p>
        </w:tc>
        <w:tc>
          <w:tcPr>
            <w:tcW w:w="864" w:type="dxa"/>
            <w:vAlign w:val="center"/>
          </w:tcPr>
          <w:p w:rsidR="00050CCF" w:rsidRPr="00BD6DB7" w:rsidRDefault="00050CCF" w:rsidP="00DE054C">
            <w:pPr>
              <w:pStyle w:val="EquationCaptions"/>
            </w:pPr>
            <w:r>
              <w:t>(</w:t>
            </w:r>
            <w:r>
              <w:rPr>
                <w:noProof/>
              </w:rPr>
              <w:fldChar w:fldCharType="begin"/>
            </w:r>
            <w:r>
              <w:rPr>
                <w:noProof/>
              </w:rPr>
              <w:instrText xml:space="preserve"> SEQ Equation \* ARABIC </w:instrText>
            </w:r>
            <w:r>
              <w:rPr>
                <w:noProof/>
              </w:rPr>
              <w:fldChar w:fldCharType="separate"/>
            </w:r>
            <w:r>
              <w:rPr>
                <w:noProof/>
              </w:rPr>
              <w:t>92</w:t>
            </w:r>
            <w:r>
              <w:rPr>
                <w:noProof/>
              </w:rPr>
              <w:fldChar w:fldCharType="end"/>
            </w:r>
            <w:r>
              <w:t>)</w:t>
            </w:r>
          </w:p>
        </w:tc>
      </w:tr>
    </w:tbl>
    <w:p w:rsidR="00050CCF" w:rsidRPr="005C795C" w:rsidRDefault="00050CCF" w:rsidP="00B167C9">
      <w:pPr>
        <w:rPr>
          <w:rFonts w:eastAsiaTheme="minorEastAsia"/>
        </w:rPr>
      </w:pPr>
      <w:r>
        <w:rPr>
          <w:rFonts w:eastAsiaTheme="minorEastAsia"/>
        </w:rPr>
        <w:t xml:space="preserve">Where </w:t>
      </w:r>
      <w:r w:rsidRPr="001A2DA7">
        <w:rPr>
          <w:rFonts w:eastAsiaTheme="minorEastAsia"/>
          <w:i/>
        </w:rPr>
        <w:t>u</w:t>
      </w:r>
      <w:r w:rsidRPr="001A2DA7">
        <w:rPr>
          <w:rFonts w:eastAsiaTheme="minorEastAsia"/>
          <w:i/>
          <w:vertAlign w:val="subscript"/>
        </w:rPr>
        <w:t>t</w:t>
      </w:r>
      <w:r>
        <w:rPr>
          <w:rFonts w:eastAsiaTheme="minorEastAsia"/>
        </w:rPr>
        <w:t xml:space="preserve"> is the vertical position of the vehicle and </w:t>
      </w:r>
      <w:r w:rsidRPr="001A2DA7">
        <w:rPr>
          <w:rFonts w:eastAsiaTheme="minorEastAsia" w:cstheme="minorHAnsi"/>
          <w:i/>
        </w:rPr>
        <w:t>Δ</w:t>
      </w:r>
      <w:r>
        <w:rPr>
          <w:rFonts w:eastAsiaTheme="minorEastAsia"/>
        </w:rPr>
        <w:t xml:space="preserve"> is the profile elevation at the vehicle location. Single dot notation indicates the first derivative and therefore </w:t>
      </w:r>
      <w:r w:rsidRPr="001A2DA7">
        <w:rPr>
          <w:rFonts w:eastAsiaTheme="minorEastAsia"/>
          <w:i/>
        </w:rPr>
        <w:t>u̇</w:t>
      </w:r>
      <w:r w:rsidRPr="001A2DA7">
        <w:rPr>
          <w:rFonts w:eastAsiaTheme="minorEastAsia"/>
          <w:i/>
          <w:vertAlign w:val="subscript"/>
        </w:rPr>
        <w:t>t</w:t>
      </w:r>
      <w:r>
        <w:rPr>
          <w:rFonts w:eastAsiaTheme="minorEastAsia"/>
        </w:rPr>
        <w:t xml:space="preserve"> is the vertical velocity of the vehicle and </w:t>
      </w:r>
      <w:r w:rsidRPr="001A2DA7">
        <w:rPr>
          <w:rFonts w:eastAsiaTheme="minorEastAsia" w:cstheme="minorHAnsi"/>
          <w:i/>
        </w:rPr>
        <w:t>Δ̇</w:t>
      </w:r>
      <w:r>
        <w:rPr>
          <w:rFonts w:eastAsiaTheme="minorEastAsia" w:cstheme="minorHAnsi"/>
        </w:rPr>
        <w:t xml:space="preserve"> is the rate of change in profile elevation.</w:t>
      </w:r>
    </w:p>
    <w:p w:rsidR="00050CCF" w:rsidRDefault="00050CCF" w:rsidP="00B167C9">
      <w:pPr>
        <w:pStyle w:val="Heading4"/>
      </w:pPr>
      <w:r>
        <w:t>Equations of motion when the vehicle is on the bridge</w:t>
      </w:r>
    </w:p>
    <w:p w:rsidR="00050CCF" w:rsidRDefault="00050CCF" w:rsidP="00B167C9">
      <w:pPr>
        <w:rPr>
          <w:rFonts w:eastAsiaTheme="minorEastAsia"/>
        </w:rPr>
      </w:pPr>
      <w:r>
        <w:t xml:space="preserve">The equations of motion of the generalized beam and moving vehicle may therefore be compos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7"/>
        <w:gridCol w:w="573"/>
      </w:tblGrid>
      <w:tr w:rsidR="00050CCF" w:rsidTr="00DE054C">
        <w:tc>
          <w:tcPr>
            <w:tcW w:w="8208" w:type="dxa"/>
          </w:tcPr>
          <w:p w:rsidR="00050CCF" w:rsidRPr="00CB0CF3" w:rsidRDefault="00050CCF" w:rsidP="00DE054C">
            <w:r>
              <w:rPr>
                <w:rFonts w:eastAsiaTheme="minorEastAsia"/>
              </w:rPr>
              <w:t xml:space="preserve">Vehicle DOF:  </w:t>
            </w:r>
            <m:oMath>
              <m:sSub>
                <m:sSubPr>
                  <m:ctrlPr>
                    <w:rPr>
                      <w:rFonts w:ascii="Cambria Math" w:hAnsi="Cambria Math"/>
                      <w:i/>
                    </w:rPr>
                  </m:ctrlPr>
                </m:sSubPr>
                <m:e>
                  <m:r>
                    <w:rPr>
                      <w:rFonts w:ascii="Cambria Math" w:hAnsi="Cambria Math"/>
                    </w:rPr>
                    <m:t>m</m:t>
                  </m:r>
                </m:e>
                <m:sub>
                  <m:r>
                    <w:rPr>
                      <w:rFonts w:ascii="Cambria Math" w:hAnsi="Cambria Math"/>
                    </w:rPr>
                    <m:t>t</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m:t>
                          </m:r>
                        </m:e>
                      </m:acc>
                    </m:e>
                  </m:d>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r>
                <w:rPr>
                  <w:rFonts w:ascii="Cambria Math" w:eastAsiaTheme="minorEastAsia" w:hAnsi="Cambria Math"/>
                </w:rPr>
                <m:t>g=0</m:t>
              </m:r>
            </m:oMath>
          </w:p>
        </w:tc>
        <w:tc>
          <w:tcPr>
            <w:tcW w:w="432" w:type="dxa"/>
            <w:vAlign w:val="center"/>
          </w:tcPr>
          <w:p w:rsidR="00050CCF" w:rsidRPr="00BD6DB7" w:rsidRDefault="00050CCF" w:rsidP="00DE054C">
            <w:pPr>
              <w:pStyle w:val="EquationCaptions"/>
            </w:pPr>
            <w:r>
              <w:t>(</w:t>
            </w:r>
            <w:r>
              <w:rPr>
                <w:noProof/>
              </w:rPr>
              <w:fldChar w:fldCharType="begin"/>
            </w:r>
            <w:r>
              <w:rPr>
                <w:noProof/>
              </w:rPr>
              <w:instrText xml:space="preserve"> SEQ Equation \* ARABIC </w:instrText>
            </w:r>
            <w:r>
              <w:rPr>
                <w:noProof/>
              </w:rPr>
              <w:fldChar w:fldCharType="separate"/>
            </w:r>
            <w:r>
              <w:rPr>
                <w:noProof/>
              </w:rPr>
              <w:t>93</w:t>
            </w:r>
            <w:r>
              <w:rPr>
                <w:noProof/>
              </w:rPr>
              <w:fldChar w:fldCharType="end"/>
            </w:r>
            <w:r>
              <w:t>)</w:t>
            </w:r>
          </w:p>
        </w:tc>
      </w:tr>
      <w:tr w:rsidR="00050CCF" w:rsidTr="00DE054C">
        <w:tc>
          <w:tcPr>
            <w:tcW w:w="8208" w:type="dxa"/>
          </w:tcPr>
          <w:p w:rsidR="00050CCF" w:rsidRPr="00CB0CF3" w:rsidRDefault="00050CCF" w:rsidP="00DE054C">
            <w:r>
              <w:rPr>
                <w:rFonts w:eastAsiaTheme="minorEastAsia"/>
              </w:rPr>
              <w:t xml:space="preserve">Beam DOF:  </w:t>
            </w:r>
            <m:oMath>
              <m:acc>
                <m:accPr>
                  <m:chr m:val="̃"/>
                  <m:ctrlPr>
                    <w:rPr>
                      <w:rFonts w:ascii="Cambria Math" w:hAnsi="Cambria Math"/>
                      <w:i/>
                    </w:rPr>
                  </m:ctrlPr>
                </m:accPr>
                <m:e>
                  <m:r>
                    <w:rPr>
                      <w:rFonts w:ascii="Cambria Math" w:hAnsi="Cambria Math"/>
                    </w:rPr>
                    <m:t>m</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c</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k</m:t>
                  </m:r>
                </m:e>
              </m:acc>
              <m:sSub>
                <m:sSubPr>
                  <m:ctrlPr>
                    <w:rPr>
                      <w:rFonts w:ascii="Cambria Math" w:hAnsi="Cambria Math"/>
                      <w:i/>
                    </w:rPr>
                  </m:ctrlPr>
                </m:sSubPr>
                <m:e>
                  <m:r>
                    <w:rPr>
                      <w:rFonts w:ascii="Cambria Math" w:hAnsi="Cambria Math"/>
                    </w:rPr>
                    <m:t>z</m:t>
                  </m:r>
                </m:e>
                <m:sub>
                  <m:r>
                    <w:rPr>
                      <w:rFonts w:ascii="Cambria Math" w:hAnsi="Cambria Math"/>
                    </w:rPr>
                    <m:t>b</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m:t>
                          </m:r>
                        </m:e>
                      </m:acc>
                    </m:e>
                  </m:d>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r>
                <w:rPr>
                  <w:rFonts w:ascii="Cambria Math" w:hAnsi="Cambria Math"/>
                </w:rPr>
                <m:t>=0</m:t>
              </m:r>
            </m:oMath>
          </w:p>
        </w:tc>
        <w:tc>
          <w:tcPr>
            <w:tcW w:w="432" w:type="dxa"/>
            <w:vAlign w:val="center"/>
          </w:tcPr>
          <w:p w:rsidR="00050CCF" w:rsidRPr="00BD6DB7" w:rsidRDefault="00050CCF" w:rsidP="00DE054C">
            <w:pPr>
              <w:pStyle w:val="EquationCaptions"/>
            </w:pPr>
            <w:r>
              <w:t>(</w:t>
            </w:r>
            <w:r>
              <w:rPr>
                <w:noProof/>
              </w:rPr>
              <w:fldChar w:fldCharType="begin"/>
            </w:r>
            <w:r>
              <w:rPr>
                <w:noProof/>
              </w:rPr>
              <w:instrText xml:space="preserve"> SEQ Equation \* ARABIC </w:instrText>
            </w:r>
            <w:r>
              <w:rPr>
                <w:noProof/>
              </w:rPr>
              <w:fldChar w:fldCharType="separate"/>
            </w:r>
            <w:r>
              <w:rPr>
                <w:noProof/>
              </w:rPr>
              <w:t>94</w:t>
            </w:r>
            <w:r>
              <w:rPr>
                <w:noProof/>
              </w:rPr>
              <w:fldChar w:fldCharType="end"/>
            </w:r>
            <w:r>
              <w:t>)</w:t>
            </w:r>
          </w:p>
        </w:tc>
      </w:tr>
    </w:tbl>
    <w:p w:rsidR="00050CCF" w:rsidRDefault="00050CCF" w:rsidP="00B167C9">
      <w:pPr>
        <w:rPr>
          <w:rFonts w:eastAsiaTheme="minorEastAsia"/>
        </w:rPr>
      </w:pPr>
      <w:r>
        <w:rPr>
          <w:rFonts w:eastAsiaTheme="minorEastAsia"/>
        </w:rPr>
        <w:t xml:space="preserve">Double-dot notation is used in the preceding equations to indicate the second derivative (with respect to time) and therefore </w:t>
      </w:r>
      <w:r w:rsidRPr="001A2DA7">
        <w:rPr>
          <w:rFonts w:eastAsiaTheme="minorEastAsia"/>
          <w:i/>
        </w:rPr>
        <w:t>ü</w:t>
      </w:r>
      <w:r w:rsidRPr="001A2DA7">
        <w:rPr>
          <w:rFonts w:eastAsiaTheme="minorEastAsia"/>
          <w:i/>
          <w:vertAlign w:val="subscript"/>
        </w:rPr>
        <w:t>t</w:t>
      </w:r>
      <w:r>
        <w:rPr>
          <w:rFonts w:eastAsiaTheme="minorEastAsia"/>
        </w:rPr>
        <w:t xml:space="preserve"> is the vertical acceleration of the vehicle and </w:t>
      </w:r>
      <w:r w:rsidRPr="001A2DA7">
        <w:rPr>
          <w:rFonts w:eastAsiaTheme="minorEastAsia"/>
          <w:i/>
        </w:rPr>
        <w:t>z̈</w:t>
      </w:r>
      <w:r w:rsidRPr="001A2DA7">
        <w:rPr>
          <w:rFonts w:eastAsiaTheme="minorEastAsia"/>
          <w:i/>
          <w:vertAlign w:val="subscript"/>
        </w:rPr>
        <w:t>b</w:t>
      </w:r>
      <w:r>
        <w:rPr>
          <w:rFonts w:eastAsiaTheme="minorEastAsia"/>
        </w:rPr>
        <w:t xml:space="preserve"> is the acceleration of the generalized bridge coordinate (</w:t>
      </w:r>
      <w:r w:rsidRPr="001A2DA7">
        <w:rPr>
          <w:rFonts w:eastAsiaTheme="minorEastAsia"/>
          <w:i/>
        </w:rPr>
        <w:t>z</w:t>
      </w:r>
      <w:r w:rsidRPr="001A2DA7">
        <w:rPr>
          <w:rFonts w:eastAsiaTheme="minorEastAsia"/>
          <w:i/>
          <w:vertAlign w:val="subscript"/>
        </w:rPr>
        <w:t>b</w:t>
      </w:r>
      <w:r>
        <w:rPr>
          <w:rFonts w:eastAsiaTheme="minorEastAsia"/>
        </w:rPr>
        <w:t xml:space="preserve">). </w:t>
      </w:r>
    </w:p>
    <w:p w:rsidR="00050CCF" w:rsidRPr="00B167C9" w:rsidRDefault="00050CCF" w:rsidP="00B167C9">
      <w:pPr>
        <w:pStyle w:val="Heading4"/>
      </w:pPr>
      <w:r>
        <w:t>State Space</w:t>
      </w:r>
    </w:p>
    <w:p w:rsidR="00050CCF" w:rsidRDefault="00050CCF" w:rsidP="00B167C9">
      <w:r>
        <w:t>The equations of motion are reorganized in terms of the defined state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050CCF" w:rsidTr="00DE054C">
        <w:tc>
          <w:tcPr>
            <w:tcW w:w="7776" w:type="dxa"/>
          </w:tcPr>
          <w:p w:rsidR="00050CCF" w:rsidRPr="00CB0CF3" w:rsidRDefault="00050CCF" w:rsidP="00DE054C">
            <w:pPr>
              <w:jc w:val="center"/>
            </w:pPr>
            <m:oMath>
              <m:r>
                <w:rPr>
                  <w:rFonts w:ascii="Cambria Math" w:hAnsi="Cambria Math"/>
                </w:rPr>
                <m:t>Z=</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3</m:t>
                                  </m:r>
                                </m:sub>
                              </m:sSub>
                            </m:e>
                          </m:mr>
                          <m:mr>
                            <m:e>
                              <m:sSub>
                                <m:sSubPr>
                                  <m:ctrlPr>
                                    <w:rPr>
                                      <w:rFonts w:ascii="Cambria Math" w:hAnsi="Cambria Math"/>
                                      <w:i/>
                                    </w:rPr>
                                  </m:ctrlPr>
                                </m:sSubPr>
                                <m:e>
                                  <m:r>
                                    <w:rPr>
                                      <w:rFonts w:ascii="Cambria Math" w:hAnsi="Cambria Math"/>
                                    </w:rPr>
                                    <m:t>z</m:t>
                                  </m:r>
                                </m:e>
                                <m:sub>
                                  <m:r>
                                    <w:rPr>
                                      <w:rFonts w:ascii="Cambria Math" w:hAnsi="Cambria Math"/>
                                    </w:rPr>
                                    <m:t>4</m:t>
                                  </m:r>
                                </m:sub>
                              </m:sSub>
                            </m:e>
                          </m:mr>
                        </m:m>
                      </m:e>
                    </m:mr>
                  </m:m>
                </m:e>
              </m:d>
            </m:oMath>
            <w:r>
              <w:rPr>
                <w:rFonts w:eastAsiaTheme="minorEastAsia"/>
              </w:rPr>
              <w:t>;</w:t>
            </w:r>
            <m:oMath>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1</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3</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4</m:t>
                                  </m:r>
                                </m:sub>
                              </m:sSub>
                            </m:e>
                          </m:mr>
                        </m:m>
                      </m:e>
                    </m:mr>
                  </m:m>
                </m:e>
              </m:d>
            </m:oMath>
          </w:p>
        </w:tc>
        <w:tc>
          <w:tcPr>
            <w:tcW w:w="864" w:type="dxa"/>
            <w:vAlign w:val="center"/>
          </w:tcPr>
          <w:p w:rsidR="00050CCF" w:rsidRPr="00BD6DB7" w:rsidRDefault="00050CCF" w:rsidP="00DE054C">
            <w:pPr>
              <w:pStyle w:val="EquationCaptions"/>
            </w:pPr>
            <w:r>
              <w:t>(</w:t>
            </w:r>
            <w:r>
              <w:rPr>
                <w:noProof/>
              </w:rPr>
              <w:fldChar w:fldCharType="begin"/>
            </w:r>
            <w:r>
              <w:rPr>
                <w:noProof/>
              </w:rPr>
              <w:instrText xml:space="preserve"> SEQ Equation \* ARABIC </w:instrText>
            </w:r>
            <w:r>
              <w:rPr>
                <w:noProof/>
              </w:rPr>
              <w:fldChar w:fldCharType="separate"/>
            </w:r>
            <w:r>
              <w:rPr>
                <w:noProof/>
              </w:rPr>
              <w:t>95</w:t>
            </w:r>
            <w:r>
              <w:rPr>
                <w:noProof/>
              </w:rPr>
              <w:fldChar w:fldCharType="end"/>
            </w:r>
            <w:r>
              <w:t>)</w:t>
            </w:r>
          </w:p>
        </w:tc>
      </w:tr>
      <w:tr w:rsidR="00050CCF" w:rsidTr="00DE054C">
        <w:tc>
          <w:tcPr>
            <w:tcW w:w="7776" w:type="dxa"/>
          </w:tcPr>
          <w:p w:rsidR="00050CCF" w:rsidRPr="00CB0CF3" w:rsidRDefault="00050CCF" w:rsidP="00DE054C">
            <m:oMathPara>
              <m:oMath>
                <m:acc>
                  <m:accPr>
                    <m:chr m:val="̇"/>
                    <m:ctrlPr>
                      <w:rPr>
                        <w:rFonts w:ascii="Cambria Math" w:hAnsi="Cambria Math"/>
                        <w:i/>
                      </w:rPr>
                    </m:ctrlPr>
                  </m:accPr>
                  <m:e>
                    <m:r>
                      <w:rPr>
                        <w:rFonts w:ascii="Cambria Math" w:hAnsi="Cambria Math"/>
                      </w:rPr>
                      <m:t>Z</m:t>
                    </m:r>
                  </m:e>
                </m:acc>
                <m:r>
                  <w:rPr>
                    <w:rFonts w:ascii="Cambria Math" w:hAnsi="Cambria Math"/>
                  </w:rPr>
                  <m:t>=AZ+BU+F</m:t>
                </m:r>
              </m:oMath>
            </m:oMathPara>
          </w:p>
        </w:tc>
        <w:tc>
          <w:tcPr>
            <w:tcW w:w="864" w:type="dxa"/>
            <w:vAlign w:val="center"/>
          </w:tcPr>
          <w:p w:rsidR="00050CCF" w:rsidRPr="00BD6DB7" w:rsidRDefault="00050CCF" w:rsidP="00DE054C">
            <w:pPr>
              <w:pStyle w:val="EquationCaptions"/>
            </w:pPr>
            <w:r>
              <w:t>(</w:t>
            </w:r>
            <w:r>
              <w:rPr>
                <w:noProof/>
              </w:rPr>
              <w:fldChar w:fldCharType="begin"/>
            </w:r>
            <w:r>
              <w:rPr>
                <w:noProof/>
              </w:rPr>
              <w:instrText xml:space="preserve"> SEQ Equation \* ARABIC </w:instrText>
            </w:r>
            <w:r>
              <w:rPr>
                <w:noProof/>
              </w:rPr>
              <w:fldChar w:fldCharType="separate"/>
            </w:r>
            <w:r>
              <w:rPr>
                <w:noProof/>
              </w:rPr>
              <w:t>96</w:t>
            </w:r>
            <w:r>
              <w:rPr>
                <w:noProof/>
              </w:rPr>
              <w:fldChar w:fldCharType="end"/>
            </w:r>
            <w:r>
              <w:t>)</w:t>
            </w:r>
          </w:p>
        </w:tc>
      </w:tr>
      <w:tr w:rsidR="00050CCF" w:rsidTr="00DE054C">
        <w:tc>
          <w:tcPr>
            <w:tcW w:w="7776" w:type="dxa"/>
          </w:tcPr>
          <w:p w:rsidR="00050CCF" w:rsidRPr="00CB0CF3" w:rsidRDefault="00050CCF" w:rsidP="00DE054C">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tc>
        <w:tc>
          <w:tcPr>
            <w:tcW w:w="864" w:type="dxa"/>
            <w:vAlign w:val="center"/>
          </w:tcPr>
          <w:p w:rsidR="00050CCF" w:rsidRPr="00BD6DB7" w:rsidRDefault="00050CCF" w:rsidP="00DE054C">
            <w:pPr>
              <w:pStyle w:val="EquationCaptions"/>
            </w:pPr>
            <w:r>
              <w:t>(</w:t>
            </w:r>
            <w:r>
              <w:rPr>
                <w:noProof/>
              </w:rPr>
              <w:fldChar w:fldCharType="begin"/>
            </w:r>
            <w:r>
              <w:rPr>
                <w:noProof/>
              </w:rPr>
              <w:instrText xml:space="preserve"> SEQ Equation \* ARABIC </w:instrText>
            </w:r>
            <w:r>
              <w:rPr>
                <w:noProof/>
              </w:rPr>
              <w:fldChar w:fldCharType="separate"/>
            </w:r>
            <w:r>
              <w:rPr>
                <w:noProof/>
              </w:rPr>
              <w:t>97</w:t>
            </w:r>
            <w:r>
              <w:rPr>
                <w:noProof/>
              </w:rPr>
              <w:fldChar w:fldCharType="end"/>
            </w:r>
            <w:r>
              <w:t>)</w:t>
            </w:r>
          </w:p>
        </w:tc>
      </w:tr>
      <w:tr w:rsidR="00050CCF" w:rsidTr="00DE054C">
        <w:tc>
          <w:tcPr>
            <w:tcW w:w="7776" w:type="dxa"/>
          </w:tcPr>
          <w:p w:rsidR="00050CCF" w:rsidRPr="00CB0CF3" w:rsidRDefault="00050CCF" w:rsidP="00DE054C">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tc>
        <w:tc>
          <w:tcPr>
            <w:tcW w:w="864" w:type="dxa"/>
            <w:vAlign w:val="center"/>
          </w:tcPr>
          <w:p w:rsidR="00050CCF" w:rsidRPr="00BD6DB7" w:rsidRDefault="00050CCF" w:rsidP="00DE054C">
            <w:pPr>
              <w:pStyle w:val="EquationCaptions"/>
            </w:pPr>
            <w:r>
              <w:t>(</w:t>
            </w:r>
            <w:r>
              <w:rPr>
                <w:noProof/>
              </w:rPr>
              <w:fldChar w:fldCharType="begin"/>
            </w:r>
            <w:r>
              <w:rPr>
                <w:noProof/>
              </w:rPr>
              <w:instrText xml:space="preserve"> SEQ Equation \* ARABIC </w:instrText>
            </w:r>
            <w:r>
              <w:rPr>
                <w:noProof/>
              </w:rPr>
              <w:fldChar w:fldCharType="separate"/>
            </w:r>
            <w:r>
              <w:rPr>
                <w:noProof/>
              </w:rPr>
              <w:t>98</w:t>
            </w:r>
            <w:r>
              <w:rPr>
                <w:noProof/>
              </w:rPr>
              <w:fldChar w:fldCharType="end"/>
            </w:r>
            <w:r>
              <w:t>)</w:t>
            </w:r>
          </w:p>
        </w:tc>
      </w:tr>
      <w:tr w:rsidR="00050CCF" w:rsidTr="00DE054C">
        <w:tc>
          <w:tcPr>
            <w:tcW w:w="7776" w:type="dxa"/>
          </w:tcPr>
          <w:p w:rsidR="00050CCF" w:rsidRPr="00CB0CF3" w:rsidRDefault="00050CCF" w:rsidP="00DE054C">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tc>
        <w:tc>
          <w:tcPr>
            <w:tcW w:w="864" w:type="dxa"/>
            <w:vAlign w:val="center"/>
          </w:tcPr>
          <w:p w:rsidR="00050CCF" w:rsidRPr="00BD6DB7" w:rsidRDefault="00050CCF" w:rsidP="00DE054C">
            <w:pPr>
              <w:pStyle w:val="EquationCaptions"/>
            </w:pPr>
            <w:r>
              <w:t>(</w:t>
            </w:r>
            <w:r>
              <w:rPr>
                <w:noProof/>
              </w:rPr>
              <w:fldChar w:fldCharType="begin"/>
            </w:r>
            <w:r>
              <w:rPr>
                <w:noProof/>
              </w:rPr>
              <w:instrText xml:space="preserve"> SEQ Equation \* ARABIC </w:instrText>
            </w:r>
            <w:r>
              <w:rPr>
                <w:noProof/>
              </w:rPr>
              <w:fldChar w:fldCharType="separate"/>
            </w:r>
            <w:r>
              <w:rPr>
                <w:noProof/>
              </w:rPr>
              <w:t>99</w:t>
            </w:r>
            <w:r>
              <w:rPr>
                <w:noProof/>
              </w:rPr>
              <w:fldChar w:fldCharType="end"/>
            </w:r>
            <w:r>
              <w:t>)</w:t>
            </w:r>
          </w:p>
        </w:tc>
      </w:tr>
    </w:tbl>
    <w:p w:rsidR="00050CCF" w:rsidRDefault="00050CCF" w:rsidP="009A5114">
      <w:r>
        <w:t>The state-space matrices for when the vehicle is not on the bridge are the same as presented for the coupled state-space model (Chapter 13).</w:t>
      </w:r>
    </w:p>
    <w:p w:rsidR="00050CCF" w:rsidRDefault="00050CCF" w:rsidP="00B167C9">
      <w:pPr>
        <w:pStyle w:val="Heading4"/>
      </w:pPr>
      <w:r>
        <w:t>Coupled and Decoupled Models Compared</w:t>
      </w:r>
    </w:p>
    <w:p w:rsidR="00050CCF" w:rsidRDefault="00050CCF" w:rsidP="009A5114">
      <w:r>
        <w:t xml:space="preserve">The coupled and decoupled models were compared by performing simulations with each using the same beam and vehicle parameters as summarized in the following table. </w:t>
      </w:r>
    </w:p>
    <w:p w:rsidR="00050CCF" w:rsidRDefault="00050CCF" w:rsidP="009A5114"/>
    <w:p w:rsidR="00050CCF" w:rsidRDefault="00050CCF" w:rsidP="009A5114"/>
    <w:p w:rsidR="00050CCF" w:rsidRDefault="00050CCF" w:rsidP="009A687E">
      <w:pPr>
        <w:pStyle w:val="Caption"/>
        <w:keepNext/>
      </w:pPr>
      <w:bookmarkStart w:id="108" w:name="_Toc5375403"/>
      <w:bookmarkStart w:id="109" w:name="_Toc18499567"/>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5</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Coupled and Decoupled Model Parameters</w:t>
      </w:r>
      <w:bookmarkEnd w:id="108"/>
      <w:bookmarkEnd w:id="109"/>
    </w:p>
    <w:tbl>
      <w:tblPr>
        <w:tblStyle w:val="TableGrid"/>
        <w:tblW w:w="0" w:type="auto"/>
        <w:jc w:val="center"/>
        <w:tblLook w:val="04A0" w:firstRow="1" w:lastRow="0" w:firstColumn="1" w:lastColumn="0" w:noHBand="0" w:noVBand="1"/>
      </w:tblPr>
      <w:tblGrid>
        <w:gridCol w:w="3204"/>
        <w:gridCol w:w="1440"/>
        <w:gridCol w:w="873"/>
      </w:tblGrid>
      <w:tr w:rsidR="00050CCF" w:rsidTr="00A5089F">
        <w:trPr>
          <w:jc w:val="center"/>
        </w:trPr>
        <w:tc>
          <w:tcPr>
            <w:tcW w:w="3204" w:type="dxa"/>
          </w:tcPr>
          <w:p w:rsidR="00050CCF" w:rsidRDefault="00050CCF" w:rsidP="00A5089F">
            <w:pPr>
              <w:pStyle w:val="squish"/>
            </w:pPr>
            <w:r>
              <w:t>Span Length (</w:t>
            </w:r>
            <w:r w:rsidRPr="00297DD4">
              <w:rPr>
                <w:i/>
              </w:rPr>
              <w:t>L</w:t>
            </w:r>
            <w:r>
              <w:t>)</w:t>
            </w:r>
          </w:p>
        </w:tc>
        <w:tc>
          <w:tcPr>
            <w:tcW w:w="1440" w:type="dxa"/>
          </w:tcPr>
          <w:p w:rsidR="00050CCF" w:rsidRDefault="00050CCF" w:rsidP="00A5089F">
            <w:pPr>
              <w:pStyle w:val="squish"/>
              <w:jc w:val="right"/>
            </w:pPr>
            <w:r>
              <w:t>140</w:t>
            </w:r>
          </w:p>
        </w:tc>
        <w:tc>
          <w:tcPr>
            <w:tcW w:w="873" w:type="dxa"/>
          </w:tcPr>
          <w:p w:rsidR="00050CCF" w:rsidRDefault="00050CCF" w:rsidP="00A5089F">
            <w:pPr>
              <w:pStyle w:val="squish"/>
            </w:pPr>
            <w:r>
              <w:t>ft</w:t>
            </w:r>
          </w:p>
        </w:tc>
      </w:tr>
      <w:tr w:rsidR="00050CCF" w:rsidTr="00A5089F">
        <w:trPr>
          <w:jc w:val="center"/>
        </w:trPr>
        <w:tc>
          <w:tcPr>
            <w:tcW w:w="3204" w:type="dxa"/>
          </w:tcPr>
          <w:p w:rsidR="00050CCF" w:rsidRDefault="00050CCF" w:rsidP="00A5089F">
            <w:pPr>
              <w:pStyle w:val="squish"/>
            </w:pPr>
            <w:r>
              <w:t>Distributed Mass (</w:t>
            </w:r>
            <w:r w:rsidRPr="00A102CA">
              <w:rPr>
                <w:i/>
              </w:rPr>
              <w:t>m</w:t>
            </w:r>
            <w:r w:rsidRPr="00A102CA">
              <w:rPr>
                <w:i/>
                <w:vertAlign w:val="subscript"/>
              </w:rPr>
              <w:t>b</w:t>
            </w:r>
            <w:r w:rsidRPr="00A102CA">
              <w:rPr>
                <w:i/>
              </w:rPr>
              <w:t>/L</w:t>
            </w:r>
            <w:r>
              <w:t>)</w:t>
            </w:r>
          </w:p>
        </w:tc>
        <w:tc>
          <w:tcPr>
            <w:tcW w:w="1440" w:type="dxa"/>
          </w:tcPr>
          <w:p w:rsidR="00050CCF" w:rsidRPr="000330D3" w:rsidRDefault="00050CCF" w:rsidP="000330D3">
            <w:pPr>
              <w:spacing w:before="0" w:line="240" w:lineRule="auto"/>
              <w:jc w:val="right"/>
              <w:rPr>
                <w:rFonts w:ascii="Calibri" w:hAnsi="Calibri" w:cs="Calibri"/>
                <w:color w:val="000000"/>
              </w:rPr>
            </w:pPr>
            <w:r>
              <w:rPr>
                <w:rFonts w:ascii="Calibri" w:hAnsi="Calibri" w:cs="Calibri"/>
                <w:color w:val="000000"/>
              </w:rPr>
              <w:t>7283.3</w:t>
            </w:r>
          </w:p>
        </w:tc>
        <w:tc>
          <w:tcPr>
            <w:tcW w:w="873" w:type="dxa"/>
          </w:tcPr>
          <w:p w:rsidR="00050CCF" w:rsidRDefault="00050CCF" w:rsidP="00A5089F">
            <w:pPr>
              <w:pStyle w:val="squish"/>
            </w:pPr>
            <w:r>
              <w:t>lb/ft</w:t>
            </w:r>
          </w:p>
        </w:tc>
      </w:tr>
      <w:tr w:rsidR="00050CCF" w:rsidTr="00A5089F">
        <w:trPr>
          <w:jc w:val="center"/>
        </w:trPr>
        <w:tc>
          <w:tcPr>
            <w:tcW w:w="3204" w:type="dxa"/>
          </w:tcPr>
          <w:p w:rsidR="00050CCF" w:rsidRDefault="00050CCF" w:rsidP="00A5089F">
            <w:pPr>
              <w:pStyle w:val="squish"/>
            </w:pPr>
            <w:r>
              <w:t>Distributed Stiffness (</w:t>
            </w:r>
            <w:r w:rsidRPr="00A102CA">
              <w:rPr>
                <w:i/>
              </w:rPr>
              <w:t>EI</w:t>
            </w:r>
            <w:r>
              <w:t>)</w:t>
            </w:r>
          </w:p>
        </w:tc>
        <w:tc>
          <w:tcPr>
            <w:tcW w:w="1440" w:type="dxa"/>
          </w:tcPr>
          <w:p w:rsidR="00050CCF" w:rsidRPr="009A687E" w:rsidRDefault="00050CCF" w:rsidP="009A687E">
            <w:pPr>
              <w:spacing w:before="0" w:line="240" w:lineRule="auto"/>
              <w:jc w:val="right"/>
              <w:rPr>
                <w:rFonts w:ascii="Calibri" w:hAnsi="Calibri" w:cs="Calibri"/>
                <w:color w:val="000000"/>
              </w:rPr>
            </w:pPr>
            <w:r>
              <w:rPr>
                <w:rFonts w:ascii="Calibri" w:hAnsi="Calibri" w:cs="Calibri"/>
                <w:color w:val="000000"/>
              </w:rPr>
              <w:t>2.196E+13</w:t>
            </w:r>
          </w:p>
        </w:tc>
        <w:tc>
          <w:tcPr>
            <w:tcW w:w="873" w:type="dxa"/>
          </w:tcPr>
          <w:p w:rsidR="00050CCF" w:rsidRDefault="00050CCF" w:rsidP="00A5089F">
            <w:pPr>
              <w:pStyle w:val="squish"/>
            </w:pPr>
            <w:r>
              <w:t>lb-in</w:t>
            </w:r>
            <w:r w:rsidRPr="00A102CA">
              <w:rPr>
                <w:vertAlign w:val="superscript"/>
              </w:rPr>
              <w:t>2</w:t>
            </w:r>
          </w:p>
        </w:tc>
      </w:tr>
      <w:tr w:rsidR="00050CCF" w:rsidTr="00A5089F">
        <w:trPr>
          <w:jc w:val="center"/>
        </w:trPr>
        <w:tc>
          <w:tcPr>
            <w:tcW w:w="3204" w:type="dxa"/>
          </w:tcPr>
          <w:p w:rsidR="00050CCF" w:rsidRDefault="00050CCF" w:rsidP="00A5089F">
            <w:pPr>
              <w:pStyle w:val="squish"/>
            </w:pPr>
            <w:r>
              <w:t>Vehicle Mass (</w:t>
            </w:r>
            <w:r w:rsidRPr="00A102CA">
              <w:rPr>
                <w:i/>
              </w:rPr>
              <w:t>m</w:t>
            </w:r>
            <w:r w:rsidRPr="00A102CA">
              <w:rPr>
                <w:i/>
                <w:vertAlign w:val="subscript"/>
              </w:rPr>
              <w:t>t</w:t>
            </w:r>
            <w:r>
              <w:t>)</w:t>
            </w:r>
          </w:p>
        </w:tc>
        <w:tc>
          <w:tcPr>
            <w:tcW w:w="1440" w:type="dxa"/>
          </w:tcPr>
          <w:p w:rsidR="00050CCF" w:rsidRDefault="00050CCF" w:rsidP="00A5089F">
            <w:pPr>
              <w:pStyle w:val="squish"/>
              <w:jc w:val="right"/>
            </w:pPr>
            <w:r>
              <w:t>200</w:t>
            </w:r>
          </w:p>
        </w:tc>
        <w:tc>
          <w:tcPr>
            <w:tcW w:w="873" w:type="dxa"/>
          </w:tcPr>
          <w:p w:rsidR="00050CCF" w:rsidRDefault="00050CCF" w:rsidP="00A5089F">
            <w:pPr>
              <w:pStyle w:val="squish"/>
            </w:pPr>
            <w:r>
              <w:t>slinch</w:t>
            </w:r>
          </w:p>
        </w:tc>
      </w:tr>
      <w:tr w:rsidR="00050CCF" w:rsidTr="00A5089F">
        <w:trPr>
          <w:jc w:val="center"/>
        </w:trPr>
        <w:tc>
          <w:tcPr>
            <w:tcW w:w="3204" w:type="dxa"/>
          </w:tcPr>
          <w:p w:rsidR="00050CCF" w:rsidRDefault="00050CCF" w:rsidP="00A5089F">
            <w:pPr>
              <w:pStyle w:val="squish"/>
            </w:pPr>
            <w:r>
              <w:t>Vehicle Suspension Stiffness (</w:t>
            </w:r>
            <w:r w:rsidRPr="00A102CA">
              <w:rPr>
                <w:i/>
              </w:rPr>
              <w:t>k</w:t>
            </w:r>
            <w:r w:rsidRPr="00297DD4">
              <w:rPr>
                <w:i/>
                <w:vertAlign w:val="subscript"/>
              </w:rPr>
              <w:t>t</w:t>
            </w:r>
            <w:r>
              <w:t>)</w:t>
            </w:r>
          </w:p>
        </w:tc>
        <w:tc>
          <w:tcPr>
            <w:tcW w:w="1440" w:type="dxa"/>
          </w:tcPr>
          <w:p w:rsidR="00050CCF" w:rsidRPr="009A687E" w:rsidRDefault="00050CCF" w:rsidP="009A687E">
            <w:pPr>
              <w:spacing w:before="0" w:line="240" w:lineRule="auto"/>
              <w:jc w:val="right"/>
              <w:rPr>
                <w:rFonts w:ascii="Calibri" w:hAnsi="Calibri" w:cs="Calibri"/>
                <w:color w:val="000000"/>
              </w:rPr>
            </w:pPr>
            <w:r>
              <w:rPr>
                <w:rFonts w:ascii="Calibri" w:hAnsi="Calibri" w:cs="Calibri"/>
                <w:color w:val="000000"/>
              </w:rPr>
              <w:t>4.935E+04</w:t>
            </w:r>
          </w:p>
        </w:tc>
        <w:tc>
          <w:tcPr>
            <w:tcW w:w="873" w:type="dxa"/>
          </w:tcPr>
          <w:p w:rsidR="00050CCF" w:rsidRDefault="00050CCF" w:rsidP="00A5089F">
            <w:pPr>
              <w:pStyle w:val="squish"/>
            </w:pPr>
            <w:r>
              <w:t>lb/in</w:t>
            </w:r>
          </w:p>
        </w:tc>
      </w:tr>
      <w:tr w:rsidR="00050CCF" w:rsidTr="00A5089F">
        <w:trPr>
          <w:jc w:val="center"/>
        </w:trPr>
        <w:tc>
          <w:tcPr>
            <w:tcW w:w="3204" w:type="dxa"/>
          </w:tcPr>
          <w:p w:rsidR="00050CCF" w:rsidRDefault="00050CCF" w:rsidP="00A5089F">
            <w:pPr>
              <w:pStyle w:val="squish"/>
            </w:pPr>
            <w:r>
              <w:t>Vehicle Damping Ratio (</w:t>
            </w:r>
            <w:r>
              <w:rPr>
                <w:rFonts w:cstheme="minorHAnsi"/>
              </w:rPr>
              <w:t>ζ</w:t>
            </w:r>
            <w:r>
              <w:t>)</w:t>
            </w:r>
          </w:p>
        </w:tc>
        <w:tc>
          <w:tcPr>
            <w:tcW w:w="1440" w:type="dxa"/>
          </w:tcPr>
          <w:p w:rsidR="00050CCF" w:rsidRDefault="00050CCF" w:rsidP="00A5089F">
            <w:pPr>
              <w:pStyle w:val="squish"/>
              <w:jc w:val="right"/>
            </w:pPr>
            <w:r>
              <w:t>10%</w:t>
            </w:r>
          </w:p>
        </w:tc>
        <w:tc>
          <w:tcPr>
            <w:tcW w:w="873" w:type="dxa"/>
          </w:tcPr>
          <w:p w:rsidR="00050CCF" w:rsidRDefault="00050CCF" w:rsidP="00A5089F">
            <w:pPr>
              <w:pStyle w:val="squish"/>
            </w:pPr>
          </w:p>
        </w:tc>
      </w:tr>
    </w:tbl>
    <w:p w:rsidR="00050CCF" w:rsidRDefault="00050CCF" w:rsidP="009A5114">
      <w:r>
        <w:t>An artificial profile was created according to ISO 8608 standards with parameters that resulted in a very rough bridge (C</w:t>
      </w:r>
      <w:r w:rsidRPr="00851911">
        <w:rPr>
          <w:vertAlign w:val="subscript"/>
        </w:rPr>
        <w:t>10</w:t>
      </w:r>
      <w:r>
        <w:t xml:space="preserve"> = 600E-6; w = -2). The vehicle speed was set to 720 in/sec (65.8 kmh). These parameter values were chosen as they were known to result in large dynamic amplification and thus would provide good demonstration of the differences between the two models.</w:t>
      </w:r>
    </w:p>
    <w:p w:rsidR="00050CCF" w:rsidRDefault="00050CCF" w:rsidP="009A5114">
      <w:r>
        <w:t>The following plot compares the bridge response from this decoupled analysis to that from the coupled vehicle-bridge model.</w:t>
      </w:r>
    </w:p>
    <w:p w:rsidR="00050CCF" w:rsidRDefault="00050CCF" w:rsidP="004E6B61">
      <w:pPr>
        <w:keepNext/>
      </w:pPr>
      <w:r w:rsidRPr="000E32C5">
        <w:rPr>
          <w:noProof/>
        </w:rPr>
        <w:drawing>
          <wp:inline distT="0" distB="0" distL="0" distR="0" wp14:anchorId="73A2412E" wp14:editId="32AB7447">
            <wp:extent cx="5486400" cy="2735580"/>
            <wp:effectExtent l="0" t="0" r="0" b="7620"/>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rsidR="00050CCF" w:rsidRDefault="00050CCF" w:rsidP="004E6B61">
      <w:pPr>
        <w:pStyle w:val="Caption"/>
      </w:pPr>
      <w:bookmarkStart w:id="110" w:name="_Toc5375555"/>
      <w:bookmarkStart w:id="111" w:name="_Toc18499720"/>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5</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Displacement Predicted by Coupled Model and Decoupled Model</w:t>
      </w:r>
      <w:bookmarkEnd w:id="110"/>
      <w:bookmarkEnd w:id="111"/>
    </w:p>
    <w:p w:rsidR="00050CCF" w:rsidRDefault="00050CCF" w:rsidP="004E6B61">
      <w:pPr>
        <w:keepNext/>
      </w:pPr>
      <w:r>
        <w:rPr>
          <w:noProof/>
        </w:rPr>
        <w:drawing>
          <wp:inline distT="0" distB="0" distL="0" distR="0" wp14:anchorId="7698974A" wp14:editId="56F0E75F">
            <wp:extent cx="5486400" cy="2743200"/>
            <wp:effectExtent l="0" t="0" r="0" b="0"/>
            <wp:docPr id="1031" name="Chart 1031">
              <a:extLst xmlns:a="http://schemas.openxmlformats.org/drawingml/2006/main">
                <a:ext uri="{FF2B5EF4-FFF2-40B4-BE49-F238E27FC236}">
                  <a16:creationId xmlns:a16="http://schemas.microsoft.com/office/drawing/2014/main" id="{19C1C3B8-BD8B-4C1A-A070-29C0717178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050CCF" w:rsidRDefault="00050CCF" w:rsidP="004B0F1F">
      <w:pPr>
        <w:pStyle w:val="Caption"/>
      </w:pPr>
      <w:bookmarkStart w:id="112" w:name="_Toc5375556"/>
      <w:bookmarkStart w:id="113" w:name="_Toc18499721"/>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5</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4</w:t>
      </w:r>
      <w:r>
        <w:rPr>
          <w:noProof/>
        </w:rPr>
        <w:fldChar w:fldCharType="end"/>
      </w:r>
      <w:r>
        <w:t>: Difference between Displacement from Coupled Model and Uncoupled Model as a Percent of Maximum</w:t>
      </w:r>
      <w:bookmarkEnd w:id="112"/>
      <w:bookmarkEnd w:id="113"/>
    </w:p>
    <w:p w:rsidR="00050CCF" w:rsidRDefault="00050CCF" w:rsidP="004E6B61">
      <w:pPr>
        <w:keepNext/>
      </w:pPr>
      <w:r>
        <w:rPr>
          <w:noProof/>
        </w:rPr>
        <w:drawing>
          <wp:inline distT="0" distB="0" distL="0" distR="0" wp14:anchorId="72E8FA28" wp14:editId="6ED1B7C8">
            <wp:extent cx="5486400" cy="2743200"/>
            <wp:effectExtent l="0" t="0" r="0" b="0"/>
            <wp:docPr id="1032" name="Chart 1032">
              <a:extLst xmlns:a="http://schemas.openxmlformats.org/drawingml/2006/main">
                <a:ext uri="{FF2B5EF4-FFF2-40B4-BE49-F238E27FC236}">
                  <a16:creationId xmlns:a16="http://schemas.microsoft.com/office/drawing/2014/main" id="{7103DF06-77AF-460A-B46F-C364D3380A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r>
        <w:rPr>
          <w:noProof/>
        </w:rPr>
        <w:t xml:space="preserve"> </w:t>
      </w:r>
    </w:p>
    <w:p w:rsidR="00050CCF" w:rsidRDefault="00050CCF" w:rsidP="004B0F1F">
      <w:pPr>
        <w:pStyle w:val="Caption"/>
      </w:pPr>
      <w:bookmarkStart w:id="114" w:name="_Toc5375557"/>
      <w:bookmarkStart w:id="115" w:name="_Toc18499722"/>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5</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5</w:t>
      </w:r>
      <w:r>
        <w:rPr>
          <w:noProof/>
        </w:rPr>
        <w:fldChar w:fldCharType="end"/>
      </w:r>
      <w:r>
        <w:t>: Difference between Contact Force from Coupled Model and Uncoupled Model as a Percent of Vehicle Weight</w:t>
      </w:r>
      <w:bookmarkEnd w:id="114"/>
      <w:bookmarkEnd w:id="115"/>
    </w:p>
    <w:p w:rsidR="00050CCF" w:rsidRDefault="00050CCF" w:rsidP="004E6B61">
      <w:r>
        <w:t xml:space="preserve">The displacement difference plot above was computed by dividing the difference by the maximum displacement predicted by the coupled model. The contact force difference plot above was computed by dividing the difference by the static weight of the vehicle. The difference between the maximum predicted displacements and the mean-absolute-error between the displacements predicted by the coupled and decoupled models are summarized in the following table. </w:t>
      </w:r>
    </w:p>
    <w:p w:rsidR="00050CCF" w:rsidRDefault="00050CCF" w:rsidP="00EF2AC1">
      <w:pPr>
        <w:pStyle w:val="Caption"/>
        <w:keepNext/>
      </w:pPr>
      <w:bookmarkStart w:id="116" w:name="_Toc5375404"/>
      <w:bookmarkStart w:id="117" w:name="_Toc18499568"/>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5</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2</w:t>
      </w:r>
      <w:r>
        <w:rPr>
          <w:noProof/>
        </w:rPr>
        <w:fldChar w:fldCharType="end"/>
      </w:r>
      <w:r>
        <w:t>: Difference between Predicted Midspan Displacement for Coupled and Decoupled Models</w:t>
      </w:r>
      <w:bookmarkEnd w:id="116"/>
      <w:bookmarkEnd w:id="117"/>
    </w:p>
    <w:tbl>
      <w:tblPr>
        <w:tblStyle w:val="TableGrid"/>
        <w:tblW w:w="0" w:type="auto"/>
        <w:jc w:val="center"/>
        <w:tblLook w:val="04A0" w:firstRow="1" w:lastRow="0" w:firstColumn="1" w:lastColumn="0" w:noHBand="0" w:noVBand="1"/>
      </w:tblPr>
      <w:tblGrid>
        <w:gridCol w:w="1218"/>
        <w:gridCol w:w="1218"/>
        <w:gridCol w:w="985"/>
        <w:gridCol w:w="1162"/>
        <w:gridCol w:w="906"/>
      </w:tblGrid>
      <w:tr w:rsidR="00050CCF" w:rsidTr="007D13A6">
        <w:trPr>
          <w:jc w:val="center"/>
        </w:trPr>
        <w:tc>
          <w:tcPr>
            <w:tcW w:w="1218" w:type="dxa"/>
          </w:tcPr>
          <w:p w:rsidR="00050CCF" w:rsidRDefault="00050CCF" w:rsidP="007D13A6">
            <w:pPr>
              <w:pStyle w:val="squish"/>
              <w:jc w:val="center"/>
            </w:pPr>
            <w:r>
              <w:t>Max Coupled Model (in)</w:t>
            </w:r>
          </w:p>
        </w:tc>
        <w:tc>
          <w:tcPr>
            <w:tcW w:w="1218" w:type="dxa"/>
            <w:vAlign w:val="center"/>
          </w:tcPr>
          <w:p w:rsidR="00050CCF" w:rsidRDefault="00050CCF" w:rsidP="007D13A6">
            <w:pPr>
              <w:pStyle w:val="squish"/>
              <w:jc w:val="center"/>
            </w:pPr>
            <w:r>
              <w:t>Max Decoupled Model (in)</w:t>
            </w:r>
          </w:p>
        </w:tc>
        <w:tc>
          <w:tcPr>
            <w:tcW w:w="985" w:type="dxa"/>
            <w:vAlign w:val="center"/>
          </w:tcPr>
          <w:p w:rsidR="00050CCF" w:rsidRDefault="00050CCF" w:rsidP="007D13A6">
            <w:pPr>
              <w:pStyle w:val="squish"/>
              <w:jc w:val="center"/>
            </w:pPr>
            <w:r>
              <w:t xml:space="preserve">% Diff. </w:t>
            </w:r>
          </w:p>
        </w:tc>
        <w:tc>
          <w:tcPr>
            <w:tcW w:w="1162" w:type="dxa"/>
            <w:vAlign w:val="center"/>
          </w:tcPr>
          <w:p w:rsidR="00050CCF" w:rsidRDefault="00050CCF" w:rsidP="007D13A6">
            <w:pPr>
              <w:pStyle w:val="squish"/>
              <w:jc w:val="center"/>
            </w:pPr>
            <w:r>
              <w:t>MAE</w:t>
            </w:r>
          </w:p>
        </w:tc>
        <w:tc>
          <w:tcPr>
            <w:tcW w:w="906" w:type="dxa"/>
            <w:vAlign w:val="center"/>
          </w:tcPr>
          <w:p w:rsidR="00050CCF" w:rsidRDefault="00050CCF" w:rsidP="007D13A6">
            <w:pPr>
              <w:pStyle w:val="squish"/>
              <w:jc w:val="center"/>
            </w:pPr>
            <w:r>
              <w:t>%MAE</w:t>
            </w:r>
          </w:p>
        </w:tc>
      </w:tr>
      <w:tr w:rsidR="00050CCF" w:rsidTr="000330D3">
        <w:trPr>
          <w:jc w:val="center"/>
        </w:trPr>
        <w:tc>
          <w:tcPr>
            <w:tcW w:w="1218" w:type="dxa"/>
            <w:vAlign w:val="center"/>
          </w:tcPr>
          <w:p w:rsidR="00050CCF" w:rsidRDefault="00050CCF" w:rsidP="000330D3">
            <w:pPr>
              <w:pStyle w:val="squish"/>
              <w:jc w:val="center"/>
            </w:pPr>
            <w:r>
              <w:t>-0.7689</w:t>
            </w:r>
          </w:p>
        </w:tc>
        <w:tc>
          <w:tcPr>
            <w:tcW w:w="1218" w:type="dxa"/>
            <w:vAlign w:val="center"/>
          </w:tcPr>
          <w:p w:rsidR="00050CCF" w:rsidRDefault="00050CCF" w:rsidP="000330D3">
            <w:pPr>
              <w:pStyle w:val="squish"/>
              <w:jc w:val="center"/>
            </w:pPr>
            <w:r>
              <w:t>-1.1944</w:t>
            </w:r>
          </w:p>
        </w:tc>
        <w:tc>
          <w:tcPr>
            <w:tcW w:w="985" w:type="dxa"/>
            <w:vAlign w:val="center"/>
          </w:tcPr>
          <w:p w:rsidR="00050CCF" w:rsidRDefault="00050CCF" w:rsidP="000330D3">
            <w:pPr>
              <w:pStyle w:val="squish"/>
              <w:jc w:val="center"/>
            </w:pPr>
            <w:r>
              <w:t>55.34%</w:t>
            </w:r>
          </w:p>
        </w:tc>
        <w:tc>
          <w:tcPr>
            <w:tcW w:w="1162" w:type="dxa"/>
            <w:vAlign w:val="center"/>
          </w:tcPr>
          <w:p w:rsidR="00050CCF" w:rsidRDefault="00050CCF" w:rsidP="000330D3">
            <w:pPr>
              <w:pStyle w:val="squish"/>
              <w:jc w:val="center"/>
            </w:pPr>
            <w:r>
              <w:t>0.2793</w:t>
            </w:r>
          </w:p>
        </w:tc>
        <w:tc>
          <w:tcPr>
            <w:tcW w:w="906" w:type="dxa"/>
            <w:vAlign w:val="center"/>
          </w:tcPr>
          <w:p w:rsidR="00050CCF" w:rsidRDefault="00050CCF" w:rsidP="000330D3">
            <w:pPr>
              <w:pStyle w:val="squish"/>
              <w:jc w:val="center"/>
            </w:pPr>
            <w:r>
              <w:t>36.33%</w:t>
            </w:r>
          </w:p>
        </w:tc>
      </w:tr>
    </w:tbl>
    <w:p w:rsidR="00050CCF" w:rsidRDefault="00050CCF" w:rsidP="009A5114">
      <w:r>
        <w:t xml:space="preserve">Despite the simplicity of the model used to obtain the above results, it is still effective at modelling the exchange of energy between the two systems. As can be seen, decoupling the bridge and vehicle in simulations reduces the accuracy of the analysis and tends to overestimate the bridge response, especially at higher levels of amplification. This is because the uncoupled model fails to consider the influence of bridge motion on the vehicle contact force. </w:t>
      </w:r>
    </w:p>
    <w:p w:rsidR="00050CCF" w:rsidRDefault="00050CCF" w:rsidP="009A5114">
      <w:r>
        <w:t xml:space="preserve">The roadway profile may be thought of as having a thickness equal to the difference between the roadway surface elevation and the mean surface elevation. When that profile is on a rigid roadway, the entire thickness imposed by the profile must be accommodated by the vehicle (i.e. only the vehicle can displace vertically). However, when that the profile is on a bridge, a portion of that imposed thickness is accommodated by the bridge, as it is accelerated by the resulting force. Therefore, the total displacement imposed on the vehicle suspension is reduced, thereby reducing the contact force. </w:t>
      </w:r>
    </w:p>
    <w:p w:rsidR="00050CCF" w:rsidRDefault="00050CCF" w:rsidP="009A5114">
      <w:r>
        <w:t>In the case of the decoupled model, the contact force is overestimated because the roadway is assumed to be rigid and the reduction neglected. It is therefore recommended that any simulation of bridges under vehicle crossings include the interaction of the two systems if accurate prediction of bridge responses is desired.</w:t>
      </w:r>
    </w:p>
    <w:p w:rsidR="00050CCF" w:rsidRDefault="00050CCF" w:rsidP="00E114B1">
      <w:pPr>
        <w:pStyle w:val="Heading3"/>
      </w:pPr>
      <w:r>
        <w:t>Approach Profile</w:t>
      </w:r>
    </w:p>
    <w:p w:rsidR="00050CCF" w:rsidRDefault="00050CCF" w:rsidP="007643E3">
      <w:r>
        <w:t xml:space="preserve">The vehicle model used in the previous study (10% damping) was again utilized to examine how long of an approach length was necessary when performing simulations of vehicle-bridge interaction. This question can be answered by determining the time required for profile induced motion to damp out. </w:t>
      </w:r>
    </w:p>
    <w:p w:rsidR="00050CCF" w:rsidRDefault="00050CCF" w:rsidP="007643E3">
      <w:r>
        <w:t xml:space="preserve">The maximum displacement experienced by the vehicle in the decoupled model for the simulations performed in the previous section was taken as initial conditions for an additional simulation with the same vehicle model. The vehicle was allowed to free vibrate, essentially simulating a “pull-release”. The resulting contact force is plotted below as a fraction of the static vehicle weight (contact force amplification). </w:t>
      </w:r>
    </w:p>
    <w:p w:rsidR="00050CCF" w:rsidRDefault="00050CCF" w:rsidP="00731248">
      <w:pPr>
        <w:keepNext/>
      </w:pPr>
      <w:r w:rsidRPr="00C1238E">
        <w:rPr>
          <w:noProof/>
        </w:rPr>
        <w:drawing>
          <wp:inline distT="0" distB="0" distL="0" distR="0" wp14:anchorId="7E84592E" wp14:editId="365E3EB6">
            <wp:extent cx="5486400" cy="2735580"/>
            <wp:effectExtent l="0" t="0" r="0" b="7620"/>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rsidR="00050CCF" w:rsidRPr="007643E3" w:rsidRDefault="00050CCF" w:rsidP="00731248">
      <w:pPr>
        <w:pStyle w:val="Caption"/>
      </w:pPr>
      <w:bookmarkStart w:id="118" w:name="_Toc5375558"/>
      <w:bookmarkStart w:id="119" w:name="_Toc18499723"/>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5</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6</w:t>
      </w:r>
      <w:r>
        <w:rPr>
          <w:noProof/>
        </w:rPr>
        <w:fldChar w:fldCharType="end"/>
      </w:r>
      <w:r>
        <w:t>: Free Decay of Vehicle Contact Force</w:t>
      </w:r>
      <w:bookmarkEnd w:id="118"/>
      <w:bookmarkEnd w:id="119"/>
    </w:p>
    <w:p w:rsidR="00050CCF" w:rsidRDefault="00050CCF" w:rsidP="007643E3">
      <w:r>
        <w:t>After 1.8 seconds the peak amplification falls below 10% amplification. At highway speeds of 75 mph (120 kmh) this 1.8 seconds requires 200 feet (60 m) of roadway. While it is unlikely that these extreme conditions (due to the roughness of the profile used in simulations) would be present on real life</w:t>
      </w:r>
      <w:r w:rsidRPr="00731248">
        <w:t xml:space="preserve"> </w:t>
      </w:r>
      <w:r>
        <w:t xml:space="preserve">bridges, this length provides a conservative upper bound for approach roadway length to be used in simulations with measured profiles. </w:t>
      </w:r>
    </w:p>
    <w:p w:rsidR="00050CCF" w:rsidRDefault="00050CCF" w:rsidP="009A5114">
      <w:pPr>
        <w:pStyle w:val="Heading3"/>
      </w:pPr>
      <w:r>
        <w:t>Influential System Parameters</w:t>
      </w:r>
    </w:p>
    <w:p w:rsidR="00050CCF" w:rsidRDefault="00050CCF" w:rsidP="009A5114">
      <w:r>
        <w:t>Many studies on vehicle-bridge interaction will examine the role of parameters separately, and it was the original intention to organize this study in a similar manner. However, as it will soon be made clear, the parameters that effect VBI are interdependent. The following section therefore seeks to demonstrate and characterize the interdependency by first examining roadway profile which the case study showed to be critical to VBI and dynamic amplification.</w:t>
      </w:r>
    </w:p>
    <w:p w:rsidR="00050CCF" w:rsidRDefault="00050CCF" w:rsidP="009A5114">
      <w:r>
        <w:t xml:space="preserve">A given profile is composed of elevation changes over the length of the roadway. This surface may be approximated by a summation of harmonic functions, and thus spectral analysis may be performed in much the same way as was done for acceleration data. The profile can therefore be described by its spatial frequency (cycles per unit distance) content. When a vehicle travels over a harmonic profile, the elevation change experienced at the vehicle’s location is harmonic with a frequency determined by the velocity of the vehicle. A profile with a given spatial frequency will therefore induce a force that acts on the vehicle with a frequency equal to the product of the spatial frequency and vehicle velocity. Therefore, the effect of profile is dependent on the velocity of the vehicle. </w:t>
      </w:r>
    </w:p>
    <w:p w:rsidR="00050CCF" w:rsidRDefault="00050CCF" w:rsidP="009A5114">
      <w:r w:rsidRPr="003B4A17">
        <w:t>Several simulations with a 3D FE</w:t>
      </w:r>
      <w:r>
        <w:t xml:space="preserve"> </w:t>
      </w:r>
      <w:r w:rsidRPr="003B4A17">
        <w:t>model</w:t>
      </w:r>
      <w:r>
        <w:t xml:space="preserve"> (</w:t>
      </w:r>
      <w:hyperlink w:anchor="_140ft._Bridge" w:history="1">
        <w:r w:rsidRPr="008319D0">
          <w:rPr>
            <w:rStyle w:val="Hyperlink"/>
          </w:rPr>
          <w:t>140ft</w:t>
        </w:r>
      </w:hyperlink>
      <w:r>
        <w:t>; single-span)</w:t>
      </w:r>
      <w:r w:rsidRPr="003B4A17">
        <w:t xml:space="preserve"> were performed for a sinusoidal profile with 30-foot wavelength and ½ in. amplitude. </w:t>
      </w:r>
      <w:r>
        <w:t xml:space="preserve">The bridge model had the first and second natural frequencies between 2.2 and 2.5 Hz, while the first natural frequency of the vehicle model was 2.8 Hz. The plot below shows the peak vehicle and bridge response at different vehicle speeds and the resulting forcing frequencies. It is no surprise that the peak responses occur at speeds that induce a forcing frequency that matches their respective natural frequency. </w:t>
      </w:r>
    </w:p>
    <w:p w:rsidR="00050CCF" w:rsidRDefault="00050CCF" w:rsidP="005779E8">
      <w:pPr>
        <w:keepNext/>
        <w:jc w:val="center"/>
      </w:pPr>
      <w:r>
        <w:rPr>
          <w:noProof/>
        </w:rPr>
        <w:drawing>
          <wp:inline distT="0" distB="0" distL="0" distR="0" wp14:anchorId="58988F7A" wp14:editId="6FC52079">
            <wp:extent cx="4572000" cy="2743200"/>
            <wp:effectExtent l="0" t="0" r="0" b="0"/>
            <wp:docPr id="80" name="Chart 80">
              <a:extLst xmlns:a="http://schemas.openxmlformats.org/drawingml/2006/main">
                <a:ext uri="{FF2B5EF4-FFF2-40B4-BE49-F238E27FC236}">
                  <a16:creationId xmlns:a16="http://schemas.microsoft.com/office/drawing/2014/main" id="{00000000-0008-0000-03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050CCF" w:rsidRDefault="00050CCF" w:rsidP="005779E8">
      <w:pPr>
        <w:pStyle w:val="Caption"/>
      </w:pPr>
      <w:bookmarkStart w:id="120" w:name="_Toc5375559"/>
      <w:bookmarkStart w:id="121" w:name="_Toc18499724"/>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5</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7</w:t>
      </w:r>
      <w:r>
        <w:rPr>
          <w:noProof/>
        </w:rPr>
        <w:fldChar w:fldCharType="end"/>
      </w:r>
      <w:r>
        <w:t>: Effect of Vehicle Forcing Frequency on Bridge Displacement and Vehicle Contact Force</w:t>
      </w:r>
      <w:bookmarkEnd w:id="120"/>
      <w:bookmarkEnd w:id="121"/>
    </w:p>
    <w:p w:rsidR="00050CCF" w:rsidRDefault="00050CCF" w:rsidP="009A5114">
      <w:r>
        <w:t xml:space="preserve">The bridge displacement amplification was calculated by dividing the maximum midspan displacement by the static bridge displacement. The vehicle contact force amplification was calculated by dividing the maximum contact force by the vehicle’s static weight. </w:t>
      </w:r>
    </w:p>
    <w:p w:rsidR="00050CCF" w:rsidRDefault="00050CCF" w:rsidP="009A5114">
      <w:pPr>
        <w:pStyle w:val="Heading4"/>
      </w:pPr>
      <w:r>
        <w:t>Multi-dimensional parametric study</w:t>
      </w:r>
    </w:p>
    <w:p w:rsidR="00050CCF" w:rsidRDefault="00050CCF" w:rsidP="009A5114">
      <w:r>
        <w:t xml:space="preserve">Additional simulations were performed with the simplified state-space model. Vehicle stiffness was varied to produce vehicle models with natural frequencies ranging from 2 to 5 Hz. Bridge stiffness was also varied to produce bridge models with natural frequencies of the same range. Simulations were performed with the same harmonic profile with a wavelength of 30 ft. Vehicle speeds ranged from 540 to 2400 in/sec (10-136 mph) to produce forcing frequencies between 1.5 and 6.7 Hz. </w:t>
      </w:r>
    </w:p>
    <w:p w:rsidR="00050CCF" w:rsidRDefault="00050CCF" w:rsidP="005779E8">
      <w:pPr>
        <w:pStyle w:val="Caption"/>
        <w:keepNext/>
      </w:pPr>
      <w:bookmarkStart w:id="122" w:name="_Toc5375405"/>
      <w:bookmarkStart w:id="123" w:name="_Toc18499569"/>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5</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3</w:t>
      </w:r>
      <w:r>
        <w:rPr>
          <w:noProof/>
        </w:rPr>
        <w:fldChar w:fldCharType="end"/>
      </w:r>
      <w:r>
        <w:t>: Bridge Attributes for Parametric Study</w:t>
      </w:r>
      <w:bookmarkEnd w:id="122"/>
      <w:bookmarkEnd w:id="123"/>
    </w:p>
    <w:tbl>
      <w:tblPr>
        <w:tblW w:w="7235" w:type="dxa"/>
        <w:jc w:val="center"/>
        <w:tblLook w:val="04A0" w:firstRow="1" w:lastRow="0" w:firstColumn="1" w:lastColumn="0" w:noHBand="0" w:noVBand="1"/>
      </w:tblPr>
      <w:tblGrid>
        <w:gridCol w:w="1643"/>
        <w:gridCol w:w="1158"/>
        <w:gridCol w:w="1158"/>
        <w:gridCol w:w="1158"/>
        <w:gridCol w:w="1158"/>
        <w:gridCol w:w="960"/>
      </w:tblGrid>
      <w:tr w:rsidR="00050CCF" w:rsidRPr="00851911" w:rsidTr="00217ECF">
        <w:trPr>
          <w:trHeight w:val="288"/>
          <w:jc w:val="center"/>
        </w:trPr>
        <w:tc>
          <w:tcPr>
            <w:tcW w:w="1643" w:type="dxa"/>
            <w:tcBorders>
              <w:top w:val="nil"/>
              <w:left w:val="nil"/>
              <w:bottom w:val="nil"/>
              <w:right w:val="single" w:sz="4" w:space="0" w:color="auto"/>
            </w:tcBorders>
            <w:shd w:val="clear" w:color="auto" w:fill="auto"/>
            <w:noWrap/>
            <w:vAlign w:val="bottom"/>
            <w:hideMark/>
          </w:tcPr>
          <w:p w:rsidR="00050CCF" w:rsidRPr="00851911" w:rsidRDefault="00050CCF" w:rsidP="00217ECF">
            <w:pPr>
              <w:pStyle w:val="squish"/>
            </w:pPr>
          </w:p>
        </w:tc>
        <w:tc>
          <w:tcPr>
            <w:tcW w:w="11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 xml:space="preserve">Bridge </w:t>
            </w:r>
            <w:r>
              <w:rPr>
                <w:rFonts w:ascii="Calibri" w:hAnsi="Calibri" w:cs="Calibri"/>
                <w:color w:val="000000"/>
              </w:rPr>
              <w:t>1</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2</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4</w:t>
            </w:r>
          </w:p>
        </w:tc>
        <w:tc>
          <w:tcPr>
            <w:tcW w:w="960" w:type="dxa"/>
            <w:tcBorders>
              <w:top w:val="nil"/>
              <w:left w:val="nil"/>
              <w:bottom w:val="nil"/>
              <w:right w:val="nil"/>
            </w:tcBorders>
            <w:shd w:val="clear" w:color="auto" w:fill="auto"/>
            <w:noWrap/>
            <w:vAlign w:val="bottom"/>
            <w:hideMark/>
          </w:tcPr>
          <w:p w:rsidR="00050CCF" w:rsidRPr="00851911" w:rsidRDefault="00050CCF" w:rsidP="00217ECF">
            <w:pPr>
              <w:pStyle w:val="squish"/>
              <w:rPr>
                <w:rFonts w:ascii="Calibri" w:hAnsi="Calibri" w:cs="Calibri"/>
                <w:color w:val="000000"/>
              </w:rPr>
            </w:pPr>
          </w:p>
        </w:tc>
      </w:tr>
      <w:tr w:rsidR="00050CCF" w:rsidRPr="00851911" w:rsidTr="00217ECF">
        <w:trPr>
          <w:trHeight w:val="288"/>
          <w:jc w:val="center"/>
        </w:trPr>
        <w:tc>
          <w:tcPr>
            <w:tcW w:w="16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Span Length</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100</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ft</w:t>
            </w:r>
          </w:p>
        </w:tc>
      </w:tr>
      <w:tr w:rsidR="00050CCF" w:rsidRPr="00851911" w:rsidTr="00217ECF">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Mass</w:t>
            </w:r>
            <w:r>
              <w:rPr>
                <w:rFonts w:ascii="Calibri" w:hAnsi="Calibri" w:cs="Calibri"/>
                <w:color w:val="000000"/>
              </w:rPr>
              <w:t xml:space="preserve"> (total)</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2000</w:t>
            </w:r>
          </w:p>
        </w:tc>
        <w:tc>
          <w:tcPr>
            <w:tcW w:w="960" w:type="dxa"/>
            <w:tcBorders>
              <w:top w:val="nil"/>
              <w:left w:val="nil"/>
              <w:bottom w:val="single" w:sz="4" w:space="0" w:color="auto"/>
              <w:right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slinch</w:t>
            </w:r>
          </w:p>
        </w:tc>
      </w:tr>
      <w:tr w:rsidR="00050CCF" w:rsidRPr="00851911" w:rsidTr="00217ECF">
        <w:trPr>
          <w:trHeight w:val="324"/>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EI</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5.603E+12</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1.261E+1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2.241E+1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3.502E+13</w:t>
            </w:r>
          </w:p>
        </w:tc>
        <w:tc>
          <w:tcPr>
            <w:tcW w:w="960" w:type="dxa"/>
            <w:tcBorders>
              <w:top w:val="nil"/>
              <w:left w:val="nil"/>
              <w:bottom w:val="single" w:sz="4" w:space="0" w:color="auto"/>
              <w:right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lb-in</w:t>
            </w:r>
            <w:r w:rsidRPr="00851911">
              <w:rPr>
                <w:rFonts w:ascii="Calibri" w:hAnsi="Calibri" w:cs="Calibri"/>
                <w:color w:val="000000"/>
                <w:vertAlign w:val="superscript"/>
              </w:rPr>
              <w:t>2</w:t>
            </w:r>
          </w:p>
        </w:tc>
      </w:tr>
      <w:tr w:rsidR="00050CCF" w:rsidRPr="00851911" w:rsidTr="00217ECF">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Pr>
                <w:rFonts w:ascii="Calibri" w:hAnsi="Calibri" w:cs="Calibri"/>
                <w:color w:val="000000"/>
              </w:rPr>
              <w:t>Damping Ratio</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 </w:t>
            </w:r>
          </w:p>
        </w:tc>
      </w:tr>
      <w:tr w:rsidR="00050CCF" w:rsidRPr="00851911" w:rsidTr="00217ECF">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Pr>
                <w:rFonts w:ascii="Calibri" w:hAnsi="Calibri" w:cs="Calibri"/>
                <w:color w:val="000000"/>
              </w:rPr>
              <w:t>1</w:t>
            </w:r>
            <w:r w:rsidRPr="00851911">
              <w:rPr>
                <w:rFonts w:ascii="Calibri" w:hAnsi="Calibri" w:cs="Calibri"/>
                <w:color w:val="000000"/>
                <w:vertAlign w:val="superscript"/>
              </w:rPr>
              <w:t>st</w:t>
            </w:r>
            <w:r>
              <w:rPr>
                <w:rFonts w:ascii="Calibri" w:hAnsi="Calibri" w:cs="Calibri"/>
                <w:color w:val="000000"/>
              </w:rPr>
              <w:t xml:space="preserve"> Nat. Freq.</w:t>
            </w:r>
          </w:p>
        </w:tc>
        <w:tc>
          <w:tcPr>
            <w:tcW w:w="1158" w:type="dxa"/>
            <w:tcBorders>
              <w:top w:val="nil"/>
              <w:left w:val="nil"/>
              <w:bottom w:val="single" w:sz="4" w:space="0" w:color="auto"/>
              <w:right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2</w:t>
            </w:r>
          </w:p>
        </w:tc>
        <w:tc>
          <w:tcPr>
            <w:tcW w:w="1158" w:type="dxa"/>
            <w:tcBorders>
              <w:top w:val="nil"/>
              <w:left w:val="nil"/>
              <w:bottom w:val="single" w:sz="4" w:space="0" w:color="auto"/>
              <w:right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3</w:t>
            </w:r>
          </w:p>
        </w:tc>
        <w:tc>
          <w:tcPr>
            <w:tcW w:w="1158" w:type="dxa"/>
            <w:tcBorders>
              <w:top w:val="nil"/>
              <w:left w:val="nil"/>
              <w:bottom w:val="single" w:sz="4" w:space="0" w:color="auto"/>
              <w:right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4</w:t>
            </w:r>
          </w:p>
        </w:tc>
        <w:tc>
          <w:tcPr>
            <w:tcW w:w="1158" w:type="dxa"/>
            <w:tcBorders>
              <w:top w:val="nil"/>
              <w:left w:val="nil"/>
              <w:bottom w:val="single" w:sz="4" w:space="0" w:color="auto"/>
              <w:right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5</w:t>
            </w:r>
          </w:p>
        </w:tc>
        <w:tc>
          <w:tcPr>
            <w:tcW w:w="960" w:type="dxa"/>
            <w:tcBorders>
              <w:top w:val="nil"/>
              <w:left w:val="nil"/>
              <w:bottom w:val="single" w:sz="4" w:space="0" w:color="auto"/>
              <w:right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Hz</w:t>
            </w:r>
          </w:p>
        </w:tc>
      </w:tr>
    </w:tbl>
    <w:p w:rsidR="00050CCF" w:rsidRDefault="00050CCF" w:rsidP="009A5114"/>
    <w:p w:rsidR="00050CCF" w:rsidRDefault="00050CCF" w:rsidP="005779E8">
      <w:pPr>
        <w:pStyle w:val="Caption"/>
        <w:keepNext/>
      </w:pPr>
      <w:bookmarkStart w:id="124" w:name="_Toc5375406"/>
      <w:bookmarkStart w:id="125" w:name="_Toc18499570"/>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5</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4</w:t>
      </w:r>
      <w:r>
        <w:rPr>
          <w:noProof/>
        </w:rPr>
        <w:fldChar w:fldCharType="end"/>
      </w:r>
      <w:r>
        <w:t>: Vehicle Attributes for Parametric Study</w:t>
      </w:r>
      <w:bookmarkEnd w:id="124"/>
      <w:bookmarkEnd w:id="125"/>
    </w:p>
    <w:tbl>
      <w:tblPr>
        <w:tblW w:w="6506" w:type="dxa"/>
        <w:jc w:val="center"/>
        <w:tblBorders>
          <w:insideH w:val="single" w:sz="4" w:space="0" w:color="auto"/>
          <w:insideV w:val="single" w:sz="4" w:space="0" w:color="auto"/>
        </w:tblBorders>
        <w:tblLook w:val="04A0" w:firstRow="1" w:lastRow="0" w:firstColumn="1" w:lastColumn="0" w:noHBand="0" w:noVBand="1"/>
      </w:tblPr>
      <w:tblGrid>
        <w:gridCol w:w="1643"/>
        <w:gridCol w:w="960"/>
        <w:gridCol w:w="960"/>
        <w:gridCol w:w="1053"/>
        <w:gridCol w:w="1053"/>
        <w:gridCol w:w="837"/>
      </w:tblGrid>
      <w:tr w:rsidR="00050CCF" w:rsidRPr="00851911" w:rsidTr="00217ECF">
        <w:trPr>
          <w:trHeight w:val="288"/>
          <w:jc w:val="center"/>
        </w:trPr>
        <w:tc>
          <w:tcPr>
            <w:tcW w:w="1643" w:type="dxa"/>
            <w:tcBorders>
              <w:bottom w:val="single" w:sz="4" w:space="0" w:color="auto"/>
            </w:tcBorders>
            <w:shd w:val="clear" w:color="auto" w:fill="auto"/>
            <w:noWrap/>
            <w:vAlign w:val="bottom"/>
            <w:hideMark/>
          </w:tcPr>
          <w:p w:rsidR="00050CCF" w:rsidRPr="00851911" w:rsidRDefault="00050CCF" w:rsidP="00217ECF">
            <w:pPr>
              <w:pStyle w:val="squish"/>
            </w:pPr>
          </w:p>
        </w:tc>
        <w:tc>
          <w:tcPr>
            <w:tcW w:w="960" w:type="dxa"/>
            <w:tcBorders>
              <w:top w:val="single" w:sz="4" w:space="0" w:color="auto"/>
              <w:bottom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1</w:t>
            </w:r>
          </w:p>
        </w:tc>
        <w:tc>
          <w:tcPr>
            <w:tcW w:w="960" w:type="dxa"/>
            <w:tcBorders>
              <w:top w:val="single" w:sz="4" w:space="0" w:color="auto"/>
              <w:bottom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2</w:t>
            </w:r>
          </w:p>
        </w:tc>
        <w:tc>
          <w:tcPr>
            <w:tcW w:w="1053" w:type="dxa"/>
            <w:tcBorders>
              <w:top w:val="single" w:sz="4" w:space="0" w:color="auto"/>
              <w:bottom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3</w:t>
            </w:r>
          </w:p>
        </w:tc>
        <w:tc>
          <w:tcPr>
            <w:tcW w:w="1053" w:type="dxa"/>
            <w:tcBorders>
              <w:top w:val="single" w:sz="4" w:space="0" w:color="auto"/>
              <w:bottom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4</w:t>
            </w:r>
          </w:p>
        </w:tc>
        <w:tc>
          <w:tcPr>
            <w:tcW w:w="837" w:type="dxa"/>
            <w:tcBorders>
              <w:bottom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p>
        </w:tc>
      </w:tr>
      <w:tr w:rsidR="00050CCF" w:rsidRPr="00851911" w:rsidTr="00217ECF">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Mass</w:t>
            </w:r>
          </w:p>
        </w:tc>
        <w:tc>
          <w:tcPr>
            <w:tcW w:w="960" w:type="dxa"/>
            <w:tcBorders>
              <w:top w:val="single" w:sz="4" w:space="0" w:color="auto"/>
              <w:bottom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200</w:t>
            </w:r>
          </w:p>
        </w:tc>
        <w:tc>
          <w:tcPr>
            <w:tcW w:w="960" w:type="dxa"/>
            <w:tcBorders>
              <w:top w:val="single" w:sz="4" w:space="0" w:color="auto"/>
              <w:bottom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200</w:t>
            </w:r>
          </w:p>
        </w:tc>
        <w:tc>
          <w:tcPr>
            <w:tcW w:w="1053" w:type="dxa"/>
            <w:tcBorders>
              <w:top w:val="single" w:sz="4" w:space="0" w:color="auto"/>
              <w:bottom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200</w:t>
            </w:r>
          </w:p>
        </w:tc>
        <w:tc>
          <w:tcPr>
            <w:tcW w:w="1053" w:type="dxa"/>
            <w:tcBorders>
              <w:top w:val="single" w:sz="4" w:space="0" w:color="auto"/>
              <w:bottom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200</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slinch</w:t>
            </w:r>
          </w:p>
        </w:tc>
      </w:tr>
      <w:tr w:rsidR="00050CCF" w:rsidRPr="00851911" w:rsidTr="00217ECF">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spring k</w:t>
            </w:r>
          </w:p>
        </w:tc>
        <w:tc>
          <w:tcPr>
            <w:tcW w:w="960" w:type="dxa"/>
            <w:tcBorders>
              <w:top w:val="single" w:sz="4" w:space="0" w:color="auto"/>
              <w:bottom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31582.7</w:t>
            </w:r>
          </w:p>
        </w:tc>
        <w:tc>
          <w:tcPr>
            <w:tcW w:w="960" w:type="dxa"/>
            <w:tcBorders>
              <w:top w:val="single" w:sz="4" w:space="0" w:color="auto"/>
              <w:bottom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71061.2</w:t>
            </w:r>
          </w:p>
        </w:tc>
        <w:tc>
          <w:tcPr>
            <w:tcW w:w="1053" w:type="dxa"/>
            <w:tcBorders>
              <w:top w:val="single" w:sz="4" w:space="0" w:color="auto"/>
              <w:bottom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126330.9</w:t>
            </w:r>
          </w:p>
        </w:tc>
        <w:tc>
          <w:tcPr>
            <w:tcW w:w="1053" w:type="dxa"/>
            <w:tcBorders>
              <w:top w:val="single" w:sz="4" w:space="0" w:color="auto"/>
              <w:bottom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197392.1</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lb/in</w:t>
            </w:r>
          </w:p>
        </w:tc>
      </w:tr>
      <w:tr w:rsidR="00050CCF" w:rsidRPr="00851911" w:rsidTr="00217ECF">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Pr>
                <w:rFonts w:ascii="Calibri" w:hAnsi="Calibri" w:cs="Calibri"/>
                <w:color w:val="000000"/>
              </w:rPr>
              <w:t>Damping Ratio</w:t>
            </w:r>
          </w:p>
        </w:tc>
        <w:tc>
          <w:tcPr>
            <w:tcW w:w="960" w:type="dxa"/>
            <w:tcBorders>
              <w:top w:val="single" w:sz="4" w:space="0" w:color="auto"/>
              <w:bottom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10.0%</w:t>
            </w:r>
          </w:p>
        </w:tc>
        <w:tc>
          <w:tcPr>
            <w:tcW w:w="960" w:type="dxa"/>
            <w:tcBorders>
              <w:top w:val="single" w:sz="4" w:space="0" w:color="auto"/>
              <w:bottom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10.0%</w:t>
            </w:r>
          </w:p>
        </w:tc>
        <w:tc>
          <w:tcPr>
            <w:tcW w:w="1053" w:type="dxa"/>
            <w:tcBorders>
              <w:top w:val="single" w:sz="4" w:space="0" w:color="auto"/>
              <w:bottom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10.0%</w:t>
            </w:r>
          </w:p>
        </w:tc>
        <w:tc>
          <w:tcPr>
            <w:tcW w:w="1053" w:type="dxa"/>
            <w:tcBorders>
              <w:top w:val="single" w:sz="4" w:space="0" w:color="auto"/>
              <w:bottom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10.0%</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 </w:t>
            </w:r>
          </w:p>
        </w:tc>
      </w:tr>
      <w:tr w:rsidR="00050CCF" w:rsidRPr="00851911" w:rsidTr="00217ECF">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Pr>
                <w:rFonts w:ascii="Calibri" w:hAnsi="Calibri" w:cs="Calibri"/>
                <w:color w:val="000000"/>
              </w:rPr>
              <w:t>Nat. Freq.</w:t>
            </w:r>
          </w:p>
        </w:tc>
        <w:tc>
          <w:tcPr>
            <w:tcW w:w="960" w:type="dxa"/>
            <w:tcBorders>
              <w:top w:val="single" w:sz="4" w:space="0" w:color="auto"/>
              <w:bottom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2</w:t>
            </w:r>
          </w:p>
        </w:tc>
        <w:tc>
          <w:tcPr>
            <w:tcW w:w="960" w:type="dxa"/>
            <w:tcBorders>
              <w:top w:val="single" w:sz="4" w:space="0" w:color="auto"/>
              <w:bottom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3</w:t>
            </w:r>
          </w:p>
        </w:tc>
        <w:tc>
          <w:tcPr>
            <w:tcW w:w="1053" w:type="dxa"/>
            <w:tcBorders>
              <w:top w:val="single" w:sz="4" w:space="0" w:color="auto"/>
              <w:bottom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4</w:t>
            </w:r>
          </w:p>
        </w:tc>
        <w:tc>
          <w:tcPr>
            <w:tcW w:w="1053" w:type="dxa"/>
            <w:tcBorders>
              <w:top w:val="single" w:sz="4" w:space="0" w:color="auto"/>
              <w:bottom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5</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050CCF" w:rsidRPr="00851911" w:rsidRDefault="00050CCF" w:rsidP="00217ECF">
            <w:pPr>
              <w:pStyle w:val="squish"/>
              <w:rPr>
                <w:rFonts w:ascii="Calibri" w:hAnsi="Calibri" w:cs="Calibri"/>
                <w:color w:val="000000"/>
              </w:rPr>
            </w:pPr>
            <w:r w:rsidRPr="00851911">
              <w:rPr>
                <w:rFonts w:ascii="Calibri" w:hAnsi="Calibri" w:cs="Calibri"/>
                <w:color w:val="000000"/>
              </w:rPr>
              <w:t>Hz</w:t>
            </w:r>
          </w:p>
        </w:tc>
      </w:tr>
    </w:tbl>
    <w:p w:rsidR="00050CCF" w:rsidRDefault="00050CCF" w:rsidP="00217ECF">
      <w:r>
        <w:t>The following plots summarize the results of this parametric study.</w:t>
      </w:r>
    </w:p>
    <w:tbl>
      <w:tblPr>
        <w:tblStyle w:val="TableGrid"/>
        <w:tblW w:w="8107" w:type="dxa"/>
        <w:jc w:val="center"/>
        <w:tblBorders>
          <w:insideH w:val="none" w:sz="0" w:space="0" w:color="auto"/>
          <w:insideV w:val="none" w:sz="0" w:space="0" w:color="auto"/>
        </w:tblBorders>
        <w:tblLayout w:type="fixed"/>
        <w:tblCellMar>
          <w:top w:w="14" w:type="dxa"/>
          <w:left w:w="0" w:type="dxa"/>
          <w:right w:w="0" w:type="dxa"/>
        </w:tblCellMar>
        <w:tblLook w:val="04A0" w:firstRow="1" w:lastRow="0" w:firstColumn="1" w:lastColumn="0" w:noHBand="0" w:noVBand="1"/>
      </w:tblPr>
      <w:tblGrid>
        <w:gridCol w:w="455"/>
        <w:gridCol w:w="5040"/>
        <w:gridCol w:w="2222"/>
        <w:gridCol w:w="390"/>
      </w:tblGrid>
      <w:tr w:rsidR="00050CCF" w:rsidTr="000B5BCA">
        <w:trPr>
          <w:cantSplit/>
          <w:trHeight w:val="1134"/>
          <w:jc w:val="center"/>
        </w:trPr>
        <w:tc>
          <w:tcPr>
            <w:tcW w:w="455" w:type="dxa"/>
            <w:textDirection w:val="btLr"/>
            <w:vAlign w:val="center"/>
          </w:tcPr>
          <w:p w:rsidR="00050CCF" w:rsidRDefault="00050CCF" w:rsidP="00217ECF">
            <w:pPr>
              <w:pStyle w:val="squish"/>
              <w:ind w:left="113" w:right="113"/>
              <w:jc w:val="center"/>
            </w:pPr>
            <w:r>
              <w:t>Bridge Displacement Amplification</w:t>
            </w:r>
          </w:p>
        </w:tc>
        <w:tc>
          <w:tcPr>
            <w:tcW w:w="7262" w:type="dxa"/>
            <w:gridSpan w:val="2"/>
          </w:tcPr>
          <w:p w:rsidR="00050CCF" w:rsidRDefault="00050CCF" w:rsidP="00217ECF">
            <w:pPr>
              <w:pStyle w:val="squish"/>
              <w:jc w:val="center"/>
            </w:pPr>
            <w:r w:rsidRPr="00217ECF">
              <w:rPr>
                <w:noProof/>
              </w:rPr>
              <w:drawing>
                <wp:inline distT="0" distB="0" distL="0" distR="0" wp14:anchorId="787BA409" wp14:editId="3A50E4A2">
                  <wp:extent cx="4541520" cy="2735580"/>
                  <wp:effectExtent l="0" t="0" r="0" b="7620"/>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9">
                            <a:extLst>
                              <a:ext uri="{28A0092B-C50C-407E-A947-70E740481C1C}">
                                <a14:useLocalDpi xmlns:a14="http://schemas.microsoft.com/office/drawing/2010/main" val="0"/>
                              </a:ext>
                            </a:extLst>
                          </a:blip>
                          <a:srcRect l="10278" r="6944"/>
                          <a:stretch/>
                        </pic:blipFill>
                        <pic:spPr bwMode="auto">
                          <a:xfrm>
                            <a:off x="0" y="0"/>
                            <a:ext cx="4541520" cy="27355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0" w:type="dxa"/>
            <w:textDirection w:val="tbRl"/>
            <w:vAlign w:val="center"/>
          </w:tcPr>
          <w:p w:rsidR="00050CCF" w:rsidRDefault="00050CCF" w:rsidP="00217ECF">
            <w:pPr>
              <w:pStyle w:val="squish"/>
              <w:ind w:left="113" w:right="113"/>
              <w:jc w:val="center"/>
            </w:pPr>
            <w:r>
              <w:t>Vehicle Contact Force Amplification</w:t>
            </w:r>
          </w:p>
        </w:tc>
      </w:tr>
      <w:tr w:rsidR="00050CCF" w:rsidTr="000B5BCA">
        <w:trPr>
          <w:trHeight w:val="575"/>
          <w:jc w:val="center"/>
        </w:trPr>
        <w:tc>
          <w:tcPr>
            <w:tcW w:w="455" w:type="dxa"/>
          </w:tcPr>
          <w:p w:rsidR="00050CCF" w:rsidRDefault="00050CCF" w:rsidP="00217ECF">
            <w:pPr>
              <w:pStyle w:val="squish"/>
              <w:jc w:val="center"/>
            </w:pPr>
          </w:p>
        </w:tc>
        <w:tc>
          <w:tcPr>
            <w:tcW w:w="5040" w:type="dxa"/>
          </w:tcPr>
          <w:p w:rsidR="00050CCF" w:rsidRDefault="00050CCF" w:rsidP="00217ECF">
            <w:pPr>
              <w:pStyle w:val="squish"/>
              <w:ind w:right="264"/>
              <w:jc w:val="right"/>
            </w:pPr>
            <w:r>
              <w:t>Forcing Frequency (Hz)</w:t>
            </w:r>
          </w:p>
        </w:tc>
        <w:tc>
          <w:tcPr>
            <w:tcW w:w="2612" w:type="dxa"/>
            <w:gridSpan w:val="2"/>
          </w:tcPr>
          <w:p w:rsidR="00050CCF" w:rsidRDefault="00050CCF" w:rsidP="00217ECF">
            <w:pPr>
              <w:pStyle w:val="squish"/>
              <w:jc w:val="center"/>
            </w:pPr>
            <w:r>
              <w:rPr>
                <w:noProof/>
              </w:rPr>
              <w:drawing>
                <wp:anchor distT="0" distB="0" distL="114300" distR="114300" simplePos="0" relativeHeight="252043264" behindDoc="1" locked="0" layoutInCell="1" allowOverlap="1" wp14:anchorId="4C5FDBF7" wp14:editId="148666A7">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rsidR="00050CCF" w:rsidRDefault="00050CCF" w:rsidP="005779E8">
            <w:pPr>
              <w:pStyle w:val="squish"/>
              <w:keepNext/>
              <w:jc w:val="center"/>
            </w:pPr>
            <w:r>
              <w:t>Vehicle Response</w:t>
            </w:r>
          </w:p>
        </w:tc>
      </w:tr>
    </w:tbl>
    <w:p w:rsidR="00050CCF" w:rsidRDefault="00050CCF" w:rsidP="005779E8">
      <w:pPr>
        <w:pStyle w:val="Caption"/>
      </w:pPr>
      <w:bookmarkStart w:id="126" w:name="_Toc5375560"/>
      <w:bookmarkStart w:id="127" w:name="_Toc18499725"/>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5</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8</w:t>
      </w:r>
      <w:r>
        <w:rPr>
          <w:noProof/>
        </w:rPr>
        <w:fldChar w:fldCharType="end"/>
      </w:r>
      <w:r>
        <w:t>: Effect of Bridge and Vehicle Frequency on Bridge Displacement and Vehicle Contact Force (1/4)</w:t>
      </w:r>
      <w:bookmarkEnd w:id="126"/>
      <w:bookmarkEnd w:id="127"/>
    </w:p>
    <w:tbl>
      <w:tblPr>
        <w:tblStyle w:val="TableGrid"/>
        <w:tblW w:w="8180" w:type="dxa"/>
        <w:jc w:val="center"/>
        <w:tblBorders>
          <w:insideH w:val="none" w:sz="0" w:space="0" w:color="auto"/>
          <w:insideV w:val="none" w:sz="0" w:space="0" w:color="auto"/>
        </w:tblBorders>
        <w:tblLayout w:type="fixed"/>
        <w:tblCellMar>
          <w:top w:w="14" w:type="dxa"/>
          <w:left w:w="0" w:type="dxa"/>
          <w:right w:w="0" w:type="dxa"/>
        </w:tblCellMar>
        <w:tblLook w:val="04A0" w:firstRow="1" w:lastRow="0" w:firstColumn="1" w:lastColumn="0" w:noHBand="0" w:noVBand="1"/>
      </w:tblPr>
      <w:tblGrid>
        <w:gridCol w:w="455"/>
        <w:gridCol w:w="4860"/>
        <w:gridCol w:w="2480"/>
        <w:gridCol w:w="385"/>
      </w:tblGrid>
      <w:tr w:rsidR="00050CCF" w:rsidTr="000B5BCA">
        <w:trPr>
          <w:cantSplit/>
          <w:trHeight w:val="1134"/>
          <w:jc w:val="center"/>
        </w:trPr>
        <w:tc>
          <w:tcPr>
            <w:tcW w:w="455" w:type="dxa"/>
            <w:textDirection w:val="btLr"/>
            <w:vAlign w:val="center"/>
          </w:tcPr>
          <w:p w:rsidR="00050CCF" w:rsidRDefault="00050CCF" w:rsidP="00217ECF">
            <w:pPr>
              <w:pStyle w:val="squish"/>
              <w:ind w:left="113" w:right="113"/>
              <w:jc w:val="center"/>
            </w:pPr>
            <w:r>
              <w:t>Bridge Displacement Amplification</w:t>
            </w:r>
          </w:p>
        </w:tc>
        <w:tc>
          <w:tcPr>
            <w:tcW w:w="7340" w:type="dxa"/>
            <w:gridSpan w:val="2"/>
          </w:tcPr>
          <w:p w:rsidR="00050CCF" w:rsidRDefault="00050CCF" w:rsidP="00217ECF">
            <w:pPr>
              <w:pStyle w:val="squish"/>
              <w:jc w:val="center"/>
            </w:pPr>
            <w:r w:rsidRPr="00217ECF">
              <w:rPr>
                <w:noProof/>
              </w:rPr>
              <w:drawing>
                <wp:inline distT="0" distB="0" distL="0" distR="0" wp14:anchorId="031CD8EF" wp14:editId="04BAE826">
                  <wp:extent cx="4587240" cy="2735580"/>
                  <wp:effectExtent l="0" t="0" r="3810" b="7620"/>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1">
                            <a:extLst>
                              <a:ext uri="{28A0092B-C50C-407E-A947-70E740481C1C}">
                                <a14:useLocalDpi xmlns:a14="http://schemas.microsoft.com/office/drawing/2010/main" val="0"/>
                              </a:ext>
                            </a:extLst>
                          </a:blip>
                          <a:srcRect l="9861" r="6528"/>
                          <a:stretch/>
                        </pic:blipFill>
                        <pic:spPr bwMode="auto">
                          <a:xfrm>
                            <a:off x="0" y="0"/>
                            <a:ext cx="4587240" cy="27355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5" w:type="dxa"/>
            <w:textDirection w:val="tbRl"/>
            <w:vAlign w:val="center"/>
          </w:tcPr>
          <w:p w:rsidR="00050CCF" w:rsidRDefault="00050CCF" w:rsidP="00217ECF">
            <w:pPr>
              <w:pStyle w:val="squish"/>
              <w:ind w:left="113" w:right="113"/>
              <w:jc w:val="center"/>
            </w:pPr>
            <w:r>
              <w:t>Vehicle Contact Force Amplification</w:t>
            </w:r>
          </w:p>
        </w:tc>
      </w:tr>
      <w:tr w:rsidR="00050CCF" w:rsidTr="000B5BCA">
        <w:trPr>
          <w:trHeight w:val="575"/>
          <w:jc w:val="center"/>
        </w:trPr>
        <w:tc>
          <w:tcPr>
            <w:tcW w:w="455" w:type="dxa"/>
          </w:tcPr>
          <w:p w:rsidR="00050CCF" w:rsidRDefault="00050CCF" w:rsidP="00217ECF">
            <w:pPr>
              <w:pStyle w:val="squish"/>
              <w:jc w:val="center"/>
            </w:pPr>
          </w:p>
        </w:tc>
        <w:tc>
          <w:tcPr>
            <w:tcW w:w="4860" w:type="dxa"/>
          </w:tcPr>
          <w:p w:rsidR="00050CCF" w:rsidRDefault="00050CCF" w:rsidP="00217ECF">
            <w:pPr>
              <w:pStyle w:val="squish"/>
              <w:ind w:right="264"/>
              <w:jc w:val="right"/>
            </w:pPr>
            <w:r>
              <w:t>Forcing Frequency (Hz)</w:t>
            </w:r>
          </w:p>
        </w:tc>
        <w:tc>
          <w:tcPr>
            <w:tcW w:w="2865" w:type="dxa"/>
            <w:gridSpan w:val="2"/>
          </w:tcPr>
          <w:p w:rsidR="00050CCF" w:rsidRDefault="00050CCF" w:rsidP="00217ECF">
            <w:pPr>
              <w:pStyle w:val="squish"/>
              <w:jc w:val="center"/>
            </w:pPr>
            <w:r>
              <w:rPr>
                <w:noProof/>
              </w:rPr>
              <w:drawing>
                <wp:anchor distT="0" distB="0" distL="114300" distR="114300" simplePos="0" relativeHeight="252044288" behindDoc="1" locked="0" layoutInCell="1" allowOverlap="1" wp14:anchorId="1168AA70" wp14:editId="775F50BC">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1037" name="Pictur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rsidR="00050CCF" w:rsidRDefault="00050CCF" w:rsidP="005779E8">
            <w:pPr>
              <w:pStyle w:val="squish"/>
              <w:keepNext/>
              <w:jc w:val="center"/>
            </w:pPr>
            <w:r>
              <w:t>Vehicle Response</w:t>
            </w:r>
          </w:p>
        </w:tc>
      </w:tr>
    </w:tbl>
    <w:p w:rsidR="00050CCF" w:rsidRDefault="00050CCF" w:rsidP="005779E8">
      <w:pPr>
        <w:pStyle w:val="Caption"/>
      </w:pPr>
      <w:bookmarkStart w:id="128" w:name="_Toc5375561"/>
      <w:bookmarkStart w:id="129" w:name="_Toc18499726"/>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5</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9</w:t>
      </w:r>
      <w:r>
        <w:rPr>
          <w:noProof/>
        </w:rPr>
        <w:fldChar w:fldCharType="end"/>
      </w:r>
      <w:r>
        <w:t>: Effect of Bridge and Vehicle Frequency on Bridge Displacement and Vehicle Contact Force (2/4)</w:t>
      </w:r>
      <w:bookmarkEnd w:id="128"/>
      <w:bookmarkEnd w:id="129"/>
    </w:p>
    <w:tbl>
      <w:tblPr>
        <w:tblStyle w:val="TableGrid"/>
        <w:tblW w:w="8164" w:type="dxa"/>
        <w:jc w:val="center"/>
        <w:tblBorders>
          <w:insideH w:val="none" w:sz="0" w:space="0" w:color="auto"/>
          <w:insideV w:val="none" w:sz="0" w:space="0" w:color="auto"/>
        </w:tblBorders>
        <w:tblLayout w:type="fixed"/>
        <w:tblCellMar>
          <w:top w:w="14" w:type="dxa"/>
          <w:left w:w="0" w:type="dxa"/>
          <w:right w:w="0" w:type="dxa"/>
        </w:tblCellMar>
        <w:tblLook w:val="04A0" w:firstRow="1" w:lastRow="0" w:firstColumn="1" w:lastColumn="0" w:noHBand="0" w:noVBand="1"/>
      </w:tblPr>
      <w:tblGrid>
        <w:gridCol w:w="455"/>
        <w:gridCol w:w="4977"/>
        <w:gridCol w:w="2345"/>
        <w:gridCol w:w="387"/>
      </w:tblGrid>
      <w:tr w:rsidR="00050CCF" w:rsidTr="000B5BCA">
        <w:trPr>
          <w:cantSplit/>
          <w:trHeight w:val="1134"/>
          <w:jc w:val="center"/>
        </w:trPr>
        <w:tc>
          <w:tcPr>
            <w:tcW w:w="455" w:type="dxa"/>
            <w:textDirection w:val="btLr"/>
            <w:vAlign w:val="center"/>
          </w:tcPr>
          <w:p w:rsidR="00050CCF" w:rsidRDefault="00050CCF" w:rsidP="00217ECF">
            <w:pPr>
              <w:pStyle w:val="squish"/>
              <w:ind w:left="113" w:right="113"/>
              <w:jc w:val="center"/>
            </w:pPr>
            <w:r>
              <w:t>Bridge Displacement Amplification</w:t>
            </w:r>
          </w:p>
        </w:tc>
        <w:tc>
          <w:tcPr>
            <w:tcW w:w="7322" w:type="dxa"/>
            <w:gridSpan w:val="2"/>
          </w:tcPr>
          <w:p w:rsidR="00050CCF" w:rsidRDefault="00050CCF" w:rsidP="00217ECF">
            <w:pPr>
              <w:pStyle w:val="squish"/>
              <w:jc w:val="center"/>
            </w:pPr>
            <w:r w:rsidRPr="00217ECF">
              <w:rPr>
                <w:noProof/>
              </w:rPr>
              <w:drawing>
                <wp:inline distT="0" distB="0" distL="0" distR="0" wp14:anchorId="1EA926E2" wp14:editId="5A458198">
                  <wp:extent cx="4579620" cy="2735580"/>
                  <wp:effectExtent l="0" t="0" r="0" b="7620"/>
                  <wp:docPr id="1038" name="Picture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2">
                            <a:extLst>
                              <a:ext uri="{28A0092B-C50C-407E-A947-70E740481C1C}">
                                <a14:useLocalDpi xmlns:a14="http://schemas.microsoft.com/office/drawing/2010/main" val="0"/>
                              </a:ext>
                            </a:extLst>
                          </a:blip>
                          <a:srcRect l="9444" r="7084"/>
                          <a:stretch/>
                        </pic:blipFill>
                        <pic:spPr bwMode="auto">
                          <a:xfrm>
                            <a:off x="0" y="0"/>
                            <a:ext cx="4579620" cy="27355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7" w:type="dxa"/>
            <w:textDirection w:val="tbRl"/>
            <w:vAlign w:val="center"/>
          </w:tcPr>
          <w:p w:rsidR="00050CCF" w:rsidRDefault="00050CCF" w:rsidP="00217ECF">
            <w:pPr>
              <w:pStyle w:val="squish"/>
              <w:ind w:left="113" w:right="113"/>
              <w:jc w:val="center"/>
            </w:pPr>
            <w:r>
              <w:t>Vehicle Contact Force Amplification</w:t>
            </w:r>
          </w:p>
        </w:tc>
      </w:tr>
      <w:tr w:rsidR="00050CCF" w:rsidTr="000B5BCA">
        <w:trPr>
          <w:trHeight w:val="575"/>
          <w:jc w:val="center"/>
        </w:trPr>
        <w:tc>
          <w:tcPr>
            <w:tcW w:w="455" w:type="dxa"/>
          </w:tcPr>
          <w:p w:rsidR="00050CCF" w:rsidRDefault="00050CCF" w:rsidP="00217ECF">
            <w:pPr>
              <w:pStyle w:val="squish"/>
              <w:jc w:val="center"/>
            </w:pPr>
          </w:p>
        </w:tc>
        <w:tc>
          <w:tcPr>
            <w:tcW w:w="4977" w:type="dxa"/>
          </w:tcPr>
          <w:p w:rsidR="00050CCF" w:rsidRDefault="00050CCF" w:rsidP="00217ECF">
            <w:pPr>
              <w:pStyle w:val="squish"/>
              <w:ind w:right="354"/>
              <w:jc w:val="right"/>
            </w:pPr>
            <w:r>
              <w:t>Forcing Frequency (Hz)</w:t>
            </w:r>
          </w:p>
        </w:tc>
        <w:tc>
          <w:tcPr>
            <w:tcW w:w="2732" w:type="dxa"/>
            <w:gridSpan w:val="2"/>
            <w:vAlign w:val="center"/>
          </w:tcPr>
          <w:p w:rsidR="00050CCF" w:rsidRDefault="00050CCF" w:rsidP="00917D7E">
            <w:pPr>
              <w:pStyle w:val="squish"/>
              <w:jc w:val="center"/>
            </w:pPr>
            <w:r>
              <w:rPr>
                <w:noProof/>
              </w:rPr>
              <w:drawing>
                <wp:anchor distT="0" distB="0" distL="114300" distR="114300" simplePos="0" relativeHeight="252046336" behindDoc="1" locked="0" layoutInCell="1" allowOverlap="1" wp14:anchorId="378987B9" wp14:editId="3228A670">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rsidR="00050CCF" w:rsidRDefault="00050CCF" w:rsidP="00917D7E">
            <w:pPr>
              <w:pStyle w:val="squish"/>
              <w:keepNext/>
              <w:jc w:val="center"/>
            </w:pPr>
            <w:r>
              <w:t>Vehicle Response</w:t>
            </w:r>
          </w:p>
        </w:tc>
      </w:tr>
    </w:tbl>
    <w:p w:rsidR="00050CCF" w:rsidRDefault="00050CCF" w:rsidP="005779E8">
      <w:pPr>
        <w:pStyle w:val="Caption"/>
      </w:pPr>
      <w:bookmarkStart w:id="130" w:name="_Toc5375562"/>
      <w:bookmarkStart w:id="131" w:name="_Toc18499727"/>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5</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0</w:t>
      </w:r>
      <w:r>
        <w:rPr>
          <w:noProof/>
        </w:rPr>
        <w:fldChar w:fldCharType="end"/>
      </w:r>
      <w:r>
        <w:t>: Effect of Bridge and Vehicle Frequency on Bridge Displacement and Vehicle Contact Force (3/4)</w:t>
      </w:r>
      <w:bookmarkEnd w:id="130"/>
      <w:bookmarkEnd w:id="131"/>
    </w:p>
    <w:p w:rsidR="00050CCF" w:rsidRDefault="00050CCF" w:rsidP="00217ECF">
      <w:pPr>
        <w:jc w:val="center"/>
      </w:pPr>
    </w:p>
    <w:tbl>
      <w:tblPr>
        <w:tblStyle w:val="TableGrid"/>
        <w:tblW w:w="8170" w:type="dxa"/>
        <w:jc w:val="center"/>
        <w:tblBorders>
          <w:insideH w:val="none" w:sz="0" w:space="0" w:color="auto"/>
          <w:insideV w:val="none" w:sz="0" w:space="0" w:color="auto"/>
        </w:tblBorders>
        <w:tblLayout w:type="fixed"/>
        <w:tblCellMar>
          <w:top w:w="14" w:type="dxa"/>
          <w:left w:w="0" w:type="dxa"/>
          <w:right w:w="0" w:type="dxa"/>
        </w:tblCellMar>
        <w:tblLook w:val="04A0" w:firstRow="1" w:lastRow="0" w:firstColumn="1" w:lastColumn="0" w:noHBand="0" w:noVBand="1"/>
      </w:tblPr>
      <w:tblGrid>
        <w:gridCol w:w="455"/>
        <w:gridCol w:w="5160"/>
        <w:gridCol w:w="2070"/>
        <w:gridCol w:w="485"/>
      </w:tblGrid>
      <w:tr w:rsidR="00050CCF" w:rsidTr="000B5BCA">
        <w:trPr>
          <w:cantSplit/>
          <w:trHeight w:val="1134"/>
          <w:jc w:val="center"/>
        </w:trPr>
        <w:tc>
          <w:tcPr>
            <w:tcW w:w="455" w:type="dxa"/>
            <w:textDirection w:val="btLr"/>
            <w:vAlign w:val="center"/>
          </w:tcPr>
          <w:p w:rsidR="00050CCF" w:rsidRDefault="00050CCF" w:rsidP="00217ECF">
            <w:pPr>
              <w:pStyle w:val="squish"/>
              <w:ind w:left="113" w:right="113"/>
              <w:jc w:val="center"/>
            </w:pPr>
            <w:r>
              <w:t>Bridge Displacement Amplification</w:t>
            </w:r>
          </w:p>
        </w:tc>
        <w:tc>
          <w:tcPr>
            <w:tcW w:w="7230" w:type="dxa"/>
            <w:gridSpan w:val="2"/>
          </w:tcPr>
          <w:p w:rsidR="00050CCF" w:rsidRDefault="00050CCF" w:rsidP="00217ECF">
            <w:pPr>
              <w:pStyle w:val="squish"/>
              <w:jc w:val="center"/>
            </w:pPr>
            <w:r w:rsidRPr="00217ECF">
              <w:rPr>
                <w:noProof/>
              </w:rPr>
              <w:drawing>
                <wp:inline distT="0" distB="0" distL="0" distR="0" wp14:anchorId="5C85F58C" wp14:editId="1A29D40D">
                  <wp:extent cx="4572000" cy="2716453"/>
                  <wp:effectExtent l="0" t="0" r="0" b="8255"/>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3">
                            <a:extLst>
                              <a:ext uri="{28A0092B-C50C-407E-A947-70E740481C1C}">
                                <a14:useLocalDpi xmlns:a14="http://schemas.microsoft.com/office/drawing/2010/main" val="0"/>
                              </a:ext>
                            </a:extLst>
                          </a:blip>
                          <a:srcRect l="9356" r="6748"/>
                          <a:stretch/>
                        </pic:blipFill>
                        <pic:spPr bwMode="auto">
                          <a:xfrm>
                            <a:off x="0" y="0"/>
                            <a:ext cx="4572000" cy="271645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5" w:type="dxa"/>
            <w:textDirection w:val="tbRl"/>
            <w:vAlign w:val="center"/>
          </w:tcPr>
          <w:p w:rsidR="00050CCF" w:rsidRDefault="00050CCF" w:rsidP="00217ECF">
            <w:pPr>
              <w:pStyle w:val="squish"/>
              <w:ind w:left="113" w:right="113"/>
              <w:jc w:val="center"/>
            </w:pPr>
            <w:r>
              <w:t>Vehicle Contact Force Amplification</w:t>
            </w:r>
          </w:p>
        </w:tc>
      </w:tr>
      <w:tr w:rsidR="00050CCF" w:rsidTr="000B5BCA">
        <w:trPr>
          <w:trHeight w:val="575"/>
          <w:jc w:val="center"/>
        </w:trPr>
        <w:tc>
          <w:tcPr>
            <w:tcW w:w="455" w:type="dxa"/>
          </w:tcPr>
          <w:p w:rsidR="00050CCF" w:rsidRDefault="00050CCF" w:rsidP="00217ECF">
            <w:pPr>
              <w:pStyle w:val="squish"/>
              <w:jc w:val="center"/>
            </w:pPr>
          </w:p>
        </w:tc>
        <w:tc>
          <w:tcPr>
            <w:tcW w:w="5160" w:type="dxa"/>
          </w:tcPr>
          <w:p w:rsidR="00050CCF" w:rsidRDefault="00050CCF" w:rsidP="00917D7E">
            <w:pPr>
              <w:pStyle w:val="squish"/>
              <w:ind w:right="534"/>
              <w:jc w:val="right"/>
            </w:pPr>
            <w:r>
              <w:t>Forcing Frequency (Hz)</w:t>
            </w:r>
          </w:p>
        </w:tc>
        <w:tc>
          <w:tcPr>
            <w:tcW w:w="2555" w:type="dxa"/>
            <w:gridSpan w:val="2"/>
            <w:vAlign w:val="center"/>
          </w:tcPr>
          <w:p w:rsidR="00050CCF" w:rsidRDefault="00050CCF" w:rsidP="00917D7E">
            <w:pPr>
              <w:pStyle w:val="squish"/>
            </w:pPr>
            <w:r>
              <w:rPr>
                <w:noProof/>
              </w:rPr>
              <w:drawing>
                <wp:anchor distT="0" distB="0" distL="114300" distR="114300" simplePos="0" relativeHeight="252047360" behindDoc="1" locked="0" layoutInCell="1" allowOverlap="1" wp14:anchorId="51B8C88B" wp14:editId="38F263D3">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rsidR="00050CCF" w:rsidRDefault="00050CCF" w:rsidP="00917D7E">
            <w:pPr>
              <w:pStyle w:val="squish"/>
              <w:keepNext/>
            </w:pPr>
            <w:r>
              <w:t>Vehicle Response</w:t>
            </w:r>
          </w:p>
        </w:tc>
      </w:tr>
    </w:tbl>
    <w:p w:rsidR="00050CCF" w:rsidRDefault="00050CCF" w:rsidP="00B71536">
      <w:pPr>
        <w:pStyle w:val="Caption"/>
      </w:pPr>
      <w:bookmarkStart w:id="132" w:name="_Toc5375563"/>
      <w:bookmarkStart w:id="133" w:name="_Toc18499728"/>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5</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1</w:t>
      </w:r>
      <w:r>
        <w:rPr>
          <w:noProof/>
        </w:rPr>
        <w:fldChar w:fldCharType="end"/>
      </w:r>
      <w:r>
        <w:t>: Effect of Bridge and Vehicle Frequency on Bridge Displacement and Vehicle Contact Force (4/4)</w:t>
      </w:r>
      <w:bookmarkEnd w:id="132"/>
      <w:bookmarkEnd w:id="133"/>
    </w:p>
    <w:tbl>
      <w:tblPr>
        <w:tblStyle w:val="TableGrid"/>
        <w:tblW w:w="8670" w:type="dxa"/>
        <w:tblBorders>
          <w:insideH w:val="none" w:sz="0" w:space="0" w:color="auto"/>
          <w:insideV w:val="none" w:sz="0" w:space="0" w:color="auto"/>
        </w:tblBorders>
        <w:tblLayout w:type="fixed"/>
        <w:tblCellMar>
          <w:top w:w="14" w:type="dxa"/>
          <w:left w:w="0" w:type="dxa"/>
          <w:right w:w="0" w:type="dxa"/>
        </w:tblCellMar>
        <w:tblLook w:val="04A0" w:firstRow="1" w:lastRow="0" w:firstColumn="1" w:lastColumn="0" w:noHBand="0" w:noVBand="1"/>
      </w:tblPr>
      <w:tblGrid>
        <w:gridCol w:w="455"/>
        <w:gridCol w:w="5760"/>
        <w:gridCol w:w="2070"/>
        <w:gridCol w:w="385"/>
      </w:tblGrid>
      <w:tr w:rsidR="00050CCF" w:rsidTr="000B5BCA">
        <w:trPr>
          <w:cantSplit/>
          <w:trHeight w:val="1134"/>
        </w:trPr>
        <w:tc>
          <w:tcPr>
            <w:tcW w:w="455" w:type="dxa"/>
            <w:textDirection w:val="btLr"/>
            <w:vAlign w:val="center"/>
          </w:tcPr>
          <w:p w:rsidR="00050CCF" w:rsidRDefault="00050CCF" w:rsidP="00217ECF">
            <w:pPr>
              <w:pStyle w:val="squish"/>
              <w:ind w:left="113" w:right="113"/>
              <w:jc w:val="center"/>
            </w:pPr>
            <w:r>
              <w:t>Bridge Displacement Amplification</w:t>
            </w:r>
          </w:p>
        </w:tc>
        <w:tc>
          <w:tcPr>
            <w:tcW w:w="7830" w:type="dxa"/>
            <w:gridSpan w:val="2"/>
          </w:tcPr>
          <w:p w:rsidR="00050CCF" w:rsidRDefault="00050CCF" w:rsidP="005779E8">
            <w:pPr>
              <w:pStyle w:val="squish"/>
              <w:keepNext/>
              <w:jc w:val="center"/>
            </w:pPr>
            <w:r w:rsidRPr="00851911">
              <w:rPr>
                <w:noProof/>
              </w:rPr>
              <w:drawing>
                <wp:inline distT="0" distB="0" distL="0" distR="0" wp14:anchorId="45EC5BA3" wp14:editId="178448B8">
                  <wp:extent cx="4937125" cy="3741160"/>
                  <wp:effectExtent l="0" t="0" r="0" b="0"/>
                  <wp:docPr id="1042" name="Picture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4">
                            <a:extLst>
                              <a:ext uri="{28A0092B-C50C-407E-A947-70E740481C1C}">
                                <a14:useLocalDpi xmlns:a14="http://schemas.microsoft.com/office/drawing/2010/main" val="0"/>
                              </a:ext>
                            </a:extLst>
                          </a:blip>
                          <a:srcRect l="10833" t="5166" r="8056" b="7377"/>
                          <a:stretch/>
                        </pic:blipFill>
                        <pic:spPr bwMode="auto">
                          <a:xfrm>
                            <a:off x="0" y="0"/>
                            <a:ext cx="4937760" cy="374164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5" w:type="dxa"/>
            <w:textDirection w:val="tbRl"/>
            <w:vAlign w:val="center"/>
          </w:tcPr>
          <w:p w:rsidR="00050CCF" w:rsidRDefault="00050CCF" w:rsidP="00217ECF">
            <w:pPr>
              <w:pStyle w:val="squish"/>
              <w:ind w:left="113" w:right="113"/>
              <w:jc w:val="center"/>
            </w:pPr>
            <w:r>
              <w:t>Vehicle Contact Force Amplification</w:t>
            </w:r>
          </w:p>
        </w:tc>
      </w:tr>
      <w:tr w:rsidR="00050CCF" w:rsidTr="000B5BCA">
        <w:trPr>
          <w:trHeight w:val="575"/>
        </w:trPr>
        <w:tc>
          <w:tcPr>
            <w:tcW w:w="455" w:type="dxa"/>
          </w:tcPr>
          <w:p w:rsidR="00050CCF" w:rsidRDefault="00050CCF" w:rsidP="00217ECF">
            <w:pPr>
              <w:pStyle w:val="squish"/>
            </w:pPr>
          </w:p>
        </w:tc>
        <w:tc>
          <w:tcPr>
            <w:tcW w:w="5760" w:type="dxa"/>
          </w:tcPr>
          <w:p w:rsidR="00050CCF" w:rsidRDefault="00050CCF" w:rsidP="00217ECF">
            <w:pPr>
              <w:pStyle w:val="squish"/>
              <w:ind w:right="816"/>
              <w:jc w:val="right"/>
            </w:pPr>
            <w:r>
              <w:t>Forcing Frequency (Hz)</w:t>
            </w:r>
          </w:p>
        </w:tc>
        <w:tc>
          <w:tcPr>
            <w:tcW w:w="2455" w:type="dxa"/>
            <w:gridSpan w:val="2"/>
          </w:tcPr>
          <w:p w:rsidR="00050CCF" w:rsidRDefault="00050CCF" w:rsidP="00217ECF">
            <w:pPr>
              <w:pStyle w:val="squish"/>
            </w:pPr>
            <w:r>
              <w:rPr>
                <w:noProof/>
              </w:rPr>
              <w:drawing>
                <wp:anchor distT="0" distB="0" distL="114300" distR="114300" simplePos="0" relativeHeight="252045312" behindDoc="1" locked="0" layoutInCell="1" allowOverlap="1" wp14:anchorId="48E67FC7" wp14:editId="4DC0D354">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rsidR="00050CCF" w:rsidRDefault="00050CCF" w:rsidP="00217ECF">
            <w:pPr>
              <w:pStyle w:val="squish"/>
            </w:pPr>
            <w:r>
              <w:t>Vehicle Response</w:t>
            </w:r>
          </w:p>
        </w:tc>
      </w:tr>
    </w:tbl>
    <w:p w:rsidR="00050CCF" w:rsidRDefault="00050CCF" w:rsidP="005779E8">
      <w:pPr>
        <w:pStyle w:val="Caption"/>
      </w:pPr>
      <w:bookmarkStart w:id="134" w:name="_Toc5375564"/>
      <w:bookmarkStart w:id="135" w:name="_Toc18499729"/>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5</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2</w:t>
      </w:r>
      <w:r>
        <w:rPr>
          <w:noProof/>
        </w:rPr>
        <w:fldChar w:fldCharType="end"/>
      </w:r>
      <w:r>
        <w:t>: Effect of Bridge and Vehicle Frequency on Bridge Displacement and Vehicle Contact Force (Total)</w:t>
      </w:r>
      <w:bookmarkEnd w:id="134"/>
      <w:bookmarkEnd w:id="135"/>
    </w:p>
    <w:p w:rsidR="00050CCF" w:rsidRDefault="00050CCF" w:rsidP="009A5114">
      <w:r>
        <w:t>In the preceding figures the amplification of bridge and vehicle responses is plotted. The bridge displacement amplification is calculated by dividing the maximum midspan displacement by the static response (</w:t>
      </w:r>
      <m:oMath>
        <m:sSub>
          <m:sSubPr>
            <m:ctrlPr>
              <w:rPr>
                <w:rFonts w:ascii="Cambria Math" w:hAnsi="Cambria Math"/>
                <w:i/>
              </w:rPr>
            </m:ctrlPr>
          </m:sSubPr>
          <m:e>
            <m:r>
              <w:rPr>
                <w:rFonts w:ascii="Cambria Math" w:hAnsi="Cambria Math"/>
              </w:rPr>
              <m:t>δ</m:t>
            </m:r>
          </m:e>
          <m:sub>
            <m:r>
              <w:rPr>
                <w:rFonts w:ascii="Cambria Math" w:hAnsi="Cambria Math"/>
              </w:rPr>
              <m:t>st</m:t>
            </m:r>
          </m:sub>
        </m:sSub>
        <m:r>
          <w:rPr>
            <w:rFonts w:ascii="Cambria Math" w:hAnsi="Cambria Math"/>
          </w:rPr>
          <m:t>)</m:t>
        </m:r>
      </m:oMath>
      <w:r>
        <w:rPr>
          <w:rFonts w:eastAsiaTheme="minorEastAsia"/>
        </w:rPr>
        <w:t xml:space="preserve"> </w:t>
      </w:r>
      <w:r>
        <w:t>given by the following (dictated by shape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050CCF" w:rsidTr="00217ECF">
        <w:tc>
          <w:tcPr>
            <w:tcW w:w="7776" w:type="dxa"/>
            <w:vAlign w:val="center"/>
          </w:tcPr>
          <w:p w:rsidR="00050CCF" w:rsidRPr="00CB0CF3" w:rsidRDefault="00050CCF" w:rsidP="00217ECF">
            <w:pPr>
              <w:pStyle w:val="squish"/>
              <w:jc w:val="center"/>
            </w:pPr>
            <m:oMathPara>
              <m:oMath>
                <m:sSub>
                  <m:sSubPr>
                    <m:ctrlPr>
                      <w:rPr>
                        <w:rFonts w:ascii="Cambria Math" w:hAnsi="Cambria Math"/>
                        <w:i/>
                      </w:rPr>
                    </m:ctrlPr>
                  </m:sSubPr>
                  <m:e>
                    <m:r>
                      <w:rPr>
                        <w:rFonts w:ascii="Cambria Math" w:hAnsi="Cambria Math"/>
                      </w:rPr>
                      <m:t>δ</m:t>
                    </m:r>
                  </m:e>
                  <m:sub>
                    <m:r>
                      <w:rPr>
                        <w:rFonts w:ascii="Cambria Math" w:hAnsi="Cambria Math"/>
                      </w:rPr>
                      <m:t>st</m:t>
                    </m:r>
                  </m:sub>
                </m:sSub>
                <m:r>
                  <w:rPr>
                    <w:rFonts w:ascii="Cambria Math" w:hAnsi="Cambria Math"/>
                  </w:rPr>
                  <m:t>=</m:t>
                </m:r>
                <m:f>
                  <m:fPr>
                    <m:ctrlPr>
                      <w:rPr>
                        <w:rFonts w:ascii="Cambria Math" w:hAnsi="Cambria Math"/>
                        <w:i/>
                      </w:rPr>
                    </m:ctrlPr>
                  </m:fPr>
                  <m:num>
                    <m:r>
                      <w:rPr>
                        <w:rFonts w:ascii="Cambria Math" w:hAnsi="Cambria Math"/>
                      </w:rPr>
                      <m:t>2P</m:t>
                    </m:r>
                    <m:sSup>
                      <m:sSupPr>
                        <m:ctrlPr>
                          <w:rPr>
                            <w:rFonts w:ascii="Cambria Math" w:hAnsi="Cambria Math"/>
                            <w:i/>
                          </w:rPr>
                        </m:ctrlPr>
                      </m:sSupPr>
                      <m:e>
                        <m:r>
                          <w:rPr>
                            <w:rFonts w:ascii="Cambria Math" w:hAnsi="Cambria Math"/>
                          </w:rPr>
                          <m:t>L</m:t>
                        </m:r>
                      </m:e>
                      <m:sup>
                        <m:r>
                          <w:rPr>
                            <w:rFonts w:ascii="Cambria Math" w:hAnsi="Cambria Math"/>
                          </w:rPr>
                          <m:t>3</m:t>
                        </m:r>
                      </m:sup>
                    </m:sSup>
                  </m:num>
                  <m:den>
                    <m:sSup>
                      <m:sSupPr>
                        <m:ctrlPr>
                          <w:rPr>
                            <w:rFonts w:ascii="Cambria Math" w:hAnsi="Cambria Math"/>
                            <w:i/>
                          </w:rPr>
                        </m:ctrlPr>
                      </m:sSupPr>
                      <m:e>
                        <m:r>
                          <w:rPr>
                            <w:rFonts w:ascii="Cambria Math" w:hAnsi="Cambria Math"/>
                          </w:rPr>
                          <m:t>π</m:t>
                        </m:r>
                      </m:e>
                      <m:sup>
                        <m:r>
                          <w:rPr>
                            <w:rFonts w:ascii="Cambria Math" w:hAnsi="Cambria Math"/>
                          </w:rPr>
                          <m:t>2</m:t>
                        </m:r>
                      </m:sup>
                    </m:sSup>
                    <m:r>
                      <w:rPr>
                        <w:rFonts w:ascii="Cambria Math" w:hAnsi="Cambria Math"/>
                      </w:rPr>
                      <m:t>*EI</m:t>
                    </m:r>
                  </m:den>
                </m:f>
              </m:oMath>
            </m:oMathPara>
          </w:p>
        </w:tc>
        <w:tc>
          <w:tcPr>
            <w:tcW w:w="864" w:type="dxa"/>
            <w:vAlign w:val="center"/>
          </w:tcPr>
          <w:p w:rsidR="00050CCF" w:rsidRPr="00BD6DB7" w:rsidRDefault="00050CCF" w:rsidP="00217ECF">
            <w:pPr>
              <w:pStyle w:val="EquationCaptions"/>
            </w:pPr>
            <w:r>
              <w:t>(</w:t>
            </w:r>
            <w:r>
              <w:rPr>
                <w:noProof/>
              </w:rPr>
              <w:fldChar w:fldCharType="begin"/>
            </w:r>
            <w:r>
              <w:rPr>
                <w:noProof/>
              </w:rPr>
              <w:instrText xml:space="preserve"> SEQ Equation \* ARABIC </w:instrText>
            </w:r>
            <w:r>
              <w:rPr>
                <w:noProof/>
              </w:rPr>
              <w:fldChar w:fldCharType="separate"/>
            </w:r>
            <w:r>
              <w:rPr>
                <w:noProof/>
              </w:rPr>
              <w:t>100</w:t>
            </w:r>
            <w:r>
              <w:rPr>
                <w:noProof/>
              </w:rPr>
              <w:fldChar w:fldCharType="end"/>
            </w:r>
            <w:r>
              <w:t>)</w:t>
            </w:r>
          </w:p>
        </w:tc>
      </w:tr>
    </w:tbl>
    <w:p w:rsidR="00050CCF" w:rsidRDefault="00050CCF" w:rsidP="005779E8">
      <w:r>
        <w:t xml:space="preserve">Where </w:t>
      </w:r>
      <w:r>
        <w:rPr>
          <w:i/>
        </w:rPr>
        <w:t xml:space="preserve">P </w:t>
      </w:r>
      <w:r>
        <w:t xml:space="preserve">is the static weight of the vehicle, </w:t>
      </w:r>
      <w:r w:rsidRPr="005779E8">
        <w:rPr>
          <w:i/>
        </w:rPr>
        <w:t>L</w:t>
      </w:r>
      <w:r>
        <w:t xml:space="preserve"> is the span length, </w:t>
      </w:r>
      <w:r w:rsidRPr="005779E8">
        <w:rPr>
          <w:i/>
        </w:rPr>
        <w:t>E</w:t>
      </w:r>
      <w:r>
        <w:t xml:space="preserve"> is the beam modulus of elasticity and </w:t>
      </w:r>
      <w:r w:rsidRPr="005779E8">
        <w:rPr>
          <w:i/>
        </w:rPr>
        <w:t>I</w:t>
      </w:r>
      <w:r>
        <w:t xml:space="preserve"> is the beam’s moment of inertia. </w:t>
      </w:r>
    </w:p>
    <w:p w:rsidR="00050CCF" w:rsidRDefault="00050CCF" w:rsidP="00382DB7">
      <w:r w:rsidRPr="005779E8">
        <w:t>The</w:t>
      </w:r>
      <w:r>
        <w:t xml:space="preserve"> vehicle contact force amplification is calculated by dividing the maximum contact force by the static force of the vehicle which is merely the vehicle’s weight. </w:t>
      </w:r>
    </w:p>
    <w:p w:rsidR="00050CCF" w:rsidRDefault="00050CCF" w:rsidP="00382DB7">
      <w:r>
        <w:t xml:space="preserve">These results conclude that bridge responses are greatest when the profile induces oscillation in the vehicle close to the bridge’s natural frequency and when the vehicle natural frequency is near that of the bridge. These results are consistent with past studies that found that amplification is increased when the bridge and vehicle natural frequency match </w:t>
      </w:r>
      <w:r>
        <w:fldChar w:fldCharType="begin"/>
      </w:r>
      <w:r>
        <w:instrText xml:space="preserve"> ADDIN ZOTERO_ITEM CSL_CITATION {"citationID":"6M5pkVD8","properties":{"formattedCitation":"(Ding et al., 2009; Green et al., 1995b; Li et al., 2008; Schwarz and Laman, 2001; Wang and Huang, 1992)","plainCitation":"(Ding et al., 2009; Green et al., 1995b; Li et al., 2008; Schwarz and Laman, 2001; Wang and Huang, 1992)","noteIndex":0},"citationItems":[{"id":135,"uris":["http://zotero.org/users/3157746/items/MU6CDAZX"],"uri":["http://zotero.org/users/3157746/items/MU6CDAZX"],"itemData":{"id":135,"type":"article-journal","title":"Evaluation of dynamic vehicle axle loads on bridges with different surface conditions","container-title":"Journal of Sound and Vibration","page":"826–848","volume":"323","issue":"3","source":"Google Scholar","author":[{"family":"Ding","given":"Lina"},{"family":"Hao","given":"Hong"},{"family":"Zhu","given":"Xinqun"}],"issued":{"date-parts":[["2009"]]}},"label":"page"},{"id":559,"uris":["http://zotero.org/users/3157746/items/GL72TFMG"],"uri":["http://zotero.org/users/3157746/items/GL72TFMG"],"itemData":{"id":559,"type":"article-journal","title":"Effects of vehicle suspension design on dynamics of highway bridges","container-title":"Journal of Structural Engineering","page":"272–282","volume":"121","issue":"2","source":"Google Scholar","author":[{"family":"Green","given":"Mark F."},{"family":"Cebon","given":"David"},{"family":"Cole","given":"David J."}],"issued":{"date-parts":[["1995"]]}},"label":"page"},{"id":134,"uris":["http://zotero.org/users/3157746/items/7B7M8IIS"],"uri":["http://zotero.org/users/3157746/items/7B7M8IIS"],"itemData":{"id":134,"type":"article-journal","title":"Dynamic response of a highway bridge subjected to moving vehicles","container-title":"Journal of Bridge Engineering","page":"439–448","volume":"13","issue":"5","source":"Google Scholar","author":[{"family":"Li","given":"Hongyi"},{"family":"Wekezer","given":"Jerry"},{"family":"Kwasniewski","given":"Leslaw"}],"issued":{"date-parts":[["2008"]]}},"label":"page"},{"id":133,"uris":["http://zotero.org/users/3157746/items/IUFUQC6X"],"uri":["http://zotero.org/users/3157746/items/IUFUQC6X"],"itemData":{"id":133,"type":"article-journal","title":"Response of prestressed concrete I-girder bridges to live load","container-title":"Journal of Bridge Engineering","page":"1–8","volume":"6","issue":"1","source":"Google Scholar","author":[{"family":"Schwarz","given":"Michael"},{"family":"Laman","given":"Jeffrey A."}],"issued":{"date-parts":[["2001"]]}},"label":"page"},{"id":85,"uris":["http://zotero.org/users/3157746/items/RVFGGXFN"],"uri":["http://zotero.org/users/3157746/items/RVFGGXFN"],"itemData":{"id":85,"type":"article-journal","title":"Cable-stayed bridge vibration due to road surface roughness","container-title":"Journal of Structural Engineering","page":"1354–1374","volume":"118","issue":"5","source":"Google Scholar","author":[{"family":"Wang","given":"Ton-Lo"},{"family":"Huang","given":"Dongzhou"}],"issued":{"date-parts":[["1992"]]}},"label":"page"}],"schema":"https://github.com/citation-style-language/schema/raw/master/csl-citation.json"} </w:instrText>
      </w:r>
      <w:r>
        <w:fldChar w:fldCharType="separate"/>
      </w:r>
      <w:r w:rsidRPr="00F37A2D">
        <w:rPr>
          <w:rFonts w:ascii="Calibri" w:hAnsi="Calibri" w:cs="Calibri"/>
        </w:rPr>
        <w:t>(Ding et al., 2009; Green et al., 1995b; Li et al., 2008; Schwarz and Laman, 2001; Wang and Huang, 1992)</w:t>
      </w:r>
      <w:r>
        <w:fldChar w:fldCharType="end"/>
      </w:r>
      <w:r>
        <w:t>.</w:t>
      </w:r>
    </w:p>
    <w:p w:rsidR="00050CCF" w:rsidRDefault="00050CCF" w:rsidP="009A5114">
      <w:r>
        <w:t>Simulations with the 5 idealized bridge models were again performed with the simplified state-space model and an artificial profile</w:t>
      </w:r>
      <w:r w:rsidRPr="004D6958">
        <w:t xml:space="preserve"> </w:t>
      </w:r>
      <w:r>
        <w:t>created according to ISO 8608 standards (C</w:t>
      </w:r>
      <w:r w:rsidRPr="00851911">
        <w:rPr>
          <w:vertAlign w:val="subscript"/>
        </w:rPr>
        <w:t>10</w:t>
      </w:r>
      <w:r>
        <w:t xml:space="preserve"> = 300E-6; w = -2). The vehicle parameters were varied such that their natural frequency was a function of bridge natural frequency. The mass of the vehicles was held constant at 200 slinch (</w:t>
      </w:r>
      <w:r w:rsidRPr="00757711">
        <w:t>35025</w:t>
      </w:r>
      <w:r>
        <w:t xml:space="preserve"> kg), as was the damping ratio at 10%. The vehicle suspension stiffness was assigned such that the vehicles natural frequency varied from 0.8 to 4 times the bridge’s natural frequency. The following plot illustrates the optimum ratio of vehicle frequency to bridge frequency for the 5 bridge models that results in the greatest dynamic amplification.</w:t>
      </w:r>
    </w:p>
    <w:p w:rsidR="00050CCF" w:rsidRDefault="00050CCF" w:rsidP="005779E8">
      <w:pPr>
        <w:keepNext/>
      </w:pPr>
      <w:r w:rsidRPr="003F014E">
        <w:rPr>
          <w:noProof/>
        </w:rPr>
        <w:drawing>
          <wp:inline distT="0" distB="0" distL="0" distR="0" wp14:anchorId="797815C7" wp14:editId="0EE87273">
            <wp:extent cx="5486400" cy="2735580"/>
            <wp:effectExtent l="0" t="0" r="0" b="7620"/>
            <wp:docPr id="3206" name="Picture 3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rsidR="00050CCF" w:rsidRDefault="00050CCF" w:rsidP="005779E8">
      <w:pPr>
        <w:pStyle w:val="Caption"/>
      </w:pPr>
      <w:bookmarkStart w:id="136" w:name="_Toc5375565"/>
      <w:bookmarkStart w:id="137" w:name="_Toc18499730"/>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5</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3</w:t>
      </w:r>
      <w:r>
        <w:rPr>
          <w:noProof/>
        </w:rPr>
        <w:fldChar w:fldCharType="end"/>
      </w:r>
      <w:r>
        <w:t>: Effect of Vehicle Frequency as a Fraction of Bridge Natural Frequency on Bridge Displacement Amplification.</w:t>
      </w:r>
      <w:bookmarkEnd w:id="136"/>
      <w:bookmarkEnd w:id="137"/>
    </w:p>
    <w:p w:rsidR="00050CCF" w:rsidRDefault="00050CCF" w:rsidP="009A5114">
      <w:r>
        <w:t>The following tables summarizes the frequency factor (vehicle frequency/bridge frequency) at which a maximum response as achieved.</w:t>
      </w:r>
    </w:p>
    <w:p w:rsidR="00050CCF" w:rsidRDefault="00050CCF" w:rsidP="009A5114">
      <w:pPr>
        <w:pStyle w:val="Caption"/>
        <w:keepNext/>
      </w:pPr>
      <w:bookmarkStart w:id="138" w:name="_Toc5375407"/>
      <w:bookmarkStart w:id="139" w:name="_Toc18499571"/>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5</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5</w:t>
      </w:r>
      <w:r>
        <w:rPr>
          <w:noProof/>
        </w:rPr>
        <w:fldChar w:fldCharType="end"/>
      </w:r>
      <w:r>
        <w:t>: Frequency Factor for Maximum Amplification</w:t>
      </w:r>
      <w:bookmarkEnd w:id="138"/>
      <w:bookmarkEnd w:id="139"/>
    </w:p>
    <w:tbl>
      <w:tblPr>
        <w:tblStyle w:val="TableGrid"/>
        <w:tblW w:w="0" w:type="auto"/>
        <w:jc w:val="center"/>
        <w:tblLook w:val="04A0" w:firstRow="1" w:lastRow="0" w:firstColumn="1" w:lastColumn="0" w:noHBand="0" w:noVBand="1"/>
      </w:tblPr>
      <w:tblGrid>
        <w:gridCol w:w="1013"/>
        <w:gridCol w:w="1297"/>
      </w:tblGrid>
      <w:tr w:rsidR="00050CCF" w:rsidTr="000B5BCA">
        <w:trPr>
          <w:trHeight w:val="523"/>
          <w:jc w:val="center"/>
        </w:trPr>
        <w:tc>
          <w:tcPr>
            <w:tcW w:w="1013" w:type="dxa"/>
            <w:vAlign w:val="center"/>
          </w:tcPr>
          <w:p w:rsidR="00050CCF" w:rsidRDefault="00050CCF" w:rsidP="00217ECF">
            <w:pPr>
              <w:pStyle w:val="squish"/>
              <w:jc w:val="center"/>
            </w:pPr>
          </w:p>
        </w:tc>
        <w:tc>
          <w:tcPr>
            <w:tcW w:w="1297" w:type="dxa"/>
            <w:vAlign w:val="center"/>
          </w:tcPr>
          <w:p w:rsidR="00050CCF" w:rsidRDefault="00050CCF" w:rsidP="00217ECF">
            <w:pPr>
              <w:pStyle w:val="squish"/>
              <w:jc w:val="center"/>
              <w:rPr>
                <w:rFonts w:ascii="Calibri" w:hAnsi="Calibri" w:cs="Calibri"/>
                <w:color w:val="000000"/>
              </w:rPr>
            </w:pPr>
            <w:r>
              <w:rPr>
                <w:rFonts w:ascii="Calibri" w:hAnsi="Calibri" w:cs="Calibri"/>
                <w:color w:val="000000"/>
              </w:rPr>
              <w:t>Freq. Factor</w:t>
            </w:r>
          </w:p>
        </w:tc>
      </w:tr>
      <w:tr w:rsidR="00050CCF" w:rsidTr="000B5BCA">
        <w:trPr>
          <w:trHeight w:val="255"/>
          <w:jc w:val="center"/>
        </w:trPr>
        <w:tc>
          <w:tcPr>
            <w:tcW w:w="1013" w:type="dxa"/>
            <w:vAlign w:val="center"/>
          </w:tcPr>
          <w:p w:rsidR="00050CCF" w:rsidRDefault="00050CCF" w:rsidP="003F014E">
            <w:pPr>
              <w:pStyle w:val="squish"/>
              <w:jc w:val="center"/>
            </w:pPr>
            <w:r>
              <w:t>Bridge1</w:t>
            </w:r>
          </w:p>
        </w:tc>
        <w:tc>
          <w:tcPr>
            <w:tcW w:w="1297" w:type="dxa"/>
            <w:vAlign w:val="center"/>
          </w:tcPr>
          <w:p w:rsidR="00050CCF" w:rsidRDefault="00050CCF" w:rsidP="003F014E">
            <w:pPr>
              <w:pStyle w:val="squish"/>
              <w:jc w:val="center"/>
            </w:pPr>
            <w:r>
              <w:rPr>
                <w:rFonts w:ascii="Calibri" w:hAnsi="Calibri" w:cs="Calibri"/>
                <w:color w:val="000000"/>
              </w:rPr>
              <w:t>1.24</w:t>
            </w:r>
          </w:p>
        </w:tc>
      </w:tr>
      <w:tr w:rsidR="00050CCF" w:rsidTr="000B5BCA">
        <w:trPr>
          <w:trHeight w:val="255"/>
          <w:jc w:val="center"/>
        </w:trPr>
        <w:tc>
          <w:tcPr>
            <w:tcW w:w="1013" w:type="dxa"/>
            <w:vAlign w:val="center"/>
          </w:tcPr>
          <w:p w:rsidR="00050CCF" w:rsidRDefault="00050CCF" w:rsidP="003F014E">
            <w:pPr>
              <w:pStyle w:val="squish"/>
              <w:jc w:val="center"/>
            </w:pPr>
            <w:r>
              <w:t>Bridge2</w:t>
            </w:r>
          </w:p>
        </w:tc>
        <w:tc>
          <w:tcPr>
            <w:tcW w:w="1297" w:type="dxa"/>
            <w:vAlign w:val="center"/>
          </w:tcPr>
          <w:p w:rsidR="00050CCF" w:rsidRDefault="00050CCF" w:rsidP="003F014E">
            <w:pPr>
              <w:pStyle w:val="squish"/>
              <w:jc w:val="center"/>
            </w:pPr>
            <w:r>
              <w:rPr>
                <w:rFonts w:ascii="Calibri" w:hAnsi="Calibri" w:cs="Calibri"/>
                <w:color w:val="000000"/>
              </w:rPr>
              <w:t>1.14</w:t>
            </w:r>
          </w:p>
        </w:tc>
      </w:tr>
      <w:tr w:rsidR="00050CCF" w:rsidTr="000B5BCA">
        <w:trPr>
          <w:trHeight w:val="255"/>
          <w:jc w:val="center"/>
        </w:trPr>
        <w:tc>
          <w:tcPr>
            <w:tcW w:w="1013" w:type="dxa"/>
            <w:vAlign w:val="center"/>
          </w:tcPr>
          <w:p w:rsidR="00050CCF" w:rsidRDefault="00050CCF" w:rsidP="003F014E">
            <w:pPr>
              <w:pStyle w:val="squish"/>
              <w:jc w:val="center"/>
            </w:pPr>
            <w:r>
              <w:t>Bridge3</w:t>
            </w:r>
          </w:p>
        </w:tc>
        <w:tc>
          <w:tcPr>
            <w:tcW w:w="1297" w:type="dxa"/>
            <w:vAlign w:val="center"/>
          </w:tcPr>
          <w:p w:rsidR="00050CCF" w:rsidRDefault="00050CCF" w:rsidP="003F014E">
            <w:pPr>
              <w:pStyle w:val="squish"/>
              <w:jc w:val="center"/>
            </w:pPr>
            <w:r>
              <w:rPr>
                <w:rFonts w:ascii="Calibri" w:hAnsi="Calibri" w:cs="Calibri"/>
                <w:color w:val="000000"/>
              </w:rPr>
              <w:t>1.18</w:t>
            </w:r>
          </w:p>
        </w:tc>
      </w:tr>
      <w:tr w:rsidR="00050CCF" w:rsidTr="000B5BCA">
        <w:trPr>
          <w:trHeight w:val="255"/>
          <w:jc w:val="center"/>
        </w:trPr>
        <w:tc>
          <w:tcPr>
            <w:tcW w:w="1013" w:type="dxa"/>
            <w:vAlign w:val="center"/>
          </w:tcPr>
          <w:p w:rsidR="00050CCF" w:rsidRDefault="00050CCF" w:rsidP="003F014E">
            <w:pPr>
              <w:pStyle w:val="squish"/>
              <w:jc w:val="center"/>
            </w:pPr>
            <w:r>
              <w:t>Bridge4</w:t>
            </w:r>
          </w:p>
        </w:tc>
        <w:tc>
          <w:tcPr>
            <w:tcW w:w="1297" w:type="dxa"/>
            <w:vAlign w:val="center"/>
          </w:tcPr>
          <w:p w:rsidR="00050CCF" w:rsidRDefault="00050CCF" w:rsidP="003F014E">
            <w:pPr>
              <w:pStyle w:val="squish"/>
              <w:jc w:val="center"/>
            </w:pPr>
            <w:r>
              <w:rPr>
                <w:rFonts w:ascii="Calibri" w:hAnsi="Calibri" w:cs="Calibri"/>
                <w:color w:val="000000"/>
              </w:rPr>
              <w:t>1.12</w:t>
            </w:r>
          </w:p>
        </w:tc>
      </w:tr>
    </w:tbl>
    <w:p w:rsidR="00050CCF" w:rsidRDefault="00050CCF" w:rsidP="009A5114">
      <w:r>
        <w:t xml:space="preserve">The above simulations demonstrate the role of the profile as well as other parameters in vehicle-bridge interaction. The profile best excites the vehicle when its forcing frequency matches that of the vehicle, and the bridge is most excited when the profile forcing frequency matches its own natural frequency and the vehicle natural frequency is slightly higher than its own. </w:t>
      </w:r>
    </w:p>
    <w:p w:rsidR="00050CCF" w:rsidRDefault="00050CCF" w:rsidP="00382DB7">
      <w:pPr>
        <w:pStyle w:val="Heading4"/>
      </w:pPr>
      <w:r>
        <w:t>Profile Effects</w:t>
      </w:r>
    </w:p>
    <w:p w:rsidR="00050CCF" w:rsidRDefault="00050CCF" w:rsidP="00D645BC">
      <w:r>
        <w:t>The previous section demonstrated that profile frequency content that results in a forcing frequency similar to the bridge’s natural frequency produces maximum bridge response. However even a harmonic profile cannot be entirely described by its frequency content. The distribution of phase angles for the different harmonic components have a large effect on the final form of the profile and how the vehicle-bridge system responds to that profile. The following plot is of two profiles created according to ISO 8608 standards</w:t>
      </w:r>
      <w:r w:rsidRPr="00D645BC">
        <w:t xml:space="preserve"> </w:t>
      </w:r>
      <w:r>
        <w:t>with identical frequency content but different phase angle distribution</w:t>
      </w:r>
      <w:bookmarkStart w:id="140" w:name="_Hlk1661563"/>
      <w:r>
        <w:t xml:space="preserve"> (C</w:t>
      </w:r>
      <w:r w:rsidRPr="00851911">
        <w:rPr>
          <w:vertAlign w:val="subscript"/>
        </w:rPr>
        <w:t>10</w:t>
      </w:r>
      <w:r>
        <w:t xml:space="preserve"> = 300; w = -2)</w:t>
      </w:r>
      <w:bookmarkEnd w:id="140"/>
      <w:r>
        <w:t xml:space="preserve">. These ISO parameter values result in a profile with a great deal of lower frequency (large wavelengths) content (largest included wavelength was 20 meters). </w:t>
      </w:r>
    </w:p>
    <w:p w:rsidR="00050CCF" w:rsidRDefault="00050CCF" w:rsidP="00D645BC">
      <w:pPr>
        <w:keepNext/>
        <w:jc w:val="center"/>
      </w:pPr>
      <w:r>
        <w:rPr>
          <w:noProof/>
        </w:rPr>
        <w:drawing>
          <wp:inline distT="0" distB="0" distL="0" distR="0" wp14:anchorId="067B62B3" wp14:editId="468613FD">
            <wp:extent cx="4572000" cy="2743200"/>
            <wp:effectExtent l="0" t="0" r="0" b="0"/>
            <wp:docPr id="1043" name="Chart 1043">
              <a:extLst xmlns:a="http://schemas.openxmlformats.org/drawingml/2006/main">
                <a:ext uri="{FF2B5EF4-FFF2-40B4-BE49-F238E27FC236}">
                  <a16:creationId xmlns:a16="http://schemas.microsoft.com/office/drawing/2014/main" id="{3AF5A026-78D6-4B68-92FF-7D20654852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050CCF" w:rsidRDefault="00050CCF" w:rsidP="00D645BC">
      <w:pPr>
        <w:pStyle w:val="Caption"/>
      </w:pPr>
      <w:bookmarkStart w:id="141" w:name="_Toc5375566"/>
      <w:bookmarkStart w:id="142" w:name="_Toc18499731"/>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5</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4</w:t>
      </w:r>
      <w:r>
        <w:rPr>
          <w:noProof/>
        </w:rPr>
        <w:fldChar w:fldCharType="end"/>
      </w:r>
      <w:r>
        <w:t>: Profiles with Matching Frequency Content but Different Phase Angle Distribution</w:t>
      </w:r>
      <w:bookmarkEnd w:id="141"/>
      <w:bookmarkEnd w:id="142"/>
    </w:p>
    <w:p w:rsidR="00050CCF" w:rsidRDefault="00050CCF" w:rsidP="009A5114">
      <w:r>
        <w:t>Simulations were performed with these two profiles and the 2.5 Hz vehicle described in the previous section on the 140 ft single-span 3D FE model. The resulting bridge displacement is compared in the following plot.</w:t>
      </w:r>
    </w:p>
    <w:p w:rsidR="00050CCF" w:rsidRDefault="00050CCF" w:rsidP="009A5114">
      <w:pPr>
        <w:keepNext/>
        <w:jc w:val="center"/>
      </w:pPr>
      <w:r>
        <w:rPr>
          <w:noProof/>
        </w:rPr>
        <w:drawing>
          <wp:inline distT="0" distB="0" distL="0" distR="0" wp14:anchorId="20B9BC23" wp14:editId="10733B6C">
            <wp:extent cx="4572000" cy="2034540"/>
            <wp:effectExtent l="0" t="0" r="0" b="3810"/>
            <wp:docPr id="91" name="Chart 91">
              <a:extLst xmlns:a="http://schemas.openxmlformats.org/drawingml/2006/main">
                <a:ext uri="{FF2B5EF4-FFF2-40B4-BE49-F238E27FC236}">
                  <a16:creationId xmlns:a16="http://schemas.microsoft.com/office/drawing/2014/main" id="{E117AC4D-AC45-48C1-800A-8B67371FA1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050CCF" w:rsidRDefault="00050CCF" w:rsidP="009A5114">
      <w:pPr>
        <w:pStyle w:val="Caption"/>
      </w:pPr>
      <w:bookmarkStart w:id="143" w:name="_Toc5375567"/>
      <w:bookmarkStart w:id="144" w:name="_Toc18499732"/>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5</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5</w:t>
      </w:r>
      <w:r>
        <w:rPr>
          <w:noProof/>
        </w:rPr>
        <w:fldChar w:fldCharType="end"/>
      </w:r>
      <w:r>
        <w:t>: Bridge Displacement for Profiles with Different Phase Distribution</w:t>
      </w:r>
      <w:bookmarkEnd w:id="143"/>
      <w:bookmarkEnd w:id="144"/>
    </w:p>
    <w:p w:rsidR="00050CCF" w:rsidRDefault="00050CCF" w:rsidP="009A5114">
      <w:r>
        <w:t>As can be seen, two profiles with identical frequency content but different phase angle distribution will cause different bridge responses. Similarly, the position of the profile can make a large difference in vehicle and bridge response. Simulations were performed with one of the profiles used in the previous simulation</w:t>
      </w:r>
      <w:r w:rsidRPr="00851911">
        <w:t xml:space="preserve"> </w:t>
      </w:r>
      <w:r>
        <w:t xml:space="preserve">using the 2-DOF simplified model (Bridge 1 &amp; Truck 1). The position of the profile was varied by offsetting it in increments of 5 feet. </w:t>
      </w:r>
    </w:p>
    <w:p w:rsidR="00050CCF" w:rsidRDefault="00050CCF" w:rsidP="004B0F1F">
      <w:pPr>
        <w:keepNext/>
        <w:jc w:val="center"/>
      </w:pPr>
      <w:r w:rsidRPr="00851911">
        <w:rPr>
          <w:noProof/>
        </w:rPr>
        <w:drawing>
          <wp:inline distT="0" distB="0" distL="0" distR="0" wp14:anchorId="2FBB5442" wp14:editId="409C4064">
            <wp:extent cx="5029200" cy="2232852"/>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29200" cy="2232852"/>
                    </a:xfrm>
                    <a:prstGeom prst="rect">
                      <a:avLst/>
                    </a:prstGeom>
                    <a:noFill/>
                    <a:ln>
                      <a:noFill/>
                    </a:ln>
                  </pic:spPr>
                </pic:pic>
              </a:graphicData>
            </a:graphic>
          </wp:inline>
        </w:drawing>
      </w:r>
    </w:p>
    <w:p w:rsidR="00050CCF" w:rsidRDefault="00050CCF" w:rsidP="004B0F1F">
      <w:pPr>
        <w:pStyle w:val="Caption"/>
      </w:pPr>
      <w:bookmarkStart w:id="145" w:name="_Toc5375568"/>
      <w:bookmarkStart w:id="146" w:name="_Toc18499733"/>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5</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6</w:t>
      </w:r>
      <w:r>
        <w:rPr>
          <w:noProof/>
        </w:rPr>
        <w:fldChar w:fldCharType="end"/>
      </w:r>
      <w:r>
        <w:t>: Effect of Profile Position on Bridge Displacement Amplification</w:t>
      </w:r>
      <w:bookmarkEnd w:id="145"/>
      <w:bookmarkEnd w:id="146"/>
    </w:p>
    <w:p w:rsidR="00050CCF" w:rsidRDefault="00050CCF" w:rsidP="009A5114">
      <w:r>
        <w:t xml:space="preserve">As can be seen in the plot above, the bridge response varies greatly by just adjusting the position of the profile on the bridge. This is because the profile features that result in large contact forces will induce greater bridge response when they are located near the more flexible regions of the bridge (i.e. midspan). Furthermore, most real profiles are not harmonic but rather have many transient features. Profiles that contain harmonic content with large wavelengths that result in forcing frequencies similar to vehicles or the bridge should be avoided (e.g 5-50ft.). However, the frequency content of the profile alone has no reliable correlation with dynamic amplification and spatial information must be included in any dynamic amplification analysis. </w:t>
      </w:r>
    </w:p>
    <w:p w:rsidR="00050CCF" w:rsidRDefault="00050CCF" w:rsidP="000E3B90">
      <w:pPr>
        <w:pStyle w:val="Heading3"/>
      </w:pPr>
      <w:r>
        <w:t>Conclusions</w:t>
      </w:r>
    </w:p>
    <w:p w:rsidR="00050CCF" w:rsidRDefault="00050CCF" w:rsidP="000E3B90">
      <w:r>
        <w:t xml:space="preserve">The roadway profile, on and off the bridge, serves to induce vertical oscillation in the vehicle. That oscillation results in an oscillating force at the point of contact between vehicle and roadway. As the vehicle crosses the bridge, the contact force excites the mass of the bridge. The exchange of energy from the vehicle to the bridge serves to reduce the motion of the vehicle and thus the dynamic component of the vehicle contact force.  </w:t>
      </w:r>
    </w:p>
    <w:p w:rsidR="00050CCF" w:rsidRDefault="00050CCF" w:rsidP="000E3B90">
      <w:r>
        <w:t>Vehicle and bridge parameters therefore effect dynamic amplification based on their influence on the dynamics of the system and how those system dynamics relate to the profile characteristics. While parameter effect cannot be quantified independently, this chapter succeeded in establishing the following conclusions:</w:t>
      </w:r>
    </w:p>
    <w:p w:rsidR="00050CCF" w:rsidRDefault="00050CCF" w:rsidP="00050CCF">
      <w:pPr>
        <w:pStyle w:val="ListParagraph"/>
        <w:numPr>
          <w:ilvl w:val="0"/>
          <w:numId w:val="13"/>
        </w:numPr>
      </w:pPr>
      <w:bookmarkStart w:id="147" w:name="_Hlk5866094"/>
      <w:r>
        <w:t>Ignoring the interaction of vehicle and bridge (i.e. computing contact force without consideration of the bridge) results in conservative estimates of bridge response.</w:t>
      </w:r>
    </w:p>
    <w:bookmarkEnd w:id="147"/>
    <w:p w:rsidR="00050CCF" w:rsidRDefault="00050CCF" w:rsidP="00050CCF">
      <w:pPr>
        <w:pStyle w:val="ListParagraph"/>
        <w:numPr>
          <w:ilvl w:val="0"/>
          <w:numId w:val="13"/>
        </w:numPr>
      </w:pPr>
      <w:r>
        <w:t>Harmonic profile content with spatial wavelengths resulting in forcing frequencies similar to the bridge’s natural frequency should be avoided as these components induce the greatest dynamic bridge response.</w:t>
      </w:r>
    </w:p>
    <w:p w:rsidR="00050CCF" w:rsidRDefault="00050CCF" w:rsidP="00050CCF">
      <w:pPr>
        <w:pStyle w:val="ListParagraph"/>
        <w:numPr>
          <w:ilvl w:val="0"/>
          <w:numId w:val="13"/>
        </w:numPr>
      </w:pPr>
      <w:r>
        <w:t>Bridge dynamic responses are amplified when the vehicle natural frequency is 10-20% greater than that of the bridge.</w:t>
      </w:r>
    </w:p>
    <w:p w:rsidR="00050CCF" w:rsidRDefault="00050CCF" w:rsidP="00050CCF">
      <w:pPr>
        <w:pStyle w:val="ListParagraph"/>
        <w:numPr>
          <w:ilvl w:val="0"/>
          <w:numId w:val="13"/>
        </w:numPr>
      </w:pPr>
      <w:bookmarkStart w:id="148" w:name="_Hlk5866127"/>
      <w:r>
        <w:t>Position of the profile and phase angle distribution of harmonic components have significant effect on bridge response.</w:t>
      </w:r>
    </w:p>
    <w:bookmarkEnd w:id="148"/>
    <w:p w:rsidR="00050CCF" w:rsidRDefault="00050CCF" w:rsidP="00050CCF">
      <w:pPr>
        <w:pStyle w:val="ListParagraph"/>
        <w:numPr>
          <w:ilvl w:val="0"/>
          <w:numId w:val="3"/>
        </w:numPr>
      </w:pPr>
      <w:r>
        <w:t>Higher bridge mass, stiffness and damping generally serve to reduce dynamic amplification.</w:t>
      </w:r>
    </w:p>
    <w:p w:rsidR="00050CCF" w:rsidRDefault="00050CCF" w:rsidP="00050CCF">
      <w:pPr>
        <w:pStyle w:val="ListParagraph"/>
        <w:numPr>
          <w:ilvl w:val="0"/>
          <w:numId w:val="3"/>
        </w:numPr>
      </w:pPr>
      <w:r>
        <w:t>Higher vehicle mass increases dynamic amplification while vehicle damping helps to reduce amplification.</w:t>
      </w:r>
    </w:p>
    <w:p w:rsidR="00050CCF" w:rsidRDefault="00050CCF" w:rsidP="00050CCF">
      <w:pPr>
        <w:pStyle w:val="ListParagraph"/>
        <w:numPr>
          <w:ilvl w:val="0"/>
          <w:numId w:val="3"/>
        </w:numPr>
      </w:pPr>
      <w:r>
        <w:t>Higher vehicle speed leads to increased dynamic amplification.</w:t>
      </w:r>
    </w:p>
    <w:p w:rsidR="00050CCF" w:rsidRDefault="00050CCF" w:rsidP="00050CCF">
      <w:pPr>
        <w:pStyle w:val="ListParagraph"/>
        <w:numPr>
          <w:ilvl w:val="0"/>
          <w:numId w:val="3"/>
        </w:numPr>
      </w:pPr>
      <w:r>
        <w:t xml:space="preserve">Longer bridge length results in a longer period of time for which the vehicle is present on the bridge and may therefore result in greater dynamic amplification. </w:t>
      </w:r>
    </w:p>
    <w:p w:rsidR="00050CCF" w:rsidRPr="000E3B90" w:rsidRDefault="00050CCF" w:rsidP="000E3B90">
      <w:r>
        <w:t xml:space="preserve">Anything further than these generalizations requires simulation of vehicle-bridge interaction with the specific profile or direct measurement by field experiment. </w:t>
      </w:r>
    </w:p>
    <w:p w:rsidR="00050CCF" w:rsidRDefault="00050CCF">
      <w:pPr>
        <w:spacing w:before="0" w:after="200" w:line="276" w:lineRule="auto"/>
        <w:rPr>
          <w:rFonts w:asciiTheme="majorHAnsi" w:eastAsiaTheme="majorEastAsia" w:hAnsiTheme="majorHAnsi" w:cstheme="majorBidi"/>
          <w:b/>
          <w:bCs/>
          <w:sz w:val="26"/>
          <w:szCs w:val="26"/>
        </w:rPr>
      </w:pPr>
      <w:bookmarkStart w:id="149" w:name="_Toc536017968"/>
      <w:bookmarkStart w:id="150" w:name="_Toc5375223"/>
      <w:bookmarkEnd w:id="87"/>
      <w:r>
        <w:br w:type="page"/>
      </w:r>
    </w:p>
    <w:p w:rsidR="00050CCF" w:rsidRDefault="00050CCF" w:rsidP="006646DF">
      <w:pPr>
        <w:pStyle w:val="Heading2"/>
        <w:numPr>
          <w:ilvl w:val="0"/>
          <w:numId w:val="44"/>
        </w:numPr>
      </w:pPr>
      <w:bookmarkStart w:id="151" w:name="_Toc5869245"/>
      <w:bookmarkStart w:id="152" w:name="_Toc18499460"/>
      <w:r>
        <w:t>Part 2 Summary</w:t>
      </w:r>
      <w:bookmarkEnd w:id="149"/>
      <w:bookmarkEnd w:id="150"/>
      <w:r>
        <w:t xml:space="preserve"> and Conclusions</w:t>
      </w:r>
      <w:bookmarkEnd w:id="151"/>
      <w:bookmarkEnd w:id="152"/>
    </w:p>
    <w:p w:rsidR="00050CCF" w:rsidRPr="00E65B9F" w:rsidRDefault="00050CCF" w:rsidP="00E65B9F">
      <w:r>
        <w:t>Simulations were performed with 3D FE models and with simplified 2-DOF models to better characterize the effects of bridge, vehicle and profile parameters on bridge dynamic response and amplification. These studies resulted in the following conclusions:</w:t>
      </w:r>
    </w:p>
    <w:p w:rsidR="00050CCF" w:rsidRDefault="00050CCF" w:rsidP="00050CCF">
      <w:pPr>
        <w:pStyle w:val="ListParagraph"/>
        <w:numPr>
          <w:ilvl w:val="0"/>
          <w:numId w:val="2"/>
        </w:numPr>
      </w:pPr>
      <w:r>
        <w:t xml:space="preserve">The vehicle and bridge comprise a coupled dynamic system that is energized by the vehicle traversing a profile. </w:t>
      </w:r>
    </w:p>
    <w:p w:rsidR="00050CCF" w:rsidRDefault="00050CCF" w:rsidP="00050CCF">
      <w:pPr>
        <w:pStyle w:val="ListParagraph"/>
        <w:numPr>
          <w:ilvl w:val="0"/>
          <w:numId w:val="2"/>
        </w:numPr>
      </w:pPr>
      <w:r>
        <w:t xml:space="preserve">Determining dynamic amplification of in-service bridges may be performed with operational monitoring or a load test. In either case, strain gauges are recommended over displacement gauges or accelerometers. </w:t>
      </w:r>
    </w:p>
    <w:p w:rsidR="00050CCF" w:rsidRDefault="00050CCF" w:rsidP="00050CCF">
      <w:pPr>
        <w:pStyle w:val="ListParagraph"/>
        <w:numPr>
          <w:ilvl w:val="0"/>
          <w:numId w:val="2"/>
        </w:numPr>
      </w:pPr>
      <w:r>
        <w:t xml:space="preserve">Dynamic amplification estimated by filtering operational monitoring data may over-estimate amplification. </w:t>
      </w:r>
    </w:p>
    <w:p w:rsidR="00050CCF" w:rsidRDefault="00050CCF" w:rsidP="00050CCF">
      <w:pPr>
        <w:pStyle w:val="ListParagraph"/>
        <w:numPr>
          <w:ilvl w:val="0"/>
          <w:numId w:val="2"/>
        </w:numPr>
      </w:pPr>
      <w:r>
        <w:t xml:space="preserve">A 3D FE model is capable of simulating vehicle-bridge interaction and is recommended for predicting dynamic amplification for structures with complex geometry or that are otherwise ill-suited to the simplified state-space models. </w:t>
      </w:r>
    </w:p>
    <w:p w:rsidR="00050CCF" w:rsidRDefault="00050CCF" w:rsidP="00050CCF">
      <w:pPr>
        <w:pStyle w:val="ListParagraph"/>
        <w:numPr>
          <w:ilvl w:val="0"/>
          <w:numId w:val="2"/>
        </w:numPr>
      </w:pPr>
      <w:bookmarkStart w:id="153" w:name="_Hlk5866765"/>
      <w:r>
        <w:t xml:space="preserve">A simple model that reduces both the bridge and vehicle to SDF systems has been shown to reliably predict dynamic amplification and is recommended when FE simulation is impractical. </w:t>
      </w:r>
    </w:p>
    <w:p w:rsidR="00050CCF" w:rsidRDefault="00050CCF" w:rsidP="00050CCF">
      <w:pPr>
        <w:pStyle w:val="ListParagraph"/>
        <w:numPr>
          <w:ilvl w:val="0"/>
          <w:numId w:val="2"/>
        </w:numPr>
      </w:pPr>
      <w:bookmarkStart w:id="154" w:name="_Hlk5865916"/>
      <w:bookmarkEnd w:id="153"/>
      <w:r>
        <w:t xml:space="preserve">Any metric that is to be used for predicting dynamic amplification must include a representation of the bridge. Therefore, dynamic amplification should not be predicted by current roughness metrics (e.g. IRI and ISO 8608) that only consider the profile and vehicle. </w:t>
      </w:r>
    </w:p>
    <w:p w:rsidR="00050CCF" w:rsidRDefault="00050CCF" w:rsidP="00050CCF">
      <w:pPr>
        <w:pStyle w:val="ListParagraph"/>
        <w:numPr>
          <w:ilvl w:val="0"/>
          <w:numId w:val="2"/>
        </w:numPr>
      </w:pPr>
      <w:r>
        <w:t>It is conservative to compute bridge response with contact forces determined without consideration of bridge motion.</w:t>
      </w:r>
    </w:p>
    <w:p w:rsidR="00050CCF" w:rsidRDefault="00050CCF" w:rsidP="00050CCF">
      <w:pPr>
        <w:pStyle w:val="ListParagraph"/>
        <w:numPr>
          <w:ilvl w:val="0"/>
          <w:numId w:val="2"/>
        </w:numPr>
      </w:pPr>
      <w:r>
        <w:t>The effect of bridge, vehicle and profile parameters are interdependent.</w:t>
      </w:r>
    </w:p>
    <w:p w:rsidR="00050CCF" w:rsidRDefault="00050CCF" w:rsidP="00050CCF">
      <w:pPr>
        <w:pStyle w:val="ListParagraph"/>
        <w:numPr>
          <w:ilvl w:val="0"/>
          <w:numId w:val="2"/>
        </w:numPr>
      </w:pPr>
      <w:r>
        <w:t>Bridge responses are greatest when the profile induces oscillation in the vehicle close to the bridge’s natural frequency and when the vehicle’s natural frequency is 10-20% greater than that of the bridge.</w:t>
      </w:r>
      <w:bookmarkEnd w:id="154"/>
    </w:p>
    <w:sectPr w:rsidR="00050CCF" w:rsidSect="00ED3428">
      <w:headerReference w:type="default" r:id="rId49"/>
      <w:footerReference w:type="default" r:id="rId50"/>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96F86" w:rsidRDefault="00596F86" w:rsidP="004C7F36">
      <w:pPr>
        <w:spacing w:before="0" w:line="240" w:lineRule="auto"/>
      </w:pPr>
      <w:r>
        <w:separator/>
      </w:r>
    </w:p>
  </w:endnote>
  <w:endnote w:type="continuationSeparator" w:id="0">
    <w:p w:rsidR="00596F86" w:rsidRDefault="00596F86"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4682" w:rsidRDefault="00394682">
    <w:pPr>
      <w:pStyle w:val="Footer"/>
      <w:jc w:val="right"/>
    </w:pPr>
  </w:p>
  <w:p w:rsidR="00394682" w:rsidRDefault="003946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96F86" w:rsidRDefault="00596F86" w:rsidP="004C7F36">
      <w:pPr>
        <w:spacing w:before="0" w:line="240" w:lineRule="auto"/>
      </w:pPr>
      <w:r>
        <w:separator/>
      </w:r>
    </w:p>
  </w:footnote>
  <w:footnote w:type="continuationSeparator" w:id="0">
    <w:p w:rsidR="00596F86" w:rsidRDefault="00596F86"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rsidR="00394682" w:rsidRDefault="00394682">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rsidR="00394682" w:rsidRDefault="0039468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045C2"/>
    <w:multiLevelType w:val="hybridMultilevel"/>
    <w:tmpl w:val="C80E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F22D07"/>
    <w:multiLevelType w:val="hybridMultilevel"/>
    <w:tmpl w:val="1DD27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5A24CC"/>
    <w:multiLevelType w:val="hybridMultilevel"/>
    <w:tmpl w:val="C50CDA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0339F9"/>
    <w:multiLevelType w:val="hybridMultilevel"/>
    <w:tmpl w:val="650615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AC356D"/>
    <w:multiLevelType w:val="hybridMultilevel"/>
    <w:tmpl w:val="7F94F684"/>
    <w:lvl w:ilvl="0" w:tplc="1930B35C">
      <w:start w:val="3"/>
      <w:numFmt w:val="decimal"/>
      <w:lvlText w:val="Part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5A152C"/>
    <w:multiLevelType w:val="hybridMultilevel"/>
    <w:tmpl w:val="CD0E261C"/>
    <w:lvl w:ilvl="0" w:tplc="DD9684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717D73"/>
    <w:multiLevelType w:val="hybridMultilevel"/>
    <w:tmpl w:val="158E27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52033C1"/>
    <w:multiLevelType w:val="hybridMultilevel"/>
    <w:tmpl w:val="6E902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423458"/>
    <w:multiLevelType w:val="hybridMultilevel"/>
    <w:tmpl w:val="A0FA4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E3803EB"/>
    <w:multiLevelType w:val="hybridMultilevel"/>
    <w:tmpl w:val="0F7C73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E641F83"/>
    <w:multiLevelType w:val="hybridMultilevel"/>
    <w:tmpl w:val="2C8674A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EE863D7"/>
    <w:multiLevelType w:val="hybridMultilevel"/>
    <w:tmpl w:val="031C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EEB5CC9"/>
    <w:multiLevelType w:val="hybridMultilevel"/>
    <w:tmpl w:val="AD54E998"/>
    <w:lvl w:ilvl="0" w:tplc="842C2948">
      <w:start w:val="19"/>
      <w:numFmt w:val="decimal"/>
      <w:lvlText w:val="Chapter %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00053FB"/>
    <w:multiLevelType w:val="hybridMultilevel"/>
    <w:tmpl w:val="1F707BA8"/>
    <w:lvl w:ilvl="0" w:tplc="228C95FA">
      <w:start w:val="1"/>
      <w:numFmt w:val="decimal"/>
      <w:lvlText w:val="Chapter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26F3030E"/>
    <w:multiLevelType w:val="hybridMultilevel"/>
    <w:tmpl w:val="C7F46AB0"/>
    <w:lvl w:ilvl="0" w:tplc="D99CC208">
      <w:start w:val="17"/>
      <w:numFmt w:val="decimal"/>
      <w:lvlText w:val="Chapter %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CF44921"/>
    <w:multiLevelType w:val="hybridMultilevel"/>
    <w:tmpl w:val="6026F9EC"/>
    <w:lvl w:ilvl="0" w:tplc="8A1CE170">
      <w:start w:val="1"/>
      <w:numFmt w:val="decimal"/>
      <w:lvlText w:val="Chapter 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3365637A"/>
    <w:multiLevelType w:val="hybridMultilevel"/>
    <w:tmpl w:val="FC42F622"/>
    <w:lvl w:ilvl="0" w:tplc="CC50B13C">
      <w:start w:val="2"/>
      <w:numFmt w:val="decimal"/>
      <w:pStyle w:val="Heading1"/>
      <w:lvlText w:val="Part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38B2790"/>
    <w:multiLevelType w:val="hybridMultilevel"/>
    <w:tmpl w:val="E514AD56"/>
    <w:lvl w:ilvl="0" w:tplc="70FA842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8927FC0"/>
    <w:multiLevelType w:val="hybridMultilevel"/>
    <w:tmpl w:val="9C062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BD21B01"/>
    <w:multiLevelType w:val="hybridMultilevel"/>
    <w:tmpl w:val="0E4CD0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DC60814"/>
    <w:multiLevelType w:val="hybridMultilevel"/>
    <w:tmpl w:val="3BBE3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C9B1919"/>
    <w:multiLevelType w:val="hybridMultilevel"/>
    <w:tmpl w:val="E30E2554"/>
    <w:lvl w:ilvl="0" w:tplc="150E2918">
      <w:start w:val="2"/>
      <w:numFmt w:val="decimal"/>
      <w:lvlText w:val="Chapter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55403E2A"/>
    <w:multiLevelType w:val="hybridMultilevel"/>
    <w:tmpl w:val="40B49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025FE9"/>
    <w:multiLevelType w:val="hybridMultilevel"/>
    <w:tmpl w:val="50A2A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B4484A"/>
    <w:multiLevelType w:val="hybridMultilevel"/>
    <w:tmpl w:val="EA66C9D2"/>
    <w:lvl w:ilvl="0" w:tplc="BB2C19C4">
      <w:start w:val="10"/>
      <w:numFmt w:val="decimal"/>
      <w:lvlText w:val="Chapter %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CA72E87"/>
    <w:multiLevelType w:val="hybridMultilevel"/>
    <w:tmpl w:val="4B4862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3C2789"/>
    <w:multiLevelType w:val="hybridMultilevel"/>
    <w:tmpl w:val="E5F225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55A7D6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6A5932"/>
    <w:multiLevelType w:val="hybridMultilevel"/>
    <w:tmpl w:val="2D94D32C"/>
    <w:lvl w:ilvl="0" w:tplc="228C95FA">
      <w:start w:val="1"/>
      <w:numFmt w:val="decimal"/>
      <w:lvlText w:val="Chapte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E9F1840"/>
    <w:multiLevelType w:val="hybridMultilevel"/>
    <w:tmpl w:val="0F5A4CF4"/>
    <w:lvl w:ilvl="0" w:tplc="D7348788">
      <w:start w:val="18"/>
      <w:numFmt w:val="decimal"/>
      <w:lvlText w:val="Chapter %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27B318E"/>
    <w:multiLevelType w:val="hybridMultilevel"/>
    <w:tmpl w:val="388A690E"/>
    <w:lvl w:ilvl="0" w:tplc="C884F708">
      <w:start w:val="1"/>
      <w:numFmt w:val="decimal"/>
      <w:pStyle w:val="ref"/>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7E603B8"/>
    <w:multiLevelType w:val="hybridMultilevel"/>
    <w:tmpl w:val="15909760"/>
    <w:lvl w:ilvl="0" w:tplc="9208B5BA">
      <w:start w:val="1"/>
      <w:numFmt w:val="decimal"/>
      <w:pStyle w:val="Heading2"/>
      <w:lvlText w:val="Chapter %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7F675C"/>
    <w:multiLevelType w:val="hybridMultilevel"/>
    <w:tmpl w:val="DFE05834"/>
    <w:lvl w:ilvl="0" w:tplc="8CF872A0">
      <w:start w:val="1"/>
      <w:numFmt w:val="decimal"/>
      <w:lvlText w:val="Part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9F32BD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C966262"/>
    <w:multiLevelType w:val="hybridMultilevel"/>
    <w:tmpl w:val="16A294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D656532"/>
    <w:multiLevelType w:val="hybridMultilevel"/>
    <w:tmpl w:val="FCD4F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E7642BE"/>
    <w:multiLevelType w:val="hybridMultilevel"/>
    <w:tmpl w:val="55FCF854"/>
    <w:lvl w:ilvl="0" w:tplc="A056B608">
      <w:start w:val="3"/>
      <w:numFmt w:val="decimal"/>
      <w:lvlText w:val="Chapter %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F11079C"/>
    <w:multiLevelType w:val="hybridMultilevel"/>
    <w:tmpl w:val="B630E3B0"/>
    <w:lvl w:ilvl="0" w:tplc="E01E9872">
      <w:start w:val="1"/>
      <w:numFmt w:val="decimal"/>
      <w:lvlText w:val="Chapter 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9"/>
  </w:num>
  <w:num w:numId="2">
    <w:abstractNumId w:val="44"/>
  </w:num>
  <w:num w:numId="3">
    <w:abstractNumId w:val="38"/>
  </w:num>
  <w:num w:numId="4">
    <w:abstractNumId w:val="6"/>
  </w:num>
  <w:num w:numId="5">
    <w:abstractNumId w:val="31"/>
  </w:num>
  <w:num w:numId="6">
    <w:abstractNumId w:val="25"/>
  </w:num>
  <w:num w:numId="7">
    <w:abstractNumId w:val="26"/>
  </w:num>
  <w:num w:numId="8">
    <w:abstractNumId w:val="24"/>
  </w:num>
  <w:num w:numId="9">
    <w:abstractNumId w:val="19"/>
  </w:num>
  <w:num w:numId="10">
    <w:abstractNumId w:val="41"/>
  </w:num>
  <w:num w:numId="11">
    <w:abstractNumId w:val="34"/>
  </w:num>
  <w:num w:numId="12">
    <w:abstractNumId w:val="21"/>
  </w:num>
  <w:num w:numId="13">
    <w:abstractNumId w:val="8"/>
  </w:num>
  <w:num w:numId="14">
    <w:abstractNumId w:val="40"/>
  </w:num>
  <w:num w:numId="15">
    <w:abstractNumId w:val="27"/>
  </w:num>
  <w:num w:numId="16">
    <w:abstractNumId w:val="1"/>
  </w:num>
  <w:num w:numId="17">
    <w:abstractNumId w:val="11"/>
  </w:num>
  <w:num w:numId="18">
    <w:abstractNumId w:val="9"/>
  </w:num>
  <w:num w:numId="19">
    <w:abstractNumId w:val="22"/>
  </w:num>
  <w:num w:numId="20">
    <w:abstractNumId w:val="35"/>
  </w:num>
  <w:num w:numId="21">
    <w:abstractNumId w:val="43"/>
  </w:num>
  <w:num w:numId="22">
    <w:abstractNumId w:val="29"/>
  </w:num>
  <w:num w:numId="23">
    <w:abstractNumId w:val="23"/>
  </w:num>
  <w:num w:numId="24">
    <w:abstractNumId w:val="48"/>
  </w:num>
  <w:num w:numId="25">
    <w:abstractNumId w:val="42"/>
  </w:num>
  <w:num w:numId="26">
    <w:abstractNumId w:val="3"/>
  </w:num>
  <w:num w:numId="27">
    <w:abstractNumId w:val="10"/>
  </w:num>
  <w:num w:numId="28">
    <w:abstractNumId w:val="14"/>
  </w:num>
  <w:num w:numId="29">
    <w:abstractNumId w:val="18"/>
  </w:num>
  <w:num w:numId="30">
    <w:abstractNumId w:val="5"/>
  </w:num>
  <w:num w:numId="31">
    <w:abstractNumId w:val="30"/>
  </w:num>
  <w:num w:numId="32">
    <w:abstractNumId w:val="0"/>
  </w:num>
  <w:num w:numId="33">
    <w:abstractNumId w:val="45"/>
  </w:num>
  <w:num w:numId="34">
    <w:abstractNumId w:val="46"/>
  </w:num>
  <w:num w:numId="35">
    <w:abstractNumId w:val="18"/>
    <w:lvlOverride w:ilvl="0">
      <w:startOverride w:val="1"/>
    </w:lvlOverride>
  </w:num>
  <w:num w:numId="36">
    <w:abstractNumId w:val="7"/>
  </w:num>
  <w:num w:numId="37">
    <w:abstractNumId w:val="16"/>
  </w:num>
  <w:num w:numId="38">
    <w:abstractNumId w:val="28"/>
  </w:num>
  <w:num w:numId="39">
    <w:abstractNumId w:val="20"/>
  </w:num>
  <w:num w:numId="40">
    <w:abstractNumId w:val="4"/>
  </w:num>
  <w:num w:numId="41">
    <w:abstractNumId w:val="13"/>
  </w:num>
  <w:num w:numId="42">
    <w:abstractNumId w:val="36"/>
  </w:num>
  <w:num w:numId="43">
    <w:abstractNumId w:val="47"/>
  </w:num>
  <w:num w:numId="44">
    <w:abstractNumId w:val="32"/>
  </w:num>
  <w:num w:numId="45">
    <w:abstractNumId w:val="17"/>
  </w:num>
  <w:num w:numId="46">
    <w:abstractNumId w:val="37"/>
  </w:num>
  <w:num w:numId="47">
    <w:abstractNumId w:val="15"/>
  </w:num>
  <w:num w:numId="48">
    <w:abstractNumId w:val="33"/>
  </w:num>
  <w:num w:numId="49">
    <w:abstractNumId w:val="2"/>
  </w:num>
  <w:num w:numId="50">
    <w:abstractNumId w:val="1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711F"/>
    <w:rsid w:val="00007CB8"/>
    <w:rsid w:val="00016E8D"/>
    <w:rsid w:val="000173C3"/>
    <w:rsid w:val="000174CE"/>
    <w:rsid w:val="00017D3E"/>
    <w:rsid w:val="00021107"/>
    <w:rsid w:val="000212F0"/>
    <w:rsid w:val="000248C5"/>
    <w:rsid w:val="00025DCA"/>
    <w:rsid w:val="0003050E"/>
    <w:rsid w:val="0003154C"/>
    <w:rsid w:val="000330D3"/>
    <w:rsid w:val="00042AD8"/>
    <w:rsid w:val="0004731A"/>
    <w:rsid w:val="00050CCF"/>
    <w:rsid w:val="00051C28"/>
    <w:rsid w:val="000528B1"/>
    <w:rsid w:val="0005294C"/>
    <w:rsid w:val="000537B3"/>
    <w:rsid w:val="00055694"/>
    <w:rsid w:val="00056653"/>
    <w:rsid w:val="00062078"/>
    <w:rsid w:val="00071AF8"/>
    <w:rsid w:val="00072B4C"/>
    <w:rsid w:val="000762E9"/>
    <w:rsid w:val="00077696"/>
    <w:rsid w:val="00077867"/>
    <w:rsid w:val="00080E65"/>
    <w:rsid w:val="00081F26"/>
    <w:rsid w:val="0008440E"/>
    <w:rsid w:val="000900B9"/>
    <w:rsid w:val="00093BBA"/>
    <w:rsid w:val="00094060"/>
    <w:rsid w:val="000968F9"/>
    <w:rsid w:val="000A13B9"/>
    <w:rsid w:val="000A28B8"/>
    <w:rsid w:val="000A53E2"/>
    <w:rsid w:val="000A5954"/>
    <w:rsid w:val="000A6FFF"/>
    <w:rsid w:val="000B0AB5"/>
    <w:rsid w:val="000B3C89"/>
    <w:rsid w:val="000B3F77"/>
    <w:rsid w:val="000B5585"/>
    <w:rsid w:val="000C649C"/>
    <w:rsid w:val="000D3AB0"/>
    <w:rsid w:val="000D4B72"/>
    <w:rsid w:val="000D5499"/>
    <w:rsid w:val="000D7FCE"/>
    <w:rsid w:val="000E32C5"/>
    <w:rsid w:val="000E334A"/>
    <w:rsid w:val="000E3B90"/>
    <w:rsid w:val="000E59F8"/>
    <w:rsid w:val="000E607B"/>
    <w:rsid w:val="000F1331"/>
    <w:rsid w:val="000F2113"/>
    <w:rsid w:val="000F5D2B"/>
    <w:rsid w:val="000F5F05"/>
    <w:rsid w:val="000F6CE4"/>
    <w:rsid w:val="000F7B42"/>
    <w:rsid w:val="001012A8"/>
    <w:rsid w:val="0010412A"/>
    <w:rsid w:val="001069EE"/>
    <w:rsid w:val="001076AD"/>
    <w:rsid w:val="00110E0E"/>
    <w:rsid w:val="00112A85"/>
    <w:rsid w:val="001163C9"/>
    <w:rsid w:val="00120A9A"/>
    <w:rsid w:val="001217CD"/>
    <w:rsid w:val="00121D48"/>
    <w:rsid w:val="001321BA"/>
    <w:rsid w:val="00132C1E"/>
    <w:rsid w:val="00133338"/>
    <w:rsid w:val="00136362"/>
    <w:rsid w:val="00137A6D"/>
    <w:rsid w:val="00140FB4"/>
    <w:rsid w:val="00145839"/>
    <w:rsid w:val="0014797F"/>
    <w:rsid w:val="00155E45"/>
    <w:rsid w:val="0016108C"/>
    <w:rsid w:val="00165950"/>
    <w:rsid w:val="00166DBE"/>
    <w:rsid w:val="00170818"/>
    <w:rsid w:val="00170A6F"/>
    <w:rsid w:val="00171EB0"/>
    <w:rsid w:val="00172635"/>
    <w:rsid w:val="0017600A"/>
    <w:rsid w:val="00182439"/>
    <w:rsid w:val="00182A02"/>
    <w:rsid w:val="00183813"/>
    <w:rsid w:val="00194824"/>
    <w:rsid w:val="001953E7"/>
    <w:rsid w:val="001958A7"/>
    <w:rsid w:val="001A19AE"/>
    <w:rsid w:val="001A2DA7"/>
    <w:rsid w:val="001A4831"/>
    <w:rsid w:val="001B3115"/>
    <w:rsid w:val="001C2928"/>
    <w:rsid w:val="001C4A01"/>
    <w:rsid w:val="001D2139"/>
    <w:rsid w:val="001D649C"/>
    <w:rsid w:val="001D67B1"/>
    <w:rsid w:val="001E1C9D"/>
    <w:rsid w:val="001E51B5"/>
    <w:rsid w:val="001F31A5"/>
    <w:rsid w:val="001F5A19"/>
    <w:rsid w:val="002023DC"/>
    <w:rsid w:val="00203632"/>
    <w:rsid w:val="00204F71"/>
    <w:rsid w:val="00216360"/>
    <w:rsid w:val="00217ECF"/>
    <w:rsid w:val="002202D6"/>
    <w:rsid w:val="00230C63"/>
    <w:rsid w:val="002342BC"/>
    <w:rsid w:val="00235597"/>
    <w:rsid w:val="002361B7"/>
    <w:rsid w:val="00241D2A"/>
    <w:rsid w:val="002459A6"/>
    <w:rsid w:val="00246EFB"/>
    <w:rsid w:val="00254727"/>
    <w:rsid w:val="00266CAE"/>
    <w:rsid w:val="00271131"/>
    <w:rsid w:val="00273C10"/>
    <w:rsid w:val="00282282"/>
    <w:rsid w:val="002853F1"/>
    <w:rsid w:val="00290C44"/>
    <w:rsid w:val="00292164"/>
    <w:rsid w:val="002935D4"/>
    <w:rsid w:val="002937D5"/>
    <w:rsid w:val="00297DD4"/>
    <w:rsid w:val="002A1A08"/>
    <w:rsid w:val="002A4073"/>
    <w:rsid w:val="002B0326"/>
    <w:rsid w:val="002B07C3"/>
    <w:rsid w:val="002B19EA"/>
    <w:rsid w:val="002B361B"/>
    <w:rsid w:val="002B4B3F"/>
    <w:rsid w:val="002C283B"/>
    <w:rsid w:val="002C496C"/>
    <w:rsid w:val="002D3414"/>
    <w:rsid w:val="002E15BF"/>
    <w:rsid w:val="002E3D38"/>
    <w:rsid w:val="002E71DE"/>
    <w:rsid w:val="002F01C2"/>
    <w:rsid w:val="00302F4B"/>
    <w:rsid w:val="00306CE6"/>
    <w:rsid w:val="00317CAD"/>
    <w:rsid w:val="0032001F"/>
    <w:rsid w:val="00322C8E"/>
    <w:rsid w:val="003252B6"/>
    <w:rsid w:val="00336127"/>
    <w:rsid w:val="003406F7"/>
    <w:rsid w:val="00345155"/>
    <w:rsid w:val="00346350"/>
    <w:rsid w:val="003508D9"/>
    <w:rsid w:val="00351934"/>
    <w:rsid w:val="0035305B"/>
    <w:rsid w:val="00353E58"/>
    <w:rsid w:val="00355A2C"/>
    <w:rsid w:val="00356385"/>
    <w:rsid w:val="00361C42"/>
    <w:rsid w:val="003677FC"/>
    <w:rsid w:val="00370C48"/>
    <w:rsid w:val="00370CB2"/>
    <w:rsid w:val="0037187D"/>
    <w:rsid w:val="0037603E"/>
    <w:rsid w:val="00382DB7"/>
    <w:rsid w:val="0038514E"/>
    <w:rsid w:val="00386F51"/>
    <w:rsid w:val="003876A7"/>
    <w:rsid w:val="00390569"/>
    <w:rsid w:val="00391015"/>
    <w:rsid w:val="00394682"/>
    <w:rsid w:val="003977EC"/>
    <w:rsid w:val="003B1BB6"/>
    <w:rsid w:val="003B4A17"/>
    <w:rsid w:val="003B4BA6"/>
    <w:rsid w:val="003D0CC7"/>
    <w:rsid w:val="003D22E1"/>
    <w:rsid w:val="003D22FE"/>
    <w:rsid w:val="003D2C35"/>
    <w:rsid w:val="003D3FEB"/>
    <w:rsid w:val="003D487C"/>
    <w:rsid w:val="003D6964"/>
    <w:rsid w:val="003F014E"/>
    <w:rsid w:val="003F01CB"/>
    <w:rsid w:val="003F15F6"/>
    <w:rsid w:val="003F1CBD"/>
    <w:rsid w:val="003F1DF5"/>
    <w:rsid w:val="003F4401"/>
    <w:rsid w:val="003F4D97"/>
    <w:rsid w:val="00401832"/>
    <w:rsid w:val="00401DCD"/>
    <w:rsid w:val="004155CF"/>
    <w:rsid w:val="00415AE8"/>
    <w:rsid w:val="00416BBE"/>
    <w:rsid w:val="00417361"/>
    <w:rsid w:val="00420E6C"/>
    <w:rsid w:val="0042773F"/>
    <w:rsid w:val="00432EF1"/>
    <w:rsid w:val="00433700"/>
    <w:rsid w:val="00437B77"/>
    <w:rsid w:val="00437EB1"/>
    <w:rsid w:val="0044423C"/>
    <w:rsid w:val="004516E4"/>
    <w:rsid w:val="004545A6"/>
    <w:rsid w:val="00461EB8"/>
    <w:rsid w:val="00464D72"/>
    <w:rsid w:val="00467B3D"/>
    <w:rsid w:val="004703CD"/>
    <w:rsid w:val="00471215"/>
    <w:rsid w:val="0047551C"/>
    <w:rsid w:val="00477C70"/>
    <w:rsid w:val="0048509D"/>
    <w:rsid w:val="00487F43"/>
    <w:rsid w:val="004919CF"/>
    <w:rsid w:val="00493930"/>
    <w:rsid w:val="00496B8E"/>
    <w:rsid w:val="004A144D"/>
    <w:rsid w:val="004A40D7"/>
    <w:rsid w:val="004A41CE"/>
    <w:rsid w:val="004A5C76"/>
    <w:rsid w:val="004B0F1F"/>
    <w:rsid w:val="004C0302"/>
    <w:rsid w:val="004C1CCB"/>
    <w:rsid w:val="004C3D76"/>
    <w:rsid w:val="004C462E"/>
    <w:rsid w:val="004C7F36"/>
    <w:rsid w:val="004D5514"/>
    <w:rsid w:val="004D5BF8"/>
    <w:rsid w:val="004E3930"/>
    <w:rsid w:val="004E6B61"/>
    <w:rsid w:val="004F2A7A"/>
    <w:rsid w:val="00506CDD"/>
    <w:rsid w:val="005116D6"/>
    <w:rsid w:val="00516973"/>
    <w:rsid w:val="005172D1"/>
    <w:rsid w:val="00520DF0"/>
    <w:rsid w:val="00522F0B"/>
    <w:rsid w:val="00524D63"/>
    <w:rsid w:val="00527673"/>
    <w:rsid w:val="00532AF1"/>
    <w:rsid w:val="0053460E"/>
    <w:rsid w:val="00535CE5"/>
    <w:rsid w:val="00540758"/>
    <w:rsid w:val="00547ADC"/>
    <w:rsid w:val="00550D12"/>
    <w:rsid w:val="00553FD3"/>
    <w:rsid w:val="00554068"/>
    <w:rsid w:val="0055459B"/>
    <w:rsid w:val="005604F5"/>
    <w:rsid w:val="0056278D"/>
    <w:rsid w:val="00563D23"/>
    <w:rsid w:val="00565B2F"/>
    <w:rsid w:val="005675CF"/>
    <w:rsid w:val="00573047"/>
    <w:rsid w:val="005779E8"/>
    <w:rsid w:val="005859A4"/>
    <w:rsid w:val="00586742"/>
    <w:rsid w:val="005873A5"/>
    <w:rsid w:val="00587BDB"/>
    <w:rsid w:val="00591AB0"/>
    <w:rsid w:val="00591BB9"/>
    <w:rsid w:val="00594561"/>
    <w:rsid w:val="005968D6"/>
    <w:rsid w:val="00596F86"/>
    <w:rsid w:val="005A0885"/>
    <w:rsid w:val="005A0B60"/>
    <w:rsid w:val="005A28B2"/>
    <w:rsid w:val="005A3C9A"/>
    <w:rsid w:val="005B3E1D"/>
    <w:rsid w:val="005B4AB5"/>
    <w:rsid w:val="005C2E49"/>
    <w:rsid w:val="005C4DA1"/>
    <w:rsid w:val="005C568F"/>
    <w:rsid w:val="005D220A"/>
    <w:rsid w:val="005D275C"/>
    <w:rsid w:val="005D48E6"/>
    <w:rsid w:val="005D5EAE"/>
    <w:rsid w:val="005D609C"/>
    <w:rsid w:val="005E3DAD"/>
    <w:rsid w:val="005F208E"/>
    <w:rsid w:val="005F38DD"/>
    <w:rsid w:val="005F595B"/>
    <w:rsid w:val="00601E36"/>
    <w:rsid w:val="006069A3"/>
    <w:rsid w:val="00607728"/>
    <w:rsid w:val="006131DA"/>
    <w:rsid w:val="00614E65"/>
    <w:rsid w:val="00615D2E"/>
    <w:rsid w:val="006220FB"/>
    <w:rsid w:val="006251EF"/>
    <w:rsid w:val="00630909"/>
    <w:rsid w:val="00631F33"/>
    <w:rsid w:val="00632CDC"/>
    <w:rsid w:val="00632D06"/>
    <w:rsid w:val="006360FD"/>
    <w:rsid w:val="00641A32"/>
    <w:rsid w:val="00647C78"/>
    <w:rsid w:val="00663571"/>
    <w:rsid w:val="00665167"/>
    <w:rsid w:val="00670995"/>
    <w:rsid w:val="00671A01"/>
    <w:rsid w:val="00680431"/>
    <w:rsid w:val="00693C36"/>
    <w:rsid w:val="00694092"/>
    <w:rsid w:val="006B797F"/>
    <w:rsid w:val="006C0815"/>
    <w:rsid w:val="006C0FDB"/>
    <w:rsid w:val="006D2AEE"/>
    <w:rsid w:val="006E5845"/>
    <w:rsid w:val="006E73FA"/>
    <w:rsid w:val="006E7E68"/>
    <w:rsid w:val="006F1651"/>
    <w:rsid w:val="006F4F2E"/>
    <w:rsid w:val="00700FD6"/>
    <w:rsid w:val="007023B6"/>
    <w:rsid w:val="0070381E"/>
    <w:rsid w:val="00705963"/>
    <w:rsid w:val="007073A9"/>
    <w:rsid w:val="007143C4"/>
    <w:rsid w:val="007207D0"/>
    <w:rsid w:val="00730382"/>
    <w:rsid w:val="00731248"/>
    <w:rsid w:val="00731B10"/>
    <w:rsid w:val="00741A71"/>
    <w:rsid w:val="00743482"/>
    <w:rsid w:val="007440B1"/>
    <w:rsid w:val="007502C7"/>
    <w:rsid w:val="00750E76"/>
    <w:rsid w:val="00755291"/>
    <w:rsid w:val="00760C60"/>
    <w:rsid w:val="007643E3"/>
    <w:rsid w:val="00770168"/>
    <w:rsid w:val="0077105E"/>
    <w:rsid w:val="00772959"/>
    <w:rsid w:val="0078412B"/>
    <w:rsid w:val="00784EC2"/>
    <w:rsid w:val="0078582B"/>
    <w:rsid w:val="00787764"/>
    <w:rsid w:val="00791406"/>
    <w:rsid w:val="00793162"/>
    <w:rsid w:val="007B048D"/>
    <w:rsid w:val="007B4150"/>
    <w:rsid w:val="007B48A8"/>
    <w:rsid w:val="007B4CB4"/>
    <w:rsid w:val="007B4CBE"/>
    <w:rsid w:val="007C0FDD"/>
    <w:rsid w:val="007C1DAB"/>
    <w:rsid w:val="007C4F48"/>
    <w:rsid w:val="007C65A0"/>
    <w:rsid w:val="007D13A6"/>
    <w:rsid w:val="007D40B4"/>
    <w:rsid w:val="007D4F85"/>
    <w:rsid w:val="007D7D77"/>
    <w:rsid w:val="007E56F5"/>
    <w:rsid w:val="007E7EAB"/>
    <w:rsid w:val="007F10ED"/>
    <w:rsid w:val="007F2F0E"/>
    <w:rsid w:val="007F5F82"/>
    <w:rsid w:val="00800104"/>
    <w:rsid w:val="00802AB2"/>
    <w:rsid w:val="00807A64"/>
    <w:rsid w:val="0081729D"/>
    <w:rsid w:val="00823BF5"/>
    <w:rsid w:val="008319D0"/>
    <w:rsid w:val="00832FCD"/>
    <w:rsid w:val="0083563A"/>
    <w:rsid w:val="00840982"/>
    <w:rsid w:val="008462B0"/>
    <w:rsid w:val="008515DA"/>
    <w:rsid w:val="00851911"/>
    <w:rsid w:val="0085233C"/>
    <w:rsid w:val="00853E09"/>
    <w:rsid w:val="00860442"/>
    <w:rsid w:val="0086141B"/>
    <w:rsid w:val="00864BCE"/>
    <w:rsid w:val="0086640C"/>
    <w:rsid w:val="00876F6D"/>
    <w:rsid w:val="00880CB6"/>
    <w:rsid w:val="00882542"/>
    <w:rsid w:val="00886852"/>
    <w:rsid w:val="00892862"/>
    <w:rsid w:val="00895689"/>
    <w:rsid w:val="008A062F"/>
    <w:rsid w:val="008A297A"/>
    <w:rsid w:val="008B2233"/>
    <w:rsid w:val="008B7CAE"/>
    <w:rsid w:val="008C690F"/>
    <w:rsid w:val="008C78FF"/>
    <w:rsid w:val="008C798D"/>
    <w:rsid w:val="008D03E8"/>
    <w:rsid w:val="008D5D73"/>
    <w:rsid w:val="008D6367"/>
    <w:rsid w:val="008E36C9"/>
    <w:rsid w:val="008F2652"/>
    <w:rsid w:val="008F4885"/>
    <w:rsid w:val="008F6793"/>
    <w:rsid w:val="009001A6"/>
    <w:rsid w:val="00900772"/>
    <w:rsid w:val="00916750"/>
    <w:rsid w:val="00917D7E"/>
    <w:rsid w:val="00920F55"/>
    <w:rsid w:val="009217B9"/>
    <w:rsid w:val="00922F31"/>
    <w:rsid w:val="009244AC"/>
    <w:rsid w:val="00924885"/>
    <w:rsid w:val="00927F06"/>
    <w:rsid w:val="0093101C"/>
    <w:rsid w:val="009317C2"/>
    <w:rsid w:val="009334C6"/>
    <w:rsid w:val="009351C2"/>
    <w:rsid w:val="00936250"/>
    <w:rsid w:val="009366C5"/>
    <w:rsid w:val="00943CD6"/>
    <w:rsid w:val="009459EF"/>
    <w:rsid w:val="00945A2F"/>
    <w:rsid w:val="00952175"/>
    <w:rsid w:val="00954367"/>
    <w:rsid w:val="00962E6C"/>
    <w:rsid w:val="00967B9D"/>
    <w:rsid w:val="009720FF"/>
    <w:rsid w:val="00974C88"/>
    <w:rsid w:val="00977C53"/>
    <w:rsid w:val="00980225"/>
    <w:rsid w:val="009803F7"/>
    <w:rsid w:val="0098365C"/>
    <w:rsid w:val="00984F63"/>
    <w:rsid w:val="00993FCA"/>
    <w:rsid w:val="009A0015"/>
    <w:rsid w:val="009A1A14"/>
    <w:rsid w:val="009A3F94"/>
    <w:rsid w:val="009A5114"/>
    <w:rsid w:val="009A687E"/>
    <w:rsid w:val="009A6B79"/>
    <w:rsid w:val="009B0838"/>
    <w:rsid w:val="009B1E0F"/>
    <w:rsid w:val="009B20B7"/>
    <w:rsid w:val="009B2F12"/>
    <w:rsid w:val="009B3923"/>
    <w:rsid w:val="009B4CFB"/>
    <w:rsid w:val="009B4D90"/>
    <w:rsid w:val="009B78B3"/>
    <w:rsid w:val="009C25A3"/>
    <w:rsid w:val="009C2BDC"/>
    <w:rsid w:val="009C6572"/>
    <w:rsid w:val="009C73C9"/>
    <w:rsid w:val="009D1E77"/>
    <w:rsid w:val="009D6794"/>
    <w:rsid w:val="009D6F41"/>
    <w:rsid w:val="009D7602"/>
    <w:rsid w:val="009E59E4"/>
    <w:rsid w:val="009E7787"/>
    <w:rsid w:val="009F510F"/>
    <w:rsid w:val="00A102CA"/>
    <w:rsid w:val="00A132B6"/>
    <w:rsid w:val="00A1424A"/>
    <w:rsid w:val="00A14F77"/>
    <w:rsid w:val="00A16B90"/>
    <w:rsid w:val="00A16EAD"/>
    <w:rsid w:val="00A21AFE"/>
    <w:rsid w:val="00A24495"/>
    <w:rsid w:val="00A24938"/>
    <w:rsid w:val="00A30903"/>
    <w:rsid w:val="00A31AAB"/>
    <w:rsid w:val="00A3354E"/>
    <w:rsid w:val="00A345E7"/>
    <w:rsid w:val="00A34663"/>
    <w:rsid w:val="00A379F4"/>
    <w:rsid w:val="00A40C94"/>
    <w:rsid w:val="00A45417"/>
    <w:rsid w:val="00A4737D"/>
    <w:rsid w:val="00A5089F"/>
    <w:rsid w:val="00A50C55"/>
    <w:rsid w:val="00A511AE"/>
    <w:rsid w:val="00A52771"/>
    <w:rsid w:val="00A55FAA"/>
    <w:rsid w:val="00A57A26"/>
    <w:rsid w:val="00A60A6A"/>
    <w:rsid w:val="00A648C8"/>
    <w:rsid w:val="00A64CE0"/>
    <w:rsid w:val="00A6570A"/>
    <w:rsid w:val="00A65FF1"/>
    <w:rsid w:val="00A669C3"/>
    <w:rsid w:val="00A75006"/>
    <w:rsid w:val="00A76799"/>
    <w:rsid w:val="00A77260"/>
    <w:rsid w:val="00A83B66"/>
    <w:rsid w:val="00A96B6C"/>
    <w:rsid w:val="00AA3BE8"/>
    <w:rsid w:val="00AA7A2B"/>
    <w:rsid w:val="00AB3CB3"/>
    <w:rsid w:val="00AB4B7D"/>
    <w:rsid w:val="00AB6256"/>
    <w:rsid w:val="00AC11A5"/>
    <w:rsid w:val="00AC4431"/>
    <w:rsid w:val="00AC535D"/>
    <w:rsid w:val="00AC77DB"/>
    <w:rsid w:val="00AC793B"/>
    <w:rsid w:val="00AD3741"/>
    <w:rsid w:val="00AE07AA"/>
    <w:rsid w:val="00AE07F3"/>
    <w:rsid w:val="00AE2838"/>
    <w:rsid w:val="00AE3217"/>
    <w:rsid w:val="00AF11C1"/>
    <w:rsid w:val="00AF4C46"/>
    <w:rsid w:val="00B132EE"/>
    <w:rsid w:val="00B14A85"/>
    <w:rsid w:val="00B167C9"/>
    <w:rsid w:val="00B17AC0"/>
    <w:rsid w:val="00B25396"/>
    <w:rsid w:val="00B340CF"/>
    <w:rsid w:val="00B35392"/>
    <w:rsid w:val="00B36A17"/>
    <w:rsid w:val="00B40E81"/>
    <w:rsid w:val="00B443D7"/>
    <w:rsid w:val="00B45540"/>
    <w:rsid w:val="00B55606"/>
    <w:rsid w:val="00B642C0"/>
    <w:rsid w:val="00B64DB8"/>
    <w:rsid w:val="00B65CFD"/>
    <w:rsid w:val="00B702F7"/>
    <w:rsid w:val="00B70742"/>
    <w:rsid w:val="00B71536"/>
    <w:rsid w:val="00B74220"/>
    <w:rsid w:val="00B76B18"/>
    <w:rsid w:val="00B76B6C"/>
    <w:rsid w:val="00B7723E"/>
    <w:rsid w:val="00B81BDD"/>
    <w:rsid w:val="00B835AE"/>
    <w:rsid w:val="00B93A95"/>
    <w:rsid w:val="00BA65AE"/>
    <w:rsid w:val="00BB13D0"/>
    <w:rsid w:val="00BB19CD"/>
    <w:rsid w:val="00BB2F8A"/>
    <w:rsid w:val="00BB4C81"/>
    <w:rsid w:val="00BC0423"/>
    <w:rsid w:val="00BC7606"/>
    <w:rsid w:val="00BD3D92"/>
    <w:rsid w:val="00BD6DA2"/>
    <w:rsid w:val="00BD6DB7"/>
    <w:rsid w:val="00BE70E4"/>
    <w:rsid w:val="00BF0C02"/>
    <w:rsid w:val="00BF159E"/>
    <w:rsid w:val="00BF1DF6"/>
    <w:rsid w:val="00BF4640"/>
    <w:rsid w:val="00C045DF"/>
    <w:rsid w:val="00C075AC"/>
    <w:rsid w:val="00C1238E"/>
    <w:rsid w:val="00C12B2A"/>
    <w:rsid w:val="00C141CC"/>
    <w:rsid w:val="00C162D4"/>
    <w:rsid w:val="00C20F41"/>
    <w:rsid w:val="00C22A75"/>
    <w:rsid w:val="00C235FE"/>
    <w:rsid w:val="00C24BD9"/>
    <w:rsid w:val="00C271D1"/>
    <w:rsid w:val="00C274C6"/>
    <w:rsid w:val="00C42F49"/>
    <w:rsid w:val="00C53BF7"/>
    <w:rsid w:val="00C55022"/>
    <w:rsid w:val="00C55158"/>
    <w:rsid w:val="00C62BD1"/>
    <w:rsid w:val="00C6496D"/>
    <w:rsid w:val="00C7491E"/>
    <w:rsid w:val="00C82098"/>
    <w:rsid w:val="00C84169"/>
    <w:rsid w:val="00C85EE8"/>
    <w:rsid w:val="00C9200E"/>
    <w:rsid w:val="00C92061"/>
    <w:rsid w:val="00C92896"/>
    <w:rsid w:val="00CA1B24"/>
    <w:rsid w:val="00CA3142"/>
    <w:rsid w:val="00CA4A32"/>
    <w:rsid w:val="00CA636A"/>
    <w:rsid w:val="00CA6DFB"/>
    <w:rsid w:val="00CA719F"/>
    <w:rsid w:val="00CB0CF3"/>
    <w:rsid w:val="00CB53BC"/>
    <w:rsid w:val="00CB6A81"/>
    <w:rsid w:val="00CB70CE"/>
    <w:rsid w:val="00CC0067"/>
    <w:rsid w:val="00CC3F71"/>
    <w:rsid w:val="00CD3ED8"/>
    <w:rsid w:val="00CE0102"/>
    <w:rsid w:val="00CE56AD"/>
    <w:rsid w:val="00CF14A4"/>
    <w:rsid w:val="00CF7401"/>
    <w:rsid w:val="00D02BF2"/>
    <w:rsid w:val="00D04668"/>
    <w:rsid w:val="00D072EC"/>
    <w:rsid w:val="00D12705"/>
    <w:rsid w:val="00D26A5F"/>
    <w:rsid w:val="00D272A4"/>
    <w:rsid w:val="00D275D4"/>
    <w:rsid w:val="00D278DE"/>
    <w:rsid w:val="00D328AB"/>
    <w:rsid w:val="00D32B2C"/>
    <w:rsid w:val="00D353C7"/>
    <w:rsid w:val="00D36DB9"/>
    <w:rsid w:val="00D421AD"/>
    <w:rsid w:val="00D479D2"/>
    <w:rsid w:val="00D62439"/>
    <w:rsid w:val="00D645BC"/>
    <w:rsid w:val="00D667A7"/>
    <w:rsid w:val="00D70D8F"/>
    <w:rsid w:val="00D71E3B"/>
    <w:rsid w:val="00D72B94"/>
    <w:rsid w:val="00D755EE"/>
    <w:rsid w:val="00D7798C"/>
    <w:rsid w:val="00D840F1"/>
    <w:rsid w:val="00D86F55"/>
    <w:rsid w:val="00D90521"/>
    <w:rsid w:val="00D91A30"/>
    <w:rsid w:val="00D937DB"/>
    <w:rsid w:val="00D940BA"/>
    <w:rsid w:val="00DA4F06"/>
    <w:rsid w:val="00DA775F"/>
    <w:rsid w:val="00DB1770"/>
    <w:rsid w:val="00DB4522"/>
    <w:rsid w:val="00DB4B87"/>
    <w:rsid w:val="00DB6F1B"/>
    <w:rsid w:val="00DC0036"/>
    <w:rsid w:val="00DC674E"/>
    <w:rsid w:val="00DD11BC"/>
    <w:rsid w:val="00DD32F3"/>
    <w:rsid w:val="00DD4532"/>
    <w:rsid w:val="00DE054C"/>
    <w:rsid w:val="00DE3A7E"/>
    <w:rsid w:val="00DF0C77"/>
    <w:rsid w:val="00DF4811"/>
    <w:rsid w:val="00DF6195"/>
    <w:rsid w:val="00E01D52"/>
    <w:rsid w:val="00E077D1"/>
    <w:rsid w:val="00E1056B"/>
    <w:rsid w:val="00E114B1"/>
    <w:rsid w:val="00E14BF8"/>
    <w:rsid w:val="00E23521"/>
    <w:rsid w:val="00E26DF5"/>
    <w:rsid w:val="00E33E2E"/>
    <w:rsid w:val="00E36645"/>
    <w:rsid w:val="00E4042C"/>
    <w:rsid w:val="00E40AE6"/>
    <w:rsid w:val="00E41109"/>
    <w:rsid w:val="00E42662"/>
    <w:rsid w:val="00E44CFB"/>
    <w:rsid w:val="00E51418"/>
    <w:rsid w:val="00E53638"/>
    <w:rsid w:val="00E5686A"/>
    <w:rsid w:val="00E6195E"/>
    <w:rsid w:val="00E62E4A"/>
    <w:rsid w:val="00E65B9F"/>
    <w:rsid w:val="00E70A02"/>
    <w:rsid w:val="00E8282E"/>
    <w:rsid w:val="00E82CA1"/>
    <w:rsid w:val="00E831F3"/>
    <w:rsid w:val="00E85ECA"/>
    <w:rsid w:val="00E8684C"/>
    <w:rsid w:val="00E87104"/>
    <w:rsid w:val="00E94C4F"/>
    <w:rsid w:val="00E94FF0"/>
    <w:rsid w:val="00EA009C"/>
    <w:rsid w:val="00EA059A"/>
    <w:rsid w:val="00EB02DB"/>
    <w:rsid w:val="00EB0A83"/>
    <w:rsid w:val="00EB1DBC"/>
    <w:rsid w:val="00EB2B42"/>
    <w:rsid w:val="00EB4288"/>
    <w:rsid w:val="00EB6C8E"/>
    <w:rsid w:val="00EC443B"/>
    <w:rsid w:val="00EC5093"/>
    <w:rsid w:val="00EC58A2"/>
    <w:rsid w:val="00EC5BDD"/>
    <w:rsid w:val="00EC77AC"/>
    <w:rsid w:val="00ED0A50"/>
    <w:rsid w:val="00ED1DB4"/>
    <w:rsid w:val="00ED3428"/>
    <w:rsid w:val="00EE180E"/>
    <w:rsid w:val="00EE339C"/>
    <w:rsid w:val="00EE4D0F"/>
    <w:rsid w:val="00EE5E87"/>
    <w:rsid w:val="00EE7323"/>
    <w:rsid w:val="00EF1F8B"/>
    <w:rsid w:val="00EF2AC1"/>
    <w:rsid w:val="00EF5DBB"/>
    <w:rsid w:val="00EF6BE0"/>
    <w:rsid w:val="00F016AD"/>
    <w:rsid w:val="00F02D03"/>
    <w:rsid w:val="00F11EF7"/>
    <w:rsid w:val="00F13CC1"/>
    <w:rsid w:val="00F170CD"/>
    <w:rsid w:val="00F20819"/>
    <w:rsid w:val="00F20E06"/>
    <w:rsid w:val="00F2176A"/>
    <w:rsid w:val="00F26D9C"/>
    <w:rsid w:val="00F348DF"/>
    <w:rsid w:val="00F35613"/>
    <w:rsid w:val="00F37CCA"/>
    <w:rsid w:val="00F40CA2"/>
    <w:rsid w:val="00F42C1F"/>
    <w:rsid w:val="00F43831"/>
    <w:rsid w:val="00F478B0"/>
    <w:rsid w:val="00F47D53"/>
    <w:rsid w:val="00F50808"/>
    <w:rsid w:val="00F5355A"/>
    <w:rsid w:val="00F556D4"/>
    <w:rsid w:val="00F56BA1"/>
    <w:rsid w:val="00F56BB7"/>
    <w:rsid w:val="00F60772"/>
    <w:rsid w:val="00F60B64"/>
    <w:rsid w:val="00F619F8"/>
    <w:rsid w:val="00F671E5"/>
    <w:rsid w:val="00F769A0"/>
    <w:rsid w:val="00F76C90"/>
    <w:rsid w:val="00F77E2E"/>
    <w:rsid w:val="00F8034A"/>
    <w:rsid w:val="00F808A6"/>
    <w:rsid w:val="00F81D50"/>
    <w:rsid w:val="00F83410"/>
    <w:rsid w:val="00F84425"/>
    <w:rsid w:val="00F8564B"/>
    <w:rsid w:val="00F9176B"/>
    <w:rsid w:val="00F91B17"/>
    <w:rsid w:val="00F92BD0"/>
    <w:rsid w:val="00F94A0F"/>
    <w:rsid w:val="00F9746E"/>
    <w:rsid w:val="00FA2211"/>
    <w:rsid w:val="00FB23C2"/>
    <w:rsid w:val="00FB333E"/>
    <w:rsid w:val="00FB3CE8"/>
    <w:rsid w:val="00FB6DF6"/>
    <w:rsid w:val="00FC2F62"/>
    <w:rsid w:val="00FC3EEC"/>
    <w:rsid w:val="00FD0197"/>
    <w:rsid w:val="00FD0615"/>
    <w:rsid w:val="00FD39EB"/>
    <w:rsid w:val="00FD5006"/>
    <w:rsid w:val="00FD7879"/>
    <w:rsid w:val="00FE4790"/>
    <w:rsid w:val="00FF0A56"/>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2994D48-2D6B-4A95-AAA1-EAAD6F753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F56BB7"/>
    <w:pPr>
      <w:keepNext/>
      <w:keepLines/>
      <w:numPr>
        <w:numId w:val="9"/>
      </w:numPr>
      <w:spacing w:after="360" w:line="240" w:lineRule="auto"/>
      <w:ind w:left="0" w:firstLine="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322C8E"/>
    <w:pPr>
      <w:keepNext/>
      <w:keepLines/>
      <w:numPr>
        <w:numId w:val="10"/>
      </w:numPr>
      <w:spacing w:after="240" w:line="240" w:lineRule="auto"/>
      <w:ind w:left="0" w:firstLine="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F56BB7"/>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322C8E"/>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F02D03"/>
    <w:pPr>
      <w:spacing w:after="120"/>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 w:type="character" w:styleId="CommentReference">
    <w:name w:val="annotation reference"/>
    <w:basedOn w:val="DefaultParagraphFont"/>
    <w:uiPriority w:val="99"/>
    <w:semiHidden/>
    <w:unhideWhenUsed/>
    <w:rsid w:val="000E59F8"/>
    <w:rPr>
      <w:sz w:val="16"/>
      <w:szCs w:val="16"/>
    </w:rPr>
  </w:style>
  <w:style w:type="paragraph" w:styleId="CommentText">
    <w:name w:val="annotation text"/>
    <w:basedOn w:val="Normal"/>
    <w:link w:val="CommentTextChar"/>
    <w:uiPriority w:val="99"/>
    <w:semiHidden/>
    <w:unhideWhenUsed/>
    <w:rsid w:val="000E59F8"/>
    <w:pPr>
      <w:spacing w:line="240" w:lineRule="auto"/>
    </w:pPr>
    <w:rPr>
      <w:sz w:val="20"/>
      <w:szCs w:val="20"/>
    </w:rPr>
  </w:style>
  <w:style w:type="character" w:customStyle="1" w:styleId="CommentTextChar">
    <w:name w:val="Comment Text Char"/>
    <w:basedOn w:val="DefaultParagraphFont"/>
    <w:link w:val="CommentText"/>
    <w:uiPriority w:val="99"/>
    <w:semiHidden/>
    <w:rsid w:val="000E59F8"/>
    <w:rPr>
      <w:sz w:val="20"/>
      <w:szCs w:val="20"/>
    </w:rPr>
  </w:style>
  <w:style w:type="paragraph" w:styleId="CommentSubject">
    <w:name w:val="annotation subject"/>
    <w:basedOn w:val="CommentText"/>
    <w:next w:val="CommentText"/>
    <w:link w:val="CommentSubjectChar"/>
    <w:uiPriority w:val="99"/>
    <w:semiHidden/>
    <w:unhideWhenUsed/>
    <w:rsid w:val="000E59F8"/>
    <w:rPr>
      <w:b/>
      <w:bCs/>
    </w:rPr>
  </w:style>
  <w:style w:type="character" w:customStyle="1" w:styleId="CommentSubjectChar">
    <w:name w:val="Comment Subject Char"/>
    <w:basedOn w:val="CommentTextChar"/>
    <w:link w:val="CommentSubject"/>
    <w:uiPriority w:val="99"/>
    <w:semiHidden/>
    <w:rsid w:val="000E59F8"/>
    <w:rPr>
      <w:b/>
      <w:bCs/>
      <w:sz w:val="20"/>
      <w:szCs w:val="20"/>
    </w:rPr>
  </w:style>
  <w:style w:type="paragraph" w:styleId="Bibliography">
    <w:name w:val="Bibliography"/>
    <w:basedOn w:val="Normal"/>
    <w:next w:val="Normal"/>
    <w:link w:val="BibliographyChar"/>
    <w:uiPriority w:val="37"/>
    <w:unhideWhenUsed/>
    <w:rsid w:val="000E59F8"/>
    <w:pPr>
      <w:spacing w:line="240" w:lineRule="auto"/>
      <w:ind w:left="720" w:hanging="720"/>
    </w:pPr>
  </w:style>
  <w:style w:type="table" w:styleId="TableGridLight">
    <w:name w:val="Grid Table Light"/>
    <w:basedOn w:val="TableNormal"/>
    <w:uiPriority w:val="40"/>
    <w:rsid w:val="000E59F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ableofFigures">
    <w:name w:val="table of figures"/>
    <w:basedOn w:val="Normal"/>
    <w:next w:val="Normal"/>
    <w:uiPriority w:val="99"/>
    <w:unhideWhenUsed/>
    <w:rsid w:val="000E59F8"/>
  </w:style>
  <w:style w:type="paragraph" w:styleId="Title">
    <w:name w:val="Title"/>
    <w:basedOn w:val="Normal"/>
    <w:next w:val="Normal"/>
    <w:link w:val="TitleChar"/>
    <w:uiPriority w:val="10"/>
    <w:qFormat/>
    <w:rsid w:val="000E59F8"/>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E59F8"/>
    <w:rPr>
      <w:rFonts w:asciiTheme="majorHAnsi" w:eastAsiaTheme="majorEastAsia" w:hAnsiTheme="majorHAnsi" w:cstheme="majorBidi"/>
      <w:color w:val="17365D" w:themeColor="text2" w:themeShade="BF"/>
      <w:spacing w:val="5"/>
      <w:kern w:val="28"/>
      <w:sz w:val="52"/>
      <w:szCs w:val="52"/>
    </w:rPr>
  </w:style>
  <w:style w:type="paragraph" w:customStyle="1" w:styleId="Firstparagraph">
    <w:name w:val="First paragraph"/>
    <w:basedOn w:val="Normal"/>
    <w:next w:val="Normal"/>
    <w:rsid w:val="000E59F8"/>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msonormal0">
    <w:name w:val="msonormal"/>
    <w:basedOn w:val="Normal"/>
    <w:rsid w:val="000E59F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0E59F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
    <w:name w:val="xl64"/>
    <w:basedOn w:val="Normal"/>
    <w:rsid w:val="000E59F8"/>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
    <w:name w:val="xl65"/>
    <w:basedOn w:val="Normal"/>
    <w:rsid w:val="000E59F8"/>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character" w:styleId="Strong">
    <w:name w:val="Strong"/>
    <w:basedOn w:val="DefaultParagraphFont"/>
    <w:uiPriority w:val="22"/>
    <w:qFormat/>
    <w:rsid w:val="000E59F8"/>
    <w:rPr>
      <w:b/>
      <w:bCs/>
      <w:sz w:val="28"/>
    </w:rPr>
  </w:style>
  <w:style w:type="paragraph" w:styleId="NoSpacing">
    <w:name w:val="No Spacing"/>
    <w:uiPriority w:val="1"/>
    <w:qFormat/>
    <w:rsid w:val="000E59F8"/>
    <w:pPr>
      <w:spacing w:after="0" w:line="240" w:lineRule="auto"/>
    </w:pPr>
  </w:style>
  <w:style w:type="paragraph" w:customStyle="1" w:styleId="titlepage">
    <w:name w:val="title_page"/>
    <w:basedOn w:val="Normal"/>
    <w:link w:val="titlepageChar"/>
    <w:qFormat/>
    <w:rsid w:val="000E59F8"/>
    <w:pPr>
      <w:spacing w:before="0" w:after="200" w:line="276" w:lineRule="auto"/>
      <w:jc w:val="center"/>
    </w:pPr>
    <w:rPr>
      <w:smallCaps/>
      <w:sz w:val="28"/>
      <w:szCs w:val="28"/>
    </w:rPr>
  </w:style>
  <w:style w:type="character" w:customStyle="1" w:styleId="titlepageChar">
    <w:name w:val="title_page Char"/>
    <w:basedOn w:val="DefaultParagraphFont"/>
    <w:link w:val="titlepage"/>
    <w:rsid w:val="000E59F8"/>
    <w:rPr>
      <w:smallCaps/>
      <w:sz w:val="28"/>
      <w:szCs w:val="28"/>
    </w:rPr>
  </w:style>
  <w:style w:type="character" w:styleId="IntenseEmphasis">
    <w:name w:val="Intense Emphasis"/>
    <w:basedOn w:val="DefaultParagraphFont"/>
    <w:uiPriority w:val="21"/>
    <w:qFormat/>
    <w:rsid w:val="000E59F8"/>
    <w:rPr>
      <w:i/>
      <w:iCs/>
      <w:color w:val="4F81BD" w:themeColor="accent1"/>
    </w:rPr>
  </w:style>
  <w:style w:type="character" w:customStyle="1" w:styleId="CommentSubjectChar1">
    <w:name w:val="Comment Subject Char1"/>
    <w:basedOn w:val="CommentTextChar"/>
    <w:uiPriority w:val="99"/>
    <w:semiHidden/>
    <w:rsid w:val="00DC0036"/>
    <w:rPr>
      <w:b/>
      <w:bCs/>
      <w:sz w:val="20"/>
      <w:szCs w:val="20"/>
    </w:rPr>
  </w:style>
  <w:style w:type="character" w:customStyle="1" w:styleId="TitleChar1">
    <w:name w:val="Title Char1"/>
    <w:basedOn w:val="DefaultParagraphFont"/>
    <w:uiPriority w:val="10"/>
    <w:rsid w:val="00DC0036"/>
    <w:rPr>
      <w:rFonts w:asciiTheme="majorHAnsi" w:eastAsiaTheme="majorEastAsia" w:hAnsiTheme="majorHAnsi" w:cstheme="majorBidi"/>
      <w:color w:val="17365D" w:themeColor="text2" w:themeShade="BF"/>
      <w:spacing w:val="5"/>
      <w:kern w:val="28"/>
      <w:sz w:val="52"/>
      <w:szCs w:val="52"/>
    </w:rPr>
  </w:style>
  <w:style w:type="paragraph" w:customStyle="1" w:styleId="titlepage1">
    <w:name w:val="title_page1"/>
    <w:basedOn w:val="Normal"/>
    <w:qFormat/>
    <w:rsid w:val="00DC0036"/>
    <w:pPr>
      <w:spacing w:before="0" w:after="200" w:line="276" w:lineRule="auto"/>
      <w:jc w:val="center"/>
    </w:pPr>
    <w:rPr>
      <w:smallCaps/>
      <w:sz w:val="28"/>
      <w:szCs w:val="28"/>
    </w:rPr>
  </w:style>
  <w:style w:type="character" w:customStyle="1" w:styleId="titlepageChar1">
    <w:name w:val="title_page Char1"/>
    <w:basedOn w:val="DefaultParagraphFont"/>
    <w:rsid w:val="00DC0036"/>
    <w:rPr>
      <w:smallCaps/>
      <w:sz w:val="28"/>
      <w:szCs w:val="28"/>
    </w:rPr>
  </w:style>
  <w:style w:type="character" w:customStyle="1" w:styleId="TitleChar2">
    <w:name w:val="Title Char2"/>
    <w:basedOn w:val="DefaultParagraphFont"/>
    <w:uiPriority w:val="10"/>
    <w:rsid w:val="00DC0036"/>
    <w:rPr>
      <w:rFonts w:asciiTheme="majorHAnsi" w:eastAsiaTheme="majorEastAsia" w:hAnsiTheme="majorHAnsi" w:cstheme="majorBidi"/>
      <w:color w:val="17365D" w:themeColor="text2" w:themeShade="BF"/>
      <w:spacing w:val="5"/>
      <w:kern w:val="28"/>
      <w:sz w:val="52"/>
      <w:szCs w:val="52"/>
    </w:rPr>
  </w:style>
  <w:style w:type="paragraph" w:customStyle="1" w:styleId="Firstparagraph1">
    <w:name w:val="First paragraph1"/>
    <w:basedOn w:val="Normal"/>
    <w:next w:val="Normal"/>
    <w:rsid w:val="00DC0036"/>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msonormal1">
    <w:name w:val="msonormal1"/>
    <w:basedOn w:val="Normal"/>
    <w:rsid w:val="00DC00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1">
    <w:name w:val="xl631"/>
    <w:basedOn w:val="Normal"/>
    <w:rsid w:val="00DC00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1">
    <w:name w:val="xl641"/>
    <w:basedOn w:val="Normal"/>
    <w:rsid w:val="00DC0036"/>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1">
    <w:name w:val="xl651"/>
    <w:basedOn w:val="Normal"/>
    <w:rsid w:val="00DC0036"/>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titlepage2">
    <w:name w:val="title_page2"/>
    <w:basedOn w:val="Normal"/>
    <w:qFormat/>
    <w:rsid w:val="00DC0036"/>
    <w:pPr>
      <w:spacing w:before="0" w:after="200" w:line="276" w:lineRule="auto"/>
      <w:jc w:val="center"/>
    </w:pPr>
    <w:rPr>
      <w:smallCaps/>
      <w:sz w:val="28"/>
      <w:szCs w:val="28"/>
    </w:rPr>
  </w:style>
  <w:style w:type="character" w:customStyle="1" w:styleId="titlepageChar2">
    <w:name w:val="title_page Char2"/>
    <w:basedOn w:val="DefaultParagraphFont"/>
    <w:rsid w:val="00DC0036"/>
    <w:rPr>
      <w:smallCaps/>
      <w:sz w:val="28"/>
      <w:szCs w:val="28"/>
    </w:rPr>
  </w:style>
  <w:style w:type="character" w:customStyle="1" w:styleId="TitleChar3">
    <w:name w:val="Title Char3"/>
    <w:basedOn w:val="DefaultParagraphFont"/>
    <w:uiPriority w:val="10"/>
    <w:rsid w:val="00DC0036"/>
    <w:rPr>
      <w:rFonts w:asciiTheme="majorHAnsi" w:eastAsiaTheme="majorEastAsia" w:hAnsiTheme="majorHAnsi" w:cstheme="majorBidi"/>
      <w:color w:val="17365D" w:themeColor="text2" w:themeShade="BF"/>
      <w:spacing w:val="5"/>
      <w:kern w:val="28"/>
      <w:sz w:val="52"/>
      <w:szCs w:val="52"/>
    </w:rPr>
  </w:style>
  <w:style w:type="paragraph" w:customStyle="1" w:styleId="FigureCaption1">
    <w:name w:val="FigureCaption1"/>
    <w:basedOn w:val="Caption"/>
    <w:rsid w:val="00DC0036"/>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1">
    <w:name w:val="Table Contents1"/>
    <w:basedOn w:val="Normal"/>
    <w:rsid w:val="00DC0036"/>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1">
    <w:name w:val="Table Heading1"/>
    <w:basedOn w:val="TableContents"/>
    <w:rsid w:val="00DC0036"/>
    <w:rPr>
      <w:b/>
      <w:bCs/>
    </w:rPr>
  </w:style>
  <w:style w:type="paragraph" w:customStyle="1" w:styleId="Firstparagraph2">
    <w:name w:val="First paragraph2"/>
    <w:basedOn w:val="Normal"/>
    <w:next w:val="Normal"/>
    <w:rsid w:val="00DC0036"/>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squish1">
    <w:name w:val="squish1"/>
    <w:basedOn w:val="Normal"/>
    <w:qFormat/>
    <w:rsid w:val="00DC0036"/>
    <w:pPr>
      <w:spacing w:before="0" w:line="240" w:lineRule="auto"/>
    </w:pPr>
  </w:style>
  <w:style w:type="character" w:customStyle="1" w:styleId="squishChar1">
    <w:name w:val="squish Char1"/>
    <w:basedOn w:val="DefaultParagraphFont"/>
    <w:rsid w:val="00DC0036"/>
  </w:style>
  <w:style w:type="paragraph" w:customStyle="1" w:styleId="msonormal2">
    <w:name w:val="msonormal2"/>
    <w:basedOn w:val="Normal"/>
    <w:rsid w:val="00DC00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2">
    <w:name w:val="xl632"/>
    <w:basedOn w:val="Normal"/>
    <w:rsid w:val="00DC00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2">
    <w:name w:val="xl642"/>
    <w:basedOn w:val="Normal"/>
    <w:rsid w:val="00DC0036"/>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2">
    <w:name w:val="xl652"/>
    <w:basedOn w:val="Normal"/>
    <w:rsid w:val="00DC0036"/>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character" w:customStyle="1" w:styleId="Heading5Char1">
    <w:name w:val="Heading 5 Char1"/>
    <w:basedOn w:val="DefaultParagraphFont"/>
    <w:uiPriority w:val="9"/>
    <w:rsid w:val="00DC0036"/>
    <w:rPr>
      <w:rFonts w:asciiTheme="majorHAnsi" w:eastAsiaTheme="majorEastAsia" w:hAnsiTheme="majorHAnsi" w:cstheme="majorBidi"/>
      <w:color w:val="365F91" w:themeColor="accent1" w:themeShade="BF"/>
    </w:rPr>
  </w:style>
  <w:style w:type="paragraph" w:customStyle="1" w:styleId="EquationCaptions1">
    <w:name w:val="Equation Captions1"/>
    <w:basedOn w:val="Caption"/>
    <w:qFormat/>
    <w:rsid w:val="00DC0036"/>
    <w:pPr>
      <w:spacing w:after="0"/>
      <w:jc w:val="right"/>
    </w:pPr>
    <w:rPr>
      <w:b w:val="0"/>
      <w:szCs w:val="24"/>
    </w:rPr>
  </w:style>
  <w:style w:type="character" w:customStyle="1" w:styleId="EquationCaptionsChar1">
    <w:name w:val="Equation Captions Char1"/>
    <w:basedOn w:val="CaptionChar"/>
    <w:rsid w:val="00DC0036"/>
    <w:rPr>
      <w:b w:val="0"/>
      <w:bCs/>
      <w:sz w:val="20"/>
      <w:szCs w:val="24"/>
    </w:rPr>
  </w:style>
  <w:style w:type="character" w:customStyle="1" w:styleId="QuoteChar1">
    <w:name w:val="Quote Char1"/>
    <w:basedOn w:val="DefaultParagraphFont"/>
    <w:uiPriority w:val="29"/>
    <w:rsid w:val="00DC0036"/>
    <w:rPr>
      <w:i/>
      <w:iCs/>
      <w:color w:val="404040" w:themeColor="text1" w:themeTint="BF"/>
    </w:rPr>
  </w:style>
  <w:style w:type="character" w:customStyle="1" w:styleId="CommentTextChar1">
    <w:name w:val="Comment Text Char1"/>
    <w:basedOn w:val="DefaultParagraphFont"/>
    <w:uiPriority w:val="99"/>
    <w:semiHidden/>
    <w:rsid w:val="00DC0036"/>
    <w:rPr>
      <w:sz w:val="20"/>
      <w:szCs w:val="20"/>
    </w:rPr>
  </w:style>
  <w:style w:type="character" w:customStyle="1" w:styleId="CommentSubjectChar2">
    <w:name w:val="Comment Subject Char2"/>
    <w:basedOn w:val="CommentTextChar"/>
    <w:uiPriority w:val="99"/>
    <w:semiHidden/>
    <w:rsid w:val="00DC0036"/>
    <w:rPr>
      <w:b/>
      <w:bCs/>
      <w:sz w:val="20"/>
      <w:szCs w:val="20"/>
    </w:rPr>
  </w:style>
  <w:style w:type="paragraph" w:customStyle="1" w:styleId="titlepage3">
    <w:name w:val="title_page3"/>
    <w:basedOn w:val="Normal"/>
    <w:qFormat/>
    <w:rsid w:val="00DC0036"/>
    <w:pPr>
      <w:spacing w:before="0" w:after="200" w:line="276" w:lineRule="auto"/>
      <w:jc w:val="center"/>
    </w:pPr>
    <w:rPr>
      <w:smallCaps/>
      <w:sz w:val="28"/>
      <w:szCs w:val="28"/>
    </w:rPr>
  </w:style>
  <w:style w:type="character" w:customStyle="1" w:styleId="titlepageChar3">
    <w:name w:val="title_page Char3"/>
    <w:basedOn w:val="DefaultParagraphFont"/>
    <w:rsid w:val="00DC0036"/>
    <w:rPr>
      <w:smallCaps/>
      <w:sz w:val="28"/>
      <w:szCs w:val="28"/>
    </w:rPr>
  </w:style>
  <w:style w:type="character" w:customStyle="1" w:styleId="CommentSubjectChar3">
    <w:name w:val="Comment Subject Char3"/>
    <w:basedOn w:val="CommentTextChar"/>
    <w:uiPriority w:val="99"/>
    <w:semiHidden/>
    <w:rsid w:val="00F84425"/>
    <w:rPr>
      <w:b/>
      <w:bCs/>
      <w:sz w:val="20"/>
      <w:szCs w:val="20"/>
    </w:rPr>
  </w:style>
  <w:style w:type="character" w:customStyle="1" w:styleId="TitleChar4">
    <w:name w:val="Title Char4"/>
    <w:basedOn w:val="DefaultParagraphFont"/>
    <w:uiPriority w:val="10"/>
    <w:rsid w:val="00F84425"/>
    <w:rPr>
      <w:rFonts w:asciiTheme="majorHAnsi" w:eastAsiaTheme="majorEastAsia" w:hAnsiTheme="majorHAnsi" w:cstheme="majorBidi"/>
      <w:color w:val="17365D" w:themeColor="text2" w:themeShade="BF"/>
      <w:spacing w:val="5"/>
      <w:kern w:val="28"/>
      <w:sz w:val="52"/>
      <w:szCs w:val="52"/>
    </w:rPr>
  </w:style>
  <w:style w:type="paragraph" w:customStyle="1" w:styleId="Firstparagraph3">
    <w:name w:val="First paragraph3"/>
    <w:basedOn w:val="Normal"/>
    <w:next w:val="Normal"/>
    <w:rsid w:val="00F84425"/>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msonormal3">
    <w:name w:val="msonormal3"/>
    <w:basedOn w:val="Normal"/>
    <w:rsid w:val="00F8442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3">
    <w:name w:val="xl633"/>
    <w:basedOn w:val="Normal"/>
    <w:rsid w:val="00F8442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3">
    <w:name w:val="xl643"/>
    <w:basedOn w:val="Normal"/>
    <w:rsid w:val="00F84425"/>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3">
    <w:name w:val="xl653"/>
    <w:basedOn w:val="Normal"/>
    <w:rsid w:val="00F84425"/>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titlepage4">
    <w:name w:val="title_page4"/>
    <w:basedOn w:val="Normal"/>
    <w:qFormat/>
    <w:rsid w:val="00F84425"/>
    <w:pPr>
      <w:spacing w:before="0" w:after="200" w:line="276" w:lineRule="auto"/>
      <w:jc w:val="center"/>
    </w:pPr>
    <w:rPr>
      <w:smallCaps/>
      <w:sz w:val="28"/>
      <w:szCs w:val="28"/>
    </w:rPr>
  </w:style>
  <w:style w:type="character" w:customStyle="1" w:styleId="titlepageChar4">
    <w:name w:val="title_page Char4"/>
    <w:basedOn w:val="DefaultParagraphFont"/>
    <w:rsid w:val="00F84425"/>
    <w:rPr>
      <w:smallCaps/>
      <w:sz w:val="28"/>
      <w:szCs w:val="28"/>
    </w:rPr>
  </w:style>
  <w:style w:type="paragraph" w:customStyle="1" w:styleId="ref">
    <w:name w:val="ref"/>
    <w:basedOn w:val="Bibliography"/>
    <w:link w:val="refChar"/>
    <w:qFormat/>
    <w:rsid w:val="00A3354E"/>
    <w:pPr>
      <w:numPr>
        <w:numId w:val="14"/>
      </w:numPr>
      <w:spacing w:after="120" w:line="480" w:lineRule="auto"/>
      <w:ind w:left="360"/>
    </w:pPr>
  </w:style>
  <w:style w:type="character" w:customStyle="1" w:styleId="BibliographyChar">
    <w:name w:val="Bibliography Char"/>
    <w:basedOn w:val="DefaultParagraphFont"/>
    <w:link w:val="Bibliography"/>
    <w:uiPriority w:val="37"/>
    <w:rsid w:val="00A3354E"/>
  </w:style>
  <w:style w:type="character" w:customStyle="1" w:styleId="refChar">
    <w:name w:val="ref Char"/>
    <w:basedOn w:val="BibliographyChar"/>
    <w:link w:val="ref"/>
    <w:rsid w:val="00A335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147547264">
      <w:bodyDiv w:val="1"/>
      <w:marLeft w:val="0"/>
      <w:marRight w:val="0"/>
      <w:marTop w:val="0"/>
      <w:marBottom w:val="0"/>
      <w:divBdr>
        <w:top w:val="none" w:sz="0" w:space="0" w:color="auto"/>
        <w:left w:val="none" w:sz="0" w:space="0" w:color="auto"/>
        <w:bottom w:val="none" w:sz="0" w:space="0" w:color="auto"/>
        <w:right w:val="none" w:sz="0" w:space="0" w:color="auto"/>
      </w:divBdr>
    </w:div>
    <w:div w:id="1221474287">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 w:id="1860729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7.png"/><Relationship Id="rId26" Type="http://schemas.openxmlformats.org/officeDocument/2006/relationships/chart" Target="charts/chart9.xml"/><Relationship Id="rId39" Type="http://schemas.openxmlformats.org/officeDocument/2006/relationships/image" Target="media/image14.emf"/><Relationship Id="rId21" Type="http://schemas.openxmlformats.org/officeDocument/2006/relationships/hyperlink" Target="http://bridgereports.com/1240581" TargetMode="External"/><Relationship Id="rId34" Type="http://schemas.openxmlformats.org/officeDocument/2006/relationships/image" Target="media/image12.emf"/><Relationship Id="rId42" Type="http://schemas.openxmlformats.org/officeDocument/2006/relationships/image" Target="media/image17.emf"/><Relationship Id="rId47" Type="http://schemas.openxmlformats.org/officeDocument/2006/relationships/chart" Target="charts/chart18.xml"/><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3.xml"/><Relationship Id="rId29" Type="http://schemas.openxmlformats.org/officeDocument/2006/relationships/chart" Target="charts/chart12.xml"/><Relationship Id="rId11" Type="http://schemas.openxmlformats.org/officeDocument/2006/relationships/chart" Target="charts/chart1.xml"/><Relationship Id="rId24" Type="http://schemas.openxmlformats.org/officeDocument/2006/relationships/chart" Target="charts/chart7.xml"/><Relationship Id="rId32" Type="http://schemas.openxmlformats.org/officeDocument/2006/relationships/image" Target="media/image10.png"/><Relationship Id="rId37" Type="http://schemas.openxmlformats.org/officeDocument/2006/relationships/image" Target="media/image13.emf"/><Relationship Id="rId40" Type="http://schemas.openxmlformats.org/officeDocument/2006/relationships/image" Target="media/image15.png"/><Relationship Id="rId45" Type="http://schemas.openxmlformats.org/officeDocument/2006/relationships/image" Target="media/image20.emf"/><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chart" Target="charts/chart6.xml"/><Relationship Id="rId28" Type="http://schemas.openxmlformats.org/officeDocument/2006/relationships/chart" Target="charts/chart11.xml"/><Relationship Id="rId36" Type="http://schemas.openxmlformats.org/officeDocument/2006/relationships/chart" Target="charts/chart15.xml"/><Relationship Id="rId49"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image" Target="media/image9.png"/><Relationship Id="rId44" Type="http://schemas.openxmlformats.org/officeDocument/2006/relationships/image" Target="media/image19.emf"/><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hyperlink" Target="http://bridgereports.com/1240510" TargetMode="External"/><Relationship Id="rId27" Type="http://schemas.openxmlformats.org/officeDocument/2006/relationships/chart" Target="charts/chart10.xml"/><Relationship Id="rId30" Type="http://schemas.openxmlformats.org/officeDocument/2006/relationships/chart" Target="charts/chart13.xml"/><Relationship Id="rId35" Type="http://schemas.openxmlformats.org/officeDocument/2006/relationships/chart" Target="charts/chart14.xml"/><Relationship Id="rId43" Type="http://schemas.openxmlformats.org/officeDocument/2006/relationships/image" Target="media/image18.emf"/><Relationship Id="rId48" Type="http://schemas.openxmlformats.org/officeDocument/2006/relationships/image" Target="media/image21.emf"/><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chart" Target="charts/chart4.xml"/><Relationship Id="rId25" Type="http://schemas.openxmlformats.org/officeDocument/2006/relationships/chart" Target="charts/chart8.xml"/><Relationship Id="rId33" Type="http://schemas.openxmlformats.org/officeDocument/2006/relationships/image" Target="media/image11.png"/><Relationship Id="rId38" Type="http://schemas.openxmlformats.org/officeDocument/2006/relationships/chart" Target="charts/chart16.xml"/><Relationship Id="rId46" Type="http://schemas.openxmlformats.org/officeDocument/2006/relationships/chart" Target="charts/chart17.xml"/><Relationship Id="rId20" Type="http://schemas.openxmlformats.org/officeDocument/2006/relationships/chart" Target="charts/chart5.xml"/><Relationship Id="rId41"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ohn%20B\Projects_Git\thesis\thesis_doc\data\coupled_vs_decoupled.xlsx" TargetMode="External"/><Relationship Id="rId2" Type="http://schemas.microsoft.com/office/2011/relationships/chartColorStyle" Target="colors3.xml"/><Relationship Id="rId1" Type="http://schemas.microsoft.com/office/2011/relationships/chartStyle" Target="style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ohn%20B\Projects_Git\thesis\thesis_doc\data\coupled_vs_decoupled.xlsx" TargetMode="External"/><Relationship Id="rId2" Type="http://schemas.microsoft.com/office/2011/relationships/chartColorStyle" Target="colors4.xml"/><Relationship Id="rId1" Type="http://schemas.microsoft.com/office/2011/relationships/chartStyle" Target="style4.xml"/></Relationships>
</file>

<file path=word/charts/_rels/chart16.xml.rels><?xml version="1.0" encoding="UTF-8" standalone="yes"?>
<Relationships xmlns="http://schemas.openxmlformats.org/package/2006/relationships"><Relationship Id="rId1" Type="http://schemas.openxmlformats.org/officeDocument/2006/relationships/oleObject" Target="file:///C:\Users\John%20B\Projects_Git\Damp\Data\for_thesis\FE-response_harmonic-profile.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John%20B\Projects_Git\Damp\Data\for_thesis\profiles.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FE_140ft_1sp.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John%20B\Projects_Git\Damp\Data\for_thesis\model_validation\benchmarking\sgl_lin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benchmarking\sgl_lin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benchmarking\sgl_line.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benchmarking\sgl_line.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John\Projects_Git\DAmp\Data\for_thesis\model_validation\total_summary.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John\Projects_Git\DAmp\Data\for_thesis\model_validation\total_summary.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C$2</c:f>
              <c:strCache>
                <c:ptCount val="1"/>
                <c:pt idx="0">
                  <c:v>Disp.</c:v>
                </c:pt>
              </c:strCache>
            </c:strRef>
          </c:tx>
          <c:spPr>
            <a:ln w="19050" cap="rnd">
              <a:solidFill>
                <a:schemeClr val="accent1"/>
              </a:solidFill>
              <a:round/>
            </a:ln>
            <a:effectLst/>
          </c:spPr>
          <c:marker>
            <c:symbol val="none"/>
          </c:marker>
          <c:xVal>
            <c:numRef>
              <c:f>Sheet1!$B$3:$B$33</c:f>
              <c:numCache>
                <c:formatCode>General</c:formatCode>
                <c:ptCount val="31"/>
                <c:pt idx="0">
                  <c:v>0</c:v>
                </c:pt>
                <c:pt idx="1">
                  <c:v>0.1</c:v>
                </c:pt>
                <c:pt idx="2">
                  <c:v>0.2</c:v>
                </c:pt>
                <c:pt idx="3">
                  <c:v>0.3</c:v>
                </c:pt>
                <c:pt idx="4">
                  <c:v>0.4</c:v>
                </c:pt>
                <c:pt idx="5">
                  <c:v>0.5</c:v>
                </c:pt>
                <c:pt idx="6">
                  <c:v>0.6</c:v>
                </c:pt>
                <c:pt idx="7">
                  <c:v>0.7</c:v>
                </c:pt>
                <c:pt idx="8">
                  <c:v>0.8</c:v>
                </c:pt>
                <c:pt idx="9">
                  <c:v>0.9</c:v>
                </c:pt>
                <c:pt idx="10">
                  <c:v>1</c:v>
                </c:pt>
                <c:pt idx="11">
                  <c:v>1.1000000000000001</c:v>
                </c:pt>
                <c:pt idx="12">
                  <c:v>1.2</c:v>
                </c:pt>
                <c:pt idx="13">
                  <c:v>1.3</c:v>
                </c:pt>
                <c:pt idx="14">
                  <c:v>1.4</c:v>
                </c:pt>
                <c:pt idx="15">
                  <c:v>1.5</c:v>
                </c:pt>
                <c:pt idx="16">
                  <c:v>1.6</c:v>
                </c:pt>
                <c:pt idx="17">
                  <c:v>1.7</c:v>
                </c:pt>
                <c:pt idx="18">
                  <c:v>1.8</c:v>
                </c:pt>
                <c:pt idx="19">
                  <c:v>1.9</c:v>
                </c:pt>
                <c:pt idx="20">
                  <c:v>2</c:v>
                </c:pt>
                <c:pt idx="21">
                  <c:v>2.1</c:v>
                </c:pt>
                <c:pt idx="22">
                  <c:v>2.2000000000000002</c:v>
                </c:pt>
                <c:pt idx="23">
                  <c:v>2.2999999999999998</c:v>
                </c:pt>
                <c:pt idx="24">
                  <c:v>2.4</c:v>
                </c:pt>
                <c:pt idx="25">
                  <c:v>2.5</c:v>
                </c:pt>
                <c:pt idx="26">
                  <c:v>2.6</c:v>
                </c:pt>
                <c:pt idx="27">
                  <c:v>2.7</c:v>
                </c:pt>
                <c:pt idx="28">
                  <c:v>2.8</c:v>
                </c:pt>
                <c:pt idx="29">
                  <c:v>2.9</c:v>
                </c:pt>
                <c:pt idx="30">
                  <c:v>3</c:v>
                </c:pt>
              </c:numCache>
            </c:numRef>
          </c:xVal>
          <c:yVal>
            <c:numRef>
              <c:f>Sheet1!$C$3:$C$33</c:f>
              <c:numCache>
                <c:formatCode>General</c:formatCode>
                <c:ptCount val="31"/>
                <c:pt idx="0">
                  <c:v>0</c:v>
                </c:pt>
                <c:pt idx="1">
                  <c:v>4.9276714822484816E-2</c:v>
                </c:pt>
                <c:pt idx="2">
                  <c:v>9.8553429644969631E-2</c:v>
                </c:pt>
                <c:pt idx="3">
                  <c:v>0.14783014446745443</c:v>
                </c:pt>
                <c:pt idx="4">
                  <c:v>0.19710685928993926</c:v>
                </c:pt>
                <c:pt idx="5">
                  <c:v>0.24638357411242406</c:v>
                </c:pt>
                <c:pt idx="6">
                  <c:v>0.29566028893490887</c:v>
                </c:pt>
                <c:pt idx="7">
                  <c:v>0.34493700375739367</c:v>
                </c:pt>
                <c:pt idx="8">
                  <c:v>0.39421371857987852</c:v>
                </c:pt>
                <c:pt idx="9">
                  <c:v>0.44349043340236333</c:v>
                </c:pt>
                <c:pt idx="10">
                  <c:v>0.49276714822484813</c:v>
                </c:pt>
                <c:pt idx="11">
                  <c:v>0.54204386304733299</c:v>
                </c:pt>
                <c:pt idx="12">
                  <c:v>0.59132057786981773</c:v>
                </c:pt>
                <c:pt idx="13">
                  <c:v>0.64059729269230259</c:v>
                </c:pt>
                <c:pt idx="14">
                  <c:v>0.68987400751478734</c:v>
                </c:pt>
                <c:pt idx="15">
                  <c:v>0.73915072233727219</c:v>
                </c:pt>
                <c:pt idx="16">
                  <c:v>0.78842743715975705</c:v>
                </c:pt>
                <c:pt idx="17">
                  <c:v>0.8377041519822418</c:v>
                </c:pt>
                <c:pt idx="18">
                  <c:v>0.88698086680472665</c:v>
                </c:pt>
                <c:pt idx="19">
                  <c:v>0.9362575816272114</c:v>
                </c:pt>
                <c:pt idx="20">
                  <c:v>0.98553429644969626</c:v>
                </c:pt>
                <c:pt idx="21">
                  <c:v>1.0348110112721811</c:v>
                </c:pt>
                <c:pt idx="22">
                  <c:v>1.084087726094666</c:v>
                </c:pt>
                <c:pt idx="23">
                  <c:v>1.1333644409171506</c:v>
                </c:pt>
                <c:pt idx="24">
                  <c:v>1.1826411557396355</c:v>
                </c:pt>
                <c:pt idx="25">
                  <c:v>1.2319178705621203</c:v>
                </c:pt>
                <c:pt idx="26">
                  <c:v>1.2811945853846052</c:v>
                </c:pt>
                <c:pt idx="27">
                  <c:v>1.33047130020709</c:v>
                </c:pt>
                <c:pt idx="28">
                  <c:v>1.3797480150295747</c:v>
                </c:pt>
                <c:pt idx="29">
                  <c:v>1.4290247298520595</c:v>
                </c:pt>
                <c:pt idx="30">
                  <c:v>1.4783014446745444</c:v>
                </c:pt>
              </c:numCache>
            </c:numRef>
          </c:yVal>
          <c:smooth val="0"/>
          <c:extLst>
            <c:ext xmlns:c16="http://schemas.microsoft.com/office/drawing/2014/chart" uri="{C3380CC4-5D6E-409C-BE32-E72D297353CC}">
              <c16:uniqueId val="{00000000-541E-484B-A1AA-BC4A0636CA11}"/>
            </c:ext>
          </c:extLst>
        </c:ser>
        <c:ser>
          <c:idx val="1"/>
          <c:order val="1"/>
          <c:tx>
            <c:strRef>
              <c:f>Sheet1!$D$2</c:f>
              <c:strCache>
                <c:ptCount val="1"/>
                <c:pt idx="0">
                  <c:v>Stress</c:v>
                </c:pt>
              </c:strCache>
            </c:strRef>
          </c:tx>
          <c:spPr>
            <a:ln w="19050" cap="rnd">
              <a:solidFill>
                <a:schemeClr val="accent2"/>
              </a:solidFill>
              <a:round/>
            </a:ln>
            <a:effectLst/>
          </c:spPr>
          <c:marker>
            <c:symbol val="none"/>
          </c:marker>
          <c:xVal>
            <c:numRef>
              <c:f>Sheet1!$B$3:$B$33</c:f>
              <c:numCache>
                <c:formatCode>General</c:formatCode>
                <c:ptCount val="31"/>
                <c:pt idx="0">
                  <c:v>0</c:v>
                </c:pt>
                <c:pt idx="1">
                  <c:v>0.1</c:v>
                </c:pt>
                <c:pt idx="2">
                  <c:v>0.2</c:v>
                </c:pt>
                <c:pt idx="3">
                  <c:v>0.3</c:v>
                </c:pt>
                <c:pt idx="4">
                  <c:v>0.4</c:v>
                </c:pt>
                <c:pt idx="5">
                  <c:v>0.5</c:v>
                </c:pt>
                <c:pt idx="6">
                  <c:v>0.6</c:v>
                </c:pt>
                <c:pt idx="7">
                  <c:v>0.7</c:v>
                </c:pt>
                <c:pt idx="8">
                  <c:v>0.8</c:v>
                </c:pt>
                <c:pt idx="9">
                  <c:v>0.9</c:v>
                </c:pt>
                <c:pt idx="10">
                  <c:v>1</c:v>
                </c:pt>
                <c:pt idx="11">
                  <c:v>1.1000000000000001</c:v>
                </c:pt>
                <c:pt idx="12">
                  <c:v>1.2</c:v>
                </c:pt>
                <c:pt idx="13">
                  <c:v>1.3</c:v>
                </c:pt>
                <c:pt idx="14">
                  <c:v>1.4</c:v>
                </c:pt>
                <c:pt idx="15">
                  <c:v>1.5</c:v>
                </c:pt>
                <c:pt idx="16">
                  <c:v>1.6</c:v>
                </c:pt>
                <c:pt idx="17">
                  <c:v>1.7</c:v>
                </c:pt>
                <c:pt idx="18">
                  <c:v>1.8</c:v>
                </c:pt>
                <c:pt idx="19">
                  <c:v>1.9</c:v>
                </c:pt>
                <c:pt idx="20">
                  <c:v>2</c:v>
                </c:pt>
                <c:pt idx="21">
                  <c:v>2.1</c:v>
                </c:pt>
                <c:pt idx="22">
                  <c:v>2.2000000000000002</c:v>
                </c:pt>
                <c:pt idx="23">
                  <c:v>2.2999999999999998</c:v>
                </c:pt>
                <c:pt idx="24">
                  <c:v>2.4</c:v>
                </c:pt>
                <c:pt idx="25">
                  <c:v>2.5</c:v>
                </c:pt>
                <c:pt idx="26">
                  <c:v>2.6</c:v>
                </c:pt>
                <c:pt idx="27">
                  <c:v>2.7</c:v>
                </c:pt>
                <c:pt idx="28">
                  <c:v>2.8</c:v>
                </c:pt>
                <c:pt idx="29">
                  <c:v>2.9</c:v>
                </c:pt>
                <c:pt idx="30">
                  <c:v>3</c:v>
                </c:pt>
              </c:numCache>
            </c:numRef>
          </c:xVal>
          <c:yVal>
            <c:numRef>
              <c:f>Sheet1!$D$3:$D$33</c:f>
              <c:numCache>
                <c:formatCode>General</c:formatCode>
                <c:ptCount val="31"/>
                <c:pt idx="0">
                  <c:v>0</c:v>
                </c:pt>
                <c:pt idx="1">
                  <c:v>4.052847345693511E-2</c:v>
                </c:pt>
                <c:pt idx="2">
                  <c:v>8.105694691387022E-2</c:v>
                </c:pt>
                <c:pt idx="3">
                  <c:v>0.12158542037080533</c:v>
                </c:pt>
                <c:pt idx="4">
                  <c:v>0.16211389382774044</c:v>
                </c:pt>
                <c:pt idx="5">
                  <c:v>0.20264236728467555</c:v>
                </c:pt>
                <c:pt idx="6">
                  <c:v>0.24317084074161066</c:v>
                </c:pt>
                <c:pt idx="7">
                  <c:v>0.28369931419854577</c:v>
                </c:pt>
                <c:pt idx="8">
                  <c:v>0.32422778765548088</c:v>
                </c:pt>
                <c:pt idx="9">
                  <c:v>0.36475626111241599</c:v>
                </c:pt>
                <c:pt idx="10">
                  <c:v>0.4052847345693511</c:v>
                </c:pt>
                <c:pt idx="11">
                  <c:v>0.44581320802628627</c:v>
                </c:pt>
                <c:pt idx="12">
                  <c:v>0.48634168148322132</c:v>
                </c:pt>
                <c:pt idx="13">
                  <c:v>0.52687015494015643</c:v>
                </c:pt>
                <c:pt idx="14">
                  <c:v>0.56739862839709154</c:v>
                </c:pt>
                <c:pt idx="15">
                  <c:v>0.60792710185402665</c:v>
                </c:pt>
                <c:pt idx="16">
                  <c:v>0.64845557531096176</c:v>
                </c:pt>
                <c:pt idx="17">
                  <c:v>0.68898404876789687</c:v>
                </c:pt>
                <c:pt idx="18">
                  <c:v>0.72951252222483198</c:v>
                </c:pt>
                <c:pt idx="19">
                  <c:v>0.77004099568176709</c:v>
                </c:pt>
                <c:pt idx="20">
                  <c:v>0.8105694691387022</c:v>
                </c:pt>
                <c:pt idx="21">
                  <c:v>0.85109794259563731</c:v>
                </c:pt>
                <c:pt idx="22">
                  <c:v>0.89162641605257253</c:v>
                </c:pt>
                <c:pt idx="23">
                  <c:v>0.93215488950950742</c:v>
                </c:pt>
                <c:pt idx="24">
                  <c:v>0.97268336296644264</c:v>
                </c:pt>
                <c:pt idx="25">
                  <c:v>1.0132118364233778</c:v>
                </c:pt>
                <c:pt idx="26">
                  <c:v>1.0537403098803129</c:v>
                </c:pt>
                <c:pt idx="27">
                  <c:v>1.094268783337248</c:v>
                </c:pt>
                <c:pt idx="28">
                  <c:v>1.1347972567941831</c:v>
                </c:pt>
                <c:pt idx="29">
                  <c:v>1.1753257302511182</c:v>
                </c:pt>
                <c:pt idx="30">
                  <c:v>1.2158542037080533</c:v>
                </c:pt>
              </c:numCache>
            </c:numRef>
          </c:yVal>
          <c:smooth val="0"/>
          <c:extLst>
            <c:ext xmlns:c16="http://schemas.microsoft.com/office/drawing/2014/chart" uri="{C3380CC4-5D6E-409C-BE32-E72D297353CC}">
              <c16:uniqueId val="{00000001-541E-484B-A1AA-BC4A0636CA11}"/>
            </c:ext>
          </c:extLst>
        </c:ser>
        <c:dLbls>
          <c:showLegendKey val="0"/>
          <c:showVal val="0"/>
          <c:showCatName val="0"/>
          <c:showSerName val="0"/>
          <c:showPercent val="0"/>
          <c:showBubbleSize val="0"/>
        </c:dLbls>
        <c:axId val="171303999"/>
        <c:axId val="166606111"/>
      </c:scatterChart>
      <c:valAx>
        <c:axId val="171303999"/>
        <c:scaling>
          <c:orientation val="minMax"/>
          <c:max val="3"/>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a:t>
                </a:r>
                <a:r>
                  <a:rPr lang="en-US" baseline="-25000"/>
                  <a:t>b</a:t>
                </a:r>
                <a:r>
                  <a:rPr lang="en-US"/>
                  <a:t>*A</a:t>
                </a:r>
                <a:r>
                  <a:rPr lang="en-US" baseline="-25000"/>
                  <a:t>max</a:t>
                </a:r>
                <a:r>
                  <a:rPr lang="en-US"/>
                  <a:t>/P</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606111"/>
        <c:crosses val="autoZero"/>
        <c:crossBetween val="midCat"/>
      </c:valAx>
      <c:valAx>
        <c:axId val="166606111"/>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plification from Bridge Inertial Forc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1303999"/>
        <c:crosses val="autoZero"/>
        <c:crossBetween val="midCat"/>
      </c:valAx>
      <c:spPr>
        <a:noFill/>
        <a:ln>
          <a:noFill/>
        </a:ln>
        <a:effectLst/>
      </c:spPr>
    </c:plotArea>
    <c:legend>
      <c:legendPos val="b"/>
      <c:layout>
        <c:manualLayout>
          <c:xMode val="edge"/>
          <c:yMode val="edge"/>
          <c:x val="0.21977307524059495"/>
          <c:y val="7.0932305336832896E-2"/>
          <c:w val="0.22619477252843398"/>
          <c:h val="0.21081419510061242"/>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1-Span IRI vs. Amplification</a:t>
            </a:r>
          </a:p>
        </c:rich>
      </c:tx>
      <c:layout>
        <c:manualLayout>
          <c:xMode val="edge"/>
          <c:yMode val="edge"/>
          <c:x val="0.18187518226888305"/>
          <c:y val="1.666662352241732E-2"/>
        </c:manualLayout>
      </c:layout>
      <c:overlay val="0"/>
    </c:title>
    <c:autoTitleDeleted val="0"/>
    <c:plotArea>
      <c:layout>
        <c:manualLayout>
          <c:layoutTarget val="inner"/>
          <c:xMode val="edge"/>
          <c:yMode val="edge"/>
          <c:x val="0.19007327209098862"/>
          <c:y val="0.15181714785651793"/>
          <c:w val="0.76018883056284636"/>
          <c:h val="0.68958705161854772"/>
        </c:manualLayout>
      </c:layout>
      <c:scatterChart>
        <c:scatterStyle val="lineMarker"/>
        <c:varyColors val="0"/>
        <c:ser>
          <c:idx val="1"/>
          <c:order val="0"/>
          <c:tx>
            <c:strRef>
              <c:f>IRI!$B$2</c:f>
              <c:strCache>
                <c:ptCount val="1"/>
                <c:pt idx="0">
                  <c:v>40ft-1sp</c:v>
                </c:pt>
              </c:strCache>
            </c:strRef>
          </c:tx>
          <c:spPr>
            <a:ln w="28575">
              <a:noFill/>
            </a:ln>
          </c:spPr>
          <c:marker>
            <c:symbol val="circle"/>
            <c:size val="5"/>
            <c:spPr>
              <a:solidFill>
                <a:schemeClr val="tx2"/>
              </a:solidFill>
              <a:ln>
                <a:noFill/>
              </a:ln>
            </c:spPr>
          </c:marker>
          <c:xVal>
            <c:numRef>
              <c:f>IRI!$C$4:$C$63</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IRI!$B$4:$B$63</c:f>
              <c:numCache>
                <c:formatCode>General</c:formatCode>
                <c:ptCount val="60"/>
                <c:pt idx="0">
                  <c:v>530.94837187377004</c:v>
                </c:pt>
                <c:pt idx="1">
                  <c:v>724.76372240999603</c:v>
                </c:pt>
                <c:pt idx="2">
                  <c:v>488.72314339839198</c:v>
                </c:pt>
                <c:pt idx="3">
                  <c:v>459.51860106424198</c:v>
                </c:pt>
                <c:pt idx="4">
                  <c:v>289.99979666681497</c:v>
                </c:pt>
                <c:pt idx="5">
                  <c:v>314.01432484721602</c:v>
                </c:pt>
                <c:pt idx="6">
                  <c:v>898.39630725789596</c:v>
                </c:pt>
                <c:pt idx="7">
                  <c:v>668.05060306975395</c:v>
                </c:pt>
                <c:pt idx="8">
                  <c:v>610.73405032755204</c:v>
                </c:pt>
                <c:pt idx="9">
                  <c:v>418.66977802356502</c:v>
                </c:pt>
                <c:pt idx="10">
                  <c:v>356.55473654097199</c:v>
                </c:pt>
                <c:pt idx="11">
                  <c:v>518.32718093282097</c:v>
                </c:pt>
                <c:pt idx="12">
                  <c:v>234.21236622444999</c:v>
                </c:pt>
                <c:pt idx="13">
                  <c:v>248.759523268935</c:v>
                </c:pt>
                <c:pt idx="14">
                  <c:v>207.12884022827899</c:v>
                </c:pt>
                <c:pt idx="15">
                  <c:v>549.34941103527899</c:v>
                </c:pt>
                <c:pt idx="16">
                  <c:v>637.82417982556399</c:v>
                </c:pt>
                <c:pt idx="17">
                  <c:v>520.27002487486402</c:v>
                </c:pt>
                <c:pt idx="18">
                  <c:v>453.25114608847002</c:v>
                </c:pt>
                <c:pt idx="19">
                  <c:v>340.23119651851903</c:v>
                </c:pt>
                <c:pt idx="20">
                  <c:v>331.34307887699998</c:v>
                </c:pt>
                <c:pt idx="21">
                  <c:v>846.57823905880798</c:v>
                </c:pt>
                <c:pt idx="22">
                  <c:v>673.33470366826498</c:v>
                </c:pt>
                <c:pt idx="23">
                  <c:v>634.82544177146099</c:v>
                </c:pt>
                <c:pt idx="24">
                  <c:v>394.921967924505</c:v>
                </c:pt>
                <c:pt idx="25">
                  <c:v>341.69608078695398</c:v>
                </c:pt>
                <c:pt idx="26">
                  <c:v>580.642850677909</c:v>
                </c:pt>
                <c:pt idx="27">
                  <c:v>222.25728824188101</c:v>
                </c:pt>
                <c:pt idx="28">
                  <c:v>232.336129269944</c:v>
                </c:pt>
                <c:pt idx="29">
                  <c:v>206.57896020275101</c:v>
                </c:pt>
                <c:pt idx="30">
                  <c:v>530.94837187377004</c:v>
                </c:pt>
                <c:pt idx="31">
                  <c:v>724.76372240999603</c:v>
                </c:pt>
                <c:pt idx="33">
                  <c:v>459.51860106424198</c:v>
                </c:pt>
                <c:pt idx="34">
                  <c:v>289.99979666681497</c:v>
                </c:pt>
                <c:pt idx="36">
                  <c:v>898.39630725789596</c:v>
                </c:pt>
                <c:pt idx="43">
                  <c:v>248.759523268935</c:v>
                </c:pt>
                <c:pt idx="45">
                  <c:v>549.34941103527899</c:v>
                </c:pt>
                <c:pt idx="49">
                  <c:v>340.23119651851903</c:v>
                </c:pt>
                <c:pt idx="51">
                  <c:v>846.57823905880798</c:v>
                </c:pt>
                <c:pt idx="58">
                  <c:v>232.336129269944</c:v>
                </c:pt>
              </c:numCache>
            </c:numRef>
          </c:yVal>
          <c:smooth val="0"/>
          <c:extLst>
            <c:ext xmlns:c16="http://schemas.microsoft.com/office/drawing/2014/chart" uri="{C3380CC4-5D6E-409C-BE32-E72D297353CC}">
              <c16:uniqueId val="{00000000-159C-4D20-B95D-A7B82A0A9E27}"/>
            </c:ext>
          </c:extLst>
        </c:ser>
        <c:ser>
          <c:idx val="3"/>
          <c:order val="1"/>
          <c:tx>
            <c:strRef>
              <c:f>IRI!$F$2</c:f>
              <c:strCache>
                <c:ptCount val="1"/>
                <c:pt idx="0">
                  <c:v>100ft-1sp</c:v>
                </c:pt>
              </c:strCache>
            </c:strRef>
          </c:tx>
          <c:spPr>
            <a:ln w="28575">
              <a:noFill/>
            </a:ln>
          </c:spPr>
          <c:marker>
            <c:symbol val="circle"/>
            <c:size val="5"/>
            <c:spPr>
              <a:solidFill>
                <a:srgbClr val="C00000"/>
              </a:solidFill>
              <a:ln>
                <a:noFill/>
              </a:ln>
            </c:spPr>
          </c:marker>
          <c:xVal>
            <c:numRef>
              <c:f>IRI!$G$4:$G$63</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IRI!$F$4:$F$63</c:f>
              <c:numCache>
                <c:formatCode>General</c:formatCode>
                <c:ptCount val="60"/>
                <c:pt idx="0">
                  <c:v>600.25862896394597</c:v>
                </c:pt>
                <c:pt idx="1">
                  <c:v>687.93325363756799</c:v>
                </c:pt>
                <c:pt idx="2">
                  <c:v>444.47750862729902</c:v>
                </c:pt>
                <c:pt idx="3">
                  <c:v>452.047805978599</c:v>
                </c:pt>
                <c:pt idx="4">
                  <c:v>441.65740931417901</c:v>
                </c:pt>
                <c:pt idx="5">
                  <c:v>321.70600810603497</c:v>
                </c:pt>
                <c:pt idx="6">
                  <c:v>850.025629171849</c:v>
                </c:pt>
                <c:pt idx="7">
                  <c:v>948.43933678054304</c:v>
                </c:pt>
                <c:pt idx="8">
                  <c:v>548.74812820987199</c:v>
                </c:pt>
                <c:pt idx="9">
                  <c:v>378.303802762793</c:v>
                </c:pt>
                <c:pt idx="10">
                  <c:v>334.16275211942701</c:v>
                </c:pt>
                <c:pt idx="11">
                  <c:v>575.67914496014703</c:v>
                </c:pt>
                <c:pt idx="12">
                  <c:v>238.12853262410599</c:v>
                </c:pt>
                <c:pt idx="13">
                  <c:v>210.81088510641499</c:v>
                </c:pt>
                <c:pt idx="14">
                  <c:v>246.72145710549199</c:v>
                </c:pt>
                <c:pt idx="15">
                  <c:v>600.25862896394597</c:v>
                </c:pt>
                <c:pt idx="16">
                  <c:v>687.93325363756799</c:v>
                </c:pt>
                <c:pt idx="17">
                  <c:v>444.47750862729902</c:v>
                </c:pt>
                <c:pt idx="18">
                  <c:v>452.047805978599</c:v>
                </c:pt>
                <c:pt idx="19">
                  <c:v>441.65740931417901</c:v>
                </c:pt>
                <c:pt idx="20">
                  <c:v>321.70600810603497</c:v>
                </c:pt>
                <c:pt idx="21">
                  <c:v>850.025629171849</c:v>
                </c:pt>
                <c:pt idx="22">
                  <c:v>948.43933678054304</c:v>
                </c:pt>
                <c:pt idx="23">
                  <c:v>548.74812820987199</c:v>
                </c:pt>
                <c:pt idx="24">
                  <c:v>378.303802762793</c:v>
                </c:pt>
                <c:pt idx="25">
                  <c:v>334.16275211942701</c:v>
                </c:pt>
                <c:pt idx="26">
                  <c:v>575.67914496014703</c:v>
                </c:pt>
                <c:pt idx="27">
                  <c:v>238.12853262410599</c:v>
                </c:pt>
                <c:pt idx="28">
                  <c:v>210.81088510641499</c:v>
                </c:pt>
                <c:pt idx="29">
                  <c:v>246.72145710549199</c:v>
                </c:pt>
                <c:pt idx="30">
                  <c:v>600.25862896394597</c:v>
                </c:pt>
                <c:pt idx="31">
                  <c:v>687.93325363756799</c:v>
                </c:pt>
                <c:pt idx="32">
                  <c:v>444.47750862729902</c:v>
                </c:pt>
                <c:pt idx="33">
                  <c:v>452.047805978599</c:v>
                </c:pt>
                <c:pt idx="34">
                  <c:v>441.65740931417901</c:v>
                </c:pt>
                <c:pt idx="35">
                  <c:v>321.70600810603497</c:v>
                </c:pt>
                <c:pt idx="36">
                  <c:v>850.025629171849</c:v>
                </c:pt>
                <c:pt idx="37">
                  <c:v>948.43933678054304</c:v>
                </c:pt>
                <c:pt idx="38">
                  <c:v>548.74812820987199</c:v>
                </c:pt>
                <c:pt idx="39">
                  <c:v>378.303802762793</c:v>
                </c:pt>
                <c:pt idx="40">
                  <c:v>334.16275211942701</c:v>
                </c:pt>
                <c:pt idx="41">
                  <c:v>575.67914496014703</c:v>
                </c:pt>
                <c:pt idx="42">
                  <c:v>238.12853262410599</c:v>
                </c:pt>
                <c:pt idx="43">
                  <c:v>210.81088510641499</c:v>
                </c:pt>
                <c:pt idx="44">
                  <c:v>246.72145710549199</c:v>
                </c:pt>
                <c:pt idx="45">
                  <c:v>600.25862896394597</c:v>
                </c:pt>
                <c:pt idx="47">
                  <c:v>444.47750862729902</c:v>
                </c:pt>
                <c:pt idx="49">
                  <c:v>441.65740931417901</c:v>
                </c:pt>
                <c:pt idx="51">
                  <c:v>850.025629171849</c:v>
                </c:pt>
                <c:pt idx="53">
                  <c:v>548.74812820987199</c:v>
                </c:pt>
                <c:pt idx="55">
                  <c:v>334.16275211942701</c:v>
                </c:pt>
                <c:pt idx="57">
                  <c:v>238.12853262410599</c:v>
                </c:pt>
              </c:numCache>
            </c:numRef>
          </c:yVal>
          <c:smooth val="0"/>
          <c:extLst>
            <c:ext xmlns:c16="http://schemas.microsoft.com/office/drawing/2014/chart" uri="{C3380CC4-5D6E-409C-BE32-E72D297353CC}">
              <c16:uniqueId val="{00000001-159C-4D20-B95D-A7B82A0A9E27}"/>
            </c:ext>
          </c:extLst>
        </c:ser>
        <c:ser>
          <c:idx val="5"/>
          <c:order val="2"/>
          <c:tx>
            <c:strRef>
              <c:f>IRI!$J$2</c:f>
              <c:strCache>
                <c:ptCount val="1"/>
                <c:pt idx="0">
                  <c:v>140ft-1sp</c:v>
                </c:pt>
              </c:strCache>
            </c:strRef>
          </c:tx>
          <c:spPr>
            <a:ln w="28575">
              <a:noFill/>
            </a:ln>
          </c:spPr>
          <c:marker>
            <c:symbol val="circle"/>
            <c:size val="5"/>
            <c:spPr>
              <a:solidFill>
                <a:schemeClr val="accent6">
                  <a:lumMod val="75000"/>
                </a:schemeClr>
              </a:solidFill>
              <a:ln>
                <a:noFill/>
              </a:ln>
            </c:spPr>
          </c:marker>
          <c:xVal>
            <c:numRef>
              <c:f>IRI!$K$4:$K$33</c:f>
              <c:numCache>
                <c:formatCode>General</c:formatCode>
                <c:ptCount val="3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IRI!$J$4:$J$33</c:f>
              <c:numCache>
                <c:formatCode>General</c:formatCode>
                <c:ptCount val="30"/>
                <c:pt idx="0">
                  <c:v>565.97251978245004</c:v>
                </c:pt>
                <c:pt idx="1">
                  <c:v>623.36712126501004</c:v>
                </c:pt>
                <c:pt idx="2">
                  <c:v>453.95305354361602</c:v>
                </c:pt>
                <c:pt idx="3">
                  <c:v>410.24216547416103</c:v>
                </c:pt>
                <c:pt idx="4">
                  <c:v>382.12112157231201</c:v>
                </c:pt>
                <c:pt idx="5">
                  <c:v>299.001870153347</c:v>
                </c:pt>
                <c:pt idx="6">
                  <c:v>897.560366781722</c:v>
                </c:pt>
                <c:pt idx="7">
                  <c:v>942.78003804173704</c:v>
                </c:pt>
                <c:pt idx="8">
                  <c:v>525.057203593189</c:v>
                </c:pt>
                <c:pt idx="9">
                  <c:v>392.13576185010402</c:v>
                </c:pt>
                <c:pt idx="10">
                  <c:v>289.600724853023</c:v>
                </c:pt>
                <c:pt idx="11">
                  <c:v>632.68784469039394</c:v>
                </c:pt>
                <c:pt idx="12">
                  <c:v>250.64124015560799</c:v>
                </c:pt>
                <c:pt idx="13">
                  <c:v>189.46776117617</c:v>
                </c:pt>
                <c:pt idx="14">
                  <c:v>241.70721153002799</c:v>
                </c:pt>
                <c:pt idx="15">
                  <c:v>565.97251978245004</c:v>
                </c:pt>
                <c:pt idx="17">
                  <c:v>453.95305354361602</c:v>
                </c:pt>
                <c:pt idx="19">
                  <c:v>382.12112157231201</c:v>
                </c:pt>
                <c:pt idx="21">
                  <c:v>897.560366781722</c:v>
                </c:pt>
                <c:pt idx="23">
                  <c:v>525.057203593189</c:v>
                </c:pt>
                <c:pt idx="25">
                  <c:v>289.600724853023</c:v>
                </c:pt>
                <c:pt idx="27">
                  <c:v>250.64124015560799</c:v>
                </c:pt>
              </c:numCache>
            </c:numRef>
          </c:yVal>
          <c:smooth val="0"/>
          <c:extLst>
            <c:ext xmlns:c16="http://schemas.microsoft.com/office/drawing/2014/chart" uri="{C3380CC4-5D6E-409C-BE32-E72D297353CC}">
              <c16:uniqueId val="{00000002-159C-4D20-B95D-A7B82A0A9E27}"/>
            </c:ext>
          </c:extLst>
        </c:ser>
        <c:dLbls>
          <c:showLegendKey val="0"/>
          <c:showVal val="0"/>
          <c:showCatName val="0"/>
          <c:showSerName val="0"/>
          <c:showPercent val="0"/>
          <c:showBubbleSize val="0"/>
        </c:dLbls>
        <c:axId val="248513664"/>
        <c:axId val="248515968"/>
      </c:scatterChart>
      <c:valAx>
        <c:axId val="248513664"/>
        <c:scaling>
          <c:orientation val="minMax"/>
        </c:scaling>
        <c:delete val="0"/>
        <c:axPos val="b"/>
        <c:title>
          <c:tx>
            <c:rich>
              <a:bodyPr/>
              <a:lstStyle/>
              <a:p>
                <a:pPr>
                  <a:defRPr/>
                </a:pPr>
                <a:r>
                  <a:rPr lang="en-US"/>
                  <a:t>FE Model Predicted Amplification</a:t>
                </a:r>
              </a:p>
            </c:rich>
          </c:tx>
          <c:overlay val="0"/>
        </c:title>
        <c:numFmt formatCode="General" sourceLinked="1"/>
        <c:majorTickMark val="out"/>
        <c:minorTickMark val="none"/>
        <c:tickLblPos val="nextTo"/>
        <c:crossAx val="248515968"/>
        <c:crosses val="autoZero"/>
        <c:crossBetween val="midCat"/>
      </c:valAx>
      <c:valAx>
        <c:axId val="248515968"/>
        <c:scaling>
          <c:orientation val="minMax"/>
        </c:scaling>
        <c:delete val="0"/>
        <c:axPos val="l"/>
        <c:majorGridlines/>
        <c:title>
          <c:tx>
            <c:rich>
              <a:bodyPr rot="-5400000" vert="horz"/>
              <a:lstStyle/>
              <a:p>
                <a:pPr>
                  <a:defRPr sz="1000"/>
                </a:pPr>
                <a:r>
                  <a:rPr lang="en-US" sz="1000" b="1" i="0" baseline="0">
                    <a:effectLst/>
                  </a:rPr>
                  <a:t>IRI over Bridge (in/mile)</a:t>
                </a:r>
                <a:endParaRPr lang="en-US" sz="1000">
                  <a:effectLst/>
                </a:endParaRPr>
              </a:p>
            </c:rich>
          </c:tx>
          <c:overlay val="0"/>
        </c:title>
        <c:numFmt formatCode="General" sourceLinked="1"/>
        <c:majorTickMark val="out"/>
        <c:minorTickMark val="none"/>
        <c:tickLblPos val="nextTo"/>
        <c:crossAx val="248513664"/>
        <c:crosses val="autoZero"/>
        <c:crossBetween val="midCat"/>
      </c:valAx>
    </c:plotArea>
    <c:legend>
      <c:legendPos val="r"/>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2-Span IRI vs. Amplification</a:t>
            </a:r>
          </a:p>
        </c:rich>
      </c:tx>
      <c:layout>
        <c:manualLayout>
          <c:xMode val="edge"/>
          <c:yMode val="edge"/>
          <c:x val="0.17890055409740452"/>
          <c:y val="3.287591800176546E-2"/>
        </c:manualLayout>
      </c:layout>
      <c:overlay val="0"/>
    </c:title>
    <c:autoTitleDeleted val="0"/>
    <c:plotArea>
      <c:layout>
        <c:manualLayout>
          <c:layoutTarget val="inner"/>
          <c:xMode val="edge"/>
          <c:yMode val="edge"/>
          <c:x val="0.19007327209098862"/>
          <c:y val="0.15181714785651793"/>
          <c:w val="0.76018883056284636"/>
          <c:h val="0.68958705161854772"/>
        </c:manualLayout>
      </c:layout>
      <c:scatterChart>
        <c:scatterStyle val="lineMarker"/>
        <c:varyColors val="0"/>
        <c:ser>
          <c:idx val="1"/>
          <c:order val="0"/>
          <c:tx>
            <c:strRef>
              <c:f>IRI!$D$2</c:f>
              <c:strCache>
                <c:ptCount val="1"/>
                <c:pt idx="0">
                  <c:v>40ft-2sp</c:v>
                </c:pt>
              </c:strCache>
            </c:strRef>
          </c:tx>
          <c:spPr>
            <a:ln w="28575">
              <a:noFill/>
            </a:ln>
          </c:spPr>
          <c:marker>
            <c:symbol val="circle"/>
            <c:size val="5"/>
            <c:spPr>
              <a:solidFill>
                <a:schemeClr val="tx2"/>
              </a:solidFill>
              <a:ln>
                <a:noFill/>
              </a:ln>
            </c:spPr>
          </c:marker>
          <c:xVal>
            <c:numRef>
              <c:f>IRI!$E$4:$E$63</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IRI!$D$4:$D$63</c:f>
              <c:numCache>
                <c:formatCode>General</c:formatCode>
                <c:ptCount val="60"/>
                <c:pt idx="0">
                  <c:v>651.80548206793299</c:v>
                </c:pt>
                <c:pt idx="1">
                  <c:v>724.76372240999603</c:v>
                </c:pt>
                <c:pt idx="2">
                  <c:v>488.72314339839198</c:v>
                </c:pt>
                <c:pt idx="3">
                  <c:v>459.51860106424198</c:v>
                </c:pt>
                <c:pt idx="4">
                  <c:v>519.32159697660802</c:v>
                </c:pt>
                <c:pt idx="5">
                  <c:v>323.74023235222501</c:v>
                </c:pt>
                <c:pt idx="6">
                  <c:v>898.39630725789596</c:v>
                </c:pt>
                <c:pt idx="7">
                  <c:v>1183.61033891945</c:v>
                </c:pt>
                <c:pt idx="8">
                  <c:v>610.73405032755204</c:v>
                </c:pt>
                <c:pt idx="9">
                  <c:v>418.66977802356502</c:v>
                </c:pt>
                <c:pt idx="10">
                  <c:v>356.55473654097199</c:v>
                </c:pt>
                <c:pt idx="11">
                  <c:v>694.77926504878496</c:v>
                </c:pt>
                <c:pt idx="12">
                  <c:v>234.21236622444999</c:v>
                </c:pt>
                <c:pt idx="13">
                  <c:v>248.759523268935</c:v>
                </c:pt>
                <c:pt idx="14">
                  <c:v>305.23248793975398</c:v>
                </c:pt>
                <c:pt idx="15">
                  <c:v>623.40113938716104</c:v>
                </c:pt>
                <c:pt idx="16">
                  <c:v>637.82417982556399</c:v>
                </c:pt>
                <c:pt idx="17">
                  <c:v>520.27002487486402</c:v>
                </c:pt>
                <c:pt idx="18">
                  <c:v>453.25114608847002</c:v>
                </c:pt>
                <c:pt idx="19">
                  <c:v>535.79945905756301</c:v>
                </c:pt>
                <c:pt idx="20">
                  <c:v>331.34307887699998</c:v>
                </c:pt>
                <c:pt idx="21">
                  <c:v>846.57823905880798</c:v>
                </c:pt>
                <c:pt idx="22">
                  <c:v>1160.26774904166</c:v>
                </c:pt>
                <c:pt idx="23">
                  <c:v>634.82544177146099</c:v>
                </c:pt>
                <c:pt idx="24">
                  <c:v>394.921967924505</c:v>
                </c:pt>
                <c:pt idx="25">
                  <c:v>341.69608078695398</c:v>
                </c:pt>
                <c:pt idx="26">
                  <c:v>652.33703696797295</c:v>
                </c:pt>
                <c:pt idx="27">
                  <c:v>244.812809429092</c:v>
                </c:pt>
                <c:pt idx="28">
                  <c:v>232.336129269944</c:v>
                </c:pt>
                <c:pt idx="29">
                  <c:v>303.49811986925101</c:v>
                </c:pt>
                <c:pt idx="30">
                  <c:v>651.80548206793299</c:v>
                </c:pt>
                <c:pt idx="31">
                  <c:v>724.76372240999603</c:v>
                </c:pt>
                <c:pt idx="32">
                  <c:v>488.72314339839198</c:v>
                </c:pt>
                <c:pt idx="33">
                  <c:v>459.51860106424198</c:v>
                </c:pt>
                <c:pt idx="34">
                  <c:v>519.32159697660802</c:v>
                </c:pt>
                <c:pt idx="36">
                  <c:v>898.39630725789596</c:v>
                </c:pt>
                <c:pt idx="38">
                  <c:v>610.73405032755204</c:v>
                </c:pt>
                <c:pt idx="40">
                  <c:v>356.55473654097199</c:v>
                </c:pt>
                <c:pt idx="42">
                  <c:v>234.21236622444999</c:v>
                </c:pt>
                <c:pt idx="43">
                  <c:v>248.759523268935</c:v>
                </c:pt>
                <c:pt idx="45">
                  <c:v>623.40113938716104</c:v>
                </c:pt>
                <c:pt idx="47">
                  <c:v>520.27002487486402</c:v>
                </c:pt>
                <c:pt idx="49">
                  <c:v>535.79945905756301</c:v>
                </c:pt>
                <c:pt idx="51">
                  <c:v>846.57823905880798</c:v>
                </c:pt>
                <c:pt idx="53">
                  <c:v>634.82544177146099</c:v>
                </c:pt>
                <c:pt idx="55">
                  <c:v>341.69608078695398</c:v>
                </c:pt>
              </c:numCache>
            </c:numRef>
          </c:yVal>
          <c:smooth val="0"/>
          <c:extLst>
            <c:ext xmlns:c16="http://schemas.microsoft.com/office/drawing/2014/chart" uri="{C3380CC4-5D6E-409C-BE32-E72D297353CC}">
              <c16:uniqueId val="{00000000-BE3E-4132-ACB6-4DE357F46B49}"/>
            </c:ext>
          </c:extLst>
        </c:ser>
        <c:ser>
          <c:idx val="3"/>
          <c:order val="1"/>
          <c:tx>
            <c:strRef>
              <c:f>IRI!$H$2</c:f>
              <c:strCache>
                <c:ptCount val="1"/>
                <c:pt idx="0">
                  <c:v>100ft-2sp</c:v>
                </c:pt>
              </c:strCache>
            </c:strRef>
          </c:tx>
          <c:spPr>
            <a:ln w="28575">
              <a:noFill/>
            </a:ln>
          </c:spPr>
          <c:marker>
            <c:symbol val="circle"/>
            <c:size val="5"/>
            <c:spPr>
              <a:solidFill>
                <a:srgbClr val="C00000"/>
              </a:solidFill>
              <a:ln>
                <a:noFill/>
              </a:ln>
            </c:spPr>
          </c:marker>
          <c:xVal>
            <c:numRef>
              <c:f>IRI!$I$4:$I$63</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IRI!$H$4:$H$63</c:f>
              <c:numCache>
                <c:formatCode>General</c:formatCode>
                <c:ptCount val="60"/>
                <c:pt idx="0">
                  <c:v>600.25862896394597</c:v>
                </c:pt>
                <c:pt idx="1">
                  <c:v>687.93325363756799</c:v>
                </c:pt>
                <c:pt idx="2">
                  <c:v>444.47750862729902</c:v>
                </c:pt>
                <c:pt idx="3">
                  <c:v>452.047805978599</c:v>
                </c:pt>
                <c:pt idx="4">
                  <c:v>441.65740931417901</c:v>
                </c:pt>
                <c:pt idx="5">
                  <c:v>337.457203615136</c:v>
                </c:pt>
                <c:pt idx="6">
                  <c:v>881.58924852835401</c:v>
                </c:pt>
                <c:pt idx="7">
                  <c:v>948.43933678054304</c:v>
                </c:pt>
                <c:pt idx="8">
                  <c:v>548.74812820987199</c:v>
                </c:pt>
                <c:pt idx="9">
                  <c:v>579.66081810667299</c:v>
                </c:pt>
                <c:pt idx="10">
                  <c:v>334.16275211942701</c:v>
                </c:pt>
                <c:pt idx="11">
                  <c:v>575.67914496014703</c:v>
                </c:pt>
                <c:pt idx="12">
                  <c:v>238.12853262410599</c:v>
                </c:pt>
                <c:pt idx="13">
                  <c:v>210.81088510641499</c:v>
                </c:pt>
                <c:pt idx="14">
                  <c:v>246.72145710549199</c:v>
                </c:pt>
                <c:pt idx="15">
                  <c:v>600.25862896394597</c:v>
                </c:pt>
                <c:pt idx="16">
                  <c:v>687.93325363756799</c:v>
                </c:pt>
                <c:pt idx="17">
                  <c:v>444.47750862729902</c:v>
                </c:pt>
                <c:pt idx="18">
                  <c:v>452.047805978599</c:v>
                </c:pt>
                <c:pt idx="19">
                  <c:v>441.65740931417901</c:v>
                </c:pt>
                <c:pt idx="20">
                  <c:v>337.457203615136</c:v>
                </c:pt>
                <c:pt idx="21">
                  <c:v>881.58924852835401</c:v>
                </c:pt>
                <c:pt idx="22">
                  <c:v>948.43933678054304</c:v>
                </c:pt>
                <c:pt idx="23">
                  <c:v>548.74812820987199</c:v>
                </c:pt>
                <c:pt idx="24">
                  <c:v>579.66081810667299</c:v>
                </c:pt>
                <c:pt idx="25">
                  <c:v>334.16275211942701</c:v>
                </c:pt>
                <c:pt idx="26">
                  <c:v>575.67914496014703</c:v>
                </c:pt>
                <c:pt idx="27">
                  <c:v>238.12853262410599</c:v>
                </c:pt>
                <c:pt idx="28">
                  <c:v>210.81088510641499</c:v>
                </c:pt>
                <c:pt idx="29">
                  <c:v>246.72145710549199</c:v>
                </c:pt>
                <c:pt idx="30">
                  <c:v>600.25862896394597</c:v>
                </c:pt>
                <c:pt idx="31">
                  <c:v>687.93325363756799</c:v>
                </c:pt>
                <c:pt idx="32">
                  <c:v>444.47750862729902</c:v>
                </c:pt>
                <c:pt idx="33">
                  <c:v>452.047805978599</c:v>
                </c:pt>
                <c:pt idx="34">
                  <c:v>441.65740931417901</c:v>
                </c:pt>
                <c:pt idx="35">
                  <c:v>337.457203615136</c:v>
                </c:pt>
                <c:pt idx="36">
                  <c:v>881.58924852835401</c:v>
                </c:pt>
                <c:pt idx="37">
                  <c:v>948.43933678054304</c:v>
                </c:pt>
                <c:pt idx="38">
                  <c:v>548.74812820987199</c:v>
                </c:pt>
                <c:pt idx="39">
                  <c:v>579.66081810667299</c:v>
                </c:pt>
                <c:pt idx="40">
                  <c:v>334.16275211942701</c:v>
                </c:pt>
                <c:pt idx="41">
                  <c:v>575.67914496014703</c:v>
                </c:pt>
                <c:pt idx="42">
                  <c:v>238.12853262410599</c:v>
                </c:pt>
                <c:pt idx="43">
                  <c:v>210.81088510641499</c:v>
                </c:pt>
                <c:pt idx="44">
                  <c:v>246.72145710549199</c:v>
                </c:pt>
                <c:pt idx="45">
                  <c:v>600.25862896394597</c:v>
                </c:pt>
                <c:pt idx="47">
                  <c:v>444.47750862729902</c:v>
                </c:pt>
                <c:pt idx="49">
                  <c:v>441.65740931417901</c:v>
                </c:pt>
                <c:pt idx="51">
                  <c:v>881.58924852835401</c:v>
                </c:pt>
                <c:pt idx="53">
                  <c:v>548.74812820987199</c:v>
                </c:pt>
                <c:pt idx="55">
                  <c:v>334.16275211942701</c:v>
                </c:pt>
                <c:pt idx="57">
                  <c:v>238.12853262410599</c:v>
                </c:pt>
              </c:numCache>
            </c:numRef>
          </c:yVal>
          <c:smooth val="0"/>
          <c:extLst>
            <c:ext xmlns:c16="http://schemas.microsoft.com/office/drawing/2014/chart" uri="{C3380CC4-5D6E-409C-BE32-E72D297353CC}">
              <c16:uniqueId val="{00000001-BE3E-4132-ACB6-4DE357F46B49}"/>
            </c:ext>
          </c:extLst>
        </c:ser>
        <c:ser>
          <c:idx val="5"/>
          <c:order val="2"/>
          <c:tx>
            <c:strRef>
              <c:f>IRI!$L$2</c:f>
              <c:strCache>
                <c:ptCount val="1"/>
                <c:pt idx="0">
                  <c:v>140ft-2sp</c:v>
                </c:pt>
              </c:strCache>
            </c:strRef>
          </c:tx>
          <c:spPr>
            <a:ln w="28575">
              <a:noFill/>
            </a:ln>
          </c:spPr>
          <c:marker>
            <c:symbol val="circle"/>
            <c:size val="5"/>
            <c:spPr>
              <a:solidFill>
                <a:schemeClr val="accent6">
                  <a:lumMod val="75000"/>
                </a:schemeClr>
              </a:solidFill>
              <a:ln>
                <a:noFill/>
              </a:ln>
            </c:spPr>
          </c:marker>
          <c:xVal>
            <c:numRef>
              <c:f>IRI!$M$4:$M$33</c:f>
              <c:numCache>
                <c:formatCode>General</c:formatCode>
                <c:ptCount val="3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IRI!$L$4:$L$33</c:f>
              <c:numCache>
                <c:formatCode>General</c:formatCode>
                <c:ptCount val="30"/>
                <c:pt idx="0">
                  <c:v>578.43216385361404</c:v>
                </c:pt>
                <c:pt idx="1">
                  <c:v>625.16982223163996</c:v>
                </c:pt>
                <c:pt idx="2">
                  <c:v>453.95305354361602</c:v>
                </c:pt>
                <c:pt idx="3">
                  <c:v>410.24216547416103</c:v>
                </c:pt>
                <c:pt idx="4">
                  <c:v>382.12112157231201</c:v>
                </c:pt>
                <c:pt idx="5">
                  <c:v>339.672830687947</c:v>
                </c:pt>
                <c:pt idx="6">
                  <c:v>897.560366781722</c:v>
                </c:pt>
                <c:pt idx="7">
                  <c:v>942.78003804173704</c:v>
                </c:pt>
                <c:pt idx="8">
                  <c:v>525.057203593189</c:v>
                </c:pt>
                <c:pt idx="9">
                  <c:v>562.90267902201197</c:v>
                </c:pt>
                <c:pt idx="10">
                  <c:v>549.06394749508797</c:v>
                </c:pt>
                <c:pt idx="11">
                  <c:v>632.68784469039394</c:v>
                </c:pt>
                <c:pt idx="12">
                  <c:v>289.98474184453198</c:v>
                </c:pt>
                <c:pt idx="13">
                  <c:v>210.29335711802901</c:v>
                </c:pt>
                <c:pt idx="14">
                  <c:v>241.70721153002799</c:v>
                </c:pt>
                <c:pt idx="15">
                  <c:v>578.43216385361404</c:v>
                </c:pt>
                <c:pt idx="16">
                  <c:v>625.16982223163996</c:v>
                </c:pt>
                <c:pt idx="17">
                  <c:v>453.95305354361602</c:v>
                </c:pt>
                <c:pt idx="19">
                  <c:v>382.12112157231201</c:v>
                </c:pt>
                <c:pt idx="21">
                  <c:v>897.560366781722</c:v>
                </c:pt>
                <c:pt idx="23">
                  <c:v>525.057203593189</c:v>
                </c:pt>
                <c:pt idx="24">
                  <c:v>562.90267902201197</c:v>
                </c:pt>
                <c:pt idx="25">
                  <c:v>549.06394749508797</c:v>
                </c:pt>
                <c:pt idx="26">
                  <c:v>632.68784469039394</c:v>
                </c:pt>
                <c:pt idx="27">
                  <c:v>289.98474184453198</c:v>
                </c:pt>
                <c:pt idx="28">
                  <c:v>210.29335711802901</c:v>
                </c:pt>
                <c:pt idx="29">
                  <c:v>241.70721153002799</c:v>
                </c:pt>
              </c:numCache>
            </c:numRef>
          </c:yVal>
          <c:smooth val="0"/>
          <c:extLst>
            <c:ext xmlns:c16="http://schemas.microsoft.com/office/drawing/2014/chart" uri="{C3380CC4-5D6E-409C-BE32-E72D297353CC}">
              <c16:uniqueId val="{00000002-BE3E-4132-ACB6-4DE357F46B49}"/>
            </c:ext>
          </c:extLst>
        </c:ser>
        <c:dLbls>
          <c:showLegendKey val="0"/>
          <c:showVal val="0"/>
          <c:showCatName val="0"/>
          <c:showSerName val="0"/>
          <c:showPercent val="0"/>
          <c:showBubbleSize val="0"/>
        </c:dLbls>
        <c:axId val="248562816"/>
        <c:axId val="248565120"/>
      </c:scatterChart>
      <c:valAx>
        <c:axId val="248562816"/>
        <c:scaling>
          <c:orientation val="minMax"/>
          <c:max val="8"/>
        </c:scaling>
        <c:delete val="0"/>
        <c:axPos val="b"/>
        <c:title>
          <c:tx>
            <c:rich>
              <a:bodyPr/>
              <a:lstStyle/>
              <a:p>
                <a:pPr>
                  <a:defRPr/>
                </a:pPr>
                <a:r>
                  <a:rPr lang="en-US"/>
                  <a:t>FE Model Predicted Amplification</a:t>
                </a:r>
              </a:p>
            </c:rich>
          </c:tx>
          <c:overlay val="0"/>
        </c:title>
        <c:numFmt formatCode="General" sourceLinked="1"/>
        <c:majorTickMark val="out"/>
        <c:minorTickMark val="none"/>
        <c:tickLblPos val="nextTo"/>
        <c:crossAx val="248565120"/>
        <c:crosses val="autoZero"/>
        <c:crossBetween val="midCat"/>
      </c:valAx>
      <c:valAx>
        <c:axId val="248565120"/>
        <c:scaling>
          <c:orientation val="minMax"/>
          <c:max val="1000"/>
        </c:scaling>
        <c:delete val="0"/>
        <c:axPos val="l"/>
        <c:majorGridlines/>
        <c:title>
          <c:tx>
            <c:rich>
              <a:bodyPr rot="-5400000" vert="horz"/>
              <a:lstStyle/>
              <a:p>
                <a:pPr>
                  <a:defRPr sz="1000"/>
                </a:pPr>
                <a:r>
                  <a:rPr lang="en-US" sz="1000" b="1" i="0" baseline="0">
                    <a:effectLst/>
                  </a:rPr>
                  <a:t>IRI over Bridge (in/mile)</a:t>
                </a:r>
                <a:endParaRPr lang="en-US" sz="1000">
                  <a:effectLst/>
                </a:endParaRPr>
              </a:p>
            </c:rich>
          </c:tx>
          <c:overlay val="0"/>
        </c:title>
        <c:numFmt formatCode="General" sourceLinked="1"/>
        <c:majorTickMark val="out"/>
        <c:minorTickMark val="none"/>
        <c:tickLblPos val="nextTo"/>
        <c:crossAx val="248562816"/>
        <c:crosses val="autoZero"/>
        <c:crossBetween val="midCat"/>
      </c:valAx>
    </c:plotArea>
    <c:legend>
      <c:legendPos val="r"/>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Single Span Amplification</a:t>
            </a:r>
          </a:p>
        </c:rich>
      </c:tx>
      <c:overlay val="0"/>
    </c:title>
    <c:autoTitleDeleted val="0"/>
    <c:plotArea>
      <c:layout>
        <c:manualLayout>
          <c:layoutTarget val="inner"/>
          <c:xMode val="edge"/>
          <c:yMode val="edge"/>
          <c:x val="0.13476938429571303"/>
          <c:y val="0.15181714785651793"/>
          <c:w val="0.80648512685914264"/>
          <c:h val="0.68958705161854772"/>
        </c:manualLayout>
      </c:layout>
      <c:scatterChart>
        <c:scatterStyle val="lineMarker"/>
        <c:varyColors val="0"/>
        <c:ser>
          <c:idx val="1"/>
          <c:order val="0"/>
          <c:tx>
            <c:strRef>
              <c:f>vehicle_ss!$B$1</c:f>
              <c:strCache>
                <c:ptCount val="1"/>
                <c:pt idx="0">
                  <c:v>40ft-1sp</c:v>
                </c:pt>
              </c:strCache>
            </c:strRef>
          </c:tx>
          <c:spPr>
            <a:ln w="28575">
              <a:noFill/>
            </a:ln>
          </c:spPr>
          <c:marker>
            <c:symbol val="circle"/>
            <c:size val="5"/>
            <c:spPr>
              <a:solidFill>
                <a:schemeClr val="tx2"/>
              </a:solidFill>
              <a:ln>
                <a:noFill/>
              </a:ln>
            </c:spPr>
          </c:marker>
          <c:xVal>
            <c:numRef>
              <c:f>vehicle_ss!$C$3:$C$62</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vehicle_ss!$B$3:$B$62</c:f>
              <c:numCache>
                <c:formatCode>General</c:formatCode>
                <c:ptCount val="60"/>
                <c:pt idx="0">
                  <c:v>7.9498020159716702</c:v>
                </c:pt>
                <c:pt idx="1">
                  <c:v>6.3296156712407496</c:v>
                </c:pt>
                <c:pt idx="2">
                  <c:v>3.69999043819075</c:v>
                </c:pt>
                <c:pt idx="3">
                  <c:v>3.5455394852268398</c:v>
                </c:pt>
                <c:pt idx="4">
                  <c:v>1.40837974547976</c:v>
                </c:pt>
                <c:pt idx="5">
                  <c:v>1.6667118006970301</c:v>
                </c:pt>
                <c:pt idx="6">
                  <c:v>12.2124260269425</c:v>
                </c:pt>
                <c:pt idx="7">
                  <c:v>10.264831570135801</c:v>
                </c:pt>
                <c:pt idx="8">
                  <c:v>4.9183772812812103</c:v>
                </c:pt>
                <c:pt idx="9">
                  <c:v>5.9070738534000604</c:v>
                </c:pt>
                <c:pt idx="10">
                  <c:v>2.0175342981589899</c:v>
                </c:pt>
                <c:pt idx="11">
                  <c:v>2.05179798956121</c:v>
                </c:pt>
                <c:pt idx="12">
                  <c:v>3.6222616984966902</c:v>
                </c:pt>
                <c:pt idx="13">
                  <c:v>2.7632470547935699</c:v>
                </c:pt>
                <c:pt idx="14">
                  <c:v>1.9784133606357299</c:v>
                </c:pt>
                <c:pt idx="15">
                  <c:v>8.2497699293228202</c:v>
                </c:pt>
                <c:pt idx="16">
                  <c:v>6.0825814150625597</c:v>
                </c:pt>
                <c:pt idx="17">
                  <c:v>3.51599190544405</c:v>
                </c:pt>
                <c:pt idx="18">
                  <c:v>3.37557188004758</c:v>
                </c:pt>
                <c:pt idx="19">
                  <c:v>1.63568021556674</c:v>
                </c:pt>
                <c:pt idx="20">
                  <c:v>1.7693720524040299</c:v>
                </c:pt>
                <c:pt idx="21">
                  <c:v>12.5527199937631</c:v>
                </c:pt>
                <c:pt idx="22">
                  <c:v>10.027196309432201</c:v>
                </c:pt>
                <c:pt idx="23">
                  <c:v>4.2278585087576799</c:v>
                </c:pt>
                <c:pt idx="24">
                  <c:v>6.1726586564603796</c:v>
                </c:pt>
                <c:pt idx="25">
                  <c:v>1.9144840220227</c:v>
                </c:pt>
                <c:pt idx="26">
                  <c:v>2.24372884777347</c:v>
                </c:pt>
                <c:pt idx="27">
                  <c:v>3.2838372000088101</c:v>
                </c:pt>
                <c:pt idx="28">
                  <c:v>2.4410946728293301</c:v>
                </c:pt>
                <c:pt idx="29">
                  <c:v>1.9715653541036</c:v>
                </c:pt>
                <c:pt idx="30">
                  <c:v>1.88812590292158</c:v>
                </c:pt>
                <c:pt idx="31">
                  <c:v>1.97241259331646</c:v>
                </c:pt>
                <c:pt idx="33">
                  <c:v>1.63222633088535</c:v>
                </c:pt>
                <c:pt idx="34">
                  <c:v>1.0235607137534399</c:v>
                </c:pt>
                <c:pt idx="36">
                  <c:v>2.1297691883757199</c:v>
                </c:pt>
                <c:pt idx="43">
                  <c:v>1.4723458313070401</c:v>
                </c:pt>
                <c:pt idx="45">
                  <c:v>1.7711238027321401</c:v>
                </c:pt>
                <c:pt idx="49">
                  <c:v>1.1110797590069901</c:v>
                </c:pt>
                <c:pt idx="51">
                  <c:v>2.3083535813784501</c:v>
                </c:pt>
                <c:pt idx="58">
                  <c:v>1.4498494494048999</c:v>
                </c:pt>
              </c:numCache>
            </c:numRef>
          </c:yVal>
          <c:smooth val="0"/>
          <c:extLst>
            <c:ext xmlns:c16="http://schemas.microsoft.com/office/drawing/2014/chart" uri="{C3380CC4-5D6E-409C-BE32-E72D297353CC}">
              <c16:uniqueId val="{00000000-2AC7-444D-B98E-8905A9758F2A}"/>
            </c:ext>
          </c:extLst>
        </c:ser>
        <c:ser>
          <c:idx val="3"/>
          <c:order val="1"/>
          <c:tx>
            <c:strRef>
              <c:f>vehicle_ss!$F$1</c:f>
              <c:strCache>
                <c:ptCount val="1"/>
                <c:pt idx="0">
                  <c:v>100ft-1sp</c:v>
                </c:pt>
              </c:strCache>
            </c:strRef>
          </c:tx>
          <c:spPr>
            <a:ln w="28575">
              <a:noFill/>
            </a:ln>
          </c:spPr>
          <c:marker>
            <c:symbol val="circle"/>
            <c:size val="5"/>
            <c:spPr>
              <a:solidFill>
                <a:srgbClr val="C00000"/>
              </a:solidFill>
              <a:ln>
                <a:noFill/>
              </a:ln>
            </c:spPr>
          </c:marker>
          <c:xVal>
            <c:numRef>
              <c:f>vehicle_ss!$G$3:$G$62</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vehicle_ss!$F$3:$F$62</c:f>
              <c:numCache>
                <c:formatCode>General</c:formatCode>
                <c:ptCount val="60"/>
                <c:pt idx="0">
                  <c:v>2.3364878677312801</c:v>
                </c:pt>
                <c:pt idx="1">
                  <c:v>2.7269335839384001</c:v>
                </c:pt>
                <c:pt idx="2">
                  <c:v>1.9104381836251401</c:v>
                </c:pt>
                <c:pt idx="3">
                  <c:v>2.0029415060328</c:v>
                </c:pt>
                <c:pt idx="4">
                  <c:v>1.6567073072326699</c:v>
                </c:pt>
                <c:pt idx="5">
                  <c:v>1.94408538744901</c:v>
                </c:pt>
                <c:pt idx="6">
                  <c:v>3.4917799358826498</c:v>
                </c:pt>
                <c:pt idx="7">
                  <c:v>4.7605428317961298</c:v>
                </c:pt>
                <c:pt idx="8">
                  <c:v>2.53480592485072</c:v>
                </c:pt>
                <c:pt idx="9">
                  <c:v>2.0890788527619799</c:v>
                </c:pt>
                <c:pt idx="10">
                  <c:v>1.38146699568764</c:v>
                </c:pt>
                <c:pt idx="11">
                  <c:v>2.0329522826864799</c:v>
                </c:pt>
                <c:pt idx="12">
                  <c:v>1.81732567409125</c:v>
                </c:pt>
                <c:pt idx="13">
                  <c:v>1.5701667217894599</c:v>
                </c:pt>
                <c:pt idx="14">
                  <c:v>1.71422231736165</c:v>
                </c:pt>
                <c:pt idx="15">
                  <c:v>2.3364878677312801</c:v>
                </c:pt>
                <c:pt idx="16">
                  <c:v>2.7269335839384001</c:v>
                </c:pt>
                <c:pt idx="17">
                  <c:v>1.9104381836251401</c:v>
                </c:pt>
                <c:pt idx="18">
                  <c:v>2.0029415060328</c:v>
                </c:pt>
                <c:pt idx="19">
                  <c:v>1.6567073072326699</c:v>
                </c:pt>
                <c:pt idx="20">
                  <c:v>1.94408538744901</c:v>
                </c:pt>
                <c:pt idx="21">
                  <c:v>3.4917799358826498</c:v>
                </c:pt>
                <c:pt idx="22">
                  <c:v>4.7605428317961298</c:v>
                </c:pt>
                <c:pt idx="23">
                  <c:v>2.53480592485072</c:v>
                </c:pt>
                <c:pt idx="24">
                  <c:v>2.0890788527619799</c:v>
                </c:pt>
                <c:pt idx="25">
                  <c:v>1.38146699568764</c:v>
                </c:pt>
                <c:pt idx="26">
                  <c:v>2.0329522826864799</c:v>
                </c:pt>
                <c:pt idx="27">
                  <c:v>1.81732567409125</c:v>
                </c:pt>
                <c:pt idx="28">
                  <c:v>1.5701667217894599</c:v>
                </c:pt>
                <c:pt idx="29">
                  <c:v>1.71422231736165</c:v>
                </c:pt>
                <c:pt idx="30">
                  <c:v>2.3364878677312801</c:v>
                </c:pt>
                <c:pt idx="31">
                  <c:v>2.7269335839384001</c:v>
                </c:pt>
                <c:pt idx="32">
                  <c:v>1.9104381836251401</c:v>
                </c:pt>
                <c:pt idx="33">
                  <c:v>2.0029415060328</c:v>
                </c:pt>
                <c:pt idx="34">
                  <c:v>1.6567073072326699</c:v>
                </c:pt>
                <c:pt idx="35">
                  <c:v>1.94408538744901</c:v>
                </c:pt>
                <c:pt idx="36">
                  <c:v>3.4917799358826498</c:v>
                </c:pt>
                <c:pt idx="37">
                  <c:v>4.7605428317961298</c:v>
                </c:pt>
                <c:pt idx="38">
                  <c:v>2.53480592485072</c:v>
                </c:pt>
                <c:pt idx="39">
                  <c:v>2.0890788527619799</c:v>
                </c:pt>
                <c:pt idx="40">
                  <c:v>1.38146699568764</c:v>
                </c:pt>
                <c:pt idx="41">
                  <c:v>2.0329522826864799</c:v>
                </c:pt>
                <c:pt idx="42">
                  <c:v>1.81732567409125</c:v>
                </c:pt>
                <c:pt idx="43">
                  <c:v>1.5701667217894599</c:v>
                </c:pt>
                <c:pt idx="44">
                  <c:v>1.71422231736165</c:v>
                </c:pt>
                <c:pt idx="45">
                  <c:v>1.83433823037162</c:v>
                </c:pt>
                <c:pt idx="47">
                  <c:v>1.64575571578758</c:v>
                </c:pt>
                <c:pt idx="49">
                  <c:v>1.2115771850256001</c:v>
                </c:pt>
                <c:pt idx="51">
                  <c:v>2.64082091228433</c:v>
                </c:pt>
                <c:pt idx="53">
                  <c:v>1.72901787943853</c:v>
                </c:pt>
                <c:pt idx="55">
                  <c:v>1.3209454616316301</c:v>
                </c:pt>
                <c:pt idx="57">
                  <c:v>1.36737396582247</c:v>
                </c:pt>
              </c:numCache>
            </c:numRef>
          </c:yVal>
          <c:smooth val="0"/>
          <c:extLst>
            <c:ext xmlns:c16="http://schemas.microsoft.com/office/drawing/2014/chart" uri="{C3380CC4-5D6E-409C-BE32-E72D297353CC}">
              <c16:uniqueId val="{00000001-2AC7-444D-B98E-8905A9758F2A}"/>
            </c:ext>
          </c:extLst>
        </c:ser>
        <c:ser>
          <c:idx val="5"/>
          <c:order val="2"/>
          <c:tx>
            <c:strRef>
              <c:f>vehicle_ss!$J$1</c:f>
              <c:strCache>
                <c:ptCount val="1"/>
                <c:pt idx="0">
                  <c:v>140ft-1sp</c:v>
                </c:pt>
              </c:strCache>
            </c:strRef>
          </c:tx>
          <c:spPr>
            <a:ln w="28575">
              <a:noFill/>
            </a:ln>
          </c:spPr>
          <c:marker>
            <c:symbol val="circle"/>
            <c:size val="5"/>
            <c:spPr>
              <a:solidFill>
                <a:schemeClr val="accent6">
                  <a:lumMod val="75000"/>
                </a:schemeClr>
              </a:solidFill>
              <a:ln>
                <a:noFill/>
              </a:ln>
            </c:spPr>
          </c:marker>
          <c:xVal>
            <c:numRef>
              <c:f>vehicle_ss!$K$3:$K$32</c:f>
              <c:numCache>
                <c:formatCode>General</c:formatCode>
                <c:ptCount val="3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vehicle_ss!$J$3:$J$32</c:f>
              <c:numCache>
                <c:formatCode>General</c:formatCode>
                <c:ptCount val="30"/>
                <c:pt idx="0">
                  <c:v>1.7838744872930099</c:v>
                </c:pt>
                <c:pt idx="1">
                  <c:v>2.0503970758383598</c:v>
                </c:pt>
                <c:pt idx="2">
                  <c:v>1.60338062873153</c:v>
                </c:pt>
                <c:pt idx="3">
                  <c:v>1.39761363901248</c:v>
                </c:pt>
                <c:pt idx="4">
                  <c:v>1.27552533169774</c:v>
                </c:pt>
                <c:pt idx="5">
                  <c:v>1.39478776836344</c:v>
                </c:pt>
                <c:pt idx="6">
                  <c:v>2.0768356822687601</c:v>
                </c:pt>
                <c:pt idx="7">
                  <c:v>2.0067261814056301</c:v>
                </c:pt>
                <c:pt idx="8">
                  <c:v>1.87992529510255</c:v>
                </c:pt>
                <c:pt idx="9">
                  <c:v>1.50666572347502</c:v>
                </c:pt>
                <c:pt idx="10">
                  <c:v>1.1725143011691099</c:v>
                </c:pt>
                <c:pt idx="11">
                  <c:v>1.3273970343895201</c:v>
                </c:pt>
                <c:pt idx="12">
                  <c:v>1.7283896576934401</c:v>
                </c:pt>
                <c:pt idx="13">
                  <c:v>1.32522866415715</c:v>
                </c:pt>
                <c:pt idx="14">
                  <c:v>1.42134253568191</c:v>
                </c:pt>
                <c:pt idx="15">
                  <c:v>1.9713017421201</c:v>
                </c:pt>
                <c:pt idx="17">
                  <c:v>1.6023401240556101</c:v>
                </c:pt>
                <c:pt idx="19">
                  <c:v>1.29014713240391</c:v>
                </c:pt>
                <c:pt idx="21">
                  <c:v>2.9295568590237502</c:v>
                </c:pt>
                <c:pt idx="23">
                  <c:v>1.90659014615841</c:v>
                </c:pt>
                <c:pt idx="25">
                  <c:v>1.29006809363994</c:v>
                </c:pt>
                <c:pt idx="27">
                  <c:v>3.0423659889579699</c:v>
                </c:pt>
              </c:numCache>
            </c:numRef>
          </c:yVal>
          <c:smooth val="0"/>
          <c:extLst>
            <c:ext xmlns:c16="http://schemas.microsoft.com/office/drawing/2014/chart" uri="{C3380CC4-5D6E-409C-BE32-E72D297353CC}">
              <c16:uniqueId val="{00000002-2AC7-444D-B98E-8905A9758F2A}"/>
            </c:ext>
          </c:extLst>
        </c:ser>
        <c:ser>
          <c:idx val="6"/>
          <c:order val="3"/>
          <c:spPr>
            <a:ln w="28575">
              <a:solidFill>
                <a:schemeClr val="tx1"/>
              </a:solidFill>
            </a:ln>
          </c:spPr>
          <c:marker>
            <c:symbol val="none"/>
          </c:marker>
          <c:xVal>
            <c:numRef>
              <c:f>'state-space'!$A$69:$A$70</c:f>
              <c:numCache>
                <c:formatCode>General</c:formatCode>
                <c:ptCount val="2"/>
                <c:pt idx="0">
                  <c:v>0</c:v>
                </c:pt>
                <c:pt idx="1">
                  <c:v>10</c:v>
                </c:pt>
              </c:numCache>
            </c:numRef>
          </c:xVal>
          <c:yVal>
            <c:numRef>
              <c:f>'state-space'!$B$69:$B$70</c:f>
              <c:numCache>
                <c:formatCode>General</c:formatCode>
                <c:ptCount val="2"/>
                <c:pt idx="0">
                  <c:v>0</c:v>
                </c:pt>
                <c:pt idx="1">
                  <c:v>10</c:v>
                </c:pt>
              </c:numCache>
            </c:numRef>
          </c:yVal>
          <c:smooth val="0"/>
          <c:extLst>
            <c:ext xmlns:c16="http://schemas.microsoft.com/office/drawing/2014/chart" uri="{C3380CC4-5D6E-409C-BE32-E72D297353CC}">
              <c16:uniqueId val="{00000003-2AC7-444D-B98E-8905A9758F2A}"/>
            </c:ext>
          </c:extLst>
        </c:ser>
        <c:dLbls>
          <c:showLegendKey val="0"/>
          <c:showVal val="0"/>
          <c:showCatName val="0"/>
          <c:showSerName val="0"/>
          <c:showPercent val="0"/>
          <c:showBubbleSize val="0"/>
        </c:dLbls>
        <c:axId val="247978624"/>
        <c:axId val="248468224"/>
      </c:scatterChart>
      <c:valAx>
        <c:axId val="247978624"/>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248468224"/>
        <c:crosses val="autoZero"/>
        <c:crossBetween val="midCat"/>
      </c:valAx>
      <c:valAx>
        <c:axId val="248468224"/>
        <c:scaling>
          <c:orientation val="minMax"/>
          <c:max val="8"/>
        </c:scaling>
        <c:delete val="0"/>
        <c:axPos val="l"/>
        <c:majorGridlines/>
        <c:title>
          <c:tx>
            <c:rich>
              <a:bodyPr rot="-5400000" vert="horz"/>
              <a:lstStyle/>
              <a:p>
                <a:pPr>
                  <a:defRPr sz="1000"/>
                </a:pPr>
                <a:r>
                  <a:rPr lang="en-US" sz="1000" b="1" i="0" baseline="0">
                    <a:effectLst/>
                  </a:rPr>
                  <a:t>Contact Force Amplification</a:t>
                </a:r>
                <a:endParaRPr lang="en-US" sz="1000">
                  <a:effectLst/>
                </a:endParaRPr>
              </a:p>
            </c:rich>
          </c:tx>
          <c:overlay val="0"/>
        </c:title>
        <c:numFmt formatCode="General" sourceLinked="1"/>
        <c:majorTickMark val="out"/>
        <c:minorTickMark val="none"/>
        <c:tickLblPos val="nextTo"/>
        <c:crossAx val="247978624"/>
        <c:crosses val="autoZero"/>
        <c:crossBetween val="midCat"/>
      </c:valAx>
    </c:plotArea>
    <c:legend>
      <c:legendPos val="r"/>
      <c:legendEntry>
        <c:idx val="3"/>
        <c:delete val="1"/>
      </c:legendEntry>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2-Span Amplification</a:t>
            </a:r>
          </a:p>
        </c:rich>
      </c:tx>
      <c:overlay val="0"/>
    </c:title>
    <c:autoTitleDeleted val="0"/>
    <c:plotArea>
      <c:layout>
        <c:manualLayout>
          <c:layoutTarget val="inner"/>
          <c:xMode val="edge"/>
          <c:yMode val="edge"/>
          <c:x val="0.13476938429571303"/>
          <c:y val="0.15181714785651793"/>
          <c:w val="0.80648512685914264"/>
          <c:h val="0.68958705161854772"/>
        </c:manualLayout>
      </c:layout>
      <c:scatterChart>
        <c:scatterStyle val="lineMarker"/>
        <c:varyColors val="0"/>
        <c:ser>
          <c:idx val="1"/>
          <c:order val="0"/>
          <c:tx>
            <c:strRef>
              <c:f>vehicle_ss!$D$1</c:f>
              <c:strCache>
                <c:ptCount val="1"/>
                <c:pt idx="0">
                  <c:v>40ft-2sp</c:v>
                </c:pt>
              </c:strCache>
            </c:strRef>
          </c:tx>
          <c:spPr>
            <a:ln w="28575">
              <a:noFill/>
            </a:ln>
          </c:spPr>
          <c:marker>
            <c:symbol val="circle"/>
            <c:size val="5"/>
            <c:spPr>
              <a:solidFill>
                <a:schemeClr val="tx2"/>
              </a:solidFill>
              <a:ln>
                <a:noFill/>
              </a:ln>
            </c:spPr>
          </c:marker>
          <c:xVal>
            <c:numRef>
              <c:f>vehicle_ss!$E$3:$E$62</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vehicle_ss!$D$3:$D$62</c:f>
              <c:numCache>
                <c:formatCode>General</c:formatCode>
                <c:ptCount val="60"/>
                <c:pt idx="0">
                  <c:v>7.9498020159716702</c:v>
                </c:pt>
                <c:pt idx="1">
                  <c:v>6.3296156712407496</c:v>
                </c:pt>
                <c:pt idx="2">
                  <c:v>3.69999043819075</c:v>
                </c:pt>
                <c:pt idx="3">
                  <c:v>3.5455394852268398</c:v>
                </c:pt>
                <c:pt idx="4">
                  <c:v>2.1265138617002899</c:v>
                </c:pt>
                <c:pt idx="5">
                  <c:v>1.96154702703329</c:v>
                </c:pt>
                <c:pt idx="6">
                  <c:v>12.2124260269425</c:v>
                </c:pt>
                <c:pt idx="7">
                  <c:v>12.3619198113233</c:v>
                </c:pt>
                <c:pt idx="8">
                  <c:v>4.9183772812812103</c:v>
                </c:pt>
                <c:pt idx="9">
                  <c:v>5.9070738534000604</c:v>
                </c:pt>
                <c:pt idx="10">
                  <c:v>2.65840105447894</c:v>
                </c:pt>
                <c:pt idx="11">
                  <c:v>2.1472955037721402</c:v>
                </c:pt>
                <c:pt idx="12">
                  <c:v>3.6206464044841802</c:v>
                </c:pt>
                <c:pt idx="13">
                  <c:v>2.76174824105841</c:v>
                </c:pt>
                <c:pt idx="14">
                  <c:v>4.9478724236509901</c:v>
                </c:pt>
                <c:pt idx="15">
                  <c:v>8.2497699293228202</c:v>
                </c:pt>
                <c:pt idx="16">
                  <c:v>6.0825814150625597</c:v>
                </c:pt>
                <c:pt idx="17">
                  <c:v>3.51599190544405</c:v>
                </c:pt>
                <c:pt idx="18">
                  <c:v>3.37557188004758</c:v>
                </c:pt>
                <c:pt idx="19">
                  <c:v>2.2675868868440698</c:v>
                </c:pt>
                <c:pt idx="20">
                  <c:v>1.7693720524040299</c:v>
                </c:pt>
                <c:pt idx="21">
                  <c:v>12.5527199937631</c:v>
                </c:pt>
                <c:pt idx="22">
                  <c:v>11.423380474778799</c:v>
                </c:pt>
                <c:pt idx="23">
                  <c:v>4.2278585087576799</c:v>
                </c:pt>
                <c:pt idx="24">
                  <c:v>6.1726586564603796</c:v>
                </c:pt>
                <c:pt idx="25">
                  <c:v>2.44900049587195</c:v>
                </c:pt>
                <c:pt idx="26">
                  <c:v>2.24372884777347</c:v>
                </c:pt>
                <c:pt idx="27">
                  <c:v>3.2817405756595801</c:v>
                </c:pt>
                <c:pt idx="28">
                  <c:v>2.59746679347358</c:v>
                </c:pt>
                <c:pt idx="29">
                  <c:v>4.5601706810124298</c:v>
                </c:pt>
                <c:pt idx="30">
                  <c:v>1.99129719688885</c:v>
                </c:pt>
                <c:pt idx="31">
                  <c:v>2.1059151557845799</c:v>
                </c:pt>
                <c:pt idx="32">
                  <c:v>1.53377861776206</c:v>
                </c:pt>
                <c:pt idx="33">
                  <c:v>1.63222633088535</c:v>
                </c:pt>
                <c:pt idx="34">
                  <c:v>1.0235607137534399</c:v>
                </c:pt>
                <c:pt idx="36">
                  <c:v>2.4984868734540102</c:v>
                </c:pt>
                <c:pt idx="38">
                  <c:v>1.4740228650326099</c:v>
                </c:pt>
                <c:pt idx="40">
                  <c:v>1.21093974182735</c:v>
                </c:pt>
                <c:pt idx="42">
                  <c:v>1.36666525300708</c:v>
                </c:pt>
                <c:pt idx="43">
                  <c:v>1.4724140001208199</c:v>
                </c:pt>
                <c:pt idx="45">
                  <c:v>1.97938899766758</c:v>
                </c:pt>
                <c:pt idx="47">
                  <c:v>1.3695322486336601</c:v>
                </c:pt>
                <c:pt idx="49">
                  <c:v>1.1110797590069901</c:v>
                </c:pt>
                <c:pt idx="51">
                  <c:v>2.7557561664899501</c:v>
                </c:pt>
                <c:pt idx="53">
                  <c:v>1.6875477003149699</c:v>
                </c:pt>
                <c:pt idx="55">
                  <c:v>1.2779394060576901</c:v>
                </c:pt>
              </c:numCache>
            </c:numRef>
          </c:yVal>
          <c:smooth val="0"/>
          <c:extLst>
            <c:ext xmlns:c16="http://schemas.microsoft.com/office/drawing/2014/chart" uri="{C3380CC4-5D6E-409C-BE32-E72D297353CC}">
              <c16:uniqueId val="{00000000-0700-40BC-9902-0A05F4315BF8}"/>
            </c:ext>
          </c:extLst>
        </c:ser>
        <c:ser>
          <c:idx val="3"/>
          <c:order val="1"/>
          <c:tx>
            <c:strRef>
              <c:f>vehicle_ss!$H$1</c:f>
              <c:strCache>
                <c:ptCount val="1"/>
                <c:pt idx="0">
                  <c:v>100ft-2sp</c:v>
                </c:pt>
              </c:strCache>
            </c:strRef>
          </c:tx>
          <c:spPr>
            <a:ln w="28575">
              <a:noFill/>
            </a:ln>
          </c:spPr>
          <c:marker>
            <c:symbol val="circle"/>
            <c:size val="5"/>
            <c:spPr>
              <a:solidFill>
                <a:srgbClr val="C00000"/>
              </a:solidFill>
              <a:ln>
                <a:noFill/>
              </a:ln>
            </c:spPr>
          </c:marker>
          <c:xVal>
            <c:numRef>
              <c:f>vehicle_ss!$I$3:$I$62</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vehicle_ss!$H$3:$H$62</c:f>
              <c:numCache>
                <c:formatCode>General</c:formatCode>
                <c:ptCount val="60"/>
                <c:pt idx="0">
                  <c:v>2.7572893787249599</c:v>
                </c:pt>
                <c:pt idx="1">
                  <c:v>2.9805654365774501</c:v>
                </c:pt>
                <c:pt idx="2">
                  <c:v>1.9104381836251401</c:v>
                </c:pt>
                <c:pt idx="3">
                  <c:v>2.0029415060328</c:v>
                </c:pt>
                <c:pt idx="4">
                  <c:v>1.6567073072326699</c:v>
                </c:pt>
                <c:pt idx="5">
                  <c:v>1.94408538744901</c:v>
                </c:pt>
                <c:pt idx="6">
                  <c:v>3.4917799358826498</c:v>
                </c:pt>
                <c:pt idx="7">
                  <c:v>4.7605428317961298</c:v>
                </c:pt>
                <c:pt idx="8">
                  <c:v>2.53480592485072</c:v>
                </c:pt>
                <c:pt idx="9">
                  <c:v>2.3984008108453301</c:v>
                </c:pt>
                <c:pt idx="10">
                  <c:v>1.5949329807080099</c:v>
                </c:pt>
                <c:pt idx="11">
                  <c:v>2.0329522826864799</c:v>
                </c:pt>
                <c:pt idx="12">
                  <c:v>1.81732567409125</c:v>
                </c:pt>
                <c:pt idx="13">
                  <c:v>1.5701667217894599</c:v>
                </c:pt>
                <c:pt idx="14">
                  <c:v>5.8978448498606904</c:v>
                </c:pt>
                <c:pt idx="15">
                  <c:v>2.7572893787249599</c:v>
                </c:pt>
                <c:pt idx="16">
                  <c:v>2.9805654365774501</c:v>
                </c:pt>
                <c:pt idx="17">
                  <c:v>1.9104381836251401</c:v>
                </c:pt>
                <c:pt idx="18">
                  <c:v>2.0029415060328</c:v>
                </c:pt>
                <c:pt idx="19">
                  <c:v>1.6567073072326699</c:v>
                </c:pt>
                <c:pt idx="20">
                  <c:v>1.94408538744901</c:v>
                </c:pt>
                <c:pt idx="21">
                  <c:v>3.4917799358826498</c:v>
                </c:pt>
                <c:pt idx="22">
                  <c:v>4.7605428317961298</c:v>
                </c:pt>
                <c:pt idx="23">
                  <c:v>2.53480592485072</c:v>
                </c:pt>
                <c:pt idx="24">
                  <c:v>2.3984008108453301</c:v>
                </c:pt>
                <c:pt idx="25">
                  <c:v>1.5949329807080099</c:v>
                </c:pt>
                <c:pt idx="26">
                  <c:v>2.0329522826864799</c:v>
                </c:pt>
                <c:pt idx="27">
                  <c:v>1.81732567409125</c:v>
                </c:pt>
                <c:pt idx="28">
                  <c:v>1.5701667217894599</c:v>
                </c:pt>
                <c:pt idx="29">
                  <c:v>5.8978448498606904</c:v>
                </c:pt>
                <c:pt idx="30">
                  <c:v>2.7572893787249599</c:v>
                </c:pt>
                <c:pt idx="31">
                  <c:v>2.9805654365774501</c:v>
                </c:pt>
                <c:pt idx="32">
                  <c:v>1.9104381836251401</c:v>
                </c:pt>
                <c:pt idx="33">
                  <c:v>2.0029415060328</c:v>
                </c:pt>
                <c:pt idx="34">
                  <c:v>1.6567073072326699</c:v>
                </c:pt>
                <c:pt idx="35">
                  <c:v>1.94408538744901</c:v>
                </c:pt>
                <c:pt idx="36">
                  <c:v>3.4917799358826498</c:v>
                </c:pt>
                <c:pt idx="37">
                  <c:v>4.7605428317961298</c:v>
                </c:pt>
                <c:pt idx="38">
                  <c:v>2.53480592485072</c:v>
                </c:pt>
                <c:pt idx="39">
                  <c:v>2.3984008108453301</c:v>
                </c:pt>
                <c:pt idx="40">
                  <c:v>1.5949329807080099</c:v>
                </c:pt>
                <c:pt idx="41">
                  <c:v>2.0329522826864799</c:v>
                </c:pt>
                <c:pt idx="42">
                  <c:v>1.81732567409125</c:v>
                </c:pt>
                <c:pt idx="43">
                  <c:v>1.5701667217894599</c:v>
                </c:pt>
                <c:pt idx="44">
                  <c:v>5.8978448498606904</c:v>
                </c:pt>
                <c:pt idx="45">
                  <c:v>2.3098236680173398</c:v>
                </c:pt>
                <c:pt idx="47">
                  <c:v>1.64575571578758</c:v>
                </c:pt>
                <c:pt idx="49">
                  <c:v>1.3331481578553901</c:v>
                </c:pt>
                <c:pt idx="51">
                  <c:v>2.64082091228433</c:v>
                </c:pt>
                <c:pt idx="53">
                  <c:v>1.72901787943853</c:v>
                </c:pt>
                <c:pt idx="55">
                  <c:v>1.40264365609048</c:v>
                </c:pt>
                <c:pt idx="57">
                  <c:v>1.36737396582247</c:v>
                </c:pt>
              </c:numCache>
            </c:numRef>
          </c:yVal>
          <c:smooth val="0"/>
          <c:extLst>
            <c:ext xmlns:c16="http://schemas.microsoft.com/office/drawing/2014/chart" uri="{C3380CC4-5D6E-409C-BE32-E72D297353CC}">
              <c16:uniqueId val="{00000001-0700-40BC-9902-0A05F4315BF8}"/>
            </c:ext>
          </c:extLst>
        </c:ser>
        <c:ser>
          <c:idx val="5"/>
          <c:order val="2"/>
          <c:tx>
            <c:strRef>
              <c:f>vehicle_ss!$L$1</c:f>
              <c:strCache>
                <c:ptCount val="1"/>
                <c:pt idx="0">
                  <c:v>140ft-2sp</c:v>
                </c:pt>
              </c:strCache>
            </c:strRef>
          </c:tx>
          <c:spPr>
            <a:ln w="28575">
              <a:noFill/>
            </a:ln>
          </c:spPr>
          <c:marker>
            <c:symbol val="circle"/>
            <c:size val="5"/>
            <c:spPr>
              <a:solidFill>
                <a:schemeClr val="accent6">
                  <a:lumMod val="75000"/>
                </a:schemeClr>
              </a:solidFill>
              <a:ln>
                <a:noFill/>
              </a:ln>
            </c:spPr>
          </c:marker>
          <c:xVal>
            <c:numRef>
              <c:f>vehicle_ss!$M$3:$M$32</c:f>
              <c:numCache>
                <c:formatCode>General</c:formatCode>
                <c:ptCount val="3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vehicle_ss!$L$3:$L$32</c:f>
              <c:numCache>
                <c:formatCode>General</c:formatCode>
                <c:ptCount val="30"/>
                <c:pt idx="0">
                  <c:v>2.0069096601641698</c:v>
                </c:pt>
                <c:pt idx="1">
                  <c:v>2.0503970758383598</c:v>
                </c:pt>
                <c:pt idx="2">
                  <c:v>1.60338062873153</c:v>
                </c:pt>
                <c:pt idx="3">
                  <c:v>1.46680407236577</c:v>
                </c:pt>
                <c:pt idx="4">
                  <c:v>1.28065587035464</c:v>
                </c:pt>
                <c:pt idx="5">
                  <c:v>1.5619041279118899</c:v>
                </c:pt>
                <c:pt idx="6">
                  <c:v>2.0768356822687601</c:v>
                </c:pt>
                <c:pt idx="7">
                  <c:v>2.7125210557105799</c:v>
                </c:pt>
                <c:pt idx="8">
                  <c:v>1.8984813984204401</c:v>
                </c:pt>
                <c:pt idx="9">
                  <c:v>1.50666572347502</c:v>
                </c:pt>
                <c:pt idx="10">
                  <c:v>1.6823600254761999</c:v>
                </c:pt>
                <c:pt idx="11">
                  <c:v>1.40512282200003</c:v>
                </c:pt>
                <c:pt idx="12">
                  <c:v>1.7293355192178499</c:v>
                </c:pt>
                <c:pt idx="13">
                  <c:v>2.52240596231207</c:v>
                </c:pt>
                <c:pt idx="14">
                  <c:v>1.4311946876341399</c:v>
                </c:pt>
                <c:pt idx="15">
                  <c:v>2.2134854888377502</c:v>
                </c:pt>
                <c:pt idx="16">
                  <c:v>2.3391083669003701</c:v>
                </c:pt>
                <c:pt idx="17">
                  <c:v>1.6023401240556101</c:v>
                </c:pt>
                <c:pt idx="19">
                  <c:v>1.29014713240391</c:v>
                </c:pt>
                <c:pt idx="21">
                  <c:v>2.9295568590237502</c:v>
                </c:pt>
                <c:pt idx="23">
                  <c:v>1.90659014615841</c:v>
                </c:pt>
                <c:pt idx="24">
                  <c:v>1.4925029612737</c:v>
                </c:pt>
                <c:pt idx="25">
                  <c:v>1.49564097108121</c:v>
                </c:pt>
                <c:pt idx="26">
                  <c:v>1.39234510658211</c:v>
                </c:pt>
                <c:pt idx="27">
                  <c:v>3.0440309242457499</c:v>
                </c:pt>
                <c:pt idx="28">
                  <c:v>4.6766331990704302</c:v>
                </c:pt>
                <c:pt idx="29">
                  <c:v>1.4316757637003199</c:v>
                </c:pt>
              </c:numCache>
            </c:numRef>
          </c:yVal>
          <c:smooth val="0"/>
          <c:extLst>
            <c:ext xmlns:c16="http://schemas.microsoft.com/office/drawing/2014/chart" uri="{C3380CC4-5D6E-409C-BE32-E72D297353CC}">
              <c16:uniqueId val="{00000002-0700-40BC-9902-0A05F4315BF8}"/>
            </c:ext>
          </c:extLst>
        </c:ser>
        <c:ser>
          <c:idx val="6"/>
          <c:order val="3"/>
          <c:spPr>
            <a:ln w="28575">
              <a:solidFill>
                <a:schemeClr val="tx1"/>
              </a:solidFill>
            </a:ln>
          </c:spPr>
          <c:marker>
            <c:symbol val="none"/>
          </c:marker>
          <c:xVal>
            <c:numRef>
              <c:f>'state-space'!$A$69:$A$70</c:f>
              <c:numCache>
                <c:formatCode>General</c:formatCode>
                <c:ptCount val="2"/>
                <c:pt idx="0">
                  <c:v>0</c:v>
                </c:pt>
                <c:pt idx="1">
                  <c:v>10</c:v>
                </c:pt>
              </c:numCache>
            </c:numRef>
          </c:xVal>
          <c:yVal>
            <c:numRef>
              <c:f>'state-space'!$B$69:$B$70</c:f>
              <c:numCache>
                <c:formatCode>General</c:formatCode>
                <c:ptCount val="2"/>
                <c:pt idx="0">
                  <c:v>0</c:v>
                </c:pt>
                <c:pt idx="1">
                  <c:v>10</c:v>
                </c:pt>
              </c:numCache>
            </c:numRef>
          </c:yVal>
          <c:smooth val="0"/>
          <c:extLst>
            <c:ext xmlns:c16="http://schemas.microsoft.com/office/drawing/2014/chart" uri="{C3380CC4-5D6E-409C-BE32-E72D297353CC}">
              <c16:uniqueId val="{00000003-0700-40BC-9902-0A05F4315BF8}"/>
            </c:ext>
          </c:extLst>
        </c:ser>
        <c:dLbls>
          <c:showLegendKey val="0"/>
          <c:showVal val="0"/>
          <c:showCatName val="0"/>
          <c:showSerName val="0"/>
          <c:showPercent val="0"/>
          <c:showBubbleSize val="0"/>
        </c:dLbls>
        <c:axId val="249798656"/>
        <c:axId val="249800576"/>
      </c:scatterChart>
      <c:valAx>
        <c:axId val="249798656"/>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249800576"/>
        <c:crosses val="autoZero"/>
        <c:crossBetween val="midCat"/>
      </c:valAx>
      <c:valAx>
        <c:axId val="249800576"/>
        <c:scaling>
          <c:orientation val="minMax"/>
          <c:max val="8"/>
        </c:scaling>
        <c:delete val="0"/>
        <c:axPos val="l"/>
        <c:majorGridlines/>
        <c:title>
          <c:tx>
            <c:rich>
              <a:bodyPr rot="-5400000" vert="horz"/>
              <a:lstStyle/>
              <a:p>
                <a:pPr>
                  <a:defRPr/>
                </a:pPr>
                <a:r>
                  <a:rPr lang="en-US"/>
                  <a:t>Contact Force Amplification</a:t>
                </a:r>
              </a:p>
            </c:rich>
          </c:tx>
          <c:overlay val="0"/>
        </c:title>
        <c:numFmt formatCode="General" sourceLinked="1"/>
        <c:majorTickMark val="out"/>
        <c:minorTickMark val="none"/>
        <c:tickLblPos val="nextTo"/>
        <c:crossAx val="249798656"/>
        <c:crosses val="autoZero"/>
        <c:crossBetween val="midCat"/>
      </c:valAx>
    </c:plotArea>
    <c:legend>
      <c:legendPos val="r"/>
      <c:legendEntry>
        <c:idx val="3"/>
        <c:delete val="1"/>
      </c:legendEntry>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Diff</c:v>
          </c:tx>
          <c:spPr>
            <a:ln w="19050" cap="rnd">
              <a:solidFill>
                <a:schemeClr val="accent1"/>
              </a:solidFill>
              <a:round/>
            </a:ln>
            <a:effectLst/>
          </c:spPr>
          <c:marker>
            <c:symbol val="none"/>
          </c:marker>
          <c:xVal>
            <c:numRef>
              <c:f>Sheet2!$A$5:$A$7879</c:f>
              <c:numCache>
                <c:formatCode>General</c:formatCode>
                <c:ptCount val="7875"/>
                <c:pt idx="0">
                  <c:v>-5.3333333333333304</c:v>
                </c:pt>
                <c:pt idx="1">
                  <c:v>-5.3319446250000002</c:v>
                </c:pt>
                <c:pt idx="2">
                  <c:v>-5.3305559166666701</c:v>
                </c:pt>
                <c:pt idx="3">
                  <c:v>-5.3291672083333301</c:v>
                </c:pt>
                <c:pt idx="4">
                  <c:v>-5.3277785</c:v>
                </c:pt>
                <c:pt idx="5">
                  <c:v>-5.3263897916666698</c:v>
                </c:pt>
                <c:pt idx="6">
                  <c:v>-5.3250010833333299</c:v>
                </c:pt>
                <c:pt idx="7">
                  <c:v>-5.3236123749999997</c:v>
                </c:pt>
                <c:pt idx="8">
                  <c:v>-5.3222236666666696</c:v>
                </c:pt>
                <c:pt idx="9">
                  <c:v>-5.3208349583333296</c:v>
                </c:pt>
                <c:pt idx="10">
                  <c:v>-5.3194462500000004</c:v>
                </c:pt>
                <c:pt idx="11">
                  <c:v>-5.3180575416666702</c:v>
                </c:pt>
                <c:pt idx="12">
                  <c:v>-5.3166688333333303</c:v>
                </c:pt>
                <c:pt idx="13">
                  <c:v>-5.3152801250000001</c:v>
                </c:pt>
                <c:pt idx="14">
                  <c:v>-5.31389141666667</c:v>
                </c:pt>
                <c:pt idx="15">
                  <c:v>-5.31250270833333</c:v>
                </c:pt>
                <c:pt idx="16">
                  <c:v>-5.3111139999999999</c:v>
                </c:pt>
                <c:pt idx="17">
                  <c:v>-5.3097252916666697</c:v>
                </c:pt>
                <c:pt idx="18">
                  <c:v>-5.3083365833333298</c:v>
                </c:pt>
                <c:pt idx="19">
                  <c:v>-5.3069478749999996</c:v>
                </c:pt>
                <c:pt idx="20">
                  <c:v>-5.3055591666666704</c:v>
                </c:pt>
                <c:pt idx="21">
                  <c:v>-5.3041704583333296</c:v>
                </c:pt>
                <c:pt idx="22">
                  <c:v>-5.3027817500000003</c:v>
                </c:pt>
                <c:pt idx="23">
                  <c:v>-5.3013930416666701</c:v>
                </c:pt>
                <c:pt idx="24">
                  <c:v>-5.3000043333333302</c:v>
                </c:pt>
                <c:pt idx="25">
                  <c:v>-5.2986156250000001</c:v>
                </c:pt>
                <c:pt idx="26">
                  <c:v>-5.2972269166666699</c:v>
                </c:pt>
                <c:pt idx="27">
                  <c:v>-5.29583820833333</c:v>
                </c:pt>
                <c:pt idx="28">
                  <c:v>-5.2944494999999998</c:v>
                </c:pt>
                <c:pt idx="29">
                  <c:v>-5.2930607916666697</c:v>
                </c:pt>
                <c:pt idx="30">
                  <c:v>-5.2916720833333297</c:v>
                </c:pt>
                <c:pt idx="31">
                  <c:v>-5.2902833749999996</c:v>
                </c:pt>
                <c:pt idx="32">
                  <c:v>-5.2888946666666703</c:v>
                </c:pt>
                <c:pt idx="33">
                  <c:v>-5.2875059583333304</c:v>
                </c:pt>
                <c:pt idx="34">
                  <c:v>-5.2861172500000002</c:v>
                </c:pt>
                <c:pt idx="35">
                  <c:v>-5.2847285416666701</c:v>
                </c:pt>
                <c:pt idx="36">
                  <c:v>-5.2833398333333301</c:v>
                </c:pt>
                <c:pt idx="37">
                  <c:v>-5.281951125</c:v>
                </c:pt>
                <c:pt idx="38">
                  <c:v>-5.2805624166666698</c:v>
                </c:pt>
                <c:pt idx="39">
                  <c:v>-5.2791737083333299</c:v>
                </c:pt>
                <c:pt idx="40">
                  <c:v>-5.2777849999999997</c:v>
                </c:pt>
                <c:pt idx="41">
                  <c:v>-5.2763962916666696</c:v>
                </c:pt>
                <c:pt idx="42">
                  <c:v>-5.2750075833333296</c:v>
                </c:pt>
                <c:pt idx="43">
                  <c:v>-5.2736188750000004</c:v>
                </c:pt>
                <c:pt idx="44">
                  <c:v>-5.2722301666666702</c:v>
                </c:pt>
                <c:pt idx="45">
                  <c:v>-5.2708414583333303</c:v>
                </c:pt>
                <c:pt idx="46">
                  <c:v>-5.2694527500000001</c:v>
                </c:pt>
                <c:pt idx="47">
                  <c:v>-5.26806404166667</c:v>
                </c:pt>
                <c:pt idx="48">
                  <c:v>-5.26667533333333</c:v>
                </c:pt>
                <c:pt idx="49">
                  <c:v>-5.2652866249999999</c:v>
                </c:pt>
                <c:pt idx="50">
                  <c:v>-5.2638979166666697</c:v>
                </c:pt>
                <c:pt idx="51">
                  <c:v>-5.2625092083333298</c:v>
                </c:pt>
                <c:pt idx="52">
                  <c:v>-5.2611204999999996</c:v>
                </c:pt>
                <c:pt idx="53">
                  <c:v>-5.2597317916666704</c:v>
                </c:pt>
                <c:pt idx="54">
                  <c:v>-5.2583430833333296</c:v>
                </c:pt>
                <c:pt idx="55">
                  <c:v>-5.2569543750000003</c:v>
                </c:pt>
                <c:pt idx="56">
                  <c:v>-5.2555656666666701</c:v>
                </c:pt>
                <c:pt idx="57">
                  <c:v>-5.2541769583333302</c:v>
                </c:pt>
                <c:pt idx="58">
                  <c:v>-5.25278825</c:v>
                </c:pt>
                <c:pt idx="59">
                  <c:v>-5.2513995416666699</c:v>
                </c:pt>
                <c:pt idx="60">
                  <c:v>-5.25001083333333</c:v>
                </c:pt>
                <c:pt idx="61">
                  <c:v>-5.2486221249999998</c:v>
                </c:pt>
                <c:pt idx="62">
                  <c:v>-5.2472334166666696</c:v>
                </c:pt>
                <c:pt idx="63">
                  <c:v>-5.2458447083333297</c:v>
                </c:pt>
                <c:pt idx="64">
                  <c:v>-5.2444559999999996</c:v>
                </c:pt>
                <c:pt idx="65">
                  <c:v>-5.2430672916666703</c:v>
                </c:pt>
                <c:pt idx="66">
                  <c:v>-5.2416785833333304</c:v>
                </c:pt>
                <c:pt idx="67">
                  <c:v>-5.2402898750000002</c:v>
                </c:pt>
                <c:pt idx="68">
                  <c:v>-5.2389011666666701</c:v>
                </c:pt>
                <c:pt idx="69">
                  <c:v>-5.2375124583333301</c:v>
                </c:pt>
                <c:pt idx="70">
                  <c:v>-5.23612375</c:v>
                </c:pt>
                <c:pt idx="71">
                  <c:v>-5.2347350416666698</c:v>
                </c:pt>
                <c:pt idx="72">
                  <c:v>-5.2333463333333299</c:v>
                </c:pt>
                <c:pt idx="73">
                  <c:v>-5.2319576249999997</c:v>
                </c:pt>
                <c:pt idx="74">
                  <c:v>-5.2305689166666696</c:v>
                </c:pt>
                <c:pt idx="75">
                  <c:v>-5.2291802083333296</c:v>
                </c:pt>
                <c:pt idx="76">
                  <c:v>-5.2277915000000004</c:v>
                </c:pt>
                <c:pt idx="77">
                  <c:v>-5.2264027916666702</c:v>
                </c:pt>
                <c:pt idx="78">
                  <c:v>-5.2250140833333303</c:v>
                </c:pt>
                <c:pt idx="79">
                  <c:v>-5.2236253750000001</c:v>
                </c:pt>
                <c:pt idx="80">
                  <c:v>-5.22223666666667</c:v>
                </c:pt>
                <c:pt idx="81">
                  <c:v>-5.22084795833333</c:v>
                </c:pt>
                <c:pt idx="82">
                  <c:v>-5.2194592499999999</c:v>
                </c:pt>
                <c:pt idx="83">
                  <c:v>-5.2180705416666697</c:v>
                </c:pt>
                <c:pt idx="84">
                  <c:v>-5.2166818333333298</c:v>
                </c:pt>
                <c:pt idx="85">
                  <c:v>-5.2152931249999996</c:v>
                </c:pt>
                <c:pt idx="86">
                  <c:v>-5.2139044166666704</c:v>
                </c:pt>
                <c:pt idx="87">
                  <c:v>-5.2125157083333296</c:v>
                </c:pt>
                <c:pt idx="88">
                  <c:v>-5.2111270000000003</c:v>
                </c:pt>
                <c:pt idx="89">
                  <c:v>-5.2097382916666701</c:v>
                </c:pt>
                <c:pt idx="90">
                  <c:v>-5.2083495833333302</c:v>
                </c:pt>
                <c:pt idx="91">
                  <c:v>-5.206960875</c:v>
                </c:pt>
                <c:pt idx="92">
                  <c:v>-5.2055721666666699</c:v>
                </c:pt>
                <c:pt idx="93">
                  <c:v>-5.20418345833333</c:v>
                </c:pt>
                <c:pt idx="94">
                  <c:v>-5.2027947499999998</c:v>
                </c:pt>
                <c:pt idx="95">
                  <c:v>-5.2014060416666696</c:v>
                </c:pt>
                <c:pt idx="96">
                  <c:v>-5.2000173333333297</c:v>
                </c:pt>
                <c:pt idx="97">
                  <c:v>-5.1986286249999996</c:v>
                </c:pt>
                <c:pt idx="98">
                  <c:v>-5.1972399166666703</c:v>
                </c:pt>
                <c:pt idx="99">
                  <c:v>-5.1958512083333304</c:v>
                </c:pt>
                <c:pt idx="100">
                  <c:v>-5.1944625000000002</c:v>
                </c:pt>
                <c:pt idx="101">
                  <c:v>-5.19307379166667</c:v>
                </c:pt>
                <c:pt idx="102">
                  <c:v>-5.1916850833333301</c:v>
                </c:pt>
                <c:pt idx="103">
                  <c:v>-5.190296375</c:v>
                </c:pt>
                <c:pt idx="104">
                  <c:v>-5.1889076666666698</c:v>
                </c:pt>
                <c:pt idx="105">
                  <c:v>-5.1875189583333299</c:v>
                </c:pt>
                <c:pt idx="106">
                  <c:v>-5.1861302499999997</c:v>
                </c:pt>
                <c:pt idx="107">
                  <c:v>-5.1847415416666696</c:v>
                </c:pt>
                <c:pt idx="108">
                  <c:v>-5.1833528333333296</c:v>
                </c:pt>
                <c:pt idx="109">
                  <c:v>-5.1819641250000004</c:v>
                </c:pt>
                <c:pt idx="110">
                  <c:v>-5.1805754166666702</c:v>
                </c:pt>
                <c:pt idx="111">
                  <c:v>-5.1791867083333303</c:v>
                </c:pt>
                <c:pt idx="112">
                  <c:v>-5.1777980000000001</c:v>
                </c:pt>
                <c:pt idx="113">
                  <c:v>-5.17640929166667</c:v>
                </c:pt>
                <c:pt idx="114">
                  <c:v>-5.17502058333333</c:v>
                </c:pt>
                <c:pt idx="115">
                  <c:v>-5.1736318749999999</c:v>
                </c:pt>
                <c:pt idx="116">
                  <c:v>-5.1722431666666697</c:v>
                </c:pt>
                <c:pt idx="117">
                  <c:v>-5.1708544583333298</c:v>
                </c:pt>
                <c:pt idx="118">
                  <c:v>-5.1694657499999996</c:v>
                </c:pt>
                <c:pt idx="119">
                  <c:v>-5.1680770416666704</c:v>
                </c:pt>
                <c:pt idx="120">
                  <c:v>-5.1666883333333304</c:v>
                </c:pt>
                <c:pt idx="121">
                  <c:v>-5.1652996250000003</c:v>
                </c:pt>
                <c:pt idx="122">
                  <c:v>-5.1639109166666701</c:v>
                </c:pt>
                <c:pt idx="123">
                  <c:v>-5.1625222083333302</c:v>
                </c:pt>
                <c:pt idx="124">
                  <c:v>-5.1611335</c:v>
                </c:pt>
                <c:pt idx="125">
                  <c:v>-5.1597447916666699</c:v>
                </c:pt>
                <c:pt idx="126">
                  <c:v>-5.15835608333333</c:v>
                </c:pt>
                <c:pt idx="127">
                  <c:v>-5.1569673749999998</c:v>
                </c:pt>
                <c:pt idx="128">
                  <c:v>-5.1555786666666696</c:v>
                </c:pt>
                <c:pt idx="129">
                  <c:v>-5.1541899583333297</c:v>
                </c:pt>
                <c:pt idx="130">
                  <c:v>-5.1528012500000004</c:v>
                </c:pt>
                <c:pt idx="131">
                  <c:v>-5.1514125416666703</c:v>
                </c:pt>
                <c:pt idx="132">
                  <c:v>-5.1500238333333304</c:v>
                </c:pt>
                <c:pt idx="133">
                  <c:v>-5.1486351250000002</c:v>
                </c:pt>
                <c:pt idx="134">
                  <c:v>-5.14724641666667</c:v>
                </c:pt>
                <c:pt idx="135">
                  <c:v>-5.1458577083333301</c:v>
                </c:pt>
                <c:pt idx="136">
                  <c:v>-5.144469</c:v>
                </c:pt>
                <c:pt idx="137">
                  <c:v>-5.1430802916666698</c:v>
                </c:pt>
                <c:pt idx="138">
                  <c:v>-5.1416915833333299</c:v>
                </c:pt>
                <c:pt idx="139">
                  <c:v>-5.1403028749999997</c:v>
                </c:pt>
                <c:pt idx="140">
                  <c:v>-5.1389141666666696</c:v>
                </c:pt>
                <c:pt idx="141">
                  <c:v>-5.1375254583333296</c:v>
                </c:pt>
                <c:pt idx="142">
                  <c:v>-5.1361367500000004</c:v>
                </c:pt>
                <c:pt idx="143">
                  <c:v>-5.1347480416666702</c:v>
                </c:pt>
                <c:pt idx="144">
                  <c:v>-5.1333593333333303</c:v>
                </c:pt>
                <c:pt idx="145">
                  <c:v>-5.1319706250000001</c:v>
                </c:pt>
                <c:pt idx="146">
                  <c:v>-5.13058191666667</c:v>
                </c:pt>
                <c:pt idx="147">
                  <c:v>-5.12919320833333</c:v>
                </c:pt>
                <c:pt idx="148">
                  <c:v>-5.1278044999999999</c:v>
                </c:pt>
                <c:pt idx="149">
                  <c:v>-5.1264157916666697</c:v>
                </c:pt>
                <c:pt idx="150">
                  <c:v>-5.1250270833333298</c:v>
                </c:pt>
                <c:pt idx="151">
                  <c:v>-5.1236383749999996</c:v>
                </c:pt>
                <c:pt idx="152">
                  <c:v>-5.1222496666666704</c:v>
                </c:pt>
                <c:pt idx="153">
                  <c:v>-5.1208609583333304</c:v>
                </c:pt>
                <c:pt idx="154">
                  <c:v>-5.1194722500000003</c:v>
                </c:pt>
                <c:pt idx="155">
                  <c:v>-5.1180835416666701</c:v>
                </c:pt>
                <c:pt idx="156">
                  <c:v>-5.1166948333333302</c:v>
                </c:pt>
                <c:pt idx="157">
                  <c:v>-5.115306125</c:v>
                </c:pt>
                <c:pt idx="158">
                  <c:v>-5.1139174166666699</c:v>
                </c:pt>
                <c:pt idx="159">
                  <c:v>-5.11252870833333</c:v>
                </c:pt>
                <c:pt idx="160">
                  <c:v>-5.1111399999999998</c:v>
                </c:pt>
                <c:pt idx="161">
                  <c:v>-5.1097512916666696</c:v>
                </c:pt>
                <c:pt idx="162">
                  <c:v>-5.1083625833333297</c:v>
                </c:pt>
                <c:pt idx="163">
                  <c:v>-5.1069738750000004</c:v>
                </c:pt>
                <c:pt idx="164">
                  <c:v>-5.1055851666666703</c:v>
                </c:pt>
                <c:pt idx="165">
                  <c:v>-5.1041964583333304</c:v>
                </c:pt>
                <c:pt idx="166">
                  <c:v>-5.1028077500000002</c:v>
                </c:pt>
                <c:pt idx="167">
                  <c:v>-5.10141904166667</c:v>
                </c:pt>
                <c:pt idx="168">
                  <c:v>-5.1000303333333301</c:v>
                </c:pt>
                <c:pt idx="169">
                  <c:v>-5.098641625</c:v>
                </c:pt>
                <c:pt idx="170">
                  <c:v>-5.0972529166666698</c:v>
                </c:pt>
                <c:pt idx="171">
                  <c:v>-5.0958642083333299</c:v>
                </c:pt>
                <c:pt idx="172">
                  <c:v>-5.0944754999999997</c:v>
                </c:pt>
                <c:pt idx="173">
                  <c:v>-5.0930867916666704</c:v>
                </c:pt>
                <c:pt idx="174">
                  <c:v>-5.0916980833333296</c:v>
                </c:pt>
                <c:pt idx="175">
                  <c:v>-5.0903093750000004</c:v>
                </c:pt>
                <c:pt idx="176">
                  <c:v>-5.0889206666666702</c:v>
                </c:pt>
                <c:pt idx="177">
                  <c:v>-5.0875319583333303</c:v>
                </c:pt>
                <c:pt idx="178">
                  <c:v>-5.0861432500000001</c:v>
                </c:pt>
                <c:pt idx="179">
                  <c:v>-5.08475454166667</c:v>
                </c:pt>
                <c:pt idx="180">
                  <c:v>-5.08336583333333</c:v>
                </c:pt>
                <c:pt idx="181">
                  <c:v>-5.0819771249999999</c:v>
                </c:pt>
                <c:pt idx="182">
                  <c:v>-5.0805884166666697</c:v>
                </c:pt>
                <c:pt idx="183">
                  <c:v>-5.0791997083333298</c:v>
                </c:pt>
                <c:pt idx="184">
                  <c:v>-5.0778109999999996</c:v>
                </c:pt>
                <c:pt idx="185">
                  <c:v>-5.0764222916666704</c:v>
                </c:pt>
                <c:pt idx="186">
                  <c:v>-5.0750335833333304</c:v>
                </c:pt>
                <c:pt idx="187">
                  <c:v>-5.0736448750000003</c:v>
                </c:pt>
                <c:pt idx="188">
                  <c:v>-5.0722561666666701</c:v>
                </c:pt>
                <c:pt idx="189">
                  <c:v>-5.0708674583333302</c:v>
                </c:pt>
                <c:pt idx="190">
                  <c:v>-5.06947875</c:v>
                </c:pt>
                <c:pt idx="191">
                  <c:v>-5.0680900416666699</c:v>
                </c:pt>
                <c:pt idx="192">
                  <c:v>-5.0667013333333299</c:v>
                </c:pt>
                <c:pt idx="193">
                  <c:v>-5.0653126249999998</c:v>
                </c:pt>
                <c:pt idx="194">
                  <c:v>-5.0639239166666696</c:v>
                </c:pt>
                <c:pt idx="195">
                  <c:v>-5.0625352083333297</c:v>
                </c:pt>
                <c:pt idx="196">
                  <c:v>-5.0611465000000004</c:v>
                </c:pt>
                <c:pt idx="197">
                  <c:v>-5.0597577916666703</c:v>
                </c:pt>
                <c:pt idx="198">
                  <c:v>-5.0583690833333304</c:v>
                </c:pt>
                <c:pt idx="199">
                  <c:v>-5.0569803750000002</c:v>
                </c:pt>
                <c:pt idx="200">
                  <c:v>-5.05559166666667</c:v>
                </c:pt>
                <c:pt idx="201">
                  <c:v>-5.0542029583333301</c:v>
                </c:pt>
                <c:pt idx="202">
                  <c:v>-5.05281425</c:v>
                </c:pt>
                <c:pt idx="203">
                  <c:v>-5.0514255416666698</c:v>
                </c:pt>
                <c:pt idx="204">
                  <c:v>-5.0500368333333299</c:v>
                </c:pt>
                <c:pt idx="205">
                  <c:v>-5.0486481249999997</c:v>
                </c:pt>
                <c:pt idx="206">
                  <c:v>-5.0472594166666704</c:v>
                </c:pt>
                <c:pt idx="207">
                  <c:v>-5.0458707083333296</c:v>
                </c:pt>
                <c:pt idx="208">
                  <c:v>-5.0444820000000004</c:v>
                </c:pt>
                <c:pt idx="209">
                  <c:v>-5.0430932916666702</c:v>
                </c:pt>
                <c:pt idx="210">
                  <c:v>-5.0417045833333303</c:v>
                </c:pt>
                <c:pt idx="211">
                  <c:v>-5.0403158750000001</c:v>
                </c:pt>
                <c:pt idx="212">
                  <c:v>-5.03892716666667</c:v>
                </c:pt>
                <c:pt idx="213">
                  <c:v>-5.03753845833333</c:v>
                </c:pt>
                <c:pt idx="214">
                  <c:v>-5.0361497499999999</c:v>
                </c:pt>
                <c:pt idx="215">
                  <c:v>-5.0347610416666697</c:v>
                </c:pt>
                <c:pt idx="216">
                  <c:v>-5.0333723333333298</c:v>
                </c:pt>
                <c:pt idx="217">
                  <c:v>-5.0319836249999996</c:v>
                </c:pt>
                <c:pt idx="218">
                  <c:v>-5.0305949166666704</c:v>
                </c:pt>
                <c:pt idx="219">
                  <c:v>-5.0292062083333304</c:v>
                </c:pt>
                <c:pt idx="220">
                  <c:v>-5.0278175000000003</c:v>
                </c:pt>
                <c:pt idx="221">
                  <c:v>-5.0264287916666701</c:v>
                </c:pt>
                <c:pt idx="222">
                  <c:v>-5.0250400833333302</c:v>
                </c:pt>
                <c:pt idx="223">
                  <c:v>-5.023651375</c:v>
                </c:pt>
                <c:pt idx="224">
                  <c:v>-5.0222626666666699</c:v>
                </c:pt>
                <c:pt idx="225">
                  <c:v>-5.0208739583333299</c:v>
                </c:pt>
                <c:pt idx="226">
                  <c:v>-5.0194852499999998</c:v>
                </c:pt>
                <c:pt idx="227">
                  <c:v>-5.0180965416666696</c:v>
                </c:pt>
                <c:pt idx="228">
                  <c:v>-5.0167078333333297</c:v>
                </c:pt>
                <c:pt idx="229">
                  <c:v>-5.0153191250000004</c:v>
                </c:pt>
                <c:pt idx="230">
                  <c:v>-5.0139304166666703</c:v>
                </c:pt>
                <c:pt idx="231">
                  <c:v>-5.0125417083333303</c:v>
                </c:pt>
                <c:pt idx="232">
                  <c:v>-5.0111530000000002</c:v>
                </c:pt>
                <c:pt idx="233">
                  <c:v>-5.00976429166667</c:v>
                </c:pt>
                <c:pt idx="234">
                  <c:v>-5.0083755833333301</c:v>
                </c:pt>
                <c:pt idx="235">
                  <c:v>-5.0069868749999999</c:v>
                </c:pt>
                <c:pt idx="236">
                  <c:v>-5.0055981666666698</c:v>
                </c:pt>
                <c:pt idx="237">
                  <c:v>-5.0042094583333299</c:v>
                </c:pt>
                <c:pt idx="238">
                  <c:v>-5.0028207499999997</c:v>
                </c:pt>
                <c:pt idx="239">
                  <c:v>-5.0014320416666704</c:v>
                </c:pt>
                <c:pt idx="240">
                  <c:v>-5.0000433333333296</c:v>
                </c:pt>
                <c:pt idx="241">
                  <c:v>-4.9986546250000004</c:v>
                </c:pt>
                <c:pt idx="242">
                  <c:v>-4.9972659166666702</c:v>
                </c:pt>
                <c:pt idx="243">
                  <c:v>-4.9958772083333303</c:v>
                </c:pt>
                <c:pt idx="244">
                  <c:v>-4.9944885000000001</c:v>
                </c:pt>
                <c:pt idx="245">
                  <c:v>-4.99309979166667</c:v>
                </c:pt>
                <c:pt idx="246">
                  <c:v>-4.99171108333333</c:v>
                </c:pt>
                <c:pt idx="247">
                  <c:v>-4.9903223749999999</c:v>
                </c:pt>
                <c:pt idx="248">
                  <c:v>-4.9889336666666697</c:v>
                </c:pt>
                <c:pt idx="249">
                  <c:v>-4.9875449583333298</c:v>
                </c:pt>
                <c:pt idx="250">
                  <c:v>-4.9861562499999996</c:v>
                </c:pt>
                <c:pt idx="251">
                  <c:v>-4.9847675416666704</c:v>
                </c:pt>
                <c:pt idx="252">
                  <c:v>-4.9833788333333304</c:v>
                </c:pt>
                <c:pt idx="253">
                  <c:v>-4.9819901250000003</c:v>
                </c:pt>
                <c:pt idx="254">
                  <c:v>-4.9806014166666701</c:v>
                </c:pt>
                <c:pt idx="255">
                  <c:v>-4.9792127083333302</c:v>
                </c:pt>
                <c:pt idx="256">
                  <c:v>-4.977824</c:v>
                </c:pt>
                <c:pt idx="257">
                  <c:v>-4.9764352916666699</c:v>
                </c:pt>
                <c:pt idx="258">
                  <c:v>-4.9750465833333299</c:v>
                </c:pt>
                <c:pt idx="259">
                  <c:v>-4.9736578749999998</c:v>
                </c:pt>
                <c:pt idx="260">
                  <c:v>-4.9722691666666696</c:v>
                </c:pt>
                <c:pt idx="261">
                  <c:v>-4.9708804583333297</c:v>
                </c:pt>
                <c:pt idx="262">
                  <c:v>-4.9694917500000004</c:v>
                </c:pt>
                <c:pt idx="263">
                  <c:v>-4.9681030416666703</c:v>
                </c:pt>
                <c:pt idx="264">
                  <c:v>-4.9667143333333303</c:v>
                </c:pt>
                <c:pt idx="265">
                  <c:v>-4.9653256250000002</c:v>
                </c:pt>
                <c:pt idx="266">
                  <c:v>-4.96393691666667</c:v>
                </c:pt>
                <c:pt idx="267">
                  <c:v>-4.9625482083333301</c:v>
                </c:pt>
                <c:pt idx="268">
                  <c:v>-4.9611594999999999</c:v>
                </c:pt>
                <c:pt idx="269">
                  <c:v>-4.9597707916666698</c:v>
                </c:pt>
                <c:pt idx="270">
                  <c:v>-4.9583820833333299</c:v>
                </c:pt>
                <c:pt idx="271">
                  <c:v>-4.9569933749999997</c:v>
                </c:pt>
                <c:pt idx="272">
                  <c:v>-4.9556046666666704</c:v>
                </c:pt>
                <c:pt idx="273">
                  <c:v>-4.9542159583333296</c:v>
                </c:pt>
                <c:pt idx="274">
                  <c:v>-4.9528272500000003</c:v>
                </c:pt>
                <c:pt idx="275">
                  <c:v>-4.9514385416666702</c:v>
                </c:pt>
                <c:pt idx="276">
                  <c:v>-4.9500498333333303</c:v>
                </c:pt>
                <c:pt idx="277">
                  <c:v>-4.9486611250000001</c:v>
                </c:pt>
                <c:pt idx="278">
                  <c:v>-4.9472724166666699</c:v>
                </c:pt>
                <c:pt idx="279">
                  <c:v>-4.94588370833333</c:v>
                </c:pt>
                <c:pt idx="280">
                  <c:v>-4.9444949999999999</c:v>
                </c:pt>
                <c:pt idx="281">
                  <c:v>-4.9431062916666697</c:v>
                </c:pt>
                <c:pt idx="282">
                  <c:v>-4.9417175833333298</c:v>
                </c:pt>
                <c:pt idx="283">
                  <c:v>-4.9403288749999996</c:v>
                </c:pt>
                <c:pt idx="284">
                  <c:v>-4.9389401666666704</c:v>
                </c:pt>
                <c:pt idx="285">
                  <c:v>-4.9375514583333304</c:v>
                </c:pt>
                <c:pt idx="286">
                  <c:v>-4.9361627500000003</c:v>
                </c:pt>
                <c:pt idx="287">
                  <c:v>-4.9347740416666701</c:v>
                </c:pt>
                <c:pt idx="288">
                  <c:v>-4.9333853333333302</c:v>
                </c:pt>
                <c:pt idx="289">
                  <c:v>-4.931996625</c:v>
                </c:pt>
                <c:pt idx="290">
                  <c:v>-4.9306079166666699</c:v>
                </c:pt>
                <c:pt idx="291">
                  <c:v>-4.9292192083333299</c:v>
                </c:pt>
                <c:pt idx="292">
                  <c:v>-4.9278304999999998</c:v>
                </c:pt>
                <c:pt idx="293">
                  <c:v>-4.9264417916666696</c:v>
                </c:pt>
                <c:pt idx="294">
                  <c:v>-4.9250530833333297</c:v>
                </c:pt>
                <c:pt idx="295">
                  <c:v>-4.9236643750000004</c:v>
                </c:pt>
                <c:pt idx="296">
                  <c:v>-4.9222756666666703</c:v>
                </c:pt>
                <c:pt idx="297">
                  <c:v>-4.9208869583333303</c:v>
                </c:pt>
                <c:pt idx="298">
                  <c:v>-4.9194982500000002</c:v>
                </c:pt>
                <c:pt idx="299">
                  <c:v>-4.91810954166667</c:v>
                </c:pt>
                <c:pt idx="300">
                  <c:v>-4.9167208333333301</c:v>
                </c:pt>
                <c:pt idx="301">
                  <c:v>-4.9153321249999999</c:v>
                </c:pt>
                <c:pt idx="302">
                  <c:v>-4.9139434166666698</c:v>
                </c:pt>
                <c:pt idx="303">
                  <c:v>-4.9125547083333299</c:v>
                </c:pt>
                <c:pt idx="304">
                  <c:v>-4.9111659999999997</c:v>
                </c:pt>
                <c:pt idx="305">
                  <c:v>-4.9097772916666704</c:v>
                </c:pt>
                <c:pt idx="306">
                  <c:v>-4.9083885833333296</c:v>
                </c:pt>
                <c:pt idx="307">
                  <c:v>-4.9069998750000003</c:v>
                </c:pt>
                <c:pt idx="308">
                  <c:v>-4.9056111666666702</c:v>
                </c:pt>
                <c:pt idx="309">
                  <c:v>-4.9042224583333303</c:v>
                </c:pt>
                <c:pt idx="310">
                  <c:v>-4.9028337500000001</c:v>
                </c:pt>
                <c:pt idx="311">
                  <c:v>-4.9014450416666699</c:v>
                </c:pt>
                <c:pt idx="312">
                  <c:v>-4.90005633333333</c:v>
                </c:pt>
                <c:pt idx="313">
                  <c:v>-4.8986676249999999</c:v>
                </c:pt>
                <c:pt idx="314">
                  <c:v>-4.8972789166666697</c:v>
                </c:pt>
                <c:pt idx="315">
                  <c:v>-4.8958902083333298</c:v>
                </c:pt>
                <c:pt idx="316">
                  <c:v>-4.8945014999999996</c:v>
                </c:pt>
                <c:pt idx="317">
                  <c:v>-4.8931127916666703</c:v>
                </c:pt>
                <c:pt idx="318">
                  <c:v>-4.8917240833333304</c:v>
                </c:pt>
                <c:pt idx="319">
                  <c:v>-4.8903353750000003</c:v>
                </c:pt>
                <c:pt idx="320">
                  <c:v>-4.8889466666666701</c:v>
                </c:pt>
                <c:pt idx="321">
                  <c:v>-4.8875579583333302</c:v>
                </c:pt>
                <c:pt idx="322">
                  <c:v>-4.88616925</c:v>
                </c:pt>
                <c:pt idx="323">
                  <c:v>-4.8847805416666699</c:v>
                </c:pt>
                <c:pt idx="324">
                  <c:v>-4.8833918333333299</c:v>
                </c:pt>
                <c:pt idx="325">
                  <c:v>-4.8820031249999998</c:v>
                </c:pt>
                <c:pt idx="326">
                  <c:v>-4.8806144166666696</c:v>
                </c:pt>
                <c:pt idx="327">
                  <c:v>-4.8792257083333297</c:v>
                </c:pt>
                <c:pt idx="328">
                  <c:v>-4.8778370000000004</c:v>
                </c:pt>
                <c:pt idx="329">
                  <c:v>-4.8764482916666703</c:v>
                </c:pt>
                <c:pt idx="330">
                  <c:v>-4.8750595833333303</c:v>
                </c:pt>
                <c:pt idx="331">
                  <c:v>-4.8736708750000002</c:v>
                </c:pt>
                <c:pt idx="332">
                  <c:v>-4.87228216666667</c:v>
                </c:pt>
                <c:pt idx="333">
                  <c:v>-4.8708934583333301</c:v>
                </c:pt>
                <c:pt idx="334">
                  <c:v>-4.8695047499999999</c:v>
                </c:pt>
                <c:pt idx="335">
                  <c:v>-4.8681160416666698</c:v>
                </c:pt>
                <c:pt idx="336">
                  <c:v>-4.8667273333333299</c:v>
                </c:pt>
                <c:pt idx="337">
                  <c:v>-4.8653386249999997</c:v>
                </c:pt>
                <c:pt idx="338">
                  <c:v>-4.8639499166666704</c:v>
                </c:pt>
                <c:pt idx="339">
                  <c:v>-4.8625612083333296</c:v>
                </c:pt>
                <c:pt idx="340">
                  <c:v>-4.8611725000000003</c:v>
                </c:pt>
                <c:pt idx="341">
                  <c:v>-4.8597837916666702</c:v>
                </c:pt>
                <c:pt idx="342">
                  <c:v>-4.8583950833333303</c:v>
                </c:pt>
                <c:pt idx="343">
                  <c:v>-4.8570063750000001</c:v>
                </c:pt>
                <c:pt idx="344">
                  <c:v>-4.8556176666666699</c:v>
                </c:pt>
                <c:pt idx="345">
                  <c:v>-4.85422895833333</c:v>
                </c:pt>
                <c:pt idx="346">
                  <c:v>-4.8528402499999999</c:v>
                </c:pt>
                <c:pt idx="347">
                  <c:v>-4.8514515416666697</c:v>
                </c:pt>
                <c:pt idx="348">
                  <c:v>-4.8500628333333298</c:v>
                </c:pt>
                <c:pt idx="349">
                  <c:v>-4.8486741249999996</c:v>
                </c:pt>
                <c:pt idx="350">
                  <c:v>-4.8472854166666703</c:v>
                </c:pt>
                <c:pt idx="351">
                  <c:v>-4.8458967083333304</c:v>
                </c:pt>
                <c:pt idx="352">
                  <c:v>-4.8445080000000003</c:v>
                </c:pt>
                <c:pt idx="353">
                  <c:v>-4.8431192916666701</c:v>
                </c:pt>
                <c:pt idx="354">
                  <c:v>-4.8417305833333302</c:v>
                </c:pt>
                <c:pt idx="355">
                  <c:v>-4.840341875</c:v>
                </c:pt>
                <c:pt idx="356">
                  <c:v>-4.8389531666666699</c:v>
                </c:pt>
                <c:pt idx="357">
                  <c:v>-4.8375644583333299</c:v>
                </c:pt>
                <c:pt idx="358">
                  <c:v>-4.8361757499999998</c:v>
                </c:pt>
                <c:pt idx="359">
                  <c:v>-4.8347870416666696</c:v>
                </c:pt>
                <c:pt idx="360">
                  <c:v>-4.8333983333333297</c:v>
                </c:pt>
                <c:pt idx="361">
                  <c:v>-4.8320096250000004</c:v>
                </c:pt>
                <c:pt idx="362">
                  <c:v>-4.8306209166666703</c:v>
                </c:pt>
                <c:pt idx="363">
                  <c:v>-4.8292322083333303</c:v>
                </c:pt>
                <c:pt idx="364">
                  <c:v>-4.8278435000000002</c:v>
                </c:pt>
                <c:pt idx="365">
                  <c:v>-4.82645479166667</c:v>
                </c:pt>
                <c:pt idx="366">
                  <c:v>-4.8250660833333301</c:v>
                </c:pt>
                <c:pt idx="367">
                  <c:v>-4.8236773749999999</c:v>
                </c:pt>
                <c:pt idx="368">
                  <c:v>-4.8222886666666698</c:v>
                </c:pt>
                <c:pt idx="369">
                  <c:v>-4.8208999583333298</c:v>
                </c:pt>
                <c:pt idx="370">
                  <c:v>-4.8195112499999997</c:v>
                </c:pt>
                <c:pt idx="371">
                  <c:v>-4.8181225416666704</c:v>
                </c:pt>
                <c:pt idx="372">
                  <c:v>-4.8167338333333296</c:v>
                </c:pt>
                <c:pt idx="373">
                  <c:v>-4.8153451250000003</c:v>
                </c:pt>
                <c:pt idx="374">
                  <c:v>-4.8139564166666702</c:v>
                </c:pt>
                <c:pt idx="375">
                  <c:v>-4.8125677083333303</c:v>
                </c:pt>
                <c:pt idx="376">
                  <c:v>-4.8111790000000001</c:v>
                </c:pt>
                <c:pt idx="377">
                  <c:v>-4.8097902916666699</c:v>
                </c:pt>
                <c:pt idx="378">
                  <c:v>-4.80840158333333</c:v>
                </c:pt>
                <c:pt idx="379">
                  <c:v>-4.8070128749999999</c:v>
                </c:pt>
                <c:pt idx="380">
                  <c:v>-4.8056241666666697</c:v>
                </c:pt>
                <c:pt idx="381">
                  <c:v>-4.8042354583333298</c:v>
                </c:pt>
                <c:pt idx="382">
                  <c:v>-4.8028467499999996</c:v>
                </c:pt>
                <c:pt idx="383">
                  <c:v>-4.8014580416666703</c:v>
                </c:pt>
                <c:pt idx="384">
                  <c:v>-4.8000693333333304</c:v>
                </c:pt>
                <c:pt idx="385">
                  <c:v>-4.7986806250000003</c:v>
                </c:pt>
                <c:pt idx="386">
                  <c:v>-4.7972919166666701</c:v>
                </c:pt>
                <c:pt idx="387">
                  <c:v>-4.7959032083333302</c:v>
                </c:pt>
                <c:pt idx="388">
                  <c:v>-4.7945145</c:v>
                </c:pt>
                <c:pt idx="389">
                  <c:v>-4.7931257916666699</c:v>
                </c:pt>
                <c:pt idx="390">
                  <c:v>-4.7917370833333299</c:v>
                </c:pt>
                <c:pt idx="391">
                  <c:v>-4.7903483749999998</c:v>
                </c:pt>
                <c:pt idx="392">
                  <c:v>-4.7889596666666696</c:v>
                </c:pt>
                <c:pt idx="393">
                  <c:v>-4.7875709583333297</c:v>
                </c:pt>
                <c:pt idx="394">
                  <c:v>-4.7861822500000004</c:v>
                </c:pt>
                <c:pt idx="395">
                  <c:v>-4.7847935416666703</c:v>
                </c:pt>
                <c:pt idx="396">
                  <c:v>-4.7834048333333303</c:v>
                </c:pt>
                <c:pt idx="397">
                  <c:v>-4.7820161250000002</c:v>
                </c:pt>
                <c:pt idx="398">
                  <c:v>-4.78062741666667</c:v>
                </c:pt>
                <c:pt idx="399">
                  <c:v>-4.7792387083333301</c:v>
                </c:pt>
                <c:pt idx="400">
                  <c:v>-4.7778499999999999</c:v>
                </c:pt>
                <c:pt idx="401">
                  <c:v>-4.7764612916666698</c:v>
                </c:pt>
                <c:pt idx="402">
                  <c:v>-4.7750725833333298</c:v>
                </c:pt>
                <c:pt idx="403">
                  <c:v>-4.7736838749999997</c:v>
                </c:pt>
                <c:pt idx="404">
                  <c:v>-4.7722951666666704</c:v>
                </c:pt>
                <c:pt idx="405">
                  <c:v>-4.7709064583333296</c:v>
                </c:pt>
                <c:pt idx="406">
                  <c:v>-4.7695177500000003</c:v>
                </c:pt>
                <c:pt idx="407">
                  <c:v>-4.7681290416666702</c:v>
                </c:pt>
                <c:pt idx="408">
                  <c:v>-4.7667403333333302</c:v>
                </c:pt>
                <c:pt idx="409">
                  <c:v>-4.7653516250000001</c:v>
                </c:pt>
                <c:pt idx="410">
                  <c:v>-4.7639629166666699</c:v>
                </c:pt>
                <c:pt idx="411">
                  <c:v>-4.76257420833333</c:v>
                </c:pt>
                <c:pt idx="412">
                  <c:v>-4.7611854999999998</c:v>
                </c:pt>
                <c:pt idx="413">
                  <c:v>-4.7597967916666697</c:v>
                </c:pt>
                <c:pt idx="414">
                  <c:v>-4.7584080833333298</c:v>
                </c:pt>
                <c:pt idx="415">
                  <c:v>-4.7570193749999996</c:v>
                </c:pt>
                <c:pt idx="416">
                  <c:v>-4.7556306666666703</c:v>
                </c:pt>
                <c:pt idx="417">
                  <c:v>-4.7542419583333304</c:v>
                </c:pt>
                <c:pt idx="418">
                  <c:v>-4.7528532500000003</c:v>
                </c:pt>
                <c:pt idx="419">
                  <c:v>-4.7514645416666701</c:v>
                </c:pt>
                <c:pt idx="420">
                  <c:v>-4.7500758333333302</c:v>
                </c:pt>
                <c:pt idx="421">
                  <c:v>-4.748687125</c:v>
                </c:pt>
                <c:pt idx="422">
                  <c:v>-4.7472984166666699</c:v>
                </c:pt>
                <c:pt idx="423">
                  <c:v>-4.7459097083333299</c:v>
                </c:pt>
                <c:pt idx="424">
                  <c:v>-4.7445209999999998</c:v>
                </c:pt>
                <c:pt idx="425">
                  <c:v>-4.7431322916666696</c:v>
                </c:pt>
                <c:pt idx="426">
                  <c:v>-4.7417435833333297</c:v>
                </c:pt>
                <c:pt idx="427">
                  <c:v>-4.7403548750000004</c:v>
                </c:pt>
                <c:pt idx="428">
                  <c:v>-4.7389661666666703</c:v>
                </c:pt>
                <c:pt idx="429">
                  <c:v>-4.7375774583333303</c:v>
                </c:pt>
                <c:pt idx="430">
                  <c:v>-4.7361887500000002</c:v>
                </c:pt>
                <c:pt idx="431">
                  <c:v>-4.73480004166667</c:v>
                </c:pt>
                <c:pt idx="432">
                  <c:v>-4.7334113333333301</c:v>
                </c:pt>
                <c:pt idx="433">
                  <c:v>-4.7320226249999999</c:v>
                </c:pt>
                <c:pt idx="434">
                  <c:v>-4.7306339166666698</c:v>
                </c:pt>
                <c:pt idx="435">
                  <c:v>-4.7292452083333298</c:v>
                </c:pt>
                <c:pt idx="436">
                  <c:v>-4.7278564999999997</c:v>
                </c:pt>
                <c:pt idx="437">
                  <c:v>-4.7264677916666704</c:v>
                </c:pt>
                <c:pt idx="438">
                  <c:v>-4.7250790833333296</c:v>
                </c:pt>
                <c:pt idx="439">
                  <c:v>-4.7236903750000003</c:v>
                </c:pt>
                <c:pt idx="440">
                  <c:v>-4.7223016666666702</c:v>
                </c:pt>
                <c:pt idx="441">
                  <c:v>-4.7209129583333302</c:v>
                </c:pt>
                <c:pt idx="442">
                  <c:v>-4.7195242500000001</c:v>
                </c:pt>
                <c:pt idx="443">
                  <c:v>-4.7181355416666699</c:v>
                </c:pt>
                <c:pt idx="444">
                  <c:v>-4.71674683333333</c:v>
                </c:pt>
                <c:pt idx="445">
                  <c:v>-4.7153581249999998</c:v>
                </c:pt>
                <c:pt idx="446">
                  <c:v>-4.7139694166666697</c:v>
                </c:pt>
                <c:pt idx="447">
                  <c:v>-4.7125807083333298</c:v>
                </c:pt>
                <c:pt idx="448">
                  <c:v>-4.7111919999999996</c:v>
                </c:pt>
                <c:pt idx="449">
                  <c:v>-4.7098032916666703</c:v>
                </c:pt>
                <c:pt idx="450">
                  <c:v>-4.7084145833333304</c:v>
                </c:pt>
                <c:pt idx="451">
                  <c:v>-4.7070258750000002</c:v>
                </c:pt>
                <c:pt idx="452">
                  <c:v>-4.7056371666666701</c:v>
                </c:pt>
                <c:pt idx="453">
                  <c:v>-4.7042484583333302</c:v>
                </c:pt>
                <c:pt idx="454">
                  <c:v>-4.70285975</c:v>
                </c:pt>
                <c:pt idx="455">
                  <c:v>-4.7014710416666698</c:v>
                </c:pt>
                <c:pt idx="456">
                  <c:v>-4.7000823333333299</c:v>
                </c:pt>
                <c:pt idx="457">
                  <c:v>-4.6986936249999998</c:v>
                </c:pt>
                <c:pt idx="458">
                  <c:v>-4.6973049166666696</c:v>
                </c:pt>
                <c:pt idx="459">
                  <c:v>-4.6959162083333297</c:v>
                </c:pt>
                <c:pt idx="460">
                  <c:v>-4.6945275000000004</c:v>
                </c:pt>
                <c:pt idx="461">
                  <c:v>-4.6931387916666703</c:v>
                </c:pt>
                <c:pt idx="462">
                  <c:v>-4.6917500833333303</c:v>
                </c:pt>
                <c:pt idx="463">
                  <c:v>-4.6903613750000002</c:v>
                </c:pt>
                <c:pt idx="464">
                  <c:v>-4.68897266666667</c:v>
                </c:pt>
                <c:pt idx="465">
                  <c:v>-4.6875839583333301</c:v>
                </c:pt>
                <c:pt idx="466">
                  <c:v>-4.6861952499999999</c:v>
                </c:pt>
                <c:pt idx="467">
                  <c:v>-4.6848065416666698</c:v>
                </c:pt>
                <c:pt idx="468">
                  <c:v>-4.6834178333333298</c:v>
                </c:pt>
                <c:pt idx="469">
                  <c:v>-4.6820291249999997</c:v>
                </c:pt>
                <c:pt idx="470">
                  <c:v>-4.6806404166666704</c:v>
                </c:pt>
                <c:pt idx="471">
                  <c:v>-4.6792517083333296</c:v>
                </c:pt>
                <c:pt idx="472">
                  <c:v>-4.6778630000000003</c:v>
                </c:pt>
                <c:pt idx="473">
                  <c:v>-4.6764742916666702</c:v>
                </c:pt>
                <c:pt idx="474">
                  <c:v>-4.6750855833333302</c:v>
                </c:pt>
                <c:pt idx="475">
                  <c:v>-4.6736968750000001</c:v>
                </c:pt>
                <c:pt idx="476">
                  <c:v>-4.6723081666666699</c:v>
                </c:pt>
                <c:pt idx="477">
                  <c:v>-4.67091945833333</c:v>
                </c:pt>
                <c:pt idx="478">
                  <c:v>-4.6695307499999998</c:v>
                </c:pt>
                <c:pt idx="479">
                  <c:v>-4.6681420416666697</c:v>
                </c:pt>
                <c:pt idx="480">
                  <c:v>-4.6667533333333298</c:v>
                </c:pt>
                <c:pt idx="481">
                  <c:v>-4.6653646249999996</c:v>
                </c:pt>
                <c:pt idx="482">
                  <c:v>-4.6639759166666703</c:v>
                </c:pt>
                <c:pt idx="483">
                  <c:v>-4.6625872083333304</c:v>
                </c:pt>
                <c:pt idx="484">
                  <c:v>-4.6611985000000002</c:v>
                </c:pt>
                <c:pt idx="485">
                  <c:v>-4.6598097916666701</c:v>
                </c:pt>
                <c:pt idx="486">
                  <c:v>-4.6584210833333302</c:v>
                </c:pt>
                <c:pt idx="487">
                  <c:v>-4.657032375</c:v>
                </c:pt>
                <c:pt idx="488">
                  <c:v>-4.6556436666666698</c:v>
                </c:pt>
                <c:pt idx="489">
                  <c:v>-4.6542549583333299</c:v>
                </c:pt>
                <c:pt idx="490">
                  <c:v>-4.6528662499999998</c:v>
                </c:pt>
                <c:pt idx="491">
                  <c:v>-4.6514775416666696</c:v>
                </c:pt>
                <c:pt idx="492">
                  <c:v>-4.6500888333333297</c:v>
                </c:pt>
                <c:pt idx="493">
                  <c:v>-4.6487001250000004</c:v>
                </c:pt>
                <c:pt idx="494">
                  <c:v>-4.6473114166666702</c:v>
                </c:pt>
                <c:pt idx="495">
                  <c:v>-4.6459227083333303</c:v>
                </c:pt>
                <c:pt idx="496">
                  <c:v>-4.6445340000000002</c:v>
                </c:pt>
                <c:pt idx="497">
                  <c:v>-4.64314529166667</c:v>
                </c:pt>
                <c:pt idx="498">
                  <c:v>-4.6417565833333301</c:v>
                </c:pt>
                <c:pt idx="499">
                  <c:v>-4.6403678749999999</c:v>
                </c:pt>
                <c:pt idx="500">
                  <c:v>-4.6389791666666698</c:v>
                </c:pt>
                <c:pt idx="501">
                  <c:v>-4.6375904583333298</c:v>
                </c:pt>
                <c:pt idx="502">
                  <c:v>-4.6362017499999997</c:v>
                </c:pt>
                <c:pt idx="503">
                  <c:v>-4.6348130416666704</c:v>
                </c:pt>
                <c:pt idx="504">
                  <c:v>-4.6334243333333296</c:v>
                </c:pt>
                <c:pt idx="505">
                  <c:v>-4.6320356250000003</c:v>
                </c:pt>
                <c:pt idx="506">
                  <c:v>-4.6306469166666702</c:v>
                </c:pt>
                <c:pt idx="507">
                  <c:v>-4.6292582083333302</c:v>
                </c:pt>
                <c:pt idx="508">
                  <c:v>-4.6278695000000001</c:v>
                </c:pt>
                <c:pt idx="509">
                  <c:v>-4.6264807916666699</c:v>
                </c:pt>
                <c:pt idx="510">
                  <c:v>-4.62509208333333</c:v>
                </c:pt>
                <c:pt idx="511">
                  <c:v>-4.6237033749999998</c:v>
                </c:pt>
                <c:pt idx="512">
                  <c:v>-4.6223146666666697</c:v>
                </c:pt>
                <c:pt idx="513">
                  <c:v>-4.6209259583333298</c:v>
                </c:pt>
                <c:pt idx="514">
                  <c:v>-4.6195372499999996</c:v>
                </c:pt>
                <c:pt idx="515">
                  <c:v>-4.6181485416666703</c:v>
                </c:pt>
                <c:pt idx="516">
                  <c:v>-4.6167598333333304</c:v>
                </c:pt>
                <c:pt idx="517">
                  <c:v>-4.6153711250000002</c:v>
                </c:pt>
                <c:pt idx="518">
                  <c:v>-4.6139824166666701</c:v>
                </c:pt>
                <c:pt idx="519">
                  <c:v>-4.6125937083333302</c:v>
                </c:pt>
                <c:pt idx="520">
                  <c:v>-4.611205</c:v>
                </c:pt>
                <c:pt idx="521">
                  <c:v>-4.6098162916666698</c:v>
                </c:pt>
                <c:pt idx="522">
                  <c:v>-4.6084275833333299</c:v>
                </c:pt>
                <c:pt idx="523">
                  <c:v>-4.6070388749999998</c:v>
                </c:pt>
                <c:pt idx="524">
                  <c:v>-4.6056501666666696</c:v>
                </c:pt>
                <c:pt idx="525">
                  <c:v>-4.6042614583333297</c:v>
                </c:pt>
                <c:pt idx="526">
                  <c:v>-4.6028727500000004</c:v>
                </c:pt>
                <c:pt idx="527">
                  <c:v>-4.6014840416666702</c:v>
                </c:pt>
                <c:pt idx="528">
                  <c:v>-4.6000953333333303</c:v>
                </c:pt>
                <c:pt idx="529">
                  <c:v>-4.5987066250000002</c:v>
                </c:pt>
                <c:pt idx="530">
                  <c:v>-4.59731791666667</c:v>
                </c:pt>
                <c:pt idx="531">
                  <c:v>-4.5959292083333301</c:v>
                </c:pt>
                <c:pt idx="532">
                  <c:v>-4.5945404999999999</c:v>
                </c:pt>
                <c:pt idx="533">
                  <c:v>-4.5931517916666698</c:v>
                </c:pt>
                <c:pt idx="534">
                  <c:v>-4.5917630833333298</c:v>
                </c:pt>
                <c:pt idx="535">
                  <c:v>-4.5903743749999997</c:v>
                </c:pt>
                <c:pt idx="536">
                  <c:v>-4.5889856666666704</c:v>
                </c:pt>
                <c:pt idx="537">
                  <c:v>-4.5875969583333296</c:v>
                </c:pt>
                <c:pt idx="538">
                  <c:v>-4.5862082500000003</c:v>
                </c:pt>
                <c:pt idx="539">
                  <c:v>-4.5848195416666702</c:v>
                </c:pt>
                <c:pt idx="540">
                  <c:v>-4.5834308333333302</c:v>
                </c:pt>
                <c:pt idx="541">
                  <c:v>-4.5820421250000001</c:v>
                </c:pt>
                <c:pt idx="542">
                  <c:v>-4.5806534166666699</c:v>
                </c:pt>
                <c:pt idx="543">
                  <c:v>-4.57926470833333</c:v>
                </c:pt>
                <c:pt idx="544">
                  <c:v>-4.5778759999999998</c:v>
                </c:pt>
                <c:pt idx="545">
                  <c:v>-4.5764872916666697</c:v>
                </c:pt>
                <c:pt idx="546">
                  <c:v>-4.5750985833333297</c:v>
                </c:pt>
                <c:pt idx="547">
                  <c:v>-4.5737098749999996</c:v>
                </c:pt>
                <c:pt idx="548">
                  <c:v>-4.5723211666666703</c:v>
                </c:pt>
                <c:pt idx="549">
                  <c:v>-4.5709324583333304</c:v>
                </c:pt>
                <c:pt idx="550">
                  <c:v>-4.5695437500000002</c:v>
                </c:pt>
                <c:pt idx="551">
                  <c:v>-4.5681550416666701</c:v>
                </c:pt>
                <c:pt idx="552">
                  <c:v>-4.5667663333333302</c:v>
                </c:pt>
                <c:pt idx="553">
                  <c:v>-4.565377625</c:v>
                </c:pt>
                <c:pt idx="554">
                  <c:v>-4.5639889166666698</c:v>
                </c:pt>
                <c:pt idx="555">
                  <c:v>-4.5626002083333299</c:v>
                </c:pt>
                <c:pt idx="556">
                  <c:v>-4.5612114999999998</c:v>
                </c:pt>
                <c:pt idx="557">
                  <c:v>-4.5598227916666696</c:v>
                </c:pt>
                <c:pt idx="558">
                  <c:v>-4.5584340833333297</c:v>
                </c:pt>
                <c:pt idx="559">
                  <c:v>-4.5570453750000004</c:v>
                </c:pt>
                <c:pt idx="560">
                  <c:v>-4.5556566666666702</c:v>
                </c:pt>
                <c:pt idx="561">
                  <c:v>-4.5542679583333303</c:v>
                </c:pt>
                <c:pt idx="562">
                  <c:v>-4.5528792500000002</c:v>
                </c:pt>
                <c:pt idx="563">
                  <c:v>-4.55149054166667</c:v>
                </c:pt>
                <c:pt idx="564">
                  <c:v>-4.5501018333333301</c:v>
                </c:pt>
                <c:pt idx="565">
                  <c:v>-4.5487131249999999</c:v>
                </c:pt>
                <c:pt idx="566">
                  <c:v>-4.5473244166666698</c:v>
                </c:pt>
                <c:pt idx="567">
                  <c:v>-4.5459357083333298</c:v>
                </c:pt>
                <c:pt idx="568">
                  <c:v>-4.5445469999999997</c:v>
                </c:pt>
                <c:pt idx="569">
                  <c:v>-4.5431582916666704</c:v>
                </c:pt>
                <c:pt idx="570">
                  <c:v>-4.5417695833333296</c:v>
                </c:pt>
                <c:pt idx="571">
                  <c:v>-4.5403808750000003</c:v>
                </c:pt>
                <c:pt idx="572">
                  <c:v>-4.5389921666666702</c:v>
                </c:pt>
                <c:pt idx="573">
                  <c:v>-4.5376034583333302</c:v>
                </c:pt>
                <c:pt idx="574">
                  <c:v>-4.5362147500000001</c:v>
                </c:pt>
                <c:pt idx="575">
                  <c:v>-4.5348260416666699</c:v>
                </c:pt>
                <c:pt idx="576">
                  <c:v>-4.53343733333333</c:v>
                </c:pt>
                <c:pt idx="577">
                  <c:v>-4.5320486249999998</c:v>
                </c:pt>
                <c:pt idx="578">
                  <c:v>-4.5306599166666697</c:v>
                </c:pt>
                <c:pt idx="579">
                  <c:v>-4.5292712083333297</c:v>
                </c:pt>
                <c:pt idx="580">
                  <c:v>-4.5278824999999996</c:v>
                </c:pt>
                <c:pt idx="581">
                  <c:v>-4.5264937916666703</c:v>
                </c:pt>
                <c:pt idx="582">
                  <c:v>-4.5251050833333304</c:v>
                </c:pt>
                <c:pt idx="583">
                  <c:v>-4.5237163750000002</c:v>
                </c:pt>
                <c:pt idx="584">
                  <c:v>-4.5223276666666701</c:v>
                </c:pt>
                <c:pt idx="585">
                  <c:v>-4.5209389583333301</c:v>
                </c:pt>
                <c:pt idx="586">
                  <c:v>-4.51955025</c:v>
                </c:pt>
                <c:pt idx="587">
                  <c:v>-4.5181615416666698</c:v>
                </c:pt>
                <c:pt idx="588">
                  <c:v>-4.5167728333333299</c:v>
                </c:pt>
                <c:pt idx="589">
                  <c:v>-4.5153841249999997</c:v>
                </c:pt>
                <c:pt idx="590">
                  <c:v>-4.5139954166666696</c:v>
                </c:pt>
                <c:pt idx="591">
                  <c:v>-4.5126067083333297</c:v>
                </c:pt>
                <c:pt idx="592">
                  <c:v>-4.5112180000000004</c:v>
                </c:pt>
                <c:pt idx="593">
                  <c:v>-4.5098292916666702</c:v>
                </c:pt>
                <c:pt idx="594">
                  <c:v>-4.5084405833333303</c:v>
                </c:pt>
                <c:pt idx="595">
                  <c:v>-4.5070518750000002</c:v>
                </c:pt>
                <c:pt idx="596">
                  <c:v>-4.50566316666667</c:v>
                </c:pt>
                <c:pt idx="597">
                  <c:v>-4.5042744583333301</c:v>
                </c:pt>
                <c:pt idx="598">
                  <c:v>-4.5028857499999999</c:v>
                </c:pt>
                <c:pt idx="599">
                  <c:v>-4.5014970416666698</c:v>
                </c:pt>
                <c:pt idx="600">
                  <c:v>-4.5001083333333298</c:v>
                </c:pt>
                <c:pt idx="601">
                  <c:v>-4.4987196249999997</c:v>
                </c:pt>
                <c:pt idx="602">
                  <c:v>-4.4973309166666704</c:v>
                </c:pt>
                <c:pt idx="603">
                  <c:v>-4.4959422083333296</c:v>
                </c:pt>
                <c:pt idx="604">
                  <c:v>-4.4945535000000003</c:v>
                </c:pt>
                <c:pt idx="605">
                  <c:v>-4.4931647916666702</c:v>
                </c:pt>
                <c:pt idx="606">
                  <c:v>-4.4917760833333302</c:v>
                </c:pt>
                <c:pt idx="607">
                  <c:v>-4.4903873750000001</c:v>
                </c:pt>
                <c:pt idx="608">
                  <c:v>-4.4889986666666699</c:v>
                </c:pt>
                <c:pt idx="609">
                  <c:v>-4.48760995833333</c:v>
                </c:pt>
                <c:pt idx="610">
                  <c:v>-4.4862212499999998</c:v>
                </c:pt>
                <c:pt idx="611">
                  <c:v>-4.4848325416666697</c:v>
                </c:pt>
                <c:pt idx="612">
                  <c:v>-4.4834438333333297</c:v>
                </c:pt>
                <c:pt idx="613">
                  <c:v>-4.4820551249999996</c:v>
                </c:pt>
                <c:pt idx="614">
                  <c:v>-4.4806664166666703</c:v>
                </c:pt>
                <c:pt idx="615">
                  <c:v>-4.4792777083333304</c:v>
                </c:pt>
                <c:pt idx="616">
                  <c:v>-4.4778890000000002</c:v>
                </c:pt>
                <c:pt idx="617">
                  <c:v>-4.4765002916666701</c:v>
                </c:pt>
                <c:pt idx="618">
                  <c:v>-4.4751115833333301</c:v>
                </c:pt>
                <c:pt idx="619">
                  <c:v>-4.473722875</c:v>
                </c:pt>
                <c:pt idx="620">
                  <c:v>-4.4723341666666698</c:v>
                </c:pt>
                <c:pt idx="621">
                  <c:v>-4.4709454583333299</c:v>
                </c:pt>
                <c:pt idx="622">
                  <c:v>-4.4695567499999997</c:v>
                </c:pt>
                <c:pt idx="623">
                  <c:v>-4.4681680416666696</c:v>
                </c:pt>
                <c:pt idx="624">
                  <c:v>-4.4667793333333297</c:v>
                </c:pt>
                <c:pt idx="625">
                  <c:v>-4.4653906250000004</c:v>
                </c:pt>
                <c:pt idx="626">
                  <c:v>-4.4640019166666702</c:v>
                </c:pt>
                <c:pt idx="627">
                  <c:v>-4.4626132083333303</c:v>
                </c:pt>
                <c:pt idx="628">
                  <c:v>-4.4612245000000001</c:v>
                </c:pt>
                <c:pt idx="629">
                  <c:v>-4.45983579166667</c:v>
                </c:pt>
                <c:pt idx="630">
                  <c:v>-4.4584470833333301</c:v>
                </c:pt>
                <c:pt idx="631">
                  <c:v>-4.4570583749999999</c:v>
                </c:pt>
                <c:pt idx="632">
                  <c:v>-4.4556696666666697</c:v>
                </c:pt>
                <c:pt idx="633">
                  <c:v>-4.4542809583333298</c:v>
                </c:pt>
                <c:pt idx="634">
                  <c:v>-4.4528922499999997</c:v>
                </c:pt>
                <c:pt idx="635">
                  <c:v>-4.4515035416666704</c:v>
                </c:pt>
                <c:pt idx="636">
                  <c:v>-4.4501148333333296</c:v>
                </c:pt>
                <c:pt idx="637">
                  <c:v>-4.4487261250000003</c:v>
                </c:pt>
                <c:pt idx="638">
                  <c:v>-4.4473374166666702</c:v>
                </c:pt>
                <c:pt idx="639">
                  <c:v>-4.4459487083333302</c:v>
                </c:pt>
                <c:pt idx="640">
                  <c:v>-4.4445600000000001</c:v>
                </c:pt>
                <c:pt idx="641">
                  <c:v>-4.4431712916666699</c:v>
                </c:pt>
                <c:pt idx="642">
                  <c:v>-4.44178258333333</c:v>
                </c:pt>
                <c:pt idx="643">
                  <c:v>-4.4403938749999998</c:v>
                </c:pt>
                <c:pt idx="644">
                  <c:v>-4.4390051666666697</c:v>
                </c:pt>
                <c:pt idx="645">
                  <c:v>-4.4376164583333297</c:v>
                </c:pt>
                <c:pt idx="646">
                  <c:v>-4.4362277499999996</c:v>
                </c:pt>
                <c:pt idx="647">
                  <c:v>-4.4348390416666703</c:v>
                </c:pt>
                <c:pt idx="648">
                  <c:v>-4.4334503333333304</c:v>
                </c:pt>
                <c:pt idx="649">
                  <c:v>-4.4320616250000002</c:v>
                </c:pt>
                <c:pt idx="650">
                  <c:v>-4.4306729166666701</c:v>
                </c:pt>
                <c:pt idx="651">
                  <c:v>-4.4292842083333301</c:v>
                </c:pt>
                <c:pt idx="652">
                  <c:v>-4.4278955</c:v>
                </c:pt>
                <c:pt idx="653">
                  <c:v>-4.4265067916666698</c:v>
                </c:pt>
                <c:pt idx="654">
                  <c:v>-4.4251180833333299</c:v>
                </c:pt>
                <c:pt idx="655">
                  <c:v>-4.4237293749999997</c:v>
                </c:pt>
                <c:pt idx="656">
                  <c:v>-4.4223406666666696</c:v>
                </c:pt>
                <c:pt idx="657">
                  <c:v>-4.4209519583333297</c:v>
                </c:pt>
                <c:pt idx="658">
                  <c:v>-4.4195632500000004</c:v>
                </c:pt>
                <c:pt idx="659">
                  <c:v>-4.4181745416666702</c:v>
                </c:pt>
                <c:pt idx="660">
                  <c:v>-4.4167858333333303</c:v>
                </c:pt>
                <c:pt idx="661">
                  <c:v>-4.4153971250000001</c:v>
                </c:pt>
                <c:pt idx="662">
                  <c:v>-4.41400841666667</c:v>
                </c:pt>
                <c:pt idx="663">
                  <c:v>-4.4126197083333301</c:v>
                </c:pt>
                <c:pt idx="664">
                  <c:v>-4.4112309999999999</c:v>
                </c:pt>
                <c:pt idx="665">
                  <c:v>-4.4098422916666697</c:v>
                </c:pt>
                <c:pt idx="666">
                  <c:v>-4.4084535833333298</c:v>
                </c:pt>
                <c:pt idx="667">
                  <c:v>-4.4070648749999997</c:v>
                </c:pt>
                <c:pt idx="668">
                  <c:v>-4.4056761666666704</c:v>
                </c:pt>
                <c:pt idx="669">
                  <c:v>-4.4042874583333296</c:v>
                </c:pt>
                <c:pt idx="670">
                  <c:v>-4.4028987500000003</c:v>
                </c:pt>
                <c:pt idx="671">
                  <c:v>-4.4015100416666701</c:v>
                </c:pt>
                <c:pt idx="672">
                  <c:v>-4.4001213333333302</c:v>
                </c:pt>
                <c:pt idx="673">
                  <c:v>-4.3987326250000001</c:v>
                </c:pt>
                <c:pt idx="674">
                  <c:v>-4.3973439166666699</c:v>
                </c:pt>
                <c:pt idx="675">
                  <c:v>-4.39595520833333</c:v>
                </c:pt>
                <c:pt idx="676">
                  <c:v>-4.3945664999999998</c:v>
                </c:pt>
                <c:pt idx="677">
                  <c:v>-4.3931777916666697</c:v>
                </c:pt>
                <c:pt idx="678">
                  <c:v>-4.3917890833333297</c:v>
                </c:pt>
                <c:pt idx="679">
                  <c:v>-4.3904003749999996</c:v>
                </c:pt>
                <c:pt idx="680">
                  <c:v>-4.3890116666666703</c:v>
                </c:pt>
                <c:pt idx="681">
                  <c:v>-4.3876229583333304</c:v>
                </c:pt>
                <c:pt idx="682">
                  <c:v>-4.3862342500000002</c:v>
                </c:pt>
                <c:pt idx="683">
                  <c:v>-4.3848455416666701</c:v>
                </c:pt>
                <c:pt idx="684">
                  <c:v>-4.3834568333333301</c:v>
                </c:pt>
                <c:pt idx="685">
                  <c:v>-4.382068125</c:v>
                </c:pt>
                <c:pt idx="686">
                  <c:v>-4.3806794166666698</c:v>
                </c:pt>
                <c:pt idx="687">
                  <c:v>-4.3792907083333299</c:v>
                </c:pt>
                <c:pt idx="688">
                  <c:v>-4.3779019999999997</c:v>
                </c:pt>
                <c:pt idx="689">
                  <c:v>-4.3765132916666696</c:v>
                </c:pt>
                <c:pt idx="690">
                  <c:v>-4.3751245833333297</c:v>
                </c:pt>
                <c:pt idx="691">
                  <c:v>-4.3737358750000004</c:v>
                </c:pt>
                <c:pt idx="692">
                  <c:v>-4.3723471666666702</c:v>
                </c:pt>
                <c:pt idx="693">
                  <c:v>-4.3709584583333303</c:v>
                </c:pt>
                <c:pt idx="694">
                  <c:v>-4.3695697500000001</c:v>
                </c:pt>
                <c:pt idx="695">
                  <c:v>-4.36818104166667</c:v>
                </c:pt>
                <c:pt idx="696">
                  <c:v>-4.3667923333333301</c:v>
                </c:pt>
                <c:pt idx="697">
                  <c:v>-4.3654036249999999</c:v>
                </c:pt>
                <c:pt idx="698">
                  <c:v>-4.3640149166666697</c:v>
                </c:pt>
                <c:pt idx="699">
                  <c:v>-4.3626262083333298</c:v>
                </c:pt>
                <c:pt idx="700">
                  <c:v>-4.3612374999999997</c:v>
                </c:pt>
                <c:pt idx="701">
                  <c:v>-4.3598487916666704</c:v>
                </c:pt>
                <c:pt idx="702">
                  <c:v>-4.3584600833333296</c:v>
                </c:pt>
                <c:pt idx="703">
                  <c:v>-4.3570713750000003</c:v>
                </c:pt>
                <c:pt idx="704">
                  <c:v>-4.3556826666666701</c:v>
                </c:pt>
                <c:pt idx="705">
                  <c:v>-4.3542939583333302</c:v>
                </c:pt>
                <c:pt idx="706">
                  <c:v>-4.3529052500000001</c:v>
                </c:pt>
                <c:pt idx="707">
                  <c:v>-4.3515165416666699</c:v>
                </c:pt>
                <c:pt idx="708">
                  <c:v>-4.35012783333333</c:v>
                </c:pt>
                <c:pt idx="709">
                  <c:v>-4.3487391249999998</c:v>
                </c:pt>
                <c:pt idx="710">
                  <c:v>-4.3473504166666697</c:v>
                </c:pt>
                <c:pt idx="711">
                  <c:v>-4.3459617083333297</c:v>
                </c:pt>
                <c:pt idx="712">
                  <c:v>-4.3445729999999996</c:v>
                </c:pt>
                <c:pt idx="713">
                  <c:v>-4.3431842916666703</c:v>
                </c:pt>
                <c:pt idx="714">
                  <c:v>-4.3417955833333304</c:v>
                </c:pt>
                <c:pt idx="715">
                  <c:v>-4.3404068750000002</c:v>
                </c:pt>
                <c:pt idx="716">
                  <c:v>-4.3390181666666701</c:v>
                </c:pt>
                <c:pt idx="717">
                  <c:v>-4.3376294583333301</c:v>
                </c:pt>
                <c:pt idx="718">
                  <c:v>-4.33624075</c:v>
                </c:pt>
                <c:pt idx="719">
                  <c:v>-4.3348520416666698</c:v>
                </c:pt>
                <c:pt idx="720">
                  <c:v>-4.3334633333333299</c:v>
                </c:pt>
                <c:pt idx="721">
                  <c:v>-4.3320746249999997</c:v>
                </c:pt>
                <c:pt idx="722">
                  <c:v>-4.3306859166666696</c:v>
                </c:pt>
                <c:pt idx="723">
                  <c:v>-4.3292972083333296</c:v>
                </c:pt>
                <c:pt idx="724">
                  <c:v>-4.3279085000000004</c:v>
                </c:pt>
                <c:pt idx="725">
                  <c:v>-4.3265197916666702</c:v>
                </c:pt>
                <c:pt idx="726">
                  <c:v>-4.3251310833333303</c:v>
                </c:pt>
                <c:pt idx="727">
                  <c:v>-4.3237423750000001</c:v>
                </c:pt>
                <c:pt idx="728">
                  <c:v>-4.32235366666667</c:v>
                </c:pt>
                <c:pt idx="729">
                  <c:v>-4.3209649583333301</c:v>
                </c:pt>
                <c:pt idx="730">
                  <c:v>-4.3195762499999999</c:v>
                </c:pt>
                <c:pt idx="731">
                  <c:v>-4.3181875416666697</c:v>
                </c:pt>
                <c:pt idx="732">
                  <c:v>-4.3167988333333298</c:v>
                </c:pt>
                <c:pt idx="733">
                  <c:v>-4.3154101249999997</c:v>
                </c:pt>
                <c:pt idx="734">
                  <c:v>-4.3140214166666704</c:v>
                </c:pt>
                <c:pt idx="735">
                  <c:v>-4.3126327083333296</c:v>
                </c:pt>
                <c:pt idx="736">
                  <c:v>-4.3112440000000003</c:v>
                </c:pt>
                <c:pt idx="737">
                  <c:v>-4.3098552916666701</c:v>
                </c:pt>
                <c:pt idx="738">
                  <c:v>-4.3084665833333302</c:v>
                </c:pt>
                <c:pt idx="739">
                  <c:v>-4.3070778750000001</c:v>
                </c:pt>
                <c:pt idx="740">
                  <c:v>-4.3056891666666699</c:v>
                </c:pt>
                <c:pt idx="741">
                  <c:v>-4.30430045833333</c:v>
                </c:pt>
                <c:pt idx="742">
                  <c:v>-4.3029117499999998</c:v>
                </c:pt>
                <c:pt idx="743">
                  <c:v>-4.3015230416666697</c:v>
                </c:pt>
                <c:pt idx="744">
                  <c:v>-4.3001343333333297</c:v>
                </c:pt>
                <c:pt idx="745">
                  <c:v>-4.2987456249999996</c:v>
                </c:pt>
                <c:pt idx="746">
                  <c:v>-4.2973569166666703</c:v>
                </c:pt>
                <c:pt idx="747">
                  <c:v>-4.2959682083333304</c:v>
                </c:pt>
                <c:pt idx="748">
                  <c:v>-4.2945795000000002</c:v>
                </c:pt>
                <c:pt idx="749">
                  <c:v>-4.2931907916666701</c:v>
                </c:pt>
                <c:pt idx="750">
                  <c:v>-4.2918020833333301</c:v>
                </c:pt>
                <c:pt idx="751">
                  <c:v>-4.290413375</c:v>
                </c:pt>
                <c:pt idx="752">
                  <c:v>-4.2890246666666698</c:v>
                </c:pt>
                <c:pt idx="753">
                  <c:v>-4.2876359583333299</c:v>
                </c:pt>
                <c:pt idx="754">
                  <c:v>-4.2862472499999997</c:v>
                </c:pt>
                <c:pt idx="755">
                  <c:v>-4.2848585416666696</c:v>
                </c:pt>
                <c:pt idx="756">
                  <c:v>-4.2834698333333296</c:v>
                </c:pt>
                <c:pt idx="757">
                  <c:v>-4.2820811250000004</c:v>
                </c:pt>
                <c:pt idx="758">
                  <c:v>-4.2806924166666702</c:v>
                </c:pt>
                <c:pt idx="759">
                  <c:v>-4.2793037083333303</c:v>
                </c:pt>
                <c:pt idx="760">
                  <c:v>-4.2779150000000001</c:v>
                </c:pt>
                <c:pt idx="761">
                  <c:v>-4.27652629166667</c:v>
                </c:pt>
                <c:pt idx="762">
                  <c:v>-4.27513758333333</c:v>
                </c:pt>
                <c:pt idx="763">
                  <c:v>-4.2737488749999999</c:v>
                </c:pt>
                <c:pt idx="764">
                  <c:v>-4.2723601666666697</c:v>
                </c:pt>
                <c:pt idx="765">
                  <c:v>-4.2709714583333298</c:v>
                </c:pt>
                <c:pt idx="766">
                  <c:v>-4.2695827499999996</c:v>
                </c:pt>
                <c:pt idx="767">
                  <c:v>-4.2681940416666704</c:v>
                </c:pt>
                <c:pt idx="768">
                  <c:v>-4.2668053333333296</c:v>
                </c:pt>
                <c:pt idx="769">
                  <c:v>-4.2654166250000003</c:v>
                </c:pt>
                <c:pt idx="770">
                  <c:v>-4.2640279166666701</c:v>
                </c:pt>
                <c:pt idx="771">
                  <c:v>-4.2626392083333302</c:v>
                </c:pt>
                <c:pt idx="772">
                  <c:v>-4.2612505000000001</c:v>
                </c:pt>
                <c:pt idx="773">
                  <c:v>-4.2598617916666699</c:v>
                </c:pt>
                <c:pt idx="774">
                  <c:v>-4.25847308333333</c:v>
                </c:pt>
                <c:pt idx="775">
                  <c:v>-4.2570843749999998</c:v>
                </c:pt>
                <c:pt idx="776">
                  <c:v>-4.2556956666666697</c:v>
                </c:pt>
                <c:pt idx="777">
                  <c:v>-4.2543069583333297</c:v>
                </c:pt>
                <c:pt idx="778">
                  <c:v>-4.2529182499999996</c:v>
                </c:pt>
                <c:pt idx="779">
                  <c:v>-4.2515295416666703</c:v>
                </c:pt>
                <c:pt idx="780">
                  <c:v>-4.2501408333333304</c:v>
                </c:pt>
                <c:pt idx="781">
                  <c:v>-4.2487521250000002</c:v>
                </c:pt>
                <c:pt idx="782">
                  <c:v>-4.2473634166666701</c:v>
                </c:pt>
                <c:pt idx="783">
                  <c:v>-4.2459747083333301</c:v>
                </c:pt>
                <c:pt idx="784">
                  <c:v>-4.244586</c:v>
                </c:pt>
                <c:pt idx="785">
                  <c:v>-4.2431972916666698</c:v>
                </c:pt>
                <c:pt idx="786">
                  <c:v>-4.2418085833333299</c:v>
                </c:pt>
                <c:pt idx="787">
                  <c:v>-4.2404198749999997</c:v>
                </c:pt>
                <c:pt idx="788">
                  <c:v>-4.2390311666666696</c:v>
                </c:pt>
                <c:pt idx="789">
                  <c:v>-4.2376424583333296</c:v>
                </c:pt>
                <c:pt idx="790">
                  <c:v>-4.2362537500000004</c:v>
                </c:pt>
                <c:pt idx="791">
                  <c:v>-4.2348650416666702</c:v>
                </c:pt>
                <c:pt idx="792">
                  <c:v>-4.2334763333333303</c:v>
                </c:pt>
                <c:pt idx="793">
                  <c:v>-4.2320876250000001</c:v>
                </c:pt>
                <c:pt idx="794">
                  <c:v>-4.23069891666667</c:v>
                </c:pt>
                <c:pt idx="795">
                  <c:v>-4.22931020833333</c:v>
                </c:pt>
                <c:pt idx="796">
                  <c:v>-4.2279214999999999</c:v>
                </c:pt>
                <c:pt idx="797">
                  <c:v>-4.2265327916666697</c:v>
                </c:pt>
                <c:pt idx="798">
                  <c:v>-4.2251440833333298</c:v>
                </c:pt>
                <c:pt idx="799">
                  <c:v>-4.2237553749999996</c:v>
                </c:pt>
                <c:pt idx="800">
                  <c:v>-4.2223666666666704</c:v>
                </c:pt>
                <c:pt idx="801">
                  <c:v>-4.2209779583333296</c:v>
                </c:pt>
                <c:pt idx="802">
                  <c:v>-4.2195892500000003</c:v>
                </c:pt>
                <c:pt idx="803">
                  <c:v>-4.2182005416666701</c:v>
                </c:pt>
                <c:pt idx="804">
                  <c:v>-4.2168118333333302</c:v>
                </c:pt>
                <c:pt idx="805">
                  <c:v>-4.215423125</c:v>
                </c:pt>
                <c:pt idx="806">
                  <c:v>-4.2140344166666699</c:v>
                </c:pt>
                <c:pt idx="807">
                  <c:v>-4.21264570833333</c:v>
                </c:pt>
                <c:pt idx="808">
                  <c:v>-4.2112569999999998</c:v>
                </c:pt>
                <c:pt idx="809">
                  <c:v>-4.2098682916666696</c:v>
                </c:pt>
                <c:pt idx="810">
                  <c:v>-4.2084795833333297</c:v>
                </c:pt>
                <c:pt idx="811">
                  <c:v>-4.2070908749999996</c:v>
                </c:pt>
                <c:pt idx="812">
                  <c:v>-4.2057021666666703</c:v>
                </c:pt>
                <c:pt idx="813">
                  <c:v>-4.2043134583333304</c:v>
                </c:pt>
                <c:pt idx="814">
                  <c:v>-4.2029247500000002</c:v>
                </c:pt>
                <c:pt idx="815">
                  <c:v>-4.2015360416666701</c:v>
                </c:pt>
                <c:pt idx="816">
                  <c:v>-4.2001473333333301</c:v>
                </c:pt>
                <c:pt idx="817">
                  <c:v>-4.198758625</c:v>
                </c:pt>
                <c:pt idx="818">
                  <c:v>-4.1973699166666698</c:v>
                </c:pt>
                <c:pt idx="819">
                  <c:v>-4.1959812083333299</c:v>
                </c:pt>
                <c:pt idx="820">
                  <c:v>-4.1945924999999997</c:v>
                </c:pt>
                <c:pt idx="821">
                  <c:v>-4.1932037916666696</c:v>
                </c:pt>
                <c:pt idx="822">
                  <c:v>-4.1918150833333296</c:v>
                </c:pt>
                <c:pt idx="823">
                  <c:v>-4.1904263750000004</c:v>
                </c:pt>
                <c:pt idx="824">
                  <c:v>-4.1890376666666702</c:v>
                </c:pt>
                <c:pt idx="825">
                  <c:v>-4.1876489583333303</c:v>
                </c:pt>
                <c:pt idx="826">
                  <c:v>-4.1862602500000001</c:v>
                </c:pt>
                <c:pt idx="827">
                  <c:v>-4.18487154166667</c:v>
                </c:pt>
                <c:pt idx="828">
                  <c:v>-4.18348283333333</c:v>
                </c:pt>
                <c:pt idx="829">
                  <c:v>-4.1820941249999999</c:v>
                </c:pt>
                <c:pt idx="830">
                  <c:v>-4.1807054166666697</c:v>
                </c:pt>
                <c:pt idx="831">
                  <c:v>-4.1793167083333298</c:v>
                </c:pt>
                <c:pt idx="832">
                  <c:v>-4.1779279999999996</c:v>
                </c:pt>
                <c:pt idx="833">
                  <c:v>-4.1765392916666704</c:v>
                </c:pt>
                <c:pt idx="834">
                  <c:v>-4.1751505833333296</c:v>
                </c:pt>
                <c:pt idx="835">
                  <c:v>-4.1737618750000003</c:v>
                </c:pt>
                <c:pt idx="836">
                  <c:v>-4.1723731666666701</c:v>
                </c:pt>
                <c:pt idx="837">
                  <c:v>-4.1709844583333302</c:v>
                </c:pt>
                <c:pt idx="838">
                  <c:v>-4.16959575</c:v>
                </c:pt>
                <c:pt idx="839">
                  <c:v>-4.1682070416666699</c:v>
                </c:pt>
                <c:pt idx="840">
                  <c:v>-4.16681833333333</c:v>
                </c:pt>
                <c:pt idx="841">
                  <c:v>-4.1654296249999998</c:v>
                </c:pt>
                <c:pt idx="842">
                  <c:v>-4.1640409166666696</c:v>
                </c:pt>
                <c:pt idx="843">
                  <c:v>-4.1626522083333297</c:v>
                </c:pt>
                <c:pt idx="844">
                  <c:v>-4.1612634999999996</c:v>
                </c:pt>
                <c:pt idx="845">
                  <c:v>-4.1598747916666703</c:v>
                </c:pt>
                <c:pt idx="846">
                  <c:v>-4.1584860833333304</c:v>
                </c:pt>
                <c:pt idx="847">
                  <c:v>-4.1570973750000002</c:v>
                </c:pt>
                <c:pt idx="848">
                  <c:v>-4.15570866666667</c:v>
                </c:pt>
                <c:pt idx="849">
                  <c:v>-4.1543199583333301</c:v>
                </c:pt>
                <c:pt idx="850">
                  <c:v>-4.15293125</c:v>
                </c:pt>
                <c:pt idx="851">
                  <c:v>-4.1515425416666698</c:v>
                </c:pt>
                <c:pt idx="852">
                  <c:v>-4.1501538333333299</c:v>
                </c:pt>
                <c:pt idx="853">
                  <c:v>-4.1487651249999997</c:v>
                </c:pt>
                <c:pt idx="854">
                  <c:v>-4.1473764166666696</c:v>
                </c:pt>
                <c:pt idx="855">
                  <c:v>-4.1459877083333296</c:v>
                </c:pt>
                <c:pt idx="856">
                  <c:v>-4.1445990000000004</c:v>
                </c:pt>
                <c:pt idx="857">
                  <c:v>-4.1432102916666702</c:v>
                </c:pt>
                <c:pt idx="858">
                  <c:v>-4.1418215833333303</c:v>
                </c:pt>
                <c:pt idx="859">
                  <c:v>-4.1404328750000001</c:v>
                </c:pt>
                <c:pt idx="860">
                  <c:v>-4.13904416666667</c:v>
                </c:pt>
                <c:pt idx="861">
                  <c:v>-4.13765545833333</c:v>
                </c:pt>
                <c:pt idx="862">
                  <c:v>-4.1362667499999999</c:v>
                </c:pt>
                <c:pt idx="863">
                  <c:v>-4.1348780416666697</c:v>
                </c:pt>
                <c:pt idx="864">
                  <c:v>-4.1334893333333298</c:v>
                </c:pt>
                <c:pt idx="865">
                  <c:v>-4.1321006249999996</c:v>
                </c:pt>
                <c:pt idx="866">
                  <c:v>-4.1307119166666704</c:v>
                </c:pt>
                <c:pt idx="867">
                  <c:v>-4.1293232083333304</c:v>
                </c:pt>
                <c:pt idx="868">
                  <c:v>-4.1279345000000003</c:v>
                </c:pt>
                <c:pt idx="869">
                  <c:v>-4.1265457916666701</c:v>
                </c:pt>
                <c:pt idx="870">
                  <c:v>-4.1251570833333302</c:v>
                </c:pt>
                <c:pt idx="871">
                  <c:v>-4.123768375</c:v>
                </c:pt>
                <c:pt idx="872">
                  <c:v>-4.1223796666666699</c:v>
                </c:pt>
                <c:pt idx="873">
                  <c:v>-4.12099095833333</c:v>
                </c:pt>
                <c:pt idx="874">
                  <c:v>-4.1196022499999998</c:v>
                </c:pt>
                <c:pt idx="875">
                  <c:v>-4.1182135416666696</c:v>
                </c:pt>
                <c:pt idx="876">
                  <c:v>-4.1168248333333297</c:v>
                </c:pt>
                <c:pt idx="877">
                  <c:v>-4.1154361249999996</c:v>
                </c:pt>
                <c:pt idx="878">
                  <c:v>-4.1140474166666703</c:v>
                </c:pt>
                <c:pt idx="879">
                  <c:v>-4.1126587083333304</c:v>
                </c:pt>
                <c:pt idx="880">
                  <c:v>-4.1112700000000002</c:v>
                </c:pt>
                <c:pt idx="881">
                  <c:v>-4.10988129166667</c:v>
                </c:pt>
                <c:pt idx="882">
                  <c:v>-4.1084925833333301</c:v>
                </c:pt>
                <c:pt idx="883">
                  <c:v>-4.107103875</c:v>
                </c:pt>
                <c:pt idx="884">
                  <c:v>-4.1057151666666698</c:v>
                </c:pt>
                <c:pt idx="885">
                  <c:v>-4.1043264583333299</c:v>
                </c:pt>
                <c:pt idx="886">
                  <c:v>-4.1029377499999997</c:v>
                </c:pt>
                <c:pt idx="887">
                  <c:v>-4.1015490416666696</c:v>
                </c:pt>
                <c:pt idx="888">
                  <c:v>-4.1001603333333296</c:v>
                </c:pt>
                <c:pt idx="889">
                  <c:v>-4.0987716250000004</c:v>
                </c:pt>
                <c:pt idx="890">
                  <c:v>-4.0973829166666702</c:v>
                </c:pt>
                <c:pt idx="891">
                  <c:v>-4.0959942083333303</c:v>
                </c:pt>
                <c:pt idx="892">
                  <c:v>-4.0946055000000001</c:v>
                </c:pt>
                <c:pt idx="893">
                  <c:v>-4.09321679166667</c:v>
                </c:pt>
                <c:pt idx="894">
                  <c:v>-4.09182808333333</c:v>
                </c:pt>
                <c:pt idx="895">
                  <c:v>-4.0904393749999999</c:v>
                </c:pt>
                <c:pt idx="896">
                  <c:v>-4.0890506666666697</c:v>
                </c:pt>
                <c:pt idx="897">
                  <c:v>-4.0876619583333298</c:v>
                </c:pt>
                <c:pt idx="898">
                  <c:v>-4.0862732499999996</c:v>
                </c:pt>
                <c:pt idx="899">
                  <c:v>-4.0848845416666704</c:v>
                </c:pt>
                <c:pt idx="900">
                  <c:v>-4.0834958333333304</c:v>
                </c:pt>
                <c:pt idx="901">
                  <c:v>-4.0821071250000003</c:v>
                </c:pt>
                <c:pt idx="902">
                  <c:v>-4.0807184166666701</c:v>
                </c:pt>
                <c:pt idx="903">
                  <c:v>-4.0793297083333302</c:v>
                </c:pt>
                <c:pt idx="904">
                  <c:v>-4.077941</c:v>
                </c:pt>
                <c:pt idx="905">
                  <c:v>-4.0765522916666699</c:v>
                </c:pt>
                <c:pt idx="906">
                  <c:v>-4.07516358333333</c:v>
                </c:pt>
                <c:pt idx="907">
                  <c:v>-4.0737748749999998</c:v>
                </c:pt>
                <c:pt idx="908">
                  <c:v>-4.0723861666666696</c:v>
                </c:pt>
                <c:pt idx="909">
                  <c:v>-4.0709974583333297</c:v>
                </c:pt>
                <c:pt idx="910">
                  <c:v>-4.0696087500000004</c:v>
                </c:pt>
                <c:pt idx="911">
                  <c:v>-4.0682200416666703</c:v>
                </c:pt>
                <c:pt idx="912">
                  <c:v>-4.0668313333333304</c:v>
                </c:pt>
                <c:pt idx="913">
                  <c:v>-4.0654426250000002</c:v>
                </c:pt>
                <c:pt idx="914">
                  <c:v>-4.06405391666667</c:v>
                </c:pt>
                <c:pt idx="915">
                  <c:v>-4.0626652083333301</c:v>
                </c:pt>
                <c:pt idx="916">
                  <c:v>-4.0612765</c:v>
                </c:pt>
                <c:pt idx="917">
                  <c:v>-4.0598877916666698</c:v>
                </c:pt>
                <c:pt idx="918">
                  <c:v>-4.0584990833333299</c:v>
                </c:pt>
                <c:pt idx="919">
                  <c:v>-4.0571103749999997</c:v>
                </c:pt>
                <c:pt idx="920">
                  <c:v>-4.0557216666666704</c:v>
                </c:pt>
                <c:pt idx="921">
                  <c:v>-4.0543329583333296</c:v>
                </c:pt>
                <c:pt idx="922">
                  <c:v>-4.0529442500000004</c:v>
                </c:pt>
                <c:pt idx="923">
                  <c:v>-4.0515555416666702</c:v>
                </c:pt>
                <c:pt idx="924">
                  <c:v>-4.0501668333333303</c:v>
                </c:pt>
                <c:pt idx="925">
                  <c:v>-4.0487781250000001</c:v>
                </c:pt>
                <c:pt idx="926">
                  <c:v>-4.04738941666667</c:v>
                </c:pt>
                <c:pt idx="927">
                  <c:v>-4.04600070833333</c:v>
                </c:pt>
                <c:pt idx="928">
                  <c:v>-4.0446119999999999</c:v>
                </c:pt>
                <c:pt idx="929">
                  <c:v>-4.0432232916666697</c:v>
                </c:pt>
                <c:pt idx="930">
                  <c:v>-4.0418345833333298</c:v>
                </c:pt>
                <c:pt idx="931">
                  <c:v>-4.0404458749999996</c:v>
                </c:pt>
                <c:pt idx="932">
                  <c:v>-4.0390571666666704</c:v>
                </c:pt>
                <c:pt idx="933">
                  <c:v>-4.0376684583333304</c:v>
                </c:pt>
                <c:pt idx="934">
                  <c:v>-4.0362797500000003</c:v>
                </c:pt>
                <c:pt idx="935">
                  <c:v>-4.0348910416666701</c:v>
                </c:pt>
                <c:pt idx="936">
                  <c:v>-4.0335023333333302</c:v>
                </c:pt>
                <c:pt idx="937">
                  <c:v>-4.032113625</c:v>
                </c:pt>
                <c:pt idx="938">
                  <c:v>-4.0307249166666699</c:v>
                </c:pt>
                <c:pt idx="939">
                  <c:v>-4.0293362083333299</c:v>
                </c:pt>
                <c:pt idx="940">
                  <c:v>-4.0279474999999998</c:v>
                </c:pt>
                <c:pt idx="941">
                  <c:v>-4.0265587916666696</c:v>
                </c:pt>
                <c:pt idx="942">
                  <c:v>-4.0251700833333297</c:v>
                </c:pt>
                <c:pt idx="943">
                  <c:v>-4.0237813750000004</c:v>
                </c:pt>
                <c:pt idx="944">
                  <c:v>-4.0223926666666703</c:v>
                </c:pt>
                <c:pt idx="945">
                  <c:v>-4.0210039583333304</c:v>
                </c:pt>
                <c:pt idx="946">
                  <c:v>-4.0196152500000002</c:v>
                </c:pt>
                <c:pt idx="947">
                  <c:v>-4.01822654166667</c:v>
                </c:pt>
                <c:pt idx="948">
                  <c:v>-4.0168378333333301</c:v>
                </c:pt>
                <c:pt idx="949">
                  <c:v>-4.015449125</c:v>
                </c:pt>
                <c:pt idx="950">
                  <c:v>-4.0140604166666698</c:v>
                </c:pt>
                <c:pt idx="951">
                  <c:v>-4.0126717083333299</c:v>
                </c:pt>
                <c:pt idx="952">
                  <c:v>-4.0112829999999997</c:v>
                </c:pt>
                <c:pt idx="953">
                  <c:v>-4.0098942916666704</c:v>
                </c:pt>
                <c:pt idx="954">
                  <c:v>-4.0085055833333296</c:v>
                </c:pt>
                <c:pt idx="955">
                  <c:v>-4.0071168750000004</c:v>
                </c:pt>
                <c:pt idx="956">
                  <c:v>-4.0057281666666702</c:v>
                </c:pt>
                <c:pt idx="957">
                  <c:v>-4.0043394583333303</c:v>
                </c:pt>
                <c:pt idx="958">
                  <c:v>-4.0029507500000001</c:v>
                </c:pt>
                <c:pt idx="959">
                  <c:v>-4.00156204166667</c:v>
                </c:pt>
                <c:pt idx="960">
                  <c:v>-4.00017333333333</c:v>
                </c:pt>
                <c:pt idx="961">
                  <c:v>-3.9987846249999999</c:v>
                </c:pt>
                <c:pt idx="962">
                  <c:v>-3.9973959166666702</c:v>
                </c:pt>
                <c:pt idx="963">
                  <c:v>-3.9960072083333298</c:v>
                </c:pt>
                <c:pt idx="964">
                  <c:v>-3.9946185000000001</c:v>
                </c:pt>
                <c:pt idx="965">
                  <c:v>-3.9932297916666699</c:v>
                </c:pt>
                <c:pt idx="966">
                  <c:v>-3.99184108333333</c:v>
                </c:pt>
                <c:pt idx="967">
                  <c:v>-3.9904523749999998</c:v>
                </c:pt>
                <c:pt idx="968">
                  <c:v>-3.9890636666666701</c:v>
                </c:pt>
                <c:pt idx="969">
                  <c:v>-3.9876749583333302</c:v>
                </c:pt>
                <c:pt idx="970">
                  <c:v>-3.98628625</c:v>
                </c:pt>
                <c:pt idx="971">
                  <c:v>-3.9848975416666699</c:v>
                </c:pt>
                <c:pt idx="972">
                  <c:v>-3.9835088333333299</c:v>
                </c:pt>
                <c:pt idx="973">
                  <c:v>-3.9821201249999998</c:v>
                </c:pt>
                <c:pt idx="974">
                  <c:v>-3.9807314166666701</c:v>
                </c:pt>
                <c:pt idx="975">
                  <c:v>-3.9793427083333301</c:v>
                </c:pt>
                <c:pt idx="976">
                  <c:v>-3.977954</c:v>
                </c:pt>
                <c:pt idx="977">
                  <c:v>-3.9765652916666698</c:v>
                </c:pt>
                <c:pt idx="978">
                  <c:v>-3.9751765833333299</c:v>
                </c:pt>
                <c:pt idx="979">
                  <c:v>-3.9737878750000002</c:v>
                </c:pt>
                <c:pt idx="980">
                  <c:v>-3.97239916666667</c:v>
                </c:pt>
                <c:pt idx="981">
                  <c:v>-3.9710104583333301</c:v>
                </c:pt>
                <c:pt idx="982">
                  <c:v>-3.9696217499999999</c:v>
                </c:pt>
                <c:pt idx="983">
                  <c:v>-3.9682330416666698</c:v>
                </c:pt>
                <c:pt idx="984">
                  <c:v>-3.9668443333333299</c:v>
                </c:pt>
                <c:pt idx="985">
                  <c:v>-3.9654556250000002</c:v>
                </c:pt>
                <c:pt idx="986">
                  <c:v>-3.96406691666667</c:v>
                </c:pt>
                <c:pt idx="987">
                  <c:v>-3.9626782083333301</c:v>
                </c:pt>
                <c:pt idx="988">
                  <c:v>-3.9612894999999999</c:v>
                </c:pt>
                <c:pt idx="989">
                  <c:v>-3.9599007916666702</c:v>
                </c:pt>
                <c:pt idx="990">
                  <c:v>-3.9585120833333298</c:v>
                </c:pt>
                <c:pt idx="991">
                  <c:v>-3.9571233750000001</c:v>
                </c:pt>
                <c:pt idx="992">
                  <c:v>-3.95573466666667</c:v>
                </c:pt>
                <c:pt idx="993">
                  <c:v>-3.95434595833333</c:v>
                </c:pt>
                <c:pt idx="994">
                  <c:v>-3.9529572499999999</c:v>
                </c:pt>
                <c:pt idx="995">
                  <c:v>-3.9515685416666702</c:v>
                </c:pt>
                <c:pt idx="996">
                  <c:v>-3.9501798333333298</c:v>
                </c:pt>
                <c:pt idx="997">
                  <c:v>-3.9487911250000001</c:v>
                </c:pt>
                <c:pt idx="998">
                  <c:v>-3.9474024166666699</c:v>
                </c:pt>
                <c:pt idx="999">
                  <c:v>-3.94601370833333</c:v>
                </c:pt>
                <c:pt idx="1000">
                  <c:v>-3.9446249999999998</c:v>
                </c:pt>
                <c:pt idx="1001">
                  <c:v>-3.9432362916666701</c:v>
                </c:pt>
                <c:pt idx="1002">
                  <c:v>-3.9418475833333302</c:v>
                </c:pt>
                <c:pt idx="1003">
                  <c:v>-3.940458875</c:v>
                </c:pt>
                <c:pt idx="1004">
                  <c:v>-3.9390701666666699</c:v>
                </c:pt>
                <c:pt idx="1005">
                  <c:v>-3.9376814583333299</c:v>
                </c:pt>
                <c:pt idx="1006">
                  <c:v>-3.9362927499999998</c:v>
                </c:pt>
                <c:pt idx="1007">
                  <c:v>-3.9349040416666701</c:v>
                </c:pt>
                <c:pt idx="1008">
                  <c:v>-3.9335153333333301</c:v>
                </c:pt>
                <c:pt idx="1009">
                  <c:v>-3.932126625</c:v>
                </c:pt>
                <c:pt idx="1010">
                  <c:v>-3.9307379166666698</c:v>
                </c:pt>
                <c:pt idx="1011">
                  <c:v>-3.9293492083333299</c:v>
                </c:pt>
                <c:pt idx="1012">
                  <c:v>-3.9279605000000002</c:v>
                </c:pt>
                <c:pt idx="1013">
                  <c:v>-3.92657179166667</c:v>
                </c:pt>
                <c:pt idx="1014">
                  <c:v>-3.9251830833333301</c:v>
                </c:pt>
                <c:pt idx="1015">
                  <c:v>-3.9237943749999999</c:v>
                </c:pt>
                <c:pt idx="1016">
                  <c:v>-3.9224056666666698</c:v>
                </c:pt>
                <c:pt idx="1017">
                  <c:v>-3.9210169583333299</c:v>
                </c:pt>
                <c:pt idx="1018">
                  <c:v>-3.9196282500000001</c:v>
                </c:pt>
                <c:pt idx="1019">
                  <c:v>-3.91823954166667</c:v>
                </c:pt>
                <c:pt idx="1020">
                  <c:v>-3.9168508333333301</c:v>
                </c:pt>
                <c:pt idx="1021">
                  <c:v>-3.9154621249999999</c:v>
                </c:pt>
                <c:pt idx="1022">
                  <c:v>-3.9140734166666702</c:v>
                </c:pt>
                <c:pt idx="1023">
                  <c:v>-3.9126847083333298</c:v>
                </c:pt>
                <c:pt idx="1024">
                  <c:v>-3.9112960000000001</c:v>
                </c:pt>
                <c:pt idx="1025">
                  <c:v>-3.9099072916666699</c:v>
                </c:pt>
                <c:pt idx="1026">
                  <c:v>-3.90851858333333</c:v>
                </c:pt>
                <c:pt idx="1027">
                  <c:v>-3.9071298749999999</c:v>
                </c:pt>
                <c:pt idx="1028">
                  <c:v>-3.9057411666666701</c:v>
                </c:pt>
                <c:pt idx="1029">
                  <c:v>-3.9043524583333298</c:v>
                </c:pt>
                <c:pt idx="1030">
                  <c:v>-3.9029637500000001</c:v>
                </c:pt>
                <c:pt idx="1031">
                  <c:v>-3.9015750416666699</c:v>
                </c:pt>
                <c:pt idx="1032">
                  <c:v>-3.90018633333333</c:v>
                </c:pt>
                <c:pt idx="1033">
                  <c:v>-3.8987976249999998</c:v>
                </c:pt>
                <c:pt idx="1034">
                  <c:v>-3.8974089166666701</c:v>
                </c:pt>
                <c:pt idx="1035">
                  <c:v>-3.8960202083333302</c:v>
                </c:pt>
                <c:pt idx="1036">
                  <c:v>-3.8946315</c:v>
                </c:pt>
                <c:pt idx="1037">
                  <c:v>-3.8932427916666699</c:v>
                </c:pt>
                <c:pt idx="1038">
                  <c:v>-3.8918540833333299</c:v>
                </c:pt>
                <c:pt idx="1039">
                  <c:v>-3.8904653749999998</c:v>
                </c:pt>
                <c:pt idx="1040">
                  <c:v>-3.8890766666666701</c:v>
                </c:pt>
                <c:pt idx="1041">
                  <c:v>-3.8876879583333301</c:v>
                </c:pt>
                <c:pt idx="1042">
                  <c:v>-3.88629925</c:v>
                </c:pt>
                <c:pt idx="1043">
                  <c:v>-3.8849105416666698</c:v>
                </c:pt>
                <c:pt idx="1044">
                  <c:v>-3.8835218333333299</c:v>
                </c:pt>
                <c:pt idx="1045">
                  <c:v>-3.8821331250000002</c:v>
                </c:pt>
                <c:pt idx="1046">
                  <c:v>-3.88074441666667</c:v>
                </c:pt>
                <c:pt idx="1047">
                  <c:v>-3.8793557083333301</c:v>
                </c:pt>
                <c:pt idx="1048">
                  <c:v>-3.8779669999999999</c:v>
                </c:pt>
                <c:pt idx="1049">
                  <c:v>-3.8765782916666698</c:v>
                </c:pt>
                <c:pt idx="1050">
                  <c:v>-3.8751895833333299</c:v>
                </c:pt>
                <c:pt idx="1051">
                  <c:v>-3.8738008750000001</c:v>
                </c:pt>
                <c:pt idx="1052">
                  <c:v>-3.87241216666667</c:v>
                </c:pt>
                <c:pt idx="1053">
                  <c:v>-3.8710234583333301</c:v>
                </c:pt>
                <c:pt idx="1054">
                  <c:v>-3.8696347499999999</c:v>
                </c:pt>
                <c:pt idx="1055">
                  <c:v>-3.8682460416666702</c:v>
                </c:pt>
                <c:pt idx="1056">
                  <c:v>-3.8668573333333298</c:v>
                </c:pt>
                <c:pt idx="1057">
                  <c:v>-3.8654686250000001</c:v>
                </c:pt>
                <c:pt idx="1058">
                  <c:v>-3.8640799166666699</c:v>
                </c:pt>
                <c:pt idx="1059">
                  <c:v>-3.86269120833333</c:v>
                </c:pt>
                <c:pt idx="1060">
                  <c:v>-3.8613024999999999</c:v>
                </c:pt>
                <c:pt idx="1061">
                  <c:v>-3.8599137916666701</c:v>
                </c:pt>
                <c:pt idx="1062">
                  <c:v>-3.8585250833333302</c:v>
                </c:pt>
                <c:pt idx="1063">
                  <c:v>-3.8571363750000001</c:v>
                </c:pt>
                <c:pt idx="1064">
                  <c:v>-3.8557476666666699</c:v>
                </c:pt>
                <c:pt idx="1065">
                  <c:v>-3.85435895833333</c:v>
                </c:pt>
                <c:pt idx="1066">
                  <c:v>-3.8529702499999998</c:v>
                </c:pt>
                <c:pt idx="1067">
                  <c:v>-3.8515815416666701</c:v>
                </c:pt>
                <c:pt idx="1068">
                  <c:v>-3.8501928333333302</c:v>
                </c:pt>
                <c:pt idx="1069">
                  <c:v>-3.848804125</c:v>
                </c:pt>
                <c:pt idx="1070">
                  <c:v>-3.8474154166666699</c:v>
                </c:pt>
                <c:pt idx="1071">
                  <c:v>-3.8460267083333299</c:v>
                </c:pt>
                <c:pt idx="1072">
                  <c:v>-3.8446379999999998</c:v>
                </c:pt>
                <c:pt idx="1073">
                  <c:v>-3.8432492916666701</c:v>
                </c:pt>
                <c:pt idx="1074">
                  <c:v>-3.8418605833333301</c:v>
                </c:pt>
                <c:pt idx="1075">
                  <c:v>-3.840471875</c:v>
                </c:pt>
                <c:pt idx="1076">
                  <c:v>-3.8390831666666698</c:v>
                </c:pt>
                <c:pt idx="1077">
                  <c:v>-3.8376944583333299</c:v>
                </c:pt>
                <c:pt idx="1078">
                  <c:v>-3.8363057500000002</c:v>
                </c:pt>
                <c:pt idx="1079">
                  <c:v>-3.83491704166667</c:v>
                </c:pt>
                <c:pt idx="1080">
                  <c:v>-3.8335283333333301</c:v>
                </c:pt>
                <c:pt idx="1081">
                  <c:v>-3.8321396249999999</c:v>
                </c:pt>
                <c:pt idx="1082">
                  <c:v>-3.8307509166666698</c:v>
                </c:pt>
                <c:pt idx="1083">
                  <c:v>-3.8293622083333299</c:v>
                </c:pt>
                <c:pt idx="1084">
                  <c:v>-3.8279735000000001</c:v>
                </c:pt>
                <c:pt idx="1085">
                  <c:v>-3.82658479166667</c:v>
                </c:pt>
                <c:pt idx="1086">
                  <c:v>-3.8251960833333301</c:v>
                </c:pt>
                <c:pt idx="1087">
                  <c:v>-3.8238073749999999</c:v>
                </c:pt>
                <c:pt idx="1088">
                  <c:v>-3.8224186666666702</c:v>
                </c:pt>
                <c:pt idx="1089">
                  <c:v>-3.8210299583333298</c:v>
                </c:pt>
                <c:pt idx="1090">
                  <c:v>-3.8196412500000001</c:v>
                </c:pt>
                <c:pt idx="1091">
                  <c:v>-3.8182525416666699</c:v>
                </c:pt>
                <c:pt idx="1092">
                  <c:v>-3.81686383333333</c:v>
                </c:pt>
                <c:pt idx="1093">
                  <c:v>-3.8154751249999999</c:v>
                </c:pt>
                <c:pt idx="1094">
                  <c:v>-3.8140864166666701</c:v>
                </c:pt>
                <c:pt idx="1095">
                  <c:v>-3.8126977083333302</c:v>
                </c:pt>
                <c:pt idx="1096">
                  <c:v>-3.8113090000000001</c:v>
                </c:pt>
                <c:pt idx="1097">
                  <c:v>-3.8099202916666699</c:v>
                </c:pt>
                <c:pt idx="1098">
                  <c:v>-3.80853158333333</c:v>
                </c:pt>
                <c:pt idx="1099">
                  <c:v>-3.8071428749999998</c:v>
                </c:pt>
                <c:pt idx="1100">
                  <c:v>-3.8057541666666701</c:v>
                </c:pt>
                <c:pt idx="1101">
                  <c:v>-3.8043654583333302</c:v>
                </c:pt>
                <c:pt idx="1102">
                  <c:v>-3.80297675</c:v>
                </c:pt>
                <c:pt idx="1103">
                  <c:v>-3.8015880416666699</c:v>
                </c:pt>
                <c:pt idx="1104">
                  <c:v>-3.8001993333333299</c:v>
                </c:pt>
                <c:pt idx="1105">
                  <c:v>-3.7988106250000002</c:v>
                </c:pt>
                <c:pt idx="1106">
                  <c:v>-3.7974219166666701</c:v>
                </c:pt>
                <c:pt idx="1107">
                  <c:v>-3.7960332083333301</c:v>
                </c:pt>
                <c:pt idx="1108">
                  <c:v>-3.7946445</c:v>
                </c:pt>
                <c:pt idx="1109">
                  <c:v>-3.7932557916666698</c:v>
                </c:pt>
                <c:pt idx="1110">
                  <c:v>-3.7918670833333299</c:v>
                </c:pt>
                <c:pt idx="1111">
                  <c:v>-3.7904783750000002</c:v>
                </c:pt>
                <c:pt idx="1112">
                  <c:v>-3.78908966666667</c:v>
                </c:pt>
                <c:pt idx="1113">
                  <c:v>-3.7877009583333301</c:v>
                </c:pt>
                <c:pt idx="1114">
                  <c:v>-3.7863122499999999</c:v>
                </c:pt>
                <c:pt idx="1115">
                  <c:v>-3.7849235416666702</c:v>
                </c:pt>
                <c:pt idx="1116">
                  <c:v>-3.7835348333333298</c:v>
                </c:pt>
                <c:pt idx="1117">
                  <c:v>-3.7821461250000001</c:v>
                </c:pt>
                <c:pt idx="1118">
                  <c:v>-3.78075741666667</c:v>
                </c:pt>
                <c:pt idx="1119">
                  <c:v>-3.7793687083333301</c:v>
                </c:pt>
                <c:pt idx="1120">
                  <c:v>-3.7779799999999999</c:v>
                </c:pt>
                <c:pt idx="1121">
                  <c:v>-3.7765912916666702</c:v>
                </c:pt>
                <c:pt idx="1122">
                  <c:v>-3.7752025833333298</c:v>
                </c:pt>
                <c:pt idx="1123">
                  <c:v>-3.7738138750000001</c:v>
                </c:pt>
                <c:pt idx="1124">
                  <c:v>-3.7724251666666699</c:v>
                </c:pt>
                <c:pt idx="1125">
                  <c:v>-3.77103645833333</c:v>
                </c:pt>
                <c:pt idx="1126">
                  <c:v>-3.7696477499999999</c:v>
                </c:pt>
                <c:pt idx="1127">
                  <c:v>-3.7682590416666701</c:v>
                </c:pt>
                <c:pt idx="1128">
                  <c:v>-3.7668703333333302</c:v>
                </c:pt>
                <c:pt idx="1129">
                  <c:v>-3.7654816250000001</c:v>
                </c:pt>
                <c:pt idx="1130">
                  <c:v>-3.7640929166666699</c:v>
                </c:pt>
                <c:pt idx="1131">
                  <c:v>-3.76270420833333</c:v>
                </c:pt>
                <c:pt idx="1132">
                  <c:v>-3.7613154999999998</c:v>
                </c:pt>
                <c:pt idx="1133">
                  <c:v>-3.7599267916666701</c:v>
                </c:pt>
                <c:pt idx="1134">
                  <c:v>-3.7585380833333302</c:v>
                </c:pt>
                <c:pt idx="1135">
                  <c:v>-3.757149375</c:v>
                </c:pt>
                <c:pt idx="1136">
                  <c:v>-3.7557606666666699</c:v>
                </c:pt>
                <c:pt idx="1137">
                  <c:v>-3.7543719583333299</c:v>
                </c:pt>
                <c:pt idx="1138">
                  <c:v>-3.7529832500000002</c:v>
                </c:pt>
                <c:pt idx="1139">
                  <c:v>-3.7515945416666701</c:v>
                </c:pt>
                <c:pt idx="1140">
                  <c:v>-3.7502058333333301</c:v>
                </c:pt>
                <c:pt idx="1141">
                  <c:v>-3.748817125</c:v>
                </c:pt>
                <c:pt idx="1142">
                  <c:v>-3.7474284166666698</c:v>
                </c:pt>
                <c:pt idx="1143">
                  <c:v>-3.7460397083333299</c:v>
                </c:pt>
                <c:pt idx="1144">
                  <c:v>-3.7446510000000002</c:v>
                </c:pt>
                <c:pt idx="1145">
                  <c:v>-3.74326229166667</c:v>
                </c:pt>
                <c:pt idx="1146">
                  <c:v>-3.7418735833333301</c:v>
                </c:pt>
                <c:pt idx="1147">
                  <c:v>-3.7404848749999999</c:v>
                </c:pt>
                <c:pt idx="1148">
                  <c:v>-3.7390961666666702</c:v>
                </c:pt>
                <c:pt idx="1149">
                  <c:v>-3.7377074583333298</c:v>
                </c:pt>
                <c:pt idx="1150">
                  <c:v>-3.7363187500000001</c:v>
                </c:pt>
                <c:pt idx="1151">
                  <c:v>-3.73493004166667</c:v>
                </c:pt>
                <c:pt idx="1152">
                  <c:v>-3.73354133333333</c:v>
                </c:pt>
                <c:pt idx="1153">
                  <c:v>-3.7321526249999999</c:v>
                </c:pt>
                <c:pt idx="1154">
                  <c:v>-3.7307639166666702</c:v>
                </c:pt>
                <c:pt idx="1155">
                  <c:v>-3.7293752083333298</c:v>
                </c:pt>
                <c:pt idx="1156">
                  <c:v>-3.7279865000000001</c:v>
                </c:pt>
                <c:pt idx="1157">
                  <c:v>-3.7265977916666699</c:v>
                </c:pt>
                <c:pt idx="1158">
                  <c:v>-3.72520908333333</c:v>
                </c:pt>
                <c:pt idx="1159">
                  <c:v>-3.7238203749999998</c:v>
                </c:pt>
                <c:pt idx="1160">
                  <c:v>-3.7224316666666701</c:v>
                </c:pt>
                <c:pt idx="1161">
                  <c:v>-3.7210429583333302</c:v>
                </c:pt>
                <c:pt idx="1162">
                  <c:v>-3.7196542500000001</c:v>
                </c:pt>
                <c:pt idx="1163">
                  <c:v>-3.7182655416666699</c:v>
                </c:pt>
                <c:pt idx="1164">
                  <c:v>-3.71687683333333</c:v>
                </c:pt>
                <c:pt idx="1165">
                  <c:v>-3.7154881249999998</c:v>
                </c:pt>
                <c:pt idx="1166">
                  <c:v>-3.7140994166666701</c:v>
                </c:pt>
                <c:pt idx="1167">
                  <c:v>-3.7127107083333302</c:v>
                </c:pt>
                <c:pt idx="1168">
                  <c:v>-3.711322</c:v>
                </c:pt>
                <c:pt idx="1169">
                  <c:v>-3.7099332916666699</c:v>
                </c:pt>
                <c:pt idx="1170">
                  <c:v>-3.7085445833333299</c:v>
                </c:pt>
                <c:pt idx="1171">
                  <c:v>-3.7071558750000002</c:v>
                </c:pt>
                <c:pt idx="1172">
                  <c:v>-3.7057671666666701</c:v>
                </c:pt>
                <c:pt idx="1173">
                  <c:v>-3.7043784583333301</c:v>
                </c:pt>
                <c:pt idx="1174">
                  <c:v>-3.70298975</c:v>
                </c:pt>
                <c:pt idx="1175">
                  <c:v>-3.7016010416666698</c:v>
                </c:pt>
                <c:pt idx="1176">
                  <c:v>-3.7002123333333299</c:v>
                </c:pt>
                <c:pt idx="1177">
                  <c:v>-3.6988236250000002</c:v>
                </c:pt>
                <c:pt idx="1178">
                  <c:v>-3.69743491666667</c:v>
                </c:pt>
                <c:pt idx="1179">
                  <c:v>-3.6960462083333301</c:v>
                </c:pt>
                <c:pt idx="1180">
                  <c:v>-3.6946574999999999</c:v>
                </c:pt>
                <c:pt idx="1181">
                  <c:v>-3.6932687916666702</c:v>
                </c:pt>
                <c:pt idx="1182">
                  <c:v>-3.6918800833333298</c:v>
                </c:pt>
                <c:pt idx="1183">
                  <c:v>-3.6904913750000001</c:v>
                </c:pt>
                <c:pt idx="1184">
                  <c:v>-3.68910266666667</c:v>
                </c:pt>
                <c:pt idx="1185">
                  <c:v>-3.68771395833333</c:v>
                </c:pt>
                <c:pt idx="1186">
                  <c:v>-3.6863252499999999</c:v>
                </c:pt>
                <c:pt idx="1187">
                  <c:v>-3.6849365416666702</c:v>
                </c:pt>
                <c:pt idx="1188">
                  <c:v>-3.6835478333333298</c:v>
                </c:pt>
                <c:pt idx="1189">
                  <c:v>-3.6821591250000001</c:v>
                </c:pt>
                <c:pt idx="1190">
                  <c:v>-3.6807704166666699</c:v>
                </c:pt>
                <c:pt idx="1191">
                  <c:v>-3.67938170833333</c:v>
                </c:pt>
                <c:pt idx="1192">
                  <c:v>-3.6779929999999998</c:v>
                </c:pt>
                <c:pt idx="1193">
                  <c:v>-3.6766042916666701</c:v>
                </c:pt>
                <c:pt idx="1194">
                  <c:v>-3.6752155833333302</c:v>
                </c:pt>
                <c:pt idx="1195">
                  <c:v>-3.673826875</c:v>
                </c:pt>
                <c:pt idx="1196">
                  <c:v>-3.6724381666666699</c:v>
                </c:pt>
                <c:pt idx="1197">
                  <c:v>-3.67104945833333</c:v>
                </c:pt>
                <c:pt idx="1198">
                  <c:v>-3.6696607499999998</c:v>
                </c:pt>
                <c:pt idx="1199">
                  <c:v>-3.6682720416666701</c:v>
                </c:pt>
                <c:pt idx="1200">
                  <c:v>-3.6668833333333302</c:v>
                </c:pt>
                <c:pt idx="1201">
                  <c:v>-3.665494625</c:v>
                </c:pt>
                <c:pt idx="1202">
                  <c:v>-3.6641059166666698</c:v>
                </c:pt>
                <c:pt idx="1203">
                  <c:v>-3.6627172083333299</c:v>
                </c:pt>
                <c:pt idx="1204">
                  <c:v>-3.6613285000000002</c:v>
                </c:pt>
                <c:pt idx="1205">
                  <c:v>-3.6599397916666701</c:v>
                </c:pt>
                <c:pt idx="1206">
                  <c:v>-3.6585510833333301</c:v>
                </c:pt>
                <c:pt idx="1207">
                  <c:v>-3.657162375</c:v>
                </c:pt>
                <c:pt idx="1208">
                  <c:v>-3.6557736666666698</c:v>
                </c:pt>
                <c:pt idx="1209">
                  <c:v>-3.6543849583333299</c:v>
                </c:pt>
                <c:pt idx="1210">
                  <c:v>-3.6529962500000002</c:v>
                </c:pt>
                <c:pt idx="1211">
                  <c:v>-3.65160754166667</c:v>
                </c:pt>
                <c:pt idx="1212">
                  <c:v>-3.6502188333333301</c:v>
                </c:pt>
                <c:pt idx="1213">
                  <c:v>-3.6488301249999999</c:v>
                </c:pt>
                <c:pt idx="1214">
                  <c:v>-3.6474414166666702</c:v>
                </c:pt>
                <c:pt idx="1215">
                  <c:v>-3.6460527083333298</c:v>
                </c:pt>
                <c:pt idx="1216">
                  <c:v>-3.6446640000000001</c:v>
                </c:pt>
                <c:pt idx="1217">
                  <c:v>-3.64327529166667</c:v>
                </c:pt>
                <c:pt idx="1218">
                  <c:v>-3.64188658333333</c:v>
                </c:pt>
                <c:pt idx="1219">
                  <c:v>-3.6404978749999999</c:v>
                </c:pt>
                <c:pt idx="1220">
                  <c:v>-3.6391091666666702</c:v>
                </c:pt>
                <c:pt idx="1221">
                  <c:v>-3.6377204583333298</c:v>
                </c:pt>
                <c:pt idx="1222">
                  <c:v>-3.6363317500000001</c:v>
                </c:pt>
                <c:pt idx="1223">
                  <c:v>-3.6349430416666699</c:v>
                </c:pt>
                <c:pt idx="1224">
                  <c:v>-3.63355433333333</c:v>
                </c:pt>
                <c:pt idx="1225">
                  <c:v>-3.6321656249999998</c:v>
                </c:pt>
                <c:pt idx="1226">
                  <c:v>-3.6307769166666701</c:v>
                </c:pt>
                <c:pt idx="1227">
                  <c:v>-3.6293882083333302</c:v>
                </c:pt>
                <c:pt idx="1228">
                  <c:v>-3.6279995</c:v>
                </c:pt>
                <c:pt idx="1229">
                  <c:v>-3.6266107916666699</c:v>
                </c:pt>
                <c:pt idx="1230">
                  <c:v>-3.62522208333333</c:v>
                </c:pt>
                <c:pt idx="1231">
                  <c:v>-3.6238333749999998</c:v>
                </c:pt>
                <c:pt idx="1232">
                  <c:v>-3.6224446666666701</c:v>
                </c:pt>
                <c:pt idx="1233">
                  <c:v>-3.6210559583333302</c:v>
                </c:pt>
                <c:pt idx="1234">
                  <c:v>-3.61966725</c:v>
                </c:pt>
                <c:pt idx="1235">
                  <c:v>-3.6182785416666698</c:v>
                </c:pt>
                <c:pt idx="1236">
                  <c:v>-3.6168898333333299</c:v>
                </c:pt>
                <c:pt idx="1237">
                  <c:v>-3.6155011250000002</c:v>
                </c:pt>
                <c:pt idx="1238">
                  <c:v>-3.61411241666667</c:v>
                </c:pt>
                <c:pt idx="1239">
                  <c:v>-3.6127237083333301</c:v>
                </c:pt>
                <c:pt idx="1240">
                  <c:v>-3.611335</c:v>
                </c:pt>
                <c:pt idx="1241">
                  <c:v>-3.6099462916666698</c:v>
                </c:pt>
                <c:pt idx="1242">
                  <c:v>-3.6085575833333299</c:v>
                </c:pt>
                <c:pt idx="1243">
                  <c:v>-3.6071688750000002</c:v>
                </c:pt>
                <c:pt idx="1244">
                  <c:v>-3.60578016666667</c:v>
                </c:pt>
                <c:pt idx="1245">
                  <c:v>-3.6043914583333301</c:v>
                </c:pt>
                <c:pt idx="1246">
                  <c:v>-3.6030027499999999</c:v>
                </c:pt>
                <c:pt idx="1247">
                  <c:v>-3.6016140416666702</c:v>
                </c:pt>
                <c:pt idx="1248">
                  <c:v>-3.6002253333333298</c:v>
                </c:pt>
                <c:pt idx="1249">
                  <c:v>-3.5988366250000001</c:v>
                </c:pt>
                <c:pt idx="1250">
                  <c:v>-3.59744791666667</c:v>
                </c:pt>
                <c:pt idx="1251">
                  <c:v>-3.59605920833333</c:v>
                </c:pt>
                <c:pt idx="1252">
                  <c:v>-3.5946704999999999</c:v>
                </c:pt>
                <c:pt idx="1253">
                  <c:v>-3.5932817916666702</c:v>
                </c:pt>
                <c:pt idx="1254">
                  <c:v>-3.5918930833333298</c:v>
                </c:pt>
                <c:pt idx="1255">
                  <c:v>-3.5905043750000001</c:v>
                </c:pt>
                <c:pt idx="1256">
                  <c:v>-3.5891156666666699</c:v>
                </c:pt>
                <c:pt idx="1257">
                  <c:v>-3.58772695833333</c:v>
                </c:pt>
                <c:pt idx="1258">
                  <c:v>-3.5863382499999998</c:v>
                </c:pt>
                <c:pt idx="1259">
                  <c:v>-3.5849495416666701</c:v>
                </c:pt>
                <c:pt idx="1260">
                  <c:v>-3.5835608333333302</c:v>
                </c:pt>
                <c:pt idx="1261">
                  <c:v>-3.582172125</c:v>
                </c:pt>
                <c:pt idx="1262">
                  <c:v>-3.5807834166666699</c:v>
                </c:pt>
                <c:pt idx="1263">
                  <c:v>-3.57939470833333</c:v>
                </c:pt>
                <c:pt idx="1264">
                  <c:v>-3.5780059999999998</c:v>
                </c:pt>
                <c:pt idx="1265">
                  <c:v>-3.5766172916666701</c:v>
                </c:pt>
                <c:pt idx="1266">
                  <c:v>-3.5752285833333302</c:v>
                </c:pt>
                <c:pt idx="1267">
                  <c:v>-3.573839875</c:v>
                </c:pt>
                <c:pt idx="1268">
                  <c:v>-3.5724511666666698</c:v>
                </c:pt>
                <c:pt idx="1269">
                  <c:v>-3.5710624583333299</c:v>
                </c:pt>
                <c:pt idx="1270">
                  <c:v>-3.5696737500000002</c:v>
                </c:pt>
                <c:pt idx="1271">
                  <c:v>-3.56828504166667</c:v>
                </c:pt>
                <c:pt idx="1272">
                  <c:v>-3.5668963333333301</c:v>
                </c:pt>
                <c:pt idx="1273">
                  <c:v>-3.565507625</c:v>
                </c:pt>
                <c:pt idx="1274">
                  <c:v>-3.5641189166666698</c:v>
                </c:pt>
                <c:pt idx="1275">
                  <c:v>-3.5627302083333299</c:v>
                </c:pt>
                <c:pt idx="1276">
                  <c:v>-3.5613415000000002</c:v>
                </c:pt>
                <c:pt idx="1277">
                  <c:v>-3.55995279166667</c:v>
                </c:pt>
                <c:pt idx="1278">
                  <c:v>-3.5585640833333301</c:v>
                </c:pt>
                <c:pt idx="1279">
                  <c:v>-3.5571753749999999</c:v>
                </c:pt>
                <c:pt idx="1280">
                  <c:v>-3.5557866666666702</c:v>
                </c:pt>
                <c:pt idx="1281">
                  <c:v>-3.5543979583333298</c:v>
                </c:pt>
                <c:pt idx="1282">
                  <c:v>-3.5530092500000001</c:v>
                </c:pt>
                <c:pt idx="1283">
                  <c:v>-3.55162054166667</c:v>
                </c:pt>
                <c:pt idx="1284">
                  <c:v>-3.55023183333333</c:v>
                </c:pt>
                <c:pt idx="1285">
                  <c:v>-3.5488431249999999</c:v>
                </c:pt>
                <c:pt idx="1286">
                  <c:v>-3.5474544166666702</c:v>
                </c:pt>
                <c:pt idx="1287">
                  <c:v>-3.5460657083333298</c:v>
                </c:pt>
                <c:pt idx="1288">
                  <c:v>-3.5446770000000001</c:v>
                </c:pt>
                <c:pt idx="1289">
                  <c:v>-3.5432882916666699</c:v>
                </c:pt>
                <c:pt idx="1290">
                  <c:v>-3.54189958333333</c:v>
                </c:pt>
                <c:pt idx="1291">
                  <c:v>-3.5405108749999998</c:v>
                </c:pt>
                <c:pt idx="1292">
                  <c:v>-3.5391221666666701</c:v>
                </c:pt>
                <c:pt idx="1293">
                  <c:v>-3.5377334583333302</c:v>
                </c:pt>
                <c:pt idx="1294">
                  <c:v>-3.53634475</c:v>
                </c:pt>
                <c:pt idx="1295">
                  <c:v>-3.5349560416666699</c:v>
                </c:pt>
                <c:pt idx="1296">
                  <c:v>-3.53356733333333</c:v>
                </c:pt>
                <c:pt idx="1297">
                  <c:v>-3.5321786249999998</c:v>
                </c:pt>
                <c:pt idx="1298">
                  <c:v>-3.5307899166666701</c:v>
                </c:pt>
                <c:pt idx="1299">
                  <c:v>-3.5294012083333302</c:v>
                </c:pt>
                <c:pt idx="1300">
                  <c:v>-3.5280125</c:v>
                </c:pt>
                <c:pt idx="1301">
                  <c:v>-3.5266237916666698</c:v>
                </c:pt>
                <c:pt idx="1302">
                  <c:v>-3.5252350833333299</c:v>
                </c:pt>
                <c:pt idx="1303">
                  <c:v>-3.5238463750000002</c:v>
                </c:pt>
                <c:pt idx="1304">
                  <c:v>-3.52245766666667</c:v>
                </c:pt>
                <c:pt idx="1305">
                  <c:v>-3.5210689583333301</c:v>
                </c:pt>
                <c:pt idx="1306">
                  <c:v>-3.51968025</c:v>
                </c:pt>
                <c:pt idx="1307">
                  <c:v>-3.5182915416666698</c:v>
                </c:pt>
                <c:pt idx="1308">
                  <c:v>-3.5169028333333299</c:v>
                </c:pt>
                <c:pt idx="1309">
                  <c:v>-3.5155141250000002</c:v>
                </c:pt>
                <c:pt idx="1310">
                  <c:v>-3.51412541666667</c:v>
                </c:pt>
                <c:pt idx="1311">
                  <c:v>-3.5127367083333301</c:v>
                </c:pt>
                <c:pt idx="1312">
                  <c:v>-3.5113479999999999</c:v>
                </c:pt>
                <c:pt idx="1313">
                  <c:v>-3.5099592916666702</c:v>
                </c:pt>
                <c:pt idx="1314">
                  <c:v>-3.5085705833333298</c:v>
                </c:pt>
                <c:pt idx="1315">
                  <c:v>-3.5071818750000001</c:v>
                </c:pt>
                <c:pt idx="1316">
                  <c:v>-3.50579316666667</c:v>
                </c:pt>
                <c:pt idx="1317">
                  <c:v>-3.50440445833333</c:v>
                </c:pt>
                <c:pt idx="1318">
                  <c:v>-3.5030157499999999</c:v>
                </c:pt>
                <c:pt idx="1319">
                  <c:v>-3.5016270416666702</c:v>
                </c:pt>
                <c:pt idx="1320">
                  <c:v>-3.5002383333333298</c:v>
                </c:pt>
                <c:pt idx="1321">
                  <c:v>-3.4988496250000001</c:v>
                </c:pt>
                <c:pt idx="1322">
                  <c:v>-3.4974609166666699</c:v>
                </c:pt>
                <c:pt idx="1323">
                  <c:v>-3.49607220833333</c:v>
                </c:pt>
                <c:pt idx="1324">
                  <c:v>-3.4946834999999998</c:v>
                </c:pt>
                <c:pt idx="1325">
                  <c:v>-3.4932947916666701</c:v>
                </c:pt>
                <c:pt idx="1326">
                  <c:v>-3.4919060833333302</c:v>
                </c:pt>
                <c:pt idx="1327">
                  <c:v>-3.490517375</c:v>
                </c:pt>
                <c:pt idx="1328">
                  <c:v>-3.4891286666666699</c:v>
                </c:pt>
                <c:pt idx="1329">
                  <c:v>-3.4877399583333299</c:v>
                </c:pt>
                <c:pt idx="1330">
                  <c:v>-3.4863512499999998</c:v>
                </c:pt>
                <c:pt idx="1331">
                  <c:v>-3.4849625416666701</c:v>
                </c:pt>
                <c:pt idx="1332">
                  <c:v>-3.4835738333333301</c:v>
                </c:pt>
                <c:pt idx="1333">
                  <c:v>-3.482185125</c:v>
                </c:pt>
                <c:pt idx="1334">
                  <c:v>-3.4807964166666698</c:v>
                </c:pt>
                <c:pt idx="1335">
                  <c:v>-3.4794077083333299</c:v>
                </c:pt>
                <c:pt idx="1336">
                  <c:v>-3.4780190000000002</c:v>
                </c:pt>
                <c:pt idx="1337">
                  <c:v>-3.47663029166667</c:v>
                </c:pt>
                <c:pt idx="1338">
                  <c:v>-3.4752415833333301</c:v>
                </c:pt>
                <c:pt idx="1339">
                  <c:v>-3.473852875</c:v>
                </c:pt>
                <c:pt idx="1340">
                  <c:v>-3.4724641666666698</c:v>
                </c:pt>
                <c:pt idx="1341">
                  <c:v>-3.4710754583333299</c:v>
                </c:pt>
                <c:pt idx="1342">
                  <c:v>-3.4696867500000002</c:v>
                </c:pt>
                <c:pt idx="1343">
                  <c:v>-3.46829804166667</c:v>
                </c:pt>
                <c:pt idx="1344">
                  <c:v>-3.4669093333333301</c:v>
                </c:pt>
                <c:pt idx="1345">
                  <c:v>-3.4655206249999999</c:v>
                </c:pt>
                <c:pt idx="1346">
                  <c:v>-3.4641319166666702</c:v>
                </c:pt>
                <c:pt idx="1347">
                  <c:v>-3.4627432083333298</c:v>
                </c:pt>
                <c:pt idx="1348">
                  <c:v>-3.4613545000000001</c:v>
                </c:pt>
                <c:pt idx="1349">
                  <c:v>-3.45996579166667</c:v>
                </c:pt>
                <c:pt idx="1350">
                  <c:v>-3.45857708333333</c:v>
                </c:pt>
                <c:pt idx="1351">
                  <c:v>-3.4571883749999999</c:v>
                </c:pt>
                <c:pt idx="1352">
                  <c:v>-3.4557996666666702</c:v>
                </c:pt>
                <c:pt idx="1353">
                  <c:v>-3.4544109583333298</c:v>
                </c:pt>
                <c:pt idx="1354">
                  <c:v>-3.4530222500000001</c:v>
                </c:pt>
                <c:pt idx="1355">
                  <c:v>-3.4516335416666699</c:v>
                </c:pt>
                <c:pt idx="1356">
                  <c:v>-3.45024483333333</c:v>
                </c:pt>
                <c:pt idx="1357">
                  <c:v>-3.4488561249999998</c:v>
                </c:pt>
                <c:pt idx="1358">
                  <c:v>-3.4474674166666701</c:v>
                </c:pt>
                <c:pt idx="1359">
                  <c:v>-3.4460787083333302</c:v>
                </c:pt>
                <c:pt idx="1360">
                  <c:v>-3.44469</c:v>
                </c:pt>
                <c:pt idx="1361">
                  <c:v>-3.4433012916666699</c:v>
                </c:pt>
                <c:pt idx="1362">
                  <c:v>-3.4419125833333299</c:v>
                </c:pt>
                <c:pt idx="1363">
                  <c:v>-3.4405238749999998</c:v>
                </c:pt>
                <c:pt idx="1364">
                  <c:v>-3.4391351666666701</c:v>
                </c:pt>
                <c:pt idx="1365">
                  <c:v>-3.4377464583333301</c:v>
                </c:pt>
                <c:pt idx="1366">
                  <c:v>-3.43635775</c:v>
                </c:pt>
                <c:pt idx="1367">
                  <c:v>-3.4349690416666698</c:v>
                </c:pt>
                <c:pt idx="1368">
                  <c:v>-3.4335803333333299</c:v>
                </c:pt>
                <c:pt idx="1369">
                  <c:v>-3.4321916250000002</c:v>
                </c:pt>
                <c:pt idx="1370">
                  <c:v>-3.43080291666667</c:v>
                </c:pt>
                <c:pt idx="1371">
                  <c:v>-3.4294142083333301</c:v>
                </c:pt>
                <c:pt idx="1372">
                  <c:v>-3.4280254999999999</c:v>
                </c:pt>
                <c:pt idx="1373">
                  <c:v>-3.4266367916666698</c:v>
                </c:pt>
                <c:pt idx="1374">
                  <c:v>-3.4252480833333299</c:v>
                </c:pt>
                <c:pt idx="1375">
                  <c:v>-3.4238593750000001</c:v>
                </c:pt>
                <c:pt idx="1376">
                  <c:v>-3.42247066666667</c:v>
                </c:pt>
                <c:pt idx="1377">
                  <c:v>-3.4210819583333301</c:v>
                </c:pt>
                <c:pt idx="1378">
                  <c:v>-3.4196932499999999</c:v>
                </c:pt>
                <c:pt idx="1379">
                  <c:v>-3.4183045416666702</c:v>
                </c:pt>
                <c:pt idx="1380">
                  <c:v>-3.4169158333333298</c:v>
                </c:pt>
                <c:pt idx="1381">
                  <c:v>-3.4155271250000001</c:v>
                </c:pt>
                <c:pt idx="1382">
                  <c:v>-3.41413841666667</c:v>
                </c:pt>
                <c:pt idx="1383">
                  <c:v>-3.41274970833333</c:v>
                </c:pt>
                <c:pt idx="1384">
                  <c:v>-3.4113609999999999</c:v>
                </c:pt>
                <c:pt idx="1385">
                  <c:v>-3.4099722916666702</c:v>
                </c:pt>
                <c:pt idx="1386">
                  <c:v>-3.4085835833333298</c:v>
                </c:pt>
                <c:pt idx="1387">
                  <c:v>-3.4071948750000001</c:v>
                </c:pt>
                <c:pt idx="1388">
                  <c:v>-3.4058061666666699</c:v>
                </c:pt>
                <c:pt idx="1389">
                  <c:v>-3.40441745833333</c:v>
                </c:pt>
                <c:pt idx="1390">
                  <c:v>-3.4030287499999998</c:v>
                </c:pt>
                <c:pt idx="1391">
                  <c:v>-3.4016400416666701</c:v>
                </c:pt>
                <c:pt idx="1392">
                  <c:v>-3.4002513333333302</c:v>
                </c:pt>
                <c:pt idx="1393">
                  <c:v>-3.398862625</c:v>
                </c:pt>
                <c:pt idx="1394">
                  <c:v>-3.3974739166666699</c:v>
                </c:pt>
                <c:pt idx="1395">
                  <c:v>-3.3960852083333299</c:v>
                </c:pt>
                <c:pt idx="1396">
                  <c:v>-3.3946964999999998</c:v>
                </c:pt>
                <c:pt idx="1397">
                  <c:v>-3.3933077916666701</c:v>
                </c:pt>
                <c:pt idx="1398">
                  <c:v>-3.3919190833333301</c:v>
                </c:pt>
                <c:pt idx="1399">
                  <c:v>-3.390530375</c:v>
                </c:pt>
                <c:pt idx="1400">
                  <c:v>-3.3891416666666698</c:v>
                </c:pt>
                <c:pt idx="1401">
                  <c:v>-3.3877529583333299</c:v>
                </c:pt>
                <c:pt idx="1402">
                  <c:v>-3.3863642500000002</c:v>
                </c:pt>
                <c:pt idx="1403">
                  <c:v>-3.38497554166667</c:v>
                </c:pt>
                <c:pt idx="1404">
                  <c:v>-3.3835868333333301</c:v>
                </c:pt>
                <c:pt idx="1405">
                  <c:v>-3.3821981249999999</c:v>
                </c:pt>
                <c:pt idx="1406">
                  <c:v>-3.3808094166666698</c:v>
                </c:pt>
                <c:pt idx="1407">
                  <c:v>-3.3794207083333299</c:v>
                </c:pt>
                <c:pt idx="1408">
                  <c:v>-3.3780320000000001</c:v>
                </c:pt>
                <c:pt idx="1409">
                  <c:v>-3.37664329166667</c:v>
                </c:pt>
                <c:pt idx="1410">
                  <c:v>-3.3752545833333301</c:v>
                </c:pt>
                <c:pt idx="1411">
                  <c:v>-3.3738658749999999</c:v>
                </c:pt>
                <c:pt idx="1412">
                  <c:v>-3.3724771666666702</c:v>
                </c:pt>
                <c:pt idx="1413">
                  <c:v>-3.3710884583333298</c:v>
                </c:pt>
                <c:pt idx="1414">
                  <c:v>-3.3696997500000001</c:v>
                </c:pt>
                <c:pt idx="1415">
                  <c:v>-3.3683110416666699</c:v>
                </c:pt>
                <c:pt idx="1416">
                  <c:v>-3.36692233333333</c:v>
                </c:pt>
                <c:pt idx="1417">
                  <c:v>-3.3655336249999999</c:v>
                </c:pt>
                <c:pt idx="1418">
                  <c:v>-3.3641449166666701</c:v>
                </c:pt>
                <c:pt idx="1419">
                  <c:v>-3.3627562083333302</c:v>
                </c:pt>
                <c:pt idx="1420">
                  <c:v>-3.3613675000000001</c:v>
                </c:pt>
                <c:pt idx="1421">
                  <c:v>-3.3599787916666699</c:v>
                </c:pt>
                <c:pt idx="1422">
                  <c:v>-3.35859008333333</c:v>
                </c:pt>
                <c:pt idx="1423">
                  <c:v>-3.3572013749999998</c:v>
                </c:pt>
                <c:pt idx="1424">
                  <c:v>-3.3558126666666701</c:v>
                </c:pt>
                <c:pt idx="1425">
                  <c:v>-3.3544239583333302</c:v>
                </c:pt>
                <c:pt idx="1426">
                  <c:v>-3.35303525</c:v>
                </c:pt>
                <c:pt idx="1427">
                  <c:v>-3.3516465416666699</c:v>
                </c:pt>
                <c:pt idx="1428">
                  <c:v>-3.3502578333333299</c:v>
                </c:pt>
                <c:pt idx="1429">
                  <c:v>-3.3488691249999998</c:v>
                </c:pt>
                <c:pt idx="1430">
                  <c:v>-3.3474804166666701</c:v>
                </c:pt>
                <c:pt idx="1431">
                  <c:v>-3.3460917083333301</c:v>
                </c:pt>
                <c:pt idx="1432">
                  <c:v>-3.344703</c:v>
                </c:pt>
                <c:pt idx="1433">
                  <c:v>-3.3433142916666698</c:v>
                </c:pt>
                <c:pt idx="1434">
                  <c:v>-3.3419255833333299</c:v>
                </c:pt>
                <c:pt idx="1435">
                  <c:v>-3.3405368750000002</c:v>
                </c:pt>
                <c:pt idx="1436">
                  <c:v>-3.33914816666667</c:v>
                </c:pt>
                <c:pt idx="1437">
                  <c:v>-3.3377594583333301</c:v>
                </c:pt>
                <c:pt idx="1438">
                  <c:v>-3.3363707499999999</c:v>
                </c:pt>
                <c:pt idx="1439">
                  <c:v>-3.3349820416666698</c:v>
                </c:pt>
                <c:pt idx="1440">
                  <c:v>-3.3335933333333299</c:v>
                </c:pt>
                <c:pt idx="1441">
                  <c:v>-3.3322046250000001</c:v>
                </c:pt>
                <c:pt idx="1442">
                  <c:v>-3.33081591666667</c:v>
                </c:pt>
                <c:pt idx="1443">
                  <c:v>-3.3294272083333301</c:v>
                </c:pt>
                <c:pt idx="1444">
                  <c:v>-3.3280384999999999</c:v>
                </c:pt>
                <c:pt idx="1445">
                  <c:v>-3.3266497916666702</c:v>
                </c:pt>
                <c:pt idx="1446">
                  <c:v>-3.3252610833333298</c:v>
                </c:pt>
                <c:pt idx="1447">
                  <c:v>-3.3238723750000001</c:v>
                </c:pt>
                <c:pt idx="1448">
                  <c:v>-3.3224836666666699</c:v>
                </c:pt>
                <c:pt idx="1449">
                  <c:v>-3.32109495833333</c:v>
                </c:pt>
                <c:pt idx="1450">
                  <c:v>-3.3197062499999999</c:v>
                </c:pt>
                <c:pt idx="1451">
                  <c:v>-3.3183175416666701</c:v>
                </c:pt>
                <c:pt idx="1452">
                  <c:v>-3.3169288333333302</c:v>
                </c:pt>
                <c:pt idx="1453">
                  <c:v>-3.3155401250000001</c:v>
                </c:pt>
                <c:pt idx="1454">
                  <c:v>-3.3141514166666699</c:v>
                </c:pt>
                <c:pt idx="1455">
                  <c:v>-3.31276270833333</c:v>
                </c:pt>
                <c:pt idx="1456">
                  <c:v>-3.3113739999999998</c:v>
                </c:pt>
                <c:pt idx="1457">
                  <c:v>-3.3099852916666701</c:v>
                </c:pt>
                <c:pt idx="1458">
                  <c:v>-3.3085965833333302</c:v>
                </c:pt>
                <c:pt idx="1459">
                  <c:v>-3.307207875</c:v>
                </c:pt>
                <c:pt idx="1460">
                  <c:v>-3.3058191666666699</c:v>
                </c:pt>
                <c:pt idx="1461">
                  <c:v>-3.3044304583333299</c:v>
                </c:pt>
                <c:pt idx="1462">
                  <c:v>-3.3030417500000002</c:v>
                </c:pt>
                <c:pt idx="1463">
                  <c:v>-3.3016530416666701</c:v>
                </c:pt>
                <c:pt idx="1464">
                  <c:v>-3.3002643333333301</c:v>
                </c:pt>
                <c:pt idx="1465">
                  <c:v>-3.298875625</c:v>
                </c:pt>
                <c:pt idx="1466">
                  <c:v>-3.2974869166666698</c:v>
                </c:pt>
                <c:pt idx="1467">
                  <c:v>-3.2960982083333299</c:v>
                </c:pt>
                <c:pt idx="1468">
                  <c:v>-3.2947095000000002</c:v>
                </c:pt>
                <c:pt idx="1469">
                  <c:v>-3.29332079166667</c:v>
                </c:pt>
                <c:pt idx="1470">
                  <c:v>-3.2919320833333301</c:v>
                </c:pt>
                <c:pt idx="1471">
                  <c:v>-3.2905433749999999</c:v>
                </c:pt>
                <c:pt idx="1472">
                  <c:v>-3.2891546666666698</c:v>
                </c:pt>
                <c:pt idx="1473">
                  <c:v>-3.2877659583333299</c:v>
                </c:pt>
                <c:pt idx="1474">
                  <c:v>-3.2863772500000001</c:v>
                </c:pt>
                <c:pt idx="1475">
                  <c:v>-3.28498854166667</c:v>
                </c:pt>
                <c:pt idx="1476">
                  <c:v>-3.2835998333333301</c:v>
                </c:pt>
                <c:pt idx="1477">
                  <c:v>-3.2822111249999999</c:v>
                </c:pt>
                <c:pt idx="1478">
                  <c:v>-3.2808224166666702</c:v>
                </c:pt>
                <c:pt idx="1479">
                  <c:v>-3.2794337083333298</c:v>
                </c:pt>
                <c:pt idx="1480">
                  <c:v>-3.2780450000000001</c:v>
                </c:pt>
                <c:pt idx="1481">
                  <c:v>-3.2766562916666699</c:v>
                </c:pt>
                <c:pt idx="1482">
                  <c:v>-3.27526758333333</c:v>
                </c:pt>
                <c:pt idx="1483">
                  <c:v>-3.2738788749999999</c:v>
                </c:pt>
                <c:pt idx="1484">
                  <c:v>-3.2724901666666701</c:v>
                </c:pt>
                <c:pt idx="1485">
                  <c:v>-3.2711014583333302</c:v>
                </c:pt>
                <c:pt idx="1486">
                  <c:v>-3.2697127500000001</c:v>
                </c:pt>
                <c:pt idx="1487">
                  <c:v>-3.2683240416666699</c:v>
                </c:pt>
                <c:pt idx="1488">
                  <c:v>-3.26693533333333</c:v>
                </c:pt>
                <c:pt idx="1489">
                  <c:v>-3.2655466249999998</c:v>
                </c:pt>
                <c:pt idx="1490">
                  <c:v>-3.2641579166666701</c:v>
                </c:pt>
                <c:pt idx="1491">
                  <c:v>-3.2627692083333302</c:v>
                </c:pt>
                <c:pt idx="1492">
                  <c:v>-3.2613805</c:v>
                </c:pt>
                <c:pt idx="1493">
                  <c:v>-3.2599917916666699</c:v>
                </c:pt>
                <c:pt idx="1494">
                  <c:v>-3.2586030833333299</c:v>
                </c:pt>
                <c:pt idx="1495">
                  <c:v>-3.2572143750000002</c:v>
                </c:pt>
                <c:pt idx="1496">
                  <c:v>-3.2558256666666701</c:v>
                </c:pt>
                <c:pt idx="1497">
                  <c:v>-3.2544369583333301</c:v>
                </c:pt>
                <c:pt idx="1498">
                  <c:v>-3.25304825</c:v>
                </c:pt>
                <c:pt idx="1499">
                  <c:v>-3.2516595416666698</c:v>
                </c:pt>
                <c:pt idx="1500">
                  <c:v>-3.2502708333333299</c:v>
                </c:pt>
                <c:pt idx="1501">
                  <c:v>-3.2488821250000002</c:v>
                </c:pt>
                <c:pt idx="1502">
                  <c:v>-3.24749341666667</c:v>
                </c:pt>
                <c:pt idx="1503">
                  <c:v>-3.2461047083333301</c:v>
                </c:pt>
                <c:pt idx="1504">
                  <c:v>-3.2447159999999999</c:v>
                </c:pt>
                <c:pt idx="1505">
                  <c:v>-3.2433272916666702</c:v>
                </c:pt>
                <c:pt idx="1506">
                  <c:v>-3.2419385833333298</c:v>
                </c:pt>
                <c:pt idx="1507">
                  <c:v>-3.2405498750000001</c:v>
                </c:pt>
                <c:pt idx="1508">
                  <c:v>-3.23916116666667</c:v>
                </c:pt>
                <c:pt idx="1509">
                  <c:v>-3.2377724583333301</c:v>
                </c:pt>
                <c:pt idx="1510">
                  <c:v>-3.2363837499999999</c:v>
                </c:pt>
                <c:pt idx="1511">
                  <c:v>-3.2349950416666702</c:v>
                </c:pt>
                <c:pt idx="1512">
                  <c:v>-3.2336063333333298</c:v>
                </c:pt>
                <c:pt idx="1513">
                  <c:v>-3.2322176250000001</c:v>
                </c:pt>
                <c:pt idx="1514">
                  <c:v>-3.2308289166666699</c:v>
                </c:pt>
                <c:pt idx="1515">
                  <c:v>-3.22944020833333</c:v>
                </c:pt>
                <c:pt idx="1516">
                  <c:v>-3.2280514999999999</c:v>
                </c:pt>
                <c:pt idx="1517">
                  <c:v>-3.2266627916666701</c:v>
                </c:pt>
                <c:pt idx="1518">
                  <c:v>-3.2252740833333302</c:v>
                </c:pt>
                <c:pt idx="1519">
                  <c:v>-3.2238853750000001</c:v>
                </c:pt>
                <c:pt idx="1520">
                  <c:v>-3.2224966666666699</c:v>
                </c:pt>
                <c:pt idx="1521">
                  <c:v>-3.22110795833333</c:v>
                </c:pt>
                <c:pt idx="1522">
                  <c:v>-3.2197192499999998</c:v>
                </c:pt>
                <c:pt idx="1523">
                  <c:v>-3.2183305416666701</c:v>
                </c:pt>
                <c:pt idx="1524">
                  <c:v>-3.2169418333333302</c:v>
                </c:pt>
                <c:pt idx="1525">
                  <c:v>-3.215553125</c:v>
                </c:pt>
                <c:pt idx="1526">
                  <c:v>-3.2141644166666699</c:v>
                </c:pt>
                <c:pt idx="1527">
                  <c:v>-3.2127757083333299</c:v>
                </c:pt>
                <c:pt idx="1528">
                  <c:v>-3.2113870000000002</c:v>
                </c:pt>
                <c:pt idx="1529">
                  <c:v>-3.2099982916666701</c:v>
                </c:pt>
                <c:pt idx="1530">
                  <c:v>-3.2086095833333301</c:v>
                </c:pt>
                <c:pt idx="1531">
                  <c:v>-3.207220875</c:v>
                </c:pt>
                <c:pt idx="1532">
                  <c:v>-3.2058321666666698</c:v>
                </c:pt>
                <c:pt idx="1533">
                  <c:v>-3.2044434583333299</c:v>
                </c:pt>
                <c:pt idx="1534">
                  <c:v>-3.2030547500000002</c:v>
                </c:pt>
                <c:pt idx="1535">
                  <c:v>-3.20166604166667</c:v>
                </c:pt>
                <c:pt idx="1536">
                  <c:v>-3.2002773333333301</c:v>
                </c:pt>
                <c:pt idx="1537">
                  <c:v>-3.1988886249999999</c:v>
                </c:pt>
                <c:pt idx="1538">
                  <c:v>-3.1974999166666702</c:v>
                </c:pt>
                <c:pt idx="1539">
                  <c:v>-3.1961112083333298</c:v>
                </c:pt>
                <c:pt idx="1540">
                  <c:v>-3.1947225000000001</c:v>
                </c:pt>
                <c:pt idx="1541">
                  <c:v>-3.19333379166667</c:v>
                </c:pt>
                <c:pt idx="1542">
                  <c:v>-3.19194508333333</c:v>
                </c:pt>
                <c:pt idx="1543">
                  <c:v>-3.1905563749999999</c:v>
                </c:pt>
                <c:pt idx="1544">
                  <c:v>-3.1891676666666702</c:v>
                </c:pt>
                <c:pt idx="1545">
                  <c:v>-3.1877789583333298</c:v>
                </c:pt>
                <c:pt idx="1546">
                  <c:v>-3.1863902500000001</c:v>
                </c:pt>
                <c:pt idx="1547">
                  <c:v>-3.1850015416666699</c:v>
                </c:pt>
                <c:pt idx="1548">
                  <c:v>-3.18361283333333</c:v>
                </c:pt>
                <c:pt idx="1549">
                  <c:v>-3.1822241249999998</c:v>
                </c:pt>
                <c:pt idx="1550">
                  <c:v>-3.1808354166666701</c:v>
                </c:pt>
                <c:pt idx="1551">
                  <c:v>-3.1794467083333302</c:v>
                </c:pt>
                <c:pt idx="1552">
                  <c:v>-3.178058</c:v>
                </c:pt>
                <c:pt idx="1553">
                  <c:v>-3.1766692916666699</c:v>
                </c:pt>
                <c:pt idx="1554">
                  <c:v>-3.17528058333333</c:v>
                </c:pt>
                <c:pt idx="1555">
                  <c:v>-3.1738918749999998</c:v>
                </c:pt>
                <c:pt idx="1556">
                  <c:v>-3.1725031666666701</c:v>
                </c:pt>
                <c:pt idx="1557">
                  <c:v>-3.1711144583333302</c:v>
                </c:pt>
                <c:pt idx="1558">
                  <c:v>-3.16972575</c:v>
                </c:pt>
                <c:pt idx="1559">
                  <c:v>-3.1683370416666699</c:v>
                </c:pt>
                <c:pt idx="1560">
                  <c:v>-3.1669483333333299</c:v>
                </c:pt>
                <c:pt idx="1561">
                  <c:v>-3.1655596250000002</c:v>
                </c:pt>
                <c:pt idx="1562">
                  <c:v>-3.1641709166666701</c:v>
                </c:pt>
                <c:pt idx="1563">
                  <c:v>-3.1627822083333301</c:v>
                </c:pt>
                <c:pt idx="1564">
                  <c:v>-3.1613935</c:v>
                </c:pt>
                <c:pt idx="1565">
                  <c:v>-3.1600047916666698</c:v>
                </c:pt>
                <c:pt idx="1566">
                  <c:v>-3.1586160833333299</c:v>
                </c:pt>
                <c:pt idx="1567">
                  <c:v>-3.1572273750000002</c:v>
                </c:pt>
                <c:pt idx="1568">
                  <c:v>-3.15583866666667</c:v>
                </c:pt>
                <c:pt idx="1569">
                  <c:v>-3.1544499583333301</c:v>
                </c:pt>
                <c:pt idx="1570">
                  <c:v>-3.1530612499999999</c:v>
                </c:pt>
                <c:pt idx="1571">
                  <c:v>-3.1516725416666702</c:v>
                </c:pt>
                <c:pt idx="1572">
                  <c:v>-3.1502838333333298</c:v>
                </c:pt>
                <c:pt idx="1573">
                  <c:v>-3.1488951250000001</c:v>
                </c:pt>
                <c:pt idx="1574">
                  <c:v>-3.14750641666667</c:v>
                </c:pt>
                <c:pt idx="1575">
                  <c:v>-3.14611770833333</c:v>
                </c:pt>
                <c:pt idx="1576">
                  <c:v>-3.1447289999999999</c:v>
                </c:pt>
                <c:pt idx="1577">
                  <c:v>-3.1433402916666702</c:v>
                </c:pt>
                <c:pt idx="1578">
                  <c:v>-3.1419515833333298</c:v>
                </c:pt>
                <c:pt idx="1579">
                  <c:v>-3.1405628750000001</c:v>
                </c:pt>
                <c:pt idx="1580">
                  <c:v>-3.1391741666666699</c:v>
                </c:pt>
                <c:pt idx="1581">
                  <c:v>-3.13778545833333</c:v>
                </c:pt>
                <c:pt idx="1582">
                  <c:v>-3.1363967499999998</c:v>
                </c:pt>
                <c:pt idx="1583">
                  <c:v>-3.1350080416666701</c:v>
                </c:pt>
                <c:pt idx="1584">
                  <c:v>-3.1336193333333302</c:v>
                </c:pt>
                <c:pt idx="1585">
                  <c:v>-3.132230625</c:v>
                </c:pt>
                <c:pt idx="1586">
                  <c:v>-3.1308419166666699</c:v>
                </c:pt>
                <c:pt idx="1587">
                  <c:v>-3.12945320833333</c:v>
                </c:pt>
                <c:pt idx="1588">
                  <c:v>-3.1280644999999998</c:v>
                </c:pt>
                <c:pt idx="1589">
                  <c:v>-3.1266757916666701</c:v>
                </c:pt>
                <c:pt idx="1590">
                  <c:v>-3.1252870833333302</c:v>
                </c:pt>
                <c:pt idx="1591">
                  <c:v>-3.123898375</c:v>
                </c:pt>
                <c:pt idx="1592">
                  <c:v>-3.1225096666666698</c:v>
                </c:pt>
                <c:pt idx="1593">
                  <c:v>-3.1211209583333299</c:v>
                </c:pt>
                <c:pt idx="1594">
                  <c:v>-3.1197322500000002</c:v>
                </c:pt>
                <c:pt idx="1595">
                  <c:v>-3.11834354166667</c:v>
                </c:pt>
                <c:pt idx="1596">
                  <c:v>-3.1169548333333301</c:v>
                </c:pt>
                <c:pt idx="1597">
                  <c:v>-3.115566125</c:v>
                </c:pt>
                <c:pt idx="1598">
                  <c:v>-3.1141774166666698</c:v>
                </c:pt>
                <c:pt idx="1599">
                  <c:v>-3.1127887083333299</c:v>
                </c:pt>
                <c:pt idx="1600">
                  <c:v>-3.1114000000000002</c:v>
                </c:pt>
                <c:pt idx="1601">
                  <c:v>-3.11001129166667</c:v>
                </c:pt>
                <c:pt idx="1602">
                  <c:v>-3.1086225833333301</c:v>
                </c:pt>
                <c:pt idx="1603">
                  <c:v>-3.1072338749999999</c:v>
                </c:pt>
                <c:pt idx="1604">
                  <c:v>-3.1058451666666702</c:v>
                </c:pt>
                <c:pt idx="1605">
                  <c:v>-3.1044564583333298</c:v>
                </c:pt>
                <c:pt idx="1606">
                  <c:v>-3.1030677500000001</c:v>
                </c:pt>
                <c:pt idx="1607">
                  <c:v>-3.10167904166667</c:v>
                </c:pt>
                <c:pt idx="1608">
                  <c:v>-3.10029033333333</c:v>
                </c:pt>
                <c:pt idx="1609">
                  <c:v>-3.0989016249999999</c:v>
                </c:pt>
                <c:pt idx="1610">
                  <c:v>-3.0975129166666702</c:v>
                </c:pt>
                <c:pt idx="1611">
                  <c:v>-3.0961242083333298</c:v>
                </c:pt>
                <c:pt idx="1612">
                  <c:v>-3.0947355000000001</c:v>
                </c:pt>
                <c:pt idx="1613">
                  <c:v>-3.0933467916666699</c:v>
                </c:pt>
                <c:pt idx="1614">
                  <c:v>-3.09195808333333</c:v>
                </c:pt>
                <c:pt idx="1615">
                  <c:v>-3.0905693749999998</c:v>
                </c:pt>
                <c:pt idx="1616">
                  <c:v>-3.0891806666666701</c:v>
                </c:pt>
                <c:pt idx="1617">
                  <c:v>-3.0877919583333302</c:v>
                </c:pt>
                <c:pt idx="1618">
                  <c:v>-3.08640325</c:v>
                </c:pt>
                <c:pt idx="1619">
                  <c:v>-3.0850145416666699</c:v>
                </c:pt>
                <c:pt idx="1620">
                  <c:v>-3.08362583333333</c:v>
                </c:pt>
                <c:pt idx="1621">
                  <c:v>-3.0822371249999998</c:v>
                </c:pt>
                <c:pt idx="1622">
                  <c:v>-3.0808484166666701</c:v>
                </c:pt>
                <c:pt idx="1623">
                  <c:v>-3.0794597083333302</c:v>
                </c:pt>
                <c:pt idx="1624">
                  <c:v>-3.078071</c:v>
                </c:pt>
                <c:pt idx="1625">
                  <c:v>-3.0766822916666698</c:v>
                </c:pt>
                <c:pt idx="1626">
                  <c:v>-3.0752935833333299</c:v>
                </c:pt>
                <c:pt idx="1627">
                  <c:v>-3.0739048750000002</c:v>
                </c:pt>
                <c:pt idx="1628">
                  <c:v>-3.07251616666667</c:v>
                </c:pt>
                <c:pt idx="1629">
                  <c:v>-3.0711274583333301</c:v>
                </c:pt>
                <c:pt idx="1630">
                  <c:v>-3.06973875</c:v>
                </c:pt>
                <c:pt idx="1631">
                  <c:v>-3.0683500416666698</c:v>
                </c:pt>
                <c:pt idx="1632">
                  <c:v>-3.0669613333333299</c:v>
                </c:pt>
                <c:pt idx="1633">
                  <c:v>-3.0655726250000002</c:v>
                </c:pt>
                <c:pt idx="1634">
                  <c:v>-3.06418391666667</c:v>
                </c:pt>
                <c:pt idx="1635">
                  <c:v>-3.0627952083333301</c:v>
                </c:pt>
                <c:pt idx="1636">
                  <c:v>-3.0614064999999999</c:v>
                </c:pt>
                <c:pt idx="1637">
                  <c:v>-3.0600177916666702</c:v>
                </c:pt>
                <c:pt idx="1638">
                  <c:v>-3.0586290833333298</c:v>
                </c:pt>
                <c:pt idx="1639">
                  <c:v>-3.0572403750000001</c:v>
                </c:pt>
                <c:pt idx="1640">
                  <c:v>-3.05585166666667</c:v>
                </c:pt>
                <c:pt idx="1641">
                  <c:v>-3.05446295833333</c:v>
                </c:pt>
                <c:pt idx="1642">
                  <c:v>-3.0530742499999999</c:v>
                </c:pt>
                <c:pt idx="1643">
                  <c:v>-3.0516855416666702</c:v>
                </c:pt>
                <c:pt idx="1644">
                  <c:v>-3.0502968333333298</c:v>
                </c:pt>
                <c:pt idx="1645">
                  <c:v>-3.0489081250000001</c:v>
                </c:pt>
                <c:pt idx="1646">
                  <c:v>-3.0475194166666699</c:v>
                </c:pt>
                <c:pt idx="1647">
                  <c:v>-3.04613070833333</c:v>
                </c:pt>
                <c:pt idx="1648">
                  <c:v>-3.0447419999999998</c:v>
                </c:pt>
                <c:pt idx="1649">
                  <c:v>-3.0433532916666701</c:v>
                </c:pt>
                <c:pt idx="1650">
                  <c:v>-3.0419645833333302</c:v>
                </c:pt>
                <c:pt idx="1651">
                  <c:v>-3.040575875</c:v>
                </c:pt>
                <c:pt idx="1652">
                  <c:v>-3.0391871666666699</c:v>
                </c:pt>
                <c:pt idx="1653">
                  <c:v>-3.03779845833333</c:v>
                </c:pt>
                <c:pt idx="1654">
                  <c:v>-3.0364097499999998</c:v>
                </c:pt>
                <c:pt idx="1655">
                  <c:v>-3.0350210416666701</c:v>
                </c:pt>
                <c:pt idx="1656">
                  <c:v>-3.0336323333333302</c:v>
                </c:pt>
                <c:pt idx="1657">
                  <c:v>-3.032243625</c:v>
                </c:pt>
                <c:pt idx="1658">
                  <c:v>-3.0308549166666698</c:v>
                </c:pt>
                <c:pt idx="1659">
                  <c:v>-3.0294662083333299</c:v>
                </c:pt>
                <c:pt idx="1660">
                  <c:v>-3.0280775000000002</c:v>
                </c:pt>
                <c:pt idx="1661">
                  <c:v>-3.02668879166667</c:v>
                </c:pt>
                <c:pt idx="1662">
                  <c:v>-3.0253000833333301</c:v>
                </c:pt>
                <c:pt idx="1663">
                  <c:v>-3.023911375</c:v>
                </c:pt>
                <c:pt idx="1664">
                  <c:v>-3.0225226666666698</c:v>
                </c:pt>
                <c:pt idx="1665">
                  <c:v>-3.0211339583333299</c:v>
                </c:pt>
                <c:pt idx="1666">
                  <c:v>-3.0197452500000002</c:v>
                </c:pt>
                <c:pt idx="1667">
                  <c:v>-3.01835654166667</c:v>
                </c:pt>
                <c:pt idx="1668">
                  <c:v>-3.0169678333333301</c:v>
                </c:pt>
                <c:pt idx="1669">
                  <c:v>-3.0155791249999999</c:v>
                </c:pt>
                <c:pt idx="1670">
                  <c:v>-3.0141904166666702</c:v>
                </c:pt>
                <c:pt idx="1671">
                  <c:v>-3.0128017083333298</c:v>
                </c:pt>
                <c:pt idx="1672">
                  <c:v>-3.0114130000000001</c:v>
                </c:pt>
                <c:pt idx="1673">
                  <c:v>-3.01002429166667</c:v>
                </c:pt>
                <c:pt idx="1674">
                  <c:v>-3.00863558333333</c:v>
                </c:pt>
                <c:pt idx="1675">
                  <c:v>-3.0072468749999999</c:v>
                </c:pt>
                <c:pt idx="1676">
                  <c:v>-3.0058581666666702</c:v>
                </c:pt>
                <c:pt idx="1677">
                  <c:v>-3.0044694583333298</c:v>
                </c:pt>
                <c:pt idx="1678">
                  <c:v>-3.0030807500000001</c:v>
                </c:pt>
                <c:pt idx="1679">
                  <c:v>-3.0016920416666699</c:v>
                </c:pt>
                <c:pt idx="1680">
                  <c:v>-3.00030333333333</c:v>
                </c:pt>
                <c:pt idx="1681">
                  <c:v>-2.9989146249999998</c:v>
                </c:pt>
                <c:pt idx="1682">
                  <c:v>-2.9975259166666701</c:v>
                </c:pt>
                <c:pt idx="1683">
                  <c:v>-2.9961372083333302</c:v>
                </c:pt>
                <c:pt idx="1684">
                  <c:v>-2.9947485</c:v>
                </c:pt>
                <c:pt idx="1685">
                  <c:v>-2.9933597916666699</c:v>
                </c:pt>
                <c:pt idx="1686">
                  <c:v>-2.99197108333333</c:v>
                </c:pt>
                <c:pt idx="1687">
                  <c:v>-2.9905823749999998</c:v>
                </c:pt>
                <c:pt idx="1688">
                  <c:v>-2.9891936666666701</c:v>
                </c:pt>
                <c:pt idx="1689">
                  <c:v>-2.9878049583333302</c:v>
                </c:pt>
                <c:pt idx="1690">
                  <c:v>-2.98641625</c:v>
                </c:pt>
                <c:pt idx="1691">
                  <c:v>-2.9850275416666698</c:v>
                </c:pt>
                <c:pt idx="1692">
                  <c:v>-2.9836388333333299</c:v>
                </c:pt>
                <c:pt idx="1693">
                  <c:v>-2.9822501250000002</c:v>
                </c:pt>
                <c:pt idx="1694">
                  <c:v>-2.98086141666667</c:v>
                </c:pt>
                <c:pt idx="1695">
                  <c:v>-2.9794727083333301</c:v>
                </c:pt>
                <c:pt idx="1696">
                  <c:v>-2.978084</c:v>
                </c:pt>
                <c:pt idx="1697">
                  <c:v>-2.9766952916666698</c:v>
                </c:pt>
                <c:pt idx="1698">
                  <c:v>-2.9753065833333299</c:v>
                </c:pt>
                <c:pt idx="1699">
                  <c:v>-2.9739178750000002</c:v>
                </c:pt>
                <c:pt idx="1700">
                  <c:v>-2.97252916666667</c:v>
                </c:pt>
                <c:pt idx="1701">
                  <c:v>-2.9711404583333301</c:v>
                </c:pt>
                <c:pt idx="1702">
                  <c:v>-2.9697517499999999</c:v>
                </c:pt>
                <c:pt idx="1703">
                  <c:v>-2.9683630416666702</c:v>
                </c:pt>
                <c:pt idx="1704">
                  <c:v>-2.9669743333333298</c:v>
                </c:pt>
                <c:pt idx="1705">
                  <c:v>-2.9655856250000001</c:v>
                </c:pt>
                <c:pt idx="1706">
                  <c:v>-2.96419691666667</c:v>
                </c:pt>
                <c:pt idx="1707">
                  <c:v>-2.96280820833333</c:v>
                </c:pt>
                <c:pt idx="1708">
                  <c:v>-2.9614194999999999</c:v>
                </c:pt>
                <c:pt idx="1709">
                  <c:v>-2.9600307916666702</c:v>
                </c:pt>
                <c:pt idx="1710">
                  <c:v>-2.9586420833333298</c:v>
                </c:pt>
                <c:pt idx="1711">
                  <c:v>-2.9572533750000001</c:v>
                </c:pt>
                <c:pt idx="1712">
                  <c:v>-2.9558646666666699</c:v>
                </c:pt>
                <c:pt idx="1713">
                  <c:v>-2.95447595833333</c:v>
                </c:pt>
                <c:pt idx="1714">
                  <c:v>-2.9530872499999998</c:v>
                </c:pt>
                <c:pt idx="1715">
                  <c:v>-2.9516985416666701</c:v>
                </c:pt>
                <c:pt idx="1716">
                  <c:v>-2.9503098333333302</c:v>
                </c:pt>
                <c:pt idx="1717">
                  <c:v>-2.948921125</c:v>
                </c:pt>
                <c:pt idx="1718">
                  <c:v>-2.9475324166666699</c:v>
                </c:pt>
                <c:pt idx="1719">
                  <c:v>-2.9461437083333299</c:v>
                </c:pt>
                <c:pt idx="1720">
                  <c:v>-2.9447549999999998</c:v>
                </c:pt>
                <c:pt idx="1721">
                  <c:v>-2.9433662916666701</c:v>
                </c:pt>
                <c:pt idx="1722">
                  <c:v>-2.9419775833333301</c:v>
                </c:pt>
                <c:pt idx="1723">
                  <c:v>-2.940588875</c:v>
                </c:pt>
                <c:pt idx="1724">
                  <c:v>-2.9392001666666698</c:v>
                </c:pt>
                <c:pt idx="1725">
                  <c:v>-2.9378114583333299</c:v>
                </c:pt>
                <c:pt idx="1726">
                  <c:v>-2.9364227500000002</c:v>
                </c:pt>
                <c:pt idx="1727">
                  <c:v>-2.93503404166667</c:v>
                </c:pt>
                <c:pt idx="1728">
                  <c:v>-2.9336453333333301</c:v>
                </c:pt>
                <c:pt idx="1729">
                  <c:v>-2.9322566249999999</c:v>
                </c:pt>
                <c:pt idx="1730">
                  <c:v>-2.9308679166666698</c:v>
                </c:pt>
                <c:pt idx="1731">
                  <c:v>-2.9294792083333299</c:v>
                </c:pt>
                <c:pt idx="1732">
                  <c:v>-2.9280905000000002</c:v>
                </c:pt>
                <c:pt idx="1733">
                  <c:v>-2.92670179166667</c:v>
                </c:pt>
                <c:pt idx="1734">
                  <c:v>-2.9253130833333301</c:v>
                </c:pt>
                <c:pt idx="1735">
                  <c:v>-2.9239243749999999</c:v>
                </c:pt>
                <c:pt idx="1736">
                  <c:v>-2.9225356666666702</c:v>
                </c:pt>
                <c:pt idx="1737">
                  <c:v>-2.9211469583333298</c:v>
                </c:pt>
                <c:pt idx="1738">
                  <c:v>-2.9197582500000001</c:v>
                </c:pt>
                <c:pt idx="1739">
                  <c:v>-2.91836954166667</c:v>
                </c:pt>
                <c:pt idx="1740">
                  <c:v>-2.91698083333333</c:v>
                </c:pt>
                <c:pt idx="1741">
                  <c:v>-2.9155921249999999</c:v>
                </c:pt>
                <c:pt idx="1742">
                  <c:v>-2.9142034166666702</c:v>
                </c:pt>
                <c:pt idx="1743">
                  <c:v>-2.9128147083333298</c:v>
                </c:pt>
                <c:pt idx="1744">
                  <c:v>-2.9114260000000001</c:v>
                </c:pt>
                <c:pt idx="1745">
                  <c:v>-2.9100372916666699</c:v>
                </c:pt>
                <c:pt idx="1746">
                  <c:v>-2.90864858333333</c:v>
                </c:pt>
                <c:pt idx="1747">
                  <c:v>-2.9072598749999998</c:v>
                </c:pt>
                <c:pt idx="1748">
                  <c:v>-2.9058711666666701</c:v>
                </c:pt>
                <c:pt idx="1749">
                  <c:v>-2.9044824583333302</c:v>
                </c:pt>
                <c:pt idx="1750">
                  <c:v>-2.90309375</c:v>
                </c:pt>
                <c:pt idx="1751">
                  <c:v>-2.9017050416666699</c:v>
                </c:pt>
                <c:pt idx="1752">
                  <c:v>-2.9003163333333299</c:v>
                </c:pt>
                <c:pt idx="1753">
                  <c:v>-2.8989276249999998</c:v>
                </c:pt>
                <c:pt idx="1754">
                  <c:v>-2.8975389166666701</c:v>
                </c:pt>
                <c:pt idx="1755">
                  <c:v>-2.8961502083333301</c:v>
                </c:pt>
                <c:pt idx="1756">
                  <c:v>-2.8947615</c:v>
                </c:pt>
                <c:pt idx="1757">
                  <c:v>-2.8933727916666698</c:v>
                </c:pt>
                <c:pt idx="1758">
                  <c:v>-2.8919840833333299</c:v>
                </c:pt>
                <c:pt idx="1759">
                  <c:v>-2.8905953750000002</c:v>
                </c:pt>
                <c:pt idx="1760">
                  <c:v>-2.88920666666667</c:v>
                </c:pt>
                <c:pt idx="1761">
                  <c:v>-2.8878179583333301</c:v>
                </c:pt>
                <c:pt idx="1762">
                  <c:v>-2.8864292499999999</c:v>
                </c:pt>
                <c:pt idx="1763">
                  <c:v>-2.8850405416666698</c:v>
                </c:pt>
                <c:pt idx="1764">
                  <c:v>-2.8836518333333299</c:v>
                </c:pt>
                <c:pt idx="1765">
                  <c:v>-2.8822631250000001</c:v>
                </c:pt>
                <c:pt idx="1766">
                  <c:v>-2.88087441666667</c:v>
                </c:pt>
                <c:pt idx="1767">
                  <c:v>-2.8794857083333301</c:v>
                </c:pt>
                <c:pt idx="1768">
                  <c:v>-2.8780969999999999</c:v>
                </c:pt>
                <c:pt idx="1769">
                  <c:v>-2.8767082916666702</c:v>
                </c:pt>
                <c:pt idx="1770">
                  <c:v>-2.8753195833333298</c:v>
                </c:pt>
                <c:pt idx="1771">
                  <c:v>-2.8739308750000001</c:v>
                </c:pt>
                <c:pt idx="1772">
                  <c:v>-2.8725421666666699</c:v>
                </c:pt>
                <c:pt idx="1773">
                  <c:v>-2.87115345833333</c:v>
                </c:pt>
                <c:pt idx="1774">
                  <c:v>-2.8697647499999999</c:v>
                </c:pt>
                <c:pt idx="1775">
                  <c:v>-2.8683760416666702</c:v>
                </c:pt>
                <c:pt idx="1776">
                  <c:v>-2.8669873333333298</c:v>
                </c:pt>
                <c:pt idx="1777">
                  <c:v>-2.8655986250000001</c:v>
                </c:pt>
                <c:pt idx="1778">
                  <c:v>-2.8642099166666699</c:v>
                </c:pt>
                <c:pt idx="1779">
                  <c:v>-2.86282120833333</c:v>
                </c:pt>
                <c:pt idx="1780">
                  <c:v>-2.8614324999999998</c:v>
                </c:pt>
                <c:pt idx="1781">
                  <c:v>-2.8600437916666701</c:v>
                </c:pt>
                <c:pt idx="1782">
                  <c:v>-2.8586550833333302</c:v>
                </c:pt>
                <c:pt idx="1783">
                  <c:v>-2.857266375</c:v>
                </c:pt>
                <c:pt idx="1784">
                  <c:v>-2.8558776666666699</c:v>
                </c:pt>
                <c:pt idx="1785">
                  <c:v>-2.8544889583333299</c:v>
                </c:pt>
                <c:pt idx="1786">
                  <c:v>-2.8531002499999998</c:v>
                </c:pt>
                <c:pt idx="1787">
                  <c:v>-2.8517115416666701</c:v>
                </c:pt>
                <c:pt idx="1788">
                  <c:v>-2.8503228333333301</c:v>
                </c:pt>
                <c:pt idx="1789">
                  <c:v>-2.848934125</c:v>
                </c:pt>
                <c:pt idx="1790">
                  <c:v>-2.8475454166666698</c:v>
                </c:pt>
                <c:pt idx="1791">
                  <c:v>-2.8461567083333299</c:v>
                </c:pt>
                <c:pt idx="1792">
                  <c:v>-2.8447680000000002</c:v>
                </c:pt>
                <c:pt idx="1793">
                  <c:v>-2.84337929166667</c:v>
                </c:pt>
                <c:pt idx="1794">
                  <c:v>-2.8419905833333301</c:v>
                </c:pt>
                <c:pt idx="1795">
                  <c:v>-2.8406018749999999</c:v>
                </c:pt>
                <c:pt idx="1796">
                  <c:v>-2.8392131666666698</c:v>
                </c:pt>
                <c:pt idx="1797">
                  <c:v>-2.8378244583333299</c:v>
                </c:pt>
                <c:pt idx="1798">
                  <c:v>-2.8364357500000001</c:v>
                </c:pt>
                <c:pt idx="1799">
                  <c:v>-2.83504704166667</c:v>
                </c:pt>
                <c:pt idx="1800">
                  <c:v>-2.8336583333333301</c:v>
                </c:pt>
                <c:pt idx="1801">
                  <c:v>-2.8322696249999999</c:v>
                </c:pt>
                <c:pt idx="1802">
                  <c:v>-2.8308809166666702</c:v>
                </c:pt>
                <c:pt idx="1803">
                  <c:v>-2.8294922083333298</c:v>
                </c:pt>
                <c:pt idx="1804">
                  <c:v>-2.8281035000000001</c:v>
                </c:pt>
                <c:pt idx="1805">
                  <c:v>-2.8267147916666699</c:v>
                </c:pt>
                <c:pt idx="1806">
                  <c:v>-2.82532608333333</c:v>
                </c:pt>
                <c:pt idx="1807">
                  <c:v>-2.8239373749999999</c:v>
                </c:pt>
                <c:pt idx="1808">
                  <c:v>-2.8225486666666701</c:v>
                </c:pt>
                <c:pt idx="1809">
                  <c:v>-2.8211599583333302</c:v>
                </c:pt>
                <c:pt idx="1810">
                  <c:v>-2.8197712500000001</c:v>
                </c:pt>
                <c:pt idx="1811">
                  <c:v>-2.8183825416666699</c:v>
                </c:pt>
                <c:pt idx="1812">
                  <c:v>-2.81699383333333</c:v>
                </c:pt>
                <c:pt idx="1813">
                  <c:v>-2.8156051249999998</c:v>
                </c:pt>
                <c:pt idx="1814">
                  <c:v>-2.8142164166666701</c:v>
                </c:pt>
                <c:pt idx="1815">
                  <c:v>-2.8128277083333302</c:v>
                </c:pt>
                <c:pt idx="1816">
                  <c:v>-2.811439</c:v>
                </c:pt>
                <c:pt idx="1817">
                  <c:v>-2.8100502916666699</c:v>
                </c:pt>
                <c:pt idx="1818">
                  <c:v>-2.8086615833333299</c:v>
                </c:pt>
                <c:pt idx="1819">
                  <c:v>-2.8072728749999998</c:v>
                </c:pt>
                <c:pt idx="1820">
                  <c:v>-2.8058841666666701</c:v>
                </c:pt>
                <c:pt idx="1821">
                  <c:v>-2.8044954583333301</c:v>
                </c:pt>
                <c:pt idx="1822">
                  <c:v>-2.80310675</c:v>
                </c:pt>
                <c:pt idx="1823">
                  <c:v>-2.8017180416666698</c:v>
                </c:pt>
                <c:pt idx="1824">
                  <c:v>-2.8003293333333299</c:v>
                </c:pt>
                <c:pt idx="1825">
                  <c:v>-2.7989406250000002</c:v>
                </c:pt>
                <c:pt idx="1826">
                  <c:v>-2.79755191666667</c:v>
                </c:pt>
                <c:pt idx="1827">
                  <c:v>-2.7961632083333301</c:v>
                </c:pt>
                <c:pt idx="1828">
                  <c:v>-2.7947744999999999</c:v>
                </c:pt>
                <c:pt idx="1829">
                  <c:v>-2.7933857916666698</c:v>
                </c:pt>
                <c:pt idx="1830">
                  <c:v>-2.7919970833333299</c:v>
                </c:pt>
                <c:pt idx="1831">
                  <c:v>-2.7906083750000001</c:v>
                </c:pt>
                <c:pt idx="1832">
                  <c:v>-2.78921966666667</c:v>
                </c:pt>
                <c:pt idx="1833">
                  <c:v>-2.7878309583333301</c:v>
                </c:pt>
                <c:pt idx="1834">
                  <c:v>-2.7864422499999999</c:v>
                </c:pt>
                <c:pt idx="1835">
                  <c:v>-2.7850535416666702</c:v>
                </c:pt>
                <c:pt idx="1836">
                  <c:v>-2.7836648333333298</c:v>
                </c:pt>
                <c:pt idx="1837">
                  <c:v>-2.7822761250000001</c:v>
                </c:pt>
                <c:pt idx="1838">
                  <c:v>-2.7808874166666699</c:v>
                </c:pt>
                <c:pt idx="1839">
                  <c:v>-2.77949870833333</c:v>
                </c:pt>
                <c:pt idx="1840">
                  <c:v>-2.7781099999999999</c:v>
                </c:pt>
                <c:pt idx="1841">
                  <c:v>-2.7767212916666701</c:v>
                </c:pt>
                <c:pt idx="1842">
                  <c:v>-2.7753325833333302</c:v>
                </c:pt>
                <c:pt idx="1843">
                  <c:v>-2.7739438750000001</c:v>
                </c:pt>
                <c:pt idx="1844">
                  <c:v>-2.7725551666666699</c:v>
                </c:pt>
                <c:pt idx="1845">
                  <c:v>-2.77116645833333</c:v>
                </c:pt>
                <c:pt idx="1846">
                  <c:v>-2.7697777499999998</c:v>
                </c:pt>
                <c:pt idx="1847">
                  <c:v>-2.7683890416666701</c:v>
                </c:pt>
                <c:pt idx="1848">
                  <c:v>-2.7670003333333302</c:v>
                </c:pt>
                <c:pt idx="1849">
                  <c:v>-2.765611625</c:v>
                </c:pt>
                <c:pt idx="1850">
                  <c:v>-2.7642229166666699</c:v>
                </c:pt>
                <c:pt idx="1851">
                  <c:v>-2.7628342083333299</c:v>
                </c:pt>
                <c:pt idx="1852">
                  <c:v>-2.7614455000000002</c:v>
                </c:pt>
                <c:pt idx="1853">
                  <c:v>-2.7600567916666701</c:v>
                </c:pt>
                <c:pt idx="1854">
                  <c:v>-2.7586680833333301</c:v>
                </c:pt>
                <c:pt idx="1855">
                  <c:v>-2.757279375</c:v>
                </c:pt>
                <c:pt idx="1856">
                  <c:v>-2.7558906666666698</c:v>
                </c:pt>
                <c:pt idx="1857">
                  <c:v>-2.7545019583333299</c:v>
                </c:pt>
                <c:pt idx="1858">
                  <c:v>-2.7531132500000002</c:v>
                </c:pt>
                <c:pt idx="1859">
                  <c:v>-2.75172454166667</c:v>
                </c:pt>
                <c:pt idx="1860">
                  <c:v>-2.7503358333333301</c:v>
                </c:pt>
                <c:pt idx="1861">
                  <c:v>-2.7489471249999999</c:v>
                </c:pt>
                <c:pt idx="1862">
                  <c:v>-2.7475584166666698</c:v>
                </c:pt>
                <c:pt idx="1863">
                  <c:v>-2.7461697083333299</c:v>
                </c:pt>
                <c:pt idx="1864">
                  <c:v>-2.7447810000000001</c:v>
                </c:pt>
                <c:pt idx="1865">
                  <c:v>-2.74339229166667</c:v>
                </c:pt>
                <c:pt idx="1866">
                  <c:v>-2.7420035833333301</c:v>
                </c:pt>
                <c:pt idx="1867">
                  <c:v>-2.7406148749999999</c:v>
                </c:pt>
                <c:pt idx="1868">
                  <c:v>-2.7392261666666702</c:v>
                </c:pt>
                <c:pt idx="1869">
                  <c:v>-2.7378374583333298</c:v>
                </c:pt>
                <c:pt idx="1870">
                  <c:v>-2.7364487500000001</c:v>
                </c:pt>
                <c:pt idx="1871">
                  <c:v>-2.7350600416666699</c:v>
                </c:pt>
                <c:pt idx="1872">
                  <c:v>-2.73367133333333</c:v>
                </c:pt>
                <c:pt idx="1873">
                  <c:v>-2.7322826249999999</c:v>
                </c:pt>
                <c:pt idx="1874">
                  <c:v>-2.7308939166666701</c:v>
                </c:pt>
                <c:pt idx="1875">
                  <c:v>-2.7295052083333302</c:v>
                </c:pt>
                <c:pt idx="1876">
                  <c:v>-2.7281165000000001</c:v>
                </c:pt>
                <c:pt idx="1877">
                  <c:v>-2.7267277916666699</c:v>
                </c:pt>
                <c:pt idx="1878">
                  <c:v>-2.72533908333333</c:v>
                </c:pt>
                <c:pt idx="1879">
                  <c:v>-2.7239503749999998</c:v>
                </c:pt>
                <c:pt idx="1880">
                  <c:v>-2.7225616666666701</c:v>
                </c:pt>
                <c:pt idx="1881">
                  <c:v>-2.7211729583333302</c:v>
                </c:pt>
                <c:pt idx="1882">
                  <c:v>-2.71978425</c:v>
                </c:pt>
                <c:pt idx="1883">
                  <c:v>-2.7183955416666699</c:v>
                </c:pt>
                <c:pt idx="1884">
                  <c:v>-2.7170068333333299</c:v>
                </c:pt>
                <c:pt idx="1885">
                  <c:v>-2.7156181250000002</c:v>
                </c:pt>
                <c:pt idx="1886">
                  <c:v>-2.7142294166666701</c:v>
                </c:pt>
                <c:pt idx="1887">
                  <c:v>-2.7128407083333301</c:v>
                </c:pt>
                <c:pt idx="1888">
                  <c:v>-2.711452</c:v>
                </c:pt>
                <c:pt idx="1889">
                  <c:v>-2.7100632916666698</c:v>
                </c:pt>
                <c:pt idx="1890">
                  <c:v>-2.7086745833333299</c:v>
                </c:pt>
                <c:pt idx="1891">
                  <c:v>-2.7072858750000002</c:v>
                </c:pt>
                <c:pt idx="1892">
                  <c:v>-2.70589716666667</c:v>
                </c:pt>
                <c:pt idx="1893">
                  <c:v>-2.7045084583333301</c:v>
                </c:pt>
                <c:pt idx="1894">
                  <c:v>-2.7031197499999999</c:v>
                </c:pt>
                <c:pt idx="1895">
                  <c:v>-2.7017310416666702</c:v>
                </c:pt>
                <c:pt idx="1896">
                  <c:v>-2.7003423333333298</c:v>
                </c:pt>
                <c:pt idx="1897">
                  <c:v>-2.6989536250000001</c:v>
                </c:pt>
                <c:pt idx="1898">
                  <c:v>-2.69756491666667</c:v>
                </c:pt>
                <c:pt idx="1899">
                  <c:v>-2.69617620833333</c:v>
                </c:pt>
                <c:pt idx="1900">
                  <c:v>-2.6947874999999999</c:v>
                </c:pt>
                <c:pt idx="1901">
                  <c:v>-2.6933987916666702</c:v>
                </c:pt>
                <c:pt idx="1902">
                  <c:v>-2.6920100833333298</c:v>
                </c:pt>
                <c:pt idx="1903">
                  <c:v>-2.6906213750000001</c:v>
                </c:pt>
                <c:pt idx="1904">
                  <c:v>-2.6892326666666699</c:v>
                </c:pt>
                <c:pt idx="1905">
                  <c:v>-2.68784395833333</c:v>
                </c:pt>
                <c:pt idx="1906">
                  <c:v>-2.6864552499999999</c:v>
                </c:pt>
                <c:pt idx="1907">
                  <c:v>-2.6850665416666701</c:v>
                </c:pt>
                <c:pt idx="1908">
                  <c:v>-2.6836778333333302</c:v>
                </c:pt>
                <c:pt idx="1909">
                  <c:v>-2.6822891250000001</c:v>
                </c:pt>
                <c:pt idx="1910">
                  <c:v>-2.6809004166666699</c:v>
                </c:pt>
                <c:pt idx="1911">
                  <c:v>-2.67951170833333</c:v>
                </c:pt>
                <c:pt idx="1912">
                  <c:v>-2.6781229999999998</c:v>
                </c:pt>
                <c:pt idx="1913">
                  <c:v>-2.6767342916666701</c:v>
                </c:pt>
                <c:pt idx="1914">
                  <c:v>-2.6753455833333302</c:v>
                </c:pt>
                <c:pt idx="1915">
                  <c:v>-2.673956875</c:v>
                </c:pt>
                <c:pt idx="1916">
                  <c:v>-2.6725681666666699</c:v>
                </c:pt>
                <c:pt idx="1917">
                  <c:v>-2.6711794583333299</c:v>
                </c:pt>
                <c:pt idx="1918">
                  <c:v>-2.6697907500000002</c:v>
                </c:pt>
                <c:pt idx="1919">
                  <c:v>-2.6684020416666701</c:v>
                </c:pt>
                <c:pt idx="1920">
                  <c:v>-2.6670133333333301</c:v>
                </c:pt>
                <c:pt idx="1921">
                  <c:v>-2.665624625</c:v>
                </c:pt>
                <c:pt idx="1922">
                  <c:v>-2.6642359166666698</c:v>
                </c:pt>
                <c:pt idx="1923">
                  <c:v>-2.6628472083333299</c:v>
                </c:pt>
                <c:pt idx="1924">
                  <c:v>-2.6614585000000002</c:v>
                </c:pt>
                <c:pt idx="1925">
                  <c:v>-2.66006979166667</c:v>
                </c:pt>
                <c:pt idx="1926">
                  <c:v>-2.6586810833333301</c:v>
                </c:pt>
                <c:pt idx="1927">
                  <c:v>-2.6572923749999999</c:v>
                </c:pt>
                <c:pt idx="1928">
                  <c:v>-2.6559036666666702</c:v>
                </c:pt>
                <c:pt idx="1929">
                  <c:v>-2.6545149583333298</c:v>
                </c:pt>
                <c:pt idx="1930">
                  <c:v>-2.6531262500000001</c:v>
                </c:pt>
                <c:pt idx="1931">
                  <c:v>-2.65173754166667</c:v>
                </c:pt>
                <c:pt idx="1932">
                  <c:v>-2.65034883333333</c:v>
                </c:pt>
                <c:pt idx="1933">
                  <c:v>-2.6489601249999999</c:v>
                </c:pt>
                <c:pt idx="1934">
                  <c:v>-2.6475714166666702</c:v>
                </c:pt>
                <c:pt idx="1935">
                  <c:v>-2.6461827083333298</c:v>
                </c:pt>
                <c:pt idx="1936">
                  <c:v>-2.6447940000000001</c:v>
                </c:pt>
                <c:pt idx="1937">
                  <c:v>-2.6434052916666699</c:v>
                </c:pt>
                <c:pt idx="1938">
                  <c:v>-2.64201658333333</c:v>
                </c:pt>
                <c:pt idx="1939">
                  <c:v>-2.6406278749999998</c:v>
                </c:pt>
                <c:pt idx="1940">
                  <c:v>-2.6392391666666701</c:v>
                </c:pt>
                <c:pt idx="1941">
                  <c:v>-2.6378504583333302</c:v>
                </c:pt>
                <c:pt idx="1942">
                  <c:v>-2.63646175</c:v>
                </c:pt>
                <c:pt idx="1943">
                  <c:v>-2.6350730416666699</c:v>
                </c:pt>
                <c:pt idx="1944">
                  <c:v>-2.63368433333333</c:v>
                </c:pt>
                <c:pt idx="1945">
                  <c:v>-2.6322956249999998</c:v>
                </c:pt>
                <c:pt idx="1946">
                  <c:v>-2.6309069166666701</c:v>
                </c:pt>
                <c:pt idx="1947">
                  <c:v>-2.6295182083333302</c:v>
                </c:pt>
                <c:pt idx="1948">
                  <c:v>-2.6281295</c:v>
                </c:pt>
                <c:pt idx="1949">
                  <c:v>-2.6267407916666698</c:v>
                </c:pt>
                <c:pt idx="1950">
                  <c:v>-2.6253520833333299</c:v>
                </c:pt>
                <c:pt idx="1951">
                  <c:v>-2.6239633750000002</c:v>
                </c:pt>
                <c:pt idx="1952">
                  <c:v>-2.6225746666666701</c:v>
                </c:pt>
                <c:pt idx="1953">
                  <c:v>-2.6211859583333301</c:v>
                </c:pt>
                <c:pt idx="1954">
                  <c:v>-2.61979725</c:v>
                </c:pt>
                <c:pt idx="1955">
                  <c:v>-2.6184085416666698</c:v>
                </c:pt>
                <c:pt idx="1956">
                  <c:v>-2.6170198333333299</c:v>
                </c:pt>
                <c:pt idx="1957">
                  <c:v>-2.6156311250000002</c:v>
                </c:pt>
                <c:pt idx="1958">
                  <c:v>-2.61424241666667</c:v>
                </c:pt>
                <c:pt idx="1959">
                  <c:v>-2.6128537083333301</c:v>
                </c:pt>
                <c:pt idx="1960">
                  <c:v>-2.6114649999999999</c:v>
                </c:pt>
                <c:pt idx="1961">
                  <c:v>-2.6100762916666702</c:v>
                </c:pt>
                <c:pt idx="1962">
                  <c:v>-2.6086875833333298</c:v>
                </c:pt>
                <c:pt idx="1963">
                  <c:v>-2.6072988750000001</c:v>
                </c:pt>
                <c:pt idx="1964">
                  <c:v>-2.60591016666667</c:v>
                </c:pt>
                <c:pt idx="1965">
                  <c:v>-2.60452145833333</c:v>
                </c:pt>
                <c:pt idx="1966">
                  <c:v>-2.6031327499999999</c:v>
                </c:pt>
                <c:pt idx="1967">
                  <c:v>-2.6017440416666702</c:v>
                </c:pt>
                <c:pt idx="1968">
                  <c:v>-2.6003553333333298</c:v>
                </c:pt>
                <c:pt idx="1969">
                  <c:v>-2.5989666250000001</c:v>
                </c:pt>
                <c:pt idx="1970">
                  <c:v>-2.5975779166666699</c:v>
                </c:pt>
                <c:pt idx="1971">
                  <c:v>-2.59618920833333</c:v>
                </c:pt>
                <c:pt idx="1972">
                  <c:v>-2.5948004999999998</c:v>
                </c:pt>
                <c:pt idx="1973">
                  <c:v>-2.5934117916666701</c:v>
                </c:pt>
                <c:pt idx="1974">
                  <c:v>-2.5920230833333302</c:v>
                </c:pt>
                <c:pt idx="1975">
                  <c:v>-2.590634375</c:v>
                </c:pt>
                <c:pt idx="1976">
                  <c:v>-2.5892456666666699</c:v>
                </c:pt>
                <c:pt idx="1977">
                  <c:v>-2.58785695833333</c:v>
                </c:pt>
                <c:pt idx="1978">
                  <c:v>-2.5864682499999998</c:v>
                </c:pt>
                <c:pt idx="1979">
                  <c:v>-2.5850795416666701</c:v>
                </c:pt>
                <c:pt idx="1980">
                  <c:v>-2.5836908333333302</c:v>
                </c:pt>
                <c:pt idx="1981">
                  <c:v>-2.582302125</c:v>
                </c:pt>
                <c:pt idx="1982">
                  <c:v>-2.5809134166666698</c:v>
                </c:pt>
                <c:pt idx="1983">
                  <c:v>-2.5795247083333299</c:v>
                </c:pt>
                <c:pt idx="1984">
                  <c:v>-2.5781360000000002</c:v>
                </c:pt>
                <c:pt idx="1985">
                  <c:v>-2.57674729166667</c:v>
                </c:pt>
                <c:pt idx="1986">
                  <c:v>-2.5753585833333301</c:v>
                </c:pt>
                <c:pt idx="1987">
                  <c:v>-2.573969875</c:v>
                </c:pt>
                <c:pt idx="1988">
                  <c:v>-2.5725811666666698</c:v>
                </c:pt>
                <c:pt idx="1989">
                  <c:v>-2.5711924583333299</c:v>
                </c:pt>
                <c:pt idx="1990">
                  <c:v>-2.5698037500000002</c:v>
                </c:pt>
                <c:pt idx="1991">
                  <c:v>-2.56841504166667</c:v>
                </c:pt>
                <c:pt idx="1992">
                  <c:v>-2.5670263333333301</c:v>
                </c:pt>
                <c:pt idx="1993">
                  <c:v>-2.5656376249999999</c:v>
                </c:pt>
                <c:pt idx="1994">
                  <c:v>-2.5642489166666702</c:v>
                </c:pt>
                <c:pt idx="1995">
                  <c:v>-2.5628602083333298</c:v>
                </c:pt>
                <c:pt idx="1996">
                  <c:v>-2.5614715000000001</c:v>
                </c:pt>
                <c:pt idx="1997">
                  <c:v>-2.56008279166667</c:v>
                </c:pt>
                <c:pt idx="1998">
                  <c:v>-2.55869408333333</c:v>
                </c:pt>
                <c:pt idx="1999">
                  <c:v>-2.5573053749999999</c:v>
                </c:pt>
                <c:pt idx="2000">
                  <c:v>-2.5559166666666702</c:v>
                </c:pt>
                <c:pt idx="2001">
                  <c:v>-2.5545279583333298</c:v>
                </c:pt>
                <c:pt idx="2002">
                  <c:v>-2.5531392500000001</c:v>
                </c:pt>
                <c:pt idx="2003">
                  <c:v>-2.5517505416666699</c:v>
                </c:pt>
                <c:pt idx="2004">
                  <c:v>-2.55036183333333</c:v>
                </c:pt>
                <c:pt idx="2005">
                  <c:v>-2.5489731249999998</c:v>
                </c:pt>
                <c:pt idx="2006">
                  <c:v>-2.5475844166666701</c:v>
                </c:pt>
                <c:pt idx="2007">
                  <c:v>-2.5461957083333302</c:v>
                </c:pt>
                <c:pt idx="2008">
                  <c:v>-2.544807</c:v>
                </c:pt>
                <c:pt idx="2009">
                  <c:v>-2.5434182916666699</c:v>
                </c:pt>
                <c:pt idx="2010">
                  <c:v>-2.54202958333333</c:v>
                </c:pt>
                <c:pt idx="2011">
                  <c:v>-2.5406408749999998</c:v>
                </c:pt>
                <c:pt idx="2012">
                  <c:v>-2.5392521666666701</c:v>
                </c:pt>
                <c:pt idx="2013">
                  <c:v>-2.5378634583333302</c:v>
                </c:pt>
                <c:pt idx="2014">
                  <c:v>-2.53647475</c:v>
                </c:pt>
                <c:pt idx="2015">
                  <c:v>-2.5350860416666698</c:v>
                </c:pt>
                <c:pt idx="2016">
                  <c:v>-2.5336973333333299</c:v>
                </c:pt>
                <c:pt idx="2017">
                  <c:v>-2.5323086250000002</c:v>
                </c:pt>
                <c:pt idx="2018">
                  <c:v>-2.53091991666667</c:v>
                </c:pt>
                <c:pt idx="2019">
                  <c:v>-2.5295312083333301</c:v>
                </c:pt>
                <c:pt idx="2020">
                  <c:v>-2.5281425</c:v>
                </c:pt>
                <c:pt idx="2021">
                  <c:v>-2.5267537916666698</c:v>
                </c:pt>
                <c:pt idx="2022">
                  <c:v>-2.5253650833333299</c:v>
                </c:pt>
                <c:pt idx="2023">
                  <c:v>-2.5239763750000002</c:v>
                </c:pt>
                <c:pt idx="2024">
                  <c:v>-2.52258766666667</c:v>
                </c:pt>
                <c:pt idx="2025">
                  <c:v>-2.5211989583333301</c:v>
                </c:pt>
                <c:pt idx="2026">
                  <c:v>-2.5198102499999999</c:v>
                </c:pt>
                <c:pt idx="2027">
                  <c:v>-2.5184215416666702</c:v>
                </c:pt>
                <c:pt idx="2028">
                  <c:v>-2.5170328333333298</c:v>
                </c:pt>
                <c:pt idx="2029">
                  <c:v>-2.5156441250000001</c:v>
                </c:pt>
                <c:pt idx="2030">
                  <c:v>-2.51425541666667</c:v>
                </c:pt>
                <c:pt idx="2031">
                  <c:v>-2.51286670833333</c:v>
                </c:pt>
                <c:pt idx="2032">
                  <c:v>-2.5114779999999999</c:v>
                </c:pt>
                <c:pt idx="2033">
                  <c:v>-2.5100892916666702</c:v>
                </c:pt>
                <c:pt idx="2034">
                  <c:v>-2.5087005833333298</c:v>
                </c:pt>
                <c:pt idx="2035">
                  <c:v>-2.5073118750000001</c:v>
                </c:pt>
                <c:pt idx="2036">
                  <c:v>-2.5059231666666699</c:v>
                </c:pt>
                <c:pt idx="2037">
                  <c:v>-2.50453445833333</c:v>
                </c:pt>
                <c:pt idx="2038">
                  <c:v>-2.5031457499999998</c:v>
                </c:pt>
                <c:pt idx="2039">
                  <c:v>-2.5017570416666701</c:v>
                </c:pt>
                <c:pt idx="2040">
                  <c:v>-2.5003683333333302</c:v>
                </c:pt>
                <c:pt idx="2041">
                  <c:v>-2.498979625</c:v>
                </c:pt>
                <c:pt idx="2042">
                  <c:v>-2.4975909166666699</c:v>
                </c:pt>
                <c:pt idx="2043">
                  <c:v>-2.49620220833333</c:v>
                </c:pt>
                <c:pt idx="2044">
                  <c:v>-2.4948134999999998</c:v>
                </c:pt>
                <c:pt idx="2045">
                  <c:v>-2.4934247916666701</c:v>
                </c:pt>
                <c:pt idx="2046">
                  <c:v>-2.4920360833333302</c:v>
                </c:pt>
                <c:pt idx="2047">
                  <c:v>-2.490647375</c:v>
                </c:pt>
                <c:pt idx="2048">
                  <c:v>-2.4892586666666698</c:v>
                </c:pt>
                <c:pt idx="2049">
                  <c:v>-2.4878699583333299</c:v>
                </c:pt>
                <c:pt idx="2050">
                  <c:v>-2.4864812500000002</c:v>
                </c:pt>
                <c:pt idx="2051">
                  <c:v>-2.48509254166667</c:v>
                </c:pt>
                <c:pt idx="2052">
                  <c:v>-2.4837038333333301</c:v>
                </c:pt>
                <c:pt idx="2053">
                  <c:v>-2.482315125</c:v>
                </c:pt>
                <c:pt idx="2054">
                  <c:v>-2.4809264166666698</c:v>
                </c:pt>
                <c:pt idx="2055">
                  <c:v>-2.4795377083333299</c:v>
                </c:pt>
                <c:pt idx="2056">
                  <c:v>-2.4781490000000002</c:v>
                </c:pt>
                <c:pt idx="2057">
                  <c:v>-2.47676029166667</c:v>
                </c:pt>
                <c:pt idx="2058">
                  <c:v>-2.4753715833333301</c:v>
                </c:pt>
                <c:pt idx="2059">
                  <c:v>-2.4739828749999999</c:v>
                </c:pt>
                <c:pt idx="2060">
                  <c:v>-2.4725941666666702</c:v>
                </c:pt>
                <c:pt idx="2061">
                  <c:v>-2.4712054583333298</c:v>
                </c:pt>
                <c:pt idx="2062">
                  <c:v>-2.4698167500000001</c:v>
                </c:pt>
                <c:pt idx="2063">
                  <c:v>-2.46842804166667</c:v>
                </c:pt>
                <c:pt idx="2064">
                  <c:v>-2.46703933333333</c:v>
                </c:pt>
                <c:pt idx="2065">
                  <c:v>-2.4656506249999999</c:v>
                </c:pt>
                <c:pt idx="2066">
                  <c:v>-2.4642619166666702</c:v>
                </c:pt>
                <c:pt idx="2067">
                  <c:v>-2.4628732083333298</c:v>
                </c:pt>
                <c:pt idx="2068">
                  <c:v>-2.4614845000000001</c:v>
                </c:pt>
                <c:pt idx="2069">
                  <c:v>-2.4600957916666699</c:v>
                </c:pt>
                <c:pt idx="2070">
                  <c:v>-2.45870708333333</c:v>
                </c:pt>
                <c:pt idx="2071">
                  <c:v>-2.4573183749999998</c:v>
                </c:pt>
                <c:pt idx="2072">
                  <c:v>-2.4559296666666701</c:v>
                </c:pt>
                <c:pt idx="2073">
                  <c:v>-2.4545409583333302</c:v>
                </c:pt>
                <c:pt idx="2074">
                  <c:v>-2.45315225</c:v>
                </c:pt>
                <c:pt idx="2075">
                  <c:v>-2.4517635416666699</c:v>
                </c:pt>
                <c:pt idx="2076">
                  <c:v>-2.4503748333333299</c:v>
                </c:pt>
                <c:pt idx="2077">
                  <c:v>-2.4489861249999998</c:v>
                </c:pt>
                <c:pt idx="2078">
                  <c:v>-2.4475974166666701</c:v>
                </c:pt>
                <c:pt idx="2079">
                  <c:v>-2.4462087083333302</c:v>
                </c:pt>
                <c:pt idx="2080">
                  <c:v>-2.44482</c:v>
                </c:pt>
                <c:pt idx="2081">
                  <c:v>-2.4434312916666698</c:v>
                </c:pt>
                <c:pt idx="2082">
                  <c:v>-2.4420425833333299</c:v>
                </c:pt>
                <c:pt idx="2083">
                  <c:v>-2.4406538750000002</c:v>
                </c:pt>
                <c:pt idx="2084">
                  <c:v>-2.43926516666667</c:v>
                </c:pt>
                <c:pt idx="2085">
                  <c:v>-2.4378764583333301</c:v>
                </c:pt>
                <c:pt idx="2086">
                  <c:v>-2.43648775</c:v>
                </c:pt>
                <c:pt idx="2087">
                  <c:v>-2.4350990416666698</c:v>
                </c:pt>
                <c:pt idx="2088">
                  <c:v>-2.4337103333333299</c:v>
                </c:pt>
                <c:pt idx="2089">
                  <c:v>-2.4323216250000002</c:v>
                </c:pt>
                <c:pt idx="2090">
                  <c:v>-2.43093291666667</c:v>
                </c:pt>
                <c:pt idx="2091">
                  <c:v>-2.4295442083333301</c:v>
                </c:pt>
                <c:pt idx="2092">
                  <c:v>-2.4281554999999999</c:v>
                </c:pt>
                <c:pt idx="2093">
                  <c:v>-2.4267667916666702</c:v>
                </c:pt>
                <c:pt idx="2094">
                  <c:v>-2.4253780833333298</c:v>
                </c:pt>
                <c:pt idx="2095">
                  <c:v>-2.4239893750000001</c:v>
                </c:pt>
                <c:pt idx="2096">
                  <c:v>-2.42260066666667</c:v>
                </c:pt>
                <c:pt idx="2097">
                  <c:v>-2.42121195833333</c:v>
                </c:pt>
                <c:pt idx="2098">
                  <c:v>-2.4198232499999999</c:v>
                </c:pt>
                <c:pt idx="2099">
                  <c:v>-2.4184345416666702</c:v>
                </c:pt>
                <c:pt idx="2100">
                  <c:v>-2.4170458333333298</c:v>
                </c:pt>
                <c:pt idx="2101">
                  <c:v>-2.4156571250000001</c:v>
                </c:pt>
                <c:pt idx="2102">
                  <c:v>-2.4142684166666699</c:v>
                </c:pt>
                <c:pt idx="2103">
                  <c:v>-2.41287970833333</c:v>
                </c:pt>
                <c:pt idx="2104">
                  <c:v>-2.4114909999999998</c:v>
                </c:pt>
                <c:pt idx="2105">
                  <c:v>-2.4101022916666701</c:v>
                </c:pt>
                <c:pt idx="2106">
                  <c:v>-2.4087135833333302</c:v>
                </c:pt>
                <c:pt idx="2107">
                  <c:v>-2.407324875</c:v>
                </c:pt>
                <c:pt idx="2108">
                  <c:v>-2.4059361666666699</c:v>
                </c:pt>
                <c:pt idx="2109">
                  <c:v>-2.4045474583333299</c:v>
                </c:pt>
                <c:pt idx="2110">
                  <c:v>-2.4031587499999998</c:v>
                </c:pt>
                <c:pt idx="2111">
                  <c:v>-2.4017700416666701</c:v>
                </c:pt>
                <c:pt idx="2112">
                  <c:v>-2.4003813333333301</c:v>
                </c:pt>
                <c:pt idx="2113">
                  <c:v>-2.398992625</c:v>
                </c:pt>
                <c:pt idx="2114">
                  <c:v>-2.3976039166666698</c:v>
                </c:pt>
                <c:pt idx="2115">
                  <c:v>-2.3962152083333299</c:v>
                </c:pt>
                <c:pt idx="2116">
                  <c:v>-2.3948265000000002</c:v>
                </c:pt>
                <c:pt idx="2117">
                  <c:v>-2.39343779166667</c:v>
                </c:pt>
                <c:pt idx="2118">
                  <c:v>-2.3920490833333301</c:v>
                </c:pt>
                <c:pt idx="2119">
                  <c:v>-2.3906603749999999</c:v>
                </c:pt>
                <c:pt idx="2120">
                  <c:v>-2.3892716666666698</c:v>
                </c:pt>
                <c:pt idx="2121">
                  <c:v>-2.3878829583333299</c:v>
                </c:pt>
                <c:pt idx="2122">
                  <c:v>-2.3864942500000002</c:v>
                </c:pt>
                <c:pt idx="2123">
                  <c:v>-2.38510554166667</c:v>
                </c:pt>
                <c:pt idx="2124">
                  <c:v>-2.3837168333333301</c:v>
                </c:pt>
                <c:pt idx="2125">
                  <c:v>-2.3823281249999999</c:v>
                </c:pt>
                <c:pt idx="2126">
                  <c:v>-2.3809394166666702</c:v>
                </c:pt>
                <c:pt idx="2127">
                  <c:v>-2.3795507083333298</c:v>
                </c:pt>
                <c:pt idx="2128">
                  <c:v>-2.3781620000000001</c:v>
                </c:pt>
                <c:pt idx="2129">
                  <c:v>-2.37677329166667</c:v>
                </c:pt>
                <c:pt idx="2130">
                  <c:v>-2.37538458333333</c:v>
                </c:pt>
                <c:pt idx="2131">
                  <c:v>-2.3739958749999999</c:v>
                </c:pt>
                <c:pt idx="2132">
                  <c:v>-2.3726071666666702</c:v>
                </c:pt>
                <c:pt idx="2133">
                  <c:v>-2.3712184583333298</c:v>
                </c:pt>
                <c:pt idx="2134">
                  <c:v>-2.3698297500000001</c:v>
                </c:pt>
                <c:pt idx="2135">
                  <c:v>-2.3684410416666699</c:v>
                </c:pt>
                <c:pt idx="2136">
                  <c:v>-2.36705233333333</c:v>
                </c:pt>
                <c:pt idx="2137">
                  <c:v>-2.3656636249999998</c:v>
                </c:pt>
                <c:pt idx="2138">
                  <c:v>-2.3642749166666701</c:v>
                </c:pt>
                <c:pt idx="2139">
                  <c:v>-2.3628862083333302</c:v>
                </c:pt>
                <c:pt idx="2140">
                  <c:v>-2.3614975</c:v>
                </c:pt>
                <c:pt idx="2141">
                  <c:v>-2.3601087916666699</c:v>
                </c:pt>
                <c:pt idx="2142">
                  <c:v>-2.3587200833333299</c:v>
                </c:pt>
                <c:pt idx="2143">
                  <c:v>-2.3573313749999998</c:v>
                </c:pt>
                <c:pt idx="2144">
                  <c:v>-2.3559426666666701</c:v>
                </c:pt>
                <c:pt idx="2145">
                  <c:v>-2.3545539583333301</c:v>
                </c:pt>
                <c:pt idx="2146">
                  <c:v>-2.35316525</c:v>
                </c:pt>
                <c:pt idx="2147">
                  <c:v>-2.3517765416666698</c:v>
                </c:pt>
                <c:pt idx="2148">
                  <c:v>-2.3503878333333299</c:v>
                </c:pt>
                <c:pt idx="2149">
                  <c:v>-2.3489991250000002</c:v>
                </c:pt>
                <c:pt idx="2150">
                  <c:v>-2.34761041666667</c:v>
                </c:pt>
                <c:pt idx="2151">
                  <c:v>-2.3462217083333301</c:v>
                </c:pt>
                <c:pt idx="2152">
                  <c:v>-2.3448329999999999</c:v>
                </c:pt>
                <c:pt idx="2153">
                  <c:v>-2.3434442916666698</c:v>
                </c:pt>
                <c:pt idx="2154">
                  <c:v>-2.3420555833333299</c:v>
                </c:pt>
                <c:pt idx="2155">
                  <c:v>-2.3406668750000001</c:v>
                </c:pt>
                <c:pt idx="2156">
                  <c:v>-2.33927816666667</c:v>
                </c:pt>
                <c:pt idx="2157">
                  <c:v>-2.3378894583333301</c:v>
                </c:pt>
                <c:pt idx="2158">
                  <c:v>-2.3365007499999999</c:v>
                </c:pt>
                <c:pt idx="2159">
                  <c:v>-2.3351120416666702</c:v>
                </c:pt>
                <c:pt idx="2160">
                  <c:v>-2.3337233333333298</c:v>
                </c:pt>
                <c:pt idx="2161">
                  <c:v>-2.3323346250000001</c:v>
                </c:pt>
                <c:pt idx="2162">
                  <c:v>-2.3309459166666699</c:v>
                </c:pt>
                <c:pt idx="2163">
                  <c:v>-2.32955720833333</c:v>
                </c:pt>
                <c:pt idx="2164">
                  <c:v>-2.3281684999999999</c:v>
                </c:pt>
                <c:pt idx="2165">
                  <c:v>-2.3267797916666701</c:v>
                </c:pt>
                <c:pt idx="2166">
                  <c:v>-2.3253910833333298</c:v>
                </c:pt>
                <c:pt idx="2167">
                  <c:v>-2.3240023750000001</c:v>
                </c:pt>
                <c:pt idx="2168">
                  <c:v>-2.3226136666666699</c:v>
                </c:pt>
                <c:pt idx="2169">
                  <c:v>-2.32122495833333</c:v>
                </c:pt>
                <c:pt idx="2170">
                  <c:v>-2.3198362499999998</c:v>
                </c:pt>
                <c:pt idx="2171">
                  <c:v>-2.3184475416666701</c:v>
                </c:pt>
                <c:pt idx="2172">
                  <c:v>-2.3170588333333302</c:v>
                </c:pt>
                <c:pt idx="2173">
                  <c:v>-2.315670125</c:v>
                </c:pt>
                <c:pt idx="2174">
                  <c:v>-2.3142814166666699</c:v>
                </c:pt>
                <c:pt idx="2175">
                  <c:v>-2.3128927083333299</c:v>
                </c:pt>
                <c:pt idx="2176">
                  <c:v>-2.3115039999999998</c:v>
                </c:pt>
                <c:pt idx="2177">
                  <c:v>-2.3101152916666701</c:v>
                </c:pt>
                <c:pt idx="2178">
                  <c:v>-2.3087265833333301</c:v>
                </c:pt>
                <c:pt idx="2179">
                  <c:v>-2.307337875</c:v>
                </c:pt>
                <c:pt idx="2180">
                  <c:v>-2.3059491666666698</c:v>
                </c:pt>
                <c:pt idx="2181">
                  <c:v>-2.3045604583333299</c:v>
                </c:pt>
                <c:pt idx="2182">
                  <c:v>-2.3031717500000002</c:v>
                </c:pt>
                <c:pt idx="2183">
                  <c:v>-2.30178304166667</c:v>
                </c:pt>
                <c:pt idx="2184">
                  <c:v>-2.3003943333333301</c:v>
                </c:pt>
                <c:pt idx="2185">
                  <c:v>-2.2990056249999999</c:v>
                </c:pt>
                <c:pt idx="2186">
                  <c:v>-2.2976169166666698</c:v>
                </c:pt>
                <c:pt idx="2187">
                  <c:v>-2.2962282083333299</c:v>
                </c:pt>
                <c:pt idx="2188">
                  <c:v>-2.2948395000000001</c:v>
                </c:pt>
                <c:pt idx="2189">
                  <c:v>-2.29345079166667</c:v>
                </c:pt>
                <c:pt idx="2190">
                  <c:v>-2.2920620833333301</c:v>
                </c:pt>
                <c:pt idx="2191">
                  <c:v>-2.2906733749999999</c:v>
                </c:pt>
                <c:pt idx="2192">
                  <c:v>-2.2892846666666702</c:v>
                </c:pt>
                <c:pt idx="2193">
                  <c:v>-2.2878959583333298</c:v>
                </c:pt>
                <c:pt idx="2194">
                  <c:v>-2.2865072500000001</c:v>
                </c:pt>
                <c:pt idx="2195">
                  <c:v>-2.2851185416666699</c:v>
                </c:pt>
                <c:pt idx="2196">
                  <c:v>-2.28372983333333</c:v>
                </c:pt>
                <c:pt idx="2197">
                  <c:v>-2.2823411249999999</c:v>
                </c:pt>
                <c:pt idx="2198">
                  <c:v>-2.2809524166666701</c:v>
                </c:pt>
                <c:pt idx="2199">
                  <c:v>-2.2795637083333302</c:v>
                </c:pt>
                <c:pt idx="2200">
                  <c:v>-2.2781750000000001</c:v>
                </c:pt>
                <c:pt idx="2201">
                  <c:v>-2.2767862916666699</c:v>
                </c:pt>
                <c:pt idx="2202">
                  <c:v>-2.27539758333333</c:v>
                </c:pt>
                <c:pt idx="2203">
                  <c:v>-2.2740088749999998</c:v>
                </c:pt>
                <c:pt idx="2204">
                  <c:v>-2.2726201666666701</c:v>
                </c:pt>
                <c:pt idx="2205">
                  <c:v>-2.2712314583333302</c:v>
                </c:pt>
                <c:pt idx="2206">
                  <c:v>-2.26984275</c:v>
                </c:pt>
                <c:pt idx="2207">
                  <c:v>-2.2684540416666699</c:v>
                </c:pt>
                <c:pt idx="2208">
                  <c:v>-2.2670653333333299</c:v>
                </c:pt>
                <c:pt idx="2209">
                  <c:v>-2.2656766250000002</c:v>
                </c:pt>
                <c:pt idx="2210">
                  <c:v>-2.2642879166666701</c:v>
                </c:pt>
                <c:pt idx="2211">
                  <c:v>-2.2628992083333301</c:v>
                </c:pt>
                <c:pt idx="2212">
                  <c:v>-2.2615105</c:v>
                </c:pt>
                <c:pt idx="2213">
                  <c:v>-2.2601217916666698</c:v>
                </c:pt>
                <c:pt idx="2214">
                  <c:v>-2.2587330833333299</c:v>
                </c:pt>
                <c:pt idx="2215">
                  <c:v>-2.2573443750000002</c:v>
                </c:pt>
                <c:pt idx="2216">
                  <c:v>-2.25595566666667</c:v>
                </c:pt>
                <c:pt idx="2217">
                  <c:v>-2.2545669583333301</c:v>
                </c:pt>
                <c:pt idx="2218">
                  <c:v>-2.2531782499999999</c:v>
                </c:pt>
                <c:pt idx="2219">
                  <c:v>-2.2517895416666698</c:v>
                </c:pt>
                <c:pt idx="2220">
                  <c:v>-2.2504008333333299</c:v>
                </c:pt>
                <c:pt idx="2221">
                  <c:v>-2.2490121250000001</c:v>
                </c:pt>
                <c:pt idx="2222">
                  <c:v>-2.24762341666667</c:v>
                </c:pt>
                <c:pt idx="2223">
                  <c:v>-2.2462347083333301</c:v>
                </c:pt>
                <c:pt idx="2224">
                  <c:v>-2.2448459999999999</c:v>
                </c:pt>
                <c:pt idx="2225">
                  <c:v>-2.2434572916666702</c:v>
                </c:pt>
                <c:pt idx="2226">
                  <c:v>-2.2420685833333298</c:v>
                </c:pt>
                <c:pt idx="2227">
                  <c:v>-2.2406798750000001</c:v>
                </c:pt>
                <c:pt idx="2228">
                  <c:v>-2.2392911666666699</c:v>
                </c:pt>
                <c:pt idx="2229">
                  <c:v>-2.23790245833333</c:v>
                </c:pt>
                <c:pt idx="2230">
                  <c:v>-2.2365137499999999</c:v>
                </c:pt>
                <c:pt idx="2231">
                  <c:v>-2.2351250416666701</c:v>
                </c:pt>
                <c:pt idx="2232">
                  <c:v>-2.2337363333333302</c:v>
                </c:pt>
                <c:pt idx="2233">
                  <c:v>-2.2323476250000001</c:v>
                </c:pt>
                <c:pt idx="2234">
                  <c:v>-2.2309589166666699</c:v>
                </c:pt>
                <c:pt idx="2235">
                  <c:v>-2.22957020833333</c:v>
                </c:pt>
                <c:pt idx="2236">
                  <c:v>-2.2281814999999998</c:v>
                </c:pt>
                <c:pt idx="2237">
                  <c:v>-2.2267927916666701</c:v>
                </c:pt>
                <c:pt idx="2238">
                  <c:v>-2.2254040833333302</c:v>
                </c:pt>
                <c:pt idx="2239">
                  <c:v>-2.224015375</c:v>
                </c:pt>
                <c:pt idx="2240">
                  <c:v>-2.2226266666666699</c:v>
                </c:pt>
                <c:pt idx="2241">
                  <c:v>-2.2212379583333299</c:v>
                </c:pt>
                <c:pt idx="2242">
                  <c:v>-2.2198492500000002</c:v>
                </c:pt>
                <c:pt idx="2243">
                  <c:v>-2.2184605416666701</c:v>
                </c:pt>
                <c:pt idx="2244">
                  <c:v>-2.2170718333333301</c:v>
                </c:pt>
                <c:pt idx="2245">
                  <c:v>-2.215683125</c:v>
                </c:pt>
                <c:pt idx="2246">
                  <c:v>-2.2142944166666698</c:v>
                </c:pt>
                <c:pt idx="2247">
                  <c:v>-2.2129057083333299</c:v>
                </c:pt>
                <c:pt idx="2248">
                  <c:v>-2.2115170000000002</c:v>
                </c:pt>
                <c:pt idx="2249">
                  <c:v>-2.21012829166667</c:v>
                </c:pt>
                <c:pt idx="2250">
                  <c:v>-2.2087395833333301</c:v>
                </c:pt>
                <c:pt idx="2251">
                  <c:v>-2.2073508749999999</c:v>
                </c:pt>
                <c:pt idx="2252">
                  <c:v>-2.2059621666666702</c:v>
                </c:pt>
                <c:pt idx="2253">
                  <c:v>-2.2045734583333298</c:v>
                </c:pt>
                <c:pt idx="2254">
                  <c:v>-2.2031847500000001</c:v>
                </c:pt>
                <c:pt idx="2255">
                  <c:v>-2.20179604166667</c:v>
                </c:pt>
                <c:pt idx="2256">
                  <c:v>-2.2004073333333301</c:v>
                </c:pt>
                <c:pt idx="2257">
                  <c:v>-2.1990186249999999</c:v>
                </c:pt>
                <c:pt idx="2258">
                  <c:v>-2.1976299166666702</c:v>
                </c:pt>
                <c:pt idx="2259">
                  <c:v>-2.1962412083333298</c:v>
                </c:pt>
                <c:pt idx="2260">
                  <c:v>-2.1948525000000001</c:v>
                </c:pt>
                <c:pt idx="2261">
                  <c:v>-2.1934637916666699</c:v>
                </c:pt>
                <c:pt idx="2262">
                  <c:v>-2.19207508333333</c:v>
                </c:pt>
                <c:pt idx="2263">
                  <c:v>-2.1906863749999999</c:v>
                </c:pt>
                <c:pt idx="2264">
                  <c:v>-2.1892976666666701</c:v>
                </c:pt>
                <c:pt idx="2265">
                  <c:v>-2.1879089583333302</c:v>
                </c:pt>
                <c:pt idx="2266">
                  <c:v>-2.1865202500000001</c:v>
                </c:pt>
                <c:pt idx="2267">
                  <c:v>-2.1851315416666699</c:v>
                </c:pt>
                <c:pt idx="2268">
                  <c:v>-2.18374283333333</c:v>
                </c:pt>
                <c:pt idx="2269">
                  <c:v>-2.1823541249999998</c:v>
                </c:pt>
                <c:pt idx="2270">
                  <c:v>-2.1809654166666701</c:v>
                </c:pt>
                <c:pt idx="2271">
                  <c:v>-2.1795767083333302</c:v>
                </c:pt>
                <c:pt idx="2272">
                  <c:v>-2.178188</c:v>
                </c:pt>
                <c:pt idx="2273">
                  <c:v>-2.1767992916666699</c:v>
                </c:pt>
                <c:pt idx="2274">
                  <c:v>-2.1754105833333299</c:v>
                </c:pt>
                <c:pt idx="2275">
                  <c:v>-2.1740218750000002</c:v>
                </c:pt>
                <c:pt idx="2276">
                  <c:v>-2.1726331666666701</c:v>
                </c:pt>
                <c:pt idx="2277">
                  <c:v>-2.1712444583333301</c:v>
                </c:pt>
                <c:pt idx="2278">
                  <c:v>-2.16985575</c:v>
                </c:pt>
                <c:pt idx="2279">
                  <c:v>-2.1684670416666698</c:v>
                </c:pt>
                <c:pt idx="2280">
                  <c:v>-2.1670783333333299</c:v>
                </c:pt>
                <c:pt idx="2281">
                  <c:v>-2.1656896250000002</c:v>
                </c:pt>
                <c:pt idx="2282">
                  <c:v>-2.16430091666667</c:v>
                </c:pt>
                <c:pt idx="2283">
                  <c:v>-2.1629122083333301</c:v>
                </c:pt>
                <c:pt idx="2284">
                  <c:v>-2.1615234999999999</c:v>
                </c:pt>
                <c:pt idx="2285">
                  <c:v>-2.1601347916666702</c:v>
                </c:pt>
                <c:pt idx="2286">
                  <c:v>-2.1587460833333298</c:v>
                </c:pt>
                <c:pt idx="2287">
                  <c:v>-2.1573573750000001</c:v>
                </c:pt>
                <c:pt idx="2288">
                  <c:v>-2.15596866666667</c:v>
                </c:pt>
                <c:pt idx="2289">
                  <c:v>-2.15457995833333</c:v>
                </c:pt>
                <c:pt idx="2290">
                  <c:v>-2.1531912499999999</c:v>
                </c:pt>
                <c:pt idx="2291">
                  <c:v>-2.1518025416666702</c:v>
                </c:pt>
                <c:pt idx="2292">
                  <c:v>-2.1504138333333298</c:v>
                </c:pt>
                <c:pt idx="2293">
                  <c:v>-2.1490251250000001</c:v>
                </c:pt>
                <c:pt idx="2294">
                  <c:v>-2.1476364166666699</c:v>
                </c:pt>
                <c:pt idx="2295">
                  <c:v>-2.14624770833333</c:v>
                </c:pt>
                <c:pt idx="2296">
                  <c:v>-2.1448589999999998</c:v>
                </c:pt>
                <c:pt idx="2297">
                  <c:v>-2.1434702916666701</c:v>
                </c:pt>
                <c:pt idx="2298">
                  <c:v>-2.1420815833333302</c:v>
                </c:pt>
                <c:pt idx="2299">
                  <c:v>-2.1406928750000001</c:v>
                </c:pt>
                <c:pt idx="2300">
                  <c:v>-2.1393041666666699</c:v>
                </c:pt>
                <c:pt idx="2301">
                  <c:v>-2.13791545833333</c:v>
                </c:pt>
                <c:pt idx="2302">
                  <c:v>-2.1365267499999998</c:v>
                </c:pt>
                <c:pt idx="2303">
                  <c:v>-2.1351380416666701</c:v>
                </c:pt>
                <c:pt idx="2304">
                  <c:v>-2.1337493333333302</c:v>
                </c:pt>
                <c:pt idx="2305">
                  <c:v>-2.132360625</c:v>
                </c:pt>
                <c:pt idx="2306">
                  <c:v>-2.1309719166666699</c:v>
                </c:pt>
                <c:pt idx="2307">
                  <c:v>-2.1295832083333299</c:v>
                </c:pt>
                <c:pt idx="2308">
                  <c:v>-2.1281945000000002</c:v>
                </c:pt>
                <c:pt idx="2309">
                  <c:v>-2.1268057916666701</c:v>
                </c:pt>
                <c:pt idx="2310">
                  <c:v>-2.1254170833333301</c:v>
                </c:pt>
                <c:pt idx="2311">
                  <c:v>-2.124028375</c:v>
                </c:pt>
                <c:pt idx="2312">
                  <c:v>-2.1226396666666698</c:v>
                </c:pt>
                <c:pt idx="2313">
                  <c:v>-2.1212509583333299</c:v>
                </c:pt>
                <c:pt idx="2314">
                  <c:v>-2.1198622500000002</c:v>
                </c:pt>
                <c:pt idx="2315">
                  <c:v>-2.11847354166667</c:v>
                </c:pt>
                <c:pt idx="2316">
                  <c:v>-2.1170848333333301</c:v>
                </c:pt>
                <c:pt idx="2317">
                  <c:v>-2.1156961249999999</c:v>
                </c:pt>
                <c:pt idx="2318">
                  <c:v>-2.1143074166666702</c:v>
                </c:pt>
                <c:pt idx="2319">
                  <c:v>-2.1129187083333298</c:v>
                </c:pt>
                <c:pt idx="2320">
                  <c:v>-2.1115300000000001</c:v>
                </c:pt>
                <c:pt idx="2321">
                  <c:v>-2.11014129166667</c:v>
                </c:pt>
                <c:pt idx="2322">
                  <c:v>-2.10875258333333</c:v>
                </c:pt>
                <c:pt idx="2323">
                  <c:v>-2.1073638749999999</c:v>
                </c:pt>
                <c:pt idx="2324">
                  <c:v>-2.1059751666666702</c:v>
                </c:pt>
                <c:pt idx="2325">
                  <c:v>-2.1045864583333298</c:v>
                </c:pt>
                <c:pt idx="2326">
                  <c:v>-2.1031977500000001</c:v>
                </c:pt>
                <c:pt idx="2327">
                  <c:v>-2.1018090416666699</c:v>
                </c:pt>
                <c:pt idx="2328">
                  <c:v>-2.10042033333333</c:v>
                </c:pt>
                <c:pt idx="2329">
                  <c:v>-2.0990316249999998</c:v>
                </c:pt>
                <c:pt idx="2330">
                  <c:v>-2.0976429166666701</c:v>
                </c:pt>
                <c:pt idx="2331">
                  <c:v>-2.0962542083333302</c:v>
                </c:pt>
                <c:pt idx="2332">
                  <c:v>-2.0948655</c:v>
                </c:pt>
                <c:pt idx="2333">
                  <c:v>-2.0934767916666699</c:v>
                </c:pt>
                <c:pt idx="2334">
                  <c:v>-2.09208808333333</c:v>
                </c:pt>
                <c:pt idx="2335">
                  <c:v>-2.0906993749999998</c:v>
                </c:pt>
                <c:pt idx="2336">
                  <c:v>-2.0893106666666701</c:v>
                </c:pt>
                <c:pt idx="2337">
                  <c:v>-2.0879219583333302</c:v>
                </c:pt>
                <c:pt idx="2338">
                  <c:v>-2.08653325</c:v>
                </c:pt>
                <c:pt idx="2339">
                  <c:v>-2.0851445416666698</c:v>
                </c:pt>
                <c:pt idx="2340">
                  <c:v>-2.0837558333333299</c:v>
                </c:pt>
                <c:pt idx="2341">
                  <c:v>-2.0823671250000002</c:v>
                </c:pt>
                <c:pt idx="2342">
                  <c:v>-2.0809784166666701</c:v>
                </c:pt>
                <c:pt idx="2343">
                  <c:v>-2.0795897083333301</c:v>
                </c:pt>
                <c:pt idx="2344">
                  <c:v>-2.078201</c:v>
                </c:pt>
                <c:pt idx="2345">
                  <c:v>-2.0768122916666698</c:v>
                </c:pt>
                <c:pt idx="2346">
                  <c:v>-2.0754235833333299</c:v>
                </c:pt>
                <c:pt idx="2347">
                  <c:v>-2.0740348750000002</c:v>
                </c:pt>
                <c:pt idx="2348">
                  <c:v>-2.07264616666667</c:v>
                </c:pt>
                <c:pt idx="2349">
                  <c:v>-2.0712574583333301</c:v>
                </c:pt>
                <c:pt idx="2350">
                  <c:v>-2.0698687499999999</c:v>
                </c:pt>
                <c:pt idx="2351">
                  <c:v>-2.0684800416666702</c:v>
                </c:pt>
                <c:pt idx="2352">
                  <c:v>-2.0670913333333298</c:v>
                </c:pt>
                <c:pt idx="2353">
                  <c:v>-2.0657026250000001</c:v>
                </c:pt>
                <c:pt idx="2354">
                  <c:v>-2.06431391666667</c:v>
                </c:pt>
                <c:pt idx="2355">
                  <c:v>-2.06292520833333</c:v>
                </c:pt>
                <c:pt idx="2356">
                  <c:v>-2.0615364999999999</c:v>
                </c:pt>
                <c:pt idx="2357">
                  <c:v>-2.0601477916666702</c:v>
                </c:pt>
                <c:pt idx="2358">
                  <c:v>-2.0587590833333298</c:v>
                </c:pt>
                <c:pt idx="2359">
                  <c:v>-2.0573703750000001</c:v>
                </c:pt>
                <c:pt idx="2360">
                  <c:v>-2.0559816666666699</c:v>
                </c:pt>
                <c:pt idx="2361">
                  <c:v>-2.05459295833333</c:v>
                </c:pt>
                <c:pt idx="2362">
                  <c:v>-2.0532042499999998</c:v>
                </c:pt>
                <c:pt idx="2363">
                  <c:v>-2.0518155416666701</c:v>
                </c:pt>
                <c:pt idx="2364">
                  <c:v>-2.0504268333333302</c:v>
                </c:pt>
                <c:pt idx="2365">
                  <c:v>-2.049038125</c:v>
                </c:pt>
                <c:pt idx="2366">
                  <c:v>-2.0476494166666699</c:v>
                </c:pt>
                <c:pt idx="2367">
                  <c:v>-2.04626070833333</c:v>
                </c:pt>
                <c:pt idx="2368">
                  <c:v>-2.0448719999999998</c:v>
                </c:pt>
                <c:pt idx="2369">
                  <c:v>-2.0434832916666701</c:v>
                </c:pt>
                <c:pt idx="2370">
                  <c:v>-2.0420945833333302</c:v>
                </c:pt>
                <c:pt idx="2371">
                  <c:v>-2.040705875</c:v>
                </c:pt>
                <c:pt idx="2372">
                  <c:v>-2.0393171666666698</c:v>
                </c:pt>
                <c:pt idx="2373">
                  <c:v>-2.0379284583333299</c:v>
                </c:pt>
                <c:pt idx="2374">
                  <c:v>-2.0365397500000002</c:v>
                </c:pt>
                <c:pt idx="2375">
                  <c:v>-2.03515104166667</c:v>
                </c:pt>
                <c:pt idx="2376">
                  <c:v>-2.0337623333333301</c:v>
                </c:pt>
                <c:pt idx="2377">
                  <c:v>-2.032373625</c:v>
                </c:pt>
                <c:pt idx="2378">
                  <c:v>-2.0309849166666698</c:v>
                </c:pt>
                <c:pt idx="2379">
                  <c:v>-2.0295962083333299</c:v>
                </c:pt>
                <c:pt idx="2380">
                  <c:v>-2.0282075000000002</c:v>
                </c:pt>
                <c:pt idx="2381">
                  <c:v>-2.02681879166667</c:v>
                </c:pt>
                <c:pt idx="2382">
                  <c:v>-2.0254300833333301</c:v>
                </c:pt>
                <c:pt idx="2383">
                  <c:v>-2.0240413749999999</c:v>
                </c:pt>
                <c:pt idx="2384">
                  <c:v>-2.0226526666666702</c:v>
                </c:pt>
                <c:pt idx="2385">
                  <c:v>-2.0212639583333298</c:v>
                </c:pt>
                <c:pt idx="2386">
                  <c:v>-2.0198752500000001</c:v>
                </c:pt>
                <c:pt idx="2387">
                  <c:v>-2.01848654166667</c:v>
                </c:pt>
                <c:pt idx="2388">
                  <c:v>-2.01709783333333</c:v>
                </c:pt>
                <c:pt idx="2389">
                  <c:v>-2.0157091249999999</c:v>
                </c:pt>
                <c:pt idx="2390">
                  <c:v>-2.0143204166666702</c:v>
                </c:pt>
                <c:pt idx="2391">
                  <c:v>-2.0129317083333298</c:v>
                </c:pt>
                <c:pt idx="2392">
                  <c:v>-2.0115430000000001</c:v>
                </c:pt>
                <c:pt idx="2393">
                  <c:v>-2.0101542916666699</c:v>
                </c:pt>
                <c:pt idx="2394">
                  <c:v>-2.00876558333333</c:v>
                </c:pt>
                <c:pt idx="2395">
                  <c:v>-2.0073768749999998</c:v>
                </c:pt>
                <c:pt idx="2396">
                  <c:v>-2.0059881666666701</c:v>
                </c:pt>
                <c:pt idx="2397">
                  <c:v>-2.0045994583333302</c:v>
                </c:pt>
                <c:pt idx="2398">
                  <c:v>-2.00321075</c:v>
                </c:pt>
                <c:pt idx="2399">
                  <c:v>-2.0018220416666699</c:v>
                </c:pt>
                <c:pt idx="2400">
                  <c:v>-2.00043333333333</c:v>
                </c:pt>
                <c:pt idx="2401">
                  <c:v>-1.999044625</c:v>
                </c:pt>
                <c:pt idx="2402">
                  <c:v>-1.9976559166666701</c:v>
                </c:pt>
                <c:pt idx="2403">
                  <c:v>-1.9962672083333299</c:v>
                </c:pt>
                <c:pt idx="2404">
                  <c:v>-1.9948785</c:v>
                </c:pt>
                <c:pt idx="2405">
                  <c:v>-1.9934897916666701</c:v>
                </c:pt>
                <c:pt idx="2406">
                  <c:v>-1.9921010833333299</c:v>
                </c:pt>
                <c:pt idx="2407">
                  <c:v>-1.990712375</c:v>
                </c:pt>
                <c:pt idx="2408">
                  <c:v>-1.98932366666667</c:v>
                </c:pt>
                <c:pt idx="2409">
                  <c:v>-1.9879349583333299</c:v>
                </c:pt>
                <c:pt idx="2410">
                  <c:v>-1.98654625</c:v>
                </c:pt>
                <c:pt idx="2411">
                  <c:v>-1.98515754166667</c:v>
                </c:pt>
                <c:pt idx="2412">
                  <c:v>-1.9837688333333301</c:v>
                </c:pt>
                <c:pt idx="2413">
                  <c:v>-1.9823801249999999</c:v>
                </c:pt>
                <c:pt idx="2414">
                  <c:v>-1.98099141666667</c:v>
                </c:pt>
                <c:pt idx="2415">
                  <c:v>-1.9796027083333301</c:v>
                </c:pt>
                <c:pt idx="2416">
                  <c:v>-1.9782139999999999</c:v>
                </c:pt>
                <c:pt idx="2417">
                  <c:v>-1.97682529166667</c:v>
                </c:pt>
                <c:pt idx="2418">
                  <c:v>-1.9754365833333301</c:v>
                </c:pt>
                <c:pt idx="2419">
                  <c:v>-1.9740478749999999</c:v>
                </c:pt>
                <c:pt idx="2420">
                  <c:v>-1.97265916666667</c:v>
                </c:pt>
                <c:pt idx="2421">
                  <c:v>-1.97127045833333</c:v>
                </c:pt>
                <c:pt idx="2422">
                  <c:v>-1.9698817500000001</c:v>
                </c:pt>
                <c:pt idx="2423">
                  <c:v>-1.9684930416666699</c:v>
                </c:pt>
                <c:pt idx="2424">
                  <c:v>-1.96710433333333</c:v>
                </c:pt>
                <c:pt idx="2425">
                  <c:v>-1.9657156250000001</c:v>
                </c:pt>
                <c:pt idx="2426">
                  <c:v>-1.9643269166666699</c:v>
                </c:pt>
                <c:pt idx="2427">
                  <c:v>-1.96293820833333</c:v>
                </c:pt>
                <c:pt idx="2428">
                  <c:v>-1.9615495000000001</c:v>
                </c:pt>
                <c:pt idx="2429">
                  <c:v>-1.9601607916666699</c:v>
                </c:pt>
                <c:pt idx="2430">
                  <c:v>-1.95877208333333</c:v>
                </c:pt>
                <c:pt idx="2431">
                  <c:v>-1.957383375</c:v>
                </c:pt>
                <c:pt idx="2432">
                  <c:v>-1.9559946666666701</c:v>
                </c:pt>
                <c:pt idx="2433">
                  <c:v>-1.95460595833333</c:v>
                </c:pt>
                <c:pt idx="2434">
                  <c:v>-1.95321725</c:v>
                </c:pt>
                <c:pt idx="2435">
                  <c:v>-1.9518285416666701</c:v>
                </c:pt>
                <c:pt idx="2436">
                  <c:v>-1.9504398333333299</c:v>
                </c:pt>
                <c:pt idx="2437">
                  <c:v>-1.949051125</c:v>
                </c:pt>
                <c:pt idx="2438">
                  <c:v>-1.9476624166666701</c:v>
                </c:pt>
                <c:pt idx="2439">
                  <c:v>-1.9462737083333299</c:v>
                </c:pt>
                <c:pt idx="2440">
                  <c:v>-1.944885</c:v>
                </c:pt>
                <c:pt idx="2441">
                  <c:v>-1.94349629166667</c:v>
                </c:pt>
                <c:pt idx="2442">
                  <c:v>-1.9421075833333299</c:v>
                </c:pt>
                <c:pt idx="2443">
                  <c:v>-1.940718875</c:v>
                </c:pt>
                <c:pt idx="2444">
                  <c:v>-1.93933016666667</c:v>
                </c:pt>
                <c:pt idx="2445">
                  <c:v>-1.9379414583333301</c:v>
                </c:pt>
                <c:pt idx="2446">
                  <c:v>-1.9365527499999999</c:v>
                </c:pt>
                <c:pt idx="2447">
                  <c:v>-1.93516404166667</c:v>
                </c:pt>
                <c:pt idx="2448">
                  <c:v>-1.9337753333333301</c:v>
                </c:pt>
                <c:pt idx="2449">
                  <c:v>-1.9323866249999999</c:v>
                </c:pt>
                <c:pt idx="2450">
                  <c:v>-1.93099791666667</c:v>
                </c:pt>
                <c:pt idx="2451">
                  <c:v>-1.9296092083333301</c:v>
                </c:pt>
                <c:pt idx="2452">
                  <c:v>-1.9282204999999999</c:v>
                </c:pt>
                <c:pt idx="2453">
                  <c:v>-1.92683179166667</c:v>
                </c:pt>
                <c:pt idx="2454">
                  <c:v>-1.92544308333333</c:v>
                </c:pt>
                <c:pt idx="2455">
                  <c:v>-1.9240543750000001</c:v>
                </c:pt>
                <c:pt idx="2456">
                  <c:v>-1.9226656666666699</c:v>
                </c:pt>
                <c:pt idx="2457">
                  <c:v>-1.92127695833333</c:v>
                </c:pt>
                <c:pt idx="2458">
                  <c:v>-1.9198882500000001</c:v>
                </c:pt>
                <c:pt idx="2459">
                  <c:v>-1.9184995416666699</c:v>
                </c:pt>
                <c:pt idx="2460">
                  <c:v>-1.91711083333333</c:v>
                </c:pt>
                <c:pt idx="2461">
                  <c:v>-1.9157221250000001</c:v>
                </c:pt>
                <c:pt idx="2462">
                  <c:v>-1.9143334166666699</c:v>
                </c:pt>
                <c:pt idx="2463">
                  <c:v>-1.91294470833333</c:v>
                </c:pt>
                <c:pt idx="2464">
                  <c:v>-1.911556</c:v>
                </c:pt>
                <c:pt idx="2465">
                  <c:v>-1.9101672916666701</c:v>
                </c:pt>
                <c:pt idx="2466">
                  <c:v>-1.9087785833333299</c:v>
                </c:pt>
                <c:pt idx="2467">
                  <c:v>-1.907389875</c:v>
                </c:pt>
                <c:pt idx="2468">
                  <c:v>-1.9060011666666701</c:v>
                </c:pt>
                <c:pt idx="2469">
                  <c:v>-1.9046124583333299</c:v>
                </c:pt>
                <c:pt idx="2470">
                  <c:v>-1.90322375</c:v>
                </c:pt>
                <c:pt idx="2471">
                  <c:v>-1.9018350416666701</c:v>
                </c:pt>
                <c:pt idx="2472">
                  <c:v>-1.9004463333333299</c:v>
                </c:pt>
                <c:pt idx="2473">
                  <c:v>-1.899057625</c:v>
                </c:pt>
                <c:pt idx="2474">
                  <c:v>-1.89766891666667</c:v>
                </c:pt>
                <c:pt idx="2475">
                  <c:v>-1.8962802083333301</c:v>
                </c:pt>
                <c:pt idx="2476">
                  <c:v>-1.8948915</c:v>
                </c:pt>
                <c:pt idx="2477">
                  <c:v>-1.89350279166667</c:v>
                </c:pt>
                <c:pt idx="2478">
                  <c:v>-1.8921140833333301</c:v>
                </c:pt>
                <c:pt idx="2479">
                  <c:v>-1.8907253749999999</c:v>
                </c:pt>
                <c:pt idx="2480">
                  <c:v>-1.88933666666667</c:v>
                </c:pt>
                <c:pt idx="2481">
                  <c:v>-1.8879479583333301</c:v>
                </c:pt>
                <c:pt idx="2482">
                  <c:v>-1.8865592499999999</c:v>
                </c:pt>
                <c:pt idx="2483">
                  <c:v>-1.88517054166667</c:v>
                </c:pt>
                <c:pt idx="2484">
                  <c:v>-1.88378183333333</c:v>
                </c:pt>
                <c:pt idx="2485">
                  <c:v>-1.8823931249999999</c:v>
                </c:pt>
                <c:pt idx="2486">
                  <c:v>-1.88100441666667</c:v>
                </c:pt>
                <c:pt idx="2487">
                  <c:v>-1.87961570833333</c:v>
                </c:pt>
                <c:pt idx="2488">
                  <c:v>-1.8782270000000001</c:v>
                </c:pt>
                <c:pt idx="2489">
                  <c:v>-1.8768382916666699</c:v>
                </c:pt>
                <c:pt idx="2490">
                  <c:v>-1.87544958333333</c:v>
                </c:pt>
                <c:pt idx="2491">
                  <c:v>-1.8740608750000001</c:v>
                </c:pt>
                <c:pt idx="2492">
                  <c:v>-1.8726721666666699</c:v>
                </c:pt>
                <c:pt idx="2493">
                  <c:v>-1.87128345833333</c:v>
                </c:pt>
                <c:pt idx="2494">
                  <c:v>-1.86989475</c:v>
                </c:pt>
                <c:pt idx="2495">
                  <c:v>-1.8685060416666699</c:v>
                </c:pt>
                <c:pt idx="2496">
                  <c:v>-1.86711733333333</c:v>
                </c:pt>
                <c:pt idx="2497">
                  <c:v>-1.865728625</c:v>
                </c:pt>
                <c:pt idx="2498">
                  <c:v>-1.8643399166666701</c:v>
                </c:pt>
                <c:pt idx="2499">
                  <c:v>-1.8629512083333299</c:v>
                </c:pt>
                <c:pt idx="2500">
                  <c:v>-1.8615625</c:v>
                </c:pt>
                <c:pt idx="2501">
                  <c:v>-1.8601737916666701</c:v>
                </c:pt>
                <c:pt idx="2502">
                  <c:v>-1.8587850833333299</c:v>
                </c:pt>
                <c:pt idx="2503">
                  <c:v>-1.857396375</c:v>
                </c:pt>
                <c:pt idx="2504">
                  <c:v>-1.8560076666666701</c:v>
                </c:pt>
                <c:pt idx="2505">
                  <c:v>-1.8546189583333299</c:v>
                </c:pt>
                <c:pt idx="2506">
                  <c:v>-1.85323025</c:v>
                </c:pt>
                <c:pt idx="2507">
                  <c:v>-1.85184154166667</c:v>
                </c:pt>
                <c:pt idx="2508">
                  <c:v>-1.8504528333333301</c:v>
                </c:pt>
                <c:pt idx="2509">
                  <c:v>-1.8490641249999999</c:v>
                </c:pt>
                <c:pt idx="2510">
                  <c:v>-1.84767541666667</c:v>
                </c:pt>
                <c:pt idx="2511">
                  <c:v>-1.8462867083333301</c:v>
                </c:pt>
                <c:pt idx="2512">
                  <c:v>-1.8448979999999999</c:v>
                </c:pt>
                <c:pt idx="2513">
                  <c:v>-1.84350929166667</c:v>
                </c:pt>
                <c:pt idx="2514">
                  <c:v>-1.8421205833333301</c:v>
                </c:pt>
                <c:pt idx="2515">
                  <c:v>-1.8407318749999999</c:v>
                </c:pt>
                <c:pt idx="2516">
                  <c:v>-1.83934316666667</c:v>
                </c:pt>
                <c:pt idx="2517">
                  <c:v>-1.83795445833333</c:v>
                </c:pt>
                <c:pt idx="2518">
                  <c:v>-1.8365657500000001</c:v>
                </c:pt>
                <c:pt idx="2519">
                  <c:v>-1.83517704166667</c:v>
                </c:pt>
                <c:pt idx="2520">
                  <c:v>-1.83378833333333</c:v>
                </c:pt>
                <c:pt idx="2521">
                  <c:v>-1.8323996250000001</c:v>
                </c:pt>
                <c:pt idx="2522">
                  <c:v>-1.8310109166666699</c:v>
                </c:pt>
                <c:pt idx="2523">
                  <c:v>-1.82962220833333</c:v>
                </c:pt>
                <c:pt idx="2524">
                  <c:v>-1.8282335000000001</c:v>
                </c:pt>
                <c:pt idx="2525">
                  <c:v>-1.8268447916666699</c:v>
                </c:pt>
                <c:pt idx="2526">
                  <c:v>-1.82545608333333</c:v>
                </c:pt>
                <c:pt idx="2527">
                  <c:v>-1.824067375</c:v>
                </c:pt>
                <c:pt idx="2528">
                  <c:v>-1.8226786666666701</c:v>
                </c:pt>
                <c:pt idx="2529">
                  <c:v>-1.82128995833333</c:v>
                </c:pt>
                <c:pt idx="2530">
                  <c:v>-1.81990125</c:v>
                </c:pt>
                <c:pt idx="2531">
                  <c:v>-1.8185125416666701</c:v>
                </c:pt>
                <c:pt idx="2532">
                  <c:v>-1.8171238333333299</c:v>
                </c:pt>
                <c:pt idx="2533">
                  <c:v>-1.815735125</c:v>
                </c:pt>
                <c:pt idx="2534">
                  <c:v>-1.8143464166666701</c:v>
                </c:pt>
                <c:pt idx="2535">
                  <c:v>-1.8129577083333299</c:v>
                </c:pt>
                <c:pt idx="2536">
                  <c:v>-1.811569</c:v>
                </c:pt>
                <c:pt idx="2537">
                  <c:v>-1.81018029166667</c:v>
                </c:pt>
                <c:pt idx="2538">
                  <c:v>-1.8087915833333299</c:v>
                </c:pt>
                <c:pt idx="2539">
                  <c:v>-1.807402875</c:v>
                </c:pt>
                <c:pt idx="2540">
                  <c:v>-1.80601416666667</c:v>
                </c:pt>
                <c:pt idx="2541">
                  <c:v>-1.8046254583333301</c:v>
                </c:pt>
                <c:pt idx="2542">
                  <c:v>-1.8032367499999999</c:v>
                </c:pt>
                <c:pt idx="2543">
                  <c:v>-1.80184804166667</c:v>
                </c:pt>
                <c:pt idx="2544">
                  <c:v>-1.8004593333333301</c:v>
                </c:pt>
                <c:pt idx="2545">
                  <c:v>-1.7990706249999999</c:v>
                </c:pt>
                <c:pt idx="2546">
                  <c:v>-1.79768191666667</c:v>
                </c:pt>
                <c:pt idx="2547">
                  <c:v>-1.7962932083333301</c:v>
                </c:pt>
                <c:pt idx="2548">
                  <c:v>-1.7949044999999999</c:v>
                </c:pt>
                <c:pt idx="2549">
                  <c:v>-1.79351579166667</c:v>
                </c:pt>
                <c:pt idx="2550">
                  <c:v>-1.79212708333333</c:v>
                </c:pt>
                <c:pt idx="2551">
                  <c:v>-1.7907383750000001</c:v>
                </c:pt>
                <c:pt idx="2552">
                  <c:v>-1.7893496666666699</c:v>
                </c:pt>
                <c:pt idx="2553">
                  <c:v>-1.78796095833333</c:v>
                </c:pt>
                <c:pt idx="2554">
                  <c:v>-1.7865722500000001</c:v>
                </c:pt>
                <c:pt idx="2555">
                  <c:v>-1.7851835416666699</c:v>
                </c:pt>
                <c:pt idx="2556">
                  <c:v>-1.78379483333333</c:v>
                </c:pt>
                <c:pt idx="2557">
                  <c:v>-1.7824061250000001</c:v>
                </c:pt>
                <c:pt idx="2558">
                  <c:v>-1.7810174166666699</c:v>
                </c:pt>
                <c:pt idx="2559">
                  <c:v>-1.77962870833333</c:v>
                </c:pt>
                <c:pt idx="2560">
                  <c:v>-1.77824</c:v>
                </c:pt>
                <c:pt idx="2561">
                  <c:v>-1.7768512916666701</c:v>
                </c:pt>
                <c:pt idx="2562">
                  <c:v>-1.77546258333333</c:v>
                </c:pt>
                <c:pt idx="2563">
                  <c:v>-1.774073875</c:v>
                </c:pt>
                <c:pt idx="2564">
                  <c:v>-1.7726851666666701</c:v>
                </c:pt>
                <c:pt idx="2565">
                  <c:v>-1.7712964583333299</c:v>
                </c:pt>
                <c:pt idx="2566">
                  <c:v>-1.76990775</c:v>
                </c:pt>
                <c:pt idx="2567">
                  <c:v>-1.7685190416666701</c:v>
                </c:pt>
                <c:pt idx="2568">
                  <c:v>-1.7671303333333299</c:v>
                </c:pt>
                <c:pt idx="2569">
                  <c:v>-1.765741625</c:v>
                </c:pt>
                <c:pt idx="2570">
                  <c:v>-1.76435291666667</c:v>
                </c:pt>
                <c:pt idx="2571">
                  <c:v>-1.7629642083333299</c:v>
                </c:pt>
                <c:pt idx="2572">
                  <c:v>-1.7615755</c:v>
                </c:pt>
                <c:pt idx="2573">
                  <c:v>-1.76018679166667</c:v>
                </c:pt>
                <c:pt idx="2574">
                  <c:v>-1.7587980833333301</c:v>
                </c:pt>
                <c:pt idx="2575">
                  <c:v>-1.7574093749999999</c:v>
                </c:pt>
                <c:pt idx="2576">
                  <c:v>-1.75602066666667</c:v>
                </c:pt>
                <c:pt idx="2577">
                  <c:v>-1.7546319583333301</c:v>
                </c:pt>
                <c:pt idx="2578">
                  <c:v>-1.7532432499999999</c:v>
                </c:pt>
                <c:pt idx="2579">
                  <c:v>-1.75185454166667</c:v>
                </c:pt>
                <c:pt idx="2580">
                  <c:v>-1.7504658333333301</c:v>
                </c:pt>
                <c:pt idx="2581">
                  <c:v>-1.7490771249999999</c:v>
                </c:pt>
                <c:pt idx="2582">
                  <c:v>-1.74768841666667</c:v>
                </c:pt>
                <c:pt idx="2583">
                  <c:v>-1.74629970833333</c:v>
                </c:pt>
                <c:pt idx="2584">
                  <c:v>-1.7449110000000001</c:v>
                </c:pt>
                <c:pt idx="2585">
                  <c:v>-1.7435222916666699</c:v>
                </c:pt>
                <c:pt idx="2586">
                  <c:v>-1.74213358333333</c:v>
                </c:pt>
                <c:pt idx="2587">
                  <c:v>-1.7407448750000001</c:v>
                </c:pt>
                <c:pt idx="2588">
                  <c:v>-1.7393561666666699</c:v>
                </c:pt>
                <c:pt idx="2589">
                  <c:v>-1.73796745833333</c:v>
                </c:pt>
                <c:pt idx="2590">
                  <c:v>-1.7365787500000001</c:v>
                </c:pt>
                <c:pt idx="2591">
                  <c:v>-1.7351900416666699</c:v>
                </c:pt>
                <c:pt idx="2592">
                  <c:v>-1.73380133333333</c:v>
                </c:pt>
                <c:pt idx="2593">
                  <c:v>-1.732412625</c:v>
                </c:pt>
                <c:pt idx="2594">
                  <c:v>-1.7310239166666701</c:v>
                </c:pt>
                <c:pt idx="2595">
                  <c:v>-1.72963520833333</c:v>
                </c:pt>
                <c:pt idx="2596">
                  <c:v>-1.7282465</c:v>
                </c:pt>
                <c:pt idx="2597">
                  <c:v>-1.7268577916666701</c:v>
                </c:pt>
                <c:pt idx="2598">
                  <c:v>-1.7254690833333299</c:v>
                </c:pt>
                <c:pt idx="2599">
                  <c:v>-1.724080375</c:v>
                </c:pt>
                <c:pt idx="2600">
                  <c:v>-1.7226916666666701</c:v>
                </c:pt>
                <c:pt idx="2601">
                  <c:v>-1.7213029583333299</c:v>
                </c:pt>
                <c:pt idx="2602">
                  <c:v>-1.71991425</c:v>
                </c:pt>
                <c:pt idx="2603">
                  <c:v>-1.71852554166667</c:v>
                </c:pt>
                <c:pt idx="2604">
                  <c:v>-1.7171368333333299</c:v>
                </c:pt>
                <c:pt idx="2605">
                  <c:v>-1.715748125</c:v>
                </c:pt>
                <c:pt idx="2606">
                  <c:v>-1.71435941666667</c:v>
                </c:pt>
                <c:pt idx="2607">
                  <c:v>-1.7129707083333301</c:v>
                </c:pt>
                <c:pt idx="2608">
                  <c:v>-1.7115819999999999</c:v>
                </c:pt>
                <c:pt idx="2609">
                  <c:v>-1.71019329166667</c:v>
                </c:pt>
                <c:pt idx="2610">
                  <c:v>-1.7088045833333301</c:v>
                </c:pt>
                <c:pt idx="2611">
                  <c:v>-1.7074158749999999</c:v>
                </c:pt>
                <c:pt idx="2612">
                  <c:v>-1.70602716666667</c:v>
                </c:pt>
                <c:pt idx="2613">
                  <c:v>-1.7046384583333301</c:v>
                </c:pt>
                <c:pt idx="2614">
                  <c:v>-1.7032497499999999</c:v>
                </c:pt>
                <c:pt idx="2615">
                  <c:v>-1.70186104166667</c:v>
                </c:pt>
                <c:pt idx="2616">
                  <c:v>-1.70047233333333</c:v>
                </c:pt>
                <c:pt idx="2617">
                  <c:v>-1.6990836250000001</c:v>
                </c:pt>
                <c:pt idx="2618">
                  <c:v>-1.6976949166666699</c:v>
                </c:pt>
                <c:pt idx="2619">
                  <c:v>-1.69630620833333</c:v>
                </c:pt>
                <c:pt idx="2620">
                  <c:v>-1.6949175000000001</c:v>
                </c:pt>
                <c:pt idx="2621">
                  <c:v>-1.6935287916666699</c:v>
                </c:pt>
                <c:pt idx="2622">
                  <c:v>-1.69214008333333</c:v>
                </c:pt>
                <c:pt idx="2623">
                  <c:v>-1.6907513750000001</c:v>
                </c:pt>
                <c:pt idx="2624">
                  <c:v>-1.6893626666666699</c:v>
                </c:pt>
                <c:pt idx="2625">
                  <c:v>-1.68797395833333</c:v>
                </c:pt>
                <c:pt idx="2626">
                  <c:v>-1.68658525</c:v>
                </c:pt>
                <c:pt idx="2627">
                  <c:v>-1.6851965416666701</c:v>
                </c:pt>
                <c:pt idx="2628">
                  <c:v>-1.68380783333333</c:v>
                </c:pt>
                <c:pt idx="2629">
                  <c:v>-1.682419125</c:v>
                </c:pt>
                <c:pt idx="2630">
                  <c:v>-1.6810304166666701</c:v>
                </c:pt>
                <c:pt idx="2631">
                  <c:v>-1.6796417083333299</c:v>
                </c:pt>
                <c:pt idx="2632">
                  <c:v>-1.678253</c:v>
                </c:pt>
                <c:pt idx="2633">
                  <c:v>-1.6768642916666701</c:v>
                </c:pt>
                <c:pt idx="2634">
                  <c:v>-1.6754755833333299</c:v>
                </c:pt>
                <c:pt idx="2635">
                  <c:v>-1.674086875</c:v>
                </c:pt>
                <c:pt idx="2636">
                  <c:v>-1.67269816666667</c:v>
                </c:pt>
                <c:pt idx="2637">
                  <c:v>-1.6713094583333299</c:v>
                </c:pt>
                <c:pt idx="2638">
                  <c:v>-1.66992075</c:v>
                </c:pt>
                <c:pt idx="2639">
                  <c:v>-1.66853204166667</c:v>
                </c:pt>
                <c:pt idx="2640">
                  <c:v>-1.6671433333333301</c:v>
                </c:pt>
                <c:pt idx="2641">
                  <c:v>-1.6657546249999999</c:v>
                </c:pt>
                <c:pt idx="2642">
                  <c:v>-1.66436591666667</c:v>
                </c:pt>
                <c:pt idx="2643">
                  <c:v>-1.6629772083333301</c:v>
                </c:pt>
                <c:pt idx="2644">
                  <c:v>-1.6615884999999999</c:v>
                </c:pt>
                <c:pt idx="2645">
                  <c:v>-1.66019979166667</c:v>
                </c:pt>
                <c:pt idx="2646">
                  <c:v>-1.65881108333333</c:v>
                </c:pt>
                <c:pt idx="2647">
                  <c:v>-1.6574223749999999</c:v>
                </c:pt>
                <c:pt idx="2648">
                  <c:v>-1.65603366666667</c:v>
                </c:pt>
                <c:pt idx="2649">
                  <c:v>-1.65464495833333</c:v>
                </c:pt>
                <c:pt idx="2650">
                  <c:v>-1.6532562500000001</c:v>
                </c:pt>
                <c:pt idx="2651">
                  <c:v>-1.6518675416666699</c:v>
                </c:pt>
                <c:pt idx="2652">
                  <c:v>-1.65047883333333</c:v>
                </c:pt>
                <c:pt idx="2653">
                  <c:v>-1.6490901250000001</c:v>
                </c:pt>
                <c:pt idx="2654">
                  <c:v>-1.6477014166666699</c:v>
                </c:pt>
                <c:pt idx="2655">
                  <c:v>-1.64631270833333</c:v>
                </c:pt>
                <c:pt idx="2656">
                  <c:v>-1.6449240000000001</c:v>
                </c:pt>
                <c:pt idx="2657">
                  <c:v>-1.6435352916666699</c:v>
                </c:pt>
                <c:pt idx="2658">
                  <c:v>-1.64214658333333</c:v>
                </c:pt>
                <c:pt idx="2659">
                  <c:v>-1.640757875</c:v>
                </c:pt>
                <c:pt idx="2660">
                  <c:v>-1.6393691666666701</c:v>
                </c:pt>
                <c:pt idx="2661">
                  <c:v>-1.6379804583333299</c:v>
                </c:pt>
                <c:pt idx="2662">
                  <c:v>-1.63659175</c:v>
                </c:pt>
                <c:pt idx="2663">
                  <c:v>-1.6352030416666701</c:v>
                </c:pt>
                <c:pt idx="2664">
                  <c:v>-1.6338143333333299</c:v>
                </c:pt>
                <c:pt idx="2665">
                  <c:v>-1.632425625</c:v>
                </c:pt>
                <c:pt idx="2666">
                  <c:v>-1.6310369166666701</c:v>
                </c:pt>
                <c:pt idx="2667">
                  <c:v>-1.6296482083333299</c:v>
                </c:pt>
                <c:pt idx="2668">
                  <c:v>-1.6282595</c:v>
                </c:pt>
                <c:pt idx="2669">
                  <c:v>-1.62687079166667</c:v>
                </c:pt>
                <c:pt idx="2670">
                  <c:v>-1.6254820833333301</c:v>
                </c:pt>
                <c:pt idx="2671">
                  <c:v>-1.624093375</c:v>
                </c:pt>
                <c:pt idx="2672">
                  <c:v>-1.62270466666667</c:v>
                </c:pt>
                <c:pt idx="2673">
                  <c:v>-1.6213159583333301</c:v>
                </c:pt>
                <c:pt idx="2674">
                  <c:v>-1.6199272499999999</c:v>
                </c:pt>
                <c:pt idx="2675">
                  <c:v>-1.61853854166667</c:v>
                </c:pt>
                <c:pt idx="2676">
                  <c:v>-1.6171498333333301</c:v>
                </c:pt>
                <c:pt idx="2677">
                  <c:v>-1.6157611249999999</c:v>
                </c:pt>
                <c:pt idx="2678">
                  <c:v>-1.61437241666667</c:v>
                </c:pt>
                <c:pt idx="2679">
                  <c:v>-1.61298370833333</c:v>
                </c:pt>
                <c:pt idx="2680">
                  <c:v>-1.6115950000000001</c:v>
                </c:pt>
                <c:pt idx="2681">
                  <c:v>-1.61020629166667</c:v>
                </c:pt>
                <c:pt idx="2682">
                  <c:v>-1.60881758333333</c:v>
                </c:pt>
                <c:pt idx="2683">
                  <c:v>-1.6074288750000001</c:v>
                </c:pt>
                <c:pt idx="2684">
                  <c:v>-1.6060401666666699</c:v>
                </c:pt>
                <c:pt idx="2685">
                  <c:v>-1.60465145833333</c:v>
                </c:pt>
                <c:pt idx="2686">
                  <c:v>-1.6032627500000001</c:v>
                </c:pt>
                <c:pt idx="2687">
                  <c:v>-1.6018740416666699</c:v>
                </c:pt>
                <c:pt idx="2688">
                  <c:v>-1.60048533333333</c:v>
                </c:pt>
                <c:pt idx="2689">
                  <c:v>-1.599096625</c:v>
                </c:pt>
                <c:pt idx="2690">
                  <c:v>-1.5977079166666699</c:v>
                </c:pt>
                <c:pt idx="2691">
                  <c:v>-1.59631920833333</c:v>
                </c:pt>
                <c:pt idx="2692">
                  <c:v>-1.5949305</c:v>
                </c:pt>
                <c:pt idx="2693">
                  <c:v>-1.5935417916666701</c:v>
                </c:pt>
                <c:pt idx="2694">
                  <c:v>-1.5921530833333299</c:v>
                </c:pt>
                <c:pt idx="2695">
                  <c:v>-1.590764375</c:v>
                </c:pt>
                <c:pt idx="2696">
                  <c:v>-1.5893756666666701</c:v>
                </c:pt>
                <c:pt idx="2697">
                  <c:v>-1.5879869583333299</c:v>
                </c:pt>
                <c:pt idx="2698">
                  <c:v>-1.58659825</c:v>
                </c:pt>
                <c:pt idx="2699">
                  <c:v>-1.5852095416666701</c:v>
                </c:pt>
                <c:pt idx="2700">
                  <c:v>-1.5838208333333299</c:v>
                </c:pt>
                <c:pt idx="2701">
                  <c:v>-1.582432125</c:v>
                </c:pt>
                <c:pt idx="2702">
                  <c:v>-1.58104341666667</c:v>
                </c:pt>
                <c:pt idx="2703">
                  <c:v>-1.5796547083333301</c:v>
                </c:pt>
                <c:pt idx="2704">
                  <c:v>-1.5782659999999999</c:v>
                </c:pt>
                <c:pt idx="2705">
                  <c:v>-1.57687729166667</c:v>
                </c:pt>
                <c:pt idx="2706">
                  <c:v>-1.5754885833333301</c:v>
                </c:pt>
                <c:pt idx="2707">
                  <c:v>-1.5740998749999999</c:v>
                </c:pt>
                <c:pt idx="2708">
                  <c:v>-1.57271116666667</c:v>
                </c:pt>
                <c:pt idx="2709">
                  <c:v>-1.5713224583333301</c:v>
                </c:pt>
                <c:pt idx="2710">
                  <c:v>-1.5699337499999999</c:v>
                </c:pt>
                <c:pt idx="2711">
                  <c:v>-1.56854504166667</c:v>
                </c:pt>
                <c:pt idx="2712">
                  <c:v>-1.56715633333333</c:v>
                </c:pt>
                <c:pt idx="2713">
                  <c:v>-1.5657676250000001</c:v>
                </c:pt>
                <c:pt idx="2714">
                  <c:v>-1.5643789166666699</c:v>
                </c:pt>
                <c:pt idx="2715">
                  <c:v>-1.56299020833333</c:v>
                </c:pt>
                <c:pt idx="2716">
                  <c:v>-1.5616015000000001</c:v>
                </c:pt>
                <c:pt idx="2717">
                  <c:v>-1.5602127916666699</c:v>
                </c:pt>
                <c:pt idx="2718">
                  <c:v>-1.55882408333333</c:v>
                </c:pt>
                <c:pt idx="2719">
                  <c:v>-1.5574353750000001</c:v>
                </c:pt>
                <c:pt idx="2720">
                  <c:v>-1.5560466666666699</c:v>
                </c:pt>
                <c:pt idx="2721">
                  <c:v>-1.55465795833333</c:v>
                </c:pt>
                <c:pt idx="2722">
                  <c:v>-1.55326925</c:v>
                </c:pt>
                <c:pt idx="2723">
                  <c:v>-1.5518805416666701</c:v>
                </c:pt>
                <c:pt idx="2724">
                  <c:v>-1.55049183333333</c:v>
                </c:pt>
                <c:pt idx="2725">
                  <c:v>-1.549103125</c:v>
                </c:pt>
                <c:pt idx="2726">
                  <c:v>-1.5477144166666701</c:v>
                </c:pt>
                <c:pt idx="2727">
                  <c:v>-1.5463257083333299</c:v>
                </c:pt>
                <c:pt idx="2728">
                  <c:v>-1.544937</c:v>
                </c:pt>
                <c:pt idx="2729">
                  <c:v>-1.5435482916666701</c:v>
                </c:pt>
                <c:pt idx="2730">
                  <c:v>-1.5421595833333299</c:v>
                </c:pt>
                <c:pt idx="2731">
                  <c:v>-1.540770875</c:v>
                </c:pt>
                <c:pt idx="2732">
                  <c:v>-1.53938216666667</c:v>
                </c:pt>
                <c:pt idx="2733">
                  <c:v>-1.5379934583333299</c:v>
                </c:pt>
                <c:pt idx="2734">
                  <c:v>-1.53660475</c:v>
                </c:pt>
                <c:pt idx="2735">
                  <c:v>-1.53521604166667</c:v>
                </c:pt>
                <c:pt idx="2736">
                  <c:v>-1.5338273333333301</c:v>
                </c:pt>
                <c:pt idx="2737">
                  <c:v>-1.5324386249999999</c:v>
                </c:pt>
                <c:pt idx="2738">
                  <c:v>-1.53104991666667</c:v>
                </c:pt>
                <c:pt idx="2739">
                  <c:v>-1.5296612083333301</c:v>
                </c:pt>
                <c:pt idx="2740">
                  <c:v>-1.5282724999999999</c:v>
                </c:pt>
                <c:pt idx="2741">
                  <c:v>-1.52688379166667</c:v>
                </c:pt>
                <c:pt idx="2742">
                  <c:v>-1.5254950833333301</c:v>
                </c:pt>
                <c:pt idx="2743">
                  <c:v>-1.5241063749999999</c:v>
                </c:pt>
                <c:pt idx="2744">
                  <c:v>-1.52271766666667</c:v>
                </c:pt>
                <c:pt idx="2745">
                  <c:v>-1.52132895833333</c:v>
                </c:pt>
                <c:pt idx="2746">
                  <c:v>-1.5199402500000001</c:v>
                </c:pt>
                <c:pt idx="2747">
                  <c:v>-1.5185515416666699</c:v>
                </c:pt>
                <c:pt idx="2748">
                  <c:v>-1.51716283333333</c:v>
                </c:pt>
                <c:pt idx="2749">
                  <c:v>-1.5157741250000001</c:v>
                </c:pt>
                <c:pt idx="2750">
                  <c:v>-1.5143854166666699</c:v>
                </c:pt>
                <c:pt idx="2751">
                  <c:v>-1.51299670833333</c:v>
                </c:pt>
                <c:pt idx="2752">
                  <c:v>-1.5116080000000001</c:v>
                </c:pt>
                <c:pt idx="2753">
                  <c:v>-1.5102192916666699</c:v>
                </c:pt>
                <c:pt idx="2754">
                  <c:v>-1.50883058333333</c:v>
                </c:pt>
                <c:pt idx="2755">
                  <c:v>-1.507441875</c:v>
                </c:pt>
                <c:pt idx="2756">
                  <c:v>-1.5060531666666701</c:v>
                </c:pt>
                <c:pt idx="2757">
                  <c:v>-1.50466445833333</c:v>
                </c:pt>
                <c:pt idx="2758">
                  <c:v>-1.50327575</c:v>
                </c:pt>
                <c:pt idx="2759">
                  <c:v>-1.5018870416666701</c:v>
                </c:pt>
                <c:pt idx="2760">
                  <c:v>-1.5004983333333299</c:v>
                </c:pt>
                <c:pt idx="2761">
                  <c:v>-1.499109625</c:v>
                </c:pt>
                <c:pt idx="2762">
                  <c:v>-1.4977209166666701</c:v>
                </c:pt>
                <c:pt idx="2763">
                  <c:v>-1.4963322083333299</c:v>
                </c:pt>
                <c:pt idx="2764">
                  <c:v>-1.4949435</c:v>
                </c:pt>
                <c:pt idx="2765">
                  <c:v>-1.49355479166667</c:v>
                </c:pt>
                <c:pt idx="2766">
                  <c:v>-1.4921660833333299</c:v>
                </c:pt>
                <c:pt idx="2767">
                  <c:v>-1.490777375</c:v>
                </c:pt>
                <c:pt idx="2768">
                  <c:v>-1.48938866666667</c:v>
                </c:pt>
                <c:pt idx="2769">
                  <c:v>-1.4879999583333301</c:v>
                </c:pt>
                <c:pt idx="2770">
                  <c:v>-1.4866112499999999</c:v>
                </c:pt>
                <c:pt idx="2771">
                  <c:v>-1.48522254166667</c:v>
                </c:pt>
                <c:pt idx="2772">
                  <c:v>-1.4838338333333301</c:v>
                </c:pt>
                <c:pt idx="2773">
                  <c:v>-1.4824451249999999</c:v>
                </c:pt>
                <c:pt idx="2774">
                  <c:v>-1.48105641666667</c:v>
                </c:pt>
                <c:pt idx="2775">
                  <c:v>-1.4796677083333301</c:v>
                </c:pt>
                <c:pt idx="2776">
                  <c:v>-1.4782789999999999</c:v>
                </c:pt>
                <c:pt idx="2777">
                  <c:v>-1.47689029166667</c:v>
                </c:pt>
                <c:pt idx="2778">
                  <c:v>-1.47550158333333</c:v>
                </c:pt>
                <c:pt idx="2779">
                  <c:v>-1.4741128750000001</c:v>
                </c:pt>
                <c:pt idx="2780">
                  <c:v>-1.4727241666666699</c:v>
                </c:pt>
                <c:pt idx="2781">
                  <c:v>-1.47133545833333</c:v>
                </c:pt>
                <c:pt idx="2782">
                  <c:v>-1.4699467500000001</c:v>
                </c:pt>
                <c:pt idx="2783">
                  <c:v>-1.4685580416666699</c:v>
                </c:pt>
                <c:pt idx="2784">
                  <c:v>-1.46716933333333</c:v>
                </c:pt>
                <c:pt idx="2785">
                  <c:v>-1.4657806250000001</c:v>
                </c:pt>
                <c:pt idx="2786">
                  <c:v>-1.4643919166666699</c:v>
                </c:pt>
                <c:pt idx="2787">
                  <c:v>-1.46300320833333</c:v>
                </c:pt>
                <c:pt idx="2788">
                  <c:v>-1.4616145</c:v>
                </c:pt>
                <c:pt idx="2789">
                  <c:v>-1.4602257916666701</c:v>
                </c:pt>
                <c:pt idx="2790">
                  <c:v>-1.45883708333333</c:v>
                </c:pt>
                <c:pt idx="2791">
                  <c:v>-1.457448375</c:v>
                </c:pt>
                <c:pt idx="2792">
                  <c:v>-1.4560596666666701</c:v>
                </c:pt>
                <c:pt idx="2793">
                  <c:v>-1.4546709583333299</c:v>
                </c:pt>
                <c:pt idx="2794">
                  <c:v>-1.45328225</c:v>
                </c:pt>
                <c:pt idx="2795">
                  <c:v>-1.4518935416666701</c:v>
                </c:pt>
                <c:pt idx="2796">
                  <c:v>-1.4505048333333299</c:v>
                </c:pt>
                <c:pt idx="2797">
                  <c:v>-1.449116125</c:v>
                </c:pt>
                <c:pt idx="2798">
                  <c:v>-1.44772741666667</c:v>
                </c:pt>
                <c:pt idx="2799">
                  <c:v>-1.4463387083333299</c:v>
                </c:pt>
                <c:pt idx="2800">
                  <c:v>-1.44495</c:v>
                </c:pt>
                <c:pt idx="2801">
                  <c:v>-1.44356129166667</c:v>
                </c:pt>
                <c:pt idx="2802">
                  <c:v>-1.4421725833333301</c:v>
                </c:pt>
                <c:pt idx="2803">
                  <c:v>-1.4407838749999999</c:v>
                </c:pt>
                <c:pt idx="2804">
                  <c:v>-1.43939516666667</c:v>
                </c:pt>
                <c:pt idx="2805">
                  <c:v>-1.4380064583333301</c:v>
                </c:pt>
                <c:pt idx="2806">
                  <c:v>-1.4366177499999999</c:v>
                </c:pt>
                <c:pt idx="2807">
                  <c:v>-1.43522904166667</c:v>
                </c:pt>
                <c:pt idx="2808">
                  <c:v>-1.4338403333333301</c:v>
                </c:pt>
                <c:pt idx="2809">
                  <c:v>-1.4324516249999999</c:v>
                </c:pt>
                <c:pt idx="2810">
                  <c:v>-1.43106291666667</c:v>
                </c:pt>
                <c:pt idx="2811">
                  <c:v>-1.42967420833333</c:v>
                </c:pt>
                <c:pt idx="2812">
                  <c:v>-1.4282855000000001</c:v>
                </c:pt>
                <c:pt idx="2813">
                  <c:v>-1.4268967916666699</c:v>
                </c:pt>
                <c:pt idx="2814">
                  <c:v>-1.42550808333333</c:v>
                </c:pt>
                <c:pt idx="2815">
                  <c:v>-1.4241193750000001</c:v>
                </c:pt>
                <c:pt idx="2816">
                  <c:v>-1.4227306666666699</c:v>
                </c:pt>
                <c:pt idx="2817">
                  <c:v>-1.42134195833333</c:v>
                </c:pt>
                <c:pt idx="2818">
                  <c:v>-1.4199532500000001</c:v>
                </c:pt>
                <c:pt idx="2819">
                  <c:v>-1.4185645416666699</c:v>
                </c:pt>
                <c:pt idx="2820">
                  <c:v>-1.41717583333333</c:v>
                </c:pt>
                <c:pt idx="2821">
                  <c:v>-1.415787125</c:v>
                </c:pt>
                <c:pt idx="2822">
                  <c:v>-1.4143984166666701</c:v>
                </c:pt>
                <c:pt idx="2823">
                  <c:v>-1.41300970833333</c:v>
                </c:pt>
                <c:pt idx="2824">
                  <c:v>-1.411621</c:v>
                </c:pt>
                <c:pt idx="2825">
                  <c:v>-1.4102322916666701</c:v>
                </c:pt>
                <c:pt idx="2826">
                  <c:v>-1.4088435833333299</c:v>
                </c:pt>
                <c:pt idx="2827">
                  <c:v>-1.407454875</c:v>
                </c:pt>
                <c:pt idx="2828">
                  <c:v>-1.4060661666666701</c:v>
                </c:pt>
                <c:pt idx="2829">
                  <c:v>-1.4046774583333299</c:v>
                </c:pt>
                <c:pt idx="2830">
                  <c:v>-1.40328875</c:v>
                </c:pt>
                <c:pt idx="2831">
                  <c:v>-1.40190004166667</c:v>
                </c:pt>
                <c:pt idx="2832">
                  <c:v>-1.4005113333333301</c:v>
                </c:pt>
                <c:pt idx="2833">
                  <c:v>-1.399122625</c:v>
                </c:pt>
                <c:pt idx="2834">
                  <c:v>-1.39773391666667</c:v>
                </c:pt>
                <c:pt idx="2835">
                  <c:v>-1.3963452083333301</c:v>
                </c:pt>
                <c:pt idx="2836">
                  <c:v>-1.3949564999999999</c:v>
                </c:pt>
                <c:pt idx="2837">
                  <c:v>-1.39356779166667</c:v>
                </c:pt>
                <c:pt idx="2838">
                  <c:v>-1.3921790833333301</c:v>
                </c:pt>
                <c:pt idx="2839">
                  <c:v>-1.3907903749999999</c:v>
                </c:pt>
                <c:pt idx="2840">
                  <c:v>-1.38940166666667</c:v>
                </c:pt>
                <c:pt idx="2841">
                  <c:v>-1.38801295833333</c:v>
                </c:pt>
                <c:pt idx="2842">
                  <c:v>-1.3866242499999999</c:v>
                </c:pt>
                <c:pt idx="2843">
                  <c:v>-1.38523554166667</c:v>
                </c:pt>
                <c:pt idx="2844">
                  <c:v>-1.38384683333333</c:v>
                </c:pt>
                <c:pt idx="2845">
                  <c:v>-1.3824581250000001</c:v>
                </c:pt>
                <c:pt idx="2846">
                  <c:v>-1.3810694166666699</c:v>
                </c:pt>
                <c:pt idx="2847">
                  <c:v>-1.37968070833333</c:v>
                </c:pt>
                <c:pt idx="2848">
                  <c:v>-1.3782920000000001</c:v>
                </c:pt>
                <c:pt idx="2849">
                  <c:v>-1.3769032916666699</c:v>
                </c:pt>
                <c:pt idx="2850">
                  <c:v>-1.37551458333333</c:v>
                </c:pt>
                <c:pt idx="2851">
                  <c:v>-1.3741258750000001</c:v>
                </c:pt>
                <c:pt idx="2852">
                  <c:v>-1.3727371666666699</c:v>
                </c:pt>
                <c:pt idx="2853">
                  <c:v>-1.37134845833333</c:v>
                </c:pt>
                <c:pt idx="2854">
                  <c:v>-1.36995975</c:v>
                </c:pt>
                <c:pt idx="2855">
                  <c:v>-1.3685710416666701</c:v>
                </c:pt>
                <c:pt idx="2856">
                  <c:v>-1.3671823333333299</c:v>
                </c:pt>
                <c:pt idx="2857">
                  <c:v>-1.365793625</c:v>
                </c:pt>
                <c:pt idx="2858">
                  <c:v>-1.3644049166666701</c:v>
                </c:pt>
                <c:pt idx="2859">
                  <c:v>-1.3630162083333299</c:v>
                </c:pt>
                <c:pt idx="2860">
                  <c:v>-1.3616275</c:v>
                </c:pt>
                <c:pt idx="2861">
                  <c:v>-1.3602387916666701</c:v>
                </c:pt>
                <c:pt idx="2862">
                  <c:v>-1.3588500833333299</c:v>
                </c:pt>
                <c:pt idx="2863">
                  <c:v>-1.357461375</c:v>
                </c:pt>
                <c:pt idx="2864">
                  <c:v>-1.35607266666667</c:v>
                </c:pt>
                <c:pt idx="2865">
                  <c:v>-1.3546839583333301</c:v>
                </c:pt>
                <c:pt idx="2866">
                  <c:v>-1.3532952499999999</c:v>
                </c:pt>
                <c:pt idx="2867">
                  <c:v>-1.35190654166667</c:v>
                </c:pt>
                <c:pt idx="2868">
                  <c:v>-1.3505178333333301</c:v>
                </c:pt>
                <c:pt idx="2869">
                  <c:v>-1.3491291249999999</c:v>
                </c:pt>
                <c:pt idx="2870">
                  <c:v>-1.34774041666667</c:v>
                </c:pt>
                <c:pt idx="2871">
                  <c:v>-1.3463517083333301</c:v>
                </c:pt>
                <c:pt idx="2872">
                  <c:v>-1.3449629999999999</c:v>
                </c:pt>
                <c:pt idx="2873">
                  <c:v>-1.34357429166667</c:v>
                </c:pt>
                <c:pt idx="2874">
                  <c:v>-1.34218558333333</c:v>
                </c:pt>
                <c:pt idx="2875">
                  <c:v>-1.3407968750000001</c:v>
                </c:pt>
                <c:pt idx="2876">
                  <c:v>-1.33940816666667</c:v>
                </c:pt>
                <c:pt idx="2877">
                  <c:v>-1.33801945833333</c:v>
                </c:pt>
                <c:pt idx="2878">
                  <c:v>-1.3366307500000001</c:v>
                </c:pt>
                <c:pt idx="2879">
                  <c:v>-1.3352420416666699</c:v>
                </c:pt>
                <c:pt idx="2880">
                  <c:v>-1.33385333333333</c:v>
                </c:pt>
                <c:pt idx="2881">
                  <c:v>-1.3324646250000001</c:v>
                </c:pt>
                <c:pt idx="2882">
                  <c:v>-1.3310759166666699</c:v>
                </c:pt>
                <c:pt idx="2883">
                  <c:v>-1.32968720833333</c:v>
                </c:pt>
                <c:pt idx="2884">
                  <c:v>-1.3282985</c:v>
                </c:pt>
                <c:pt idx="2885">
                  <c:v>-1.3269097916666699</c:v>
                </c:pt>
                <c:pt idx="2886">
                  <c:v>-1.32552108333333</c:v>
                </c:pt>
                <c:pt idx="2887">
                  <c:v>-1.324132375</c:v>
                </c:pt>
                <c:pt idx="2888">
                  <c:v>-1.3227436666666701</c:v>
                </c:pt>
                <c:pt idx="2889">
                  <c:v>-1.3213549583333299</c:v>
                </c:pt>
                <c:pt idx="2890">
                  <c:v>-1.31996625</c:v>
                </c:pt>
                <c:pt idx="2891">
                  <c:v>-1.3185775416666701</c:v>
                </c:pt>
                <c:pt idx="2892">
                  <c:v>-1.3171888333333299</c:v>
                </c:pt>
                <c:pt idx="2893">
                  <c:v>-1.315800125</c:v>
                </c:pt>
                <c:pt idx="2894">
                  <c:v>-1.3144114166666701</c:v>
                </c:pt>
                <c:pt idx="2895">
                  <c:v>-1.3130227083333299</c:v>
                </c:pt>
                <c:pt idx="2896">
                  <c:v>-1.311634</c:v>
                </c:pt>
                <c:pt idx="2897">
                  <c:v>-1.31024529166667</c:v>
                </c:pt>
                <c:pt idx="2898">
                  <c:v>-1.3088565833333301</c:v>
                </c:pt>
                <c:pt idx="2899">
                  <c:v>-1.3074678749999999</c:v>
                </c:pt>
                <c:pt idx="2900">
                  <c:v>-1.30607916666667</c:v>
                </c:pt>
                <c:pt idx="2901">
                  <c:v>-1.3046904583333301</c:v>
                </c:pt>
                <c:pt idx="2902">
                  <c:v>-1.3033017499999999</c:v>
                </c:pt>
                <c:pt idx="2903">
                  <c:v>-1.30191304166667</c:v>
                </c:pt>
                <c:pt idx="2904">
                  <c:v>-1.3005243333333301</c:v>
                </c:pt>
                <c:pt idx="2905">
                  <c:v>-1.2991356249999999</c:v>
                </c:pt>
                <c:pt idx="2906">
                  <c:v>-1.29774691666667</c:v>
                </c:pt>
                <c:pt idx="2907">
                  <c:v>-1.29635820833333</c:v>
                </c:pt>
                <c:pt idx="2908">
                  <c:v>-1.2949695000000001</c:v>
                </c:pt>
                <c:pt idx="2909">
                  <c:v>-1.2935807916666699</c:v>
                </c:pt>
                <c:pt idx="2910">
                  <c:v>-1.29219208333333</c:v>
                </c:pt>
                <c:pt idx="2911">
                  <c:v>-1.2908033750000001</c:v>
                </c:pt>
                <c:pt idx="2912">
                  <c:v>-1.2894146666666699</c:v>
                </c:pt>
                <c:pt idx="2913">
                  <c:v>-1.28802595833333</c:v>
                </c:pt>
                <c:pt idx="2914">
                  <c:v>-1.2866372500000001</c:v>
                </c:pt>
                <c:pt idx="2915">
                  <c:v>-1.2852485416666699</c:v>
                </c:pt>
                <c:pt idx="2916">
                  <c:v>-1.28385983333333</c:v>
                </c:pt>
                <c:pt idx="2917">
                  <c:v>-1.282471125</c:v>
                </c:pt>
                <c:pt idx="2918">
                  <c:v>-1.2810824166666701</c:v>
                </c:pt>
                <c:pt idx="2919">
                  <c:v>-1.27969370833333</c:v>
                </c:pt>
                <c:pt idx="2920">
                  <c:v>-1.278305</c:v>
                </c:pt>
                <c:pt idx="2921">
                  <c:v>-1.2769162916666701</c:v>
                </c:pt>
                <c:pt idx="2922">
                  <c:v>-1.2755275833333299</c:v>
                </c:pt>
                <c:pt idx="2923">
                  <c:v>-1.274138875</c:v>
                </c:pt>
                <c:pt idx="2924">
                  <c:v>-1.2727501666666701</c:v>
                </c:pt>
                <c:pt idx="2925">
                  <c:v>-1.2713614583333299</c:v>
                </c:pt>
                <c:pt idx="2926">
                  <c:v>-1.26997275</c:v>
                </c:pt>
                <c:pt idx="2927">
                  <c:v>-1.26858404166667</c:v>
                </c:pt>
                <c:pt idx="2928">
                  <c:v>-1.2671953333333299</c:v>
                </c:pt>
                <c:pt idx="2929">
                  <c:v>-1.265806625</c:v>
                </c:pt>
                <c:pt idx="2930">
                  <c:v>-1.26441791666667</c:v>
                </c:pt>
                <c:pt idx="2931">
                  <c:v>-1.2630292083333301</c:v>
                </c:pt>
                <c:pt idx="2932">
                  <c:v>-1.2616404999999999</c:v>
                </c:pt>
                <c:pt idx="2933">
                  <c:v>-1.26025179166667</c:v>
                </c:pt>
                <c:pt idx="2934">
                  <c:v>-1.2588630833333301</c:v>
                </c:pt>
                <c:pt idx="2935">
                  <c:v>-1.2574743749999999</c:v>
                </c:pt>
                <c:pt idx="2936">
                  <c:v>-1.25608566666667</c:v>
                </c:pt>
                <c:pt idx="2937">
                  <c:v>-1.2546969583333301</c:v>
                </c:pt>
                <c:pt idx="2938">
                  <c:v>-1.2533082499999999</c:v>
                </c:pt>
                <c:pt idx="2939">
                  <c:v>-1.25191954166667</c:v>
                </c:pt>
                <c:pt idx="2940">
                  <c:v>-1.25053083333333</c:v>
                </c:pt>
                <c:pt idx="2941">
                  <c:v>-1.2491421250000001</c:v>
                </c:pt>
                <c:pt idx="2942">
                  <c:v>-1.2477534166666699</c:v>
                </c:pt>
                <c:pt idx="2943">
                  <c:v>-1.24636470833333</c:v>
                </c:pt>
                <c:pt idx="2944">
                  <c:v>-1.2449760000000001</c:v>
                </c:pt>
                <c:pt idx="2945">
                  <c:v>-1.2435872916666699</c:v>
                </c:pt>
                <c:pt idx="2946">
                  <c:v>-1.24219858333333</c:v>
                </c:pt>
                <c:pt idx="2947">
                  <c:v>-1.2408098750000001</c:v>
                </c:pt>
                <c:pt idx="2948">
                  <c:v>-1.2394211666666699</c:v>
                </c:pt>
                <c:pt idx="2949">
                  <c:v>-1.23803245833333</c:v>
                </c:pt>
                <c:pt idx="2950">
                  <c:v>-1.23664375</c:v>
                </c:pt>
                <c:pt idx="2951">
                  <c:v>-1.2352550416666701</c:v>
                </c:pt>
                <c:pt idx="2952">
                  <c:v>-1.23386633333333</c:v>
                </c:pt>
                <c:pt idx="2953">
                  <c:v>-1.232477625</c:v>
                </c:pt>
                <c:pt idx="2954">
                  <c:v>-1.2310889166666701</c:v>
                </c:pt>
                <c:pt idx="2955">
                  <c:v>-1.2297002083333299</c:v>
                </c:pt>
                <c:pt idx="2956">
                  <c:v>-1.2283115</c:v>
                </c:pt>
                <c:pt idx="2957">
                  <c:v>-1.2269227916666701</c:v>
                </c:pt>
                <c:pt idx="2958">
                  <c:v>-1.2255340833333299</c:v>
                </c:pt>
                <c:pt idx="2959">
                  <c:v>-1.224145375</c:v>
                </c:pt>
                <c:pt idx="2960">
                  <c:v>-1.22275666666667</c:v>
                </c:pt>
                <c:pt idx="2961">
                  <c:v>-1.2213679583333299</c:v>
                </c:pt>
                <c:pt idx="2962">
                  <c:v>-1.21997925</c:v>
                </c:pt>
                <c:pt idx="2963">
                  <c:v>-1.21859054166667</c:v>
                </c:pt>
                <c:pt idx="2964">
                  <c:v>-1.2172018333333301</c:v>
                </c:pt>
                <c:pt idx="2965">
                  <c:v>-1.2158131249999999</c:v>
                </c:pt>
                <c:pt idx="2966">
                  <c:v>-1.21442441666667</c:v>
                </c:pt>
                <c:pt idx="2967">
                  <c:v>-1.2130357083333301</c:v>
                </c:pt>
                <c:pt idx="2968">
                  <c:v>-1.2116469999999999</c:v>
                </c:pt>
                <c:pt idx="2969">
                  <c:v>-1.21025829166667</c:v>
                </c:pt>
                <c:pt idx="2970">
                  <c:v>-1.2088695833333301</c:v>
                </c:pt>
                <c:pt idx="2971">
                  <c:v>-1.2074808749999999</c:v>
                </c:pt>
                <c:pt idx="2972">
                  <c:v>-1.20609216666667</c:v>
                </c:pt>
                <c:pt idx="2973">
                  <c:v>-1.20470345833333</c:v>
                </c:pt>
                <c:pt idx="2974">
                  <c:v>-1.2033147500000001</c:v>
                </c:pt>
                <c:pt idx="2975">
                  <c:v>-1.2019260416666699</c:v>
                </c:pt>
                <c:pt idx="2976">
                  <c:v>-1.20053733333333</c:v>
                </c:pt>
                <c:pt idx="2977">
                  <c:v>-1.1991486250000001</c:v>
                </c:pt>
                <c:pt idx="2978">
                  <c:v>-1.1977599166666699</c:v>
                </c:pt>
                <c:pt idx="2979">
                  <c:v>-1.19637120833333</c:v>
                </c:pt>
                <c:pt idx="2980">
                  <c:v>-1.1949825000000001</c:v>
                </c:pt>
                <c:pt idx="2981">
                  <c:v>-1.1935937916666699</c:v>
                </c:pt>
                <c:pt idx="2982">
                  <c:v>-1.19220508333333</c:v>
                </c:pt>
                <c:pt idx="2983">
                  <c:v>-1.190816375</c:v>
                </c:pt>
                <c:pt idx="2984">
                  <c:v>-1.1894276666666701</c:v>
                </c:pt>
                <c:pt idx="2985">
                  <c:v>-1.18803895833333</c:v>
                </c:pt>
                <c:pt idx="2986">
                  <c:v>-1.18665025</c:v>
                </c:pt>
                <c:pt idx="2987">
                  <c:v>-1.1852615416666701</c:v>
                </c:pt>
                <c:pt idx="2988">
                  <c:v>-1.1838728333333299</c:v>
                </c:pt>
                <c:pt idx="2989">
                  <c:v>-1.182484125</c:v>
                </c:pt>
                <c:pt idx="2990">
                  <c:v>-1.1810954166666701</c:v>
                </c:pt>
                <c:pt idx="2991">
                  <c:v>-1.1797067083333299</c:v>
                </c:pt>
                <c:pt idx="2992">
                  <c:v>-1.178318</c:v>
                </c:pt>
                <c:pt idx="2993">
                  <c:v>-1.17692929166667</c:v>
                </c:pt>
                <c:pt idx="2994">
                  <c:v>-1.1755405833333299</c:v>
                </c:pt>
                <c:pt idx="2995">
                  <c:v>-1.174151875</c:v>
                </c:pt>
                <c:pt idx="2996">
                  <c:v>-1.17276316666667</c:v>
                </c:pt>
                <c:pt idx="2997">
                  <c:v>-1.1713744583333301</c:v>
                </c:pt>
                <c:pt idx="2998">
                  <c:v>-1.1699857499999999</c:v>
                </c:pt>
                <c:pt idx="2999">
                  <c:v>-1.16859704166667</c:v>
                </c:pt>
                <c:pt idx="3000">
                  <c:v>-1.1672083333333301</c:v>
                </c:pt>
                <c:pt idx="3001">
                  <c:v>-1.1658196249999999</c:v>
                </c:pt>
                <c:pt idx="3002">
                  <c:v>-1.16443091666667</c:v>
                </c:pt>
                <c:pt idx="3003">
                  <c:v>-1.1630422083333301</c:v>
                </c:pt>
                <c:pt idx="3004">
                  <c:v>-1.1616534999999999</c:v>
                </c:pt>
                <c:pt idx="3005">
                  <c:v>-1.16026479166667</c:v>
                </c:pt>
                <c:pt idx="3006">
                  <c:v>-1.15887608333333</c:v>
                </c:pt>
                <c:pt idx="3007">
                  <c:v>-1.1574873750000001</c:v>
                </c:pt>
                <c:pt idx="3008">
                  <c:v>-1.1560986666666699</c:v>
                </c:pt>
                <c:pt idx="3009">
                  <c:v>-1.15470995833333</c:v>
                </c:pt>
                <c:pt idx="3010">
                  <c:v>-1.1533212500000001</c:v>
                </c:pt>
                <c:pt idx="3011">
                  <c:v>-1.1519325416666699</c:v>
                </c:pt>
                <c:pt idx="3012">
                  <c:v>-1.15054383333333</c:v>
                </c:pt>
                <c:pt idx="3013">
                  <c:v>-1.1491551250000001</c:v>
                </c:pt>
                <c:pt idx="3014">
                  <c:v>-1.1477664166666699</c:v>
                </c:pt>
                <c:pt idx="3015">
                  <c:v>-1.14637770833333</c:v>
                </c:pt>
                <c:pt idx="3016">
                  <c:v>-1.144989</c:v>
                </c:pt>
                <c:pt idx="3017">
                  <c:v>-1.1436002916666701</c:v>
                </c:pt>
                <c:pt idx="3018">
                  <c:v>-1.1422115833333299</c:v>
                </c:pt>
                <c:pt idx="3019">
                  <c:v>-1.140822875</c:v>
                </c:pt>
                <c:pt idx="3020">
                  <c:v>-1.1394341666666701</c:v>
                </c:pt>
                <c:pt idx="3021">
                  <c:v>-1.1380454583333299</c:v>
                </c:pt>
                <c:pt idx="3022">
                  <c:v>-1.13665675</c:v>
                </c:pt>
                <c:pt idx="3023">
                  <c:v>-1.1352680416666701</c:v>
                </c:pt>
                <c:pt idx="3024">
                  <c:v>-1.1338793333333299</c:v>
                </c:pt>
                <c:pt idx="3025">
                  <c:v>-1.132490625</c:v>
                </c:pt>
                <c:pt idx="3026">
                  <c:v>-1.13110191666667</c:v>
                </c:pt>
                <c:pt idx="3027">
                  <c:v>-1.1297132083333301</c:v>
                </c:pt>
                <c:pt idx="3028">
                  <c:v>-1.1283245</c:v>
                </c:pt>
                <c:pt idx="3029">
                  <c:v>-1.12693579166667</c:v>
                </c:pt>
                <c:pt idx="3030">
                  <c:v>-1.1255470833333301</c:v>
                </c:pt>
                <c:pt idx="3031">
                  <c:v>-1.1241583749999999</c:v>
                </c:pt>
                <c:pt idx="3032">
                  <c:v>-1.12276966666667</c:v>
                </c:pt>
                <c:pt idx="3033">
                  <c:v>-1.1213809583333301</c:v>
                </c:pt>
                <c:pt idx="3034">
                  <c:v>-1.1199922499999999</c:v>
                </c:pt>
                <c:pt idx="3035">
                  <c:v>-1.11860354166667</c:v>
                </c:pt>
                <c:pt idx="3036">
                  <c:v>-1.11721483333333</c:v>
                </c:pt>
                <c:pt idx="3037">
                  <c:v>-1.1158261249999999</c:v>
                </c:pt>
                <c:pt idx="3038">
                  <c:v>-1.11443741666667</c:v>
                </c:pt>
                <c:pt idx="3039">
                  <c:v>-1.11304870833333</c:v>
                </c:pt>
                <c:pt idx="3040">
                  <c:v>-1.1116600000000001</c:v>
                </c:pt>
                <c:pt idx="3041">
                  <c:v>-1.1102712916666699</c:v>
                </c:pt>
                <c:pt idx="3042">
                  <c:v>-1.10888258333333</c:v>
                </c:pt>
                <c:pt idx="3043">
                  <c:v>-1.1074938750000001</c:v>
                </c:pt>
                <c:pt idx="3044">
                  <c:v>-1.1061051666666699</c:v>
                </c:pt>
                <c:pt idx="3045">
                  <c:v>-1.10471645833333</c:v>
                </c:pt>
                <c:pt idx="3046">
                  <c:v>-1.1033277500000001</c:v>
                </c:pt>
                <c:pt idx="3047">
                  <c:v>-1.1019390416666699</c:v>
                </c:pt>
                <c:pt idx="3048">
                  <c:v>-1.10055033333333</c:v>
                </c:pt>
                <c:pt idx="3049">
                  <c:v>-1.099161625</c:v>
                </c:pt>
                <c:pt idx="3050">
                  <c:v>-1.0977729166666701</c:v>
                </c:pt>
                <c:pt idx="3051">
                  <c:v>-1.0963842083333299</c:v>
                </c:pt>
                <c:pt idx="3052">
                  <c:v>-1.0949955</c:v>
                </c:pt>
                <c:pt idx="3053">
                  <c:v>-1.0936067916666701</c:v>
                </c:pt>
                <c:pt idx="3054">
                  <c:v>-1.0922180833333299</c:v>
                </c:pt>
                <c:pt idx="3055">
                  <c:v>-1.090829375</c:v>
                </c:pt>
                <c:pt idx="3056">
                  <c:v>-1.0894406666666701</c:v>
                </c:pt>
                <c:pt idx="3057">
                  <c:v>-1.0880519583333299</c:v>
                </c:pt>
                <c:pt idx="3058">
                  <c:v>-1.08666325</c:v>
                </c:pt>
                <c:pt idx="3059">
                  <c:v>-1.08527454166667</c:v>
                </c:pt>
                <c:pt idx="3060">
                  <c:v>-1.0838858333333301</c:v>
                </c:pt>
                <c:pt idx="3061">
                  <c:v>-1.0824971249999999</c:v>
                </c:pt>
                <c:pt idx="3062">
                  <c:v>-1.08110841666667</c:v>
                </c:pt>
                <c:pt idx="3063">
                  <c:v>-1.0797197083333301</c:v>
                </c:pt>
                <c:pt idx="3064">
                  <c:v>-1.0783309999999999</c:v>
                </c:pt>
                <c:pt idx="3065">
                  <c:v>-1.07694229166667</c:v>
                </c:pt>
                <c:pt idx="3066">
                  <c:v>-1.0755535833333301</c:v>
                </c:pt>
                <c:pt idx="3067">
                  <c:v>-1.0741648749999999</c:v>
                </c:pt>
                <c:pt idx="3068">
                  <c:v>-1.07277616666667</c:v>
                </c:pt>
                <c:pt idx="3069">
                  <c:v>-1.07138745833333</c:v>
                </c:pt>
                <c:pt idx="3070">
                  <c:v>-1.0699987500000001</c:v>
                </c:pt>
                <c:pt idx="3071">
                  <c:v>-1.06861004166667</c:v>
                </c:pt>
                <c:pt idx="3072">
                  <c:v>-1.06722133333333</c:v>
                </c:pt>
                <c:pt idx="3073">
                  <c:v>-1.0658326250000001</c:v>
                </c:pt>
                <c:pt idx="3074">
                  <c:v>-1.0644439166666699</c:v>
                </c:pt>
                <c:pt idx="3075">
                  <c:v>-1.06305520833333</c:v>
                </c:pt>
                <c:pt idx="3076">
                  <c:v>-1.0616665000000001</c:v>
                </c:pt>
                <c:pt idx="3077">
                  <c:v>-1.0602777916666699</c:v>
                </c:pt>
                <c:pt idx="3078">
                  <c:v>-1.05888908333333</c:v>
                </c:pt>
                <c:pt idx="3079">
                  <c:v>-1.057500375</c:v>
                </c:pt>
                <c:pt idx="3080">
                  <c:v>-1.0561116666666699</c:v>
                </c:pt>
                <c:pt idx="3081">
                  <c:v>-1.05472295833333</c:v>
                </c:pt>
                <c:pt idx="3082">
                  <c:v>-1.05333425</c:v>
                </c:pt>
                <c:pt idx="3083">
                  <c:v>-1.0519455416666701</c:v>
                </c:pt>
                <c:pt idx="3084">
                  <c:v>-1.0505568333333299</c:v>
                </c:pt>
                <c:pt idx="3085">
                  <c:v>-1.049168125</c:v>
                </c:pt>
                <c:pt idx="3086">
                  <c:v>-1.0477794166666701</c:v>
                </c:pt>
                <c:pt idx="3087">
                  <c:v>-1.0463907083333299</c:v>
                </c:pt>
                <c:pt idx="3088">
                  <c:v>-1.045002</c:v>
                </c:pt>
                <c:pt idx="3089">
                  <c:v>-1.0436132916666701</c:v>
                </c:pt>
                <c:pt idx="3090">
                  <c:v>-1.0422245833333299</c:v>
                </c:pt>
                <c:pt idx="3091">
                  <c:v>-1.040835875</c:v>
                </c:pt>
                <c:pt idx="3092">
                  <c:v>-1.03944716666667</c:v>
                </c:pt>
                <c:pt idx="3093">
                  <c:v>-1.0380584583333301</c:v>
                </c:pt>
                <c:pt idx="3094">
                  <c:v>-1.0366697499999999</c:v>
                </c:pt>
                <c:pt idx="3095">
                  <c:v>-1.03528104166667</c:v>
                </c:pt>
                <c:pt idx="3096">
                  <c:v>-1.0338923333333301</c:v>
                </c:pt>
                <c:pt idx="3097">
                  <c:v>-1.0325036249999999</c:v>
                </c:pt>
                <c:pt idx="3098">
                  <c:v>-1.03111491666667</c:v>
                </c:pt>
                <c:pt idx="3099">
                  <c:v>-1.0297262083333301</c:v>
                </c:pt>
                <c:pt idx="3100">
                  <c:v>-1.0283374999999999</c:v>
                </c:pt>
                <c:pt idx="3101">
                  <c:v>-1.02694879166667</c:v>
                </c:pt>
                <c:pt idx="3102">
                  <c:v>-1.02556008333333</c:v>
                </c:pt>
                <c:pt idx="3103">
                  <c:v>-1.0241713750000001</c:v>
                </c:pt>
                <c:pt idx="3104">
                  <c:v>-1.0227826666666699</c:v>
                </c:pt>
                <c:pt idx="3105">
                  <c:v>-1.02139395833333</c:v>
                </c:pt>
                <c:pt idx="3106">
                  <c:v>-1.0200052500000001</c:v>
                </c:pt>
                <c:pt idx="3107">
                  <c:v>-1.0186165416666699</c:v>
                </c:pt>
                <c:pt idx="3108">
                  <c:v>-1.01722783333333</c:v>
                </c:pt>
                <c:pt idx="3109">
                  <c:v>-1.0158391250000001</c:v>
                </c:pt>
                <c:pt idx="3110">
                  <c:v>-1.0144504166666699</c:v>
                </c:pt>
                <c:pt idx="3111">
                  <c:v>-1.01306170833333</c:v>
                </c:pt>
                <c:pt idx="3112">
                  <c:v>-1.011673</c:v>
                </c:pt>
                <c:pt idx="3113">
                  <c:v>-1.0102842916666701</c:v>
                </c:pt>
                <c:pt idx="3114">
                  <c:v>-1.00889558333333</c:v>
                </c:pt>
                <c:pt idx="3115">
                  <c:v>-1.007506875</c:v>
                </c:pt>
                <c:pt idx="3116">
                  <c:v>-1.0061181666666701</c:v>
                </c:pt>
                <c:pt idx="3117">
                  <c:v>-1.0047294583333299</c:v>
                </c:pt>
                <c:pt idx="3118">
                  <c:v>-1.00334075</c:v>
                </c:pt>
                <c:pt idx="3119">
                  <c:v>-1.0019520416666701</c:v>
                </c:pt>
                <c:pt idx="3120">
                  <c:v>-1.0005633333333299</c:v>
                </c:pt>
                <c:pt idx="3121">
                  <c:v>-0.99917462499999998</c:v>
                </c:pt>
                <c:pt idx="3122">
                  <c:v>-0.99778591666666705</c:v>
                </c:pt>
                <c:pt idx="3123">
                  <c:v>-0.99639720833333301</c:v>
                </c:pt>
                <c:pt idx="3124">
                  <c:v>-0.99500849999999996</c:v>
                </c:pt>
                <c:pt idx="3125">
                  <c:v>-0.99361979166666703</c:v>
                </c:pt>
                <c:pt idx="3126">
                  <c:v>-0.99223108333333299</c:v>
                </c:pt>
                <c:pt idx="3127">
                  <c:v>-0.99084237500000005</c:v>
                </c:pt>
                <c:pt idx="3128">
                  <c:v>-0.98945366666666601</c:v>
                </c:pt>
                <c:pt idx="3129">
                  <c:v>-0.98806495833333297</c:v>
                </c:pt>
                <c:pt idx="3130">
                  <c:v>-0.98667625000000003</c:v>
                </c:pt>
                <c:pt idx="3131">
                  <c:v>-0.98528754166666599</c:v>
                </c:pt>
                <c:pt idx="3132">
                  <c:v>-0.98389883333333295</c:v>
                </c:pt>
                <c:pt idx="3133">
                  <c:v>-0.98251012500000001</c:v>
                </c:pt>
                <c:pt idx="3134">
                  <c:v>-0.98112141666666697</c:v>
                </c:pt>
                <c:pt idx="3135">
                  <c:v>-0.97973270833333304</c:v>
                </c:pt>
                <c:pt idx="3136">
                  <c:v>-0.97834399999999999</c:v>
                </c:pt>
                <c:pt idx="3137">
                  <c:v>-0.97695529166666595</c:v>
                </c:pt>
                <c:pt idx="3138">
                  <c:v>-0.97556658333333401</c:v>
                </c:pt>
                <c:pt idx="3139">
                  <c:v>-0.97417787499999997</c:v>
                </c:pt>
                <c:pt idx="3140">
                  <c:v>-0.97278916666666704</c:v>
                </c:pt>
                <c:pt idx="3141">
                  <c:v>-0.97140045833333299</c:v>
                </c:pt>
                <c:pt idx="3142">
                  <c:v>-0.97001174999999995</c:v>
                </c:pt>
                <c:pt idx="3143">
                  <c:v>-0.96862304166666702</c:v>
                </c:pt>
                <c:pt idx="3144">
                  <c:v>-0.96723433333333297</c:v>
                </c:pt>
                <c:pt idx="3145">
                  <c:v>-0.96584562500000004</c:v>
                </c:pt>
                <c:pt idx="3146">
                  <c:v>-0.964456916666666</c:v>
                </c:pt>
                <c:pt idx="3147">
                  <c:v>-0.96306820833333295</c:v>
                </c:pt>
                <c:pt idx="3148">
                  <c:v>-0.96167950000000002</c:v>
                </c:pt>
                <c:pt idx="3149">
                  <c:v>-0.96029079166666598</c:v>
                </c:pt>
                <c:pt idx="3150">
                  <c:v>-0.95890208333333304</c:v>
                </c:pt>
                <c:pt idx="3151">
                  <c:v>-0.957513375</c:v>
                </c:pt>
                <c:pt idx="3152">
                  <c:v>-0.95612466666666696</c:v>
                </c:pt>
                <c:pt idx="3153">
                  <c:v>-0.95473595833333302</c:v>
                </c:pt>
                <c:pt idx="3154">
                  <c:v>-0.95334724999999998</c:v>
                </c:pt>
                <c:pt idx="3155">
                  <c:v>-0.95195854166666605</c:v>
                </c:pt>
                <c:pt idx="3156">
                  <c:v>-0.950569833333333</c:v>
                </c:pt>
                <c:pt idx="3157">
                  <c:v>-0.94918112499999996</c:v>
                </c:pt>
                <c:pt idx="3158">
                  <c:v>-0.94779241666666703</c:v>
                </c:pt>
                <c:pt idx="3159">
                  <c:v>-0.94640370833333298</c:v>
                </c:pt>
                <c:pt idx="3160">
                  <c:v>-0.94501500000000005</c:v>
                </c:pt>
                <c:pt idx="3161">
                  <c:v>-0.94362629166666701</c:v>
                </c:pt>
                <c:pt idx="3162">
                  <c:v>-0.94223758333333296</c:v>
                </c:pt>
                <c:pt idx="3163">
                  <c:v>-0.94084887500000003</c:v>
                </c:pt>
                <c:pt idx="3164">
                  <c:v>-0.93946016666666599</c:v>
                </c:pt>
                <c:pt idx="3165">
                  <c:v>-0.93807145833333305</c:v>
                </c:pt>
                <c:pt idx="3166">
                  <c:v>-0.93668275000000001</c:v>
                </c:pt>
                <c:pt idx="3167">
                  <c:v>-0.93529404166666696</c:v>
                </c:pt>
                <c:pt idx="3168">
                  <c:v>-0.93390533333333303</c:v>
                </c:pt>
                <c:pt idx="3169">
                  <c:v>-0.93251662499999999</c:v>
                </c:pt>
                <c:pt idx="3170">
                  <c:v>-0.93112791666666705</c:v>
                </c:pt>
                <c:pt idx="3171">
                  <c:v>-0.92973920833333301</c:v>
                </c:pt>
                <c:pt idx="3172">
                  <c:v>-0.92835049999999997</c:v>
                </c:pt>
                <c:pt idx="3173">
                  <c:v>-0.92696179166666604</c:v>
                </c:pt>
                <c:pt idx="3174">
                  <c:v>-0.92557308333333299</c:v>
                </c:pt>
                <c:pt idx="3175">
                  <c:v>-0.92418437499999995</c:v>
                </c:pt>
                <c:pt idx="3176">
                  <c:v>-0.92279566666666701</c:v>
                </c:pt>
                <c:pt idx="3177">
                  <c:v>-0.92140695833333297</c:v>
                </c:pt>
                <c:pt idx="3178">
                  <c:v>-0.92001825000000004</c:v>
                </c:pt>
                <c:pt idx="3179">
                  <c:v>-0.91862954166666699</c:v>
                </c:pt>
                <c:pt idx="3180">
                  <c:v>-0.91724083333333295</c:v>
                </c:pt>
                <c:pt idx="3181">
                  <c:v>-0.91585212500000002</c:v>
                </c:pt>
                <c:pt idx="3182">
                  <c:v>-0.91446341666666597</c:v>
                </c:pt>
                <c:pt idx="3183">
                  <c:v>-0.91307470833333304</c:v>
                </c:pt>
                <c:pt idx="3184">
                  <c:v>-0.911686</c:v>
                </c:pt>
                <c:pt idx="3185">
                  <c:v>-0.91029729166666695</c:v>
                </c:pt>
                <c:pt idx="3186">
                  <c:v>-0.90890858333333302</c:v>
                </c:pt>
                <c:pt idx="3187">
                  <c:v>-0.90751987499999998</c:v>
                </c:pt>
                <c:pt idx="3188">
                  <c:v>-0.90613116666666704</c:v>
                </c:pt>
                <c:pt idx="3189">
                  <c:v>-0.904742458333333</c:v>
                </c:pt>
                <c:pt idx="3190">
                  <c:v>-0.90335374999999996</c:v>
                </c:pt>
                <c:pt idx="3191">
                  <c:v>-0.90196504166666602</c:v>
                </c:pt>
                <c:pt idx="3192">
                  <c:v>-0.90057633333333298</c:v>
                </c:pt>
                <c:pt idx="3193">
                  <c:v>-0.89918762500000005</c:v>
                </c:pt>
                <c:pt idx="3194">
                  <c:v>-0.897798916666666</c:v>
                </c:pt>
                <c:pt idx="3195">
                  <c:v>-0.89641020833333296</c:v>
                </c:pt>
                <c:pt idx="3196">
                  <c:v>-0.89502150000000003</c:v>
                </c:pt>
                <c:pt idx="3197">
                  <c:v>-0.89363279166666698</c:v>
                </c:pt>
                <c:pt idx="3198">
                  <c:v>-0.89224408333333305</c:v>
                </c:pt>
                <c:pt idx="3199">
                  <c:v>-0.890855375</c:v>
                </c:pt>
                <c:pt idx="3200">
                  <c:v>-0.88946666666666596</c:v>
                </c:pt>
                <c:pt idx="3201">
                  <c:v>-0.88807795833333403</c:v>
                </c:pt>
                <c:pt idx="3202">
                  <c:v>-0.88668924999999998</c:v>
                </c:pt>
                <c:pt idx="3203">
                  <c:v>-0.88530054166666705</c:v>
                </c:pt>
                <c:pt idx="3204">
                  <c:v>-0.88391183333333301</c:v>
                </c:pt>
                <c:pt idx="3205">
                  <c:v>-0.88252312499999996</c:v>
                </c:pt>
                <c:pt idx="3206">
                  <c:v>-0.88113441666666703</c:v>
                </c:pt>
                <c:pt idx="3207">
                  <c:v>-0.87974570833333299</c:v>
                </c:pt>
                <c:pt idx="3208">
                  <c:v>-0.87835700000000005</c:v>
                </c:pt>
                <c:pt idx="3209">
                  <c:v>-0.87696829166666601</c:v>
                </c:pt>
                <c:pt idx="3210">
                  <c:v>-0.87557958333333297</c:v>
                </c:pt>
                <c:pt idx="3211">
                  <c:v>-0.87419087500000003</c:v>
                </c:pt>
                <c:pt idx="3212">
                  <c:v>-0.87280216666666599</c:v>
                </c:pt>
                <c:pt idx="3213">
                  <c:v>-0.87141345833333295</c:v>
                </c:pt>
                <c:pt idx="3214">
                  <c:v>-0.87002475000000001</c:v>
                </c:pt>
                <c:pt idx="3215">
                  <c:v>-0.86863604166666697</c:v>
                </c:pt>
                <c:pt idx="3216">
                  <c:v>-0.86724733333333304</c:v>
                </c:pt>
                <c:pt idx="3217">
                  <c:v>-0.86585862499999999</c:v>
                </c:pt>
                <c:pt idx="3218">
                  <c:v>-0.86446991666666595</c:v>
                </c:pt>
                <c:pt idx="3219">
                  <c:v>-0.86308120833333402</c:v>
                </c:pt>
                <c:pt idx="3220">
                  <c:v>-0.86169249999999997</c:v>
                </c:pt>
                <c:pt idx="3221">
                  <c:v>-0.86030379166666704</c:v>
                </c:pt>
                <c:pt idx="3222">
                  <c:v>-0.858915083333333</c:v>
                </c:pt>
                <c:pt idx="3223">
                  <c:v>-0.85752637499999995</c:v>
                </c:pt>
                <c:pt idx="3224">
                  <c:v>-0.85613766666666702</c:v>
                </c:pt>
                <c:pt idx="3225">
                  <c:v>-0.85474895833333298</c:v>
                </c:pt>
                <c:pt idx="3226">
                  <c:v>-0.85336025000000004</c:v>
                </c:pt>
                <c:pt idx="3227">
                  <c:v>-0.851971541666666</c:v>
                </c:pt>
                <c:pt idx="3228">
                  <c:v>-0.85058283333333295</c:v>
                </c:pt>
                <c:pt idx="3229">
                  <c:v>-0.84919412500000002</c:v>
                </c:pt>
                <c:pt idx="3230">
                  <c:v>-0.84780541666666698</c:v>
                </c:pt>
                <c:pt idx="3231">
                  <c:v>-0.84641670833333305</c:v>
                </c:pt>
                <c:pt idx="3232">
                  <c:v>-0.845028</c:v>
                </c:pt>
                <c:pt idx="3233">
                  <c:v>-0.84363929166666696</c:v>
                </c:pt>
                <c:pt idx="3234">
                  <c:v>-0.84225058333333302</c:v>
                </c:pt>
                <c:pt idx="3235">
                  <c:v>-0.84086187499999998</c:v>
                </c:pt>
                <c:pt idx="3236">
                  <c:v>-0.83947316666666605</c:v>
                </c:pt>
                <c:pt idx="3237">
                  <c:v>-0.838084458333333</c:v>
                </c:pt>
                <c:pt idx="3238">
                  <c:v>-0.83669574999999996</c:v>
                </c:pt>
                <c:pt idx="3239">
                  <c:v>-0.83530704166666703</c:v>
                </c:pt>
                <c:pt idx="3240">
                  <c:v>-0.83391833333333298</c:v>
                </c:pt>
                <c:pt idx="3241">
                  <c:v>-0.83252962500000005</c:v>
                </c:pt>
                <c:pt idx="3242">
                  <c:v>-0.83114091666666701</c:v>
                </c:pt>
                <c:pt idx="3243">
                  <c:v>-0.82975220833333296</c:v>
                </c:pt>
                <c:pt idx="3244">
                  <c:v>-0.82836350000000003</c:v>
                </c:pt>
                <c:pt idx="3245">
                  <c:v>-0.82697479166666599</c:v>
                </c:pt>
                <c:pt idx="3246">
                  <c:v>-0.82558608333333305</c:v>
                </c:pt>
                <c:pt idx="3247">
                  <c:v>-0.82419737500000001</c:v>
                </c:pt>
                <c:pt idx="3248">
                  <c:v>-0.82280866666666697</c:v>
                </c:pt>
                <c:pt idx="3249">
                  <c:v>-0.82141995833333303</c:v>
                </c:pt>
                <c:pt idx="3250">
                  <c:v>-0.82003124999999999</c:v>
                </c:pt>
                <c:pt idx="3251">
                  <c:v>-0.81864254166666695</c:v>
                </c:pt>
                <c:pt idx="3252">
                  <c:v>-0.81725383333333301</c:v>
                </c:pt>
                <c:pt idx="3253">
                  <c:v>-0.81586512499999997</c:v>
                </c:pt>
                <c:pt idx="3254">
                  <c:v>-0.81447641666666604</c:v>
                </c:pt>
                <c:pt idx="3255">
                  <c:v>-0.81308770833333299</c:v>
                </c:pt>
                <c:pt idx="3256">
                  <c:v>-0.81169899999999995</c:v>
                </c:pt>
                <c:pt idx="3257">
                  <c:v>-0.81031029166666702</c:v>
                </c:pt>
                <c:pt idx="3258">
                  <c:v>-0.80892158333333297</c:v>
                </c:pt>
                <c:pt idx="3259">
                  <c:v>-0.80753287500000004</c:v>
                </c:pt>
                <c:pt idx="3260">
                  <c:v>-0.80614416666666699</c:v>
                </c:pt>
                <c:pt idx="3261">
                  <c:v>-0.80475545833333295</c:v>
                </c:pt>
                <c:pt idx="3262">
                  <c:v>-0.80336675000000002</c:v>
                </c:pt>
                <c:pt idx="3263">
                  <c:v>-0.80197804166666598</c:v>
                </c:pt>
                <c:pt idx="3264">
                  <c:v>-0.80058933333333404</c:v>
                </c:pt>
                <c:pt idx="3265">
                  <c:v>-0.799200625</c:v>
                </c:pt>
                <c:pt idx="3266">
                  <c:v>-0.79781191666666695</c:v>
                </c:pt>
                <c:pt idx="3267">
                  <c:v>-0.79642320833333302</c:v>
                </c:pt>
                <c:pt idx="3268">
                  <c:v>-0.79503449999999998</c:v>
                </c:pt>
                <c:pt idx="3269">
                  <c:v>-0.79364579166666704</c:v>
                </c:pt>
                <c:pt idx="3270">
                  <c:v>-0.792257083333333</c:v>
                </c:pt>
                <c:pt idx="3271">
                  <c:v>-0.79086837499999996</c:v>
                </c:pt>
                <c:pt idx="3272">
                  <c:v>-0.78947966666666602</c:v>
                </c:pt>
                <c:pt idx="3273">
                  <c:v>-0.78809095833333298</c:v>
                </c:pt>
                <c:pt idx="3274">
                  <c:v>-0.78670225000000005</c:v>
                </c:pt>
                <c:pt idx="3275">
                  <c:v>-0.785313541666666</c:v>
                </c:pt>
                <c:pt idx="3276">
                  <c:v>-0.78392483333333296</c:v>
                </c:pt>
                <c:pt idx="3277">
                  <c:v>-0.78253612500000003</c:v>
                </c:pt>
                <c:pt idx="3278">
                  <c:v>-0.78114741666666698</c:v>
                </c:pt>
                <c:pt idx="3279">
                  <c:v>-0.77975870833333305</c:v>
                </c:pt>
                <c:pt idx="3280">
                  <c:v>-0.77837000000000001</c:v>
                </c:pt>
                <c:pt idx="3281">
                  <c:v>-0.77698129166666596</c:v>
                </c:pt>
                <c:pt idx="3282">
                  <c:v>-0.77559258333333403</c:v>
                </c:pt>
                <c:pt idx="3283">
                  <c:v>-0.77420387499999999</c:v>
                </c:pt>
                <c:pt idx="3284">
                  <c:v>-0.77281516666666705</c:v>
                </c:pt>
                <c:pt idx="3285">
                  <c:v>-0.77142645833333301</c:v>
                </c:pt>
                <c:pt idx="3286">
                  <c:v>-0.77003774999999997</c:v>
                </c:pt>
                <c:pt idx="3287">
                  <c:v>-0.76864904166666703</c:v>
                </c:pt>
                <c:pt idx="3288">
                  <c:v>-0.76726033333333299</c:v>
                </c:pt>
                <c:pt idx="3289">
                  <c:v>-0.76587162499999994</c:v>
                </c:pt>
                <c:pt idx="3290">
                  <c:v>-0.76448291666666601</c:v>
                </c:pt>
                <c:pt idx="3291">
                  <c:v>-0.76309420833333297</c:v>
                </c:pt>
                <c:pt idx="3292">
                  <c:v>-0.76170550000000004</c:v>
                </c:pt>
                <c:pt idx="3293">
                  <c:v>-0.76031679166666699</c:v>
                </c:pt>
                <c:pt idx="3294">
                  <c:v>-0.75892808333333295</c:v>
                </c:pt>
                <c:pt idx="3295">
                  <c:v>-0.75753937500000001</c:v>
                </c:pt>
                <c:pt idx="3296">
                  <c:v>-0.75615066666666697</c:v>
                </c:pt>
                <c:pt idx="3297">
                  <c:v>-0.75476195833333304</c:v>
                </c:pt>
                <c:pt idx="3298">
                  <c:v>-0.75337324999999999</c:v>
                </c:pt>
                <c:pt idx="3299">
                  <c:v>-0.75198454166666595</c:v>
                </c:pt>
                <c:pt idx="3300">
                  <c:v>-0.75059583333333402</c:v>
                </c:pt>
                <c:pt idx="3301">
                  <c:v>-0.74920712499999997</c:v>
                </c:pt>
                <c:pt idx="3302">
                  <c:v>-0.74781841666666704</c:v>
                </c:pt>
                <c:pt idx="3303">
                  <c:v>-0.746429708333333</c:v>
                </c:pt>
                <c:pt idx="3304">
                  <c:v>-0.74504099999999995</c:v>
                </c:pt>
                <c:pt idx="3305">
                  <c:v>-0.74365229166666702</c:v>
                </c:pt>
                <c:pt idx="3306">
                  <c:v>-0.74226358333333298</c:v>
                </c:pt>
                <c:pt idx="3307">
                  <c:v>-0.74087487500000004</c:v>
                </c:pt>
                <c:pt idx="3308">
                  <c:v>-0.739486166666666</c:v>
                </c:pt>
                <c:pt idx="3309">
                  <c:v>-0.73809745833333396</c:v>
                </c:pt>
                <c:pt idx="3310">
                  <c:v>-0.73670875000000002</c:v>
                </c:pt>
                <c:pt idx="3311">
                  <c:v>-0.73532004166666698</c:v>
                </c:pt>
                <c:pt idx="3312">
                  <c:v>-0.73393133333333305</c:v>
                </c:pt>
                <c:pt idx="3313">
                  <c:v>-0.732542625</c:v>
                </c:pt>
                <c:pt idx="3314">
                  <c:v>-0.73115391666666696</c:v>
                </c:pt>
                <c:pt idx="3315">
                  <c:v>-0.72976520833333303</c:v>
                </c:pt>
                <c:pt idx="3316">
                  <c:v>-0.72837649999999998</c:v>
                </c:pt>
                <c:pt idx="3317">
                  <c:v>-0.72698779166666605</c:v>
                </c:pt>
                <c:pt idx="3318">
                  <c:v>-0.72559908333333301</c:v>
                </c:pt>
                <c:pt idx="3319">
                  <c:v>-0.72421037499999996</c:v>
                </c:pt>
                <c:pt idx="3320">
                  <c:v>-0.72282166666666703</c:v>
                </c:pt>
                <c:pt idx="3321">
                  <c:v>-0.72143295833333299</c:v>
                </c:pt>
                <c:pt idx="3322">
                  <c:v>-0.72004425000000005</c:v>
                </c:pt>
                <c:pt idx="3323">
                  <c:v>-0.71865554166666701</c:v>
                </c:pt>
                <c:pt idx="3324">
                  <c:v>-0.71726683333333296</c:v>
                </c:pt>
                <c:pt idx="3325">
                  <c:v>-0.71587812500000003</c:v>
                </c:pt>
                <c:pt idx="3326">
                  <c:v>-0.71448941666666599</c:v>
                </c:pt>
                <c:pt idx="3327">
                  <c:v>-0.71310070833333405</c:v>
                </c:pt>
                <c:pt idx="3328">
                  <c:v>-0.71171200000000001</c:v>
                </c:pt>
                <c:pt idx="3329">
                  <c:v>-0.71032329166666697</c:v>
                </c:pt>
                <c:pt idx="3330">
                  <c:v>-0.70893458333333303</c:v>
                </c:pt>
                <c:pt idx="3331">
                  <c:v>-0.70754587499999999</c:v>
                </c:pt>
                <c:pt idx="3332">
                  <c:v>-0.70615716666666695</c:v>
                </c:pt>
                <c:pt idx="3333">
                  <c:v>-0.70476845833333301</c:v>
                </c:pt>
                <c:pt idx="3334">
                  <c:v>-0.70337974999999997</c:v>
                </c:pt>
                <c:pt idx="3335">
                  <c:v>-0.70199104166666604</c:v>
                </c:pt>
                <c:pt idx="3336">
                  <c:v>-0.70060233333333299</c:v>
                </c:pt>
                <c:pt idx="3337">
                  <c:v>-0.69921362499999995</c:v>
                </c:pt>
                <c:pt idx="3338">
                  <c:v>-0.69782491666666702</c:v>
                </c:pt>
                <c:pt idx="3339">
                  <c:v>-0.69643620833333297</c:v>
                </c:pt>
                <c:pt idx="3340">
                  <c:v>-0.69504750000000004</c:v>
                </c:pt>
                <c:pt idx="3341">
                  <c:v>-0.693658791666667</c:v>
                </c:pt>
                <c:pt idx="3342">
                  <c:v>-0.69227008333333295</c:v>
                </c:pt>
                <c:pt idx="3343">
                  <c:v>-0.69088137500000002</c:v>
                </c:pt>
                <c:pt idx="3344">
                  <c:v>-0.68949266666666598</c:v>
                </c:pt>
                <c:pt idx="3345">
                  <c:v>-0.68810395833333404</c:v>
                </c:pt>
                <c:pt idx="3346">
                  <c:v>-0.68671525</c:v>
                </c:pt>
                <c:pt idx="3347">
                  <c:v>-0.68532654166666696</c:v>
                </c:pt>
                <c:pt idx="3348">
                  <c:v>-0.68393783333333302</c:v>
                </c:pt>
                <c:pt idx="3349">
                  <c:v>-0.68254912499999998</c:v>
                </c:pt>
                <c:pt idx="3350">
                  <c:v>-0.68116041666666705</c:v>
                </c:pt>
                <c:pt idx="3351">
                  <c:v>-0.679771708333333</c:v>
                </c:pt>
                <c:pt idx="3352">
                  <c:v>-0.67838299999999996</c:v>
                </c:pt>
                <c:pt idx="3353">
                  <c:v>-0.67699429166666603</c:v>
                </c:pt>
                <c:pt idx="3354">
                  <c:v>-0.67560558333333298</c:v>
                </c:pt>
                <c:pt idx="3355">
                  <c:v>-0.67421687500000005</c:v>
                </c:pt>
                <c:pt idx="3356">
                  <c:v>-0.672828166666667</c:v>
                </c:pt>
                <c:pt idx="3357">
                  <c:v>-0.67143945833333296</c:v>
                </c:pt>
                <c:pt idx="3358">
                  <c:v>-0.67005075000000003</c:v>
                </c:pt>
                <c:pt idx="3359">
                  <c:v>-0.66866204166666698</c:v>
                </c:pt>
                <c:pt idx="3360">
                  <c:v>-0.66727333333333305</c:v>
                </c:pt>
                <c:pt idx="3361">
                  <c:v>-0.66588462500000001</c:v>
                </c:pt>
                <c:pt idx="3362">
                  <c:v>-0.66449591666666596</c:v>
                </c:pt>
                <c:pt idx="3363">
                  <c:v>-0.66310720833333403</c:v>
                </c:pt>
                <c:pt idx="3364">
                  <c:v>-0.66171849999999999</c:v>
                </c:pt>
                <c:pt idx="3365">
                  <c:v>-0.66032979166666705</c:v>
                </c:pt>
                <c:pt idx="3366">
                  <c:v>-0.65894108333333301</c:v>
                </c:pt>
                <c:pt idx="3367">
                  <c:v>-0.65755237499999997</c:v>
                </c:pt>
                <c:pt idx="3368">
                  <c:v>-0.65616366666666703</c:v>
                </c:pt>
                <c:pt idx="3369">
                  <c:v>-0.65477495833333299</c:v>
                </c:pt>
                <c:pt idx="3370">
                  <c:v>-0.65338624999999995</c:v>
                </c:pt>
                <c:pt idx="3371">
                  <c:v>-0.65199754166666601</c:v>
                </c:pt>
                <c:pt idx="3372">
                  <c:v>-0.65060883333333397</c:v>
                </c:pt>
                <c:pt idx="3373">
                  <c:v>-0.64922012500000004</c:v>
                </c:pt>
                <c:pt idx="3374">
                  <c:v>-0.64783141666666699</c:v>
                </c:pt>
                <c:pt idx="3375">
                  <c:v>-0.64644270833333295</c:v>
                </c:pt>
                <c:pt idx="3376">
                  <c:v>-0.64505400000000002</c:v>
                </c:pt>
                <c:pt idx="3377">
                  <c:v>-0.64366529166666697</c:v>
                </c:pt>
                <c:pt idx="3378">
                  <c:v>-0.64227658333333304</c:v>
                </c:pt>
                <c:pt idx="3379">
                  <c:v>-0.640887875</c:v>
                </c:pt>
                <c:pt idx="3380">
                  <c:v>-0.63949916666666595</c:v>
                </c:pt>
                <c:pt idx="3381">
                  <c:v>-0.63811045833333302</c:v>
                </c:pt>
                <c:pt idx="3382">
                  <c:v>-0.63672174999999998</c:v>
                </c:pt>
                <c:pt idx="3383">
                  <c:v>-0.63533304166666704</c:v>
                </c:pt>
                <c:pt idx="3384">
                  <c:v>-0.633944333333333</c:v>
                </c:pt>
                <c:pt idx="3385">
                  <c:v>-0.63255562499999995</c:v>
                </c:pt>
                <c:pt idx="3386">
                  <c:v>-0.63116691666666702</c:v>
                </c:pt>
                <c:pt idx="3387">
                  <c:v>-0.62977820833333298</c:v>
                </c:pt>
                <c:pt idx="3388">
                  <c:v>-0.62838950000000005</c:v>
                </c:pt>
                <c:pt idx="3389">
                  <c:v>-0.627000791666666</c:v>
                </c:pt>
                <c:pt idx="3390">
                  <c:v>-0.62561208333333296</c:v>
                </c:pt>
                <c:pt idx="3391">
                  <c:v>-0.62422337500000002</c:v>
                </c:pt>
                <c:pt idx="3392">
                  <c:v>-0.62283466666666698</c:v>
                </c:pt>
                <c:pt idx="3393">
                  <c:v>-0.62144595833333305</c:v>
                </c:pt>
                <c:pt idx="3394">
                  <c:v>-0.62005725</c:v>
                </c:pt>
                <c:pt idx="3395">
                  <c:v>-0.61866854166666696</c:v>
                </c:pt>
                <c:pt idx="3396">
                  <c:v>-0.61727983333333303</c:v>
                </c:pt>
                <c:pt idx="3397">
                  <c:v>-0.61589112499999998</c:v>
                </c:pt>
                <c:pt idx="3398">
                  <c:v>-0.61450241666666605</c:v>
                </c:pt>
                <c:pt idx="3399">
                  <c:v>-0.61311370833333301</c:v>
                </c:pt>
                <c:pt idx="3400">
                  <c:v>-0.61172499999999996</c:v>
                </c:pt>
                <c:pt idx="3401">
                  <c:v>-0.61033629166666703</c:v>
                </c:pt>
                <c:pt idx="3402">
                  <c:v>-0.60894758333333299</c:v>
                </c:pt>
                <c:pt idx="3403">
                  <c:v>-0.60755887500000005</c:v>
                </c:pt>
                <c:pt idx="3404">
                  <c:v>-0.60617016666666701</c:v>
                </c:pt>
                <c:pt idx="3405">
                  <c:v>-0.60478145833333297</c:v>
                </c:pt>
                <c:pt idx="3406">
                  <c:v>-0.60339275000000003</c:v>
                </c:pt>
                <c:pt idx="3407">
                  <c:v>-0.60200404166666599</c:v>
                </c:pt>
                <c:pt idx="3408">
                  <c:v>-0.60061533333333295</c:v>
                </c:pt>
                <c:pt idx="3409">
                  <c:v>-0.59922662500000001</c:v>
                </c:pt>
                <c:pt idx="3410">
                  <c:v>-0.59783791666666697</c:v>
                </c:pt>
                <c:pt idx="3411">
                  <c:v>-0.59644920833333304</c:v>
                </c:pt>
                <c:pt idx="3412">
                  <c:v>-0.59506049999999999</c:v>
                </c:pt>
                <c:pt idx="3413">
                  <c:v>-0.59367179166666695</c:v>
                </c:pt>
                <c:pt idx="3414">
                  <c:v>-0.59228308333333302</c:v>
                </c:pt>
                <c:pt idx="3415">
                  <c:v>-0.59089437499999997</c:v>
                </c:pt>
                <c:pt idx="3416">
                  <c:v>-0.58950566666666604</c:v>
                </c:pt>
                <c:pt idx="3417">
                  <c:v>-0.588116958333333</c:v>
                </c:pt>
                <c:pt idx="3418">
                  <c:v>-0.58672824999999995</c:v>
                </c:pt>
                <c:pt idx="3419">
                  <c:v>-0.58533954166666702</c:v>
                </c:pt>
                <c:pt idx="3420">
                  <c:v>-0.58395083333333297</c:v>
                </c:pt>
                <c:pt idx="3421">
                  <c:v>-0.58256212500000004</c:v>
                </c:pt>
                <c:pt idx="3422">
                  <c:v>-0.581173416666667</c:v>
                </c:pt>
                <c:pt idx="3423">
                  <c:v>-0.57978470833333295</c:v>
                </c:pt>
                <c:pt idx="3424">
                  <c:v>-0.57839600000000002</c:v>
                </c:pt>
                <c:pt idx="3425">
                  <c:v>-0.57700729166666598</c:v>
                </c:pt>
                <c:pt idx="3426">
                  <c:v>-0.57561858333333304</c:v>
                </c:pt>
                <c:pt idx="3427">
                  <c:v>-0.574229875</c:v>
                </c:pt>
                <c:pt idx="3428">
                  <c:v>-0.57284116666666696</c:v>
                </c:pt>
                <c:pt idx="3429">
                  <c:v>-0.57145245833333302</c:v>
                </c:pt>
                <c:pt idx="3430">
                  <c:v>-0.57006374999999998</c:v>
                </c:pt>
                <c:pt idx="3431">
                  <c:v>-0.56867504166666705</c:v>
                </c:pt>
                <c:pt idx="3432">
                  <c:v>-0.567286333333333</c:v>
                </c:pt>
                <c:pt idx="3433">
                  <c:v>-0.56589762499999996</c:v>
                </c:pt>
                <c:pt idx="3434">
                  <c:v>-0.56450891666666603</c:v>
                </c:pt>
                <c:pt idx="3435">
                  <c:v>-0.56312020833333298</c:v>
                </c:pt>
                <c:pt idx="3436">
                  <c:v>-0.56173150000000005</c:v>
                </c:pt>
                <c:pt idx="3437">
                  <c:v>-0.56034279166666701</c:v>
                </c:pt>
                <c:pt idx="3438">
                  <c:v>-0.55895408333333296</c:v>
                </c:pt>
                <c:pt idx="3439">
                  <c:v>-0.55756537500000003</c:v>
                </c:pt>
                <c:pt idx="3440">
                  <c:v>-0.55617666666666699</c:v>
                </c:pt>
                <c:pt idx="3441">
                  <c:v>-0.55478795833333305</c:v>
                </c:pt>
                <c:pt idx="3442">
                  <c:v>-0.55339925000000001</c:v>
                </c:pt>
                <c:pt idx="3443">
                  <c:v>-0.55201054166666597</c:v>
                </c:pt>
                <c:pt idx="3444">
                  <c:v>-0.55062183333333303</c:v>
                </c:pt>
                <c:pt idx="3445">
                  <c:v>-0.54923312499999999</c:v>
                </c:pt>
                <c:pt idx="3446">
                  <c:v>-0.54784441666666694</c:v>
                </c:pt>
                <c:pt idx="3447">
                  <c:v>-0.54645570833333301</c:v>
                </c:pt>
                <c:pt idx="3448">
                  <c:v>-0.54506699999999997</c:v>
                </c:pt>
                <c:pt idx="3449">
                  <c:v>-0.54367829166666704</c:v>
                </c:pt>
                <c:pt idx="3450">
                  <c:v>-0.54228958333333299</c:v>
                </c:pt>
                <c:pt idx="3451">
                  <c:v>-0.54090087499999995</c:v>
                </c:pt>
                <c:pt idx="3452">
                  <c:v>-0.53951216666666602</c:v>
                </c:pt>
                <c:pt idx="3453">
                  <c:v>-0.53812345833333297</c:v>
                </c:pt>
                <c:pt idx="3454">
                  <c:v>-0.53673475000000004</c:v>
                </c:pt>
                <c:pt idx="3455">
                  <c:v>-0.53534604166666699</c:v>
                </c:pt>
                <c:pt idx="3456">
                  <c:v>-0.53395733333333295</c:v>
                </c:pt>
                <c:pt idx="3457">
                  <c:v>-0.53256862500000002</c:v>
                </c:pt>
                <c:pt idx="3458">
                  <c:v>-0.53117991666666697</c:v>
                </c:pt>
                <c:pt idx="3459">
                  <c:v>-0.52979120833333304</c:v>
                </c:pt>
                <c:pt idx="3460">
                  <c:v>-0.5284025</c:v>
                </c:pt>
                <c:pt idx="3461">
                  <c:v>-0.52701379166666595</c:v>
                </c:pt>
                <c:pt idx="3462">
                  <c:v>-0.52562508333333302</c:v>
                </c:pt>
                <c:pt idx="3463">
                  <c:v>-0.52423637499999998</c:v>
                </c:pt>
                <c:pt idx="3464">
                  <c:v>-0.52284766666666704</c:v>
                </c:pt>
                <c:pt idx="3465">
                  <c:v>-0.521458958333333</c:v>
                </c:pt>
                <c:pt idx="3466">
                  <c:v>-0.52007024999999996</c:v>
                </c:pt>
                <c:pt idx="3467">
                  <c:v>-0.51868154166666702</c:v>
                </c:pt>
                <c:pt idx="3468">
                  <c:v>-0.51729283333333298</c:v>
                </c:pt>
                <c:pt idx="3469">
                  <c:v>-0.51590412500000005</c:v>
                </c:pt>
                <c:pt idx="3470">
                  <c:v>-0.514515416666666</c:v>
                </c:pt>
                <c:pt idx="3471">
                  <c:v>-0.51312670833333296</c:v>
                </c:pt>
                <c:pt idx="3472">
                  <c:v>-0.51173800000000003</c:v>
                </c:pt>
                <c:pt idx="3473">
                  <c:v>-0.51034929166666698</c:v>
                </c:pt>
                <c:pt idx="3474">
                  <c:v>-0.50896058333333305</c:v>
                </c:pt>
                <c:pt idx="3475">
                  <c:v>-0.50757187500000001</c:v>
                </c:pt>
                <c:pt idx="3476">
                  <c:v>-0.50618316666666696</c:v>
                </c:pt>
                <c:pt idx="3477">
                  <c:v>-0.50479445833333303</c:v>
                </c:pt>
                <c:pt idx="3478">
                  <c:v>-0.50340574999999999</c:v>
                </c:pt>
                <c:pt idx="3479">
                  <c:v>-0.50201704166666605</c:v>
                </c:pt>
                <c:pt idx="3480">
                  <c:v>-0.50062833333333301</c:v>
                </c:pt>
                <c:pt idx="3481">
                  <c:v>-0.49923962500000002</c:v>
                </c:pt>
                <c:pt idx="3482">
                  <c:v>-0.49785091666666698</c:v>
                </c:pt>
                <c:pt idx="3483">
                  <c:v>-0.49646220833333299</c:v>
                </c:pt>
                <c:pt idx="3484">
                  <c:v>-0.4950735</c:v>
                </c:pt>
                <c:pt idx="3485">
                  <c:v>-0.49368479166666701</c:v>
                </c:pt>
                <c:pt idx="3486">
                  <c:v>-0.49229608333333302</c:v>
                </c:pt>
                <c:pt idx="3487">
                  <c:v>-0.49090737499999998</c:v>
                </c:pt>
                <c:pt idx="3488">
                  <c:v>-0.48951866666666599</c:v>
                </c:pt>
                <c:pt idx="3489">
                  <c:v>-0.488129958333333</c:v>
                </c:pt>
                <c:pt idx="3490">
                  <c:v>-0.48674125000000001</c:v>
                </c:pt>
                <c:pt idx="3491">
                  <c:v>-0.48535254166666703</c:v>
                </c:pt>
                <c:pt idx="3492">
                  <c:v>-0.48396383333333298</c:v>
                </c:pt>
                <c:pt idx="3493">
                  <c:v>-0.48257512499999999</c:v>
                </c:pt>
                <c:pt idx="3494">
                  <c:v>-0.48118641666666701</c:v>
                </c:pt>
                <c:pt idx="3495">
                  <c:v>-0.47979770833333302</c:v>
                </c:pt>
                <c:pt idx="3496">
                  <c:v>-0.47840899999999997</c:v>
                </c:pt>
                <c:pt idx="3497">
                  <c:v>-0.47702029166666599</c:v>
                </c:pt>
                <c:pt idx="3498">
                  <c:v>-0.475631583333333</c:v>
                </c:pt>
                <c:pt idx="3499">
                  <c:v>-0.47424287500000001</c:v>
                </c:pt>
                <c:pt idx="3500">
                  <c:v>-0.47285416666666702</c:v>
                </c:pt>
                <c:pt idx="3501">
                  <c:v>-0.47146545833333298</c:v>
                </c:pt>
                <c:pt idx="3502">
                  <c:v>-0.47007674999999999</c:v>
                </c:pt>
                <c:pt idx="3503">
                  <c:v>-0.468688041666667</c:v>
                </c:pt>
                <c:pt idx="3504">
                  <c:v>-0.46729933333333301</c:v>
                </c:pt>
                <c:pt idx="3505">
                  <c:v>-0.46591062500000002</c:v>
                </c:pt>
                <c:pt idx="3506">
                  <c:v>-0.46452191666666598</c:v>
                </c:pt>
                <c:pt idx="3507">
                  <c:v>-0.46313320833333299</c:v>
                </c:pt>
                <c:pt idx="3508">
                  <c:v>-0.4617445</c:v>
                </c:pt>
                <c:pt idx="3509">
                  <c:v>-0.46035579166666701</c:v>
                </c:pt>
                <c:pt idx="3510">
                  <c:v>-0.45896708333333303</c:v>
                </c:pt>
                <c:pt idx="3511">
                  <c:v>-0.45757837499999998</c:v>
                </c:pt>
                <c:pt idx="3512">
                  <c:v>-0.45618966666666699</c:v>
                </c:pt>
                <c:pt idx="3513">
                  <c:v>-0.45480095833333301</c:v>
                </c:pt>
                <c:pt idx="3514">
                  <c:v>-0.45341225000000002</c:v>
                </c:pt>
                <c:pt idx="3515">
                  <c:v>-0.45202354166666597</c:v>
                </c:pt>
                <c:pt idx="3516">
                  <c:v>-0.45063483333333298</c:v>
                </c:pt>
                <c:pt idx="3517">
                  <c:v>-0.449246125</c:v>
                </c:pt>
                <c:pt idx="3518">
                  <c:v>-0.44785741666666701</c:v>
                </c:pt>
                <c:pt idx="3519">
                  <c:v>-0.44646870833333302</c:v>
                </c:pt>
                <c:pt idx="3520">
                  <c:v>-0.44507999999999998</c:v>
                </c:pt>
                <c:pt idx="3521">
                  <c:v>-0.44369129166666699</c:v>
                </c:pt>
                <c:pt idx="3522">
                  <c:v>-0.442302583333333</c:v>
                </c:pt>
                <c:pt idx="3523">
                  <c:v>-0.44091387500000001</c:v>
                </c:pt>
                <c:pt idx="3524">
                  <c:v>-0.43952516666666602</c:v>
                </c:pt>
                <c:pt idx="3525">
                  <c:v>-0.43813645833333298</c:v>
                </c:pt>
                <c:pt idx="3526">
                  <c:v>-0.43674774999999999</c:v>
                </c:pt>
                <c:pt idx="3527">
                  <c:v>-0.435359041666667</c:v>
                </c:pt>
                <c:pt idx="3528">
                  <c:v>-0.43397033333333301</c:v>
                </c:pt>
                <c:pt idx="3529">
                  <c:v>-0.43258162500000003</c:v>
                </c:pt>
                <c:pt idx="3530">
                  <c:v>-0.43119291666666698</c:v>
                </c:pt>
                <c:pt idx="3531">
                  <c:v>-0.42980420833333299</c:v>
                </c:pt>
                <c:pt idx="3532">
                  <c:v>-0.4284155</c:v>
                </c:pt>
                <c:pt idx="3533">
                  <c:v>-0.42702679166666602</c:v>
                </c:pt>
                <c:pt idx="3534">
                  <c:v>-0.42563808333333297</c:v>
                </c:pt>
                <c:pt idx="3535">
                  <c:v>-0.42424937499999998</c:v>
                </c:pt>
                <c:pt idx="3536">
                  <c:v>-0.422860666666667</c:v>
                </c:pt>
                <c:pt idx="3537">
                  <c:v>-0.42147195833333301</c:v>
                </c:pt>
                <c:pt idx="3538">
                  <c:v>-0.42008325000000002</c:v>
                </c:pt>
                <c:pt idx="3539">
                  <c:v>-0.41869454166666698</c:v>
                </c:pt>
                <c:pt idx="3540">
                  <c:v>-0.41730583333333299</c:v>
                </c:pt>
                <c:pt idx="3541">
                  <c:v>-0.415917125</c:v>
                </c:pt>
                <c:pt idx="3542">
                  <c:v>-0.41452841666666601</c:v>
                </c:pt>
                <c:pt idx="3543">
                  <c:v>-0.41313970833333302</c:v>
                </c:pt>
                <c:pt idx="3544">
                  <c:v>-0.41175099999999998</c:v>
                </c:pt>
                <c:pt idx="3545">
                  <c:v>-0.41036229166666699</c:v>
                </c:pt>
                <c:pt idx="3546">
                  <c:v>-0.408973583333333</c:v>
                </c:pt>
                <c:pt idx="3547">
                  <c:v>-0.40758487500000001</c:v>
                </c:pt>
                <c:pt idx="3548">
                  <c:v>-0.40619616666666702</c:v>
                </c:pt>
                <c:pt idx="3549">
                  <c:v>-0.40480745833333298</c:v>
                </c:pt>
                <c:pt idx="3550">
                  <c:v>-0.40341874999999999</c:v>
                </c:pt>
                <c:pt idx="3551">
                  <c:v>-0.402030041666666</c:v>
                </c:pt>
                <c:pt idx="3552">
                  <c:v>-0.40064133333333302</c:v>
                </c:pt>
                <c:pt idx="3553">
                  <c:v>-0.39925262500000003</c:v>
                </c:pt>
                <c:pt idx="3554">
                  <c:v>-0.39786391666666698</c:v>
                </c:pt>
                <c:pt idx="3555">
                  <c:v>-0.396475208333333</c:v>
                </c:pt>
                <c:pt idx="3556">
                  <c:v>-0.39508650000000001</c:v>
                </c:pt>
                <c:pt idx="3557">
                  <c:v>-0.39369779166666702</c:v>
                </c:pt>
                <c:pt idx="3558">
                  <c:v>-0.39230908333333298</c:v>
                </c:pt>
                <c:pt idx="3559">
                  <c:v>-0.39092037499999999</c:v>
                </c:pt>
                <c:pt idx="3560">
                  <c:v>-0.389531666666666</c:v>
                </c:pt>
                <c:pt idx="3561">
                  <c:v>-0.38814295833333301</c:v>
                </c:pt>
                <c:pt idx="3562">
                  <c:v>-0.38675425000000002</c:v>
                </c:pt>
                <c:pt idx="3563">
                  <c:v>-0.38536554166666698</c:v>
                </c:pt>
                <c:pt idx="3564">
                  <c:v>-0.38397683333333299</c:v>
                </c:pt>
                <c:pt idx="3565">
                  <c:v>-0.382588125</c:v>
                </c:pt>
                <c:pt idx="3566">
                  <c:v>-0.38119941666666701</c:v>
                </c:pt>
                <c:pt idx="3567">
                  <c:v>-0.37981070833333302</c:v>
                </c:pt>
                <c:pt idx="3568">
                  <c:v>-0.37842199999999998</c:v>
                </c:pt>
                <c:pt idx="3569">
                  <c:v>-0.37703329166666599</c:v>
                </c:pt>
                <c:pt idx="3570">
                  <c:v>-0.375644583333333</c:v>
                </c:pt>
                <c:pt idx="3571">
                  <c:v>-0.37425587500000002</c:v>
                </c:pt>
                <c:pt idx="3572">
                  <c:v>-0.37286716666666703</c:v>
                </c:pt>
                <c:pt idx="3573">
                  <c:v>-0.37147845833333298</c:v>
                </c:pt>
                <c:pt idx="3574">
                  <c:v>-0.37008975</c:v>
                </c:pt>
                <c:pt idx="3575">
                  <c:v>-0.36870104166666701</c:v>
                </c:pt>
                <c:pt idx="3576">
                  <c:v>-0.36731233333333302</c:v>
                </c:pt>
                <c:pt idx="3577">
                  <c:v>-0.36592362499999997</c:v>
                </c:pt>
                <c:pt idx="3578">
                  <c:v>-0.36453491666666599</c:v>
                </c:pt>
                <c:pt idx="3579">
                  <c:v>-0.363146208333333</c:v>
                </c:pt>
                <c:pt idx="3580">
                  <c:v>-0.36175750000000001</c:v>
                </c:pt>
                <c:pt idx="3581">
                  <c:v>-0.36036879166666702</c:v>
                </c:pt>
                <c:pt idx="3582">
                  <c:v>-0.35898008333333298</c:v>
                </c:pt>
                <c:pt idx="3583">
                  <c:v>-0.35759137499999999</c:v>
                </c:pt>
                <c:pt idx="3584">
                  <c:v>-0.356202666666666</c:v>
                </c:pt>
                <c:pt idx="3585">
                  <c:v>-0.35481395833333301</c:v>
                </c:pt>
                <c:pt idx="3586">
                  <c:v>-0.35342525000000002</c:v>
                </c:pt>
                <c:pt idx="3587">
                  <c:v>-0.35203654166666598</c:v>
                </c:pt>
                <c:pt idx="3588">
                  <c:v>-0.35064783333333299</c:v>
                </c:pt>
                <c:pt idx="3589">
                  <c:v>-0.349259125</c:v>
                </c:pt>
                <c:pt idx="3590">
                  <c:v>-0.34787041666666702</c:v>
                </c:pt>
                <c:pt idx="3591">
                  <c:v>-0.34648170833333303</c:v>
                </c:pt>
                <c:pt idx="3592">
                  <c:v>-0.34509299999999998</c:v>
                </c:pt>
                <c:pt idx="3593">
                  <c:v>-0.343704291666666</c:v>
                </c:pt>
                <c:pt idx="3594">
                  <c:v>-0.34231558333333301</c:v>
                </c:pt>
                <c:pt idx="3595">
                  <c:v>-0.34092687500000002</c:v>
                </c:pt>
                <c:pt idx="3596">
                  <c:v>-0.33953816666666597</c:v>
                </c:pt>
                <c:pt idx="3597">
                  <c:v>-0.33814945833333299</c:v>
                </c:pt>
                <c:pt idx="3598">
                  <c:v>-0.33676075</c:v>
                </c:pt>
                <c:pt idx="3599">
                  <c:v>-0.33537204166666701</c:v>
                </c:pt>
                <c:pt idx="3600">
                  <c:v>-0.33398333333333302</c:v>
                </c:pt>
                <c:pt idx="3601">
                  <c:v>-0.33259462499999998</c:v>
                </c:pt>
                <c:pt idx="3602">
                  <c:v>-0.33120591666666599</c:v>
                </c:pt>
                <c:pt idx="3603">
                  <c:v>-0.329817208333333</c:v>
                </c:pt>
                <c:pt idx="3604">
                  <c:v>-0.32842850000000001</c:v>
                </c:pt>
                <c:pt idx="3605">
                  <c:v>-0.32703979166666602</c:v>
                </c:pt>
                <c:pt idx="3606">
                  <c:v>-0.32565108333333298</c:v>
                </c:pt>
                <c:pt idx="3607">
                  <c:v>-0.32426237499999999</c:v>
                </c:pt>
                <c:pt idx="3608">
                  <c:v>-0.322873666666667</c:v>
                </c:pt>
                <c:pt idx="3609">
                  <c:v>-0.32148495833333302</c:v>
                </c:pt>
                <c:pt idx="3610">
                  <c:v>-0.32009625000000003</c:v>
                </c:pt>
                <c:pt idx="3611">
                  <c:v>-0.31870754166666598</c:v>
                </c:pt>
                <c:pt idx="3612">
                  <c:v>-0.31731883333333299</c:v>
                </c:pt>
                <c:pt idx="3613">
                  <c:v>-0.31593012500000001</c:v>
                </c:pt>
                <c:pt idx="3614">
                  <c:v>-0.31454141666666602</c:v>
                </c:pt>
                <c:pt idx="3615">
                  <c:v>-0.31315270833333297</c:v>
                </c:pt>
                <c:pt idx="3616">
                  <c:v>-0.31176399999999999</c:v>
                </c:pt>
                <c:pt idx="3617">
                  <c:v>-0.310375291666667</c:v>
                </c:pt>
                <c:pt idx="3618">
                  <c:v>-0.30898658333333301</c:v>
                </c:pt>
                <c:pt idx="3619">
                  <c:v>-0.30759787500000002</c:v>
                </c:pt>
                <c:pt idx="3620">
                  <c:v>-0.30620916666666598</c:v>
                </c:pt>
                <c:pt idx="3621">
                  <c:v>-0.30482045833333299</c:v>
                </c:pt>
                <c:pt idx="3622">
                  <c:v>-0.30343175</c:v>
                </c:pt>
                <c:pt idx="3623">
                  <c:v>-0.30204304166666601</c:v>
                </c:pt>
                <c:pt idx="3624">
                  <c:v>-0.30065433333333302</c:v>
                </c:pt>
                <c:pt idx="3625">
                  <c:v>-0.29926562499999998</c:v>
                </c:pt>
                <c:pt idx="3626">
                  <c:v>-0.29787691666666699</c:v>
                </c:pt>
                <c:pt idx="3627">
                  <c:v>-0.296488208333333</c:v>
                </c:pt>
                <c:pt idx="3628">
                  <c:v>-0.29509950000000001</c:v>
                </c:pt>
                <c:pt idx="3629">
                  <c:v>-0.29371079166666603</c:v>
                </c:pt>
                <c:pt idx="3630">
                  <c:v>-0.29232208333333298</c:v>
                </c:pt>
                <c:pt idx="3631">
                  <c:v>-0.29093337499999999</c:v>
                </c:pt>
                <c:pt idx="3632">
                  <c:v>-0.28954466666666601</c:v>
                </c:pt>
                <c:pt idx="3633">
                  <c:v>-0.28815595833333302</c:v>
                </c:pt>
                <c:pt idx="3634">
                  <c:v>-0.28676724999999997</c:v>
                </c:pt>
                <c:pt idx="3635">
                  <c:v>-0.28537854166666698</c:v>
                </c:pt>
                <c:pt idx="3636">
                  <c:v>-0.283989833333333</c:v>
                </c:pt>
                <c:pt idx="3637">
                  <c:v>-0.28260112500000001</c:v>
                </c:pt>
                <c:pt idx="3638">
                  <c:v>-0.28121241666666602</c:v>
                </c:pt>
                <c:pt idx="3639">
                  <c:v>-0.27982370833333298</c:v>
                </c:pt>
                <c:pt idx="3640">
                  <c:v>-0.27843499999999999</c:v>
                </c:pt>
                <c:pt idx="3641">
                  <c:v>-0.277046291666666</c:v>
                </c:pt>
                <c:pt idx="3642">
                  <c:v>-0.27565758333333301</c:v>
                </c:pt>
                <c:pt idx="3643">
                  <c:v>-0.27426887500000002</c:v>
                </c:pt>
                <c:pt idx="3644">
                  <c:v>-0.27288016666666698</c:v>
                </c:pt>
                <c:pt idx="3645">
                  <c:v>-0.27149145833333299</c:v>
                </c:pt>
                <c:pt idx="3646">
                  <c:v>-0.27010275</c:v>
                </c:pt>
                <c:pt idx="3647">
                  <c:v>-0.26871404166666601</c:v>
                </c:pt>
                <c:pt idx="3648">
                  <c:v>-0.26732533333333303</c:v>
                </c:pt>
                <c:pt idx="3649">
                  <c:v>-0.26593662499999998</c:v>
                </c:pt>
                <c:pt idx="3650">
                  <c:v>-0.26454791666666599</c:v>
                </c:pt>
                <c:pt idx="3651">
                  <c:v>-0.26315920833333301</c:v>
                </c:pt>
                <c:pt idx="3652">
                  <c:v>-0.26177050000000002</c:v>
                </c:pt>
                <c:pt idx="3653">
                  <c:v>-0.26038179166666697</c:v>
                </c:pt>
                <c:pt idx="3654">
                  <c:v>-0.25899308333333299</c:v>
                </c:pt>
                <c:pt idx="3655">
                  <c:v>-0.257604375</c:v>
                </c:pt>
                <c:pt idx="3656">
                  <c:v>-0.25621566666666601</c:v>
                </c:pt>
                <c:pt idx="3657">
                  <c:v>-0.25482695833333302</c:v>
                </c:pt>
                <c:pt idx="3658">
                  <c:v>-0.25343824999999998</c:v>
                </c:pt>
                <c:pt idx="3659">
                  <c:v>-0.25204954166666599</c:v>
                </c:pt>
                <c:pt idx="3660">
                  <c:v>-0.250660833333333</c:v>
                </c:pt>
                <c:pt idx="3661">
                  <c:v>-0.24927212500000001</c:v>
                </c:pt>
                <c:pt idx="3662">
                  <c:v>-0.24788341666666699</c:v>
                </c:pt>
                <c:pt idx="3663">
                  <c:v>-0.24649470833333301</c:v>
                </c:pt>
                <c:pt idx="3664">
                  <c:v>-0.24510599999999999</c:v>
                </c:pt>
                <c:pt idx="3665">
                  <c:v>-0.243717291666666</c:v>
                </c:pt>
                <c:pt idx="3666">
                  <c:v>-0.24232858333333299</c:v>
                </c:pt>
                <c:pt idx="3667">
                  <c:v>-0.240939875</c:v>
                </c:pt>
                <c:pt idx="3668">
                  <c:v>-0.23955116666666601</c:v>
                </c:pt>
                <c:pt idx="3669">
                  <c:v>-0.23816245833333299</c:v>
                </c:pt>
                <c:pt idx="3670">
                  <c:v>-0.23677375000000001</c:v>
                </c:pt>
                <c:pt idx="3671">
                  <c:v>-0.23538504166666699</c:v>
                </c:pt>
                <c:pt idx="3672">
                  <c:v>-0.233996333333333</c:v>
                </c:pt>
                <c:pt idx="3673">
                  <c:v>-0.23260762500000001</c:v>
                </c:pt>
                <c:pt idx="3674">
                  <c:v>-0.231218916666666</c:v>
                </c:pt>
                <c:pt idx="3675">
                  <c:v>-0.22983020833333301</c:v>
                </c:pt>
                <c:pt idx="3676">
                  <c:v>-0.22844149999999999</c:v>
                </c:pt>
                <c:pt idx="3677">
                  <c:v>-0.227052791666666</c:v>
                </c:pt>
                <c:pt idx="3678">
                  <c:v>-0.22566408333333299</c:v>
                </c:pt>
                <c:pt idx="3679">
                  <c:v>-0.224275375</c:v>
                </c:pt>
                <c:pt idx="3680">
                  <c:v>-0.22288666666666701</c:v>
                </c:pt>
                <c:pt idx="3681">
                  <c:v>-0.22149795833333299</c:v>
                </c:pt>
                <c:pt idx="3682">
                  <c:v>-0.22010925000000001</c:v>
                </c:pt>
                <c:pt idx="3683">
                  <c:v>-0.21872054166666599</c:v>
                </c:pt>
                <c:pt idx="3684">
                  <c:v>-0.217331833333333</c:v>
                </c:pt>
                <c:pt idx="3685">
                  <c:v>-0.21594312500000001</c:v>
                </c:pt>
                <c:pt idx="3686">
                  <c:v>-0.214554416666666</c:v>
                </c:pt>
                <c:pt idx="3687">
                  <c:v>-0.21316570833333301</c:v>
                </c:pt>
                <c:pt idx="3688">
                  <c:v>-0.21177699999999999</c:v>
                </c:pt>
                <c:pt idx="3689">
                  <c:v>-0.210388291666667</c:v>
                </c:pt>
                <c:pt idx="3690">
                  <c:v>-0.20899958333333299</c:v>
                </c:pt>
                <c:pt idx="3691">
                  <c:v>-0.207610875</c:v>
                </c:pt>
                <c:pt idx="3692">
                  <c:v>-0.20622216666666601</c:v>
                </c:pt>
                <c:pt idx="3693">
                  <c:v>-0.204833458333333</c:v>
                </c:pt>
                <c:pt idx="3694">
                  <c:v>-0.20344475000000001</c:v>
                </c:pt>
                <c:pt idx="3695">
                  <c:v>-0.20205604166666599</c:v>
                </c:pt>
                <c:pt idx="3696">
                  <c:v>-0.200667333333333</c:v>
                </c:pt>
                <c:pt idx="3697">
                  <c:v>-0.19927862499999999</c:v>
                </c:pt>
                <c:pt idx="3698">
                  <c:v>-0.197889916666667</c:v>
                </c:pt>
                <c:pt idx="3699">
                  <c:v>-0.19650120833333301</c:v>
                </c:pt>
                <c:pt idx="3700">
                  <c:v>-0.19511249999999999</c:v>
                </c:pt>
                <c:pt idx="3701">
                  <c:v>-0.19372379166666601</c:v>
                </c:pt>
                <c:pt idx="3702">
                  <c:v>-0.19233508333333299</c:v>
                </c:pt>
                <c:pt idx="3703">
                  <c:v>-0.190946375</c:v>
                </c:pt>
                <c:pt idx="3704">
                  <c:v>-0.18955766666666601</c:v>
                </c:pt>
                <c:pt idx="3705">
                  <c:v>-0.188168958333333</c:v>
                </c:pt>
                <c:pt idx="3706">
                  <c:v>-0.18678025000000001</c:v>
                </c:pt>
                <c:pt idx="3707">
                  <c:v>-0.18539154166666699</c:v>
                </c:pt>
                <c:pt idx="3708">
                  <c:v>-0.184002833333333</c:v>
                </c:pt>
                <c:pt idx="3709">
                  <c:v>-0.18261412499999999</c:v>
                </c:pt>
                <c:pt idx="3710">
                  <c:v>-0.181225416666666</c:v>
                </c:pt>
                <c:pt idx="3711">
                  <c:v>-0.17983670833333301</c:v>
                </c:pt>
                <c:pt idx="3712">
                  <c:v>-0.178448</c:v>
                </c:pt>
                <c:pt idx="3713">
                  <c:v>-0.17705929166666601</c:v>
                </c:pt>
                <c:pt idx="3714">
                  <c:v>-0.17567058333333299</c:v>
                </c:pt>
                <c:pt idx="3715">
                  <c:v>-0.174281875</c:v>
                </c:pt>
                <c:pt idx="3716">
                  <c:v>-0.17289316666666699</c:v>
                </c:pt>
                <c:pt idx="3717">
                  <c:v>-0.171504458333333</c:v>
                </c:pt>
                <c:pt idx="3718">
                  <c:v>-0.17011575000000001</c:v>
                </c:pt>
                <c:pt idx="3719">
                  <c:v>-0.16872704166666599</c:v>
                </c:pt>
                <c:pt idx="3720">
                  <c:v>-0.16733833333333301</c:v>
                </c:pt>
                <c:pt idx="3721">
                  <c:v>-0.16594962499999999</c:v>
                </c:pt>
                <c:pt idx="3722">
                  <c:v>-0.164560916666666</c:v>
                </c:pt>
                <c:pt idx="3723">
                  <c:v>-0.16317220833333301</c:v>
                </c:pt>
                <c:pt idx="3724">
                  <c:v>-0.1617835</c:v>
                </c:pt>
                <c:pt idx="3725">
                  <c:v>-0.16039479166666701</c:v>
                </c:pt>
                <c:pt idx="3726">
                  <c:v>-0.15900608333333299</c:v>
                </c:pt>
                <c:pt idx="3727">
                  <c:v>-0.157617375</c:v>
                </c:pt>
                <c:pt idx="3728">
                  <c:v>-0.15622866666666599</c:v>
                </c:pt>
                <c:pt idx="3729">
                  <c:v>-0.154839958333333</c:v>
                </c:pt>
                <c:pt idx="3730">
                  <c:v>-0.15345125000000001</c:v>
                </c:pt>
                <c:pt idx="3731">
                  <c:v>-0.152062541666666</c:v>
                </c:pt>
                <c:pt idx="3732">
                  <c:v>-0.15067383333333301</c:v>
                </c:pt>
                <c:pt idx="3733">
                  <c:v>-0.14928512499999999</c:v>
                </c:pt>
                <c:pt idx="3734">
                  <c:v>-0.147896416666667</c:v>
                </c:pt>
                <c:pt idx="3735">
                  <c:v>-0.14650770833333299</c:v>
                </c:pt>
                <c:pt idx="3736">
                  <c:v>-0.145119</c:v>
                </c:pt>
                <c:pt idx="3737">
                  <c:v>-0.14373029166666601</c:v>
                </c:pt>
                <c:pt idx="3738">
                  <c:v>-0.14234158333333299</c:v>
                </c:pt>
                <c:pt idx="3739">
                  <c:v>-0.14095287500000001</c:v>
                </c:pt>
                <c:pt idx="3740">
                  <c:v>-0.13956416666666599</c:v>
                </c:pt>
                <c:pt idx="3741">
                  <c:v>-0.138175458333333</c:v>
                </c:pt>
                <c:pt idx="3742">
                  <c:v>-0.13678675000000001</c:v>
                </c:pt>
                <c:pt idx="3743">
                  <c:v>-0.135398041666667</c:v>
                </c:pt>
                <c:pt idx="3744">
                  <c:v>-0.13400933333333301</c:v>
                </c:pt>
                <c:pt idx="3745">
                  <c:v>-0.13262062499999999</c:v>
                </c:pt>
                <c:pt idx="3746">
                  <c:v>-0.131231916666666</c:v>
                </c:pt>
                <c:pt idx="3747">
                  <c:v>-0.12984320833333299</c:v>
                </c:pt>
                <c:pt idx="3748">
                  <c:v>-0.1284545</c:v>
                </c:pt>
                <c:pt idx="3749">
                  <c:v>-0.12706579166666601</c:v>
                </c:pt>
                <c:pt idx="3750">
                  <c:v>-0.125677083333333</c:v>
                </c:pt>
                <c:pt idx="3751">
                  <c:v>-0.12428837500000001</c:v>
                </c:pt>
                <c:pt idx="3752">
                  <c:v>-0.122899666666667</c:v>
                </c:pt>
                <c:pt idx="3753">
                  <c:v>-0.121510958333333</c:v>
                </c:pt>
                <c:pt idx="3754">
                  <c:v>-0.12012225</c:v>
                </c:pt>
                <c:pt idx="3755">
                  <c:v>-0.118733541666666</c:v>
                </c:pt>
                <c:pt idx="3756">
                  <c:v>-0.117344833333333</c:v>
                </c:pt>
                <c:pt idx="3757">
                  <c:v>-0.11595612499999999</c:v>
                </c:pt>
                <c:pt idx="3758">
                  <c:v>-0.11456741666666601</c:v>
                </c:pt>
                <c:pt idx="3759">
                  <c:v>-0.113178708333333</c:v>
                </c:pt>
                <c:pt idx="3760">
                  <c:v>-0.11179</c:v>
                </c:pt>
                <c:pt idx="3761">
                  <c:v>-0.110401291666667</c:v>
                </c:pt>
                <c:pt idx="3762">
                  <c:v>-0.109012583333333</c:v>
                </c:pt>
                <c:pt idx="3763">
                  <c:v>-0.10762387499999999</c:v>
                </c:pt>
                <c:pt idx="3764">
                  <c:v>-0.10623516666666601</c:v>
                </c:pt>
                <c:pt idx="3765">
                  <c:v>-0.104846458333333</c:v>
                </c:pt>
                <c:pt idx="3766">
                  <c:v>-0.10345775</c:v>
                </c:pt>
                <c:pt idx="3767">
                  <c:v>-0.102069041666666</c:v>
                </c:pt>
                <c:pt idx="3768">
                  <c:v>-0.100680333333333</c:v>
                </c:pt>
                <c:pt idx="3769">
                  <c:v>-9.9291625000000105E-2</c:v>
                </c:pt>
                <c:pt idx="3770">
                  <c:v>-9.7902916666666701E-2</c:v>
                </c:pt>
                <c:pt idx="3771">
                  <c:v>-9.6514208333333198E-2</c:v>
                </c:pt>
                <c:pt idx="3772">
                  <c:v>-9.5125499999999696E-2</c:v>
                </c:pt>
                <c:pt idx="3773">
                  <c:v>-9.3736791666666194E-2</c:v>
                </c:pt>
                <c:pt idx="3774">
                  <c:v>-9.23480833333334E-2</c:v>
                </c:pt>
                <c:pt idx="3775">
                  <c:v>-9.0959374999999898E-2</c:v>
                </c:pt>
                <c:pt idx="3776">
                  <c:v>-8.9570666666666396E-2</c:v>
                </c:pt>
                <c:pt idx="3777">
                  <c:v>-8.8181958333333005E-2</c:v>
                </c:pt>
                <c:pt idx="3778">
                  <c:v>-8.6793250000000099E-2</c:v>
                </c:pt>
                <c:pt idx="3779">
                  <c:v>-8.5404541666666695E-2</c:v>
                </c:pt>
                <c:pt idx="3780">
                  <c:v>-8.4015833333333206E-2</c:v>
                </c:pt>
                <c:pt idx="3781">
                  <c:v>-8.2627124999999704E-2</c:v>
                </c:pt>
                <c:pt idx="3782">
                  <c:v>-8.1238416666666202E-2</c:v>
                </c:pt>
                <c:pt idx="3783">
                  <c:v>-7.9849708333333394E-2</c:v>
                </c:pt>
                <c:pt idx="3784">
                  <c:v>-7.8460999999999906E-2</c:v>
                </c:pt>
                <c:pt idx="3785">
                  <c:v>-7.7072291666666404E-2</c:v>
                </c:pt>
                <c:pt idx="3786">
                  <c:v>-7.5683583333332999E-2</c:v>
                </c:pt>
                <c:pt idx="3787">
                  <c:v>-7.4294875000000093E-2</c:v>
                </c:pt>
                <c:pt idx="3788">
                  <c:v>-7.2906166666666702E-2</c:v>
                </c:pt>
                <c:pt idx="3789">
                  <c:v>-7.15174583333332E-2</c:v>
                </c:pt>
                <c:pt idx="3790">
                  <c:v>-7.0128749999999698E-2</c:v>
                </c:pt>
                <c:pt idx="3791">
                  <c:v>-6.8740041666666196E-2</c:v>
                </c:pt>
                <c:pt idx="3792">
                  <c:v>-6.7351333333333402E-2</c:v>
                </c:pt>
                <c:pt idx="3793">
                  <c:v>-6.59626249999999E-2</c:v>
                </c:pt>
                <c:pt idx="3794">
                  <c:v>-6.4573916666666398E-2</c:v>
                </c:pt>
                <c:pt idx="3795">
                  <c:v>-6.3185208333333007E-2</c:v>
                </c:pt>
                <c:pt idx="3796">
                  <c:v>-6.1796499999999498E-2</c:v>
                </c:pt>
                <c:pt idx="3797">
                  <c:v>-6.0407791666666703E-2</c:v>
                </c:pt>
                <c:pt idx="3798">
                  <c:v>-5.9019083333333201E-2</c:v>
                </c:pt>
                <c:pt idx="3799">
                  <c:v>-5.7630374999999699E-2</c:v>
                </c:pt>
                <c:pt idx="3800">
                  <c:v>-5.6241666666666197E-2</c:v>
                </c:pt>
                <c:pt idx="3801">
                  <c:v>-5.4852958333333403E-2</c:v>
                </c:pt>
                <c:pt idx="3802">
                  <c:v>-5.3464249999999901E-2</c:v>
                </c:pt>
                <c:pt idx="3803">
                  <c:v>-5.2075541666666399E-2</c:v>
                </c:pt>
                <c:pt idx="3804">
                  <c:v>-5.0686833333333001E-2</c:v>
                </c:pt>
                <c:pt idx="3805">
                  <c:v>-4.9298124999999499E-2</c:v>
                </c:pt>
                <c:pt idx="3806">
                  <c:v>-4.7909416666666697E-2</c:v>
                </c:pt>
                <c:pt idx="3807">
                  <c:v>-4.6520708333333202E-2</c:v>
                </c:pt>
                <c:pt idx="3808">
                  <c:v>-4.51319999999997E-2</c:v>
                </c:pt>
                <c:pt idx="3809">
                  <c:v>-4.3743291666666198E-2</c:v>
                </c:pt>
                <c:pt idx="3810">
                  <c:v>-4.2354583333333397E-2</c:v>
                </c:pt>
                <c:pt idx="3811">
                  <c:v>-4.0965874999999902E-2</c:v>
                </c:pt>
                <c:pt idx="3812">
                  <c:v>-3.9577166666666497E-2</c:v>
                </c:pt>
                <c:pt idx="3813">
                  <c:v>-3.8188458333333002E-2</c:v>
                </c:pt>
                <c:pt idx="3814">
                  <c:v>-3.67997499999995E-2</c:v>
                </c:pt>
                <c:pt idx="3815">
                  <c:v>-3.5411041666666698E-2</c:v>
                </c:pt>
                <c:pt idx="3816">
                  <c:v>-3.4022333333333203E-2</c:v>
                </c:pt>
                <c:pt idx="3817">
                  <c:v>-3.2633624999999701E-2</c:v>
                </c:pt>
                <c:pt idx="3818">
                  <c:v>-3.1244916666666199E-2</c:v>
                </c:pt>
                <c:pt idx="3819">
                  <c:v>-2.9856208333333401E-2</c:v>
                </c:pt>
                <c:pt idx="3820">
                  <c:v>-2.8467499999999899E-2</c:v>
                </c:pt>
                <c:pt idx="3821">
                  <c:v>-2.7078791666666501E-2</c:v>
                </c:pt>
                <c:pt idx="3822">
                  <c:v>-2.5690083333332999E-2</c:v>
                </c:pt>
                <c:pt idx="3823">
                  <c:v>-2.43013749999995E-2</c:v>
                </c:pt>
                <c:pt idx="3824">
                  <c:v>-2.2912666666666699E-2</c:v>
                </c:pt>
                <c:pt idx="3825">
                  <c:v>-2.1523958333333201E-2</c:v>
                </c:pt>
                <c:pt idx="3826">
                  <c:v>-2.0135249999999699E-2</c:v>
                </c:pt>
                <c:pt idx="3827">
                  <c:v>-1.87465416666662E-2</c:v>
                </c:pt>
                <c:pt idx="3828">
                  <c:v>-1.7357833333333399E-2</c:v>
                </c:pt>
                <c:pt idx="3829">
                  <c:v>-1.59691249999999E-2</c:v>
                </c:pt>
                <c:pt idx="3830">
                  <c:v>-1.45804166666665E-2</c:v>
                </c:pt>
                <c:pt idx="3831">
                  <c:v>-1.3191708333333E-2</c:v>
                </c:pt>
                <c:pt idx="3832">
                  <c:v>-1.18029999999995E-2</c:v>
                </c:pt>
                <c:pt idx="3833">
                  <c:v>-1.04142916666667E-2</c:v>
                </c:pt>
                <c:pt idx="3834">
                  <c:v>-9.0255833333331894E-3</c:v>
                </c:pt>
                <c:pt idx="3835">
                  <c:v>-7.6368749999997203E-3</c:v>
                </c:pt>
                <c:pt idx="3836">
                  <c:v>-6.2481666666662399E-3</c:v>
                </c:pt>
                <c:pt idx="3837">
                  <c:v>-4.8594583333333996E-3</c:v>
                </c:pt>
                <c:pt idx="3838">
                  <c:v>-3.4707499999999301E-3</c:v>
                </c:pt>
                <c:pt idx="3839">
                  <c:v>-2.0820416666664501E-3</c:v>
                </c:pt>
                <c:pt idx="3840">
                  <c:v>-6.9333333333298098E-4</c:v>
                </c:pt>
                <c:pt idx="3841">
                  <c:v>6.9537500000049302E-4</c:v>
                </c:pt>
                <c:pt idx="3842">
                  <c:v>2.0840833333333302E-3</c:v>
                </c:pt>
                <c:pt idx="3843">
                  <c:v>3.4727916666668101E-3</c:v>
                </c:pt>
                <c:pt idx="3844">
                  <c:v>4.8615000000002797E-3</c:v>
                </c:pt>
                <c:pt idx="3845">
                  <c:v>6.2502083333337601E-3</c:v>
                </c:pt>
                <c:pt idx="3846">
                  <c:v>7.6389166666666003E-3</c:v>
                </c:pt>
                <c:pt idx="3847">
                  <c:v>9.0276250000000703E-3</c:v>
                </c:pt>
                <c:pt idx="3848">
                  <c:v>1.04163333333335E-2</c:v>
                </c:pt>
                <c:pt idx="3849">
                  <c:v>1.1805041666667E-2</c:v>
                </c:pt>
                <c:pt idx="3850">
                  <c:v>1.31937500000005E-2</c:v>
                </c:pt>
                <c:pt idx="3851">
                  <c:v>1.45824583333333E-2</c:v>
                </c:pt>
                <c:pt idx="3852">
                  <c:v>1.59711666666668E-2</c:v>
                </c:pt>
                <c:pt idx="3853">
                  <c:v>1.7359875000000299E-2</c:v>
                </c:pt>
                <c:pt idx="3854">
                  <c:v>1.8748583333333801E-2</c:v>
                </c:pt>
                <c:pt idx="3855">
                  <c:v>2.0137291666666599E-2</c:v>
                </c:pt>
                <c:pt idx="3856">
                  <c:v>2.1526000000000101E-2</c:v>
                </c:pt>
                <c:pt idx="3857">
                  <c:v>2.2914708333333499E-2</c:v>
                </c:pt>
                <c:pt idx="3858">
                  <c:v>2.4303416666667001E-2</c:v>
                </c:pt>
                <c:pt idx="3859">
                  <c:v>2.5692125000000499E-2</c:v>
                </c:pt>
                <c:pt idx="3860">
                  <c:v>2.7080833333333301E-2</c:v>
                </c:pt>
                <c:pt idx="3861">
                  <c:v>2.8469541666666799E-2</c:v>
                </c:pt>
                <c:pt idx="3862">
                  <c:v>2.9858250000000301E-2</c:v>
                </c:pt>
                <c:pt idx="3863">
                  <c:v>3.1246958333333699E-2</c:v>
                </c:pt>
                <c:pt idx="3864">
                  <c:v>3.2635666666666598E-2</c:v>
                </c:pt>
                <c:pt idx="3865">
                  <c:v>3.40243750000001E-2</c:v>
                </c:pt>
                <c:pt idx="3866">
                  <c:v>3.5413083333333498E-2</c:v>
                </c:pt>
                <c:pt idx="3867">
                  <c:v>3.6801791666667E-2</c:v>
                </c:pt>
                <c:pt idx="3868">
                  <c:v>3.8190500000000502E-2</c:v>
                </c:pt>
                <c:pt idx="3869">
                  <c:v>3.9579208333333303E-2</c:v>
                </c:pt>
                <c:pt idx="3870">
                  <c:v>4.0967916666666798E-2</c:v>
                </c:pt>
                <c:pt idx="3871">
                  <c:v>4.23566250000003E-2</c:v>
                </c:pt>
                <c:pt idx="3872">
                  <c:v>4.3745333333333802E-2</c:v>
                </c:pt>
                <c:pt idx="3873">
                  <c:v>4.5134041666666597E-2</c:v>
                </c:pt>
                <c:pt idx="3874">
                  <c:v>4.6522750000000099E-2</c:v>
                </c:pt>
                <c:pt idx="3875">
                  <c:v>4.7911458333333497E-2</c:v>
                </c:pt>
                <c:pt idx="3876">
                  <c:v>4.9300166666666999E-2</c:v>
                </c:pt>
                <c:pt idx="3877">
                  <c:v>5.0688875000000501E-2</c:v>
                </c:pt>
                <c:pt idx="3878">
                  <c:v>5.2077583333333302E-2</c:v>
                </c:pt>
                <c:pt idx="3879">
                  <c:v>5.3466291666666797E-2</c:v>
                </c:pt>
                <c:pt idx="3880">
                  <c:v>5.4855000000000299E-2</c:v>
                </c:pt>
                <c:pt idx="3881">
                  <c:v>5.6243708333333697E-2</c:v>
                </c:pt>
                <c:pt idx="3882">
                  <c:v>5.7632416666666603E-2</c:v>
                </c:pt>
                <c:pt idx="3883">
                  <c:v>5.9021125000000098E-2</c:v>
                </c:pt>
                <c:pt idx="3884">
                  <c:v>6.0409833333333503E-2</c:v>
                </c:pt>
                <c:pt idx="3885">
                  <c:v>6.1798541666666998E-2</c:v>
                </c:pt>
                <c:pt idx="3886">
                  <c:v>6.31872500000005E-2</c:v>
                </c:pt>
                <c:pt idx="3887">
                  <c:v>6.4575958333333294E-2</c:v>
                </c:pt>
                <c:pt idx="3888">
                  <c:v>6.5964666666666796E-2</c:v>
                </c:pt>
                <c:pt idx="3889">
                  <c:v>6.7353375000000298E-2</c:v>
                </c:pt>
                <c:pt idx="3890">
                  <c:v>6.8742083333333703E-2</c:v>
                </c:pt>
                <c:pt idx="3891">
                  <c:v>7.0130791666666595E-2</c:v>
                </c:pt>
                <c:pt idx="3892">
                  <c:v>7.1519500000000097E-2</c:v>
                </c:pt>
                <c:pt idx="3893">
                  <c:v>7.2908208333333502E-2</c:v>
                </c:pt>
                <c:pt idx="3894">
                  <c:v>7.4296916666667004E-2</c:v>
                </c:pt>
                <c:pt idx="3895">
                  <c:v>7.5685625000000506E-2</c:v>
                </c:pt>
                <c:pt idx="3896">
                  <c:v>7.70743333333333E-2</c:v>
                </c:pt>
                <c:pt idx="3897">
                  <c:v>7.8463041666666802E-2</c:v>
                </c:pt>
                <c:pt idx="3898">
                  <c:v>7.9851750000000304E-2</c:v>
                </c:pt>
                <c:pt idx="3899">
                  <c:v>8.1240458333333695E-2</c:v>
                </c:pt>
                <c:pt idx="3900">
                  <c:v>8.2629166666666601E-2</c:v>
                </c:pt>
                <c:pt idx="3901">
                  <c:v>8.4017875000000103E-2</c:v>
                </c:pt>
                <c:pt idx="3902">
                  <c:v>8.5406583333333494E-2</c:v>
                </c:pt>
                <c:pt idx="3903">
                  <c:v>8.6795291666666996E-2</c:v>
                </c:pt>
                <c:pt idx="3904">
                  <c:v>8.8184000000000498E-2</c:v>
                </c:pt>
                <c:pt idx="3905">
                  <c:v>8.9572708333333306E-2</c:v>
                </c:pt>
                <c:pt idx="3906">
                  <c:v>9.0961416666666794E-2</c:v>
                </c:pt>
                <c:pt idx="3907">
                  <c:v>9.2350125000000297E-2</c:v>
                </c:pt>
                <c:pt idx="3908">
                  <c:v>9.3738833333333701E-2</c:v>
                </c:pt>
                <c:pt idx="3909">
                  <c:v>9.5127541666666607E-2</c:v>
                </c:pt>
                <c:pt idx="3910">
                  <c:v>9.6516250000000095E-2</c:v>
                </c:pt>
                <c:pt idx="3911">
                  <c:v>9.79049583333335E-2</c:v>
                </c:pt>
                <c:pt idx="3912">
                  <c:v>9.9293666666667002E-2</c:v>
                </c:pt>
                <c:pt idx="3913">
                  <c:v>0.100682375</c:v>
                </c:pt>
                <c:pt idx="3914">
                  <c:v>0.10207108333333299</c:v>
                </c:pt>
                <c:pt idx="3915">
                  <c:v>0.10345979166666699</c:v>
                </c:pt>
                <c:pt idx="3916">
                  <c:v>0.1048485</c:v>
                </c:pt>
                <c:pt idx="3917">
                  <c:v>0.106237208333334</c:v>
                </c:pt>
                <c:pt idx="3918">
                  <c:v>0.107625916666667</c:v>
                </c:pt>
                <c:pt idx="3919">
                  <c:v>0.109014625</c:v>
                </c:pt>
                <c:pt idx="3920">
                  <c:v>0.11040333333333401</c:v>
                </c:pt>
                <c:pt idx="3921">
                  <c:v>0.11179204166666699</c:v>
                </c:pt>
                <c:pt idx="3922">
                  <c:v>0.11318075</c:v>
                </c:pt>
                <c:pt idx="3923">
                  <c:v>0.114569458333333</c:v>
                </c:pt>
                <c:pt idx="3924">
                  <c:v>0.115958166666667</c:v>
                </c:pt>
                <c:pt idx="3925">
                  <c:v>0.117346875</c:v>
                </c:pt>
                <c:pt idx="3926">
                  <c:v>0.118735583333334</c:v>
                </c:pt>
                <c:pt idx="3927">
                  <c:v>0.12012429166666699</c:v>
                </c:pt>
                <c:pt idx="3928">
                  <c:v>0.121513</c:v>
                </c:pt>
                <c:pt idx="3929">
                  <c:v>0.122901708333334</c:v>
                </c:pt>
                <c:pt idx="3930">
                  <c:v>0.124290416666667</c:v>
                </c:pt>
                <c:pt idx="3931">
                  <c:v>0.125679125</c:v>
                </c:pt>
                <c:pt idx="3932">
                  <c:v>0.12706783333333299</c:v>
                </c:pt>
                <c:pt idx="3933">
                  <c:v>0.12845654166666701</c:v>
                </c:pt>
                <c:pt idx="3934">
                  <c:v>0.12984525</c:v>
                </c:pt>
                <c:pt idx="3935">
                  <c:v>0.13123395833333401</c:v>
                </c:pt>
                <c:pt idx="3936">
                  <c:v>0.132622666666667</c:v>
                </c:pt>
                <c:pt idx="3937">
                  <c:v>0.13401137499999999</c:v>
                </c:pt>
                <c:pt idx="3938">
                  <c:v>0.135400083333334</c:v>
                </c:pt>
                <c:pt idx="3939">
                  <c:v>0.13678879166666599</c:v>
                </c:pt>
                <c:pt idx="3940">
                  <c:v>0.13817750000000001</c:v>
                </c:pt>
                <c:pt idx="3941">
                  <c:v>0.139566208333333</c:v>
                </c:pt>
                <c:pt idx="3942">
                  <c:v>0.14095491666666701</c:v>
                </c:pt>
                <c:pt idx="3943">
                  <c:v>0.142343625</c:v>
                </c:pt>
                <c:pt idx="3944">
                  <c:v>0.14373233333333299</c:v>
                </c:pt>
                <c:pt idx="3945">
                  <c:v>0.14512104166666701</c:v>
                </c:pt>
                <c:pt idx="3946">
                  <c:v>0.14650974999999999</c:v>
                </c:pt>
                <c:pt idx="3947">
                  <c:v>0.14789845833333401</c:v>
                </c:pt>
                <c:pt idx="3948">
                  <c:v>0.149287166666666</c:v>
                </c:pt>
                <c:pt idx="3949">
                  <c:v>0.15067587499999999</c:v>
                </c:pt>
                <c:pt idx="3950">
                  <c:v>0.152064583333333</c:v>
                </c:pt>
                <c:pt idx="3951">
                  <c:v>0.15345329166666699</c:v>
                </c:pt>
                <c:pt idx="3952">
                  <c:v>0.15484200000000001</c:v>
                </c:pt>
                <c:pt idx="3953">
                  <c:v>0.156230708333333</c:v>
                </c:pt>
                <c:pt idx="3954">
                  <c:v>0.15761941666666701</c:v>
                </c:pt>
                <c:pt idx="3955">
                  <c:v>0.159008125</c:v>
                </c:pt>
                <c:pt idx="3956">
                  <c:v>0.16039683333333399</c:v>
                </c:pt>
                <c:pt idx="3957">
                  <c:v>0.16178554166666601</c:v>
                </c:pt>
                <c:pt idx="3958">
                  <c:v>0.16317424999999999</c:v>
                </c:pt>
                <c:pt idx="3959">
                  <c:v>0.16456295833333301</c:v>
                </c:pt>
                <c:pt idx="3960">
                  <c:v>0.165951666666667</c:v>
                </c:pt>
                <c:pt idx="3961">
                  <c:v>0.16734037500000001</c:v>
                </c:pt>
                <c:pt idx="3962">
                  <c:v>0.168729083333333</c:v>
                </c:pt>
                <c:pt idx="3963">
                  <c:v>0.17011779166666699</c:v>
                </c:pt>
                <c:pt idx="3964">
                  <c:v>0.17150650000000001</c:v>
                </c:pt>
                <c:pt idx="3965">
                  <c:v>0.17289520833333399</c:v>
                </c:pt>
                <c:pt idx="3966">
                  <c:v>0.17428391666666601</c:v>
                </c:pt>
                <c:pt idx="3967">
                  <c:v>0.175672625</c:v>
                </c:pt>
                <c:pt idx="3968">
                  <c:v>0.17706133333333299</c:v>
                </c:pt>
                <c:pt idx="3969">
                  <c:v>0.178450041666667</c:v>
                </c:pt>
                <c:pt idx="3970">
                  <c:v>0.17983874999999999</c:v>
                </c:pt>
                <c:pt idx="3971">
                  <c:v>0.18122745833333301</c:v>
                </c:pt>
                <c:pt idx="3972">
                  <c:v>0.182616166666667</c:v>
                </c:pt>
                <c:pt idx="3973">
                  <c:v>0.18400487500000001</c:v>
                </c:pt>
                <c:pt idx="3974">
                  <c:v>0.185393583333334</c:v>
                </c:pt>
                <c:pt idx="3975">
                  <c:v>0.18678229166666599</c:v>
                </c:pt>
                <c:pt idx="3976">
                  <c:v>0.188171</c:v>
                </c:pt>
                <c:pt idx="3977">
                  <c:v>0.18955970833333299</c:v>
                </c:pt>
                <c:pt idx="3978">
                  <c:v>0.19094841666666701</c:v>
                </c:pt>
                <c:pt idx="3979">
                  <c:v>0.192337125</c:v>
                </c:pt>
                <c:pt idx="3980">
                  <c:v>0.19372583333333299</c:v>
                </c:pt>
                <c:pt idx="3981">
                  <c:v>0.195114541666667</c:v>
                </c:pt>
                <c:pt idx="3982">
                  <c:v>0.19650324999999999</c:v>
                </c:pt>
                <c:pt idx="3983">
                  <c:v>0.19789195833333401</c:v>
                </c:pt>
                <c:pt idx="3984">
                  <c:v>0.199280666666666</c:v>
                </c:pt>
                <c:pt idx="3985">
                  <c:v>0.20066937500000001</c:v>
                </c:pt>
                <c:pt idx="3986">
                  <c:v>0.202058083333333</c:v>
                </c:pt>
                <c:pt idx="3987">
                  <c:v>0.20344679166666699</c:v>
                </c:pt>
                <c:pt idx="3988">
                  <c:v>0.2048355</c:v>
                </c:pt>
                <c:pt idx="3989">
                  <c:v>0.20622420833333299</c:v>
                </c:pt>
                <c:pt idx="3990">
                  <c:v>0.20761291666666701</c:v>
                </c:pt>
                <c:pt idx="3991">
                  <c:v>0.209001625</c:v>
                </c:pt>
                <c:pt idx="3992">
                  <c:v>0.21039033333333401</c:v>
                </c:pt>
                <c:pt idx="3993">
                  <c:v>0.211779041666666</c:v>
                </c:pt>
                <c:pt idx="3994">
                  <c:v>0.21316774999999999</c:v>
                </c:pt>
                <c:pt idx="3995">
                  <c:v>0.21455645833333301</c:v>
                </c:pt>
                <c:pt idx="3996">
                  <c:v>0.21594516666666699</c:v>
                </c:pt>
                <c:pt idx="3997">
                  <c:v>0.21733387500000001</c:v>
                </c:pt>
                <c:pt idx="3998">
                  <c:v>0.218722583333333</c:v>
                </c:pt>
                <c:pt idx="3999">
                  <c:v>0.22011129166666701</c:v>
                </c:pt>
                <c:pt idx="4000">
                  <c:v>0.2215</c:v>
                </c:pt>
                <c:pt idx="4001">
                  <c:v>0.22288870833333399</c:v>
                </c:pt>
                <c:pt idx="4002">
                  <c:v>0.22427741666666601</c:v>
                </c:pt>
                <c:pt idx="4003">
                  <c:v>0.225666125</c:v>
                </c:pt>
                <c:pt idx="4004">
                  <c:v>0.22705483333333301</c:v>
                </c:pt>
                <c:pt idx="4005">
                  <c:v>0.228443541666667</c:v>
                </c:pt>
                <c:pt idx="4006">
                  <c:v>0.22983224999999999</c:v>
                </c:pt>
                <c:pt idx="4007">
                  <c:v>0.231220958333333</c:v>
                </c:pt>
                <c:pt idx="4008">
                  <c:v>0.23260966666666699</c:v>
                </c:pt>
                <c:pt idx="4009">
                  <c:v>0.23399837500000001</c:v>
                </c:pt>
                <c:pt idx="4010">
                  <c:v>0.235387083333334</c:v>
                </c:pt>
                <c:pt idx="4011">
                  <c:v>0.23677579166666601</c:v>
                </c:pt>
                <c:pt idx="4012">
                  <c:v>0.2381645</c:v>
                </c:pt>
                <c:pt idx="4013">
                  <c:v>0.23955320833333299</c:v>
                </c:pt>
                <c:pt idx="4014">
                  <c:v>0.24094191666666701</c:v>
                </c:pt>
                <c:pt idx="4015">
                  <c:v>0.24233062499999999</c:v>
                </c:pt>
                <c:pt idx="4016">
                  <c:v>0.24371933333333301</c:v>
                </c:pt>
                <c:pt idx="4017">
                  <c:v>0.245108041666667</c:v>
                </c:pt>
                <c:pt idx="4018">
                  <c:v>0.24649674999999999</c:v>
                </c:pt>
                <c:pt idx="4019">
                  <c:v>0.247885458333334</c:v>
                </c:pt>
                <c:pt idx="4020">
                  <c:v>0.24927416666666599</c:v>
                </c:pt>
                <c:pt idx="4021">
                  <c:v>0.25066287500000001</c:v>
                </c:pt>
                <c:pt idx="4022">
                  <c:v>0.252051583333333</c:v>
                </c:pt>
                <c:pt idx="4023">
                  <c:v>0.25344029166666698</c:v>
                </c:pt>
                <c:pt idx="4024">
                  <c:v>0.25482900000000003</c:v>
                </c:pt>
                <c:pt idx="4025">
                  <c:v>0.25621770833333302</c:v>
                </c:pt>
                <c:pt idx="4026">
                  <c:v>0.257606416666667</c:v>
                </c:pt>
                <c:pt idx="4027">
                  <c:v>0.25899512499999999</c:v>
                </c:pt>
                <c:pt idx="4028">
                  <c:v>0.26038383333333398</c:v>
                </c:pt>
                <c:pt idx="4029">
                  <c:v>0.26177254166666603</c:v>
                </c:pt>
                <c:pt idx="4030">
                  <c:v>0.26316125000000001</c:v>
                </c:pt>
                <c:pt idx="4031">
                  <c:v>0.264549958333333</c:v>
                </c:pt>
                <c:pt idx="4032">
                  <c:v>0.26593866666666699</c:v>
                </c:pt>
                <c:pt idx="4033">
                  <c:v>0.26732737499999998</c:v>
                </c:pt>
                <c:pt idx="4034">
                  <c:v>0.26871608333333302</c:v>
                </c:pt>
                <c:pt idx="4035">
                  <c:v>0.27010479166666701</c:v>
                </c:pt>
                <c:pt idx="4036">
                  <c:v>0.2714935</c:v>
                </c:pt>
                <c:pt idx="4037">
                  <c:v>0.27288220833333399</c:v>
                </c:pt>
                <c:pt idx="4038">
                  <c:v>0.27427091666666598</c:v>
                </c:pt>
                <c:pt idx="4039">
                  <c:v>0.27565962500000002</c:v>
                </c:pt>
                <c:pt idx="4040">
                  <c:v>0.27704833333333301</c:v>
                </c:pt>
                <c:pt idx="4041">
                  <c:v>0.278437041666667</c:v>
                </c:pt>
                <c:pt idx="4042">
                  <c:v>0.27982574999999998</c:v>
                </c:pt>
                <c:pt idx="4043">
                  <c:v>0.28121445833333297</c:v>
                </c:pt>
                <c:pt idx="4044">
                  <c:v>0.28260316666666702</c:v>
                </c:pt>
                <c:pt idx="4045">
                  <c:v>0.283991875</c:v>
                </c:pt>
                <c:pt idx="4046">
                  <c:v>0.28538058333333399</c:v>
                </c:pt>
                <c:pt idx="4047">
                  <c:v>0.28676929166666598</c:v>
                </c:pt>
                <c:pt idx="4048">
                  <c:v>0.28815800000000003</c:v>
                </c:pt>
                <c:pt idx="4049">
                  <c:v>0.28954670833333301</c:v>
                </c:pt>
                <c:pt idx="4050">
                  <c:v>0.290935416666667</c:v>
                </c:pt>
                <c:pt idx="4051">
                  <c:v>0.29232412499999999</c:v>
                </c:pt>
                <c:pt idx="4052">
                  <c:v>0.29371283333333298</c:v>
                </c:pt>
                <c:pt idx="4053">
                  <c:v>0.29510154166666702</c:v>
                </c:pt>
                <c:pt idx="4054">
                  <c:v>0.29649025000000001</c:v>
                </c:pt>
                <c:pt idx="4055">
                  <c:v>0.297878958333334</c:v>
                </c:pt>
                <c:pt idx="4056">
                  <c:v>0.29926766666666599</c:v>
                </c:pt>
                <c:pt idx="4057">
                  <c:v>0.30065637499999998</c:v>
                </c:pt>
                <c:pt idx="4058">
                  <c:v>0.30204508333333302</c:v>
                </c:pt>
                <c:pt idx="4059">
                  <c:v>0.30343379166666701</c:v>
                </c:pt>
                <c:pt idx="4060">
                  <c:v>0.3048225</c:v>
                </c:pt>
                <c:pt idx="4061">
                  <c:v>0.30621120833333298</c:v>
                </c:pt>
                <c:pt idx="4062">
                  <c:v>0.30759991666666697</c:v>
                </c:pt>
                <c:pt idx="4063">
                  <c:v>0.30898862500000002</c:v>
                </c:pt>
                <c:pt idx="4064">
                  <c:v>0.310377333333334</c:v>
                </c:pt>
                <c:pt idx="4065">
                  <c:v>0.31176604166666599</c:v>
                </c:pt>
                <c:pt idx="4066">
                  <c:v>0.31315474999999998</c:v>
                </c:pt>
                <c:pt idx="4067">
                  <c:v>0.31454345833333303</c:v>
                </c:pt>
                <c:pt idx="4068">
                  <c:v>0.31593216666666701</c:v>
                </c:pt>
                <c:pt idx="4069">
                  <c:v>0.317320875</c:v>
                </c:pt>
                <c:pt idx="4070">
                  <c:v>0.31870958333333299</c:v>
                </c:pt>
                <c:pt idx="4071">
                  <c:v>0.32009829166666698</c:v>
                </c:pt>
                <c:pt idx="4072">
                  <c:v>0.32148700000000002</c:v>
                </c:pt>
                <c:pt idx="4073">
                  <c:v>0.32287570833333301</c:v>
                </c:pt>
                <c:pt idx="4074">
                  <c:v>0.324264416666666</c:v>
                </c:pt>
                <c:pt idx="4075">
                  <c:v>0.32565312499999999</c:v>
                </c:pt>
                <c:pt idx="4076">
                  <c:v>0.32704183333333298</c:v>
                </c:pt>
                <c:pt idx="4077">
                  <c:v>0.32843054166666702</c:v>
                </c:pt>
                <c:pt idx="4078">
                  <c:v>0.32981925000000001</c:v>
                </c:pt>
                <c:pt idx="4079">
                  <c:v>0.331207958333333</c:v>
                </c:pt>
                <c:pt idx="4080">
                  <c:v>0.33259666666666698</c:v>
                </c:pt>
                <c:pt idx="4081">
                  <c:v>0.33398537499999997</c:v>
                </c:pt>
                <c:pt idx="4082">
                  <c:v>0.33537408333333302</c:v>
                </c:pt>
                <c:pt idx="4083">
                  <c:v>0.33676279166666601</c:v>
                </c:pt>
                <c:pt idx="4084">
                  <c:v>0.33815149999999999</c:v>
                </c:pt>
                <c:pt idx="4085">
                  <c:v>0.33954020833333298</c:v>
                </c:pt>
                <c:pt idx="4086">
                  <c:v>0.34092891666666703</c:v>
                </c:pt>
                <c:pt idx="4087">
                  <c:v>0.34231762500000001</c:v>
                </c:pt>
                <c:pt idx="4088">
                  <c:v>0.343706333333333</c:v>
                </c:pt>
                <c:pt idx="4089">
                  <c:v>0.34509504166666699</c:v>
                </c:pt>
                <c:pt idx="4090">
                  <c:v>0.34648374999999998</c:v>
                </c:pt>
                <c:pt idx="4091">
                  <c:v>0.34787245833333302</c:v>
                </c:pt>
                <c:pt idx="4092">
                  <c:v>0.34926116666666601</c:v>
                </c:pt>
                <c:pt idx="4093">
                  <c:v>0.350649875</c:v>
                </c:pt>
                <c:pt idx="4094">
                  <c:v>0.35203858333333299</c:v>
                </c:pt>
                <c:pt idx="4095">
                  <c:v>0.35342729166666698</c:v>
                </c:pt>
                <c:pt idx="4096">
                  <c:v>0.35481600000000002</c:v>
                </c:pt>
                <c:pt idx="4097">
                  <c:v>0.35620470833333301</c:v>
                </c:pt>
                <c:pt idx="4098">
                  <c:v>0.357593416666666</c:v>
                </c:pt>
                <c:pt idx="4099">
                  <c:v>0.35898212499999999</c:v>
                </c:pt>
                <c:pt idx="4100">
                  <c:v>0.36037083333333397</c:v>
                </c:pt>
                <c:pt idx="4101">
                  <c:v>0.36175954166666702</c:v>
                </c:pt>
                <c:pt idx="4102">
                  <c:v>0.36314825000000001</c:v>
                </c:pt>
                <c:pt idx="4103">
                  <c:v>0.36453695833333299</c:v>
                </c:pt>
                <c:pt idx="4104">
                  <c:v>0.36592566666666698</c:v>
                </c:pt>
                <c:pt idx="4105">
                  <c:v>0.36731437500000103</c:v>
                </c:pt>
                <c:pt idx="4106">
                  <c:v>0.36870308333333401</c:v>
                </c:pt>
                <c:pt idx="4107">
                  <c:v>0.370091791666667</c:v>
                </c:pt>
                <c:pt idx="4108">
                  <c:v>0.37148049999999899</c:v>
                </c:pt>
                <c:pt idx="4109">
                  <c:v>0.37286920833333398</c:v>
                </c:pt>
                <c:pt idx="4110">
                  <c:v>0.37425791666666602</c:v>
                </c:pt>
                <c:pt idx="4111">
                  <c:v>0.37564662500000001</c:v>
                </c:pt>
                <c:pt idx="4112">
                  <c:v>0.377035333333333</c:v>
                </c:pt>
                <c:pt idx="4113">
                  <c:v>0.37842404166666599</c:v>
                </c:pt>
                <c:pt idx="4114">
                  <c:v>0.37981274999999998</c:v>
                </c:pt>
                <c:pt idx="4115">
                  <c:v>0.38120145833333302</c:v>
                </c:pt>
                <c:pt idx="4116">
                  <c:v>0.38259016666666701</c:v>
                </c:pt>
                <c:pt idx="4117">
                  <c:v>0.383978875</c:v>
                </c:pt>
                <c:pt idx="4118">
                  <c:v>0.38536758333333299</c:v>
                </c:pt>
                <c:pt idx="4119">
                  <c:v>0.38675629166666597</c:v>
                </c:pt>
                <c:pt idx="4120">
                  <c:v>0.38814500000000002</c:v>
                </c:pt>
                <c:pt idx="4121">
                  <c:v>0.38953370833333401</c:v>
                </c:pt>
                <c:pt idx="4122">
                  <c:v>0.39092241666666699</c:v>
                </c:pt>
                <c:pt idx="4123">
                  <c:v>0.39231112499999998</c:v>
                </c:pt>
                <c:pt idx="4124">
                  <c:v>0.39369983333333203</c:v>
                </c:pt>
                <c:pt idx="4125">
                  <c:v>0.39508854166666701</c:v>
                </c:pt>
                <c:pt idx="4126">
                  <c:v>0.396477250000001</c:v>
                </c:pt>
                <c:pt idx="4127">
                  <c:v>0.39786595833333299</c:v>
                </c:pt>
                <c:pt idx="4128">
                  <c:v>0.39925466666666598</c:v>
                </c:pt>
                <c:pt idx="4129">
                  <c:v>0.40064337499999902</c:v>
                </c:pt>
                <c:pt idx="4130">
                  <c:v>0.40203208333333301</c:v>
                </c:pt>
                <c:pt idx="4131">
                  <c:v>0.403420791666667</c:v>
                </c:pt>
                <c:pt idx="4132">
                  <c:v>0.40480949999999999</c:v>
                </c:pt>
                <c:pt idx="4133">
                  <c:v>0.40619820833333298</c:v>
                </c:pt>
                <c:pt idx="4134">
                  <c:v>0.40758691666666602</c:v>
                </c:pt>
                <c:pt idx="4135">
                  <c:v>0.40897562500000001</c:v>
                </c:pt>
                <c:pt idx="4136">
                  <c:v>0.410364333333334</c:v>
                </c:pt>
                <c:pt idx="4137">
                  <c:v>0.41175304166666699</c:v>
                </c:pt>
                <c:pt idx="4138">
                  <c:v>0.41314174999999997</c:v>
                </c:pt>
                <c:pt idx="4139">
                  <c:v>0.41453045833333302</c:v>
                </c:pt>
                <c:pt idx="4140">
                  <c:v>0.41591916666666701</c:v>
                </c:pt>
                <c:pt idx="4141">
                  <c:v>0.41730787500000099</c:v>
                </c:pt>
                <c:pt idx="4142">
                  <c:v>0.41869658333333398</c:v>
                </c:pt>
                <c:pt idx="4143">
                  <c:v>0.42008529166666703</c:v>
                </c:pt>
                <c:pt idx="4144">
                  <c:v>0.42147399999999902</c:v>
                </c:pt>
                <c:pt idx="4145">
                  <c:v>0.422862708333333</c:v>
                </c:pt>
                <c:pt idx="4146">
                  <c:v>0.42425141666666599</c:v>
                </c:pt>
                <c:pt idx="4147">
                  <c:v>0.42564012499999998</c:v>
                </c:pt>
                <c:pt idx="4148">
                  <c:v>0.42702883333333302</c:v>
                </c:pt>
                <c:pt idx="4149">
                  <c:v>0.42841754166666601</c:v>
                </c:pt>
                <c:pt idx="4150">
                  <c:v>0.42980625</c:v>
                </c:pt>
                <c:pt idx="4151">
                  <c:v>0.43119495833333299</c:v>
                </c:pt>
                <c:pt idx="4152">
                  <c:v>0.43258366666666698</c:v>
                </c:pt>
                <c:pt idx="4153">
                  <c:v>0.43397237500000002</c:v>
                </c:pt>
                <c:pt idx="4154">
                  <c:v>0.43536108333333301</c:v>
                </c:pt>
                <c:pt idx="4155">
                  <c:v>0.436749791666666</c:v>
                </c:pt>
                <c:pt idx="4156">
                  <c:v>0.43813849999999999</c:v>
                </c:pt>
                <c:pt idx="4157">
                  <c:v>0.43952720833333397</c:v>
                </c:pt>
                <c:pt idx="4158">
                  <c:v>0.44091591666666702</c:v>
                </c:pt>
                <c:pt idx="4159">
                  <c:v>0.44230462500000001</c:v>
                </c:pt>
                <c:pt idx="4160">
                  <c:v>0.443693333333332</c:v>
                </c:pt>
                <c:pt idx="4161">
                  <c:v>0.44508204166666698</c:v>
                </c:pt>
                <c:pt idx="4162">
                  <c:v>0.44647075000000103</c:v>
                </c:pt>
                <c:pt idx="4163">
                  <c:v>0.44785945833333302</c:v>
                </c:pt>
                <c:pt idx="4164">
                  <c:v>0.449248166666666</c:v>
                </c:pt>
                <c:pt idx="4165">
                  <c:v>0.45063687499999899</c:v>
                </c:pt>
                <c:pt idx="4166">
                  <c:v>0.45202558333333298</c:v>
                </c:pt>
                <c:pt idx="4167">
                  <c:v>0.45341429166666702</c:v>
                </c:pt>
                <c:pt idx="4168">
                  <c:v>0.45480300000000001</c:v>
                </c:pt>
                <c:pt idx="4169">
                  <c:v>0.456191708333333</c:v>
                </c:pt>
                <c:pt idx="4170">
                  <c:v>0.45758041666666599</c:v>
                </c:pt>
                <c:pt idx="4171">
                  <c:v>0.45896912499999998</c:v>
                </c:pt>
                <c:pt idx="4172">
                  <c:v>0.46035783333333402</c:v>
                </c:pt>
                <c:pt idx="4173">
                  <c:v>0.46174654166666701</c:v>
                </c:pt>
                <c:pt idx="4174">
                  <c:v>0.46313525</c:v>
                </c:pt>
                <c:pt idx="4175">
                  <c:v>0.46452395833333299</c:v>
                </c:pt>
                <c:pt idx="4176">
                  <c:v>0.46591266666666697</c:v>
                </c:pt>
                <c:pt idx="4177">
                  <c:v>0.46730137500000102</c:v>
                </c:pt>
                <c:pt idx="4178">
                  <c:v>0.46869008333333401</c:v>
                </c:pt>
                <c:pt idx="4179">
                  <c:v>0.470078791666667</c:v>
                </c:pt>
                <c:pt idx="4180">
                  <c:v>0.47146749999999898</c:v>
                </c:pt>
                <c:pt idx="4181">
                  <c:v>0.47285620833333297</c:v>
                </c:pt>
                <c:pt idx="4182">
                  <c:v>0.47424491666666602</c:v>
                </c:pt>
                <c:pt idx="4183">
                  <c:v>0.475633625</c:v>
                </c:pt>
                <c:pt idx="4184">
                  <c:v>0.47702233333333299</c:v>
                </c:pt>
                <c:pt idx="4185">
                  <c:v>0.47841104166666598</c:v>
                </c:pt>
                <c:pt idx="4186">
                  <c:v>0.47979975000000002</c:v>
                </c:pt>
                <c:pt idx="4187">
                  <c:v>0.48118845833333301</c:v>
                </c:pt>
                <c:pt idx="4188">
                  <c:v>0.482577166666667</c:v>
                </c:pt>
                <c:pt idx="4189">
                  <c:v>0.48396587499999999</c:v>
                </c:pt>
                <c:pt idx="4190">
                  <c:v>0.48535458333333298</c:v>
                </c:pt>
                <c:pt idx="4191">
                  <c:v>0.48674329166666602</c:v>
                </c:pt>
                <c:pt idx="4192">
                  <c:v>0.48813200000000001</c:v>
                </c:pt>
                <c:pt idx="4193">
                  <c:v>0.489520708333334</c:v>
                </c:pt>
                <c:pt idx="4194">
                  <c:v>0.49090941666666699</c:v>
                </c:pt>
                <c:pt idx="4195">
                  <c:v>0.49229812499999998</c:v>
                </c:pt>
                <c:pt idx="4196">
                  <c:v>0.49368683333333202</c:v>
                </c:pt>
                <c:pt idx="4197">
                  <c:v>0.49507554166666701</c:v>
                </c:pt>
                <c:pt idx="4198">
                  <c:v>0.496464250000001</c:v>
                </c:pt>
                <c:pt idx="4199">
                  <c:v>0.49785295833333298</c:v>
                </c:pt>
                <c:pt idx="4200">
                  <c:v>0.49924166666666597</c:v>
                </c:pt>
                <c:pt idx="4201">
                  <c:v>0.50063037499999896</c:v>
                </c:pt>
                <c:pt idx="4202">
                  <c:v>0.502019083333333</c:v>
                </c:pt>
                <c:pt idx="4203">
                  <c:v>0.50340779166666705</c:v>
                </c:pt>
                <c:pt idx="4204">
                  <c:v>0.50479649999999998</c:v>
                </c:pt>
                <c:pt idx="4205">
                  <c:v>0.50618520833333303</c:v>
                </c:pt>
                <c:pt idx="4206">
                  <c:v>0.50757391666666596</c:v>
                </c:pt>
                <c:pt idx="4207">
                  <c:v>0.508962625</c:v>
                </c:pt>
                <c:pt idx="4208">
                  <c:v>0.51035133333333405</c:v>
                </c:pt>
                <c:pt idx="4209">
                  <c:v>0.51174004166666698</c:v>
                </c:pt>
                <c:pt idx="4210">
                  <c:v>0.51312875000000002</c:v>
                </c:pt>
                <c:pt idx="4211">
                  <c:v>0.51451745833333296</c:v>
                </c:pt>
                <c:pt idx="4212">
                  <c:v>0.515906166666667</c:v>
                </c:pt>
                <c:pt idx="4213">
                  <c:v>0.51729487500000104</c:v>
                </c:pt>
                <c:pt idx="4214">
                  <c:v>0.51868358333333398</c:v>
                </c:pt>
                <c:pt idx="4215">
                  <c:v>0.52007229166666702</c:v>
                </c:pt>
                <c:pt idx="4216">
                  <c:v>0.52146099999999895</c:v>
                </c:pt>
                <c:pt idx="4217">
                  <c:v>0.522849708333333</c:v>
                </c:pt>
                <c:pt idx="4218">
                  <c:v>0.52423841666666604</c:v>
                </c:pt>
                <c:pt idx="4219">
                  <c:v>0.52562712499999997</c:v>
                </c:pt>
                <c:pt idx="4220">
                  <c:v>0.52701583333333302</c:v>
                </c:pt>
                <c:pt idx="4221">
                  <c:v>0.52840454166666595</c:v>
                </c:pt>
                <c:pt idx="4222">
                  <c:v>0.52979324999999999</c:v>
                </c:pt>
                <c:pt idx="4223">
                  <c:v>0.53118195833333304</c:v>
                </c:pt>
                <c:pt idx="4224">
                  <c:v>0.53257066666666697</c:v>
                </c:pt>
                <c:pt idx="4225">
                  <c:v>0.53395937500000001</c:v>
                </c:pt>
                <c:pt idx="4226">
                  <c:v>0.53534808333333295</c:v>
                </c:pt>
                <c:pt idx="4227">
                  <c:v>0.53673679166666599</c:v>
                </c:pt>
                <c:pt idx="4228">
                  <c:v>0.53812550000000003</c:v>
                </c:pt>
                <c:pt idx="4229">
                  <c:v>0.53951420833333397</c:v>
                </c:pt>
                <c:pt idx="4230">
                  <c:v>0.54090291666666701</c:v>
                </c:pt>
                <c:pt idx="4231">
                  <c:v>0.54229162500000005</c:v>
                </c:pt>
                <c:pt idx="4232">
                  <c:v>0.54368033333333199</c:v>
                </c:pt>
                <c:pt idx="4233">
                  <c:v>0.54506904166666703</c:v>
                </c:pt>
                <c:pt idx="4234">
                  <c:v>0.54645775000000096</c:v>
                </c:pt>
                <c:pt idx="4235">
                  <c:v>0.54784645833333401</c:v>
                </c:pt>
                <c:pt idx="4236">
                  <c:v>0.54923516666666605</c:v>
                </c:pt>
                <c:pt idx="4237">
                  <c:v>0.55062387499999899</c:v>
                </c:pt>
                <c:pt idx="4238">
                  <c:v>0.55201258333333303</c:v>
                </c:pt>
                <c:pt idx="4239">
                  <c:v>0.55340129166666696</c:v>
                </c:pt>
                <c:pt idx="4240">
                  <c:v>0.55479000000000001</c:v>
                </c:pt>
                <c:pt idx="4241">
                  <c:v>0.55617870833333305</c:v>
                </c:pt>
                <c:pt idx="4242">
                  <c:v>0.55756741666666598</c:v>
                </c:pt>
                <c:pt idx="4243">
                  <c:v>0.55895612500000003</c:v>
                </c:pt>
                <c:pt idx="4244">
                  <c:v>0.56034483333333396</c:v>
                </c:pt>
                <c:pt idx="4245">
                  <c:v>0.561733541666667</c:v>
                </c:pt>
                <c:pt idx="4246">
                  <c:v>0.56312225000000005</c:v>
                </c:pt>
                <c:pt idx="4247">
                  <c:v>0.56451095833333298</c:v>
                </c:pt>
                <c:pt idx="4248">
                  <c:v>0.56589966666666702</c:v>
                </c:pt>
                <c:pt idx="4249">
                  <c:v>0.56728837500000096</c:v>
                </c:pt>
                <c:pt idx="4250">
                  <c:v>0.568677083333334</c:v>
                </c:pt>
                <c:pt idx="4251">
                  <c:v>0.57006579166666704</c:v>
                </c:pt>
                <c:pt idx="4252">
                  <c:v>0.57145449999999898</c:v>
                </c:pt>
                <c:pt idx="4253">
                  <c:v>0.57284320833333402</c:v>
                </c:pt>
                <c:pt idx="4254">
                  <c:v>0.57423191666666595</c:v>
                </c:pt>
                <c:pt idx="4255">
                  <c:v>0.575620625</c:v>
                </c:pt>
                <c:pt idx="4256">
                  <c:v>0.57700933333333304</c:v>
                </c:pt>
                <c:pt idx="4257">
                  <c:v>0.57839804166666597</c:v>
                </c:pt>
                <c:pt idx="4258">
                  <c:v>0.57978675000000002</c:v>
                </c:pt>
                <c:pt idx="4259">
                  <c:v>0.58117545833333295</c:v>
                </c:pt>
                <c:pt idx="4260">
                  <c:v>0.58256416666666699</c:v>
                </c:pt>
                <c:pt idx="4261">
                  <c:v>0.58395287500000004</c:v>
                </c:pt>
                <c:pt idx="4262">
                  <c:v>0.58534158333333297</c:v>
                </c:pt>
                <c:pt idx="4263">
                  <c:v>0.58673029166666602</c:v>
                </c:pt>
                <c:pt idx="4264">
                  <c:v>0.58811899999999995</c:v>
                </c:pt>
                <c:pt idx="4265">
                  <c:v>0.58950770833333399</c:v>
                </c:pt>
                <c:pt idx="4266">
                  <c:v>0.59089641666666703</c:v>
                </c:pt>
                <c:pt idx="4267">
                  <c:v>0.59228512499999997</c:v>
                </c:pt>
                <c:pt idx="4268">
                  <c:v>0.59367383333333201</c:v>
                </c:pt>
                <c:pt idx="4269">
                  <c:v>0.59506254166666706</c:v>
                </c:pt>
                <c:pt idx="4270">
                  <c:v>0.59645125000000099</c:v>
                </c:pt>
                <c:pt idx="4271">
                  <c:v>0.59783995833333303</c:v>
                </c:pt>
                <c:pt idx="4272">
                  <c:v>0.59922866666666597</c:v>
                </c:pt>
                <c:pt idx="4273">
                  <c:v>0.60061737499999901</c:v>
                </c:pt>
                <c:pt idx="4274">
                  <c:v>0.60200608333333305</c:v>
                </c:pt>
                <c:pt idx="4275">
                  <c:v>0.60339479166666699</c:v>
                </c:pt>
                <c:pt idx="4276">
                  <c:v>0.60478350000000003</c:v>
                </c:pt>
                <c:pt idx="4277">
                  <c:v>0.60617220833333296</c:v>
                </c:pt>
                <c:pt idx="4278">
                  <c:v>0.60756091666666601</c:v>
                </c:pt>
                <c:pt idx="4279">
                  <c:v>0.60894962500000005</c:v>
                </c:pt>
                <c:pt idx="4280">
                  <c:v>0.61033833333333398</c:v>
                </c:pt>
                <c:pt idx="4281">
                  <c:v>0.61172704166666703</c:v>
                </c:pt>
                <c:pt idx="4282">
                  <c:v>0.61311574999999996</c:v>
                </c:pt>
                <c:pt idx="4283">
                  <c:v>0.614504458333333</c:v>
                </c:pt>
                <c:pt idx="4284">
                  <c:v>0.61589316666666705</c:v>
                </c:pt>
                <c:pt idx="4285">
                  <c:v>0.61728187500000098</c:v>
                </c:pt>
                <c:pt idx="4286">
                  <c:v>0.61867058333333402</c:v>
                </c:pt>
                <c:pt idx="4287">
                  <c:v>0.62005929166666696</c:v>
                </c:pt>
                <c:pt idx="4288">
                  <c:v>0.621447999999999</c:v>
                </c:pt>
                <c:pt idx="4289">
                  <c:v>0.62283670833333304</c:v>
                </c:pt>
                <c:pt idx="4290">
                  <c:v>0.62422541666666598</c:v>
                </c:pt>
                <c:pt idx="4291">
                  <c:v>0.62561412500000002</c:v>
                </c:pt>
                <c:pt idx="4292">
                  <c:v>0.62700283333333295</c:v>
                </c:pt>
                <c:pt idx="4293">
                  <c:v>0.628391541666666</c:v>
                </c:pt>
                <c:pt idx="4294">
                  <c:v>0.62978025000000004</c:v>
                </c:pt>
                <c:pt idx="4295">
                  <c:v>0.63116895833333297</c:v>
                </c:pt>
                <c:pt idx="4296">
                  <c:v>0.63255766666666702</c:v>
                </c:pt>
                <c:pt idx="4297">
                  <c:v>0.63394637499999995</c:v>
                </c:pt>
                <c:pt idx="4298">
                  <c:v>0.635335083333333</c:v>
                </c:pt>
                <c:pt idx="4299">
                  <c:v>0.63672379166666704</c:v>
                </c:pt>
                <c:pt idx="4300">
                  <c:v>0.63811249999999997</c:v>
                </c:pt>
                <c:pt idx="4301">
                  <c:v>0.63950120833333401</c:v>
                </c:pt>
                <c:pt idx="4302">
                  <c:v>0.64088991666666695</c:v>
                </c:pt>
                <c:pt idx="4303">
                  <c:v>0.64227862499999999</c:v>
                </c:pt>
                <c:pt idx="4304">
                  <c:v>0.64366733333333204</c:v>
                </c:pt>
                <c:pt idx="4305">
                  <c:v>0.64505604166666597</c:v>
                </c:pt>
                <c:pt idx="4306">
                  <c:v>0.64644475000000101</c:v>
                </c:pt>
                <c:pt idx="4307">
                  <c:v>0.64783345833333295</c:v>
                </c:pt>
                <c:pt idx="4308">
                  <c:v>0.64922216666666599</c:v>
                </c:pt>
                <c:pt idx="4309">
                  <c:v>0.65061087499999903</c:v>
                </c:pt>
                <c:pt idx="4310">
                  <c:v>0.65199958333333297</c:v>
                </c:pt>
                <c:pt idx="4311">
                  <c:v>0.65338829166666701</c:v>
                </c:pt>
                <c:pt idx="4312">
                  <c:v>0.65477700000000005</c:v>
                </c:pt>
                <c:pt idx="4313">
                  <c:v>0.65616570833333299</c:v>
                </c:pt>
                <c:pt idx="4314">
                  <c:v>0.65755441666666603</c:v>
                </c:pt>
                <c:pt idx="4315">
                  <c:v>0.65894312499999996</c:v>
                </c:pt>
                <c:pt idx="4316">
                  <c:v>0.66033183333333401</c:v>
                </c:pt>
                <c:pt idx="4317">
                  <c:v>0.66172054166666705</c:v>
                </c:pt>
                <c:pt idx="4318">
                  <c:v>0.66310924999999998</c:v>
                </c:pt>
                <c:pt idx="4319">
                  <c:v>0.66449795833333303</c:v>
                </c:pt>
                <c:pt idx="4320">
                  <c:v>0.66588666666666696</c:v>
                </c:pt>
                <c:pt idx="4321">
                  <c:v>0.667275375000001</c:v>
                </c:pt>
                <c:pt idx="4322">
                  <c:v>0.66866408333333405</c:v>
                </c:pt>
                <c:pt idx="4323">
                  <c:v>0.67005279166666598</c:v>
                </c:pt>
                <c:pt idx="4324">
                  <c:v>0.67144149999999903</c:v>
                </c:pt>
                <c:pt idx="4325">
                  <c:v>0.67283020833333296</c:v>
                </c:pt>
                <c:pt idx="4326">
                  <c:v>0.674218916666668</c:v>
                </c:pt>
                <c:pt idx="4327">
                  <c:v>0.67560762500000004</c:v>
                </c:pt>
                <c:pt idx="4328">
                  <c:v>0.67699633333333298</c:v>
                </c:pt>
                <c:pt idx="4329">
                  <c:v>0.67838504166666602</c:v>
                </c:pt>
                <c:pt idx="4330">
                  <c:v>0.67977374999999995</c:v>
                </c:pt>
                <c:pt idx="4331">
                  <c:v>0.681162458333333</c:v>
                </c:pt>
                <c:pt idx="4332">
                  <c:v>0.68255116666666704</c:v>
                </c:pt>
                <c:pt idx="4333">
                  <c:v>0.68393987499999997</c:v>
                </c:pt>
                <c:pt idx="4334">
                  <c:v>0.68532858333333302</c:v>
                </c:pt>
                <c:pt idx="4335">
                  <c:v>0.68671729166666695</c:v>
                </c:pt>
                <c:pt idx="4336">
                  <c:v>0.688106</c:v>
                </c:pt>
                <c:pt idx="4337">
                  <c:v>0.68949470833333404</c:v>
                </c:pt>
                <c:pt idx="4338">
                  <c:v>0.69088341666666697</c:v>
                </c:pt>
                <c:pt idx="4339">
                  <c:v>0.69227212500000002</c:v>
                </c:pt>
                <c:pt idx="4340">
                  <c:v>0.69366083333333195</c:v>
                </c:pt>
                <c:pt idx="4341">
                  <c:v>0.69504954166666599</c:v>
                </c:pt>
                <c:pt idx="4342">
                  <c:v>0.69643825000000104</c:v>
                </c:pt>
                <c:pt idx="4343">
                  <c:v>0.69782695833333297</c:v>
                </c:pt>
                <c:pt idx="4344">
                  <c:v>0.69921566666666601</c:v>
                </c:pt>
                <c:pt idx="4345">
                  <c:v>0.70060437499999895</c:v>
                </c:pt>
                <c:pt idx="4346">
                  <c:v>0.70199308333333299</c:v>
                </c:pt>
                <c:pt idx="4347">
                  <c:v>0.70338179166666703</c:v>
                </c:pt>
                <c:pt idx="4348">
                  <c:v>0.70477049999999997</c:v>
                </c:pt>
                <c:pt idx="4349">
                  <c:v>0.70615920833333301</c:v>
                </c:pt>
                <c:pt idx="4350">
                  <c:v>0.70754791666666605</c:v>
                </c:pt>
                <c:pt idx="4351">
                  <c:v>0.70893662499999999</c:v>
                </c:pt>
                <c:pt idx="4352">
                  <c:v>0.71032533333333403</c:v>
                </c:pt>
                <c:pt idx="4353">
                  <c:v>0.71171404166666696</c:v>
                </c:pt>
                <c:pt idx="4354">
                  <c:v>0.71310275000000001</c:v>
                </c:pt>
                <c:pt idx="4355">
                  <c:v>0.71449145833333305</c:v>
                </c:pt>
                <c:pt idx="4356">
                  <c:v>0.71588016666666698</c:v>
                </c:pt>
                <c:pt idx="4357">
                  <c:v>0.71726887500000103</c:v>
                </c:pt>
                <c:pt idx="4358">
                  <c:v>0.71865758333333396</c:v>
                </c:pt>
                <c:pt idx="4359">
                  <c:v>0.72004629166666601</c:v>
                </c:pt>
                <c:pt idx="4360">
                  <c:v>0.72143499999999905</c:v>
                </c:pt>
                <c:pt idx="4361">
                  <c:v>0.72282370833333298</c:v>
                </c:pt>
                <c:pt idx="4362">
                  <c:v>0.72421241666666802</c:v>
                </c:pt>
                <c:pt idx="4363">
                  <c:v>0.72560112499999996</c:v>
                </c:pt>
                <c:pt idx="4364">
                  <c:v>0.726989833333333</c:v>
                </c:pt>
                <c:pt idx="4365">
                  <c:v>0.72837854166666605</c:v>
                </c:pt>
                <c:pt idx="4366">
                  <c:v>0.72976724999999998</c:v>
                </c:pt>
                <c:pt idx="4367">
                  <c:v>0.73115595833333302</c:v>
                </c:pt>
                <c:pt idx="4368">
                  <c:v>0.73254466666666695</c:v>
                </c:pt>
                <c:pt idx="4369">
                  <c:v>0.733933375</c:v>
                </c:pt>
                <c:pt idx="4370">
                  <c:v>0.73532208333333304</c:v>
                </c:pt>
                <c:pt idx="4371">
                  <c:v>0.73671079166666698</c:v>
                </c:pt>
                <c:pt idx="4372">
                  <c:v>0.73809950000000002</c:v>
                </c:pt>
                <c:pt idx="4373">
                  <c:v>0.73948820833333395</c:v>
                </c:pt>
                <c:pt idx="4374">
                  <c:v>0.740876916666667</c:v>
                </c:pt>
                <c:pt idx="4375">
                  <c:v>0.74226562500000004</c:v>
                </c:pt>
                <c:pt idx="4376">
                  <c:v>0.74365433333333197</c:v>
                </c:pt>
                <c:pt idx="4377">
                  <c:v>0.74504304166666702</c:v>
                </c:pt>
                <c:pt idx="4378">
                  <c:v>0.74643175000000095</c:v>
                </c:pt>
                <c:pt idx="4379">
                  <c:v>0.74782045833333299</c:v>
                </c:pt>
                <c:pt idx="4380">
                  <c:v>0.74920916666666604</c:v>
                </c:pt>
                <c:pt idx="4381">
                  <c:v>0.75059787499999897</c:v>
                </c:pt>
                <c:pt idx="4382">
                  <c:v>0.75198658333333301</c:v>
                </c:pt>
                <c:pt idx="4383">
                  <c:v>0.75337529166666695</c:v>
                </c:pt>
                <c:pt idx="4384">
                  <c:v>0.75476399999999999</c:v>
                </c:pt>
                <c:pt idx="4385">
                  <c:v>0.75615270833333303</c:v>
                </c:pt>
                <c:pt idx="4386">
                  <c:v>0.75754141666666597</c:v>
                </c:pt>
                <c:pt idx="4387">
                  <c:v>0.75893012500000001</c:v>
                </c:pt>
                <c:pt idx="4388">
                  <c:v>0.76031883333333405</c:v>
                </c:pt>
                <c:pt idx="4389">
                  <c:v>0.76170754166666699</c:v>
                </c:pt>
                <c:pt idx="4390">
                  <c:v>0.76309625000000003</c:v>
                </c:pt>
                <c:pt idx="4391">
                  <c:v>0.76448495833333296</c:v>
                </c:pt>
                <c:pt idx="4392">
                  <c:v>0.76587366666666701</c:v>
                </c:pt>
                <c:pt idx="4393">
                  <c:v>0.76726237500000105</c:v>
                </c:pt>
                <c:pt idx="4394">
                  <c:v>0.76865108333333398</c:v>
                </c:pt>
                <c:pt idx="4395">
                  <c:v>0.77003979166666703</c:v>
                </c:pt>
                <c:pt idx="4396">
                  <c:v>0.77142849999999896</c:v>
                </c:pt>
                <c:pt idx="4397">
                  <c:v>0.77281720833333301</c:v>
                </c:pt>
                <c:pt idx="4398">
                  <c:v>0.77420591666666805</c:v>
                </c:pt>
                <c:pt idx="4399">
                  <c:v>0.77559462499999998</c:v>
                </c:pt>
                <c:pt idx="4400">
                  <c:v>0.77698333333333303</c:v>
                </c:pt>
                <c:pt idx="4401">
                  <c:v>0.77837204166666596</c:v>
                </c:pt>
                <c:pt idx="4402">
                  <c:v>0.77976075</c:v>
                </c:pt>
                <c:pt idx="4403">
                  <c:v>0.78114945833333305</c:v>
                </c:pt>
                <c:pt idx="4404">
                  <c:v>0.78253816666666698</c:v>
                </c:pt>
                <c:pt idx="4405">
                  <c:v>0.78392687500000002</c:v>
                </c:pt>
                <c:pt idx="4406">
                  <c:v>0.78531558333333296</c:v>
                </c:pt>
                <c:pt idx="4407">
                  <c:v>0.786704291666667</c:v>
                </c:pt>
                <c:pt idx="4408">
                  <c:v>0.78809300000000004</c:v>
                </c:pt>
                <c:pt idx="4409">
                  <c:v>0.78948170833333398</c:v>
                </c:pt>
                <c:pt idx="4410">
                  <c:v>0.79087041666666702</c:v>
                </c:pt>
                <c:pt idx="4411">
                  <c:v>0.79225912499999995</c:v>
                </c:pt>
                <c:pt idx="4412">
                  <c:v>0.793647833333332</c:v>
                </c:pt>
                <c:pt idx="4413">
                  <c:v>0.79503654166666704</c:v>
                </c:pt>
                <c:pt idx="4414">
                  <c:v>0.79642525000000097</c:v>
                </c:pt>
                <c:pt idx="4415">
                  <c:v>0.79781395833333302</c:v>
                </c:pt>
                <c:pt idx="4416">
                  <c:v>0.79920266666666595</c:v>
                </c:pt>
                <c:pt idx="4417">
                  <c:v>0.80059137499999899</c:v>
                </c:pt>
                <c:pt idx="4418">
                  <c:v>0.80198008333333304</c:v>
                </c:pt>
                <c:pt idx="4419">
                  <c:v>0.80336879166666697</c:v>
                </c:pt>
                <c:pt idx="4420">
                  <c:v>0.80475750000000001</c:v>
                </c:pt>
                <c:pt idx="4421">
                  <c:v>0.80614620833333295</c:v>
                </c:pt>
                <c:pt idx="4422">
                  <c:v>0.80753491666666599</c:v>
                </c:pt>
                <c:pt idx="4423">
                  <c:v>0.80892362500000004</c:v>
                </c:pt>
                <c:pt idx="4424">
                  <c:v>0.81031233333333397</c:v>
                </c:pt>
                <c:pt idx="4425">
                  <c:v>0.81170104166666701</c:v>
                </c:pt>
                <c:pt idx="4426">
                  <c:v>0.81308975000000006</c:v>
                </c:pt>
                <c:pt idx="4427">
                  <c:v>0.81447845833333299</c:v>
                </c:pt>
                <c:pt idx="4428">
                  <c:v>0.81586716666666703</c:v>
                </c:pt>
                <c:pt idx="4429">
                  <c:v>0.81725587500000096</c:v>
                </c:pt>
                <c:pt idx="4430">
                  <c:v>0.81864458333333401</c:v>
                </c:pt>
                <c:pt idx="4431">
                  <c:v>0.82003329166666605</c:v>
                </c:pt>
                <c:pt idx="4432">
                  <c:v>0.82142199999999899</c:v>
                </c:pt>
                <c:pt idx="4433">
                  <c:v>0.82281070833333303</c:v>
                </c:pt>
                <c:pt idx="4434">
                  <c:v>0.82419941666666796</c:v>
                </c:pt>
                <c:pt idx="4435">
                  <c:v>0.82558812500000001</c:v>
                </c:pt>
                <c:pt idx="4436">
                  <c:v>0.82697683333333305</c:v>
                </c:pt>
                <c:pt idx="4437">
                  <c:v>0.82836554166666598</c:v>
                </c:pt>
                <c:pt idx="4438">
                  <c:v>0.82975425000000003</c:v>
                </c:pt>
                <c:pt idx="4439">
                  <c:v>0.83114295833333296</c:v>
                </c:pt>
                <c:pt idx="4440">
                  <c:v>0.832531666666667</c:v>
                </c:pt>
                <c:pt idx="4441">
                  <c:v>0.83392037500000005</c:v>
                </c:pt>
                <c:pt idx="4442">
                  <c:v>0.83530908333333298</c:v>
                </c:pt>
                <c:pt idx="4443">
                  <c:v>0.83669779166666702</c:v>
                </c:pt>
                <c:pt idx="4444">
                  <c:v>0.83808649999999996</c:v>
                </c:pt>
                <c:pt idx="4445">
                  <c:v>0.839475208333334</c:v>
                </c:pt>
                <c:pt idx="4446">
                  <c:v>0.84086391666666704</c:v>
                </c:pt>
                <c:pt idx="4447">
                  <c:v>0.84225262499999898</c:v>
                </c:pt>
                <c:pt idx="4448">
                  <c:v>0.84364133333333202</c:v>
                </c:pt>
                <c:pt idx="4449">
                  <c:v>0.84503004166666595</c:v>
                </c:pt>
                <c:pt idx="4450">
                  <c:v>0.846418750000001</c:v>
                </c:pt>
                <c:pt idx="4451">
                  <c:v>0.84780745833333304</c:v>
                </c:pt>
                <c:pt idx="4452">
                  <c:v>0.84919616666666597</c:v>
                </c:pt>
                <c:pt idx="4453">
                  <c:v>0.85058487499999902</c:v>
                </c:pt>
                <c:pt idx="4454">
                  <c:v>0.85197358333333295</c:v>
                </c:pt>
                <c:pt idx="4455">
                  <c:v>0.85336229166666699</c:v>
                </c:pt>
                <c:pt idx="4456">
                  <c:v>0.85475100000000004</c:v>
                </c:pt>
                <c:pt idx="4457">
                  <c:v>0.85613970833333297</c:v>
                </c:pt>
                <c:pt idx="4458">
                  <c:v>0.85752841666666602</c:v>
                </c:pt>
                <c:pt idx="4459">
                  <c:v>0.85891712499999995</c:v>
                </c:pt>
                <c:pt idx="4460">
                  <c:v>0.86030583333333399</c:v>
                </c:pt>
                <c:pt idx="4461">
                  <c:v>0.86169454166666704</c:v>
                </c:pt>
                <c:pt idx="4462">
                  <c:v>0.86308324999999997</c:v>
                </c:pt>
                <c:pt idx="4463">
                  <c:v>0.86447195833333301</c:v>
                </c:pt>
                <c:pt idx="4464">
                  <c:v>0.86586066666666694</c:v>
                </c:pt>
                <c:pt idx="4465">
                  <c:v>0.86724937500000099</c:v>
                </c:pt>
                <c:pt idx="4466">
                  <c:v>0.86863808333333403</c:v>
                </c:pt>
                <c:pt idx="4467">
                  <c:v>0.87002679166666597</c:v>
                </c:pt>
                <c:pt idx="4468">
                  <c:v>0.87141549999999901</c:v>
                </c:pt>
                <c:pt idx="4469">
                  <c:v>0.87280420833333305</c:v>
                </c:pt>
                <c:pt idx="4470">
                  <c:v>0.87419291666666699</c:v>
                </c:pt>
                <c:pt idx="4471">
                  <c:v>0.87558162500000003</c:v>
                </c:pt>
                <c:pt idx="4472">
                  <c:v>0.87697033333333296</c:v>
                </c:pt>
                <c:pt idx="4473">
                  <c:v>0.87835904166666601</c:v>
                </c:pt>
                <c:pt idx="4474">
                  <c:v>0.87974775000000005</c:v>
                </c:pt>
                <c:pt idx="4475">
                  <c:v>0.88113645833333298</c:v>
                </c:pt>
                <c:pt idx="4476">
                  <c:v>0.88252516666666703</c:v>
                </c:pt>
                <c:pt idx="4477">
                  <c:v>0.88391387499999996</c:v>
                </c:pt>
                <c:pt idx="4478">
                  <c:v>0.885302583333333</c:v>
                </c:pt>
                <c:pt idx="4479">
                  <c:v>0.88669129166666705</c:v>
                </c:pt>
                <c:pt idx="4480">
                  <c:v>0.88807999999999998</c:v>
                </c:pt>
                <c:pt idx="4481">
                  <c:v>0.88946870833333402</c:v>
                </c:pt>
                <c:pt idx="4482">
                  <c:v>0.89085741666666696</c:v>
                </c:pt>
                <c:pt idx="4483">
                  <c:v>0.892246124999999</c:v>
                </c:pt>
                <c:pt idx="4484">
                  <c:v>0.89363483333333205</c:v>
                </c:pt>
                <c:pt idx="4485">
                  <c:v>0.89502354166666598</c:v>
                </c:pt>
                <c:pt idx="4486">
                  <c:v>0.89641225000000102</c:v>
                </c:pt>
                <c:pt idx="4487">
                  <c:v>0.89780095833333295</c:v>
                </c:pt>
                <c:pt idx="4488">
                  <c:v>0.899189666666666</c:v>
                </c:pt>
                <c:pt idx="4489">
                  <c:v>0.90057837499999904</c:v>
                </c:pt>
                <c:pt idx="4490">
                  <c:v>0.90196708333333298</c:v>
                </c:pt>
                <c:pt idx="4491">
                  <c:v>0.90335579166666702</c:v>
                </c:pt>
                <c:pt idx="4492">
                  <c:v>0.90474449999999995</c:v>
                </c:pt>
                <c:pt idx="4493">
                  <c:v>0.906133208333333</c:v>
                </c:pt>
                <c:pt idx="4494">
                  <c:v>0.90752191666666604</c:v>
                </c:pt>
                <c:pt idx="4495">
                  <c:v>0.90891062499999997</c:v>
                </c:pt>
                <c:pt idx="4496">
                  <c:v>0.91029933333333402</c:v>
                </c:pt>
                <c:pt idx="4497">
                  <c:v>0.91168804166666695</c:v>
                </c:pt>
                <c:pt idx="4498">
                  <c:v>0.91307674999999999</c:v>
                </c:pt>
                <c:pt idx="4499">
                  <c:v>0.91446545833333304</c:v>
                </c:pt>
                <c:pt idx="4500">
                  <c:v>0.91585416666666697</c:v>
                </c:pt>
                <c:pt idx="4501">
                  <c:v>0.91724287500000101</c:v>
                </c:pt>
                <c:pt idx="4502">
                  <c:v>0.91863158333333395</c:v>
                </c:pt>
                <c:pt idx="4503">
                  <c:v>0.92002029166666599</c:v>
                </c:pt>
                <c:pt idx="4504">
                  <c:v>0.92140899999999903</c:v>
                </c:pt>
                <c:pt idx="4505">
                  <c:v>0.92279770833333297</c:v>
                </c:pt>
                <c:pt idx="4506">
                  <c:v>0.92418641666666801</c:v>
                </c:pt>
                <c:pt idx="4507">
                  <c:v>0.92557512500000005</c:v>
                </c:pt>
                <c:pt idx="4508">
                  <c:v>0.92696383333333299</c:v>
                </c:pt>
                <c:pt idx="4509">
                  <c:v>0.92835254166666603</c:v>
                </c:pt>
                <c:pt idx="4510">
                  <c:v>0.92974124999999996</c:v>
                </c:pt>
                <c:pt idx="4511">
                  <c:v>0.93112995833333401</c:v>
                </c:pt>
                <c:pt idx="4512">
                  <c:v>0.93251866666666705</c:v>
                </c:pt>
                <c:pt idx="4513">
                  <c:v>0.93390737499999998</c:v>
                </c:pt>
                <c:pt idx="4514">
                  <c:v>0.93529608333333303</c:v>
                </c:pt>
                <c:pt idx="4515">
                  <c:v>0.93668479166666696</c:v>
                </c:pt>
                <c:pt idx="4516">
                  <c:v>0.9380735</c:v>
                </c:pt>
                <c:pt idx="4517">
                  <c:v>0.93946220833333405</c:v>
                </c:pt>
                <c:pt idx="4518">
                  <c:v>0.94085091666666698</c:v>
                </c:pt>
                <c:pt idx="4519">
                  <c:v>0.94223962500000003</c:v>
                </c:pt>
                <c:pt idx="4520">
                  <c:v>0.94362833333333396</c:v>
                </c:pt>
                <c:pt idx="4521">
                  <c:v>0.945017041666666</c:v>
                </c:pt>
                <c:pt idx="4522">
                  <c:v>0.94640575000000104</c:v>
                </c:pt>
                <c:pt idx="4523">
                  <c:v>0.94779445833333298</c:v>
                </c:pt>
                <c:pt idx="4524">
                  <c:v>0.94918316666666602</c:v>
                </c:pt>
                <c:pt idx="4525">
                  <c:v>0.95057187499999896</c:v>
                </c:pt>
                <c:pt idx="4526">
                  <c:v>0.951960583333333</c:v>
                </c:pt>
                <c:pt idx="4527">
                  <c:v>0.95334929166666704</c:v>
                </c:pt>
                <c:pt idx="4528">
                  <c:v>0.95473799999999998</c:v>
                </c:pt>
                <c:pt idx="4529">
                  <c:v>0.95612670833333302</c:v>
                </c:pt>
                <c:pt idx="4530">
                  <c:v>0.95751541666666595</c:v>
                </c:pt>
                <c:pt idx="4531">
                  <c:v>0.958904125</c:v>
                </c:pt>
                <c:pt idx="4532">
                  <c:v>0.96029283333333404</c:v>
                </c:pt>
                <c:pt idx="4533">
                  <c:v>0.96168154166666697</c:v>
                </c:pt>
                <c:pt idx="4534">
                  <c:v>0.96307025000000002</c:v>
                </c:pt>
                <c:pt idx="4535">
                  <c:v>0.96445895833333295</c:v>
                </c:pt>
                <c:pt idx="4536">
                  <c:v>0.96584766666666699</c:v>
                </c:pt>
                <c:pt idx="4537">
                  <c:v>0.96723637500000104</c:v>
                </c:pt>
                <c:pt idx="4538">
                  <c:v>0.96862508333333397</c:v>
                </c:pt>
                <c:pt idx="4539">
                  <c:v>0.97001379166666601</c:v>
                </c:pt>
                <c:pt idx="4540">
                  <c:v>0.97140249999999895</c:v>
                </c:pt>
                <c:pt idx="4541">
                  <c:v>0.97279120833333299</c:v>
                </c:pt>
                <c:pt idx="4542">
                  <c:v>0.97417991666666803</c:v>
                </c:pt>
                <c:pt idx="4543">
                  <c:v>0.97556862499999997</c:v>
                </c:pt>
                <c:pt idx="4544">
                  <c:v>0.97695733333333301</c:v>
                </c:pt>
                <c:pt idx="4545">
                  <c:v>0.97834604166666606</c:v>
                </c:pt>
                <c:pt idx="4546">
                  <c:v>0.97973474999999999</c:v>
                </c:pt>
                <c:pt idx="4547">
                  <c:v>0.98112345833333403</c:v>
                </c:pt>
                <c:pt idx="4548">
                  <c:v>0.98251216666666696</c:v>
                </c:pt>
                <c:pt idx="4549">
                  <c:v>0.98390087500000001</c:v>
                </c:pt>
                <c:pt idx="4550">
                  <c:v>0.98528958333333305</c:v>
                </c:pt>
                <c:pt idx="4551">
                  <c:v>0.98667829166666698</c:v>
                </c:pt>
                <c:pt idx="4552">
                  <c:v>0.98806700000000003</c:v>
                </c:pt>
                <c:pt idx="4553">
                  <c:v>0.98945570833333396</c:v>
                </c:pt>
                <c:pt idx="4554">
                  <c:v>0.990844416666667</c:v>
                </c:pt>
                <c:pt idx="4555">
                  <c:v>0.99223312500000005</c:v>
                </c:pt>
                <c:pt idx="4556">
                  <c:v>0.99362183333333398</c:v>
                </c:pt>
                <c:pt idx="4557">
                  <c:v>0.99501054166666603</c:v>
                </c:pt>
                <c:pt idx="4558">
                  <c:v>0.99639925000000096</c:v>
                </c:pt>
                <c:pt idx="4559">
                  <c:v>0.997787958333333</c:v>
                </c:pt>
                <c:pt idx="4560">
                  <c:v>0.99917666666666605</c:v>
                </c:pt>
                <c:pt idx="4561">
                  <c:v>1.0005653750000001</c:v>
                </c:pt>
                <c:pt idx="4562">
                  <c:v>1.00195408333333</c:v>
                </c:pt>
                <c:pt idx="4563">
                  <c:v>1.00334279166667</c:v>
                </c:pt>
                <c:pt idx="4564">
                  <c:v>1.0047315000000001</c:v>
                </c:pt>
                <c:pt idx="4565">
                  <c:v>1.00612020833333</c:v>
                </c:pt>
                <c:pt idx="4566">
                  <c:v>1.00750891666667</c:v>
                </c:pt>
                <c:pt idx="4567">
                  <c:v>1.0088976249999999</c:v>
                </c:pt>
                <c:pt idx="4568">
                  <c:v>1.0102863333333301</c:v>
                </c:pt>
                <c:pt idx="4569">
                  <c:v>1.01167504166667</c:v>
                </c:pt>
                <c:pt idx="4570">
                  <c:v>1.0130637499999999</c:v>
                </c:pt>
                <c:pt idx="4571">
                  <c:v>1.0144524583333301</c:v>
                </c:pt>
                <c:pt idx="4572">
                  <c:v>1.01584116666667</c:v>
                </c:pt>
                <c:pt idx="4573">
                  <c:v>1.017229875</c:v>
                </c:pt>
                <c:pt idx="4574">
                  <c:v>1.0186185833333301</c:v>
                </c:pt>
                <c:pt idx="4575">
                  <c:v>1.02000729166667</c:v>
                </c:pt>
                <c:pt idx="4576">
                  <c:v>1.021396</c:v>
                </c:pt>
                <c:pt idx="4577">
                  <c:v>1.0227847083333299</c:v>
                </c:pt>
                <c:pt idx="4578">
                  <c:v>1.0241734166666701</c:v>
                </c:pt>
                <c:pt idx="4579">
                  <c:v>1.025562125</c:v>
                </c:pt>
                <c:pt idx="4580">
                  <c:v>1.0269508333333299</c:v>
                </c:pt>
                <c:pt idx="4581">
                  <c:v>1.0283395416666701</c:v>
                </c:pt>
                <c:pt idx="4582">
                  <c:v>1.02972825</c:v>
                </c:pt>
                <c:pt idx="4583">
                  <c:v>1.0311169583333299</c:v>
                </c:pt>
                <c:pt idx="4584">
                  <c:v>1.0325056666666701</c:v>
                </c:pt>
                <c:pt idx="4585">
                  <c:v>1.033894375</c:v>
                </c:pt>
                <c:pt idx="4586">
                  <c:v>1.03528308333333</c:v>
                </c:pt>
                <c:pt idx="4587">
                  <c:v>1.0366717916666699</c:v>
                </c:pt>
                <c:pt idx="4588">
                  <c:v>1.0380605000000001</c:v>
                </c:pt>
                <c:pt idx="4589">
                  <c:v>1.03944920833333</c:v>
                </c:pt>
                <c:pt idx="4590">
                  <c:v>1.0408379166666699</c:v>
                </c:pt>
                <c:pt idx="4591">
                  <c:v>1.0422266250000001</c:v>
                </c:pt>
                <c:pt idx="4592">
                  <c:v>1.04361533333333</c:v>
                </c:pt>
                <c:pt idx="4593">
                  <c:v>1.0450040416666699</c:v>
                </c:pt>
                <c:pt idx="4594">
                  <c:v>1.0463927500000001</c:v>
                </c:pt>
                <c:pt idx="4595">
                  <c:v>1.04778145833333</c:v>
                </c:pt>
                <c:pt idx="4596">
                  <c:v>1.04917016666667</c:v>
                </c:pt>
                <c:pt idx="4597">
                  <c:v>1.0505588749999999</c:v>
                </c:pt>
                <c:pt idx="4598">
                  <c:v>1.05194758333333</c:v>
                </c:pt>
                <c:pt idx="4599">
                  <c:v>1.05333629166667</c:v>
                </c:pt>
                <c:pt idx="4600">
                  <c:v>1.0547249999999999</c:v>
                </c:pt>
                <c:pt idx="4601">
                  <c:v>1.0561137083333301</c:v>
                </c:pt>
                <c:pt idx="4602">
                  <c:v>1.05750241666667</c:v>
                </c:pt>
                <c:pt idx="4603">
                  <c:v>1.0588911249999999</c:v>
                </c:pt>
                <c:pt idx="4604">
                  <c:v>1.0602798333333301</c:v>
                </c:pt>
                <c:pt idx="4605">
                  <c:v>1.06166854166667</c:v>
                </c:pt>
                <c:pt idx="4606">
                  <c:v>1.06305725</c:v>
                </c:pt>
                <c:pt idx="4607">
                  <c:v>1.0644459583333299</c:v>
                </c:pt>
                <c:pt idx="4608">
                  <c:v>1.06583466666667</c:v>
                </c:pt>
                <c:pt idx="4609">
                  <c:v>1.067223375</c:v>
                </c:pt>
                <c:pt idx="4610">
                  <c:v>1.0686120833333299</c:v>
                </c:pt>
                <c:pt idx="4611">
                  <c:v>1.0700007916666701</c:v>
                </c:pt>
                <c:pt idx="4612">
                  <c:v>1.0713895</c:v>
                </c:pt>
                <c:pt idx="4613">
                  <c:v>1.0727782083333299</c:v>
                </c:pt>
                <c:pt idx="4614">
                  <c:v>1.0741669166666701</c:v>
                </c:pt>
                <c:pt idx="4615">
                  <c:v>1.075555625</c:v>
                </c:pt>
                <c:pt idx="4616">
                  <c:v>1.07694433333333</c:v>
                </c:pt>
                <c:pt idx="4617">
                  <c:v>1.0783330416666701</c:v>
                </c:pt>
                <c:pt idx="4618">
                  <c:v>1.07972175</c:v>
                </c:pt>
                <c:pt idx="4619">
                  <c:v>1.08111045833333</c:v>
                </c:pt>
                <c:pt idx="4620">
                  <c:v>1.0824991666666699</c:v>
                </c:pt>
                <c:pt idx="4621">
                  <c:v>1.0838878750000001</c:v>
                </c:pt>
                <c:pt idx="4622">
                  <c:v>1.08527658333333</c:v>
                </c:pt>
                <c:pt idx="4623">
                  <c:v>1.0866652916666699</c:v>
                </c:pt>
                <c:pt idx="4624">
                  <c:v>1.0880540000000001</c:v>
                </c:pt>
                <c:pt idx="4625">
                  <c:v>1.08944270833333</c:v>
                </c:pt>
                <c:pt idx="4626">
                  <c:v>1.0908314166666699</c:v>
                </c:pt>
                <c:pt idx="4627">
                  <c:v>1.0922201250000001</c:v>
                </c:pt>
                <c:pt idx="4628">
                  <c:v>1.09360883333333</c:v>
                </c:pt>
                <c:pt idx="4629">
                  <c:v>1.09499754166667</c:v>
                </c:pt>
                <c:pt idx="4630">
                  <c:v>1.0963862499999999</c:v>
                </c:pt>
                <c:pt idx="4631">
                  <c:v>1.0977749583333301</c:v>
                </c:pt>
                <c:pt idx="4632">
                  <c:v>1.09916366666667</c:v>
                </c:pt>
                <c:pt idx="4633">
                  <c:v>1.1005523749999999</c:v>
                </c:pt>
                <c:pt idx="4634">
                  <c:v>1.1019410833333301</c:v>
                </c:pt>
                <c:pt idx="4635">
                  <c:v>1.10332979166667</c:v>
                </c:pt>
                <c:pt idx="4636">
                  <c:v>1.1047184999999999</c:v>
                </c:pt>
                <c:pt idx="4637">
                  <c:v>1.1061072083333301</c:v>
                </c:pt>
                <c:pt idx="4638">
                  <c:v>1.10749591666667</c:v>
                </c:pt>
                <c:pt idx="4639">
                  <c:v>1.108884625</c:v>
                </c:pt>
                <c:pt idx="4640">
                  <c:v>1.1102733333333299</c:v>
                </c:pt>
                <c:pt idx="4641">
                  <c:v>1.11166204166667</c:v>
                </c:pt>
                <c:pt idx="4642">
                  <c:v>1.11305075</c:v>
                </c:pt>
                <c:pt idx="4643">
                  <c:v>1.1144394583333299</c:v>
                </c:pt>
                <c:pt idx="4644">
                  <c:v>1.1158281666666701</c:v>
                </c:pt>
                <c:pt idx="4645">
                  <c:v>1.117216875</c:v>
                </c:pt>
                <c:pt idx="4646">
                  <c:v>1.1186055833333299</c:v>
                </c:pt>
                <c:pt idx="4647">
                  <c:v>1.1199942916666701</c:v>
                </c:pt>
                <c:pt idx="4648">
                  <c:v>1.121383</c:v>
                </c:pt>
                <c:pt idx="4649">
                  <c:v>1.12277170833333</c:v>
                </c:pt>
                <c:pt idx="4650">
                  <c:v>1.1241604166666701</c:v>
                </c:pt>
                <c:pt idx="4651">
                  <c:v>1.125549125</c:v>
                </c:pt>
                <c:pt idx="4652">
                  <c:v>1.12693783333333</c:v>
                </c:pt>
                <c:pt idx="4653">
                  <c:v>1.1283265416666699</c:v>
                </c:pt>
                <c:pt idx="4654">
                  <c:v>1.1297152500000001</c:v>
                </c:pt>
                <c:pt idx="4655">
                  <c:v>1.13110395833333</c:v>
                </c:pt>
                <c:pt idx="4656">
                  <c:v>1.1324926666666699</c:v>
                </c:pt>
                <c:pt idx="4657">
                  <c:v>1.1338813750000001</c:v>
                </c:pt>
                <c:pt idx="4658">
                  <c:v>1.13527008333333</c:v>
                </c:pt>
                <c:pt idx="4659">
                  <c:v>1.1366587916666699</c:v>
                </c:pt>
                <c:pt idx="4660">
                  <c:v>1.1380475000000001</c:v>
                </c:pt>
                <c:pt idx="4661">
                  <c:v>1.13943620833333</c:v>
                </c:pt>
                <c:pt idx="4662">
                  <c:v>1.14082491666667</c:v>
                </c:pt>
                <c:pt idx="4663">
                  <c:v>1.1422136249999999</c:v>
                </c:pt>
                <c:pt idx="4664">
                  <c:v>1.1436023333333301</c:v>
                </c:pt>
                <c:pt idx="4665">
                  <c:v>1.14499104166667</c:v>
                </c:pt>
                <c:pt idx="4666">
                  <c:v>1.1463797499999999</c:v>
                </c:pt>
                <c:pt idx="4667">
                  <c:v>1.1477684583333301</c:v>
                </c:pt>
                <c:pt idx="4668">
                  <c:v>1.14915716666667</c:v>
                </c:pt>
                <c:pt idx="4669">
                  <c:v>1.1505458749999999</c:v>
                </c:pt>
                <c:pt idx="4670">
                  <c:v>1.1519345833333301</c:v>
                </c:pt>
                <c:pt idx="4671">
                  <c:v>1.15332329166667</c:v>
                </c:pt>
                <c:pt idx="4672">
                  <c:v>1.154712</c:v>
                </c:pt>
                <c:pt idx="4673">
                  <c:v>1.1561007083333299</c:v>
                </c:pt>
                <c:pt idx="4674">
                  <c:v>1.15748941666667</c:v>
                </c:pt>
                <c:pt idx="4675">
                  <c:v>1.158878125</c:v>
                </c:pt>
                <c:pt idx="4676">
                  <c:v>1.1602668333333299</c:v>
                </c:pt>
                <c:pt idx="4677">
                  <c:v>1.1616555416666701</c:v>
                </c:pt>
                <c:pt idx="4678">
                  <c:v>1.16304425</c:v>
                </c:pt>
                <c:pt idx="4679">
                  <c:v>1.1644329583333299</c:v>
                </c:pt>
                <c:pt idx="4680">
                  <c:v>1.1658216666666701</c:v>
                </c:pt>
                <c:pt idx="4681">
                  <c:v>1.167210375</c:v>
                </c:pt>
                <c:pt idx="4682">
                  <c:v>1.16859908333333</c:v>
                </c:pt>
                <c:pt idx="4683">
                  <c:v>1.1699877916666701</c:v>
                </c:pt>
                <c:pt idx="4684">
                  <c:v>1.1713765</c:v>
                </c:pt>
                <c:pt idx="4685">
                  <c:v>1.17276520833333</c:v>
                </c:pt>
                <c:pt idx="4686">
                  <c:v>1.1741539166666699</c:v>
                </c:pt>
                <c:pt idx="4687">
                  <c:v>1.1755426250000001</c:v>
                </c:pt>
                <c:pt idx="4688">
                  <c:v>1.17693133333333</c:v>
                </c:pt>
                <c:pt idx="4689">
                  <c:v>1.1783200416666699</c:v>
                </c:pt>
                <c:pt idx="4690">
                  <c:v>1.1797087500000001</c:v>
                </c:pt>
                <c:pt idx="4691">
                  <c:v>1.18109745833333</c:v>
                </c:pt>
                <c:pt idx="4692">
                  <c:v>1.1824861666666699</c:v>
                </c:pt>
                <c:pt idx="4693">
                  <c:v>1.1838748750000001</c:v>
                </c:pt>
                <c:pt idx="4694">
                  <c:v>1.18526358333333</c:v>
                </c:pt>
                <c:pt idx="4695">
                  <c:v>1.18665229166667</c:v>
                </c:pt>
                <c:pt idx="4696">
                  <c:v>1.1880409999999999</c:v>
                </c:pt>
                <c:pt idx="4697">
                  <c:v>1.1894297083333301</c:v>
                </c:pt>
                <c:pt idx="4698">
                  <c:v>1.19081841666667</c:v>
                </c:pt>
                <c:pt idx="4699">
                  <c:v>1.1922071249999999</c:v>
                </c:pt>
                <c:pt idx="4700">
                  <c:v>1.1935958333333301</c:v>
                </c:pt>
                <c:pt idx="4701">
                  <c:v>1.19498454166667</c:v>
                </c:pt>
                <c:pt idx="4702">
                  <c:v>1.1963732499999999</c:v>
                </c:pt>
                <c:pt idx="4703">
                  <c:v>1.1977619583333301</c:v>
                </c:pt>
                <c:pt idx="4704">
                  <c:v>1.19915066666667</c:v>
                </c:pt>
                <c:pt idx="4705">
                  <c:v>1.200539375</c:v>
                </c:pt>
                <c:pt idx="4706">
                  <c:v>1.2019280833333299</c:v>
                </c:pt>
                <c:pt idx="4707">
                  <c:v>1.20331679166667</c:v>
                </c:pt>
                <c:pt idx="4708">
                  <c:v>1.2047055</c:v>
                </c:pt>
                <c:pt idx="4709">
                  <c:v>1.2060942083333299</c:v>
                </c:pt>
                <c:pt idx="4710">
                  <c:v>1.2074829166666701</c:v>
                </c:pt>
                <c:pt idx="4711">
                  <c:v>1.208871625</c:v>
                </c:pt>
                <c:pt idx="4712">
                  <c:v>1.2102603333333299</c:v>
                </c:pt>
                <c:pt idx="4713">
                  <c:v>1.2116490416666701</c:v>
                </c:pt>
                <c:pt idx="4714">
                  <c:v>1.21303775</c:v>
                </c:pt>
                <c:pt idx="4715">
                  <c:v>1.21442645833333</c:v>
                </c:pt>
                <c:pt idx="4716">
                  <c:v>1.2158151666666701</c:v>
                </c:pt>
                <c:pt idx="4717">
                  <c:v>1.217203875</c:v>
                </c:pt>
                <c:pt idx="4718">
                  <c:v>1.21859258333333</c:v>
                </c:pt>
                <c:pt idx="4719">
                  <c:v>1.2199812916666699</c:v>
                </c:pt>
                <c:pt idx="4720">
                  <c:v>1.2213700000000001</c:v>
                </c:pt>
                <c:pt idx="4721">
                  <c:v>1.22275870833333</c:v>
                </c:pt>
                <c:pt idx="4722">
                  <c:v>1.2241474166666699</c:v>
                </c:pt>
                <c:pt idx="4723">
                  <c:v>1.2255361250000001</c:v>
                </c:pt>
                <c:pt idx="4724">
                  <c:v>1.22692483333333</c:v>
                </c:pt>
                <c:pt idx="4725">
                  <c:v>1.22831354166667</c:v>
                </c:pt>
                <c:pt idx="4726">
                  <c:v>1.2297022500000001</c:v>
                </c:pt>
                <c:pt idx="4727">
                  <c:v>1.23109095833333</c:v>
                </c:pt>
                <c:pt idx="4728">
                  <c:v>1.23247966666667</c:v>
                </c:pt>
                <c:pt idx="4729">
                  <c:v>1.2338683749999999</c:v>
                </c:pt>
                <c:pt idx="4730">
                  <c:v>1.2352570833333301</c:v>
                </c:pt>
                <c:pt idx="4731">
                  <c:v>1.23664579166667</c:v>
                </c:pt>
                <c:pt idx="4732">
                  <c:v>1.2380344999999999</c:v>
                </c:pt>
                <c:pt idx="4733">
                  <c:v>1.2394232083333301</c:v>
                </c:pt>
                <c:pt idx="4734">
                  <c:v>1.24081191666667</c:v>
                </c:pt>
                <c:pt idx="4735">
                  <c:v>1.2422006249999999</c:v>
                </c:pt>
                <c:pt idx="4736">
                  <c:v>1.2435893333333301</c:v>
                </c:pt>
                <c:pt idx="4737">
                  <c:v>1.24497804166667</c:v>
                </c:pt>
                <c:pt idx="4738">
                  <c:v>1.24636675</c:v>
                </c:pt>
                <c:pt idx="4739">
                  <c:v>1.2477554583333299</c:v>
                </c:pt>
                <c:pt idx="4740">
                  <c:v>1.2491441666666701</c:v>
                </c:pt>
                <c:pt idx="4741">
                  <c:v>1.250532875</c:v>
                </c:pt>
                <c:pt idx="4742">
                  <c:v>1.2519215833333299</c:v>
                </c:pt>
                <c:pt idx="4743">
                  <c:v>1.2533102916666701</c:v>
                </c:pt>
                <c:pt idx="4744">
                  <c:v>1.254699</c:v>
                </c:pt>
                <c:pt idx="4745">
                  <c:v>1.2560877083333299</c:v>
                </c:pt>
                <c:pt idx="4746">
                  <c:v>1.2574764166666701</c:v>
                </c:pt>
                <c:pt idx="4747">
                  <c:v>1.258865125</c:v>
                </c:pt>
                <c:pt idx="4748">
                  <c:v>1.26025383333333</c:v>
                </c:pt>
                <c:pt idx="4749">
                  <c:v>1.2616425416666699</c:v>
                </c:pt>
                <c:pt idx="4750">
                  <c:v>1.26303125</c:v>
                </c:pt>
                <c:pt idx="4751">
                  <c:v>1.26441995833333</c:v>
                </c:pt>
                <c:pt idx="4752">
                  <c:v>1.2658086666666699</c:v>
                </c:pt>
                <c:pt idx="4753">
                  <c:v>1.2671973750000001</c:v>
                </c:pt>
                <c:pt idx="4754">
                  <c:v>1.26858608333333</c:v>
                </c:pt>
                <c:pt idx="4755">
                  <c:v>1.2699747916666699</c:v>
                </c:pt>
                <c:pt idx="4756">
                  <c:v>1.2713635000000001</c:v>
                </c:pt>
                <c:pt idx="4757">
                  <c:v>1.27275220833333</c:v>
                </c:pt>
                <c:pt idx="4758">
                  <c:v>1.27414091666667</c:v>
                </c:pt>
                <c:pt idx="4759">
                  <c:v>1.2755296249999999</c:v>
                </c:pt>
                <c:pt idx="4760">
                  <c:v>1.27691833333333</c:v>
                </c:pt>
                <c:pt idx="4761">
                  <c:v>1.27830704166667</c:v>
                </c:pt>
                <c:pt idx="4762">
                  <c:v>1.2796957499999999</c:v>
                </c:pt>
                <c:pt idx="4763">
                  <c:v>1.2810844583333301</c:v>
                </c:pt>
                <c:pt idx="4764">
                  <c:v>1.28247316666667</c:v>
                </c:pt>
                <c:pt idx="4765">
                  <c:v>1.2838618749999999</c:v>
                </c:pt>
                <c:pt idx="4766">
                  <c:v>1.2852505833333301</c:v>
                </c:pt>
                <c:pt idx="4767">
                  <c:v>1.28663929166667</c:v>
                </c:pt>
                <c:pt idx="4768">
                  <c:v>1.288028</c:v>
                </c:pt>
                <c:pt idx="4769">
                  <c:v>1.2894167083333301</c:v>
                </c:pt>
                <c:pt idx="4770">
                  <c:v>1.29080541666667</c:v>
                </c:pt>
                <c:pt idx="4771">
                  <c:v>1.292194125</c:v>
                </c:pt>
                <c:pt idx="4772">
                  <c:v>1.2935828333333299</c:v>
                </c:pt>
                <c:pt idx="4773">
                  <c:v>1.2949715416666701</c:v>
                </c:pt>
                <c:pt idx="4774">
                  <c:v>1.29636025</c:v>
                </c:pt>
                <c:pt idx="4775">
                  <c:v>1.2977489583333299</c:v>
                </c:pt>
                <c:pt idx="4776">
                  <c:v>1.2991376666666701</c:v>
                </c:pt>
                <c:pt idx="4777">
                  <c:v>1.300526375</c:v>
                </c:pt>
                <c:pt idx="4778">
                  <c:v>1.3019150833333299</c:v>
                </c:pt>
                <c:pt idx="4779">
                  <c:v>1.3033037916666701</c:v>
                </c:pt>
                <c:pt idx="4780">
                  <c:v>1.3046925</c:v>
                </c:pt>
                <c:pt idx="4781">
                  <c:v>1.30608120833333</c:v>
                </c:pt>
                <c:pt idx="4782">
                  <c:v>1.3074699166666699</c:v>
                </c:pt>
                <c:pt idx="4783">
                  <c:v>1.3088586250000001</c:v>
                </c:pt>
                <c:pt idx="4784">
                  <c:v>1.31024733333333</c:v>
                </c:pt>
                <c:pt idx="4785">
                  <c:v>1.3116360416666699</c:v>
                </c:pt>
                <c:pt idx="4786">
                  <c:v>1.3130247500000001</c:v>
                </c:pt>
                <c:pt idx="4787">
                  <c:v>1.31441345833333</c:v>
                </c:pt>
                <c:pt idx="4788">
                  <c:v>1.3158021666666699</c:v>
                </c:pt>
                <c:pt idx="4789">
                  <c:v>1.3171908750000001</c:v>
                </c:pt>
                <c:pt idx="4790">
                  <c:v>1.31857958333333</c:v>
                </c:pt>
                <c:pt idx="4791">
                  <c:v>1.31996829166667</c:v>
                </c:pt>
                <c:pt idx="4792">
                  <c:v>1.3213569999999999</c:v>
                </c:pt>
                <c:pt idx="4793">
                  <c:v>1.3227457083333301</c:v>
                </c:pt>
                <c:pt idx="4794">
                  <c:v>1.32413441666667</c:v>
                </c:pt>
                <c:pt idx="4795">
                  <c:v>1.3255231249999999</c:v>
                </c:pt>
                <c:pt idx="4796">
                  <c:v>1.3269118333333301</c:v>
                </c:pt>
                <c:pt idx="4797">
                  <c:v>1.32830054166667</c:v>
                </c:pt>
                <c:pt idx="4798">
                  <c:v>1.3296892499999999</c:v>
                </c:pt>
                <c:pt idx="4799">
                  <c:v>1.3310779583333301</c:v>
                </c:pt>
                <c:pt idx="4800">
                  <c:v>1.33246666666667</c:v>
                </c:pt>
                <c:pt idx="4801">
                  <c:v>1.333855375</c:v>
                </c:pt>
                <c:pt idx="4802">
                  <c:v>1.3352440833333299</c:v>
                </c:pt>
                <c:pt idx="4803">
                  <c:v>1.33663279166667</c:v>
                </c:pt>
                <c:pt idx="4804">
                  <c:v>1.3380215</c:v>
                </c:pt>
                <c:pt idx="4805">
                  <c:v>1.3394102083333299</c:v>
                </c:pt>
                <c:pt idx="4806">
                  <c:v>1.3407989166666701</c:v>
                </c:pt>
                <c:pt idx="4807">
                  <c:v>1.342187625</c:v>
                </c:pt>
                <c:pt idx="4808">
                  <c:v>1.3435763333333299</c:v>
                </c:pt>
                <c:pt idx="4809">
                  <c:v>1.3449650416666701</c:v>
                </c:pt>
                <c:pt idx="4810">
                  <c:v>1.34635375</c:v>
                </c:pt>
                <c:pt idx="4811">
                  <c:v>1.34774245833333</c:v>
                </c:pt>
                <c:pt idx="4812">
                  <c:v>1.3491311666666701</c:v>
                </c:pt>
                <c:pt idx="4813">
                  <c:v>1.350519875</c:v>
                </c:pt>
                <c:pt idx="4814">
                  <c:v>1.35190858333333</c:v>
                </c:pt>
                <c:pt idx="4815">
                  <c:v>1.3532972916666699</c:v>
                </c:pt>
                <c:pt idx="4816">
                  <c:v>1.3546860000000001</c:v>
                </c:pt>
                <c:pt idx="4817">
                  <c:v>1.35607470833333</c:v>
                </c:pt>
                <c:pt idx="4818">
                  <c:v>1.3574634166666699</c:v>
                </c:pt>
                <c:pt idx="4819">
                  <c:v>1.3588521250000001</c:v>
                </c:pt>
                <c:pt idx="4820">
                  <c:v>1.36024083333333</c:v>
                </c:pt>
                <c:pt idx="4821">
                  <c:v>1.3616295416666699</c:v>
                </c:pt>
                <c:pt idx="4822">
                  <c:v>1.3630182500000001</c:v>
                </c:pt>
                <c:pt idx="4823">
                  <c:v>1.36440695833333</c:v>
                </c:pt>
                <c:pt idx="4824">
                  <c:v>1.36579566666667</c:v>
                </c:pt>
                <c:pt idx="4825">
                  <c:v>1.3671843749999999</c:v>
                </c:pt>
                <c:pt idx="4826">
                  <c:v>1.3685730833333301</c:v>
                </c:pt>
                <c:pt idx="4827">
                  <c:v>1.36996179166667</c:v>
                </c:pt>
                <c:pt idx="4828">
                  <c:v>1.3713504999999999</c:v>
                </c:pt>
                <c:pt idx="4829">
                  <c:v>1.3727392083333301</c:v>
                </c:pt>
                <c:pt idx="4830">
                  <c:v>1.37412791666667</c:v>
                </c:pt>
                <c:pt idx="4831">
                  <c:v>1.3755166249999999</c:v>
                </c:pt>
                <c:pt idx="4832">
                  <c:v>1.3769053333333301</c:v>
                </c:pt>
                <c:pt idx="4833">
                  <c:v>1.37829404166667</c:v>
                </c:pt>
                <c:pt idx="4834">
                  <c:v>1.37968275</c:v>
                </c:pt>
                <c:pt idx="4835">
                  <c:v>1.3810714583333299</c:v>
                </c:pt>
                <c:pt idx="4836">
                  <c:v>1.38246016666667</c:v>
                </c:pt>
                <c:pt idx="4837">
                  <c:v>1.383848875</c:v>
                </c:pt>
                <c:pt idx="4838">
                  <c:v>1.3852375833333299</c:v>
                </c:pt>
                <c:pt idx="4839">
                  <c:v>1.3866262916666701</c:v>
                </c:pt>
                <c:pt idx="4840">
                  <c:v>1.388015</c:v>
                </c:pt>
                <c:pt idx="4841">
                  <c:v>1.3894037083333299</c:v>
                </c:pt>
                <c:pt idx="4842">
                  <c:v>1.3907924166666701</c:v>
                </c:pt>
                <c:pt idx="4843">
                  <c:v>1.392181125</c:v>
                </c:pt>
                <c:pt idx="4844">
                  <c:v>1.39356983333333</c:v>
                </c:pt>
                <c:pt idx="4845">
                  <c:v>1.3949585416666701</c:v>
                </c:pt>
                <c:pt idx="4846">
                  <c:v>1.39634725</c:v>
                </c:pt>
                <c:pt idx="4847">
                  <c:v>1.39773595833333</c:v>
                </c:pt>
                <c:pt idx="4848">
                  <c:v>1.3991246666666699</c:v>
                </c:pt>
                <c:pt idx="4849">
                  <c:v>1.4005133750000001</c:v>
                </c:pt>
                <c:pt idx="4850">
                  <c:v>1.40190208333333</c:v>
                </c:pt>
                <c:pt idx="4851">
                  <c:v>1.4032907916666699</c:v>
                </c:pt>
                <c:pt idx="4852">
                  <c:v>1.4046795000000001</c:v>
                </c:pt>
                <c:pt idx="4853">
                  <c:v>1.40606820833333</c:v>
                </c:pt>
                <c:pt idx="4854">
                  <c:v>1.4074569166666699</c:v>
                </c:pt>
                <c:pt idx="4855">
                  <c:v>1.4088456250000001</c:v>
                </c:pt>
                <c:pt idx="4856">
                  <c:v>1.41023433333333</c:v>
                </c:pt>
                <c:pt idx="4857">
                  <c:v>1.41162304166667</c:v>
                </c:pt>
                <c:pt idx="4858">
                  <c:v>1.4130117499999999</c:v>
                </c:pt>
                <c:pt idx="4859">
                  <c:v>1.4144004583333301</c:v>
                </c:pt>
                <c:pt idx="4860">
                  <c:v>1.41578916666667</c:v>
                </c:pt>
                <c:pt idx="4861">
                  <c:v>1.4171778749999999</c:v>
                </c:pt>
                <c:pt idx="4862">
                  <c:v>1.4185665833333301</c:v>
                </c:pt>
                <c:pt idx="4863">
                  <c:v>1.41995529166667</c:v>
                </c:pt>
                <c:pt idx="4864">
                  <c:v>1.4213439999999999</c:v>
                </c:pt>
                <c:pt idx="4865">
                  <c:v>1.4227327083333301</c:v>
                </c:pt>
                <c:pt idx="4866">
                  <c:v>1.42412141666667</c:v>
                </c:pt>
                <c:pt idx="4867">
                  <c:v>1.425510125</c:v>
                </c:pt>
                <c:pt idx="4868">
                  <c:v>1.4268988333333299</c:v>
                </c:pt>
                <c:pt idx="4869">
                  <c:v>1.42828754166667</c:v>
                </c:pt>
                <c:pt idx="4870">
                  <c:v>1.42967625</c:v>
                </c:pt>
                <c:pt idx="4871">
                  <c:v>1.4310649583333299</c:v>
                </c:pt>
                <c:pt idx="4872">
                  <c:v>1.4324536666666701</c:v>
                </c:pt>
                <c:pt idx="4873">
                  <c:v>1.433842375</c:v>
                </c:pt>
                <c:pt idx="4874">
                  <c:v>1.4352310833333299</c:v>
                </c:pt>
                <c:pt idx="4875">
                  <c:v>1.4366197916666701</c:v>
                </c:pt>
                <c:pt idx="4876">
                  <c:v>1.4380085</c:v>
                </c:pt>
                <c:pt idx="4877">
                  <c:v>1.43939720833333</c:v>
                </c:pt>
                <c:pt idx="4878">
                  <c:v>1.4407859166666701</c:v>
                </c:pt>
                <c:pt idx="4879">
                  <c:v>1.442174625</c:v>
                </c:pt>
                <c:pt idx="4880">
                  <c:v>1.44356333333333</c:v>
                </c:pt>
                <c:pt idx="4881">
                  <c:v>1.4449520416666699</c:v>
                </c:pt>
                <c:pt idx="4882">
                  <c:v>1.4463407500000001</c:v>
                </c:pt>
                <c:pt idx="4883">
                  <c:v>1.44772945833333</c:v>
                </c:pt>
                <c:pt idx="4884">
                  <c:v>1.4491181666666699</c:v>
                </c:pt>
                <c:pt idx="4885">
                  <c:v>1.4505068750000001</c:v>
                </c:pt>
                <c:pt idx="4886">
                  <c:v>1.45189558333333</c:v>
                </c:pt>
                <c:pt idx="4887">
                  <c:v>1.4532842916666699</c:v>
                </c:pt>
                <c:pt idx="4888">
                  <c:v>1.4546730000000001</c:v>
                </c:pt>
                <c:pt idx="4889">
                  <c:v>1.45606170833333</c:v>
                </c:pt>
                <c:pt idx="4890">
                  <c:v>1.45745041666667</c:v>
                </c:pt>
                <c:pt idx="4891">
                  <c:v>1.4588391249999999</c:v>
                </c:pt>
                <c:pt idx="4892">
                  <c:v>1.4602278333333301</c:v>
                </c:pt>
                <c:pt idx="4893">
                  <c:v>1.46161654166667</c:v>
                </c:pt>
                <c:pt idx="4894">
                  <c:v>1.4630052499999999</c:v>
                </c:pt>
                <c:pt idx="4895">
                  <c:v>1.4643939583333301</c:v>
                </c:pt>
                <c:pt idx="4896">
                  <c:v>1.46578266666667</c:v>
                </c:pt>
                <c:pt idx="4897">
                  <c:v>1.4671713749999999</c:v>
                </c:pt>
                <c:pt idx="4898">
                  <c:v>1.4685600833333301</c:v>
                </c:pt>
                <c:pt idx="4899">
                  <c:v>1.46994879166667</c:v>
                </c:pt>
                <c:pt idx="4900">
                  <c:v>1.4713375</c:v>
                </c:pt>
                <c:pt idx="4901">
                  <c:v>1.4727262083333299</c:v>
                </c:pt>
                <c:pt idx="4902">
                  <c:v>1.47411491666667</c:v>
                </c:pt>
                <c:pt idx="4903">
                  <c:v>1.475503625</c:v>
                </c:pt>
                <c:pt idx="4904">
                  <c:v>1.4768923333333299</c:v>
                </c:pt>
                <c:pt idx="4905">
                  <c:v>1.4782810416666701</c:v>
                </c:pt>
                <c:pt idx="4906">
                  <c:v>1.47966975</c:v>
                </c:pt>
                <c:pt idx="4907">
                  <c:v>1.4810584583333299</c:v>
                </c:pt>
                <c:pt idx="4908">
                  <c:v>1.4824471666666701</c:v>
                </c:pt>
                <c:pt idx="4909">
                  <c:v>1.483835875</c:v>
                </c:pt>
                <c:pt idx="4910">
                  <c:v>1.48522458333333</c:v>
                </c:pt>
                <c:pt idx="4911">
                  <c:v>1.4866132916666699</c:v>
                </c:pt>
                <c:pt idx="4912">
                  <c:v>1.488002</c:v>
                </c:pt>
                <c:pt idx="4913">
                  <c:v>1.48939070833333</c:v>
                </c:pt>
                <c:pt idx="4914">
                  <c:v>1.4907794166666699</c:v>
                </c:pt>
                <c:pt idx="4915">
                  <c:v>1.4921681250000001</c:v>
                </c:pt>
                <c:pt idx="4916">
                  <c:v>1.49355683333333</c:v>
                </c:pt>
                <c:pt idx="4917">
                  <c:v>1.4949455416666699</c:v>
                </c:pt>
                <c:pt idx="4918">
                  <c:v>1.4963342500000001</c:v>
                </c:pt>
                <c:pt idx="4919">
                  <c:v>1.49772295833333</c:v>
                </c:pt>
                <c:pt idx="4920">
                  <c:v>1.49911166666667</c:v>
                </c:pt>
                <c:pt idx="4921">
                  <c:v>1.5005003750000001</c:v>
                </c:pt>
                <c:pt idx="4922">
                  <c:v>1.50188908333333</c:v>
                </c:pt>
                <c:pt idx="4923">
                  <c:v>1.50327779166667</c:v>
                </c:pt>
                <c:pt idx="4924">
                  <c:v>1.5046664999999999</c:v>
                </c:pt>
                <c:pt idx="4925">
                  <c:v>1.5060552083333301</c:v>
                </c:pt>
                <c:pt idx="4926">
                  <c:v>1.50744391666667</c:v>
                </c:pt>
                <c:pt idx="4927">
                  <c:v>1.5088326249999999</c:v>
                </c:pt>
                <c:pt idx="4928">
                  <c:v>1.5102213333333301</c:v>
                </c:pt>
                <c:pt idx="4929">
                  <c:v>1.51161004166667</c:v>
                </c:pt>
                <c:pt idx="4930">
                  <c:v>1.5129987499999999</c:v>
                </c:pt>
                <c:pt idx="4931">
                  <c:v>1.5143874583333301</c:v>
                </c:pt>
                <c:pt idx="4932">
                  <c:v>1.51577616666667</c:v>
                </c:pt>
                <c:pt idx="4933">
                  <c:v>1.517164875</c:v>
                </c:pt>
                <c:pt idx="4934">
                  <c:v>1.5185535833333299</c:v>
                </c:pt>
                <c:pt idx="4935">
                  <c:v>1.5199422916666701</c:v>
                </c:pt>
                <c:pt idx="4936">
                  <c:v>1.521331</c:v>
                </c:pt>
                <c:pt idx="4937">
                  <c:v>1.5227197083333299</c:v>
                </c:pt>
                <c:pt idx="4938">
                  <c:v>1.5241084166666701</c:v>
                </c:pt>
                <c:pt idx="4939">
                  <c:v>1.525497125</c:v>
                </c:pt>
                <c:pt idx="4940">
                  <c:v>1.5268858333333299</c:v>
                </c:pt>
                <c:pt idx="4941">
                  <c:v>1.5282745416666701</c:v>
                </c:pt>
                <c:pt idx="4942">
                  <c:v>1.52966325</c:v>
                </c:pt>
                <c:pt idx="4943">
                  <c:v>1.53105195833333</c:v>
                </c:pt>
                <c:pt idx="4944">
                  <c:v>1.5324406666666699</c:v>
                </c:pt>
                <c:pt idx="4945">
                  <c:v>1.5338293750000001</c:v>
                </c:pt>
                <c:pt idx="4946">
                  <c:v>1.53521808333333</c:v>
                </c:pt>
                <c:pt idx="4947">
                  <c:v>1.5366067916666699</c:v>
                </c:pt>
                <c:pt idx="4948">
                  <c:v>1.5379955000000001</c:v>
                </c:pt>
                <c:pt idx="4949">
                  <c:v>1.53938420833333</c:v>
                </c:pt>
                <c:pt idx="4950">
                  <c:v>1.5407729166666699</c:v>
                </c:pt>
                <c:pt idx="4951">
                  <c:v>1.5421616250000001</c:v>
                </c:pt>
                <c:pt idx="4952">
                  <c:v>1.54355033333333</c:v>
                </c:pt>
                <c:pt idx="4953">
                  <c:v>1.54493904166667</c:v>
                </c:pt>
                <c:pt idx="4954">
                  <c:v>1.5463277499999999</c:v>
                </c:pt>
                <c:pt idx="4955">
                  <c:v>1.54771645833333</c:v>
                </c:pt>
                <c:pt idx="4956">
                  <c:v>1.54910516666667</c:v>
                </c:pt>
                <c:pt idx="4957">
                  <c:v>1.5504938749999999</c:v>
                </c:pt>
                <c:pt idx="4958">
                  <c:v>1.5518825833333301</c:v>
                </c:pt>
                <c:pt idx="4959">
                  <c:v>1.55327129166667</c:v>
                </c:pt>
                <c:pt idx="4960">
                  <c:v>1.5546599999999999</c:v>
                </c:pt>
                <c:pt idx="4961">
                  <c:v>1.5560487083333301</c:v>
                </c:pt>
                <c:pt idx="4962">
                  <c:v>1.55743741666667</c:v>
                </c:pt>
                <c:pt idx="4963">
                  <c:v>1.558826125</c:v>
                </c:pt>
                <c:pt idx="4964">
                  <c:v>1.5602148333333301</c:v>
                </c:pt>
                <c:pt idx="4965">
                  <c:v>1.56160354166667</c:v>
                </c:pt>
                <c:pt idx="4966">
                  <c:v>1.56299225</c:v>
                </c:pt>
                <c:pt idx="4967">
                  <c:v>1.5643809583333299</c:v>
                </c:pt>
                <c:pt idx="4968">
                  <c:v>1.5657696666666701</c:v>
                </c:pt>
                <c:pt idx="4969">
                  <c:v>1.567158375</c:v>
                </c:pt>
                <c:pt idx="4970">
                  <c:v>1.5685470833333299</c:v>
                </c:pt>
                <c:pt idx="4971">
                  <c:v>1.5699357916666701</c:v>
                </c:pt>
                <c:pt idx="4972">
                  <c:v>1.5713245</c:v>
                </c:pt>
                <c:pt idx="4973">
                  <c:v>1.5727132083333299</c:v>
                </c:pt>
                <c:pt idx="4974">
                  <c:v>1.5741019166666701</c:v>
                </c:pt>
                <c:pt idx="4975">
                  <c:v>1.575490625</c:v>
                </c:pt>
                <c:pt idx="4976">
                  <c:v>1.57687933333333</c:v>
                </c:pt>
                <c:pt idx="4977">
                  <c:v>1.5782680416666699</c:v>
                </c:pt>
                <c:pt idx="4978">
                  <c:v>1.5796567500000001</c:v>
                </c:pt>
                <c:pt idx="4979">
                  <c:v>1.58104545833333</c:v>
                </c:pt>
                <c:pt idx="4980">
                  <c:v>1.5824341666666699</c:v>
                </c:pt>
                <c:pt idx="4981">
                  <c:v>1.5838228750000001</c:v>
                </c:pt>
                <c:pt idx="4982">
                  <c:v>1.58521158333333</c:v>
                </c:pt>
                <c:pt idx="4983">
                  <c:v>1.5866002916666699</c:v>
                </c:pt>
                <c:pt idx="4984">
                  <c:v>1.5879890000000001</c:v>
                </c:pt>
                <c:pt idx="4985">
                  <c:v>1.58937770833333</c:v>
                </c:pt>
                <c:pt idx="4986">
                  <c:v>1.59076641666667</c:v>
                </c:pt>
                <c:pt idx="4987">
                  <c:v>1.5921551249999999</c:v>
                </c:pt>
                <c:pt idx="4988">
                  <c:v>1.5935438333333301</c:v>
                </c:pt>
                <c:pt idx="4989">
                  <c:v>1.59493254166667</c:v>
                </c:pt>
                <c:pt idx="4990">
                  <c:v>1.5963212499999999</c:v>
                </c:pt>
                <c:pt idx="4991">
                  <c:v>1.5977099583333301</c:v>
                </c:pt>
                <c:pt idx="4992">
                  <c:v>1.59909866666667</c:v>
                </c:pt>
                <c:pt idx="4993">
                  <c:v>1.6004873749999999</c:v>
                </c:pt>
                <c:pt idx="4994">
                  <c:v>1.6018760833333301</c:v>
                </c:pt>
                <c:pt idx="4995">
                  <c:v>1.60326479166667</c:v>
                </c:pt>
                <c:pt idx="4996">
                  <c:v>1.6046535</c:v>
                </c:pt>
                <c:pt idx="4997">
                  <c:v>1.6060422083333299</c:v>
                </c:pt>
                <c:pt idx="4998">
                  <c:v>1.60743091666667</c:v>
                </c:pt>
                <c:pt idx="4999">
                  <c:v>1.608819625</c:v>
                </c:pt>
                <c:pt idx="5000">
                  <c:v>1.6102083333333299</c:v>
                </c:pt>
                <c:pt idx="5001">
                  <c:v>1.6115970416666701</c:v>
                </c:pt>
                <c:pt idx="5002">
                  <c:v>1.61298575</c:v>
                </c:pt>
                <c:pt idx="5003">
                  <c:v>1.6143744583333299</c:v>
                </c:pt>
                <c:pt idx="5004">
                  <c:v>1.6157631666666701</c:v>
                </c:pt>
                <c:pt idx="5005">
                  <c:v>1.617151875</c:v>
                </c:pt>
                <c:pt idx="5006">
                  <c:v>1.61854058333333</c:v>
                </c:pt>
                <c:pt idx="5007">
                  <c:v>1.6199292916666701</c:v>
                </c:pt>
                <c:pt idx="5008">
                  <c:v>1.621318</c:v>
                </c:pt>
                <c:pt idx="5009">
                  <c:v>1.62270670833333</c:v>
                </c:pt>
                <c:pt idx="5010">
                  <c:v>1.6240954166666699</c:v>
                </c:pt>
                <c:pt idx="5011">
                  <c:v>1.6254841250000001</c:v>
                </c:pt>
                <c:pt idx="5012">
                  <c:v>1.62687283333333</c:v>
                </c:pt>
                <c:pt idx="5013">
                  <c:v>1.6282615416666699</c:v>
                </c:pt>
                <c:pt idx="5014">
                  <c:v>1.6296502500000001</c:v>
                </c:pt>
                <c:pt idx="5015">
                  <c:v>1.63103895833333</c:v>
                </c:pt>
                <c:pt idx="5016">
                  <c:v>1.6324276666666699</c:v>
                </c:pt>
                <c:pt idx="5017">
                  <c:v>1.6338163750000001</c:v>
                </c:pt>
                <c:pt idx="5018">
                  <c:v>1.63520508333333</c:v>
                </c:pt>
                <c:pt idx="5019">
                  <c:v>1.63659379166667</c:v>
                </c:pt>
                <c:pt idx="5020">
                  <c:v>1.6379824999999999</c:v>
                </c:pt>
                <c:pt idx="5021">
                  <c:v>1.6393712083333301</c:v>
                </c:pt>
                <c:pt idx="5022">
                  <c:v>1.64075991666667</c:v>
                </c:pt>
                <c:pt idx="5023">
                  <c:v>1.6421486249999999</c:v>
                </c:pt>
                <c:pt idx="5024">
                  <c:v>1.6435373333333301</c:v>
                </c:pt>
                <c:pt idx="5025">
                  <c:v>1.64492604166667</c:v>
                </c:pt>
                <c:pt idx="5026">
                  <c:v>1.6463147499999999</c:v>
                </c:pt>
                <c:pt idx="5027">
                  <c:v>1.6477034583333301</c:v>
                </c:pt>
                <c:pt idx="5028">
                  <c:v>1.64909216666667</c:v>
                </c:pt>
                <c:pt idx="5029">
                  <c:v>1.650480875</c:v>
                </c:pt>
                <c:pt idx="5030">
                  <c:v>1.6518695833333299</c:v>
                </c:pt>
                <c:pt idx="5031">
                  <c:v>1.65325829166667</c:v>
                </c:pt>
                <c:pt idx="5032">
                  <c:v>1.654647</c:v>
                </c:pt>
                <c:pt idx="5033">
                  <c:v>1.6560357083333299</c:v>
                </c:pt>
                <c:pt idx="5034">
                  <c:v>1.6574244166666701</c:v>
                </c:pt>
                <c:pt idx="5035">
                  <c:v>1.658813125</c:v>
                </c:pt>
                <c:pt idx="5036">
                  <c:v>1.6602018333333299</c:v>
                </c:pt>
                <c:pt idx="5037">
                  <c:v>1.6615905416666701</c:v>
                </c:pt>
                <c:pt idx="5038">
                  <c:v>1.66297925</c:v>
                </c:pt>
                <c:pt idx="5039">
                  <c:v>1.66436795833333</c:v>
                </c:pt>
                <c:pt idx="5040">
                  <c:v>1.6657566666666701</c:v>
                </c:pt>
                <c:pt idx="5041">
                  <c:v>1.667145375</c:v>
                </c:pt>
                <c:pt idx="5042">
                  <c:v>1.66853408333333</c:v>
                </c:pt>
                <c:pt idx="5043">
                  <c:v>1.6699227916666699</c:v>
                </c:pt>
                <c:pt idx="5044">
                  <c:v>1.6713115000000001</c:v>
                </c:pt>
                <c:pt idx="5045">
                  <c:v>1.67270020833333</c:v>
                </c:pt>
                <c:pt idx="5046">
                  <c:v>1.6740889166666699</c:v>
                </c:pt>
                <c:pt idx="5047">
                  <c:v>1.6754776250000001</c:v>
                </c:pt>
                <c:pt idx="5048">
                  <c:v>1.67686633333333</c:v>
                </c:pt>
                <c:pt idx="5049">
                  <c:v>1.6782550416666699</c:v>
                </c:pt>
                <c:pt idx="5050">
                  <c:v>1.6796437500000001</c:v>
                </c:pt>
                <c:pt idx="5051">
                  <c:v>1.68103245833333</c:v>
                </c:pt>
                <c:pt idx="5052">
                  <c:v>1.68242116666667</c:v>
                </c:pt>
                <c:pt idx="5053">
                  <c:v>1.6838098749999999</c:v>
                </c:pt>
                <c:pt idx="5054">
                  <c:v>1.6851985833333301</c:v>
                </c:pt>
                <c:pt idx="5055">
                  <c:v>1.68658729166667</c:v>
                </c:pt>
                <c:pt idx="5056">
                  <c:v>1.6879759999999999</c:v>
                </c:pt>
                <c:pt idx="5057">
                  <c:v>1.6893647083333301</c:v>
                </c:pt>
                <c:pt idx="5058">
                  <c:v>1.69075341666667</c:v>
                </c:pt>
                <c:pt idx="5059">
                  <c:v>1.6921421249999999</c:v>
                </c:pt>
                <c:pt idx="5060">
                  <c:v>1.6935308333333301</c:v>
                </c:pt>
                <c:pt idx="5061">
                  <c:v>1.69491954166667</c:v>
                </c:pt>
                <c:pt idx="5062">
                  <c:v>1.69630825</c:v>
                </c:pt>
                <c:pt idx="5063">
                  <c:v>1.6976969583333299</c:v>
                </c:pt>
                <c:pt idx="5064">
                  <c:v>1.69908566666667</c:v>
                </c:pt>
                <c:pt idx="5065">
                  <c:v>1.700474375</c:v>
                </c:pt>
                <c:pt idx="5066">
                  <c:v>1.7018630833333299</c:v>
                </c:pt>
                <c:pt idx="5067">
                  <c:v>1.7032517916666701</c:v>
                </c:pt>
                <c:pt idx="5068">
                  <c:v>1.7046405</c:v>
                </c:pt>
                <c:pt idx="5069">
                  <c:v>1.7060292083333299</c:v>
                </c:pt>
                <c:pt idx="5070">
                  <c:v>1.7074179166666701</c:v>
                </c:pt>
                <c:pt idx="5071">
                  <c:v>1.708806625</c:v>
                </c:pt>
                <c:pt idx="5072">
                  <c:v>1.71019533333333</c:v>
                </c:pt>
                <c:pt idx="5073">
                  <c:v>1.7115840416666701</c:v>
                </c:pt>
                <c:pt idx="5074">
                  <c:v>1.71297275</c:v>
                </c:pt>
                <c:pt idx="5075">
                  <c:v>1.71436145833333</c:v>
                </c:pt>
                <c:pt idx="5076">
                  <c:v>1.7157501666666699</c:v>
                </c:pt>
                <c:pt idx="5077">
                  <c:v>1.7171388750000001</c:v>
                </c:pt>
                <c:pt idx="5078">
                  <c:v>1.71852758333333</c:v>
                </c:pt>
                <c:pt idx="5079">
                  <c:v>1.7199162916666699</c:v>
                </c:pt>
                <c:pt idx="5080">
                  <c:v>1.7213050000000001</c:v>
                </c:pt>
                <c:pt idx="5081">
                  <c:v>1.72269370833333</c:v>
                </c:pt>
                <c:pt idx="5082">
                  <c:v>1.7240824166666699</c:v>
                </c:pt>
                <c:pt idx="5083">
                  <c:v>1.7254711250000001</c:v>
                </c:pt>
                <c:pt idx="5084">
                  <c:v>1.72685983333333</c:v>
                </c:pt>
                <c:pt idx="5085">
                  <c:v>1.72824854166667</c:v>
                </c:pt>
                <c:pt idx="5086">
                  <c:v>1.7296372499999999</c:v>
                </c:pt>
                <c:pt idx="5087">
                  <c:v>1.7310259583333301</c:v>
                </c:pt>
                <c:pt idx="5088">
                  <c:v>1.73241466666667</c:v>
                </c:pt>
                <c:pt idx="5089">
                  <c:v>1.7338033749999999</c:v>
                </c:pt>
                <c:pt idx="5090">
                  <c:v>1.7351920833333301</c:v>
                </c:pt>
                <c:pt idx="5091">
                  <c:v>1.73658079166667</c:v>
                </c:pt>
                <c:pt idx="5092">
                  <c:v>1.7379694999999999</c:v>
                </c:pt>
                <c:pt idx="5093">
                  <c:v>1.7393582083333301</c:v>
                </c:pt>
                <c:pt idx="5094">
                  <c:v>1.74074691666667</c:v>
                </c:pt>
                <c:pt idx="5095">
                  <c:v>1.742135625</c:v>
                </c:pt>
                <c:pt idx="5096">
                  <c:v>1.7435243333333299</c:v>
                </c:pt>
                <c:pt idx="5097">
                  <c:v>1.7449130416666701</c:v>
                </c:pt>
                <c:pt idx="5098">
                  <c:v>1.74630175</c:v>
                </c:pt>
                <c:pt idx="5099">
                  <c:v>1.7476904583333299</c:v>
                </c:pt>
                <c:pt idx="5100">
                  <c:v>1.7490791666666701</c:v>
                </c:pt>
                <c:pt idx="5101">
                  <c:v>1.750467875</c:v>
                </c:pt>
                <c:pt idx="5102">
                  <c:v>1.7518565833333299</c:v>
                </c:pt>
                <c:pt idx="5103">
                  <c:v>1.7532452916666701</c:v>
                </c:pt>
                <c:pt idx="5104">
                  <c:v>1.754634</c:v>
                </c:pt>
                <c:pt idx="5105">
                  <c:v>1.75602270833333</c:v>
                </c:pt>
                <c:pt idx="5106">
                  <c:v>1.7574114166666699</c:v>
                </c:pt>
                <c:pt idx="5107">
                  <c:v>1.758800125</c:v>
                </c:pt>
                <c:pt idx="5108">
                  <c:v>1.76018883333333</c:v>
                </c:pt>
                <c:pt idx="5109">
                  <c:v>1.7615775416666699</c:v>
                </c:pt>
                <c:pt idx="5110">
                  <c:v>1.7629662500000001</c:v>
                </c:pt>
                <c:pt idx="5111">
                  <c:v>1.76435495833333</c:v>
                </c:pt>
                <c:pt idx="5112">
                  <c:v>1.7657436666666699</c:v>
                </c:pt>
                <c:pt idx="5113">
                  <c:v>1.7671323750000001</c:v>
                </c:pt>
                <c:pt idx="5114">
                  <c:v>1.76852108333333</c:v>
                </c:pt>
                <c:pt idx="5115">
                  <c:v>1.76990979166667</c:v>
                </c:pt>
                <c:pt idx="5116">
                  <c:v>1.7712985000000001</c:v>
                </c:pt>
                <c:pt idx="5117">
                  <c:v>1.77268720833333</c:v>
                </c:pt>
                <c:pt idx="5118">
                  <c:v>1.77407591666667</c:v>
                </c:pt>
                <c:pt idx="5119">
                  <c:v>1.7754646249999999</c:v>
                </c:pt>
                <c:pt idx="5120">
                  <c:v>1.7768533333333301</c:v>
                </c:pt>
                <c:pt idx="5121">
                  <c:v>1.77824204166667</c:v>
                </c:pt>
                <c:pt idx="5122">
                  <c:v>1.7796307499999999</c:v>
                </c:pt>
                <c:pt idx="5123">
                  <c:v>1.7810194583333301</c:v>
                </c:pt>
                <c:pt idx="5124">
                  <c:v>1.78240816666667</c:v>
                </c:pt>
                <c:pt idx="5125">
                  <c:v>1.7837968749999999</c:v>
                </c:pt>
                <c:pt idx="5126">
                  <c:v>1.7851855833333301</c:v>
                </c:pt>
                <c:pt idx="5127">
                  <c:v>1.78657429166667</c:v>
                </c:pt>
                <c:pt idx="5128">
                  <c:v>1.787963</c:v>
                </c:pt>
                <c:pt idx="5129">
                  <c:v>1.7893517083333299</c:v>
                </c:pt>
                <c:pt idx="5130">
                  <c:v>1.7907404166666701</c:v>
                </c:pt>
                <c:pt idx="5131">
                  <c:v>1.792129125</c:v>
                </c:pt>
                <c:pt idx="5132">
                  <c:v>1.7935178333333299</c:v>
                </c:pt>
                <c:pt idx="5133">
                  <c:v>1.7949065416666701</c:v>
                </c:pt>
                <c:pt idx="5134">
                  <c:v>1.79629525</c:v>
                </c:pt>
                <c:pt idx="5135">
                  <c:v>1.7976839583333299</c:v>
                </c:pt>
                <c:pt idx="5136">
                  <c:v>1.7990726666666701</c:v>
                </c:pt>
                <c:pt idx="5137">
                  <c:v>1.800461375</c:v>
                </c:pt>
                <c:pt idx="5138">
                  <c:v>1.80185008333333</c:v>
                </c:pt>
                <c:pt idx="5139">
                  <c:v>1.8032387916666699</c:v>
                </c:pt>
                <c:pt idx="5140">
                  <c:v>1.8046275000000001</c:v>
                </c:pt>
                <c:pt idx="5141">
                  <c:v>1.80601620833333</c:v>
                </c:pt>
                <c:pt idx="5142">
                  <c:v>1.8074049166666699</c:v>
                </c:pt>
                <c:pt idx="5143">
                  <c:v>1.8087936250000001</c:v>
                </c:pt>
                <c:pt idx="5144">
                  <c:v>1.81018233333333</c:v>
                </c:pt>
                <c:pt idx="5145">
                  <c:v>1.8115710416666699</c:v>
                </c:pt>
                <c:pt idx="5146">
                  <c:v>1.8129597500000001</c:v>
                </c:pt>
                <c:pt idx="5147">
                  <c:v>1.81434845833333</c:v>
                </c:pt>
                <c:pt idx="5148">
                  <c:v>1.81573716666667</c:v>
                </c:pt>
                <c:pt idx="5149">
                  <c:v>1.8171258749999999</c:v>
                </c:pt>
                <c:pt idx="5150">
                  <c:v>1.81851458333333</c:v>
                </c:pt>
                <c:pt idx="5151">
                  <c:v>1.81990329166667</c:v>
                </c:pt>
                <c:pt idx="5152">
                  <c:v>1.8212919999999999</c:v>
                </c:pt>
                <c:pt idx="5153">
                  <c:v>1.8226807083333301</c:v>
                </c:pt>
                <c:pt idx="5154">
                  <c:v>1.82406941666667</c:v>
                </c:pt>
                <c:pt idx="5155">
                  <c:v>1.8254581249999999</c:v>
                </c:pt>
                <c:pt idx="5156">
                  <c:v>1.8268468333333301</c:v>
                </c:pt>
                <c:pt idx="5157">
                  <c:v>1.82823554166667</c:v>
                </c:pt>
                <c:pt idx="5158">
                  <c:v>1.82962425</c:v>
                </c:pt>
                <c:pt idx="5159">
                  <c:v>1.8310129583333301</c:v>
                </c:pt>
                <c:pt idx="5160">
                  <c:v>1.83240166666667</c:v>
                </c:pt>
                <c:pt idx="5161">
                  <c:v>1.833790375</c:v>
                </c:pt>
                <c:pt idx="5162">
                  <c:v>1.8351790833333299</c:v>
                </c:pt>
                <c:pt idx="5163">
                  <c:v>1.8365677916666701</c:v>
                </c:pt>
                <c:pt idx="5164">
                  <c:v>1.8379565</c:v>
                </c:pt>
                <c:pt idx="5165">
                  <c:v>1.8393452083333299</c:v>
                </c:pt>
                <c:pt idx="5166">
                  <c:v>1.8407339166666701</c:v>
                </c:pt>
                <c:pt idx="5167">
                  <c:v>1.842122625</c:v>
                </c:pt>
                <c:pt idx="5168">
                  <c:v>1.8435113333333299</c:v>
                </c:pt>
                <c:pt idx="5169">
                  <c:v>1.8449000416666701</c:v>
                </c:pt>
                <c:pt idx="5170">
                  <c:v>1.84628875</c:v>
                </c:pt>
                <c:pt idx="5171">
                  <c:v>1.84767745833333</c:v>
                </c:pt>
                <c:pt idx="5172">
                  <c:v>1.8490661666666699</c:v>
                </c:pt>
                <c:pt idx="5173">
                  <c:v>1.8504548750000001</c:v>
                </c:pt>
                <c:pt idx="5174">
                  <c:v>1.85184358333333</c:v>
                </c:pt>
                <c:pt idx="5175">
                  <c:v>1.8532322916666699</c:v>
                </c:pt>
                <c:pt idx="5176">
                  <c:v>1.8546210000000001</c:v>
                </c:pt>
                <c:pt idx="5177">
                  <c:v>1.85600970833333</c:v>
                </c:pt>
                <c:pt idx="5178">
                  <c:v>1.8573984166666699</c:v>
                </c:pt>
                <c:pt idx="5179">
                  <c:v>1.8587871250000001</c:v>
                </c:pt>
                <c:pt idx="5180">
                  <c:v>1.86017583333333</c:v>
                </c:pt>
                <c:pt idx="5181">
                  <c:v>1.86156454166667</c:v>
                </c:pt>
                <c:pt idx="5182">
                  <c:v>1.8629532499999999</c:v>
                </c:pt>
                <c:pt idx="5183">
                  <c:v>1.8643419583333301</c:v>
                </c:pt>
                <c:pt idx="5184">
                  <c:v>1.86573066666667</c:v>
                </c:pt>
                <c:pt idx="5185">
                  <c:v>1.8671193749999999</c:v>
                </c:pt>
                <c:pt idx="5186">
                  <c:v>1.8685080833333301</c:v>
                </c:pt>
                <c:pt idx="5187">
                  <c:v>1.86989679166667</c:v>
                </c:pt>
                <c:pt idx="5188">
                  <c:v>1.8712854999999999</c:v>
                </c:pt>
                <c:pt idx="5189">
                  <c:v>1.8726742083333301</c:v>
                </c:pt>
                <c:pt idx="5190">
                  <c:v>1.87406291666667</c:v>
                </c:pt>
                <c:pt idx="5191">
                  <c:v>1.875451625</c:v>
                </c:pt>
                <c:pt idx="5192">
                  <c:v>1.8768403333333299</c:v>
                </c:pt>
                <c:pt idx="5193">
                  <c:v>1.87822904166667</c:v>
                </c:pt>
                <c:pt idx="5194">
                  <c:v>1.87961775</c:v>
                </c:pt>
                <c:pt idx="5195">
                  <c:v>1.8810064583333299</c:v>
                </c:pt>
                <c:pt idx="5196">
                  <c:v>1.8823951666666701</c:v>
                </c:pt>
                <c:pt idx="5197">
                  <c:v>1.883783875</c:v>
                </c:pt>
                <c:pt idx="5198">
                  <c:v>1.8851725833333299</c:v>
                </c:pt>
                <c:pt idx="5199">
                  <c:v>1.8865612916666701</c:v>
                </c:pt>
                <c:pt idx="5200">
                  <c:v>1.88795</c:v>
                </c:pt>
                <c:pt idx="5201">
                  <c:v>1.88933870833333</c:v>
                </c:pt>
                <c:pt idx="5202">
                  <c:v>1.8907274166666701</c:v>
                </c:pt>
                <c:pt idx="5203">
                  <c:v>1.892116125</c:v>
                </c:pt>
                <c:pt idx="5204">
                  <c:v>1.89350483333333</c:v>
                </c:pt>
                <c:pt idx="5205">
                  <c:v>1.8948935416666699</c:v>
                </c:pt>
                <c:pt idx="5206">
                  <c:v>1.8962822500000001</c:v>
                </c:pt>
                <c:pt idx="5207">
                  <c:v>1.89767095833333</c:v>
                </c:pt>
                <c:pt idx="5208">
                  <c:v>1.8990596666666699</c:v>
                </c:pt>
                <c:pt idx="5209">
                  <c:v>1.9004483750000001</c:v>
                </c:pt>
                <c:pt idx="5210">
                  <c:v>1.90183708333333</c:v>
                </c:pt>
                <c:pt idx="5211">
                  <c:v>1.9032257916666699</c:v>
                </c:pt>
                <c:pt idx="5212">
                  <c:v>1.9046145000000001</c:v>
                </c:pt>
                <c:pt idx="5213">
                  <c:v>1.90600320833333</c:v>
                </c:pt>
                <c:pt idx="5214">
                  <c:v>1.90739191666667</c:v>
                </c:pt>
                <c:pt idx="5215">
                  <c:v>1.9087806249999999</c:v>
                </c:pt>
                <c:pt idx="5216">
                  <c:v>1.9101693333333301</c:v>
                </c:pt>
                <c:pt idx="5217">
                  <c:v>1.91155804166667</c:v>
                </c:pt>
                <c:pt idx="5218">
                  <c:v>1.9129467499999999</c:v>
                </c:pt>
                <c:pt idx="5219">
                  <c:v>1.9143354583333301</c:v>
                </c:pt>
                <c:pt idx="5220">
                  <c:v>1.91572416666667</c:v>
                </c:pt>
                <c:pt idx="5221">
                  <c:v>1.9171128749999999</c:v>
                </c:pt>
                <c:pt idx="5222">
                  <c:v>1.9185015833333301</c:v>
                </c:pt>
                <c:pt idx="5223">
                  <c:v>1.91989029166667</c:v>
                </c:pt>
                <c:pt idx="5224">
                  <c:v>1.921279</c:v>
                </c:pt>
                <c:pt idx="5225">
                  <c:v>1.9226677083333299</c:v>
                </c:pt>
                <c:pt idx="5226">
                  <c:v>1.92405641666667</c:v>
                </c:pt>
                <c:pt idx="5227">
                  <c:v>1.925445125</c:v>
                </c:pt>
                <c:pt idx="5228">
                  <c:v>1.9268338333333299</c:v>
                </c:pt>
                <c:pt idx="5229">
                  <c:v>1.9282225416666701</c:v>
                </c:pt>
                <c:pt idx="5230">
                  <c:v>1.92961125</c:v>
                </c:pt>
                <c:pt idx="5231">
                  <c:v>1.9309999583333299</c:v>
                </c:pt>
                <c:pt idx="5232">
                  <c:v>1.9323886666666701</c:v>
                </c:pt>
                <c:pt idx="5233">
                  <c:v>1.933777375</c:v>
                </c:pt>
                <c:pt idx="5234">
                  <c:v>1.93516608333333</c:v>
                </c:pt>
                <c:pt idx="5235">
                  <c:v>1.9365547916666701</c:v>
                </c:pt>
                <c:pt idx="5236">
                  <c:v>1.9379435</c:v>
                </c:pt>
                <c:pt idx="5237">
                  <c:v>1.93933220833333</c:v>
                </c:pt>
                <c:pt idx="5238">
                  <c:v>1.9407209166666699</c:v>
                </c:pt>
                <c:pt idx="5239">
                  <c:v>1.9421096250000001</c:v>
                </c:pt>
                <c:pt idx="5240">
                  <c:v>1.94349833333333</c:v>
                </c:pt>
                <c:pt idx="5241">
                  <c:v>1.9448870416666699</c:v>
                </c:pt>
                <c:pt idx="5242">
                  <c:v>1.9462757500000001</c:v>
                </c:pt>
                <c:pt idx="5243">
                  <c:v>1.94766445833333</c:v>
                </c:pt>
                <c:pt idx="5244">
                  <c:v>1.9490531666666699</c:v>
                </c:pt>
                <c:pt idx="5245">
                  <c:v>1.9504418750000001</c:v>
                </c:pt>
                <c:pt idx="5246">
                  <c:v>1.95183058333333</c:v>
                </c:pt>
                <c:pt idx="5247">
                  <c:v>1.95321929166667</c:v>
                </c:pt>
                <c:pt idx="5248">
                  <c:v>1.9546079999999999</c:v>
                </c:pt>
                <c:pt idx="5249">
                  <c:v>1.9559967083333301</c:v>
                </c:pt>
                <c:pt idx="5250">
                  <c:v>1.95738541666667</c:v>
                </c:pt>
                <c:pt idx="5251">
                  <c:v>1.9587741249999999</c:v>
                </c:pt>
                <c:pt idx="5252">
                  <c:v>1.9601628333333301</c:v>
                </c:pt>
                <c:pt idx="5253">
                  <c:v>1.96155154166667</c:v>
                </c:pt>
                <c:pt idx="5254">
                  <c:v>1.9629402499999999</c:v>
                </c:pt>
                <c:pt idx="5255">
                  <c:v>1.9643289583333301</c:v>
                </c:pt>
                <c:pt idx="5256">
                  <c:v>1.96571766666667</c:v>
                </c:pt>
                <c:pt idx="5257">
                  <c:v>1.967106375</c:v>
                </c:pt>
                <c:pt idx="5258">
                  <c:v>1.9684950833333299</c:v>
                </c:pt>
                <c:pt idx="5259">
                  <c:v>1.96988379166667</c:v>
                </c:pt>
                <c:pt idx="5260">
                  <c:v>1.9712725</c:v>
                </c:pt>
                <c:pt idx="5261">
                  <c:v>1.9726612083333299</c:v>
                </c:pt>
                <c:pt idx="5262">
                  <c:v>1.9740499166666701</c:v>
                </c:pt>
                <c:pt idx="5263">
                  <c:v>1.975438625</c:v>
                </c:pt>
                <c:pt idx="5264">
                  <c:v>1.9768273333333299</c:v>
                </c:pt>
                <c:pt idx="5265">
                  <c:v>1.9782160416666701</c:v>
                </c:pt>
                <c:pt idx="5266">
                  <c:v>1.97960475</c:v>
                </c:pt>
                <c:pt idx="5267">
                  <c:v>1.98099345833333</c:v>
                </c:pt>
                <c:pt idx="5268">
                  <c:v>1.9823821666666701</c:v>
                </c:pt>
                <c:pt idx="5269">
                  <c:v>1.983770875</c:v>
                </c:pt>
                <c:pt idx="5270">
                  <c:v>1.98515958333333</c:v>
                </c:pt>
                <c:pt idx="5271">
                  <c:v>1.9865482916666699</c:v>
                </c:pt>
                <c:pt idx="5272">
                  <c:v>1.9879370000000001</c:v>
                </c:pt>
                <c:pt idx="5273">
                  <c:v>1.98932570833333</c:v>
                </c:pt>
                <c:pt idx="5274">
                  <c:v>1.9907144166666699</c:v>
                </c:pt>
                <c:pt idx="5275">
                  <c:v>1.9921031250000001</c:v>
                </c:pt>
                <c:pt idx="5276">
                  <c:v>1.99349183333333</c:v>
                </c:pt>
                <c:pt idx="5277">
                  <c:v>1.9948805416666699</c:v>
                </c:pt>
                <c:pt idx="5278">
                  <c:v>1.9962692500000001</c:v>
                </c:pt>
                <c:pt idx="5279">
                  <c:v>1.99765795833333</c:v>
                </c:pt>
                <c:pt idx="5280">
                  <c:v>1.99904666666667</c:v>
                </c:pt>
                <c:pt idx="5281">
                  <c:v>2.0004353749999999</c:v>
                </c:pt>
                <c:pt idx="5282">
                  <c:v>2.0018240833333301</c:v>
                </c:pt>
                <c:pt idx="5283">
                  <c:v>2.00321279166667</c:v>
                </c:pt>
                <c:pt idx="5284">
                  <c:v>2.0046015000000001</c:v>
                </c:pt>
                <c:pt idx="5285">
                  <c:v>2.0059902083333299</c:v>
                </c:pt>
                <c:pt idx="5286">
                  <c:v>2.0073789166666698</c:v>
                </c:pt>
                <c:pt idx="5287">
                  <c:v>2.0087676249999999</c:v>
                </c:pt>
                <c:pt idx="5288">
                  <c:v>2.0101563333333301</c:v>
                </c:pt>
                <c:pt idx="5289">
                  <c:v>2.01154504166667</c:v>
                </c:pt>
                <c:pt idx="5290">
                  <c:v>2.0129337500000002</c:v>
                </c:pt>
                <c:pt idx="5291">
                  <c:v>2.0143224583333299</c:v>
                </c:pt>
                <c:pt idx="5292">
                  <c:v>2.0157111666666698</c:v>
                </c:pt>
                <c:pt idx="5293">
                  <c:v>2.017099875</c:v>
                </c:pt>
                <c:pt idx="5294">
                  <c:v>2.0184885833333301</c:v>
                </c:pt>
                <c:pt idx="5295">
                  <c:v>2.0198772916666701</c:v>
                </c:pt>
                <c:pt idx="5296">
                  <c:v>2.0212659999999998</c:v>
                </c:pt>
                <c:pt idx="5297">
                  <c:v>2.0226547083333299</c:v>
                </c:pt>
                <c:pt idx="5298">
                  <c:v>2.0240434166666699</c:v>
                </c:pt>
                <c:pt idx="5299">
                  <c:v>2.025432125</c:v>
                </c:pt>
                <c:pt idx="5300">
                  <c:v>2.0268208333333302</c:v>
                </c:pt>
                <c:pt idx="5301">
                  <c:v>2.0282095416666701</c:v>
                </c:pt>
                <c:pt idx="5302">
                  <c:v>2.0295982499999998</c:v>
                </c:pt>
                <c:pt idx="5303">
                  <c:v>2.03098695833333</c:v>
                </c:pt>
                <c:pt idx="5304">
                  <c:v>2.0323756666666699</c:v>
                </c:pt>
                <c:pt idx="5305">
                  <c:v>2.0337643750000001</c:v>
                </c:pt>
                <c:pt idx="5306">
                  <c:v>2.0351530833333298</c:v>
                </c:pt>
                <c:pt idx="5307">
                  <c:v>2.0365417916666702</c:v>
                </c:pt>
                <c:pt idx="5308">
                  <c:v>2.0379304999999999</c:v>
                </c:pt>
                <c:pt idx="5309">
                  <c:v>2.03931920833333</c:v>
                </c:pt>
                <c:pt idx="5310">
                  <c:v>2.04070791666667</c:v>
                </c:pt>
                <c:pt idx="5311">
                  <c:v>2.0420966250000001</c:v>
                </c:pt>
                <c:pt idx="5312">
                  <c:v>2.0434853333333298</c:v>
                </c:pt>
                <c:pt idx="5313">
                  <c:v>2.0448740416666702</c:v>
                </c:pt>
                <c:pt idx="5314">
                  <c:v>2.0462627499999999</c:v>
                </c:pt>
                <c:pt idx="5315">
                  <c:v>2.0476514583333301</c:v>
                </c:pt>
                <c:pt idx="5316">
                  <c:v>2.04904016666667</c:v>
                </c:pt>
                <c:pt idx="5317">
                  <c:v>2.0504288750000002</c:v>
                </c:pt>
                <c:pt idx="5318">
                  <c:v>2.0518175833333299</c:v>
                </c:pt>
                <c:pt idx="5319">
                  <c:v>2.0532062916666698</c:v>
                </c:pt>
                <c:pt idx="5320">
                  <c:v>2.0545949999999999</c:v>
                </c:pt>
                <c:pt idx="5321">
                  <c:v>2.0559837083333301</c:v>
                </c:pt>
                <c:pt idx="5322">
                  <c:v>2.05737241666667</c:v>
                </c:pt>
                <c:pt idx="5323">
                  <c:v>2.0587611250000002</c:v>
                </c:pt>
                <c:pt idx="5324">
                  <c:v>2.0601498333333299</c:v>
                </c:pt>
                <c:pt idx="5325">
                  <c:v>2.0615385416666698</c:v>
                </c:pt>
                <c:pt idx="5326">
                  <c:v>2.06292725</c:v>
                </c:pt>
                <c:pt idx="5327">
                  <c:v>2.0643159583333301</c:v>
                </c:pt>
                <c:pt idx="5328">
                  <c:v>2.0657046666666701</c:v>
                </c:pt>
                <c:pt idx="5329">
                  <c:v>2.0670933749999998</c:v>
                </c:pt>
                <c:pt idx="5330">
                  <c:v>2.0684820833333299</c:v>
                </c:pt>
                <c:pt idx="5331">
                  <c:v>2.0698707916666699</c:v>
                </c:pt>
                <c:pt idx="5332">
                  <c:v>2.0712595</c:v>
                </c:pt>
                <c:pt idx="5333">
                  <c:v>2.0726482083333302</c:v>
                </c:pt>
                <c:pt idx="5334">
                  <c:v>2.0740369166666701</c:v>
                </c:pt>
                <c:pt idx="5335">
                  <c:v>2.0754256249999998</c:v>
                </c:pt>
                <c:pt idx="5336">
                  <c:v>2.07681433333333</c:v>
                </c:pt>
                <c:pt idx="5337">
                  <c:v>2.0782030416666699</c:v>
                </c:pt>
                <c:pt idx="5338">
                  <c:v>2.0795917500000001</c:v>
                </c:pt>
                <c:pt idx="5339">
                  <c:v>2.0809804583333298</c:v>
                </c:pt>
                <c:pt idx="5340">
                  <c:v>2.0823691666666702</c:v>
                </c:pt>
                <c:pt idx="5341">
                  <c:v>2.0837578749999999</c:v>
                </c:pt>
                <c:pt idx="5342">
                  <c:v>2.08514658333333</c:v>
                </c:pt>
                <c:pt idx="5343">
                  <c:v>2.08653529166667</c:v>
                </c:pt>
                <c:pt idx="5344">
                  <c:v>2.0879240000000001</c:v>
                </c:pt>
                <c:pt idx="5345">
                  <c:v>2.0893127083333298</c:v>
                </c:pt>
                <c:pt idx="5346">
                  <c:v>2.0907014166666702</c:v>
                </c:pt>
                <c:pt idx="5347">
                  <c:v>2.0920901249999999</c:v>
                </c:pt>
                <c:pt idx="5348">
                  <c:v>2.0934788333333301</c:v>
                </c:pt>
                <c:pt idx="5349">
                  <c:v>2.09486754166667</c:v>
                </c:pt>
                <c:pt idx="5350">
                  <c:v>2.0962562500000002</c:v>
                </c:pt>
                <c:pt idx="5351">
                  <c:v>2.0976449583333299</c:v>
                </c:pt>
                <c:pt idx="5352">
                  <c:v>2.0990336666666698</c:v>
                </c:pt>
                <c:pt idx="5353">
                  <c:v>2.100422375</c:v>
                </c:pt>
                <c:pt idx="5354">
                  <c:v>2.1018110833333301</c:v>
                </c:pt>
                <c:pt idx="5355">
                  <c:v>2.10319979166667</c:v>
                </c:pt>
                <c:pt idx="5356">
                  <c:v>2.1045885000000002</c:v>
                </c:pt>
                <c:pt idx="5357">
                  <c:v>2.1059772083333299</c:v>
                </c:pt>
                <c:pt idx="5358">
                  <c:v>2.1073659166666698</c:v>
                </c:pt>
                <c:pt idx="5359">
                  <c:v>2.108754625</c:v>
                </c:pt>
                <c:pt idx="5360">
                  <c:v>2.1101433333333302</c:v>
                </c:pt>
                <c:pt idx="5361">
                  <c:v>2.1115320416666701</c:v>
                </c:pt>
                <c:pt idx="5362">
                  <c:v>2.1129207499999998</c:v>
                </c:pt>
                <c:pt idx="5363">
                  <c:v>2.1143094583333299</c:v>
                </c:pt>
                <c:pt idx="5364">
                  <c:v>2.1156981666666699</c:v>
                </c:pt>
                <c:pt idx="5365">
                  <c:v>2.117086875</c:v>
                </c:pt>
                <c:pt idx="5366">
                  <c:v>2.1184755833333302</c:v>
                </c:pt>
                <c:pt idx="5367">
                  <c:v>2.1198642916666701</c:v>
                </c:pt>
                <c:pt idx="5368">
                  <c:v>2.1212529999999998</c:v>
                </c:pt>
                <c:pt idx="5369">
                  <c:v>2.12264170833333</c:v>
                </c:pt>
                <c:pt idx="5370">
                  <c:v>2.1240304166666699</c:v>
                </c:pt>
                <c:pt idx="5371">
                  <c:v>2.1254191250000001</c:v>
                </c:pt>
                <c:pt idx="5372">
                  <c:v>2.1268078333333298</c:v>
                </c:pt>
                <c:pt idx="5373">
                  <c:v>2.1281965416666702</c:v>
                </c:pt>
                <c:pt idx="5374">
                  <c:v>2.1295852499999999</c:v>
                </c:pt>
                <c:pt idx="5375">
                  <c:v>2.13097395833333</c:v>
                </c:pt>
                <c:pt idx="5376">
                  <c:v>2.13236266666667</c:v>
                </c:pt>
                <c:pt idx="5377">
                  <c:v>2.1337513750000001</c:v>
                </c:pt>
                <c:pt idx="5378">
                  <c:v>2.1351400833333298</c:v>
                </c:pt>
                <c:pt idx="5379">
                  <c:v>2.1365287916666702</c:v>
                </c:pt>
                <c:pt idx="5380">
                  <c:v>2.1379174999999999</c:v>
                </c:pt>
                <c:pt idx="5381">
                  <c:v>2.1393062083333301</c:v>
                </c:pt>
                <c:pt idx="5382">
                  <c:v>2.14069491666667</c:v>
                </c:pt>
                <c:pt idx="5383">
                  <c:v>2.1420836250000002</c:v>
                </c:pt>
                <c:pt idx="5384">
                  <c:v>2.1434723333333299</c:v>
                </c:pt>
                <c:pt idx="5385">
                  <c:v>2.1448610416666698</c:v>
                </c:pt>
                <c:pt idx="5386">
                  <c:v>2.14624975</c:v>
                </c:pt>
                <c:pt idx="5387">
                  <c:v>2.1476384583333301</c:v>
                </c:pt>
                <c:pt idx="5388">
                  <c:v>2.14902716666667</c:v>
                </c:pt>
                <c:pt idx="5389">
                  <c:v>2.1504158750000002</c:v>
                </c:pt>
                <c:pt idx="5390">
                  <c:v>2.1518045833333299</c:v>
                </c:pt>
                <c:pt idx="5391">
                  <c:v>2.1531932916666698</c:v>
                </c:pt>
                <c:pt idx="5392">
                  <c:v>2.154582</c:v>
                </c:pt>
                <c:pt idx="5393">
                  <c:v>2.1559707083333302</c:v>
                </c:pt>
                <c:pt idx="5394">
                  <c:v>2.1573594166666701</c:v>
                </c:pt>
                <c:pt idx="5395">
                  <c:v>2.1587481249999998</c:v>
                </c:pt>
                <c:pt idx="5396">
                  <c:v>2.16013683333333</c:v>
                </c:pt>
                <c:pt idx="5397">
                  <c:v>2.1615255416666699</c:v>
                </c:pt>
                <c:pt idx="5398">
                  <c:v>2.16291425</c:v>
                </c:pt>
                <c:pt idx="5399">
                  <c:v>2.1643029583333302</c:v>
                </c:pt>
                <c:pt idx="5400">
                  <c:v>2.1656916666666701</c:v>
                </c:pt>
                <c:pt idx="5401">
                  <c:v>2.1670803749999998</c:v>
                </c:pt>
                <c:pt idx="5402">
                  <c:v>2.16846908333333</c:v>
                </c:pt>
                <c:pt idx="5403">
                  <c:v>2.1698577916666699</c:v>
                </c:pt>
                <c:pt idx="5404">
                  <c:v>2.1712465000000001</c:v>
                </c:pt>
                <c:pt idx="5405">
                  <c:v>2.1726352083333298</c:v>
                </c:pt>
                <c:pt idx="5406">
                  <c:v>2.1740239166666702</c:v>
                </c:pt>
                <c:pt idx="5407">
                  <c:v>2.1754126249999999</c:v>
                </c:pt>
                <c:pt idx="5408">
                  <c:v>2.17680133333333</c:v>
                </c:pt>
                <c:pt idx="5409">
                  <c:v>2.17819004166667</c:v>
                </c:pt>
                <c:pt idx="5410">
                  <c:v>2.1795787500000001</c:v>
                </c:pt>
                <c:pt idx="5411">
                  <c:v>2.1809674583333298</c:v>
                </c:pt>
                <c:pt idx="5412">
                  <c:v>2.1823561666666702</c:v>
                </c:pt>
                <c:pt idx="5413">
                  <c:v>2.1837448749999999</c:v>
                </c:pt>
                <c:pt idx="5414">
                  <c:v>2.1851335833333301</c:v>
                </c:pt>
                <c:pt idx="5415">
                  <c:v>2.18652229166667</c:v>
                </c:pt>
                <c:pt idx="5416">
                  <c:v>2.1879110000000002</c:v>
                </c:pt>
                <c:pt idx="5417">
                  <c:v>2.1892997083333299</c:v>
                </c:pt>
                <c:pt idx="5418">
                  <c:v>2.1906884166666698</c:v>
                </c:pt>
                <c:pt idx="5419">
                  <c:v>2.192077125</c:v>
                </c:pt>
                <c:pt idx="5420">
                  <c:v>2.1934658333333301</c:v>
                </c:pt>
                <c:pt idx="5421">
                  <c:v>2.19485454166667</c:v>
                </c:pt>
                <c:pt idx="5422">
                  <c:v>2.1962432500000002</c:v>
                </c:pt>
                <c:pt idx="5423">
                  <c:v>2.1976319583333299</c:v>
                </c:pt>
                <c:pt idx="5424">
                  <c:v>2.1990206666666698</c:v>
                </c:pt>
                <c:pt idx="5425">
                  <c:v>2.200409375</c:v>
                </c:pt>
                <c:pt idx="5426">
                  <c:v>2.2017980833333302</c:v>
                </c:pt>
                <c:pt idx="5427">
                  <c:v>2.2031867916666701</c:v>
                </c:pt>
                <c:pt idx="5428">
                  <c:v>2.2045754999999998</c:v>
                </c:pt>
                <c:pt idx="5429">
                  <c:v>2.20596420833333</c:v>
                </c:pt>
                <c:pt idx="5430">
                  <c:v>2.2073529166666699</c:v>
                </c:pt>
                <c:pt idx="5431">
                  <c:v>2.208741625</c:v>
                </c:pt>
                <c:pt idx="5432">
                  <c:v>2.2101303333333302</c:v>
                </c:pt>
                <c:pt idx="5433">
                  <c:v>2.2115190416666701</c:v>
                </c:pt>
                <c:pt idx="5434">
                  <c:v>2.2129077499999998</c:v>
                </c:pt>
                <c:pt idx="5435">
                  <c:v>2.21429645833333</c:v>
                </c:pt>
                <c:pt idx="5436">
                  <c:v>2.2156851666666699</c:v>
                </c:pt>
                <c:pt idx="5437">
                  <c:v>2.2170738750000001</c:v>
                </c:pt>
                <c:pt idx="5438">
                  <c:v>2.2184625833333298</c:v>
                </c:pt>
                <c:pt idx="5439">
                  <c:v>2.2198512916666702</c:v>
                </c:pt>
                <c:pt idx="5440">
                  <c:v>2.2212399999999999</c:v>
                </c:pt>
                <c:pt idx="5441">
                  <c:v>2.22262870833333</c:v>
                </c:pt>
                <c:pt idx="5442">
                  <c:v>2.22401741666667</c:v>
                </c:pt>
                <c:pt idx="5443">
                  <c:v>2.2254061250000001</c:v>
                </c:pt>
                <c:pt idx="5444">
                  <c:v>2.2267948333333298</c:v>
                </c:pt>
                <c:pt idx="5445">
                  <c:v>2.2281835416666702</c:v>
                </c:pt>
                <c:pt idx="5446">
                  <c:v>2.2295722499999999</c:v>
                </c:pt>
                <c:pt idx="5447">
                  <c:v>2.2309609583333301</c:v>
                </c:pt>
                <c:pt idx="5448">
                  <c:v>2.23234966666667</c:v>
                </c:pt>
                <c:pt idx="5449">
                  <c:v>2.2337383750000002</c:v>
                </c:pt>
                <c:pt idx="5450">
                  <c:v>2.2351270833333299</c:v>
                </c:pt>
                <c:pt idx="5451">
                  <c:v>2.2365157916666698</c:v>
                </c:pt>
                <c:pt idx="5452">
                  <c:v>2.2379045</c:v>
                </c:pt>
                <c:pt idx="5453">
                  <c:v>2.2392932083333301</c:v>
                </c:pt>
                <c:pt idx="5454">
                  <c:v>2.24068191666667</c:v>
                </c:pt>
                <c:pt idx="5455">
                  <c:v>2.2420706250000002</c:v>
                </c:pt>
                <c:pt idx="5456">
                  <c:v>2.2434593333333299</c:v>
                </c:pt>
                <c:pt idx="5457">
                  <c:v>2.2448480416666698</c:v>
                </c:pt>
                <c:pt idx="5458">
                  <c:v>2.24623675</c:v>
                </c:pt>
                <c:pt idx="5459">
                  <c:v>2.2476254583333302</c:v>
                </c:pt>
                <c:pt idx="5460">
                  <c:v>2.2490141666666701</c:v>
                </c:pt>
                <c:pt idx="5461">
                  <c:v>2.2504028749999998</c:v>
                </c:pt>
                <c:pt idx="5462">
                  <c:v>2.25179158333333</c:v>
                </c:pt>
                <c:pt idx="5463">
                  <c:v>2.2531802916666699</c:v>
                </c:pt>
                <c:pt idx="5464">
                  <c:v>2.254569</c:v>
                </c:pt>
                <c:pt idx="5465">
                  <c:v>2.2559577083333302</c:v>
                </c:pt>
                <c:pt idx="5466">
                  <c:v>2.2573464166666701</c:v>
                </c:pt>
                <c:pt idx="5467">
                  <c:v>2.2587351249999998</c:v>
                </c:pt>
                <c:pt idx="5468">
                  <c:v>2.26012383333333</c:v>
                </c:pt>
                <c:pt idx="5469">
                  <c:v>2.2615125416666699</c:v>
                </c:pt>
                <c:pt idx="5470">
                  <c:v>2.2629012500000001</c:v>
                </c:pt>
                <c:pt idx="5471">
                  <c:v>2.2642899583333298</c:v>
                </c:pt>
                <c:pt idx="5472">
                  <c:v>2.2656786666666702</c:v>
                </c:pt>
                <c:pt idx="5473">
                  <c:v>2.2670673749999999</c:v>
                </c:pt>
                <c:pt idx="5474">
                  <c:v>2.26845608333333</c:v>
                </c:pt>
                <c:pt idx="5475">
                  <c:v>2.26984479166667</c:v>
                </c:pt>
                <c:pt idx="5476">
                  <c:v>2.2712335000000001</c:v>
                </c:pt>
                <c:pt idx="5477">
                  <c:v>2.2726222083333298</c:v>
                </c:pt>
                <c:pt idx="5478">
                  <c:v>2.2740109166666702</c:v>
                </c:pt>
                <c:pt idx="5479">
                  <c:v>2.2753996249999999</c:v>
                </c:pt>
                <c:pt idx="5480">
                  <c:v>2.2767883333333301</c:v>
                </c:pt>
                <c:pt idx="5481">
                  <c:v>2.27817704166667</c:v>
                </c:pt>
                <c:pt idx="5482">
                  <c:v>2.2795657500000002</c:v>
                </c:pt>
                <c:pt idx="5483">
                  <c:v>2.2809544583333299</c:v>
                </c:pt>
                <c:pt idx="5484">
                  <c:v>2.2823431666666698</c:v>
                </c:pt>
                <c:pt idx="5485">
                  <c:v>2.283731875</c:v>
                </c:pt>
                <c:pt idx="5486">
                  <c:v>2.2851205833333301</c:v>
                </c:pt>
                <c:pt idx="5487">
                  <c:v>2.2865092916666701</c:v>
                </c:pt>
                <c:pt idx="5488">
                  <c:v>2.2878980000000002</c:v>
                </c:pt>
                <c:pt idx="5489">
                  <c:v>2.2892867083333299</c:v>
                </c:pt>
                <c:pt idx="5490">
                  <c:v>2.2906754166666699</c:v>
                </c:pt>
                <c:pt idx="5491">
                  <c:v>2.292064125</c:v>
                </c:pt>
                <c:pt idx="5492">
                  <c:v>2.2934528333333302</c:v>
                </c:pt>
                <c:pt idx="5493">
                  <c:v>2.2948415416666701</c:v>
                </c:pt>
                <c:pt idx="5494">
                  <c:v>2.2962302499999998</c:v>
                </c:pt>
                <c:pt idx="5495">
                  <c:v>2.29761895833333</c:v>
                </c:pt>
                <c:pt idx="5496">
                  <c:v>2.2990076666666699</c:v>
                </c:pt>
                <c:pt idx="5497">
                  <c:v>2.300396375</c:v>
                </c:pt>
                <c:pt idx="5498">
                  <c:v>2.3017850833333302</c:v>
                </c:pt>
                <c:pt idx="5499">
                  <c:v>2.3031737916666701</c:v>
                </c:pt>
                <c:pt idx="5500">
                  <c:v>2.3045624999999998</c:v>
                </c:pt>
                <c:pt idx="5501">
                  <c:v>2.30595120833333</c:v>
                </c:pt>
                <c:pt idx="5502">
                  <c:v>2.3073399166666699</c:v>
                </c:pt>
                <c:pt idx="5503">
                  <c:v>2.3087286250000001</c:v>
                </c:pt>
                <c:pt idx="5504">
                  <c:v>2.3101173333333298</c:v>
                </c:pt>
                <c:pt idx="5505">
                  <c:v>2.3115060416666702</c:v>
                </c:pt>
                <c:pt idx="5506">
                  <c:v>2.3128947499999999</c:v>
                </c:pt>
                <c:pt idx="5507">
                  <c:v>2.31428345833333</c:v>
                </c:pt>
                <c:pt idx="5508">
                  <c:v>2.31567216666667</c:v>
                </c:pt>
                <c:pt idx="5509">
                  <c:v>2.3170608750000001</c:v>
                </c:pt>
                <c:pt idx="5510">
                  <c:v>2.3184495833333298</c:v>
                </c:pt>
                <c:pt idx="5511">
                  <c:v>2.3198382916666702</c:v>
                </c:pt>
                <c:pt idx="5512">
                  <c:v>2.3212269999999999</c:v>
                </c:pt>
                <c:pt idx="5513">
                  <c:v>2.3226157083333301</c:v>
                </c:pt>
                <c:pt idx="5514">
                  <c:v>2.32400441666667</c:v>
                </c:pt>
                <c:pt idx="5515">
                  <c:v>2.3253931250000002</c:v>
                </c:pt>
                <c:pt idx="5516">
                  <c:v>2.3267818333333299</c:v>
                </c:pt>
                <c:pt idx="5517">
                  <c:v>2.3281705416666698</c:v>
                </c:pt>
                <c:pt idx="5518">
                  <c:v>2.32955925</c:v>
                </c:pt>
                <c:pt idx="5519">
                  <c:v>2.3309479583333301</c:v>
                </c:pt>
                <c:pt idx="5520">
                  <c:v>2.3323366666666701</c:v>
                </c:pt>
                <c:pt idx="5521">
                  <c:v>2.3337253750000002</c:v>
                </c:pt>
                <c:pt idx="5522">
                  <c:v>2.3351140833333299</c:v>
                </c:pt>
                <c:pt idx="5523">
                  <c:v>2.3365027916666699</c:v>
                </c:pt>
                <c:pt idx="5524">
                  <c:v>2.3378915</c:v>
                </c:pt>
                <c:pt idx="5525">
                  <c:v>2.3392802083333302</c:v>
                </c:pt>
                <c:pt idx="5526">
                  <c:v>2.3406689166666701</c:v>
                </c:pt>
                <c:pt idx="5527">
                  <c:v>2.3420576249999998</c:v>
                </c:pt>
                <c:pt idx="5528">
                  <c:v>2.34344633333333</c:v>
                </c:pt>
                <c:pt idx="5529">
                  <c:v>2.3448350416666699</c:v>
                </c:pt>
                <c:pt idx="5530">
                  <c:v>2.3462237500000001</c:v>
                </c:pt>
                <c:pt idx="5531">
                  <c:v>2.3476124583333302</c:v>
                </c:pt>
                <c:pt idx="5532">
                  <c:v>2.3490011666666701</c:v>
                </c:pt>
                <c:pt idx="5533">
                  <c:v>2.3503898749999999</c:v>
                </c:pt>
                <c:pt idx="5534">
                  <c:v>2.35177858333333</c:v>
                </c:pt>
                <c:pt idx="5535">
                  <c:v>2.3531672916666699</c:v>
                </c:pt>
                <c:pt idx="5536">
                  <c:v>2.3545560000000001</c:v>
                </c:pt>
                <c:pt idx="5537">
                  <c:v>2.3559447083333298</c:v>
                </c:pt>
                <c:pt idx="5538">
                  <c:v>2.3573334166666702</c:v>
                </c:pt>
                <c:pt idx="5539">
                  <c:v>2.3587221249999999</c:v>
                </c:pt>
                <c:pt idx="5540">
                  <c:v>2.36011083333333</c:v>
                </c:pt>
                <c:pt idx="5541">
                  <c:v>2.36149954166667</c:v>
                </c:pt>
                <c:pt idx="5542">
                  <c:v>2.3628882500000001</c:v>
                </c:pt>
                <c:pt idx="5543">
                  <c:v>2.3642769583333298</c:v>
                </c:pt>
                <c:pt idx="5544">
                  <c:v>2.3656656666666702</c:v>
                </c:pt>
                <c:pt idx="5545">
                  <c:v>2.3670543749999999</c:v>
                </c:pt>
                <c:pt idx="5546">
                  <c:v>2.3684430833333301</c:v>
                </c:pt>
                <c:pt idx="5547">
                  <c:v>2.36983179166667</c:v>
                </c:pt>
                <c:pt idx="5548">
                  <c:v>2.3712205000000002</c:v>
                </c:pt>
                <c:pt idx="5549">
                  <c:v>2.3726092083333299</c:v>
                </c:pt>
                <c:pt idx="5550">
                  <c:v>2.3739979166666698</c:v>
                </c:pt>
                <c:pt idx="5551">
                  <c:v>2.375386625</c:v>
                </c:pt>
                <c:pt idx="5552">
                  <c:v>2.3767753333333301</c:v>
                </c:pt>
                <c:pt idx="5553">
                  <c:v>2.3781640416666701</c:v>
                </c:pt>
                <c:pt idx="5554">
                  <c:v>2.3795527500000002</c:v>
                </c:pt>
                <c:pt idx="5555">
                  <c:v>2.3809414583333299</c:v>
                </c:pt>
                <c:pt idx="5556">
                  <c:v>2.3823301666666699</c:v>
                </c:pt>
                <c:pt idx="5557">
                  <c:v>2.383718875</c:v>
                </c:pt>
                <c:pt idx="5558">
                  <c:v>2.3851075833333302</c:v>
                </c:pt>
                <c:pt idx="5559">
                  <c:v>2.3864962916666701</c:v>
                </c:pt>
                <c:pt idx="5560">
                  <c:v>2.3878849999999998</c:v>
                </c:pt>
                <c:pt idx="5561">
                  <c:v>2.38927370833333</c:v>
                </c:pt>
                <c:pt idx="5562">
                  <c:v>2.3906624166666699</c:v>
                </c:pt>
                <c:pt idx="5563">
                  <c:v>2.3920511250000001</c:v>
                </c:pt>
                <c:pt idx="5564">
                  <c:v>2.3934398333333302</c:v>
                </c:pt>
                <c:pt idx="5565">
                  <c:v>2.3948285416666701</c:v>
                </c:pt>
                <c:pt idx="5566">
                  <c:v>2.3962172499999999</c:v>
                </c:pt>
                <c:pt idx="5567">
                  <c:v>2.39760595833333</c:v>
                </c:pt>
                <c:pt idx="5568">
                  <c:v>2.3989946666666699</c:v>
                </c:pt>
                <c:pt idx="5569">
                  <c:v>2.4003833750000001</c:v>
                </c:pt>
                <c:pt idx="5570">
                  <c:v>2.4017720833333298</c:v>
                </c:pt>
                <c:pt idx="5571">
                  <c:v>2.4031607916666702</c:v>
                </c:pt>
                <c:pt idx="5572">
                  <c:v>2.4045494999999999</c:v>
                </c:pt>
                <c:pt idx="5573">
                  <c:v>2.4059382083333301</c:v>
                </c:pt>
                <c:pt idx="5574">
                  <c:v>2.40732691666667</c:v>
                </c:pt>
                <c:pt idx="5575">
                  <c:v>2.4087156250000001</c:v>
                </c:pt>
                <c:pt idx="5576">
                  <c:v>2.4101043333333299</c:v>
                </c:pt>
                <c:pt idx="5577">
                  <c:v>2.4114930416666698</c:v>
                </c:pt>
                <c:pt idx="5578">
                  <c:v>2.4128817499999999</c:v>
                </c:pt>
                <c:pt idx="5579">
                  <c:v>2.4142704583333301</c:v>
                </c:pt>
                <c:pt idx="5580">
                  <c:v>2.41565916666667</c:v>
                </c:pt>
                <c:pt idx="5581">
                  <c:v>2.4170478750000002</c:v>
                </c:pt>
                <c:pt idx="5582">
                  <c:v>2.4184365833333299</c:v>
                </c:pt>
                <c:pt idx="5583">
                  <c:v>2.4198252916666698</c:v>
                </c:pt>
                <c:pt idx="5584">
                  <c:v>2.421214</c:v>
                </c:pt>
                <c:pt idx="5585">
                  <c:v>2.4226027083333301</c:v>
                </c:pt>
                <c:pt idx="5586">
                  <c:v>2.4239914166666701</c:v>
                </c:pt>
                <c:pt idx="5587">
                  <c:v>2.4253801250000002</c:v>
                </c:pt>
                <c:pt idx="5588">
                  <c:v>2.4267688333333299</c:v>
                </c:pt>
                <c:pt idx="5589">
                  <c:v>2.4281575416666699</c:v>
                </c:pt>
                <c:pt idx="5590">
                  <c:v>2.42954625</c:v>
                </c:pt>
                <c:pt idx="5591">
                  <c:v>2.4309349583333302</c:v>
                </c:pt>
                <c:pt idx="5592">
                  <c:v>2.4323236666666701</c:v>
                </c:pt>
                <c:pt idx="5593">
                  <c:v>2.4337123749999998</c:v>
                </c:pt>
                <c:pt idx="5594">
                  <c:v>2.43510108333333</c:v>
                </c:pt>
                <c:pt idx="5595">
                  <c:v>2.4364897916666699</c:v>
                </c:pt>
                <c:pt idx="5596">
                  <c:v>2.4378785000000001</c:v>
                </c:pt>
                <c:pt idx="5597">
                  <c:v>2.4392672083333302</c:v>
                </c:pt>
                <c:pt idx="5598">
                  <c:v>2.4406559166666701</c:v>
                </c:pt>
                <c:pt idx="5599">
                  <c:v>2.4420446249999999</c:v>
                </c:pt>
                <c:pt idx="5600">
                  <c:v>2.44343333333333</c:v>
                </c:pt>
                <c:pt idx="5601">
                  <c:v>2.4448220416666699</c:v>
                </c:pt>
                <c:pt idx="5602">
                  <c:v>2.4462107500000001</c:v>
                </c:pt>
                <c:pt idx="5603">
                  <c:v>2.4475994583333298</c:v>
                </c:pt>
                <c:pt idx="5604">
                  <c:v>2.4489881666666702</c:v>
                </c:pt>
                <c:pt idx="5605">
                  <c:v>2.4503768749999999</c:v>
                </c:pt>
                <c:pt idx="5606">
                  <c:v>2.4517655833333301</c:v>
                </c:pt>
                <c:pt idx="5607">
                  <c:v>2.45315429166667</c:v>
                </c:pt>
                <c:pt idx="5608">
                  <c:v>2.4545430000000001</c:v>
                </c:pt>
                <c:pt idx="5609">
                  <c:v>2.4559317083333299</c:v>
                </c:pt>
                <c:pt idx="5610">
                  <c:v>2.4573204166666698</c:v>
                </c:pt>
                <c:pt idx="5611">
                  <c:v>2.4587091249999999</c:v>
                </c:pt>
                <c:pt idx="5612">
                  <c:v>2.4600978333333301</c:v>
                </c:pt>
                <c:pt idx="5613">
                  <c:v>2.46148654166667</c:v>
                </c:pt>
                <c:pt idx="5614">
                  <c:v>2.4628752500000002</c:v>
                </c:pt>
                <c:pt idx="5615">
                  <c:v>2.4642639583333299</c:v>
                </c:pt>
                <c:pt idx="5616">
                  <c:v>2.4656526666666698</c:v>
                </c:pt>
                <c:pt idx="5617">
                  <c:v>2.467041375</c:v>
                </c:pt>
                <c:pt idx="5618">
                  <c:v>2.4684300833333301</c:v>
                </c:pt>
                <c:pt idx="5619">
                  <c:v>2.4698187916666701</c:v>
                </c:pt>
                <c:pt idx="5620">
                  <c:v>2.4712074999999998</c:v>
                </c:pt>
                <c:pt idx="5621">
                  <c:v>2.4725962083333299</c:v>
                </c:pt>
                <c:pt idx="5622">
                  <c:v>2.4739849166666699</c:v>
                </c:pt>
                <c:pt idx="5623">
                  <c:v>2.475373625</c:v>
                </c:pt>
                <c:pt idx="5624">
                  <c:v>2.4767623333333302</c:v>
                </c:pt>
                <c:pt idx="5625">
                  <c:v>2.4781510416666701</c:v>
                </c:pt>
                <c:pt idx="5626">
                  <c:v>2.4795397499999998</c:v>
                </c:pt>
                <c:pt idx="5627">
                  <c:v>2.48092845833333</c:v>
                </c:pt>
                <c:pt idx="5628">
                  <c:v>2.4823171666666699</c:v>
                </c:pt>
                <c:pt idx="5629">
                  <c:v>2.4837058750000001</c:v>
                </c:pt>
                <c:pt idx="5630">
                  <c:v>2.4850945833333302</c:v>
                </c:pt>
                <c:pt idx="5631">
                  <c:v>2.4864832916666701</c:v>
                </c:pt>
                <c:pt idx="5632">
                  <c:v>2.4878719999999999</c:v>
                </c:pt>
                <c:pt idx="5633">
                  <c:v>2.48926070833333</c:v>
                </c:pt>
                <c:pt idx="5634">
                  <c:v>2.4906494166666699</c:v>
                </c:pt>
                <c:pt idx="5635">
                  <c:v>2.4920381250000001</c:v>
                </c:pt>
                <c:pt idx="5636">
                  <c:v>2.4934268333333298</c:v>
                </c:pt>
                <c:pt idx="5637">
                  <c:v>2.4948155416666702</c:v>
                </c:pt>
                <c:pt idx="5638">
                  <c:v>2.4962042499999999</c:v>
                </c:pt>
                <c:pt idx="5639">
                  <c:v>2.4975929583333301</c:v>
                </c:pt>
                <c:pt idx="5640">
                  <c:v>2.49898166666667</c:v>
                </c:pt>
                <c:pt idx="5641">
                  <c:v>2.5003703750000001</c:v>
                </c:pt>
                <c:pt idx="5642">
                  <c:v>2.5017590833333299</c:v>
                </c:pt>
                <c:pt idx="5643">
                  <c:v>2.5031477916666698</c:v>
                </c:pt>
                <c:pt idx="5644">
                  <c:v>2.5045364999999999</c:v>
                </c:pt>
                <c:pt idx="5645">
                  <c:v>2.5059252083333301</c:v>
                </c:pt>
                <c:pt idx="5646">
                  <c:v>2.50731391666667</c:v>
                </c:pt>
                <c:pt idx="5647">
                  <c:v>2.5087026250000002</c:v>
                </c:pt>
                <c:pt idx="5648">
                  <c:v>2.5100913333333299</c:v>
                </c:pt>
                <c:pt idx="5649">
                  <c:v>2.5114800416666698</c:v>
                </c:pt>
                <c:pt idx="5650">
                  <c:v>2.51286875</c:v>
                </c:pt>
                <c:pt idx="5651">
                  <c:v>2.5142574583333301</c:v>
                </c:pt>
                <c:pt idx="5652">
                  <c:v>2.5156461666666701</c:v>
                </c:pt>
                <c:pt idx="5653">
                  <c:v>2.5170348749999998</c:v>
                </c:pt>
                <c:pt idx="5654">
                  <c:v>2.5184235833333299</c:v>
                </c:pt>
                <c:pt idx="5655">
                  <c:v>2.5198122916666699</c:v>
                </c:pt>
                <c:pt idx="5656">
                  <c:v>2.521201</c:v>
                </c:pt>
                <c:pt idx="5657">
                  <c:v>2.5225897083333302</c:v>
                </c:pt>
                <c:pt idx="5658">
                  <c:v>2.5239784166666701</c:v>
                </c:pt>
                <c:pt idx="5659">
                  <c:v>2.5253671249999998</c:v>
                </c:pt>
                <c:pt idx="5660">
                  <c:v>2.52675583333333</c:v>
                </c:pt>
                <c:pt idx="5661">
                  <c:v>2.5281445416666699</c:v>
                </c:pt>
                <c:pt idx="5662">
                  <c:v>2.5295332500000001</c:v>
                </c:pt>
                <c:pt idx="5663">
                  <c:v>2.5309219583333298</c:v>
                </c:pt>
                <c:pt idx="5664">
                  <c:v>2.5323106666666702</c:v>
                </c:pt>
                <c:pt idx="5665">
                  <c:v>2.5336993749999999</c:v>
                </c:pt>
                <c:pt idx="5666">
                  <c:v>2.53508808333333</c:v>
                </c:pt>
                <c:pt idx="5667">
                  <c:v>2.5364767916666699</c:v>
                </c:pt>
                <c:pt idx="5668">
                  <c:v>2.5378655000000001</c:v>
                </c:pt>
                <c:pt idx="5669">
                  <c:v>2.5392542083333298</c:v>
                </c:pt>
                <c:pt idx="5670">
                  <c:v>2.5406429166666702</c:v>
                </c:pt>
                <c:pt idx="5671">
                  <c:v>2.5420316249999999</c:v>
                </c:pt>
                <c:pt idx="5672">
                  <c:v>2.5434203333333301</c:v>
                </c:pt>
                <c:pt idx="5673">
                  <c:v>2.54480904166667</c:v>
                </c:pt>
                <c:pt idx="5674">
                  <c:v>2.5461977500000001</c:v>
                </c:pt>
                <c:pt idx="5675">
                  <c:v>2.5475864583333299</c:v>
                </c:pt>
                <c:pt idx="5676">
                  <c:v>2.5489751666666698</c:v>
                </c:pt>
                <c:pt idx="5677">
                  <c:v>2.5503638749999999</c:v>
                </c:pt>
                <c:pt idx="5678">
                  <c:v>2.5517525833333301</c:v>
                </c:pt>
                <c:pt idx="5679">
                  <c:v>2.55314129166667</c:v>
                </c:pt>
                <c:pt idx="5680">
                  <c:v>2.5545300000000002</c:v>
                </c:pt>
                <c:pt idx="5681">
                  <c:v>2.5559187083333299</c:v>
                </c:pt>
                <c:pt idx="5682">
                  <c:v>2.5573074166666698</c:v>
                </c:pt>
                <c:pt idx="5683">
                  <c:v>2.558696125</c:v>
                </c:pt>
                <c:pt idx="5684">
                  <c:v>2.5600848333333301</c:v>
                </c:pt>
                <c:pt idx="5685">
                  <c:v>2.5614735416666701</c:v>
                </c:pt>
                <c:pt idx="5686">
                  <c:v>2.5628622499999998</c:v>
                </c:pt>
                <c:pt idx="5687">
                  <c:v>2.5642509583333299</c:v>
                </c:pt>
                <c:pt idx="5688">
                  <c:v>2.5656396666666699</c:v>
                </c:pt>
                <c:pt idx="5689">
                  <c:v>2.567028375</c:v>
                </c:pt>
                <c:pt idx="5690">
                  <c:v>2.5684170833333302</c:v>
                </c:pt>
                <c:pt idx="5691">
                  <c:v>2.5698057916666701</c:v>
                </c:pt>
                <c:pt idx="5692">
                  <c:v>2.5711944999999998</c:v>
                </c:pt>
                <c:pt idx="5693">
                  <c:v>2.57258320833333</c:v>
                </c:pt>
                <c:pt idx="5694">
                  <c:v>2.5739719166666699</c:v>
                </c:pt>
                <c:pt idx="5695">
                  <c:v>2.5753606250000001</c:v>
                </c:pt>
                <c:pt idx="5696">
                  <c:v>2.5767493333333298</c:v>
                </c:pt>
                <c:pt idx="5697">
                  <c:v>2.5781380416666702</c:v>
                </c:pt>
                <c:pt idx="5698">
                  <c:v>2.5795267499999999</c:v>
                </c:pt>
                <c:pt idx="5699">
                  <c:v>2.58091545833333</c:v>
                </c:pt>
                <c:pt idx="5700">
                  <c:v>2.58230416666667</c:v>
                </c:pt>
                <c:pt idx="5701">
                  <c:v>2.5836928750000001</c:v>
                </c:pt>
                <c:pt idx="5702">
                  <c:v>2.5850815833333298</c:v>
                </c:pt>
                <c:pt idx="5703">
                  <c:v>2.5864702916666702</c:v>
                </c:pt>
                <c:pt idx="5704">
                  <c:v>2.5878589999999999</c:v>
                </c:pt>
                <c:pt idx="5705">
                  <c:v>2.5892477083333301</c:v>
                </c:pt>
                <c:pt idx="5706">
                  <c:v>2.59063641666667</c:v>
                </c:pt>
                <c:pt idx="5707">
                  <c:v>2.5920251250000002</c:v>
                </c:pt>
                <c:pt idx="5708">
                  <c:v>2.5934138333333299</c:v>
                </c:pt>
                <c:pt idx="5709">
                  <c:v>2.5948025416666698</c:v>
                </c:pt>
                <c:pt idx="5710">
                  <c:v>2.59619125</c:v>
                </c:pt>
                <c:pt idx="5711">
                  <c:v>2.5975799583333301</c:v>
                </c:pt>
                <c:pt idx="5712">
                  <c:v>2.59896866666667</c:v>
                </c:pt>
                <c:pt idx="5713">
                  <c:v>2.6003573750000002</c:v>
                </c:pt>
                <c:pt idx="5714">
                  <c:v>2.6017460833333299</c:v>
                </c:pt>
                <c:pt idx="5715">
                  <c:v>2.6031347916666698</c:v>
                </c:pt>
                <c:pt idx="5716">
                  <c:v>2.6045235</c:v>
                </c:pt>
                <c:pt idx="5717">
                  <c:v>2.6059122083333301</c:v>
                </c:pt>
                <c:pt idx="5718">
                  <c:v>2.6073009166666701</c:v>
                </c:pt>
                <c:pt idx="5719">
                  <c:v>2.6086896249999998</c:v>
                </c:pt>
                <c:pt idx="5720">
                  <c:v>2.6100783333333299</c:v>
                </c:pt>
                <c:pt idx="5721">
                  <c:v>2.6114670416666699</c:v>
                </c:pt>
                <c:pt idx="5722">
                  <c:v>2.61285575</c:v>
                </c:pt>
                <c:pt idx="5723">
                  <c:v>2.6142444583333302</c:v>
                </c:pt>
                <c:pt idx="5724">
                  <c:v>2.6156331666666701</c:v>
                </c:pt>
                <c:pt idx="5725">
                  <c:v>2.6170218749999998</c:v>
                </c:pt>
                <c:pt idx="5726">
                  <c:v>2.61841058333333</c:v>
                </c:pt>
                <c:pt idx="5727">
                  <c:v>2.6197992916666699</c:v>
                </c:pt>
                <c:pt idx="5728">
                  <c:v>2.6211880000000001</c:v>
                </c:pt>
                <c:pt idx="5729">
                  <c:v>2.6225767083333298</c:v>
                </c:pt>
                <c:pt idx="5730">
                  <c:v>2.6239654166666702</c:v>
                </c:pt>
                <c:pt idx="5731">
                  <c:v>2.6253541249999999</c:v>
                </c:pt>
                <c:pt idx="5732">
                  <c:v>2.62674283333333</c:v>
                </c:pt>
                <c:pt idx="5733">
                  <c:v>2.62813154166667</c:v>
                </c:pt>
                <c:pt idx="5734">
                  <c:v>2.6295202500000001</c:v>
                </c:pt>
                <c:pt idx="5735">
                  <c:v>2.6309089583333298</c:v>
                </c:pt>
                <c:pt idx="5736">
                  <c:v>2.6322976666666702</c:v>
                </c:pt>
                <c:pt idx="5737">
                  <c:v>2.6336863749999999</c:v>
                </c:pt>
                <c:pt idx="5738">
                  <c:v>2.6350750833333301</c:v>
                </c:pt>
                <c:pt idx="5739">
                  <c:v>2.63646379166667</c:v>
                </c:pt>
                <c:pt idx="5740">
                  <c:v>2.6378525000000002</c:v>
                </c:pt>
                <c:pt idx="5741">
                  <c:v>2.6392412083333299</c:v>
                </c:pt>
                <c:pt idx="5742">
                  <c:v>2.6406299166666698</c:v>
                </c:pt>
                <c:pt idx="5743">
                  <c:v>2.642018625</c:v>
                </c:pt>
                <c:pt idx="5744">
                  <c:v>2.6434073333333301</c:v>
                </c:pt>
                <c:pt idx="5745">
                  <c:v>2.64479604166667</c:v>
                </c:pt>
                <c:pt idx="5746">
                  <c:v>2.6461847500000002</c:v>
                </c:pt>
                <c:pt idx="5747">
                  <c:v>2.6475734583333299</c:v>
                </c:pt>
                <c:pt idx="5748">
                  <c:v>2.6489621666666698</c:v>
                </c:pt>
                <c:pt idx="5749">
                  <c:v>2.650350875</c:v>
                </c:pt>
                <c:pt idx="5750">
                  <c:v>2.6517395833333302</c:v>
                </c:pt>
                <c:pt idx="5751">
                  <c:v>2.6531282916666701</c:v>
                </c:pt>
                <c:pt idx="5752">
                  <c:v>2.6545169999999998</c:v>
                </c:pt>
                <c:pt idx="5753">
                  <c:v>2.65590570833333</c:v>
                </c:pt>
                <c:pt idx="5754">
                  <c:v>2.6572944166666699</c:v>
                </c:pt>
                <c:pt idx="5755">
                  <c:v>2.658683125</c:v>
                </c:pt>
                <c:pt idx="5756">
                  <c:v>2.6600718333333302</c:v>
                </c:pt>
                <c:pt idx="5757">
                  <c:v>2.6614605416666701</c:v>
                </c:pt>
                <c:pt idx="5758">
                  <c:v>2.6628492499999998</c:v>
                </c:pt>
                <c:pt idx="5759">
                  <c:v>2.66423795833333</c:v>
                </c:pt>
                <c:pt idx="5760">
                  <c:v>2.6656266666666699</c:v>
                </c:pt>
                <c:pt idx="5761">
                  <c:v>2.6670153750000001</c:v>
                </c:pt>
                <c:pt idx="5762">
                  <c:v>2.6684040833333298</c:v>
                </c:pt>
                <c:pt idx="5763">
                  <c:v>2.6697927916666702</c:v>
                </c:pt>
                <c:pt idx="5764">
                  <c:v>2.6711814999999999</c:v>
                </c:pt>
                <c:pt idx="5765">
                  <c:v>2.67257020833333</c:v>
                </c:pt>
                <c:pt idx="5766">
                  <c:v>2.67395891666667</c:v>
                </c:pt>
                <c:pt idx="5767">
                  <c:v>2.6753476250000001</c:v>
                </c:pt>
                <c:pt idx="5768">
                  <c:v>2.6767363333333298</c:v>
                </c:pt>
                <c:pt idx="5769">
                  <c:v>2.6781250416666702</c:v>
                </c:pt>
                <c:pt idx="5770">
                  <c:v>2.6795137499999999</c:v>
                </c:pt>
                <c:pt idx="5771">
                  <c:v>2.6809024583333301</c:v>
                </c:pt>
                <c:pt idx="5772">
                  <c:v>2.68229116666667</c:v>
                </c:pt>
                <c:pt idx="5773">
                  <c:v>2.6836798750000002</c:v>
                </c:pt>
                <c:pt idx="5774">
                  <c:v>2.6850685833333299</c:v>
                </c:pt>
                <c:pt idx="5775">
                  <c:v>2.6864572916666698</c:v>
                </c:pt>
                <c:pt idx="5776">
                  <c:v>2.687846</c:v>
                </c:pt>
                <c:pt idx="5777">
                  <c:v>2.6892347083333301</c:v>
                </c:pt>
                <c:pt idx="5778">
                  <c:v>2.69062341666667</c:v>
                </c:pt>
                <c:pt idx="5779">
                  <c:v>2.6920121250000002</c:v>
                </c:pt>
                <c:pt idx="5780">
                  <c:v>2.6934008333333299</c:v>
                </c:pt>
                <c:pt idx="5781">
                  <c:v>2.6947895416666698</c:v>
                </c:pt>
                <c:pt idx="5782">
                  <c:v>2.69617825</c:v>
                </c:pt>
                <c:pt idx="5783">
                  <c:v>2.6975669583333302</c:v>
                </c:pt>
                <c:pt idx="5784">
                  <c:v>2.6989556666666701</c:v>
                </c:pt>
                <c:pt idx="5785">
                  <c:v>2.7003443749999998</c:v>
                </c:pt>
                <c:pt idx="5786">
                  <c:v>2.70173308333333</c:v>
                </c:pt>
                <c:pt idx="5787">
                  <c:v>2.7031217916666699</c:v>
                </c:pt>
                <c:pt idx="5788">
                  <c:v>2.7045105</c:v>
                </c:pt>
                <c:pt idx="5789">
                  <c:v>2.7058992083333302</c:v>
                </c:pt>
                <c:pt idx="5790">
                  <c:v>2.7072879166666701</c:v>
                </c:pt>
                <c:pt idx="5791">
                  <c:v>2.7086766249999998</c:v>
                </c:pt>
                <c:pt idx="5792">
                  <c:v>2.71006533333333</c:v>
                </c:pt>
                <c:pt idx="5793">
                  <c:v>2.7114540416666699</c:v>
                </c:pt>
                <c:pt idx="5794">
                  <c:v>2.7128427500000001</c:v>
                </c:pt>
                <c:pt idx="5795">
                  <c:v>2.7142314583333298</c:v>
                </c:pt>
                <c:pt idx="5796">
                  <c:v>2.7156201666666702</c:v>
                </c:pt>
                <c:pt idx="5797">
                  <c:v>2.7170088749999999</c:v>
                </c:pt>
                <c:pt idx="5798">
                  <c:v>2.71839758333333</c:v>
                </c:pt>
                <c:pt idx="5799">
                  <c:v>2.71978629166667</c:v>
                </c:pt>
                <c:pt idx="5800">
                  <c:v>2.7211750000000001</c:v>
                </c:pt>
                <c:pt idx="5801">
                  <c:v>2.7225637083333298</c:v>
                </c:pt>
                <c:pt idx="5802">
                  <c:v>2.7239524166666702</c:v>
                </c:pt>
                <c:pt idx="5803">
                  <c:v>2.7253411249999999</c:v>
                </c:pt>
                <c:pt idx="5804">
                  <c:v>2.7267298333333301</c:v>
                </c:pt>
                <c:pt idx="5805">
                  <c:v>2.72811854166667</c:v>
                </c:pt>
                <c:pt idx="5806">
                  <c:v>2.7295072500000002</c:v>
                </c:pt>
                <c:pt idx="5807">
                  <c:v>2.7308959583333299</c:v>
                </c:pt>
                <c:pt idx="5808">
                  <c:v>2.7322846666666698</c:v>
                </c:pt>
                <c:pt idx="5809">
                  <c:v>2.733673375</c:v>
                </c:pt>
                <c:pt idx="5810">
                  <c:v>2.7350620833333301</c:v>
                </c:pt>
                <c:pt idx="5811">
                  <c:v>2.73645079166667</c:v>
                </c:pt>
                <c:pt idx="5812">
                  <c:v>2.7378395000000002</c:v>
                </c:pt>
                <c:pt idx="5813">
                  <c:v>2.7392282083333299</c:v>
                </c:pt>
                <c:pt idx="5814">
                  <c:v>2.7406169166666698</c:v>
                </c:pt>
                <c:pt idx="5815">
                  <c:v>2.742005625</c:v>
                </c:pt>
                <c:pt idx="5816">
                  <c:v>2.7433943333333302</c:v>
                </c:pt>
                <c:pt idx="5817">
                  <c:v>2.7447830416666701</c:v>
                </c:pt>
                <c:pt idx="5818">
                  <c:v>2.7461717499999998</c:v>
                </c:pt>
                <c:pt idx="5819">
                  <c:v>2.74756045833333</c:v>
                </c:pt>
                <c:pt idx="5820">
                  <c:v>2.7489491666666699</c:v>
                </c:pt>
                <c:pt idx="5821">
                  <c:v>2.750337875</c:v>
                </c:pt>
                <c:pt idx="5822">
                  <c:v>2.7517265833333302</c:v>
                </c:pt>
                <c:pt idx="5823">
                  <c:v>2.7531152916666701</c:v>
                </c:pt>
                <c:pt idx="5824">
                  <c:v>2.7545039999999998</c:v>
                </c:pt>
                <c:pt idx="5825">
                  <c:v>2.75589270833333</c:v>
                </c:pt>
                <c:pt idx="5826">
                  <c:v>2.7572814166666699</c:v>
                </c:pt>
                <c:pt idx="5827">
                  <c:v>2.7586701250000001</c:v>
                </c:pt>
                <c:pt idx="5828">
                  <c:v>2.7600588333333298</c:v>
                </c:pt>
                <c:pt idx="5829">
                  <c:v>2.7614475416666702</c:v>
                </c:pt>
                <c:pt idx="5830">
                  <c:v>2.7628362499999999</c:v>
                </c:pt>
                <c:pt idx="5831">
                  <c:v>2.76422495833333</c:v>
                </c:pt>
                <c:pt idx="5832">
                  <c:v>2.76561366666667</c:v>
                </c:pt>
                <c:pt idx="5833">
                  <c:v>2.7670023750000001</c:v>
                </c:pt>
                <c:pt idx="5834">
                  <c:v>2.7683910833333298</c:v>
                </c:pt>
                <c:pt idx="5835">
                  <c:v>2.7697797916666702</c:v>
                </c:pt>
                <c:pt idx="5836">
                  <c:v>2.7711684999999999</c:v>
                </c:pt>
                <c:pt idx="5837">
                  <c:v>2.7725572083333301</c:v>
                </c:pt>
                <c:pt idx="5838">
                  <c:v>2.77394591666667</c:v>
                </c:pt>
                <c:pt idx="5839">
                  <c:v>2.7753346250000002</c:v>
                </c:pt>
                <c:pt idx="5840">
                  <c:v>2.7767233333333299</c:v>
                </c:pt>
                <c:pt idx="5841">
                  <c:v>2.7781120416666698</c:v>
                </c:pt>
                <c:pt idx="5842">
                  <c:v>2.77950075</c:v>
                </c:pt>
                <c:pt idx="5843">
                  <c:v>2.7808894583333301</c:v>
                </c:pt>
                <c:pt idx="5844">
                  <c:v>2.78227816666667</c:v>
                </c:pt>
                <c:pt idx="5845">
                  <c:v>2.7836668750000002</c:v>
                </c:pt>
                <c:pt idx="5846">
                  <c:v>2.7850555833333299</c:v>
                </c:pt>
                <c:pt idx="5847">
                  <c:v>2.7864442916666698</c:v>
                </c:pt>
                <c:pt idx="5848">
                  <c:v>2.787833</c:v>
                </c:pt>
                <c:pt idx="5849">
                  <c:v>2.7892217083333302</c:v>
                </c:pt>
                <c:pt idx="5850">
                  <c:v>2.7906104166666701</c:v>
                </c:pt>
                <c:pt idx="5851">
                  <c:v>2.7919991249999998</c:v>
                </c:pt>
                <c:pt idx="5852">
                  <c:v>2.79338783333333</c:v>
                </c:pt>
                <c:pt idx="5853">
                  <c:v>2.7947765416666699</c:v>
                </c:pt>
                <c:pt idx="5854">
                  <c:v>2.79616525</c:v>
                </c:pt>
                <c:pt idx="5855">
                  <c:v>2.7975539583333302</c:v>
                </c:pt>
                <c:pt idx="5856">
                  <c:v>2.7989426666666701</c:v>
                </c:pt>
                <c:pt idx="5857">
                  <c:v>2.8003313749999998</c:v>
                </c:pt>
                <c:pt idx="5858">
                  <c:v>2.80172008333333</c:v>
                </c:pt>
                <c:pt idx="5859">
                  <c:v>2.8031087916666699</c:v>
                </c:pt>
                <c:pt idx="5860">
                  <c:v>2.8044975000000001</c:v>
                </c:pt>
                <c:pt idx="5861">
                  <c:v>2.8058862083333298</c:v>
                </c:pt>
                <c:pt idx="5862">
                  <c:v>2.8072749166666702</c:v>
                </c:pt>
                <c:pt idx="5863">
                  <c:v>2.8086636249999999</c:v>
                </c:pt>
                <c:pt idx="5864">
                  <c:v>2.81005233333333</c:v>
                </c:pt>
                <c:pt idx="5865">
                  <c:v>2.81144104166667</c:v>
                </c:pt>
                <c:pt idx="5866">
                  <c:v>2.8128297500000001</c:v>
                </c:pt>
                <c:pt idx="5867">
                  <c:v>2.8142184583333298</c:v>
                </c:pt>
                <c:pt idx="5868">
                  <c:v>2.8156071666666702</c:v>
                </c:pt>
                <c:pt idx="5869">
                  <c:v>2.8169958749999999</c:v>
                </c:pt>
                <c:pt idx="5870">
                  <c:v>2.8183845833333301</c:v>
                </c:pt>
                <c:pt idx="5871">
                  <c:v>2.81977329166667</c:v>
                </c:pt>
                <c:pt idx="5872">
                  <c:v>2.8211620000000002</c:v>
                </c:pt>
                <c:pt idx="5873">
                  <c:v>2.8225507083333299</c:v>
                </c:pt>
                <c:pt idx="5874">
                  <c:v>2.8239394166666698</c:v>
                </c:pt>
                <c:pt idx="5875">
                  <c:v>2.825328125</c:v>
                </c:pt>
                <c:pt idx="5876">
                  <c:v>2.8267168333333301</c:v>
                </c:pt>
                <c:pt idx="5877">
                  <c:v>2.8281055416666701</c:v>
                </c:pt>
                <c:pt idx="5878">
                  <c:v>2.8294942500000002</c:v>
                </c:pt>
                <c:pt idx="5879">
                  <c:v>2.8308829583333299</c:v>
                </c:pt>
                <c:pt idx="5880">
                  <c:v>2.8322716666666699</c:v>
                </c:pt>
                <c:pt idx="5881">
                  <c:v>2.833660375</c:v>
                </c:pt>
                <c:pt idx="5882">
                  <c:v>2.8350490833333302</c:v>
                </c:pt>
                <c:pt idx="5883">
                  <c:v>2.8364377916666701</c:v>
                </c:pt>
                <c:pt idx="5884">
                  <c:v>2.8378264999999998</c:v>
                </c:pt>
                <c:pt idx="5885">
                  <c:v>2.83921520833333</c:v>
                </c:pt>
                <c:pt idx="5886">
                  <c:v>2.8406039166666699</c:v>
                </c:pt>
                <c:pt idx="5887">
                  <c:v>2.8419926250000001</c:v>
                </c:pt>
                <c:pt idx="5888">
                  <c:v>2.8433813333333302</c:v>
                </c:pt>
                <c:pt idx="5889">
                  <c:v>2.8447700416666701</c:v>
                </c:pt>
                <c:pt idx="5890">
                  <c:v>2.8461587499999998</c:v>
                </c:pt>
                <c:pt idx="5891">
                  <c:v>2.84754745833333</c:v>
                </c:pt>
                <c:pt idx="5892">
                  <c:v>2.8489361666666699</c:v>
                </c:pt>
                <c:pt idx="5893">
                  <c:v>2.8503248750000001</c:v>
                </c:pt>
                <c:pt idx="5894">
                  <c:v>2.8517135833333298</c:v>
                </c:pt>
                <c:pt idx="5895">
                  <c:v>2.8531022916666702</c:v>
                </c:pt>
                <c:pt idx="5896">
                  <c:v>2.8544909999999999</c:v>
                </c:pt>
                <c:pt idx="5897">
                  <c:v>2.85587970833333</c:v>
                </c:pt>
                <c:pt idx="5898">
                  <c:v>2.85726841666667</c:v>
                </c:pt>
                <c:pt idx="5899">
                  <c:v>2.8586571250000001</c:v>
                </c:pt>
                <c:pt idx="5900">
                  <c:v>2.8600458333333298</c:v>
                </c:pt>
                <c:pt idx="5901">
                  <c:v>2.8614345416666702</c:v>
                </c:pt>
                <c:pt idx="5902">
                  <c:v>2.8628232499999999</c:v>
                </c:pt>
                <c:pt idx="5903">
                  <c:v>2.8642119583333301</c:v>
                </c:pt>
                <c:pt idx="5904">
                  <c:v>2.86560066666667</c:v>
                </c:pt>
                <c:pt idx="5905">
                  <c:v>2.8669893750000002</c:v>
                </c:pt>
                <c:pt idx="5906">
                  <c:v>2.8683780833333299</c:v>
                </c:pt>
                <c:pt idx="5907">
                  <c:v>2.8697667916666698</c:v>
                </c:pt>
                <c:pt idx="5908">
                  <c:v>2.8711555</c:v>
                </c:pt>
                <c:pt idx="5909">
                  <c:v>2.8725442083333301</c:v>
                </c:pt>
                <c:pt idx="5910">
                  <c:v>2.8739329166666701</c:v>
                </c:pt>
                <c:pt idx="5911">
                  <c:v>2.8753216250000002</c:v>
                </c:pt>
                <c:pt idx="5912">
                  <c:v>2.8767103333333299</c:v>
                </c:pt>
                <c:pt idx="5913">
                  <c:v>2.8780990416666699</c:v>
                </c:pt>
                <c:pt idx="5914">
                  <c:v>2.87948775</c:v>
                </c:pt>
                <c:pt idx="5915">
                  <c:v>2.8808764583333302</c:v>
                </c:pt>
                <c:pt idx="5916">
                  <c:v>2.8822651666666701</c:v>
                </c:pt>
                <c:pt idx="5917">
                  <c:v>2.8836538749999998</c:v>
                </c:pt>
                <c:pt idx="5918">
                  <c:v>2.88504258333333</c:v>
                </c:pt>
                <c:pt idx="5919">
                  <c:v>2.8864312916666699</c:v>
                </c:pt>
                <c:pt idx="5920">
                  <c:v>2.8878200000000001</c:v>
                </c:pt>
                <c:pt idx="5921">
                  <c:v>2.8892087083333302</c:v>
                </c:pt>
                <c:pt idx="5922">
                  <c:v>2.8905974166666701</c:v>
                </c:pt>
                <c:pt idx="5923">
                  <c:v>2.8919861249999999</c:v>
                </c:pt>
                <c:pt idx="5924">
                  <c:v>2.89337483333333</c:v>
                </c:pt>
                <c:pt idx="5925">
                  <c:v>2.8947635416666699</c:v>
                </c:pt>
                <c:pt idx="5926">
                  <c:v>2.8961522500000001</c:v>
                </c:pt>
                <c:pt idx="5927">
                  <c:v>2.8975409583333298</c:v>
                </c:pt>
                <c:pt idx="5928">
                  <c:v>2.8989296666666702</c:v>
                </c:pt>
                <c:pt idx="5929">
                  <c:v>2.9003183749999999</c:v>
                </c:pt>
                <c:pt idx="5930">
                  <c:v>2.9017070833333301</c:v>
                </c:pt>
                <c:pt idx="5931">
                  <c:v>2.90309579166667</c:v>
                </c:pt>
                <c:pt idx="5932">
                  <c:v>2.9044845000000001</c:v>
                </c:pt>
                <c:pt idx="5933">
                  <c:v>2.9058732083333298</c:v>
                </c:pt>
                <c:pt idx="5934">
                  <c:v>2.9072619166666702</c:v>
                </c:pt>
                <c:pt idx="5935">
                  <c:v>2.9086506249999999</c:v>
                </c:pt>
                <c:pt idx="5936">
                  <c:v>2.9100393333333301</c:v>
                </c:pt>
                <c:pt idx="5937">
                  <c:v>2.91142804166667</c:v>
                </c:pt>
                <c:pt idx="5938">
                  <c:v>2.9128167500000002</c:v>
                </c:pt>
                <c:pt idx="5939">
                  <c:v>2.9142054583333299</c:v>
                </c:pt>
                <c:pt idx="5940">
                  <c:v>2.9155941666666698</c:v>
                </c:pt>
                <c:pt idx="5941">
                  <c:v>2.916982875</c:v>
                </c:pt>
                <c:pt idx="5942">
                  <c:v>2.9183715833333301</c:v>
                </c:pt>
                <c:pt idx="5943">
                  <c:v>2.9197602916666701</c:v>
                </c:pt>
                <c:pt idx="5944">
                  <c:v>2.9211490000000002</c:v>
                </c:pt>
                <c:pt idx="5945">
                  <c:v>2.9225377083333299</c:v>
                </c:pt>
                <c:pt idx="5946">
                  <c:v>2.9239264166666699</c:v>
                </c:pt>
                <c:pt idx="5947">
                  <c:v>2.925315125</c:v>
                </c:pt>
                <c:pt idx="5948">
                  <c:v>2.9267038333333302</c:v>
                </c:pt>
                <c:pt idx="5949">
                  <c:v>2.9280925416666701</c:v>
                </c:pt>
                <c:pt idx="5950">
                  <c:v>2.9294812499999998</c:v>
                </c:pt>
                <c:pt idx="5951">
                  <c:v>2.93086995833333</c:v>
                </c:pt>
                <c:pt idx="5952">
                  <c:v>2.9322586666666699</c:v>
                </c:pt>
                <c:pt idx="5953">
                  <c:v>2.9336473750000001</c:v>
                </c:pt>
                <c:pt idx="5954">
                  <c:v>2.9350360833333302</c:v>
                </c:pt>
                <c:pt idx="5955">
                  <c:v>2.9364247916666701</c:v>
                </c:pt>
                <c:pt idx="5956">
                  <c:v>2.9378134999999999</c:v>
                </c:pt>
                <c:pt idx="5957">
                  <c:v>2.93920220833333</c:v>
                </c:pt>
                <c:pt idx="5958">
                  <c:v>2.9405909166666699</c:v>
                </c:pt>
                <c:pt idx="5959">
                  <c:v>2.9419796250000001</c:v>
                </c:pt>
                <c:pt idx="5960">
                  <c:v>2.9433683333333298</c:v>
                </c:pt>
                <c:pt idx="5961">
                  <c:v>2.9447570416666702</c:v>
                </c:pt>
                <c:pt idx="5962">
                  <c:v>2.9461457499999999</c:v>
                </c:pt>
                <c:pt idx="5963">
                  <c:v>2.9475344583333301</c:v>
                </c:pt>
                <c:pt idx="5964">
                  <c:v>2.94892316666667</c:v>
                </c:pt>
                <c:pt idx="5965">
                  <c:v>2.9503118750000001</c:v>
                </c:pt>
                <c:pt idx="5966">
                  <c:v>2.9517005833333299</c:v>
                </c:pt>
                <c:pt idx="5967">
                  <c:v>2.9530892916666698</c:v>
                </c:pt>
                <c:pt idx="5968">
                  <c:v>2.9544779999999999</c:v>
                </c:pt>
                <c:pt idx="5969">
                  <c:v>2.9558667083333301</c:v>
                </c:pt>
                <c:pt idx="5970">
                  <c:v>2.95725541666667</c:v>
                </c:pt>
                <c:pt idx="5971">
                  <c:v>2.9586441250000002</c:v>
                </c:pt>
                <c:pt idx="5972">
                  <c:v>2.9600328333333299</c:v>
                </c:pt>
                <c:pt idx="5973">
                  <c:v>2.9614215416666698</c:v>
                </c:pt>
                <c:pt idx="5974">
                  <c:v>2.96281025</c:v>
                </c:pt>
                <c:pt idx="5975">
                  <c:v>2.9641989583333301</c:v>
                </c:pt>
                <c:pt idx="5976">
                  <c:v>2.9655876666666701</c:v>
                </c:pt>
                <c:pt idx="5977">
                  <c:v>2.9669763750000002</c:v>
                </c:pt>
                <c:pt idx="5978">
                  <c:v>2.9683650833333299</c:v>
                </c:pt>
                <c:pt idx="5979">
                  <c:v>2.9697537916666699</c:v>
                </c:pt>
                <c:pt idx="5980">
                  <c:v>2.9711425</c:v>
                </c:pt>
                <c:pt idx="5981">
                  <c:v>2.9725312083333302</c:v>
                </c:pt>
                <c:pt idx="5982">
                  <c:v>2.9739199166666701</c:v>
                </c:pt>
                <c:pt idx="5983">
                  <c:v>2.9753086249999998</c:v>
                </c:pt>
                <c:pt idx="5984">
                  <c:v>2.97669733333333</c:v>
                </c:pt>
                <c:pt idx="5985">
                  <c:v>2.9780860416666699</c:v>
                </c:pt>
                <c:pt idx="5986">
                  <c:v>2.9794747500000001</c:v>
                </c:pt>
                <c:pt idx="5987">
                  <c:v>2.9808634583333302</c:v>
                </c:pt>
                <c:pt idx="5988">
                  <c:v>2.9822521666666701</c:v>
                </c:pt>
                <c:pt idx="5989">
                  <c:v>2.9836408749999999</c:v>
                </c:pt>
                <c:pt idx="5990">
                  <c:v>2.98502958333333</c:v>
                </c:pt>
                <c:pt idx="5991">
                  <c:v>2.9864182916666699</c:v>
                </c:pt>
                <c:pt idx="5992">
                  <c:v>2.9878070000000001</c:v>
                </c:pt>
                <c:pt idx="5993">
                  <c:v>2.9891957083333298</c:v>
                </c:pt>
                <c:pt idx="5994">
                  <c:v>2.9905844166666702</c:v>
                </c:pt>
                <c:pt idx="5995">
                  <c:v>2.9919731249999999</c:v>
                </c:pt>
                <c:pt idx="5996">
                  <c:v>2.9933618333333301</c:v>
                </c:pt>
                <c:pt idx="5997">
                  <c:v>2.99475054166667</c:v>
                </c:pt>
                <c:pt idx="5998">
                  <c:v>2.9961392500000001</c:v>
                </c:pt>
                <c:pt idx="5999">
                  <c:v>2.9975279583333299</c:v>
                </c:pt>
                <c:pt idx="6000">
                  <c:v>2.9989166666666698</c:v>
                </c:pt>
                <c:pt idx="6001">
                  <c:v>3.0003053749999999</c:v>
                </c:pt>
                <c:pt idx="6002">
                  <c:v>3.0016940833333301</c:v>
                </c:pt>
                <c:pt idx="6003">
                  <c:v>3.00308279166667</c:v>
                </c:pt>
                <c:pt idx="6004">
                  <c:v>3.0044715000000002</c:v>
                </c:pt>
                <c:pt idx="6005">
                  <c:v>3.0058602083333299</c:v>
                </c:pt>
                <c:pt idx="6006">
                  <c:v>3.0072489166666698</c:v>
                </c:pt>
                <c:pt idx="6007">
                  <c:v>3.008637625</c:v>
                </c:pt>
                <c:pt idx="6008">
                  <c:v>3.0100263333333301</c:v>
                </c:pt>
                <c:pt idx="6009">
                  <c:v>3.0114150416666701</c:v>
                </c:pt>
                <c:pt idx="6010">
                  <c:v>3.0128037499999998</c:v>
                </c:pt>
                <c:pt idx="6011">
                  <c:v>3.0141924583333299</c:v>
                </c:pt>
                <c:pt idx="6012">
                  <c:v>3.0155811666666699</c:v>
                </c:pt>
                <c:pt idx="6013">
                  <c:v>3.016969875</c:v>
                </c:pt>
                <c:pt idx="6014">
                  <c:v>3.0183585833333302</c:v>
                </c:pt>
                <c:pt idx="6015">
                  <c:v>3.0197472916666701</c:v>
                </c:pt>
                <c:pt idx="6016">
                  <c:v>3.0211359999999998</c:v>
                </c:pt>
                <c:pt idx="6017">
                  <c:v>3.02252470833333</c:v>
                </c:pt>
                <c:pt idx="6018">
                  <c:v>3.0239134166666699</c:v>
                </c:pt>
                <c:pt idx="6019">
                  <c:v>3.0253021250000001</c:v>
                </c:pt>
                <c:pt idx="6020">
                  <c:v>3.0266908333333302</c:v>
                </c:pt>
                <c:pt idx="6021">
                  <c:v>3.0280795416666701</c:v>
                </c:pt>
                <c:pt idx="6022">
                  <c:v>3.0294682499999999</c:v>
                </c:pt>
                <c:pt idx="6023">
                  <c:v>3.03085695833333</c:v>
                </c:pt>
                <c:pt idx="6024">
                  <c:v>3.0322456666666699</c:v>
                </c:pt>
                <c:pt idx="6025">
                  <c:v>3.0336343750000001</c:v>
                </c:pt>
                <c:pt idx="6026">
                  <c:v>3.0350230833333298</c:v>
                </c:pt>
                <c:pt idx="6027">
                  <c:v>3.0364117916666702</c:v>
                </c:pt>
                <c:pt idx="6028">
                  <c:v>3.0378004999999999</c:v>
                </c:pt>
                <c:pt idx="6029">
                  <c:v>3.0391892083333301</c:v>
                </c:pt>
                <c:pt idx="6030">
                  <c:v>3.04057791666667</c:v>
                </c:pt>
                <c:pt idx="6031">
                  <c:v>3.0419666250000001</c:v>
                </c:pt>
                <c:pt idx="6032">
                  <c:v>3.0433553333333299</c:v>
                </c:pt>
                <c:pt idx="6033">
                  <c:v>3.0447440416666698</c:v>
                </c:pt>
                <c:pt idx="6034">
                  <c:v>3.0461327499999999</c:v>
                </c:pt>
                <c:pt idx="6035">
                  <c:v>3.0475214583333301</c:v>
                </c:pt>
                <c:pt idx="6036">
                  <c:v>3.04891016666667</c:v>
                </c:pt>
                <c:pt idx="6037">
                  <c:v>3.0502988750000002</c:v>
                </c:pt>
                <c:pt idx="6038">
                  <c:v>3.0516875833333299</c:v>
                </c:pt>
                <c:pt idx="6039">
                  <c:v>3.0530762916666698</c:v>
                </c:pt>
                <c:pt idx="6040">
                  <c:v>3.054465</c:v>
                </c:pt>
                <c:pt idx="6041">
                  <c:v>3.0558537083333301</c:v>
                </c:pt>
                <c:pt idx="6042">
                  <c:v>3.0572424166666701</c:v>
                </c:pt>
                <c:pt idx="6043">
                  <c:v>3.0586311249999998</c:v>
                </c:pt>
                <c:pt idx="6044">
                  <c:v>3.0600198333333299</c:v>
                </c:pt>
                <c:pt idx="6045">
                  <c:v>3.0614085416666699</c:v>
                </c:pt>
                <c:pt idx="6046">
                  <c:v>3.06279725</c:v>
                </c:pt>
                <c:pt idx="6047">
                  <c:v>3.0641859583333302</c:v>
                </c:pt>
                <c:pt idx="6048">
                  <c:v>3.0655746666666701</c:v>
                </c:pt>
                <c:pt idx="6049">
                  <c:v>3.0669633749999998</c:v>
                </c:pt>
                <c:pt idx="6050">
                  <c:v>3.06835208333333</c:v>
                </c:pt>
                <c:pt idx="6051">
                  <c:v>3.0697407916666699</c:v>
                </c:pt>
                <c:pt idx="6052">
                  <c:v>3.0711295000000001</c:v>
                </c:pt>
                <c:pt idx="6053">
                  <c:v>3.0725182083333298</c:v>
                </c:pt>
                <c:pt idx="6054">
                  <c:v>3.0739069166666702</c:v>
                </c:pt>
                <c:pt idx="6055">
                  <c:v>3.0752956249999999</c:v>
                </c:pt>
                <c:pt idx="6056">
                  <c:v>3.07668433333333</c:v>
                </c:pt>
                <c:pt idx="6057">
                  <c:v>3.07807304166667</c:v>
                </c:pt>
                <c:pt idx="6058">
                  <c:v>3.0794617500000001</c:v>
                </c:pt>
                <c:pt idx="6059">
                  <c:v>3.0808504583333298</c:v>
                </c:pt>
                <c:pt idx="6060">
                  <c:v>3.0822391666666702</c:v>
                </c:pt>
                <c:pt idx="6061">
                  <c:v>3.0836278749999999</c:v>
                </c:pt>
                <c:pt idx="6062">
                  <c:v>3.0850165833333301</c:v>
                </c:pt>
                <c:pt idx="6063">
                  <c:v>3.08640529166667</c:v>
                </c:pt>
                <c:pt idx="6064">
                  <c:v>3.0877940000000001</c:v>
                </c:pt>
                <c:pt idx="6065">
                  <c:v>3.0891827083333299</c:v>
                </c:pt>
                <c:pt idx="6066">
                  <c:v>3.0905714166666698</c:v>
                </c:pt>
                <c:pt idx="6067">
                  <c:v>3.0919601249999999</c:v>
                </c:pt>
                <c:pt idx="6068">
                  <c:v>3.0933488333333301</c:v>
                </c:pt>
                <c:pt idx="6069">
                  <c:v>3.09473754166667</c:v>
                </c:pt>
                <c:pt idx="6070">
                  <c:v>3.0961262500000002</c:v>
                </c:pt>
                <c:pt idx="6071">
                  <c:v>3.0975149583333299</c:v>
                </c:pt>
                <c:pt idx="6072">
                  <c:v>3.0989036666666698</c:v>
                </c:pt>
                <c:pt idx="6073">
                  <c:v>3.100292375</c:v>
                </c:pt>
                <c:pt idx="6074">
                  <c:v>3.1016810833333301</c:v>
                </c:pt>
                <c:pt idx="6075">
                  <c:v>3.1030697916666701</c:v>
                </c:pt>
                <c:pt idx="6076">
                  <c:v>3.1044584999999998</c:v>
                </c:pt>
                <c:pt idx="6077">
                  <c:v>3.1058472083333299</c:v>
                </c:pt>
                <c:pt idx="6078">
                  <c:v>3.1072359166666699</c:v>
                </c:pt>
                <c:pt idx="6079">
                  <c:v>3.108624625</c:v>
                </c:pt>
                <c:pt idx="6080">
                  <c:v>3.1100133333333302</c:v>
                </c:pt>
                <c:pt idx="6081">
                  <c:v>3.1114020416666701</c:v>
                </c:pt>
                <c:pt idx="6082">
                  <c:v>3.1127907499999998</c:v>
                </c:pt>
                <c:pt idx="6083">
                  <c:v>3.11417945833333</c:v>
                </c:pt>
                <c:pt idx="6084">
                  <c:v>3.1155681666666699</c:v>
                </c:pt>
                <c:pt idx="6085">
                  <c:v>3.1169568750000001</c:v>
                </c:pt>
                <c:pt idx="6086">
                  <c:v>3.1183455833333298</c:v>
                </c:pt>
                <c:pt idx="6087">
                  <c:v>3.1197342916666702</c:v>
                </c:pt>
                <c:pt idx="6088">
                  <c:v>3.1211229999999999</c:v>
                </c:pt>
                <c:pt idx="6089">
                  <c:v>3.12251170833333</c:v>
                </c:pt>
                <c:pt idx="6090">
                  <c:v>3.12390041666667</c:v>
                </c:pt>
                <c:pt idx="6091">
                  <c:v>3.1252891250000001</c:v>
                </c:pt>
                <c:pt idx="6092">
                  <c:v>3.1266778333333298</c:v>
                </c:pt>
                <c:pt idx="6093">
                  <c:v>3.1280665416666702</c:v>
                </c:pt>
                <c:pt idx="6094">
                  <c:v>3.1294552499999999</c:v>
                </c:pt>
                <c:pt idx="6095">
                  <c:v>3.1308439583333301</c:v>
                </c:pt>
                <c:pt idx="6096">
                  <c:v>3.13223266666667</c:v>
                </c:pt>
                <c:pt idx="6097">
                  <c:v>3.1336213750000002</c:v>
                </c:pt>
                <c:pt idx="6098">
                  <c:v>3.1350100833333299</c:v>
                </c:pt>
                <c:pt idx="6099">
                  <c:v>3.1363987916666698</c:v>
                </c:pt>
                <c:pt idx="6100">
                  <c:v>3.1377875</c:v>
                </c:pt>
                <c:pt idx="6101">
                  <c:v>3.1391762083333301</c:v>
                </c:pt>
                <c:pt idx="6102">
                  <c:v>3.14056491666667</c:v>
                </c:pt>
                <c:pt idx="6103">
                  <c:v>3.1419536250000002</c:v>
                </c:pt>
                <c:pt idx="6104">
                  <c:v>3.1433423333333299</c:v>
                </c:pt>
                <c:pt idx="6105">
                  <c:v>3.1447310416666698</c:v>
                </c:pt>
                <c:pt idx="6106">
                  <c:v>3.14611975</c:v>
                </c:pt>
                <c:pt idx="6107">
                  <c:v>3.1475084583333302</c:v>
                </c:pt>
                <c:pt idx="6108">
                  <c:v>3.1488971666666701</c:v>
                </c:pt>
                <c:pt idx="6109">
                  <c:v>3.1502858749999998</c:v>
                </c:pt>
                <c:pt idx="6110">
                  <c:v>3.1516745833333299</c:v>
                </c:pt>
                <c:pt idx="6111">
                  <c:v>3.1530632916666699</c:v>
                </c:pt>
                <c:pt idx="6112">
                  <c:v>3.154452</c:v>
                </c:pt>
                <c:pt idx="6113">
                  <c:v>3.1558407083333302</c:v>
                </c:pt>
                <c:pt idx="6114">
                  <c:v>3.1572294166666701</c:v>
                </c:pt>
                <c:pt idx="6115">
                  <c:v>3.1586181249999998</c:v>
                </c:pt>
                <c:pt idx="6116">
                  <c:v>3.16000683333333</c:v>
                </c:pt>
                <c:pt idx="6117">
                  <c:v>3.1613955416666699</c:v>
                </c:pt>
                <c:pt idx="6118">
                  <c:v>3.1627842500000001</c:v>
                </c:pt>
                <c:pt idx="6119">
                  <c:v>3.1641729583333298</c:v>
                </c:pt>
                <c:pt idx="6120">
                  <c:v>3.1655616666666702</c:v>
                </c:pt>
                <c:pt idx="6121">
                  <c:v>3.1669503749999999</c:v>
                </c:pt>
                <c:pt idx="6122">
                  <c:v>3.16833908333333</c:v>
                </c:pt>
                <c:pt idx="6123">
                  <c:v>3.16972779166667</c:v>
                </c:pt>
                <c:pt idx="6124">
                  <c:v>3.1711165000000001</c:v>
                </c:pt>
                <c:pt idx="6125">
                  <c:v>3.1725052083333298</c:v>
                </c:pt>
                <c:pt idx="6126">
                  <c:v>3.1738939166666702</c:v>
                </c:pt>
                <c:pt idx="6127">
                  <c:v>3.1752826249999999</c:v>
                </c:pt>
                <c:pt idx="6128">
                  <c:v>3.1766713333333301</c:v>
                </c:pt>
                <c:pt idx="6129">
                  <c:v>3.17806004166667</c:v>
                </c:pt>
                <c:pt idx="6130">
                  <c:v>3.1794487500000002</c:v>
                </c:pt>
                <c:pt idx="6131">
                  <c:v>3.1808374583333299</c:v>
                </c:pt>
                <c:pt idx="6132">
                  <c:v>3.1822261666666698</c:v>
                </c:pt>
                <c:pt idx="6133">
                  <c:v>3.183614875</c:v>
                </c:pt>
                <c:pt idx="6134">
                  <c:v>3.1850035833333301</c:v>
                </c:pt>
                <c:pt idx="6135">
                  <c:v>3.18639229166667</c:v>
                </c:pt>
                <c:pt idx="6136">
                  <c:v>3.1877810000000002</c:v>
                </c:pt>
                <c:pt idx="6137">
                  <c:v>3.1891697083333299</c:v>
                </c:pt>
                <c:pt idx="6138">
                  <c:v>3.1905584166666698</c:v>
                </c:pt>
                <c:pt idx="6139">
                  <c:v>3.191947125</c:v>
                </c:pt>
                <c:pt idx="6140">
                  <c:v>3.1933358333333302</c:v>
                </c:pt>
                <c:pt idx="6141">
                  <c:v>3.1947245416666701</c:v>
                </c:pt>
                <c:pt idx="6142">
                  <c:v>3.1961132499999998</c:v>
                </c:pt>
                <c:pt idx="6143">
                  <c:v>3.19750195833333</c:v>
                </c:pt>
                <c:pt idx="6144">
                  <c:v>3.1988906666666699</c:v>
                </c:pt>
                <c:pt idx="6145">
                  <c:v>3.200279375</c:v>
                </c:pt>
                <c:pt idx="6146">
                  <c:v>3.2016680833333302</c:v>
                </c:pt>
                <c:pt idx="6147">
                  <c:v>3.2030567916666701</c:v>
                </c:pt>
                <c:pt idx="6148">
                  <c:v>3.2044454999999998</c:v>
                </c:pt>
                <c:pt idx="6149">
                  <c:v>3.20583420833333</c:v>
                </c:pt>
                <c:pt idx="6150">
                  <c:v>3.2072229166666699</c:v>
                </c:pt>
                <c:pt idx="6151">
                  <c:v>3.2086116250000001</c:v>
                </c:pt>
                <c:pt idx="6152">
                  <c:v>3.2100003333333298</c:v>
                </c:pt>
                <c:pt idx="6153">
                  <c:v>3.2113890416666702</c:v>
                </c:pt>
                <c:pt idx="6154">
                  <c:v>3.2127777499999999</c:v>
                </c:pt>
                <c:pt idx="6155">
                  <c:v>3.21416645833333</c:v>
                </c:pt>
                <c:pt idx="6156">
                  <c:v>3.21555516666667</c:v>
                </c:pt>
                <c:pt idx="6157">
                  <c:v>3.2169438750000001</c:v>
                </c:pt>
                <c:pt idx="6158">
                  <c:v>3.2183325833333298</c:v>
                </c:pt>
                <c:pt idx="6159">
                  <c:v>3.2197212916666702</c:v>
                </c:pt>
                <c:pt idx="6160">
                  <c:v>3.2211099999999999</c:v>
                </c:pt>
                <c:pt idx="6161">
                  <c:v>3.2224987083333301</c:v>
                </c:pt>
                <c:pt idx="6162">
                  <c:v>3.22388741666667</c:v>
                </c:pt>
                <c:pt idx="6163">
                  <c:v>3.2252761250000002</c:v>
                </c:pt>
                <c:pt idx="6164">
                  <c:v>3.2266648333333299</c:v>
                </c:pt>
                <c:pt idx="6165">
                  <c:v>3.2280535416666698</c:v>
                </c:pt>
                <c:pt idx="6166">
                  <c:v>3.22944225</c:v>
                </c:pt>
                <c:pt idx="6167">
                  <c:v>3.2308309583333301</c:v>
                </c:pt>
                <c:pt idx="6168">
                  <c:v>3.23221966666667</c:v>
                </c:pt>
                <c:pt idx="6169">
                  <c:v>3.2336083750000002</c:v>
                </c:pt>
                <c:pt idx="6170">
                  <c:v>3.2349970833333299</c:v>
                </c:pt>
                <c:pt idx="6171">
                  <c:v>3.2363857916666698</c:v>
                </c:pt>
                <c:pt idx="6172">
                  <c:v>3.2377745</c:v>
                </c:pt>
                <c:pt idx="6173">
                  <c:v>3.2391632083333302</c:v>
                </c:pt>
                <c:pt idx="6174">
                  <c:v>3.2405519166666701</c:v>
                </c:pt>
                <c:pt idx="6175">
                  <c:v>3.2419406249999998</c:v>
                </c:pt>
                <c:pt idx="6176">
                  <c:v>3.24332933333333</c:v>
                </c:pt>
                <c:pt idx="6177">
                  <c:v>3.2447180416666699</c:v>
                </c:pt>
                <c:pt idx="6178">
                  <c:v>3.24610675</c:v>
                </c:pt>
                <c:pt idx="6179">
                  <c:v>3.2474954583333302</c:v>
                </c:pt>
                <c:pt idx="6180">
                  <c:v>3.2488841666666701</c:v>
                </c:pt>
                <c:pt idx="6181">
                  <c:v>3.2502728749999998</c:v>
                </c:pt>
                <c:pt idx="6182">
                  <c:v>3.25166158333333</c:v>
                </c:pt>
                <c:pt idx="6183">
                  <c:v>3.2530502916666699</c:v>
                </c:pt>
                <c:pt idx="6184">
                  <c:v>3.2544390000000001</c:v>
                </c:pt>
                <c:pt idx="6185">
                  <c:v>3.2558277083333298</c:v>
                </c:pt>
                <c:pt idx="6186">
                  <c:v>3.2572164166666702</c:v>
                </c:pt>
                <c:pt idx="6187">
                  <c:v>3.2586051249999999</c:v>
                </c:pt>
                <c:pt idx="6188">
                  <c:v>3.25999383333333</c:v>
                </c:pt>
                <c:pt idx="6189">
                  <c:v>3.26138254166667</c:v>
                </c:pt>
                <c:pt idx="6190">
                  <c:v>3.2627712500000001</c:v>
                </c:pt>
                <c:pt idx="6191">
                  <c:v>3.2641599583333298</c:v>
                </c:pt>
                <c:pt idx="6192">
                  <c:v>3.2655486666666702</c:v>
                </c:pt>
                <c:pt idx="6193">
                  <c:v>3.2669373749999999</c:v>
                </c:pt>
                <c:pt idx="6194">
                  <c:v>3.2683260833333301</c:v>
                </c:pt>
                <c:pt idx="6195">
                  <c:v>3.26971479166667</c:v>
                </c:pt>
                <c:pt idx="6196">
                  <c:v>3.2711035000000002</c:v>
                </c:pt>
                <c:pt idx="6197">
                  <c:v>3.2724922083333299</c:v>
                </c:pt>
                <c:pt idx="6198">
                  <c:v>3.2738809166666698</c:v>
                </c:pt>
                <c:pt idx="6199">
                  <c:v>3.275269625</c:v>
                </c:pt>
                <c:pt idx="6200">
                  <c:v>3.2766583333333301</c:v>
                </c:pt>
                <c:pt idx="6201">
                  <c:v>3.27804704166667</c:v>
                </c:pt>
                <c:pt idx="6202">
                  <c:v>3.2794357500000002</c:v>
                </c:pt>
                <c:pt idx="6203">
                  <c:v>3.2808244583333299</c:v>
                </c:pt>
                <c:pt idx="6204">
                  <c:v>3.2822131666666698</c:v>
                </c:pt>
                <c:pt idx="6205">
                  <c:v>3.283601875</c:v>
                </c:pt>
                <c:pt idx="6206">
                  <c:v>3.2849905833333302</c:v>
                </c:pt>
                <c:pt idx="6207">
                  <c:v>3.2863792916666701</c:v>
                </c:pt>
                <c:pt idx="6208">
                  <c:v>3.2877679999999998</c:v>
                </c:pt>
                <c:pt idx="6209">
                  <c:v>3.28915670833333</c:v>
                </c:pt>
                <c:pt idx="6210">
                  <c:v>3.2905454166666699</c:v>
                </c:pt>
                <c:pt idx="6211">
                  <c:v>3.291934125</c:v>
                </c:pt>
                <c:pt idx="6212">
                  <c:v>3.2933228333333302</c:v>
                </c:pt>
                <c:pt idx="6213">
                  <c:v>3.2947115416666701</c:v>
                </c:pt>
                <c:pt idx="6214">
                  <c:v>3.2961002499999998</c:v>
                </c:pt>
                <c:pt idx="6215">
                  <c:v>3.29748895833333</c:v>
                </c:pt>
                <c:pt idx="6216">
                  <c:v>3.2988776666666699</c:v>
                </c:pt>
                <c:pt idx="6217">
                  <c:v>3.3002663750000001</c:v>
                </c:pt>
                <c:pt idx="6218">
                  <c:v>3.3016550833333298</c:v>
                </c:pt>
                <c:pt idx="6219">
                  <c:v>3.3030437916666702</c:v>
                </c:pt>
                <c:pt idx="6220">
                  <c:v>3.3044324999999999</c:v>
                </c:pt>
                <c:pt idx="6221">
                  <c:v>3.30582120833333</c:v>
                </c:pt>
                <c:pt idx="6222">
                  <c:v>3.30720991666667</c:v>
                </c:pt>
                <c:pt idx="6223">
                  <c:v>3.3085986250000001</c:v>
                </c:pt>
                <c:pt idx="6224">
                  <c:v>3.3099873333333298</c:v>
                </c:pt>
                <c:pt idx="6225">
                  <c:v>3.3113760416666702</c:v>
                </c:pt>
                <c:pt idx="6226">
                  <c:v>3.3127647499999999</c:v>
                </c:pt>
                <c:pt idx="6227">
                  <c:v>3.3141534583333301</c:v>
                </c:pt>
                <c:pt idx="6228">
                  <c:v>3.31554216666667</c:v>
                </c:pt>
                <c:pt idx="6229">
                  <c:v>3.3169308750000002</c:v>
                </c:pt>
                <c:pt idx="6230">
                  <c:v>3.3183195833333299</c:v>
                </c:pt>
                <c:pt idx="6231">
                  <c:v>3.3197082916666698</c:v>
                </c:pt>
                <c:pt idx="6232">
                  <c:v>3.321097</c:v>
                </c:pt>
                <c:pt idx="6233">
                  <c:v>3.3224857083333301</c:v>
                </c:pt>
                <c:pt idx="6234">
                  <c:v>3.3238744166666701</c:v>
                </c:pt>
                <c:pt idx="6235">
                  <c:v>3.3252631250000002</c:v>
                </c:pt>
                <c:pt idx="6236">
                  <c:v>3.3266518333333299</c:v>
                </c:pt>
                <c:pt idx="6237">
                  <c:v>3.3280405416666698</c:v>
                </c:pt>
                <c:pt idx="6238">
                  <c:v>3.32942925</c:v>
                </c:pt>
                <c:pt idx="6239">
                  <c:v>3.3308179583333302</c:v>
                </c:pt>
                <c:pt idx="6240">
                  <c:v>3.3322066666666701</c:v>
                </c:pt>
                <c:pt idx="6241">
                  <c:v>3.3335953749999998</c:v>
                </c:pt>
                <c:pt idx="6242">
                  <c:v>3.33498408333333</c:v>
                </c:pt>
                <c:pt idx="6243">
                  <c:v>3.3363727916666699</c:v>
                </c:pt>
                <c:pt idx="6244">
                  <c:v>3.3377615</c:v>
                </c:pt>
                <c:pt idx="6245">
                  <c:v>3.3391502083333302</c:v>
                </c:pt>
                <c:pt idx="6246">
                  <c:v>3.3405389166666701</c:v>
                </c:pt>
                <c:pt idx="6247">
                  <c:v>3.3419276249999998</c:v>
                </c:pt>
                <c:pt idx="6248">
                  <c:v>3.34331633333333</c:v>
                </c:pt>
                <c:pt idx="6249">
                  <c:v>3.3447050416666699</c:v>
                </c:pt>
                <c:pt idx="6250">
                  <c:v>3.3460937500000001</c:v>
                </c:pt>
                <c:pt idx="6251">
                  <c:v>3.3474824583333298</c:v>
                </c:pt>
                <c:pt idx="6252">
                  <c:v>3.3488711666666702</c:v>
                </c:pt>
                <c:pt idx="6253">
                  <c:v>3.3502598749999999</c:v>
                </c:pt>
                <c:pt idx="6254">
                  <c:v>3.35164858333333</c:v>
                </c:pt>
                <c:pt idx="6255">
                  <c:v>3.35303729166667</c:v>
                </c:pt>
                <c:pt idx="6256">
                  <c:v>3.3544260000000001</c:v>
                </c:pt>
                <c:pt idx="6257">
                  <c:v>3.3558147083333298</c:v>
                </c:pt>
                <c:pt idx="6258">
                  <c:v>3.3572034166666702</c:v>
                </c:pt>
                <c:pt idx="6259">
                  <c:v>3.3585921249999999</c:v>
                </c:pt>
                <c:pt idx="6260">
                  <c:v>3.3599808333333301</c:v>
                </c:pt>
                <c:pt idx="6261">
                  <c:v>3.36136954166667</c:v>
                </c:pt>
                <c:pt idx="6262">
                  <c:v>3.3627582500000002</c:v>
                </c:pt>
                <c:pt idx="6263">
                  <c:v>3.3641469583333299</c:v>
                </c:pt>
                <c:pt idx="6264">
                  <c:v>3.3655356666666698</c:v>
                </c:pt>
                <c:pt idx="6265">
                  <c:v>3.366924375</c:v>
                </c:pt>
                <c:pt idx="6266">
                  <c:v>3.3683130833333301</c:v>
                </c:pt>
                <c:pt idx="6267">
                  <c:v>3.3697017916666701</c:v>
                </c:pt>
                <c:pt idx="6268">
                  <c:v>3.3710905000000002</c:v>
                </c:pt>
                <c:pt idx="6269">
                  <c:v>3.3724792083333299</c:v>
                </c:pt>
                <c:pt idx="6270">
                  <c:v>3.3738679166666699</c:v>
                </c:pt>
                <c:pt idx="6271">
                  <c:v>3.375256625</c:v>
                </c:pt>
                <c:pt idx="6272">
                  <c:v>3.3766453333333302</c:v>
                </c:pt>
                <c:pt idx="6273">
                  <c:v>3.3780340416666701</c:v>
                </c:pt>
                <c:pt idx="6274">
                  <c:v>3.3794227499999998</c:v>
                </c:pt>
                <c:pt idx="6275">
                  <c:v>3.38081145833333</c:v>
                </c:pt>
                <c:pt idx="6276">
                  <c:v>3.3822001666666699</c:v>
                </c:pt>
                <c:pt idx="6277">
                  <c:v>3.3835888750000001</c:v>
                </c:pt>
                <c:pt idx="6278">
                  <c:v>3.3849775833333302</c:v>
                </c:pt>
                <c:pt idx="6279">
                  <c:v>3.3863662916666701</c:v>
                </c:pt>
                <c:pt idx="6280">
                  <c:v>3.3877549999999998</c:v>
                </c:pt>
                <c:pt idx="6281">
                  <c:v>3.38914370833333</c:v>
                </c:pt>
                <c:pt idx="6282">
                  <c:v>3.3905324166666699</c:v>
                </c:pt>
                <c:pt idx="6283">
                  <c:v>3.3919211250000001</c:v>
                </c:pt>
                <c:pt idx="6284">
                  <c:v>3.3933098333333298</c:v>
                </c:pt>
                <c:pt idx="6285">
                  <c:v>3.3946985416666702</c:v>
                </c:pt>
                <c:pt idx="6286">
                  <c:v>3.3960872499999999</c:v>
                </c:pt>
                <c:pt idx="6287">
                  <c:v>3.39747595833333</c:v>
                </c:pt>
                <c:pt idx="6288">
                  <c:v>3.39886466666667</c:v>
                </c:pt>
                <c:pt idx="6289">
                  <c:v>3.4002533750000001</c:v>
                </c:pt>
                <c:pt idx="6290">
                  <c:v>3.4016420833333298</c:v>
                </c:pt>
                <c:pt idx="6291">
                  <c:v>3.4030307916666702</c:v>
                </c:pt>
                <c:pt idx="6292">
                  <c:v>3.4044194999999999</c:v>
                </c:pt>
                <c:pt idx="6293">
                  <c:v>3.4058082083333301</c:v>
                </c:pt>
                <c:pt idx="6294">
                  <c:v>3.40719691666667</c:v>
                </c:pt>
                <c:pt idx="6295">
                  <c:v>3.4085856250000002</c:v>
                </c:pt>
                <c:pt idx="6296">
                  <c:v>3.4099743333333299</c:v>
                </c:pt>
                <c:pt idx="6297">
                  <c:v>3.4113630416666698</c:v>
                </c:pt>
                <c:pt idx="6298">
                  <c:v>3.41275175</c:v>
                </c:pt>
                <c:pt idx="6299">
                  <c:v>3.4141404583333301</c:v>
                </c:pt>
                <c:pt idx="6300">
                  <c:v>3.4155291666666701</c:v>
                </c:pt>
                <c:pt idx="6301">
                  <c:v>3.4169178750000002</c:v>
                </c:pt>
                <c:pt idx="6302">
                  <c:v>3.4183065833333299</c:v>
                </c:pt>
                <c:pt idx="6303">
                  <c:v>3.4196952916666699</c:v>
                </c:pt>
                <c:pt idx="6304">
                  <c:v>3.421084</c:v>
                </c:pt>
                <c:pt idx="6305">
                  <c:v>3.4224727083333302</c:v>
                </c:pt>
                <c:pt idx="6306">
                  <c:v>3.4238614166666701</c:v>
                </c:pt>
                <c:pt idx="6307">
                  <c:v>3.4252501249999998</c:v>
                </c:pt>
                <c:pt idx="6308">
                  <c:v>3.42663883333333</c:v>
                </c:pt>
                <c:pt idx="6309">
                  <c:v>3.4280275416666699</c:v>
                </c:pt>
                <c:pt idx="6310">
                  <c:v>3.4294162500000001</c:v>
                </c:pt>
                <c:pt idx="6311">
                  <c:v>3.4308049583333302</c:v>
                </c:pt>
                <c:pt idx="6312">
                  <c:v>3.4321936666666701</c:v>
                </c:pt>
                <c:pt idx="6313">
                  <c:v>3.4335823749999999</c:v>
                </c:pt>
                <c:pt idx="6314">
                  <c:v>3.43497108333333</c:v>
                </c:pt>
                <c:pt idx="6315">
                  <c:v>3.4363597916666699</c:v>
                </c:pt>
                <c:pt idx="6316">
                  <c:v>3.4377485000000001</c:v>
                </c:pt>
                <c:pt idx="6317">
                  <c:v>3.4391372083333298</c:v>
                </c:pt>
                <c:pt idx="6318">
                  <c:v>3.4405259166666702</c:v>
                </c:pt>
                <c:pt idx="6319">
                  <c:v>3.4419146249999999</c:v>
                </c:pt>
                <c:pt idx="6320">
                  <c:v>3.4433033333333301</c:v>
                </c:pt>
                <c:pt idx="6321">
                  <c:v>3.44469204166667</c:v>
                </c:pt>
                <c:pt idx="6322">
                  <c:v>3.4460807500000001</c:v>
                </c:pt>
                <c:pt idx="6323">
                  <c:v>3.4474694583333299</c:v>
                </c:pt>
                <c:pt idx="6324">
                  <c:v>3.4488581666666702</c:v>
                </c:pt>
                <c:pt idx="6325">
                  <c:v>3.4502468749999999</c:v>
                </c:pt>
                <c:pt idx="6326">
                  <c:v>3.4516355833333301</c:v>
                </c:pt>
                <c:pt idx="6327">
                  <c:v>3.45302429166667</c:v>
                </c:pt>
                <c:pt idx="6328">
                  <c:v>3.4544130000000002</c:v>
                </c:pt>
                <c:pt idx="6329">
                  <c:v>3.4558017083333299</c:v>
                </c:pt>
                <c:pt idx="6330">
                  <c:v>3.4571904166666698</c:v>
                </c:pt>
                <c:pt idx="6331">
                  <c:v>3.458579125</c:v>
                </c:pt>
                <c:pt idx="6332">
                  <c:v>3.4599678333333301</c:v>
                </c:pt>
                <c:pt idx="6333">
                  <c:v>3.4613565416666701</c:v>
                </c:pt>
                <c:pt idx="6334">
                  <c:v>3.4627452500000002</c:v>
                </c:pt>
                <c:pt idx="6335">
                  <c:v>3.4641339583333299</c:v>
                </c:pt>
                <c:pt idx="6336">
                  <c:v>3.4655226666666699</c:v>
                </c:pt>
                <c:pt idx="6337">
                  <c:v>3.466911375</c:v>
                </c:pt>
                <c:pt idx="6338">
                  <c:v>3.4683000833333302</c:v>
                </c:pt>
                <c:pt idx="6339">
                  <c:v>3.4696887916666701</c:v>
                </c:pt>
                <c:pt idx="6340">
                  <c:v>3.4710774999999998</c:v>
                </c:pt>
                <c:pt idx="6341">
                  <c:v>3.47246620833333</c:v>
                </c:pt>
                <c:pt idx="6342">
                  <c:v>3.4738549166666699</c:v>
                </c:pt>
                <c:pt idx="6343">
                  <c:v>3.4752436250000001</c:v>
                </c:pt>
                <c:pt idx="6344">
                  <c:v>3.4766323333333302</c:v>
                </c:pt>
                <c:pt idx="6345">
                  <c:v>3.4780210416666701</c:v>
                </c:pt>
                <c:pt idx="6346">
                  <c:v>3.4794097499999999</c:v>
                </c:pt>
                <c:pt idx="6347">
                  <c:v>3.48079845833333</c:v>
                </c:pt>
                <c:pt idx="6348">
                  <c:v>3.4821871666666699</c:v>
                </c:pt>
                <c:pt idx="6349">
                  <c:v>3.4835758750000001</c:v>
                </c:pt>
                <c:pt idx="6350">
                  <c:v>3.4849645833333298</c:v>
                </c:pt>
                <c:pt idx="6351">
                  <c:v>3.4863532916666702</c:v>
                </c:pt>
                <c:pt idx="6352">
                  <c:v>3.4877419999999999</c:v>
                </c:pt>
                <c:pt idx="6353">
                  <c:v>3.4891307083333301</c:v>
                </c:pt>
                <c:pt idx="6354">
                  <c:v>3.49051941666667</c:v>
                </c:pt>
                <c:pt idx="6355">
                  <c:v>3.4919081250000001</c:v>
                </c:pt>
                <c:pt idx="6356">
                  <c:v>3.4932968333333299</c:v>
                </c:pt>
                <c:pt idx="6357">
                  <c:v>3.4946855416666698</c:v>
                </c:pt>
                <c:pt idx="6358">
                  <c:v>3.4960742499999999</c:v>
                </c:pt>
                <c:pt idx="6359">
                  <c:v>3.4974629583333301</c:v>
                </c:pt>
                <c:pt idx="6360">
                  <c:v>3.49885166666667</c:v>
                </c:pt>
                <c:pt idx="6361">
                  <c:v>3.5002403750000002</c:v>
                </c:pt>
                <c:pt idx="6362">
                  <c:v>3.5016290833333299</c:v>
                </c:pt>
                <c:pt idx="6363">
                  <c:v>3.5030177916666698</c:v>
                </c:pt>
                <c:pt idx="6364">
                  <c:v>3.5044065</c:v>
                </c:pt>
                <c:pt idx="6365">
                  <c:v>3.5057952083333301</c:v>
                </c:pt>
                <c:pt idx="6366">
                  <c:v>3.5071839166666701</c:v>
                </c:pt>
                <c:pt idx="6367">
                  <c:v>3.5085726249999998</c:v>
                </c:pt>
                <c:pt idx="6368">
                  <c:v>3.5099613333333299</c:v>
                </c:pt>
                <c:pt idx="6369">
                  <c:v>3.5113500416666699</c:v>
                </c:pt>
                <c:pt idx="6370">
                  <c:v>3.51273875</c:v>
                </c:pt>
                <c:pt idx="6371">
                  <c:v>3.5141274583333302</c:v>
                </c:pt>
                <c:pt idx="6372">
                  <c:v>3.5155161666666701</c:v>
                </c:pt>
                <c:pt idx="6373">
                  <c:v>3.5169048749999998</c:v>
                </c:pt>
                <c:pt idx="6374">
                  <c:v>3.51829358333333</c:v>
                </c:pt>
                <c:pt idx="6375">
                  <c:v>3.5196822916666699</c:v>
                </c:pt>
                <c:pt idx="6376">
                  <c:v>3.5210710000000001</c:v>
                </c:pt>
                <c:pt idx="6377">
                  <c:v>3.5224597083333302</c:v>
                </c:pt>
                <c:pt idx="6378">
                  <c:v>3.5238484166666701</c:v>
                </c:pt>
                <c:pt idx="6379">
                  <c:v>3.5252371249999999</c:v>
                </c:pt>
                <c:pt idx="6380">
                  <c:v>3.52662583333333</c:v>
                </c:pt>
                <c:pt idx="6381">
                  <c:v>3.5280145416666699</c:v>
                </c:pt>
                <c:pt idx="6382">
                  <c:v>3.5294032500000001</c:v>
                </c:pt>
                <c:pt idx="6383">
                  <c:v>3.5307919583333298</c:v>
                </c:pt>
                <c:pt idx="6384">
                  <c:v>3.5321806666666702</c:v>
                </c:pt>
                <c:pt idx="6385">
                  <c:v>3.5335693749999999</c:v>
                </c:pt>
                <c:pt idx="6386">
                  <c:v>3.5349580833333301</c:v>
                </c:pt>
                <c:pt idx="6387">
                  <c:v>3.53634679166667</c:v>
                </c:pt>
                <c:pt idx="6388">
                  <c:v>3.5377355000000001</c:v>
                </c:pt>
                <c:pt idx="6389">
                  <c:v>3.5391242083333299</c:v>
                </c:pt>
                <c:pt idx="6390">
                  <c:v>3.5405129166666698</c:v>
                </c:pt>
                <c:pt idx="6391">
                  <c:v>3.5419016249999999</c:v>
                </c:pt>
                <c:pt idx="6392">
                  <c:v>3.5432903333333301</c:v>
                </c:pt>
                <c:pt idx="6393">
                  <c:v>3.54467904166667</c:v>
                </c:pt>
                <c:pt idx="6394">
                  <c:v>3.5460677500000002</c:v>
                </c:pt>
                <c:pt idx="6395">
                  <c:v>3.5474564583333299</c:v>
                </c:pt>
                <c:pt idx="6396">
                  <c:v>3.5488451666666698</c:v>
                </c:pt>
                <c:pt idx="6397">
                  <c:v>3.550233875</c:v>
                </c:pt>
                <c:pt idx="6398">
                  <c:v>3.5516225833333301</c:v>
                </c:pt>
                <c:pt idx="6399">
                  <c:v>3.5530112916666701</c:v>
                </c:pt>
                <c:pt idx="6400">
                  <c:v>3.5543999999999998</c:v>
                </c:pt>
                <c:pt idx="6401">
                  <c:v>3.5557887083333299</c:v>
                </c:pt>
                <c:pt idx="6402">
                  <c:v>3.5571774166666699</c:v>
                </c:pt>
                <c:pt idx="6403">
                  <c:v>3.558566125</c:v>
                </c:pt>
                <c:pt idx="6404">
                  <c:v>3.5599548333333302</c:v>
                </c:pt>
                <c:pt idx="6405">
                  <c:v>3.5613435416666701</c:v>
                </c:pt>
                <c:pt idx="6406">
                  <c:v>3.5627322499999998</c:v>
                </c:pt>
                <c:pt idx="6407">
                  <c:v>3.56412095833333</c:v>
                </c:pt>
                <c:pt idx="6408">
                  <c:v>3.5655096666666699</c:v>
                </c:pt>
                <c:pt idx="6409">
                  <c:v>3.5668983750000001</c:v>
                </c:pt>
                <c:pt idx="6410">
                  <c:v>3.5682870833333298</c:v>
                </c:pt>
                <c:pt idx="6411">
                  <c:v>3.5696757916666702</c:v>
                </c:pt>
                <c:pt idx="6412">
                  <c:v>3.5710644999999999</c:v>
                </c:pt>
                <c:pt idx="6413">
                  <c:v>3.57245320833333</c:v>
                </c:pt>
                <c:pt idx="6414">
                  <c:v>3.5738419166666699</c:v>
                </c:pt>
                <c:pt idx="6415">
                  <c:v>3.5752306250000001</c:v>
                </c:pt>
                <c:pt idx="6416">
                  <c:v>3.5766193333333298</c:v>
                </c:pt>
                <c:pt idx="6417">
                  <c:v>3.5780080416666702</c:v>
                </c:pt>
                <c:pt idx="6418">
                  <c:v>3.5793967499999999</c:v>
                </c:pt>
                <c:pt idx="6419">
                  <c:v>3.5807854583333301</c:v>
                </c:pt>
                <c:pt idx="6420">
                  <c:v>3.58217416666667</c:v>
                </c:pt>
                <c:pt idx="6421">
                  <c:v>3.5835628750000001</c:v>
                </c:pt>
                <c:pt idx="6422">
                  <c:v>3.5849515833333299</c:v>
                </c:pt>
                <c:pt idx="6423">
                  <c:v>3.5863402916666698</c:v>
                </c:pt>
                <c:pt idx="6424">
                  <c:v>3.5877289999999999</c:v>
                </c:pt>
                <c:pt idx="6425">
                  <c:v>3.5891177083333301</c:v>
                </c:pt>
                <c:pt idx="6426">
                  <c:v>3.59050641666667</c:v>
                </c:pt>
                <c:pt idx="6427">
                  <c:v>3.5918951250000002</c:v>
                </c:pt>
                <c:pt idx="6428">
                  <c:v>3.5932838333333299</c:v>
                </c:pt>
                <c:pt idx="6429">
                  <c:v>3.5946725416666698</c:v>
                </c:pt>
                <c:pt idx="6430">
                  <c:v>3.59606125</c:v>
                </c:pt>
                <c:pt idx="6431">
                  <c:v>3.5974499583333301</c:v>
                </c:pt>
                <c:pt idx="6432">
                  <c:v>3.5988386666666701</c:v>
                </c:pt>
                <c:pt idx="6433">
                  <c:v>3.6002273749999998</c:v>
                </c:pt>
                <c:pt idx="6434">
                  <c:v>3.6016160833333299</c:v>
                </c:pt>
                <c:pt idx="6435">
                  <c:v>3.6030047916666699</c:v>
                </c:pt>
                <c:pt idx="6436">
                  <c:v>3.6043935</c:v>
                </c:pt>
                <c:pt idx="6437">
                  <c:v>3.6057822083333302</c:v>
                </c:pt>
                <c:pt idx="6438">
                  <c:v>3.6071709166666701</c:v>
                </c:pt>
                <c:pt idx="6439">
                  <c:v>3.6085596249999998</c:v>
                </c:pt>
                <c:pt idx="6440">
                  <c:v>3.60994833333333</c:v>
                </c:pt>
                <c:pt idx="6441">
                  <c:v>3.6113370416666699</c:v>
                </c:pt>
                <c:pt idx="6442">
                  <c:v>3.6127257500000001</c:v>
                </c:pt>
                <c:pt idx="6443">
                  <c:v>3.6141144583333298</c:v>
                </c:pt>
                <c:pt idx="6444">
                  <c:v>3.6155031666666702</c:v>
                </c:pt>
                <c:pt idx="6445">
                  <c:v>3.6168918749999999</c:v>
                </c:pt>
                <c:pt idx="6446">
                  <c:v>3.61828058333333</c:v>
                </c:pt>
                <c:pt idx="6447">
                  <c:v>3.61966929166667</c:v>
                </c:pt>
                <c:pt idx="6448">
                  <c:v>3.6210580000000001</c:v>
                </c:pt>
                <c:pt idx="6449">
                  <c:v>3.6224467083333298</c:v>
                </c:pt>
                <c:pt idx="6450">
                  <c:v>3.6238354166666702</c:v>
                </c:pt>
                <c:pt idx="6451">
                  <c:v>3.6252241249999999</c:v>
                </c:pt>
                <c:pt idx="6452">
                  <c:v>3.6266128333333301</c:v>
                </c:pt>
                <c:pt idx="6453">
                  <c:v>3.62800154166667</c:v>
                </c:pt>
                <c:pt idx="6454">
                  <c:v>3.6293902500000002</c:v>
                </c:pt>
                <c:pt idx="6455">
                  <c:v>3.6307789583333299</c:v>
                </c:pt>
                <c:pt idx="6456">
                  <c:v>3.6321676666666698</c:v>
                </c:pt>
                <c:pt idx="6457">
                  <c:v>3.6335563749999999</c:v>
                </c:pt>
                <c:pt idx="6458">
                  <c:v>3.6349450833333301</c:v>
                </c:pt>
                <c:pt idx="6459">
                  <c:v>3.63633379166667</c:v>
                </c:pt>
                <c:pt idx="6460">
                  <c:v>3.6377225000000002</c:v>
                </c:pt>
                <c:pt idx="6461">
                  <c:v>3.6391112083333299</c:v>
                </c:pt>
                <c:pt idx="6462">
                  <c:v>3.6404999166666698</c:v>
                </c:pt>
                <c:pt idx="6463">
                  <c:v>3.641888625</c:v>
                </c:pt>
                <c:pt idx="6464">
                  <c:v>3.6432773333333301</c:v>
                </c:pt>
                <c:pt idx="6465">
                  <c:v>3.6446660416666701</c:v>
                </c:pt>
                <c:pt idx="6466">
                  <c:v>3.6460547499999998</c:v>
                </c:pt>
                <c:pt idx="6467">
                  <c:v>3.6474434583333299</c:v>
                </c:pt>
                <c:pt idx="6468">
                  <c:v>3.6488321666666699</c:v>
                </c:pt>
                <c:pt idx="6469">
                  <c:v>3.650220875</c:v>
                </c:pt>
                <c:pt idx="6470">
                  <c:v>3.6516095833333302</c:v>
                </c:pt>
                <c:pt idx="6471">
                  <c:v>3.6529982916666701</c:v>
                </c:pt>
                <c:pt idx="6472">
                  <c:v>3.6543869999999998</c:v>
                </c:pt>
                <c:pt idx="6473">
                  <c:v>3.65577570833333</c:v>
                </c:pt>
                <c:pt idx="6474">
                  <c:v>3.6571644166666699</c:v>
                </c:pt>
                <c:pt idx="6475">
                  <c:v>3.6585531250000001</c:v>
                </c:pt>
                <c:pt idx="6476">
                  <c:v>3.6599418333333298</c:v>
                </c:pt>
                <c:pt idx="6477">
                  <c:v>3.6613305416666702</c:v>
                </c:pt>
                <c:pt idx="6478">
                  <c:v>3.6627192499999999</c:v>
                </c:pt>
                <c:pt idx="6479">
                  <c:v>3.66410795833333</c:v>
                </c:pt>
                <c:pt idx="6480">
                  <c:v>3.66549666666667</c:v>
                </c:pt>
                <c:pt idx="6481">
                  <c:v>3.6668853750000001</c:v>
                </c:pt>
                <c:pt idx="6482">
                  <c:v>3.6682740833333298</c:v>
                </c:pt>
                <c:pt idx="6483">
                  <c:v>3.6696627916666702</c:v>
                </c:pt>
                <c:pt idx="6484">
                  <c:v>3.6710514999999999</c:v>
                </c:pt>
                <c:pt idx="6485">
                  <c:v>3.6724402083333301</c:v>
                </c:pt>
                <c:pt idx="6486">
                  <c:v>3.67382891666667</c:v>
                </c:pt>
                <c:pt idx="6487">
                  <c:v>3.6752176250000002</c:v>
                </c:pt>
                <c:pt idx="6488">
                  <c:v>3.6766063333333299</c:v>
                </c:pt>
                <c:pt idx="6489">
                  <c:v>3.6779950416666698</c:v>
                </c:pt>
                <c:pt idx="6490">
                  <c:v>3.67938375</c:v>
                </c:pt>
                <c:pt idx="6491">
                  <c:v>3.6807724583333301</c:v>
                </c:pt>
                <c:pt idx="6492">
                  <c:v>3.68216116666667</c:v>
                </c:pt>
                <c:pt idx="6493">
                  <c:v>3.6835498750000002</c:v>
                </c:pt>
                <c:pt idx="6494">
                  <c:v>3.6849385833333299</c:v>
                </c:pt>
                <c:pt idx="6495">
                  <c:v>3.6863272916666698</c:v>
                </c:pt>
                <c:pt idx="6496">
                  <c:v>3.687716</c:v>
                </c:pt>
                <c:pt idx="6497">
                  <c:v>3.6891047083333302</c:v>
                </c:pt>
                <c:pt idx="6498">
                  <c:v>3.6904934166666701</c:v>
                </c:pt>
                <c:pt idx="6499">
                  <c:v>3.6918821249999998</c:v>
                </c:pt>
                <c:pt idx="6500">
                  <c:v>3.6932708333333299</c:v>
                </c:pt>
                <c:pt idx="6501">
                  <c:v>3.6946595416666699</c:v>
                </c:pt>
                <c:pt idx="6502">
                  <c:v>3.69604825</c:v>
                </c:pt>
                <c:pt idx="6503">
                  <c:v>3.6974369583333302</c:v>
                </c:pt>
                <c:pt idx="6504">
                  <c:v>3.6988256666666701</c:v>
                </c:pt>
                <c:pt idx="6505">
                  <c:v>3.7002143749999998</c:v>
                </c:pt>
                <c:pt idx="6506">
                  <c:v>3.70160308333333</c:v>
                </c:pt>
                <c:pt idx="6507">
                  <c:v>3.7029917916666699</c:v>
                </c:pt>
                <c:pt idx="6508">
                  <c:v>3.7043805000000001</c:v>
                </c:pt>
                <c:pt idx="6509">
                  <c:v>3.7057692083333298</c:v>
                </c:pt>
                <c:pt idx="6510">
                  <c:v>3.7071579166666702</c:v>
                </c:pt>
                <c:pt idx="6511">
                  <c:v>3.7085466249999999</c:v>
                </c:pt>
                <c:pt idx="6512">
                  <c:v>3.70993533333333</c:v>
                </c:pt>
                <c:pt idx="6513">
                  <c:v>3.71132404166667</c:v>
                </c:pt>
                <c:pt idx="6514">
                  <c:v>3.7127127500000001</c:v>
                </c:pt>
                <c:pt idx="6515">
                  <c:v>3.7141014583333298</c:v>
                </c:pt>
                <c:pt idx="6516">
                  <c:v>3.7154901666666702</c:v>
                </c:pt>
                <c:pt idx="6517">
                  <c:v>3.7168788749999999</c:v>
                </c:pt>
                <c:pt idx="6518">
                  <c:v>3.7182675833333301</c:v>
                </c:pt>
                <c:pt idx="6519">
                  <c:v>3.71965629166667</c:v>
                </c:pt>
                <c:pt idx="6520">
                  <c:v>3.7210450000000002</c:v>
                </c:pt>
                <c:pt idx="6521">
                  <c:v>3.7224337083333299</c:v>
                </c:pt>
                <c:pt idx="6522">
                  <c:v>3.7238224166666698</c:v>
                </c:pt>
                <c:pt idx="6523">
                  <c:v>3.725211125</c:v>
                </c:pt>
                <c:pt idx="6524">
                  <c:v>3.7265998333333301</c:v>
                </c:pt>
                <c:pt idx="6525">
                  <c:v>3.72798854166667</c:v>
                </c:pt>
                <c:pt idx="6526">
                  <c:v>3.7293772500000002</c:v>
                </c:pt>
                <c:pt idx="6527">
                  <c:v>3.7307659583333299</c:v>
                </c:pt>
                <c:pt idx="6528">
                  <c:v>3.7321546666666698</c:v>
                </c:pt>
                <c:pt idx="6529">
                  <c:v>3.733543375</c:v>
                </c:pt>
                <c:pt idx="6530">
                  <c:v>3.7349320833333302</c:v>
                </c:pt>
                <c:pt idx="6531">
                  <c:v>3.7363207916666701</c:v>
                </c:pt>
                <c:pt idx="6532">
                  <c:v>3.7377094999999998</c:v>
                </c:pt>
                <c:pt idx="6533">
                  <c:v>3.73909820833333</c:v>
                </c:pt>
                <c:pt idx="6534">
                  <c:v>3.7404869166666699</c:v>
                </c:pt>
                <c:pt idx="6535">
                  <c:v>3.741875625</c:v>
                </c:pt>
                <c:pt idx="6536">
                  <c:v>3.7432643333333302</c:v>
                </c:pt>
                <c:pt idx="6537">
                  <c:v>3.7446530416666701</c:v>
                </c:pt>
                <c:pt idx="6538">
                  <c:v>3.7460417499999998</c:v>
                </c:pt>
                <c:pt idx="6539">
                  <c:v>3.74743045833333</c:v>
                </c:pt>
                <c:pt idx="6540">
                  <c:v>3.7488191666666699</c:v>
                </c:pt>
                <c:pt idx="6541">
                  <c:v>3.7502078750000001</c:v>
                </c:pt>
                <c:pt idx="6542">
                  <c:v>3.7515965833333298</c:v>
                </c:pt>
                <c:pt idx="6543">
                  <c:v>3.7529852916666702</c:v>
                </c:pt>
                <c:pt idx="6544">
                  <c:v>3.7543739999999999</c:v>
                </c:pt>
                <c:pt idx="6545">
                  <c:v>3.75576270833333</c:v>
                </c:pt>
                <c:pt idx="6546">
                  <c:v>3.75715141666667</c:v>
                </c:pt>
                <c:pt idx="6547">
                  <c:v>3.7585401250000001</c:v>
                </c:pt>
                <c:pt idx="6548">
                  <c:v>3.7599288333333298</c:v>
                </c:pt>
                <c:pt idx="6549">
                  <c:v>3.7613175416666702</c:v>
                </c:pt>
                <c:pt idx="6550">
                  <c:v>3.7627062499999999</c:v>
                </c:pt>
                <c:pt idx="6551">
                  <c:v>3.7640949583333301</c:v>
                </c:pt>
                <c:pt idx="6552">
                  <c:v>3.76548366666667</c:v>
                </c:pt>
                <c:pt idx="6553">
                  <c:v>3.7668723750000002</c:v>
                </c:pt>
                <c:pt idx="6554">
                  <c:v>3.7682610833333299</c:v>
                </c:pt>
                <c:pt idx="6555">
                  <c:v>3.7696497916666698</c:v>
                </c:pt>
                <c:pt idx="6556">
                  <c:v>3.7710385</c:v>
                </c:pt>
                <c:pt idx="6557">
                  <c:v>3.7724272083333301</c:v>
                </c:pt>
                <c:pt idx="6558">
                  <c:v>3.77381591666667</c:v>
                </c:pt>
                <c:pt idx="6559">
                  <c:v>3.7752046250000002</c:v>
                </c:pt>
                <c:pt idx="6560">
                  <c:v>3.7765933333333299</c:v>
                </c:pt>
                <c:pt idx="6561">
                  <c:v>3.7779820416666698</c:v>
                </c:pt>
                <c:pt idx="6562">
                  <c:v>3.77937075</c:v>
                </c:pt>
                <c:pt idx="6563">
                  <c:v>3.7807594583333302</c:v>
                </c:pt>
                <c:pt idx="6564">
                  <c:v>3.7821481666666701</c:v>
                </c:pt>
                <c:pt idx="6565">
                  <c:v>3.7835368749999998</c:v>
                </c:pt>
                <c:pt idx="6566">
                  <c:v>3.78492558333333</c:v>
                </c:pt>
                <c:pt idx="6567">
                  <c:v>3.7863142916666699</c:v>
                </c:pt>
                <c:pt idx="6568">
                  <c:v>3.787703</c:v>
                </c:pt>
                <c:pt idx="6569">
                  <c:v>3.7890917083333302</c:v>
                </c:pt>
                <c:pt idx="6570">
                  <c:v>3.7904804166666701</c:v>
                </c:pt>
                <c:pt idx="6571">
                  <c:v>3.7918691249999998</c:v>
                </c:pt>
                <c:pt idx="6572">
                  <c:v>3.79325783333333</c:v>
                </c:pt>
                <c:pt idx="6573">
                  <c:v>3.7946465416666699</c:v>
                </c:pt>
                <c:pt idx="6574">
                  <c:v>3.7960352500000001</c:v>
                </c:pt>
                <c:pt idx="6575">
                  <c:v>3.7974239583333298</c:v>
                </c:pt>
                <c:pt idx="6576">
                  <c:v>3.7988126666666702</c:v>
                </c:pt>
                <c:pt idx="6577">
                  <c:v>3.8002013749999999</c:v>
                </c:pt>
                <c:pt idx="6578">
                  <c:v>3.80159008333333</c:v>
                </c:pt>
                <c:pt idx="6579">
                  <c:v>3.80297879166667</c:v>
                </c:pt>
                <c:pt idx="6580">
                  <c:v>3.8043675000000001</c:v>
                </c:pt>
                <c:pt idx="6581">
                  <c:v>3.8057562083333298</c:v>
                </c:pt>
                <c:pt idx="6582">
                  <c:v>3.8071449166666702</c:v>
                </c:pt>
                <c:pt idx="6583">
                  <c:v>3.8085336249999999</c:v>
                </c:pt>
                <c:pt idx="6584">
                  <c:v>3.8099223333333301</c:v>
                </c:pt>
                <c:pt idx="6585">
                  <c:v>3.81131104166667</c:v>
                </c:pt>
                <c:pt idx="6586">
                  <c:v>3.8126997500000002</c:v>
                </c:pt>
                <c:pt idx="6587">
                  <c:v>3.8140884583333299</c:v>
                </c:pt>
                <c:pt idx="6588">
                  <c:v>3.8154771666666698</c:v>
                </c:pt>
                <c:pt idx="6589">
                  <c:v>3.816865875</c:v>
                </c:pt>
                <c:pt idx="6590">
                  <c:v>3.8182545833333301</c:v>
                </c:pt>
                <c:pt idx="6591">
                  <c:v>3.81964329166667</c:v>
                </c:pt>
                <c:pt idx="6592">
                  <c:v>3.8210320000000002</c:v>
                </c:pt>
                <c:pt idx="6593">
                  <c:v>3.8224207083333299</c:v>
                </c:pt>
                <c:pt idx="6594">
                  <c:v>3.8238094166666698</c:v>
                </c:pt>
                <c:pt idx="6595">
                  <c:v>3.825198125</c:v>
                </c:pt>
                <c:pt idx="6596">
                  <c:v>3.8265868333333302</c:v>
                </c:pt>
                <c:pt idx="6597">
                  <c:v>3.8279755416666701</c:v>
                </c:pt>
                <c:pt idx="6598">
                  <c:v>3.8293642499999998</c:v>
                </c:pt>
                <c:pt idx="6599">
                  <c:v>3.83075295833333</c:v>
                </c:pt>
                <c:pt idx="6600">
                  <c:v>3.8321416666666699</c:v>
                </c:pt>
                <c:pt idx="6601">
                  <c:v>3.833530375</c:v>
                </c:pt>
                <c:pt idx="6602">
                  <c:v>3.8349190833333302</c:v>
                </c:pt>
                <c:pt idx="6603">
                  <c:v>3.8363077916666701</c:v>
                </c:pt>
                <c:pt idx="6604">
                  <c:v>3.8376964999999998</c:v>
                </c:pt>
                <c:pt idx="6605">
                  <c:v>3.83908520833333</c:v>
                </c:pt>
                <c:pt idx="6606">
                  <c:v>3.8404739166666699</c:v>
                </c:pt>
                <c:pt idx="6607">
                  <c:v>3.8418626250000001</c:v>
                </c:pt>
                <c:pt idx="6608">
                  <c:v>3.8432513333333298</c:v>
                </c:pt>
                <c:pt idx="6609">
                  <c:v>3.8446400416666702</c:v>
                </c:pt>
                <c:pt idx="6610">
                  <c:v>3.8460287499999999</c:v>
                </c:pt>
                <c:pt idx="6611">
                  <c:v>3.84741745833333</c:v>
                </c:pt>
                <c:pt idx="6612">
                  <c:v>3.84880616666667</c:v>
                </c:pt>
                <c:pt idx="6613">
                  <c:v>3.8501948750000001</c:v>
                </c:pt>
                <c:pt idx="6614">
                  <c:v>3.8515835833333298</c:v>
                </c:pt>
                <c:pt idx="6615">
                  <c:v>3.8529722916666702</c:v>
                </c:pt>
                <c:pt idx="6616">
                  <c:v>3.8543609999999999</c:v>
                </c:pt>
                <c:pt idx="6617">
                  <c:v>3.8557497083333301</c:v>
                </c:pt>
                <c:pt idx="6618">
                  <c:v>3.85713841666667</c:v>
                </c:pt>
                <c:pt idx="6619">
                  <c:v>3.8585271250000002</c:v>
                </c:pt>
                <c:pt idx="6620">
                  <c:v>3.8599158333333299</c:v>
                </c:pt>
                <c:pt idx="6621">
                  <c:v>3.8613045416666698</c:v>
                </c:pt>
                <c:pt idx="6622">
                  <c:v>3.86269325</c:v>
                </c:pt>
                <c:pt idx="6623">
                  <c:v>3.8640819583333301</c:v>
                </c:pt>
                <c:pt idx="6624">
                  <c:v>3.8654706666666701</c:v>
                </c:pt>
                <c:pt idx="6625">
                  <c:v>3.8668593750000002</c:v>
                </c:pt>
                <c:pt idx="6626">
                  <c:v>3.8682480833333299</c:v>
                </c:pt>
                <c:pt idx="6627">
                  <c:v>3.8696367916666699</c:v>
                </c:pt>
                <c:pt idx="6628">
                  <c:v>3.8710255</c:v>
                </c:pt>
                <c:pt idx="6629">
                  <c:v>3.8724142083333302</c:v>
                </c:pt>
                <c:pt idx="6630">
                  <c:v>3.8738029166666701</c:v>
                </c:pt>
                <c:pt idx="6631">
                  <c:v>3.8751916249999998</c:v>
                </c:pt>
                <c:pt idx="6632">
                  <c:v>3.87658033333333</c:v>
                </c:pt>
                <c:pt idx="6633">
                  <c:v>3.8779690416666699</c:v>
                </c:pt>
                <c:pt idx="6634">
                  <c:v>3.87935775</c:v>
                </c:pt>
                <c:pt idx="6635">
                  <c:v>3.8807464583333302</c:v>
                </c:pt>
                <c:pt idx="6636">
                  <c:v>3.8821351666666701</c:v>
                </c:pt>
                <c:pt idx="6637">
                  <c:v>3.8835238749999998</c:v>
                </c:pt>
                <c:pt idx="6638">
                  <c:v>3.88491258333333</c:v>
                </c:pt>
                <c:pt idx="6639">
                  <c:v>3.8863012916666699</c:v>
                </c:pt>
                <c:pt idx="6640">
                  <c:v>3.8876900000000001</c:v>
                </c:pt>
                <c:pt idx="6641">
                  <c:v>3.8890787083333298</c:v>
                </c:pt>
                <c:pt idx="6642">
                  <c:v>3.8904674166666702</c:v>
                </c:pt>
                <c:pt idx="6643">
                  <c:v>3.8918561249999999</c:v>
                </c:pt>
                <c:pt idx="6644">
                  <c:v>3.89324483333333</c:v>
                </c:pt>
                <c:pt idx="6645">
                  <c:v>3.89463354166667</c:v>
                </c:pt>
                <c:pt idx="6646">
                  <c:v>3.8960222500000001</c:v>
                </c:pt>
                <c:pt idx="6647">
                  <c:v>3.8974109583333298</c:v>
                </c:pt>
                <c:pt idx="6648">
                  <c:v>3.8987996666666702</c:v>
                </c:pt>
                <c:pt idx="6649">
                  <c:v>3.9001883749999999</c:v>
                </c:pt>
                <c:pt idx="6650">
                  <c:v>3.9015770833333301</c:v>
                </c:pt>
                <c:pt idx="6651">
                  <c:v>3.90296579166667</c:v>
                </c:pt>
                <c:pt idx="6652">
                  <c:v>3.9043545000000002</c:v>
                </c:pt>
                <c:pt idx="6653">
                  <c:v>3.9057432083333299</c:v>
                </c:pt>
                <c:pt idx="6654">
                  <c:v>3.9071319166666698</c:v>
                </c:pt>
                <c:pt idx="6655">
                  <c:v>3.908520625</c:v>
                </c:pt>
                <c:pt idx="6656">
                  <c:v>3.9099093333333301</c:v>
                </c:pt>
                <c:pt idx="6657">
                  <c:v>3.9112980416666701</c:v>
                </c:pt>
                <c:pt idx="6658">
                  <c:v>3.9126867500000002</c:v>
                </c:pt>
                <c:pt idx="6659">
                  <c:v>3.9140754583333299</c:v>
                </c:pt>
                <c:pt idx="6660">
                  <c:v>3.9154641666666699</c:v>
                </c:pt>
                <c:pt idx="6661">
                  <c:v>3.916852875</c:v>
                </c:pt>
                <c:pt idx="6662">
                  <c:v>3.9182415833333302</c:v>
                </c:pt>
                <c:pt idx="6663">
                  <c:v>3.9196302916666701</c:v>
                </c:pt>
                <c:pt idx="6664">
                  <c:v>3.9210189999999998</c:v>
                </c:pt>
                <c:pt idx="6665">
                  <c:v>3.92240770833333</c:v>
                </c:pt>
                <c:pt idx="6666">
                  <c:v>3.9237964166666699</c:v>
                </c:pt>
                <c:pt idx="6667">
                  <c:v>3.9251851250000001</c:v>
                </c:pt>
                <c:pt idx="6668">
                  <c:v>3.9265738333333302</c:v>
                </c:pt>
                <c:pt idx="6669">
                  <c:v>3.9279625416666701</c:v>
                </c:pt>
                <c:pt idx="6670">
                  <c:v>3.9293512499999999</c:v>
                </c:pt>
                <c:pt idx="6671">
                  <c:v>3.93073995833333</c:v>
                </c:pt>
                <c:pt idx="6672">
                  <c:v>3.9321286666666699</c:v>
                </c:pt>
                <c:pt idx="6673">
                  <c:v>3.9335173750000001</c:v>
                </c:pt>
                <c:pt idx="6674">
                  <c:v>3.9349060833333298</c:v>
                </c:pt>
                <c:pt idx="6675">
                  <c:v>3.9362947916666702</c:v>
                </c:pt>
                <c:pt idx="6676">
                  <c:v>3.9376834999999999</c:v>
                </c:pt>
                <c:pt idx="6677">
                  <c:v>3.93907220833333</c:v>
                </c:pt>
                <c:pt idx="6678">
                  <c:v>3.94046091666667</c:v>
                </c:pt>
                <c:pt idx="6679">
                  <c:v>3.9418496250000001</c:v>
                </c:pt>
                <c:pt idx="6680">
                  <c:v>3.9432383333333298</c:v>
                </c:pt>
                <c:pt idx="6681">
                  <c:v>3.9446270416666702</c:v>
                </c:pt>
                <c:pt idx="6682">
                  <c:v>3.9460157499999999</c:v>
                </c:pt>
                <c:pt idx="6683">
                  <c:v>3.9474044583333301</c:v>
                </c:pt>
                <c:pt idx="6684">
                  <c:v>3.94879316666667</c:v>
                </c:pt>
                <c:pt idx="6685">
                  <c:v>3.9501818750000002</c:v>
                </c:pt>
                <c:pt idx="6686">
                  <c:v>3.9515705833333299</c:v>
                </c:pt>
                <c:pt idx="6687">
                  <c:v>3.9529592916666698</c:v>
                </c:pt>
                <c:pt idx="6688">
                  <c:v>3.954348</c:v>
                </c:pt>
                <c:pt idx="6689">
                  <c:v>3.9557367083333301</c:v>
                </c:pt>
                <c:pt idx="6690">
                  <c:v>3.9571254166666701</c:v>
                </c:pt>
                <c:pt idx="6691">
                  <c:v>3.9585141250000002</c:v>
                </c:pt>
                <c:pt idx="6692">
                  <c:v>3.9599028333333299</c:v>
                </c:pt>
                <c:pt idx="6693">
                  <c:v>3.9612915416666699</c:v>
                </c:pt>
                <c:pt idx="6694">
                  <c:v>3.96268025</c:v>
                </c:pt>
                <c:pt idx="6695">
                  <c:v>3.9640689583333302</c:v>
                </c:pt>
                <c:pt idx="6696">
                  <c:v>3.9654576666666701</c:v>
                </c:pt>
                <c:pt idx="6697">
                  <c:v>3.9668463749999998</c:v>
                </c:pt>
                <c:pt idx="6698">
                  <c:v>3.96823508333333</c:v>
                </c:pt>
                <c:pt idx="6699">
                  <c:v>3.9696237916666699</c:v>
                </c:pt>
                <c:pt idx="6700">
                  <c:v>3.9710125000000001</c:v>
                </c:pt>
                <c:pt idx="6701">
                  <c:v>3.9724012083333302</c:v>
                </c:pt>
                <c:pt idx="6702">
                  <c:v>3.9737899166666701</c:v>
                </c:pt>
                <c:pt idx="6703">
                  <c:v>3.9751786249999999</c:v>
                </c:pt>
                <c:pt idx="6704">
                  <c:v>3.97656733333333</c:v>
                </c:pt>
                <c:pt idx="6705">
                  <c:v>3.9779560416666699</c:v>
                </c:pt>
                <c:pt idx="6706">
                  <c:v>3.9793447500000001</c:v>
                </c:pt>
                <c:pt idx="6707">
                  <c:v>3.9807334583333298</c:v>
                </c:pt>
                <c:pt idx="6708">
                  <c:v>3.9821221666666702</c:v>
                </c:pt>
                <c:pt idx="6709">
                  <c:v>3.9835108749999999</c:v>
                </c:pt>
                <c:pt idx="6710">
                  <c:v>3.9848995833333301</c:v>
                </c:pt>
                <c:pt idx="6711">
                  <c:v>3.98628829166667</c:v>
                </c:pt>
                <c:pt idx="6712">
                  <c:v>3.9876770000000001</c:v>
                </c:pt>
                <c:pt idx="6713">
                  <c:v>3.9890657083333299</c:v>
                </c:pt>
                <c:pt idx="6714">
                  <c:v>3.9904544166666698</c:v>
                </c:pt>
                <c:pt idx="6715">
                  <c:v>3.9918431249999999</c:v>
                </c:pt>
                <c:pt idx="6716">
                  <c:v>3.9932318333333301</c:v>
                </c:pt>
                <c:pt idx="6717">
                  <c:v>3.99462054166667</c:v>
                </c:pt>
                <c:pt idx="6718">
                  <c:v>3.9960092500000002</c:v>
                </c:pt>
                <c:pt idx="6719">
                  <c:v>3.9973979583333299</c:v>
                </c:pt>
                <c:pt idx="6720">
                  <c:v>3.9987866666666698</c:v>
                </c:pt>
                <c:pt idx="6721">
                  <c:v>4.0001753750000004</c:v>
                </c:pt>
                <c:pt idx="6722">
                  <c:v>4.0015640833333297</c:v>
                </c:pt>
                <c:pt idx="6723">
                  <c:v>4.0029527916666696</c:v>
                </c:pt>
                <c:pt idx="6724">
                  <c:v>4.0043414999999998</c:v>
                </c:pt>
                <c:pt idx="6725">
                  <c:v>4.0057302083333299</c:v>
                </c:pt>
                <c:pt idx="6726">
                  <c:v>4.0071189166666699</c:v>
                </c:pt>
                <c:pt idx="6727">
                  <c:v>4.008507625</c:v>
                </c:pt>
                <c:pt idx="6728">
                  <c:v>4.0098963333333302</c:v>
                </c:pt>
                <c:pt idx="6729">
                  <c:v>4.0112850416666701</c:v>
                </c:pt>
                <c:pt idx="6730">
                  <c:v>4.0126737500000003</c:v>
                </c:pt>
                <c:pt idx="6731">
                  <c:v>4.0140624583333304</c:v>
                </c:pt>
                <c:pt idx="6732">
                  <c:v>4.0154511666666703</c:v>
                </c:pt>
                <c:pt idx="6733">
                  <c:v>4.0168398749999996</c:v>
                </c:pt>
                <c:pt idx="6734">
                  <c:v>4.0182285833333298</c:v>
                </c:pt>
                <c:pt idx="6735">
                  <c:v>4.0196172916666697</c:v>
                </c:pt>
                <c:pt idx="6736">
                  <c:v>4.0210059999999999</c:v>
                </c:pt>
                <c:pt idx="6737">
                  <c:v>4.02239470833333</c:v>
                </c:pt>
                <c:pt idx="6738">
                  <c:v>4.0237834166666699</c:v>
                </c:pt>
                <c:pt idx="6739">
                  <c:v>4.0251721250000001</c:v>
                </c:pt>
                <c:pt idx="6740">
                  <c:v>4.0265608333333303</c:v>
                </c:pt>
                <c:pt idx="6741">
                  <c:v>4.0279495416666702</c:v>
                </c:pt>
                <c:pt idx="6742">
                  <c:v>4.0293382500000003</c:v>
                </c:pt>
                <c:pt idx="6743">
                  <c:v>4.0307269583333296</c:v>
                </c:pt>
                <c:pt idx="6744">
                  <c:v>4.0321156666666704</c:v>
                </c:pt>
                <c:pt idx="6745">
                  <c:v>4.0335043749999997</c:v>
                </c:pt>
                <c:pt idx="6746">
                  <c:v>4.0348930833333299</c:v>
                </c:pt>
                <c:pt idx="6747">
                  <c:v>4.0362817916666698</c:v>
                </c:pt>
                <c:pt idx="6748">
                  <c:v>4.0376704999999999</c:v>
                </c:pt>
                <c:pt idx="6749">
                  <c:v>4.0390592083333301</c:v>
                </c:pt>
                <c:pt idx="6750">
                  <c:v>4.04044791666667</c:v>
                </c:pt>
                <c:pt idx="6751">
                  <c:v>4.0418366250000002</c:v>
                </c:pt>
                <c:pt idx="6752">
                  <c:v>4.0432253333333303</c:v>
                </c:pt>
                <c:pt idx="6753">
                  <c:v>4.0446140416666703</c:v>
                </c:pt>
                <c:pt idx="6754">
                  <c:v>4.0460027500000004</c:v>
                </c:pt>
                <c:pt idx="6755">
                  <c:v>4.0473914583333297</c:v>
                </c:pt>
                <c:pt idx="6756">
                  <c:v>4.0487801666666696</c:v>
                </c:pt>
                <c:pt idx="6757">
                  <c:v>4.0501688749999998</c:v>
                </c:pt>
                <c:pt idx="6758">
                  <c:v>4.0515575833333299</c:v>
                </c:pt>
                <c:pt idx="6759">
                  <c:v>4.0529462916666699</c:v>
                </c:pt>
                <c:pt idx="6760">
                  <c:v>4.054335</c:v>
                </c:pt>
                <c:pt idx="6761">
                  <c:v>4.0557237083333302</c:v>
                </c:pt>
                <c:pt idx="6762">
                  <c:v>4.0571124166666701</c:v>
                </c:pt>
                <c:pt idx="6763">
                  <c:v>4.0585011250000003</c:v>
                </c:pt>
                <c:pt idx="6764">
                  <c:v>4.0598898333333304</c:v>
                </c:pt>
                <c:pt idx="6765">
                  <c:v>4.0612785416666703</c:v>
                </c:pt>
                <c:pt idx="6766">
                  <c:v>4.0626672499999996</c:v>
                </c:pt>
                <c:pt idx="6767">
                  <c:v>4.0640559583333298</c:v>
                </c:pt>
                <c:pt idx="6768">
                  <c:v>4.0654446666666697</c:v>
                </c:pt>
                <c:pt idx="6769">
                  <c:v>4.0668333749999999</c:v>
                </c:pt>
                <c:pt idx="6770">
                  <c:v>4.06822208333333</c:v>
                </c:pt>
                <c:pt idx="6771">
                  <c:v>4.0696107916666699</c:v>
                </c:pt>
                <c:pt idx="6772">
                  <c:v>4.0709995000000001</c:v>
                </c:pt>
                <c:pt idx="6773">
                  <c:v>4.0723882083333303</c:v>
                </c:pt>
                <c:pt idx="6774">
                  <c:v>4.0737769166666702</c:v>
                </c:pt>
                <c:pt idx="6775">
                  <c:v>4.0751656250000003</c:v>
                </c:pt>
                <c:pt idx="6776">
                  <c:v>4.0765543333333296</c:v>
                </c:pt>
                <c:pt idx="6777">
                  <c:v>4.0779430416666704</c:v>
                </c:pt>
                <c:pt idx="6778">
                  <c:v>4.0793317499999997</c:v>
                </c:pt>
                <c:pt idx="6779">
                  <c:v>4.0807204583333299</c:v>
                </c:pt>
                <c:pt idx="6780">
                  <c:v>4.0821091666666698</c:v>
                </c:pt>
                <c:pt idx="6781">
                  <c:v>4.0834978749999999</c:v>
                </c:pt>
                <c:pt idx="6782">
                  <c:v>4.0848865833333301</c:v>
                </c:pt>
                <c:pt idx="6783">
                  <c:v>4.08627529166667</c:v>
                </c:pt>
                <c:pt idx="6784">
                  <c:v>4.0876640000000002</c:v>
                </c:pt>
                <c:pt idx="6785">
                  <c:v>4.0890527083333303</c:v>
                </c:pt>
                <c:pt idx="6786">
                  <c:v>4.0904414166666703</c:v>
                </c:pt>
                <c:pt idx="6787">
                  <c:v>4.0918301250000004</c:v>
                </c:pt>
                <c:pt idx="6788">
                  <c:v>4.0932188333333297</c:v>
                </c:pt>
                <c:pt idx="6789">
                  <c:v>4.0946075416666696</c:v>
                </c:pt>
                <c:pt idx="6790">
                  <c:v>4.0959962499999998</c:v>
                </c:pt>
                <c:pt idx="6791">
                  <c:v>4.0973849583333299</c:v>
                </c:pt>
                <c:pt idx="6792">
                  <c:v>4.0987736666666699</c:v>
                </c:pt>
                <c:pt idx="6793">
                  <c:v>4.100162375</c:v>
                </c:pt>
                <c:pt idx="6794">
                  <c:v>4.1015510833333302</c:v>
                </c:pt>
                <c:pt idx="6795">
                  <c:v>4.1029397916666701</c:v>
                </c:pt>
                <c:pt idx="6796">
                  <c:v>4.1043285000000003</c:v>
                </c:pt>
                <c:pt idx="6797">
                  <c:v>4.1057172083333304</c:v>
                </c:pt>
                <c:pt idx="6798">
                  <c:v>4.1071059166666704</c:v>
                </c:pt>
                <c:pt idx="6799">
                  <c:v>4.1084946249999996</c:v>
                </c:pt>
                <c:pt idx="6800">
                  <c:v>4.1098833333333298</c:v>
                </c:pt>
                <c:pt idx="6801">
                  <c:v>4.1112720416666697</c:v>
                </c:pt>
                <c:pt idx="6802">
                  <c:v>4.1126607499999999</c:v>
                </c:pt>
                <c:pt idx="6803">
                  <c:v>4.11404945833333</c:v>
                </c:pt>
                <c:pt idx="6804">
                  <c:v>4.11543816666667</c:v>
                </c:pt>
                <c:pt idx="6805">
                  <c:v>4.1168268750000001</c:v>
                </c:pt>
                <c:pt idx="6806">
                  <c:v>4.1182155833333303</c:v>
                </c:pt>
                <c:pt idx="6807">
                  <c:v>4.1196042916666702</c:v>
                </c:pt>
                <c:pt idx="6808">
                  <c:v>4.1209930000000004</c:v>
                </c:pt>
                <c:pt idx="6809">
                  <c:v>4.1223817083333296</c:v>
                </c:pt>
                <c:pt idx="6810">
                  <c:v>4.1237704166666704</c:v>
                </c:pt>
                <c:pt idx="6811">
                  <c:v>4.1251591249999997</c:v>
                </c:pt>
                <c:pt idx="6812">
                  <c:v>4.1265478333333299</c:v>
                </c:pt>
                <c:pt idx="6813">
                  <c:v>4.1279365416666698</c:v>
                </c:pt>
                <c:pt idx="6814">
                  <c:v>4.1293252499999999</c:v>
                </c:pt>
                <c:pt idx="6815">
                  <c:v>4.1307139583333301</c:v>
                </c:pt>
                <c:pt idx="6816">
                  <c:v>4.13210266666667</c:v>
                </c:pt>
                <c:pt idx="6817">
                  <c:v>4.1334913750000002</c:v>
                </c:pt>
                <c:pt idx="6818">
                  <c:v>4.1348800833333303</c:v>
                </c:pt>
                <c:pt idx="6819">
                  <c:v>4.1362687916666703</c:v>
                </c:pt>
                <c:pt idx="6820">
                  <c:v>4.1376575000000004</c:v>
                </c:pt>
                <c:pt idx="6821">
                  <c:v>4.1390462083333297</c:v>
                </c:pt>
                <c:pt idx="6822">
                  <c:v>4.1404349166666696</c:v>
                </c:pt>
                <c:pt idx="6823">
                  <c:v>4.1418236249999998</c:v>
                </c:pt>
                <c:pt idx="6824">
                  <c:v>4.1432123333333299</c:v>
                </c:pt>
                <c:pt idx="6825">
                  <c:v>4.1446010416666699</c:v>
                </c:pt>
                <c:pt idx="6826">
                  <c:v>4.14598975</c:v>
                </c:pt>
                <c:pt idx="6827">
                  <c:v>4.1473784583333302</c:v>
                </c:pt>
                <c:pt idx="6828">
                  <c:v>4.1487671666666701</c:v>
                </c:pt>
                <c:pt idx="6829">
                  <c:v>4.1501558750000003</c:v>
                </c:pt>
                <c:pt idx="6830">
                  <c:v>4.1515445833333304</c:v>
                </c:pt>
                <c:pt idx="6831">
                  <c:v>4.1529332916666704</c:v>
                </c:pt>
                <c:pt idx="6832">
                  <c:v>4.1543219999999996</c:v>
                </c:pt>
                <c:pt idx="6833">
                  <c:v>4.1557107083333298</c:v>
                </c:pt>
                <c:pt idx="6834">
                  <c:v>4.1570994166666697</c:v>
                </c:pt>
                <c:pt idx="6835">
                  <c:v>4.1584881249999999</c:v>
                </c:pt>
                <c:pt idx="6836">
                  <c:v>4.15987683333333</c:v>
                </c:pt>
                <c:pt idx="6837">
                  <c:v>4.16126554166667</c:v>
                </c:pt>
                <c:pt idx="6838">
                  <c:v>4.1626542500000001</c:v>
                </c:pt>
                <c:pt idx="6839">
                  <c:v>4.1640429583333303</c:v>
                </c:pt>
                <c:pt idx="6840">
                  <c:v>4.1654316666666702</c:v>
                </c:pt>
                <c:pt idx="6841">
                  <c:v>4.1668203750000004</c:v>
                </c:pt>
                <c:pt idx="6842">
                  <c:v>4.1682090833333296</c:v>
                </c:pt>
                <c:pt idx="6843">
                  <c:v>4.1695977916666704</c:v>
                </c:pt>
                <c:pt idx="6844">
                  <c:v>4.1709864999999997</c:v>
                </c:pt>
                <c:pt idx="6845">
                  <c:v>4.1723752083333299</c:v>
                </c:pt>
                <c:pt idx="6846">
                  <c:v>4.1737639166666698</c:v>
                </c:pt>
                <c:pt idx="6847">
                  <c:v>4.175152625</c:v>
                </c:pt>
                <c:pt idx="6848">
                  <c:v>4.1765413333333301</c:v>
                </c:pt>
                <c:pt idx="6849">
                  <c:v>4.17793004166667</c:v>
                </c:pt>
                <c:pt idx="6850">
                  <c:v>4.1793187500000002</c:v>
                </c:pt>
                <c:pt idx="6851">
                  <c:v>4.1807074583333304</c:v>
                </c:pt>
                <c:pt idx="6852">
                  <c:v>4.1820961666666703</c:v>
                </c:pt>
                <c:pt idx="6853">
                  <c:v>4.1834848750000004</c:v>
                </c:pt>
                <c:pt idx="6854">
                  <c:v>4.1848735833333297</c:v>
                </c:pt>
                <c:pt idx="6855">
                  <c:v>4.1862622916666696</c:v>
                </c:pt>
                <c:pt idx="6856">
                  <c:v>4.1876509999999998</c:v>
                </c:pt>
                <c:pt idx="6857">
                  <c:v>4.1890397083333299</c:v>
                </c:pt>
                <c:pt idx="6858">
                  <c:v>4.1904284166666699</c:v>
                </c:pt>
                <c:pt idx="6859">
                  <c:v>4.191817125</c:v>
                </c:pt>
                <c:pt idx="6860">
                  <c:v>4.1932058333333302</c:v>
                </c:pt>
                <c:pt idx="6861">
                  <c:v>4.1945945416666701</c:v>
                </c:pt>
                <c:pt idx="6862">
                  <c:v>4.1959832500000003</c:v>
                </c:pt>
                <c:pt idx="6863">
                  <c:v>4.1973719583333304</c:v>
                </c:pt>
                <c:pt idx="6864">
                  <c:v>4.1987606666666704</c:v>
                </c:pt>
                <c:pt idx="6865">
                  <c:v>4.2001493749999996</c:v>
                </c:pt>
                <c:pt idx="6866">
                  <c:v>4.2015380833333298</c:v>
                </c:pt>
                <c:pt idx="6867">
                  <c:v>4.2029267916666697</c:v>
                </c:pt>
                <c:pt idx="6868">
                  <c:v>4.2043154999999999</c:v>
                </c:pt>
                <c:pt idx="6869">
                  <c:v>4.20570420833333</c:v>
                </c:pt>
                <c:pt idx="6870">
                  <c:v>4.20709291666667</c:v>
                </c:pt>
                <c:pt idx="6871">
                  <c:v>4.2084816250000001</c:v>
                </c:pt>
                <c:pt idx="6872">
                  <c:v>4.2098703333333303</c:v>
                </c:pt>
                <c:pt idx="6873">
                  <c:v>4.2112590416666702</c:v>
                </c:pt>
                <c:pt idx="6874">
                  <c:v>4.2126477500000004</c:v>
                </c:pt>
                <c:pt idx="6875">
                  <c:v>4.2140364583333296</c:v>
                </c:pt>
                <c:pt idx="6876">
                  <c:v>4.2154251666666704</c:v>
                </c:pt>
                <c:pt idx="6877">
                  <c:v>4.2168138749999997</c:v>
                </c:pt>
                <c:pt idx="6878">
                  <c:v>4.2182025833333299</c:v>
                </c:pt>
                <c:pt idx="6879">
                  <c:v>4.2195912916666698</c:v>
                </c:pt>
                <c:pt idx="6880">
                  <c:v>4.22098</c:v>
                </c:pt>
                <c:pt idx="6881">
                  <c:v>4.2223687083333301</c:v>
                </c:pt>
                <c:pt idx="6882">
                  <c:v>4.22375741666667</c:v>
                </c:pt>
                <c:pt idx="6883">
                  <c:v>4.2251461250000002</c:v>
                </c:pt>
                <c:pt idx="6884">
                  <c:v>4.2265348333333304</c:v>
                </c:pt>
                <c:pt idx="6885">
                  <c:v>4.2279235416666703</c:v>
                </c:pt>
                <c:pt idx="6886">
                  <c:v>4.2293122500000004</c:v>
                </c:pt>
                <c:pt idx="6887">
                  <c:v>4.2307009583333297</c:v>
                </c:pt>
                <c:pt idx="6888">
                  <c:v>4.2320896666666696</c:v>
                </c:pt>
                <c:pt idx="6889">
                  <c:v>4.2334783749999998</c:v>
                </c:pt>
                <c:pt idx="6890">
                  <c:v>4.23486708333333</c:v>
                </c:pt>
                <c:pt idx="6891">
                  <c:v>4.2362557916666699</c:v>
                </c:pt>
                <c:pt idx="6892">
                  <c:v>4.2376445</c:v>
                </c:pt>
                <c:pt idx="6893">
                  <c:v>4.2390332083333302</c:v>
                </c:pt>
                <c:pt idx="6894">
                  <c:v>4.2404219166666701</c:v>
                </c:pt>
                <c:pt idx="6895">
                  <c:v>4.2418106250000003</c:v>
                </c:pt>
                <c:pt idx="6896">
                  <c:v>4.2431993333333304</c:v>
                </c:pt>
                <c:pt idx="6897">
                  <c:v>4.2445880416666704</c:v>
                </c:pt>
                <c:pt idx="6898">
                  <c:v>4.2459767499999996</c:v>
                </c:pt>
                <c:pt idx="6899">
                  <c:v>4.2473654583333298</c:v>
                </c:pt>
                <c:pt idx="6900">
                  <c:v>4.2487541666666697</c:v>
                </c:pt>
                <c:pt idx="6901">
                  <c:v>4.2501428749999999</c:v>
                </c:pt>
                <c:pt idx="6902">
                  <c:v>4.25153158333333</c:v>
                </c:pt>
                <c:pt idx="6903">
                  <c:v>4.25292029166667</c:v>
                </c:pt>
                <c:pt idx="6904">
                  <c:v>4.2543090000000001</c:v>
                </c:pt>
                <c:pt idx="6905">
                  <c:v>4.2556977083333303</c:v>
                </c:pt>
                <c:pt idx="6906">
                  <c:v>4.2570864166666702</c:v>
                </c:pt>
                <c:pt idx="6907">
                  <c:v>4.2584751250000004</c:v>
                </c:pt>
                <c:pt idx="6908">
                  <c:v>4.2598638333333296</c:v>
                </c:pt>
                <c:pt idx="6909">
                  <c:v>4.2612525416666696</c:v>
                </c:pt>
                <c:pt idx="6910">
                  <c:v>4.2626412499999997</c:v>
                </c:pt>
                <c:pt idx="6911">
                  <c:v>4.2640299583333299</c:v>
                </c:pt>
                <c:pt idx="6912">
                  <c:v>4.2654186666666698</c:v>
                </c:pt>
                <c:pt idx="6913">
                  <c:v>4.266807375</c:v>
                </c:pt>
                <c:pt idx="6914">
                  <c:v>4.2681960833333301</c:v>
                </c:pt>
                <c:pt idx="6915">
                  <c:v>4.26958479166667</c:v>
                </c:pt>
                <c:pt idx="6916">
                  <c:v>4.2709735000000002</c:v>
                </c:pt>
                <c:pt idx="6917">
                  <c:v>4.2723622083333304</c:v>
                </c:pt>
                <c:pt idx="6918">
                  <c:v>4.2737509166666703</c:v>
                </c:pt>
                <c:pt idx="6919">
                  <c:v>4.2751396250000004</c:v>
                </c:pt>
                <c:pt idx="6920">
                  <c:v>4.2765283333333297</c:v>
                </c:pt>
                <c:pt idx="6921">
                  <c:v>4.2779170416666696</c:v>
                </c:pt>
                <c:pt idx="6922">
                  <c:v>4.2793057499999998</c:v>
                </c:pt>
                <c:pt idx="6923">
                  <c:v>4.28069445833333</c:v>
                </c:pt>
                <c:pt idx="6924">
                  <c:v>4.2820831666666699</c:v>
                </c:pt>
                <c:pt idx="6925">
                  <c:v>4.283471875</c:v>
                </c:pt>
                <c:pt idx="6926">
                  <c:v>4.2848605833333302</c:v>
                </c:pt>
                <c:pt idx="6927">
                  <c:v>4.2862492916666701</c:v>
                </c:pt>
                <c:pt idx="6928">
                  <c:v>4.2876380000000003</c:v>
                </c:pt>
                <c:pt idx="6929">
                  <c:v>4.2890267083333304</c:v>
                </c:pt>
                <c:pt idx="6930">
                  <c:v>4.2904154166666704</c:v>
                </c:pt>
                <c:pt idx="6931">
                  <c:v>4.2918041249999996</c:v>
                </c:pt>
                <c:pt idx="6932">
                  <c:v>4.2931928333333298</c:v>
                </c:pt>
                <c:pt idx="6933">
                  <c:v>4.2945815416666697</c:v>
                </c:pt>
                <c:pt idx="6934">
                  <c:v>4.2959702499999999</c:v>
                </c:pt>
                <c:pt idx="6935">
                  <c:v>4.29735895833333</c:v>
                </c:pt>
                <c:pt idx="6936">
                  <c:v>4.29874766666667</c:v>
                </c:pt>
                <c:pt idx="6937">
                  <c:v>4.3001363750000001</c:v>
                </c:pt>
                <c:pt idx="6938">
                  <c:v>4.3015250833333303</c:v>
                </c:pt>
                <c:pt idx="6939">
                  <c:v>4.3029137916666702</c:v>
                </c:pt>
                <c:pt idx="6940">
                  <c:v>4.3043025000000004</c:v>
                </c:pt>
                <c:pt idx="6941">
                  <c:v>4.3056912083333296</c:v>
                </c:pt>
                <c:pt idx="6942">
                  <c:v>4.3070799166666696</c:v>
                </c:pt>
                <c:pt idx="6943">
                  <c:v>4.3084686249999997</c:v>
                </c:pt>
                <c:pt idx="6944">
                  <c:v>4.3098573333333299</c:v>
                </c:pt>
                <c:pt idx="6945">
                  <c:v>4.3112460416666698</c:v>
                </c:pt>
                <c:pt idx="6946">
                  <c:v>4.31263475</c:v>
                </c:pt>
                <c:pt idx="6947">
                  <c:v>4.3140234583333301</c:v>
                </c:pt>
                <c:pt idx="6948">
                  <c:v>4.31541216666667</c:v>
                </c:pt>
                <c:pt idx="6949">
                  <c:v>4.3168008750000002</c:v>
                </c:pt>
                <c:pt idx="6950">
                  <c:v>4.3181895833333304</c:v>
                </c:pt>
                <c:pt idx="6951">
                  <c:v>4.3195782916666703</c:v>
                </c:pt>
                <c:pt idx="6952">
                  <c:v>4.3209669999999996</c:v>
                </c:pt>
                <c:pt idx="6953">
                  <c:v>4.3223557083333297</c:v>
                </c:pt>
                <c:pt idx="6954">
                  <c:v>4.3237444166666696</c:v>
                </c:pt>
                <c:pt idx="6955">
                  <c:v>4.3251331249999998</c:v>
                </c:pt>
                <c:pt idx="6956">
                  <c:v>4.32652183333333</c:v>
                </c:pt>
                <c:pt idx="6957">
                  <c:v>4.3279105416666699</c:v>
                </c:pt>
                <c:pt idx="6958">
                  <c:v>4.32929925</c:v>
                </c:pt>
                <c:pt idx="6959">
                  <c:v>4.3306879583333302</c:v>
                </c:pt>
                <c:pt idx="6960">
                  <c:v>4.3320766666666701</c:v>
                </c:pt>
                <c:pt idx="6961">
                  <c:v>4.3334653750000003</c:v>
                </c:pt>
                <c:pt idx="6962">
                  <c:v>4.3348540833333304</c:v>
                </c:pt>
                <c:pt idx="6963">
                  <c:v>4.3362427916666704</c:v>
                </c:pt>
                <c:pt idx="6964">
                  <c:v>4.3376314999999996</c:v>
                </c:pt>
                <c:pt idx="6965">
                  <c:v>4.3390202083333298</c:v>
                </c:pt>
                <c:pt idx="6966">
                  <c:v>4.3404089166666697</c:v>
                </c:pt>
                <c:pt idx="6967">
                  <c:v>4.3417976249999999</c:v>
                </c:pt>
                <c:pt idx="6968">
                  <c:v>4.34318633333333</c:v>
                </c:pt>
                <c:pt idx="6969">
                  <c:v>4.34457504166667</c:v>
                </c:pt>
                <c:pt idx="6970">
                  <c:v>4.3459637500000001</c:v>
                </c:pt>
                <c:pt idx="6971">
                  <c:v>4.3473524583333303</c:v>
                </c:pt>
                <c:pt idx="6972">
                  <c:v>4.3487411666666702</c:v>
                </c:pt>
                <c:pt idx="6973">
                  <c:v>4.3501298750000004</c:v>
                </c:pt>
                <c:pt idx="6974">
                  <c:v>4.3515185833333296</c:v>
                </c:pt>
                <c:pt idx="6975">
                  <c:v>4.3529072916666696</c:v>
                </c:pt>
                <c:pt idx="6976">
                  <c:v>4.3542959999999997</c:v>
                </c:pt>
                <c:pt idx="6977">
                  <c:v>4.3556847083333299</c:v>
                </c:pt>
                <c:pt idx="6978">
                  <c:v>4.3570734166666698</c:v>
                </c:pt>
                <c:pt idx="6979">
                  <c:v>4.358462125</c:v>
                </c:pt>
                <c:pt idx="6980">
                  <c:v>4.3598508333333301</c:v>
                </c:pt>
                <c:pt idx="6981">
                  <c:v>4.36123954166667</c:v>
                </c:pt>
                <c:pt idx="6982">
                  <c:v>4.3626282500000002</c:v>
                </c:pt>
                <c:pt idx="6983">
                  <c:v>4.3640169583333304</c:v>
                </c:pt>
                <c:pt idx="6984">
                  <c:v>4.3654056666666703</c:v>
                </c:pt>
                <c:pt idx="6985">
                  <c:v>4.3667943749999996</c:v>
                </c:pt>
                <c:pt idx="6986">
                  <c:v>4.3681830833333297</c:v>
                </c:pt>
                <c:pt idx="6987">
                  <c:v>4.3695717916666696</c:v>
                </c:pt>
                <c:pt idx="6988">
                  <c:v>4.3709604999999998</c:v>
                </c:pt>
                <c:pt idx="6989">
                  <c:v>4.37234920833333</c:v>
                </c:pt>
                <c:pt idx="6990">
                  <c:v>4.3737379166666699</c:v>
                </c:pt>
                <c:pt idx="6991">
                  <c:v>4.375126625</c:v>
                </c:pt>
                <c:pt idx="6992">
                  <c:v>4.3765153333333302</c:v>
                </c:pt>
                <c:pt idx="6993">
                  <c:v>4.3779040416666701</c:v>
                </c:pt>
                <c:pt idx="6994">
                  <c:v>4.3792927500000003</c:v>
                </c:pt>
                <c:pt idx="6995">
                  <c:v>4.3806814583333296</c:v>
                </c:pt>
                <c:pt idx="6996">
                  <c:v>4.3820701666666704</c:v>
                </c:pt>
                <c:pt idx="6997">
                  <c:v>4.3834588749999996</c:v>
                </c:pt>
                <c:pt idx="6998">
                  <c:v>4.3848475833333298</c:v>
                </c:pt>
                <c:pt idx="6999">
                  <c:v>4.3862362916666697</c:v>
                </c:pt>
                <c:pt idx="7000">
                  <c:v>4.3876249999999999</c:v>
                </c:pt>
                <c:pt idx="7001">
                  <c:v>4.38901370833333</c:v>
                </c:pt>
                <c:pt idx="7002">
                  <c:v>4.39040241666667</c:v>
                </c:pt>
                <c:pt idx="7003">
                  <c:v>4.3917911250000001</c:v>
                </c:pt>
                <c:pt idx="7004">
                  <c:v>4.3931798333333303</c:v>
                </c:pt>
                <c:pt idx="7005">
                  <c:v>4.3945685416666702</c:v>
                </c:pt>
                <c:pt idx="7006">
                  <c:v>4.3959572500000004</c:v>
                </c:pt>
                <c:pt idx="7007">
                  <c:v>4.3973459583333296</c:v>
                </c:pt>
                <c:pt idx="7008">
                  <c:v>4.3987346666666696</c:v>
                </c:pt>
                <c:pt idx="7009">
                  <c:v>4.4001233749999997</c:v>
                </c:pt>
                <c:pt idx="7010">
                  <c:v>4.4015120833333299</c:v>
                </c:pt>
                <c:pt idx="7011">
                  <c:v>4.4029007916666698</c:v>
                </c:pt>
                <c:pt idx="7012">
                  <c:v>4.4042895</c:v>
                </c:pt>
                <c:pt idx="7013">
                  <c:v>4.4056782083333301</c:v>
                </c:pt>
                <c:pt idx="7014">
                  <c:v>4.4070669166666701</c:v>
                </c:pt>
                <c:pt idx="7015">
                  <c:v>4.4084556250000002</c:v>
                </c:pt>
                <c:pt idx="7016">
                  <c:v>4.4098443333333304</c:v>
                </c:pt>
                <c:pt idx="7017">
                  <c:v>4.4112330416666703</c:v>
                </c:pt>
                <c:pt idx="7018">
                  <c:v>4.4126217499999996</c:v>
                </c:pt>
                <c:pt idx="7019">
                  <c:v>4.4140104583333297</c:v>
                </c:pt>
                <c:pt idx="7020">
                  <c:v>4.4153991666666697</c:v>
                </c:pt>
                <c:pt idx="7021">
                  <c:v>4.4167878749999998</c:v>
                </c:pt>
                <c:pt idx="7022">
                  <c:v>4.41817658333333</c:v>
                </c:pt>
                <c:pt idx="7023">
                  <c:v>4.4195652916666699</c:v>
                </c:pt>
                <c:pt idx="7024">
                  <c:v>4.4209540000000001</c:v>
                </c:pt>
                <c:pt idx="7025">
                  <c:v>4.4223427083333302</c:v>
                </c:pt>
                <c:pt idx="7026">
                  <c:v>4.4237314166666701</c:v>
                </c:pt>
                <c:pt idx="7027">
                  <c:v>4.4251201250000003</c:v>
                </c:pt>
                <c:pt idx="7028">
                  <c:v>4.4265088333333296</c:v>
                </c:pt>
                <c:pt idx="7029">
                  <c:v>4.4278975416666704</c:v>
                </c:pt>
                <c:pt idx="7030">
                  <c:v>4.4292862499999996</c:v>
                </c:pt>
                <c:pt idx="7031">
                  <c:v>4.4306749583333298</c:v>
                </c:pt>
                <c:pt idx="7032">
                  <c:v>4.4320636666666697</c:v>
                </c:pt>
                <c:pt idx="7033">
                  <c:v>4.4334523749999999</c:v>
                </c:pt>
                <c:pt idx="7034">
                  <c:v>4.43484108333333</c:v>
                </c:pt>
                <c:pt idx="7035">
                  <c:v>4.43622979166667</c:v>
                </c:pt>
                <c:pt idx="7036">
                  <c:v>4.4376185000000001</c:v>
                </c:pt>
                <c:pt idx="7037">
                  <c:v>4.4390072083333303</c:v>
                </c:pt>
                <c:pt idx="7038">
                  <c:v>4.4403959166666702</c:v>
                </c:pt>
                <c:pt idx="7039">
                  <c:v>4.4417846250000004</c:v>
                </c:pt>
                <c:pt idx="7040">
                  <c:v>4.4431733333333296</c:v>
                </c:pt>
                <c:pt idx="7041">
                  <c:v>4.4445620416666696</c:v>
                </c:pt>
                <c:pt idx="7042">
                  <c:v>4.4459507499999997</c:v>
                </c:pt>
                <c:pt idx="7043">
                  <c:v>4.4473394583333299</c:v>
                </c:pt>
                <c:pt idx="7044">
                  <c:v>4.4487281666666698</c:v>
                </c:pt>
                <c:pt idx="7045">
                  <c:v>4.450116875</c:v>
                </c:pt>
                <c:pt idx="7046">
                  <c:v>4.4515055833333301</c:v>
                </c:pt>
                <c:pt idx="7047">
                  <c:v>4.4528942916666701</c:v>
                </c:pt>
                <c:pt idx="7048">
                  <c:v>4.4542830000000002</c:v>
                </c:pt>
                <c:pt idx="7049">
                  <c:v>4.4556717083333304</c:v>
                </c:pt>
                <c:pt idx="7050">
                  <c:v>4.4570604166666703</c:v>
                </c:pt>
                <c:pt idx="7051">
                  <c:v>4.4584491249999996</c:v>
                </c:pt>
                <c:pt idx="7052">
                  <c:v>4.4598378333333297</c:v>
                </c:pt>
                <c:pt idx="7053">
                  <c:v>4.4612265416666697</c:v>
                </c:pt>
                <c:pt idx="7054">
                  <c:v>4.4626152499999998</c:v>
                </c:pt>
                <c:pt idx="7055">
                  <c:v>4.46400395833333</c:v>
                </c:pt>
                <c:pt idx="7056">
                  <c:v>4.4653926666666699</c:v>
                </c:pt>
                <c:pt idx="7057">
                  <c:v>4.4667813750000001</c:v>
                </c:pt>
                <c:pt idx="7058">
                  <c:v>4.4681700833333302</c:v>
                </c:pt>
                <c:pt idx="7059">
                  <c:v>4.4695587916666701</c:v>
                </c:pt>
                <c:pt idx="7060">
                  <c:v>4.4709475000000003</c:v>
                </c:pt>
                <c:pt idx="7061">
                  <c:v>4.4723362083333296</c:v>
                </c:pt>
                <c:pt idx="7062">
                  <c:v>4.4737249166666704</c:v>
                </c:pt>
                <c:pt idx="7063">
                  <c:v>4.4751136249999997</c:v>
                </c:pt>
                <c:pt idx="7064">
                  <c:v>4.4765023333333298</c:v>
                </c:pt>
                <c:pt idx="7065">
                  <c:v>4.4778910416666697</c:v>
                </c:pt>
                <c:pt idx="7066">
                  <c:v>4.4792797499999999</c:v>
                </c:pt>
                <c:pt idx="7067">
                  <c:v>4.4806684583333301</c:v>
                </c:pt>
                <c:pt idx="7068">
                  <c:v>4.48205716666667</c:v>
                </c:pt>
                <c:pt idx="7069">
                  <c:v>4.4834458750000001</c:v>
                </c:pt>
                <c:pt idx="7070">
                  <c:v>4.4848345833333303</c:v>
                </c:pt>
                <c:pt idx="7071">
                  <c:v>4.4862232916666702</c:v>
                </c:pt>
                <c:pt idx="7072">
                  <c:v>4.4876120000000004</c:v>
                </c:pt>
                <c:pt idx="7073">
                  <c:v>4.4890007083333296</c:v>
                </c:pt>
                <c:pt idx="7074">
                  <c:v>4.4903894166666696</c:v>
                </c:pt>
                <c:pt idx="7075">
                  <c:v>4.4917781249999997</c:v>
                </c:pt>
                <c:pt idx="7076">
                  <c:v>4.4931668333333299</c:v>
                </c:pt>
                <c:pt idx="7077">
                  <c:v>4.4945555416666698</c:v>
                </c:pt>
                <c:pt idx="7078">
                  <c:v>4.49594425</c:v>
                </c:pt>
                <c:pt idx="7079">
                  <c:v>4.4973329583333301</c:v>
                </c:pt>
                <c:pt idx="7080">
                  <c:v>4.4987216666666701</c:v>
                </c:pt>
                <c:pt idx="7081">
                  <c:v>4.5001103750000002</c:v>
                </c:pt>
                <c:pt idx="7082">
                  <c:v>4.5014990833333304</c:v>
                </c:pt>
                <c:pt idx="7083">
                  <c:v>4.5028877916666703</c:v>
                </c:pt>
                <c:pt idx="7084">
                  <c:v>4.5042764999999996</c:v>
                </c:pt>
                <c:pt idx="7085">
                  <c:v>4.5056652083333297</c:v>
                </c:pt>
                <c:pt idx="7086">
                  <c:v>4.5070539166666697</c:v>
                </c:pt>
                <c:pt idx="7087">
                  <c:v>4.5084426249999998</c:v>
                </c:pt>
                <c:pt idx="7088">
                  <c:v>4.50983133333333</c:v>
                </c:pt>
                <c:pt idx="7089">
                  <c:v>4.5112200416666699</c:v>
                </c:pt>
                <c:pt idx="7090">
                  <c:v>4.5126087500000001</c:v>
                </c:pt>
                <c:pt idx="7091">
                  <c:v>4.5139974583333302</c:v>
                </c:pt>
                <c:pt idx="7092">
                  <c:v>4.5153861666666701</c:v>
                </c:pt>
                <c:pt idx="7093">
                  <c:v>4.5167748750000003</c:v>
                </c:pt>
                <c:pt idx="7094">
                  <c:v>4.5181635833333296</c:v>
                </c:pt>
                <c:pt idx="7095">
                  <c:v>4.5195522916666704</c:v>
                </c:pt>
                <c:pt idx="7096">
                  <c:v>4.5209409999999997</c:v>
                </c:pt>
                <c:pt idx="7097">
                  <c:v>4.5223297083333298</c:v>
                </c:pt>
                <c:pt idx="7098">
                  <c:v>4.5237184166666697</c:v>
                </c:pt>
                <c:pt idx="7099">
                  <c:v>4.5251071249999999</c:v>
                </c:pt>
                <c:pt idx="7100">
                  <c:v>4.5264958333333301</c:v>
                </c:pt>
                <c:pt idx="7101">
                  <c:v>4.52788454166667</c:v>
                </c:pt>
                <c:pt idx="7102">
                  <c:v>4.5292732500000001</c:v>
                </c:pt>
                <c:pt idx="7103">
                  <c:v>4.5306619583333303</c:v>
                </c:pt>
                <c:pt idx="7104">
                  <c:v>4.5320506666666702</c:v>
                </c:pt>
                <c:pt idx="7105">
                  <c:v>4.5334393750000004</c:v>
                </c:pt>
                <c:pt idx="7106">
                  <c:v>4.5348280833333297</c:v>
                </c:pt>
                <c:pt idx="7107">
                  <c:v>4.5362167916666696</c:v>
                </c:pt>
                <c:pt idx="7108">
                  <c:v>4.5376054999999997</c:v>
                </c:pt>
                <c:pt idx="7109">
                  <c:v>4.5389942083333299</c:v>
                </c:pt>
                <c:pt idx="7110">
                  <c:v>4.5403829166666698</c:v>
                </c:pt>
                <c:pt idx="7111">
                  <c:v>4.541771625</c:v>
                </c:pt>
                <c:pt idx="7112">
                  <c:v>4.5431603333333301</c:v>
                </c:pt>
                <c:pt idx="7113">
                  <c:v>4.5445490416666701</c:v>
                </c:pt>
                <c:pt idx="7114">
                  <c:v>4.5459377500000002</c:v>
                </c:pt>
                <c:pt idx="7115">
                  <c:v>4.5473264583333304</c:v>
                </c:pt>
                <c:pt idx="7116">
                  <c:v>4.5487151666666703</c:v>
                </c:pt>
                <c:pt idx="7117">
                  <c:v>4.5501038749999996</c:v>
                </c:pt>
                <c:pt idx="7118">
                  <c:v>4.5514925833333297</c:v>
                </c:pt>
                <c:pt idx="7119">
                  <c:v>4.5528812916666697</c:v>
                </c:pt>
                <c:pt idx="7120">
                  <c:v>4.5542699999999998</c:v>
                </c:pt>
                <c:pt idx="7121">
                  <c:v>4.55565870833333</c:v>
                </c:pt>
                <c:pt idx="7122">
                  <c:v>4.5570474166666699</c:v>
                </c:pt>
                <c:pt idx="7123">
                  <c:v>4.5584361250000001</c:v>
                </c:pt>
                <c:pt idx="7124">
                  <c:v>4.5598248333333302</c:v>
                </c:pt>
                <c:pt idx="7125">
                  <c:v>4.5612135416666701</c:v>
                </c:pt>
                <c:pt idx="7126">
                  <c:v>4.5626022500000003</c:v>
                </c:pt>
                <c:pt idx="7127">
                  <c:v>4.5639909583333296</c:v>
                </c:pt>
                <c:pt idx="7128">
                  <c:v>4.5653796666666704</c:v>
                </c:pt>
                <c:pt idx="7129">
                  <c:v>4.5667683749999997</c:v>
                </c:pt>
                <c:pt idx="7130">
                  <c:v>4.5681570833333298</c:v>
                </c:pt>
                <c:pt idx="7131">
                  <c:v>4.5695457916666697</c:v>
                </c:pt>
                <c:pt idx="7132">
                  <c:v>4.5709344999999999</c:v>
                </c:pt>
                <c:pt idx="7133">
                  <c:v>4.5723232083333301</c:v>
                </c:pt>
                <c:pt idx="7134">
                  <c:v>4.57371191666667</c:v>
                </c:pt>
                <c:pt idx="7135">
                  <c:v>4.5751006250000001</c:v>
                </c:pt>
                <c:pt idx="7136">
                  <c:v>4.5764893333333303</c:v>
                </c:pt>
                <c:pt idx="7137">
                  <c:v>4.5778780416666702</c:v>
                </c:pt>
                <c:pt idx="7138">
                  <c:v>4.5792667500000004</c:v>
                </c:pt>
                <c:pt idx="7139">
                  <c:v>4.5806554583333297</c:v>
                </c:pt>
                <c:pt idx="7140">
                  <c:v>4.5820441666666696</c:v>
                </c:pt>
                <c:pt idx="7141">
                  <c:v>4.5834328749999997</c:v>
                </c:pt>
                <c:pt idx="7142">
                  <c:v>4.5848215833333299</c:v>
                </c:pt>
                <c:pt idx="7143">
                  <c:v>4.5862102916666698</c:v>
                </c:pt>
                <c:pt idx="7144">
                  <c:v>4.587599</c:v>
                </c:pt>
                <c:pt idx="7145">
                  <c:v>4.5889877083333301</c:v>
                </c:pt>
                <c:pt idx="7146">
                  <c:v>4.5903764166666701</c:v>
                </c:pt>
                <c:pt idx="7147">
                  <c:v>4.5917651250000002</c:v>
                </c:pt>
                <c:pt idx="7148">
                  <c:v>4.5931538333333304</c:v>
                </c:pt>
                <c:pt idx="7149">
                  <c:v>4.5945425416666703</c:v>
                </c:pt>
                <c:pt idx="7150">
                  <c:v>4.5959312499999996</c:v>
                </c:pt>
                <c:pt idx="7151">
                  <c:v>4.5973199583333297</c:v>
                </c:pt>
                <c:pt idx="7152">
                  <c:v>4.5987086666666697</c:v>
                </c:pt>
                <c:pt idx="7153">
                  <c:v>4.6000973749999998</c:v>
                </c:pt>
                <c:pt idx="7154">
                  <c:v>4.60148608333333</c:v>
                </c:pt>
                <c:pt idx="7155">
                  <c:v>4.6028747916666699</c:v>
                </c:pt>
                <c:pt idx="7156">
                  <c:v>4.6042635000000001</c:v>
                </c:pt>
                <c:pt idx="7157">
                  <c:v>4.6056522083333302</c:v>
                </c:pt>
                <c:pt idx="7158">
                  <c:v>4.6070409166666701</c:v>
                </c:pt>
                <c:pt idx="7159">
                  <c:v>4.6084296250000003</c:v>
                </c:pt>
                <c:pt idx="7160">
                  <c:v>4.6098183333333296</c:v>
                </c:pt>
                <c:pt idx="7161">
                  <c:v>4.6112070416666704</c:v>
                </c:pt>
                <c:pt idx="7162">
                  <c:v>4.6125957499999997</c:v>
                </c:pt>
                <c:pt idx="7163">
                  <c:v>4.6139844583333298</c:v>
                </c:pt>
                <c:pt idx="7164">
                  <c:v>4.6153731666666697</c:v>
                </c:pt>
                <c:pt idx="7165">
                  <c:v>4.6167618749999999</c:v>
                </c:pt>
                <c:pt idx="7166">
                  <c:v>4.6181505833333301</c:v>
                </c:pt>
                <c:pt idx="7167">
                  <c:v>4.61953929166667</c:v>
                </c:pt>
                <c:pt idx="7168">
                  <c:v>4.6209280000000001</c:v>
                </c:pt>
                <c:pt idx="7169">
                  <c:v>4.6223167083333303</c:v>
                </c:pt>
                <c:pt idx="7170">
                  <c:v>4.6237054166666702</c:v>
                </c:pt>
                <c:pt idx="7171">
                  <c:v>4.6250941250000004</c:v>
                </c:pt>
                <c:pt idx="7172">
                  <c:v>4.6264828333333297</c:v>
                </c:pt>
                <c:pt idx="7173">
                  <c:v>4.6278715416666696</c:v>
                </c:pt>
                <c:pt idx="7174">
                  <c:v>4.6292602499999997</c:v>
                </c:pt>
                <c:pt idx="7175">
                  <c:v>4.6306489583333299</c:v>
                </c:pt>
                <c:pt idx="7176">
                  <c:v>4.6320376666666698</c:v>
                </c:pt>
                <c:pt idx="7177">
                  <c:v>4.633426375</c:v>
                </c:pt>
                <c:pt idx="7178">
                  <c:v>4.6348150833333301</c:v>
                </c:pt>
                <c:pt idx="7179">
                  <c:v>4.6362037916666701</c:v>
                </c:pt>
                <c:pt idx="7180">
                  <c:v>4.6375925000000002</c:v>
                </c:pt>
                <c:pt idx="7181">
                  <c:v>4.6389812083333304</c:v>
                </c:pt>
                <c:pt idx="7182">
                  <c:v>4.6403699166666703</c:v>
                </c:pt>
                <c:pt idx="7183">
                  <c:v>4.6417586249999996</c:v>
                </c:pt>
                <c:pt idx="7184">
                  <c:v>4.6431473333333297</c:v>
                </c:pt>
                <c:pt idx="7185">
                  <c:v>4.6445360416666697</c:v>
                </c:pt>
                <c:pt idx="7186">
                  <c:v>4.6459247499999998</c:v>
                </c:pt>
                <c:pt idx="7187">
                  <c:v>4.64731345833333</c:v>
                </c:pt>
                <c:pt idx="7188">
                  <c:v>4.6487021666666699</c:v>
                </c:pt>
                <c:pt idx="7189">
                  <c:v>4.6500908750000001</c:v>
                </c:pt>
                <c:pt idx="7190">
                  <c:v>4.6514795833333302</c:v>
                </c:pt>
                <c:pt idx="7191">
                  <c:v>4.6528682916666702</c:v>
                </c:pt>
                <c:pt idx="7192">
                  <c:v>4.6542570000000003</c:v>
                </c:pt>
                <c:pt idx="7193">
                  <c:v>4.6556457083333296</c:v>
                </c:pt>
                <c:pt idx="7194">
                  <c:v>4.6570344166666704</c:v>
                </c:pt>
                <c:pt idx="7195">
                  <c:v>4.6584231249999997</c:v>
                </c:pt>
                <c:pt idx="7196">
                  <c:v>4.6598118333333298</c:v>
                </c:pt>
                <c:pt idx="7197">
                  <c:v>4.6612005416666697</c:v>
                </c:pt>
                <c:pt idx="7198">
                  <c:v>4.6625892499999999</c:v>
                </c:pt>
                <c:pt idx="7199">
                  <c:v>4.6639779583333301</c:v>
                </c:pt>
                <c:pt idx="7200">
                  <c:v>4.66536666666667</c:v>
                </c:pt>
                <c:pt idx="7201">
                  <c:v>4.6667553750000002</c:v>
                </c:pt>
                <c:pt idx="7202">
                  <c:v>4.6681440833333303</c:v>
                </c:pt>
                <c:pt idx="7203">
                  <c:v>4.6695327916666702</c:v>
                </c:pt>
                <c:pt idx="7204">
                  <c:v>4.6709215000000004</c:v>
                </c:pt>
                <c:pt idx="7205">
                  <c:v>4.6723102083333297</c:v>
                </c:pt>
                <c:pt idx="7206">
                  <c:v>4.6736989166666696</c:v>
                </c:pt>
                <c:pt idx="7207">
                  <c:v>4.6750876249999997</c:v>
                </c:pt>
                <c:pt idx="7208">
                  <c:v>4.6764763333333299</c:v>
                </c:pt>
                <c:pt idx="7209">
                  <c:v>4.6778650416666698</c:v>
                </c:pt>
                <c:pt idx="7210">
                  <c:v>4.67925375</c:v>
                </c:pt>
                <c:pt idx="7211">
                  <c:v>4.6806424583333301</c:v>
                </c:pt>
                <c:pt idx="7212">
                  <c:v>4.6820311666666701</c:v>
                </c:pt>
                <c:pt idx="7213">
                  <c:v>4.6834198750000002</c:v>
                </c:pt>
                <c:pt idx="7214">
                  <c:v>4.6848085833333304</c:v>
                </c:pt>
                <c:pt idx="7215">
                  <c:v>4.6861972916666703</c:v>
                </c:pt>
                <c:pt idx="7216">
                  <c:v>4.6875859999999996</c:v>
                </c:pt>
                <c:pt idx="7217">
                  <c:v>4.6889747083333297</c:v>
                </c:pt>
                <c:pt idx="7218">
                  <c:v>4.6903634166666697</c:v>
                </c:pt>
                <c:pt idx="7219">
                  <c:v>4.6917521249999998</c:v>
                </c:pt>
                <c:pt idx="7220">
                  <c:v>4.69314083333333</c:v>
                </c:pt>
                <c:pt idx="7221">
                  <c:v>4.6945295416666699</c:v>
                </c:pt>
                <c:pt idx="7222">
                  <c:v>4.6959182500000001</c:v>
                </c:pt>
                <c:pt idx="7223">
                  <c:v>4.6973069583333302</c:v>
                </c:pt>
                <c:pt idx="7224">
                  <c:v>4.6986956666666702</c:v>
                </c:pt>
                <c:pt idx="7225">
                  <c:v>4.7000843750000003</c:v>
                </c:pt>
                <c:pt idx="7226">
                  <c:v>4.7014730833333296</c:v>
                </c:pt>
                <c:pt idx="7227">
                  <c:v>4.7028617916666704</c:v>
                </c:pt>
                <c:pt idx="7228">
                  <c:v>4.7042504999999997</c:v>
                </c:pt>
                <c:pt idx="7229">
                  <c:v>4.7056392083333298</c:v>
                </c:pt>
                <c:pt idx="7230">
                  <c:v>4.7070279166666698</c:v>
                </c:pt>
                <c:pt idx="7231">
                  <c:v>4.7084166249999999</c:v>
                </c:pt>
                <c:pt idx="7232">
                  <c:v>4.7098053333333301</c:v>
                </c:pt>
                <c:pt idx="7233">
                  <c:v>4.71119404166667</c:v>
                </c:pt>
                <c:pt idx="7234">
                  <c:v>4.7125827500000002</c:v>
                </c:pt>
                <c:pt idx="7235">
                  <c:v>4.7139714583333303</c:v>
                </c:pt>
                <c:pt idx="7236">
                  <c:v>4.7153601666666702</c:v>
                </c:pt>
                <c:pt idx="7237">
                  <c:v>4.7167488750000004</c:v>
                </c:pt>
                <c:pt idx="7238">
                  <c:v>4.7181375833333297</c:v>
                </c:pt>
                <c:pt idx="7239">
                  <c:v>4.7195262916666696</c:v>
                </c:pt>
                <c:pt idx="7240">
                  <c:v>4.7209149999999998</c:v>
                </c:pt>
                <c:pt idx="7241">
                  <c:v>4.7223037083333299</c:v>
                </c:pt>
                <c:pt idx="7242">
                  <c:v>4.7236924166666698</c:v>
                </c:pt>
                <c:pt idx="7243">
                  <c:v>4.725081125</c:v>
                </c:pt>
                <c:pt idx="7244">
                  <c:v>4.7264698333333302</c:v>
                </c:pt>
                <c:pt idx="7245">
                  <c:v>4.7278585416666701</c:v>
                </c:pt>
                <c:pt idx="7246">
                  <c:v>4.7292472500000002</c:v>
                </c:pt>
                <c:pt idx="7247">
                  <c:v>4.7306359583333304</c:v>
                </c:pt>
                <c:pt idx="7248">
                  <c:v>4.7320246666666703</c:v>
                </c:pt>
                <c:pt idx="7249">
                  <c:v>4.7334133749999996</c:v>
                </c:pt>
                <c:pt idx="7250">
                  <c:v>4.7348020833333297</c:v>
                </c:pt>
                <c:pt idx="7251">
                  <c:v>4.7361907916666697</c:v>
                </c:pt>
                <c:pt idx="7252">
                  <c:v>4.7375794999999998</c:v>
                </c:pt>
                <c:pt idx="7253">
                  <c:v>4.73896820833333</c:v>
                </c:pt>
                <c:pt idx="7254">
                  <c:v>4.7403569166666699</c:v>
                </c:pt>
                <c:pt idx="7255">
                  <c:v>4.7417456250000001</c:v>
                </c:pt>
                <c:pt idx="7256">
                  <c:v>4.7431343333333302</c:v>
                </c:pt>
                <c:pt idx="7257">
                  <c:v>4.7445230416666702</c:v>
                </c:pt>
                <c:pt idx="7258">
                  <c:v>4.7459117500000003</c:v>
                </c:pt>
                <c:pt idx="7259">
                  <c:v>4.7473004583333296</c:v>
                </c:pt>
                <c:pt idx="7260">
                  <c:v>4.7486891666666704</c:v>
                </c:pt>
                <c:pt idx="7261">
                  <c:v>4.7500778749999997</c:v>
                </c:pt>
                <c:pt idx="7262">
                  <c:v>4.7514665833333298</c:v>
                </c:pt>
                <c:pt idx="7263">
                  <c:v>4.7528552916666698</c:v>
                </c:pt>
                <c:pt idx="7264">
                  <c:v>4.7542439999999999</c:v>
                </c:pt>
                <c:pt idx="7265">
                  <c:v>4.7556327083333301</c:v>
                </c:pt>
                <c:pt idx="7266">
                  <c:v>4.75702141666667</c:v>
                </c:pt>
                <c:pt idx="7267">
                  <c:v>4.7584101250000002</c:v>
                </c:pt>
                <c:pt idx="7268">
                  <c:v>4.7597988333333303</c:v>
                </c:pt>
                <c:pt idx="7269">
                  <c:v>4.7611875416666702</c:v>
                </c:pt>
                <c:pt idx="7270">
                  <c:v>4.7625762500000004</c:v>
                </c:pt>
                <c:pt idx="7271">
                  <c:v>4.7639649583333297</c:v>
                </c:pt>
                <c:pt idx="7272">
                  <c:v>4.7653536666666696</c:v>
                </c:pt>
                <c:pt idx="7273">
                  <c:v>4.7667423749999998</c:v>
                </c:pt>
                <c:pt idx="7274">
                  <c:v>4.7681310833333299</c:v>
                </c:pt>
                <c:pt idx="7275">
                  <c:v>4.7695197916666698</c:v>
                </c:pt>
                <c:pt idx="7276">
                  <c:v>4.7709085</c:v>
                </c:pt>
                <c:pt idx="7277">
                  <c:v>4.7722972083333302</c:v>
                </c:pt>
                <c:pt idx="7278">
                  <c:v>4.7736859166666701</c:v>
                </c:pt>
                <c:pt idx="7279">
                  <c:v>4.7750746250000002</c:v>
                </c:pt>
                <c:pt idx="7280">
                  <c:v>4.7764633333333304</c:v>
                </c:pt>
                <c:pt idx="7281">
                  <c:v>4.7778520416666703</c:v>
                </c:pt>
                <c:pt idx="7282">
                  <c:v>4.7792407499999996</c:v>
                </c:pt>
                <c:pt idx="7283">
                  <c:v>4.7806294583333298</c:v>
                </c:pt>
                <c:pt idx="7284">
                  <c:v>4.7820181666666697</c:v>
                </c:pt>
                <c:pt idx="7285">
                  <c:v>4.7834068749999998</c:v>
                </c:pt>
                <c:pt idx="7286">
                  <c:v>4.78479558333333</c:v>
                </c:pt>
                <c:pt idx="7287">
                  <c:v>4.7861842916666699</c:v>
                </c:pt>
                <c:pt idx="7288">
                  <c:v>4.7875730000000001</c:v>
                </c:pt>
                <c:pt idx="7289">
                  <c:v>4.7889617083333302</c:v>
                </c:pt>
                <c:pt idx="7290">
                  <c:v>4.7903504166666702</c:v>
                </c:pt>
                <c:pt idx="7291">
                  <c:v>4.7917391250000003</c:v>
                </c:pt>
                <c:pt idx="7292">
                  <c:v>4.7931278333333296</c:v>
                </c:pt>
                <c:pt idx="7293">
                  <c:v>4.7945165416666704</c:v>
                </c:pt>
                <c:pt idx="7294">
                  <c:v>4.7959052499999997</c:v>
                </c:pt>
                <c:pt idx="7295">
                  <c:v>4.7972939583333298</c:v>
                </c:pt>
                <c:pt idx="7296">
                  <c:v>4.7986826666666698</c:v>
                </c:pt>
                <c:pt idx="7297">
                  <c:v>4.8000713749999999</c:v>
                </c:pt>
                <c:pt idx="7298">
                  <c:v>4.8014600833333301</c:v>
                </c:pt>
                <c:pt idx="7299">
                  <c:v>4.80284879166667</c:v>
                </c:pt>
                <c:pt idx="7300">
                  <c:v>4.8042375000000002</c:v>
                </c:pt>
                <c:pt idx="7301">
                  <c:v>4.8056262083333303</c:v>
                </c:pt>
                <c:pt idx="7302">
                  <c:v>4.8070149166666702</c:v>
                </c:pt>
                <c:pt idx="7303">
                  <c:v>4.8084036250000004</c:v>
                </c:pt>
                <c:pt idx="7304">
                  <c:v>4.8097923333333297</c:v>
                </c:pt>
                <c:pt idx="7305">
                  <c:v>4.8111810416666696</c:v>
                </c:pt>
                <c:pt idx="7306">
                  <c:v>4.8125697499999998</c:v>
                </c:pt>
                <c:pt idx="7307">
                  <c:v>4.8139584583333299</c:v>
                </c:pt>
                <c:pt idx="7308">
                  <c:v>4.8153471666666698</c:v>
                </c:pt>
                <c:pt idx="7309">
                  <c:v>4.816735875</c:v>
                </c:pt>
                <c:pt idx="7310">
                  <c:v>4.8181245833333302</c:v>
                </c:pt>
                <c:pt idx="7311">
                  <c:v>4.8195132916666701</c:v>
                </c:pt>
                <c:pt idx="7312">
                  <c:v>4.8209020000000002</c:v>
                </c:pt>
                <c:pt idx="7313">
                  <c:v>4.8222907083333304</c:v>
                </c:pt>
                <c:pt idx="7314">
                  <c:v>4.8236794166666703</c:v>
                </c:pt>
                <c:pt idx="7315">
                  <c:v>4.8250681249999996</c:v>
                </c:pt>
                <c:pt idx="7316">
                  <c:v>4.8264568333333298</c:v>
                </c:pt>
                <c:pt idx="7317">
                  <c:v>4.8278455416666697</c:v>
                </c:pt>
                <c:pt idx="7318">
                  <c:v>4.8292342499999998</c:v>
                </c:pt>
                <c:pt idx="7319">
                  <c:v>4.83062295833333</c:v>
                </c:pt>
                <c:pt idx="7320">
                  <c:v>4.8320116666666699</c:v>
                </c:pt>
                <c:pt idx="7321">
                  <c:v>4.8334003750000001</c:v>
                </c:pt>
                <c:pt idx="7322">
                  <c:v>4.8347890833333302</c:v>
                </c:pt>
                <c:pt idx="7323">
                  <c:v>4.8361777916666702</c:v>
                </c:pt>
                <c:pt idx="7324">
                  <c:v>4.8375665000000003</c:v>
                </c:pt>
                <c:pt idx="7325">
                  <c:v>4.8389552083333296</c:v>
                </c:pt>
                <c:pt idx="7326">
                  <c:v>4.8403439166666704</c:v>
                </c:pt>
                <c:pt idx="7327">
                  <c:v>4.8417326249999997</c:v>
                </c:pt>
                <c:pt idx="7328">
                  <c:v>4.8431213333333298</c:v>
                </c:pt>
                <c:pt idx="7329">
                  <c:v>4.8445100416666698</c:v>
                </c:pt>
                <c:pt idx="7330">
                  <c:v>4.8458987499999999</c:v>
                </c:pt>
                <c:pt idx="7331">
                  <c:v>4.8472874583333301</c:v>
                </c:pt>
                <c:pt idx="7332">
                  <c:v>4.84867616666667</c:v>
                </c:pt>
                <c:pt idx="7333">
                  <c:v>4.8500648750000002</c:v>
                </c:pt>
                <c:pt idx="7334">
                  <c:v>4.8514535833333303</c:v>
                </c:pt>
                <c:pt idx="7335">
                  <c:v>4.8528422916666702</c:v>
                </c:pt>
                <c:pt idx="7336">
                  <c:v>4.8542310000000004</c:v>
                </c:pt>
                <c:pt idx="7337">
                  <c:v>4.8556197083333297</c:v>
                </c:pt>
                <c:pt idx="7338">
                  <c:v>4.8570084166666696</c:v>
                </c:pt>
                <c:pt idx="7339">
                  <c:v>4.8583971249999998</c:v>
                </c:pt>
                <c:pt idx="7340">
                  <c:v>4.8597858333333299</c:v>
                </c:pt>
                <c:pt idx="7341">
                  <c:v>4.8611745416666698</c:v>
                </c:pt>
                <c:pt idx="7342">
                  <c:v>4.86256325</c:v>
                </c:pt>
                <c:pt idx="7343">
                  <c:v>4.8639519583333302</c:v>
                </c:pt>
                <c:pt idx="7344">
                  <c:v>4.8653406666666701</c:v>
                </c:pt>
                <c:pt idx="7345">
                  <c:v>4.8667293750000002</c:v>
                </c:pt>
                <c:pt idx="7346">
                  <c:v>4.8681180833333304</c:v>
                </c:pt>
                <c:pt idx="7347">
                  <c:v>4.8695067916666703</c:v>
                </c:pt>
                <c:pt idx="7348">
                  <c:v>4.8708954999999996</c:v>
                </c:pt>
                <c:pt idx="7349">
                  <c:v>4.8722842083333298</c:v>
                </c:pt>
                <c:pt idx="7350">
                  <c:v>4.8736729166666697</c:v>
                </c:pt>
                <c:pt idx="7351">
                  <c:v>4.8750616249999998</c:v>
                </c:pt>
                <c:pt idx="7352">
                  <c:v>4.87645033333333</c:v>
                </c:pt>
                <c:pt idx="7353">
                  <c:v>4.8778390416666699</c:v>
                </c:pt>
                <c:pt idx="7354">
                  <c:v>4.8792277500000001</c:v>
                </c:pt>
                <c:pt idx="7355">
                  <c:v>4.8806164583333302</c:v>
                </c:pt>
                <c:pt idx="7356">
                  <c:v>4.8820051666666702</c:v>
                </c:pt>
                <c:pt idx="7357">
                  <c:v>4.8833938750000003</c:v>
                </c:pt>
                <c:pt idx="7358">
                  <c:v>4.8847825833333296</c:v>
                </c:pt>
                <c:pt idx="7359">
                  <c:v>4.8861712916666704</c:v>
                </c:pt>
                <c:pt idx="7360">
                  <c:v>4.8875599999999997</c:v>
                </c:pt>
                <c:pt idx="7361">
                  <c:v>4.8889487083333298</c:v>
                </c:pt>
                <c:pt idx="7362">
                  <c:v>4.8903374166666698</c:v>
                </c:pt>
                <c:pt idx="7363">
                  <c:v>4.8917261249999999</c:v>
                </c:pt>
                <c:pt idx="7364">
                  <c:v>4.8931148333333301</c:v>
                </c:pt>
                <c:pt idx="7365">
                  <c:v>4.89450354166667</c:v>
                </c:pt>
                <c:pt idx="7366">
                  <c:v>4.8958922500000002</c:v>
                </c:pt>
                <c:pt idx="7367">
                  <c:v>4.8972809583333303</c:v>
                </c:pt>
                <c:pt idx="7368">
                  <c:v>4.8986696666666703</c:v>
                </c:pt>
                <c:pt idx="7369">
                  <c:v>4.9000583750000004</c:v>
                </c:pt>
                <c:pt idx="7370">
                  <c:v>4.9014470833333297</c:v>
                </c:pt>
                <c:pt idx="7371">
                  <c:v>4.9028357916666696</c:v>
                </c:pt>
                <c:pt idx="7372">
                  <c:v>4.9042244999999998</c:v>
                </c:pt>
                <c:pt idx="7373">
                  <c:v>4.9056132083333299</c:v>
                </c:pt>
                <c:pt idx="7374">
                  <c:v>4.9070019166666698</c:v>
                </c:pt>
                <c:pt idx="7375">
                  <c:v>4.908390625</c:v>
                </c:pt>
                <c:pt idx="7376">
                  <c:v>4.9097793333333302</c:v>
                </c:pt>
                <c:pt idx="7377">
                  <c:v>4.9111680416666701</c:v>
                </c:pt>
                <c:pt idx="7378">
                  <c:v>4.9125567500000002</c:v>
                </c:pt>
                <c:pt idx="7379">
                  <c:v>4.9139454583333304</c:v>
                </c:pt>
                <c:pt idx="7380">
                  <c:v>4.9153341666666703</c:v>
                </c:pt>
                <c:pt idx="7381">
                  <c:v>4.9167228749999996</c:v>
                </c:pt>
                <c:pt idx="7382">
                  <c:v>4.9181115833333298</c:v>
                </c:pt>
                <c:pt idx="7383">
                  <c:v>4.9195002916666697</c:v>
                </c:pt>
                <c:pt idx="7384">
                  <c:v>4.9208889999999998</c:v>
                </c:pt>
                <c:pt idx="7385">
                  <c:v>4.92227770833333</c:v>
                </c:pt>
                <c:pt idx="7386">
                  <c:v>4.9236664166666699</c:v>
                </c:pt>
                <c:pt idx="7387">
                  <c:v>4.9250551250000001</c:v>
                </c:pt>
                <c:pt idx="7388">
                  <c:v>4.9264438333333302</c:v>
                </c:pt>
                <c:pt idx="7389">
                  <c:v>4.9278325416666702</c:v>
                </c:pt>
                <c:pt idx="7390">
                  <c:v>4.9292212500000003</c:v>
                </c:pt>
                <c:pt idx="7391">
                  <c:v>4.9306099583333296</c:v>
                </c:pt>
                <c:pt idx="7392">
                  <c:v>4.9319986666666704</c:v>
                </c:pt>
                <c:pt idx="7393">
                  <c:v>4.9333873749999997</c:v>
                </c:pt>
                <c:pt idx="7394">
                  <c:v>4.9347760833333298</c:v>
                </c:pt>
                <c:pt idx="7395">
                  <c:v>4.9361647916666698</c:v>
                </c:pt>
                <c:pt idx="7396">
                  <c:v>4.9375534999999999</c:v>
                </c:pt>
                <c:pt idx="7397">
                  <c:v>4.9389422083333301</c:v>
                </c:pt>
                <c:pt idx="7398">
                  <c:v>4.94033091666667</c:v>
                </c:pt>
                <c:pt idx="7399">
                  <c:v>4.9417196250000002</c:v>
                </c:pt>
                <c:pt idx="7400">
                  <c:v>4.9431083333333303</c:v>
                </c:pt>
                <c:pt idx="7401">
                  <c:v>4.9444970416666703</c:v>
                </c:pt>
                <c:pt idx="7402">
                  <c:v>4.9458857500000004</c:v>
                </c:pt>
                <c:pt idx="7403">
                  <c:v>4.9472744583333297</c:v>
                </c:pt>
                <c:pt idx="7404">
                  <c:v>4.9486631666666696</c:v>
                </c:pt>
                <c:pt idx="7405">
                  <c:v>4.9500518749999998</c:v>
                </c:pt>
                <c:pt idx="7406">
                  <c:v>4.9514405833333299</c:v>
                </c:pt>
                <c:pt idx="7407">
                  <c:v>4.9528292916666699</c:v>
                </c:pt>
                <c:pt idx="7408">
                  <c:v>4.954218</c:v>
                </c:pt>
                <c:pt idx="7409">
                  <c:v>4.9556067083333302</c:v>
                </c:pt>
                <c:pt idx="7410">
                  <c:v>4.9569954166666701</c:v>
                </c:pt>
                <c:pt idx="7411">
                  <c:v>4.9583841250000003</c:v>
                </c:pt>
                <c:pt idx="7412">
                  <c:v>4.9597728333333304</c:v>
                </c:pt>
                <c:pt idx="7413">
                  <c:v>4.9611615416666703</c:v>
                </c:pt>
                <c:pt idx="7414">
                  <c:v>4.9625502499999996</c:v>
                </c:pt>
                <c:pt idx="7415">
                  <c:v>4.9639389583333298</c:v>
                </c:pt>
                <c:pt idx="7416">
                  <c:v>4.9653276666666697</c:v>
                </c:pt>
                <c:pt idx="7417">
                  <c:v>4.9667163749999999</c:v>
                </c:pt>
                <c:pt idx="7418">
                  <c:v>4.96810508333333</c:v>
                </c:pt>
                <c:pt idx="7419">
                  <c:v>4.9694937916666699</c:v>
                </c:pt>
                <c:pt idx="7420">
                  <c:v>4.9708825000000001</c:v>
                </c:pt>
                <c:pt idx="7421">
                  <c:v>4.9722712083333303</c:v>
                </c:pt>
                <c:pt idx="7422">
                  <c:v>4.9736599166666702</c:v>
                </c:pt>
                <c:pt idx="7423">
                  <c:v>4.9750486250000003</c:v>
                </c:pt>
                <c:pt idx="7424">
                  <c:v>4.9764373333333296</c:v>
                </c:pt>
                <c:pt idx="7425">
                  <c:v>4.9778260416666704</c:v>
                </c:pt>
                <c:pt idx="7426">
                  <c:v>4.9792147499999997</c:v>
                </c:pt>
                <c:pt idx="7427">
                  <c:v>4.9806034583333298</c:v>
                </c:pt>
                <c:pt idx="7428">
                  <c:v>4.9819921666666698</c:v>
                </c:pt>
                <c:pt idx="7429">
                  <c:v>4.9833808749999999</c:v>
                </c:pt>
                <c:pt idx="7430">
                  <c:v>4.9847695833333301</c:v>
                </c:pt>
                <c:pt idx="7431">
                  <c:v>4.98615829166667</c:v>
                </c:pt>
                <c:pt idx="7432">
                  <c:v>4.9875470000000002</c:v>
                </c:pt>
                <c:pt idx="7433">
                  <c:v>4.9889357083333303</c:v>
                </c:pt>
                <c:pt idx="7434">
                  <c:v>4.9903244166666703</c:v>
                </c:pt>
                <c:pt idx="7435">
                  <c:v>4.9917131250000004</c:v>
                </c:pt>
                <c:pt idx="7436">
                  <c:v>4.9931018333333297</c:v>
                </c:pt>
                <c:pt idx="7437">
                  <c:v>4.9944905416666696</c:v>
                </c:pt>
                <c:pt idx="7438">
                  <c:v>4.9958792499999998</c:v>
                </c:pt>
                <c:pt idx="7439">
                  <c:v>4.9972679583333299</c:v>
                </c:pt>
                <c:pt idx="7440">
                  <c:v>4.9986566666666699</c:v>
                </c:pt>
                <c:pt idx="7441">
                  <c:v>5.000045375</c:v>
                </c:pt>
                <c:pt idx="7442">
                  <c:v>5.0014340833333302</c:v>
                </c:pt>
                <c:pt idx="7443">
                  <c:v>5.0028227916666701</c:v>
                </c:pt>
                <c:pt idx="7444">
                  <c:v>5.0042115000000003</c:v>
                </c:pt>
                <c:pt idx="7445">
                  <c:v>5.0056002083333304</c:v>
                </c:pt>
                <c:pt idx="7446">
                  <c:v>5.0069889166666703</c:v>
                </c:pt>
                <c:pt idx="7447">
                  <c:v>5.0083776249999996</c:v>
                </c:pt>
                <c:pt idx="7448">
                  <c:v>5.0097663333333298</c:v>
                </c:pt>
                <c:pt idx="7449">
                  <c:v>5.0111550416666697</c:v>
                </c:pt>
                <c:pt idx="7450">
                  <c:v>5.0125437499999999</c:v>
                </c:pt>
                <c:pt idx="7451">
                  <c:v>5.01393245833333</c:v>
                </c:pt>
                <c:pt idx="7452">
                  <c:v>5.0153211666666699</c:v>
                </c:pt>
                <c:pt idx="7453">
                  <c:v>5.0167098750000001</c:v>
                </c:pt>
                <c:pt idx="7454">
                  <c:v>5.0180985833333303</c:v>
                </c:pt>
                <c:pt idx="7455">
                  <c:v>5.0194872916666702</c:v>
                </c:pt>
                <c:pt idx="7456">
                  <c:v>5.0208760000000003</c:v>
                </c:pt>
                <c:pt idx="7457">
                  <c:v>5.0222647083333296</c:v>
                </c:pt>
                <c:pt idx="7458">
                  <c:v>5.0236534166666704</c:v>
                </c:pt>
                <c:pt idx="7459">
                  <c:v>5.0250421249999997</c:v>
                </c:pt>
                <c:pt idx="7460">
                  <c:v>5.0264308333333299</c:v>
                </c:pt>
                <c:pt idx="7461">
                  <c:v>5.0278195416666698</c:v>
                </c:pt>
                <c:pt idx="7462">
                  <c:v>5.0292082499999999</c:v>
                </c:pt>
                <c:pt idx="7463">
                  <c:v>5.0305969583333301</c:v>
                </c:pt>
                <c:pt idx="7464">
                  <c:v>5.03198566666667</c:v>
                </c:pt>
                <c:pt idx="7465">
                  <c:v>5.0333743750000002</c:v>
                </c:pt>
                <c:pt idx="7466">
                  <c:v>5.0347630833333303</c:v>
                </c:pt>
                <c:pt idx="7467">
                  <c:v>5.0361517916666703</c:v>
                </c:pt>
                <c:pt idx="7468">
                  <c:v>5.0375405000000004</c:v>
                </c:pt>
                <c:pt idx="7469">
                  <c:v>5.0389292083333297</c:v>
                </c:pt>
                <c:pt idx="7470">
                  <c:v>5.0403179166666696</c:v>
                </c:pt>
                <c:pt idx="7471">
                  <c:v>5.0417066249999998</c:v>
                </c:pt>
                <c:pt idx="7472">
                  <c:v>5.0430953333333299</c:v>
                </c:pt>
                <c:pt idx="7473">
                  <c:v>5.0444840416666699</c:v>
                </c:pt>
                <c:pt idx="7474">
                  <c:v>5.04587275</c:v>
                </c:pt>
                <c:pt idx="7475">
                  <c:v>5.0472614583333302</c:v>
                </c:pt>
                <c:pt idx="7476">
                  <c:v>5.0486501666666701</c:v>
                </c:pt>
                <c:pt idx="7477">
                  <c:v>5.0500388750000003</c:v>
                </c:pt>
                <c:pt idx="7478">
                  <c:v>5.0514275833333304</c:v>
                </c:pt>
                <c:pt idx="7479">
                  <c:v>5.0528162916666703</c:v>
                </c:pt>
                <c:pt idx="7480">
                  <c:v>5.0542049999999996</c:v>
                </c:pt>
                <c:pt idx="7481">
                  <c:v>5.0555937083333298</c:v>
                </c:pt>
                <c:pt idx="7482">
                  <c:v>5.0569824166666697</c:v>
                </c:pt>
                <c:pt idx="7483">
                  <c:v>5.0583711249999999</c:v>
                </c:pt>
                <c:pt idx="7484">
                  <c:v>5.05975983333333</c:v>
                </c:pt>
                <c:pt idx="7485">
                  <c:v>5.0611485416666699</c:v>
                </c:pt>
                <c:pt idx="7486">
                  <c:v>5.0625372500000001</c:v>
                </c:pt>
                <c:pt idx="7487">
                  <c:v>5.0639259583333303</c:v>
                </c:pt>
                <c:pt idx="7488">
                  <c:v>5.0653146666666702</c:v>
                </c:pt>
                <c:pt idx="7489">
                  <c:v>5.0667033750000003</c:v>
                </c:pt>
                <c:pt idx="7490">
                  <c:v>5.0680920833333296</c:v>
                </c:pt>
                <c:pt idx="7491">
                  <c:v>5.0694807916666704</c:v>
                </c:pt>
                <c:pt idx="7492">
                  <c:v>5.0708694999999997</c:v>
                </c:pt>
                <c:pt idx="7493">
                  <c:v>5.0722582083333299</c:v>
                </c:pt>
                <c:pt idx="7494">
                  <c:v>5.0736469166666698</c:v>
                </c:pt>
                <c:pt idx="7495">
                  <c:v>5.0750356249999999</c:v>
                </c:pt>
                <c:pt idx="7496">
                  <c:v>5.0764243333333301</c:v>
                </c:pt>
                <c:pt idx="7497">
                  <c:v>5.07781304166667</c:v>
                </c:pt>
                <c:pt idx="7498">
                  <c:v>5.0792017500000002</c:v>
                </c:pt>
                <c:pt idx="7499">
                  <c:v>5.0805904583333303</c:v>
                </c:pt>
                <c:pt idx="7500">
                  <c:v>5.0819791666666703</c:v>
                </c:pt>
                <c:pt idx="7501">
                  <c:v>5.0833678750000004</c:v>
                </c:pt>
                <c:pt idx="7502">
                  <c:v>5.0847565833333297</c:v>
                </c:pt>
                <c:pt idx="7503">
                  <c:v>5.0861452916666696</c:v>
                </c:pt>
                <c:pt idx="7504">
                  <c:v>5.0875339999999998</c:v>
                </c:pt>
                <c:pt idx="7505">
                  <c:v>5.0889227083333299</c:v>
                </c:pt>
                <c:pt idx="7506">
                  <c:v>5.0903114166666699</c:v>
                </c:pt>
                <c:pt idx="7507">
                  <c:v>5.091700125</c:v>
                </c:pt>
                <c:pt idx="7508">
                  <c:v>5.0930888333333302</c:v>
                </c:pt>
                <c:pt idx="7509">
                  <c:v>5.0944775416666701</c:v>
                </c:pt>
                <c:pt idx="7510">
                  <c:v>5.0958662500000003</c:v>
                </c:pt>
                <c:pt idx="7511">
                  <c:v>5.0972549583333304</c:v>
                </c:pt>
                <c:pt idx="7512">
                  <c:v>5.0986436666666703</c:v>
                </c:pt>
                <c:pt idx="7513">
                  <c:v>5.1000323749999996</c:v>
                </c:pt>
                <c:pt idx="7514">
                  <c:v>5.1014210833333298</c:v>
                </c:pt>
                <c:pt idx="7515">
                  <c:v>5.1028097916666697</c:v>
                </c:pt>
                <c:pt idx="7516">
                  <c:v>5.1041984999999999</c:v>
                </c:pt>
                <c:pt idx="7517">
                  <c:v>5.10558720833333</c:v>
                </c:pt>
                <c:pt idx="7518">
                  <c:v>5.1069759166666699</c:v>
                </c:pt>
                <c:pt idx="7519">
                  <c:v>5.1083646250000001</c:v>
                </c:pt>
                <c:pt idx="7520">
                  <c:v>5.1097533333333303</c:v>
                </c:pt>
                <c:pt idx="7521">
                  <c:v>5.1111420416666702</c:v>
                </c:pt>
                <c:pt idx="7522">
                  <c:v>5.1125307500000003</c:v>
                </c:pt>
                <c:pt idx="7523">
                  <c:v>5.1139194583333296</c:v>
                </c:pt>
                <c:pt idx="7524">
                  <c:v>5.1153081666666704</c:v>
                </c:pt>
                <c:pt idx="7525">
                  <c:v>5.1166968749999997</c:v>
                </c:pt>
                <c:pt idx="7526">
                  <c:v>5.1180855833333299</c:v>
                </c:pt>
                <c:pt idx="7527">
                  <c:v>5.1194742916666698</c:v>
                </c:pt>
                <c:pt idx="7528">
                  <c:v>5.1208629999999999</c:v>
                </c:pt>
                <c:pt idx="7529">
                  <c:v>5.1222517083333301</c:v>
                </c:pt>
                <c:pt idx="7530">
                  <c:v>5.12364041666667</c:v>
                </c:pt>
                <c:pt idx="7531">
                  <c:v>5.1250291250000002</c:v>
                </c:pt>
                <c:pt idx="7532">
                  <c:v>5.1264178333333303</c:v>
                </c:pt>
                <c:pt idx="7533">
                  <c:v>5.1278065416666703</c:v>
                </c:pt>
                <c:pt idx="7534">
                  <c:v>5.1291952500000004</c:v>
                </c:pt>
                <c:pt idx="7535">
                  <c:v>5.1305839583333297</c:v>
                </c:pt>
                <c:pt idx="7536">
                  <c:v>5.1319726666666696</c:v>
                </c:pt>
                <c:pt idx="7537">
                  <c:v>5.1333613749999998</c:v>
                </c:pt>
                <c:pt idx="7538">
                  <c:v>5.1347500833333299</c:v>
                </c:pt>
                <c:pt idx="7539">
                  <c:v>5.1361387916666699</c:v>
                </c:pt>
                <c:pt idx="7540">
                  <c:v>5.1375275</c:v>
                </c:pt>
                <c:pt idx="7541">
                  <c:v>5.1389162083333302</c:v>
                </c:pt>
                <c:pt idx="7542">
                  <c:v>5.1403049166666701</c:v>
                </c:pt>
                <c:pt idx="7543">
                  <c:v>5.1416936250000003</c:v>
                </c:pt>
                <c:pt idx="7544">
                  <c:v>5.1430823333333304</c:v>
                </c:pt>
                <c:pt idx="7545">
                  <c:v>5.1444710416666704</c:v>
                </c:pt>
                <c:pt idx="7546">
                  <c:v>5.1458597499999996</c:v>
                </c:pt>
                <c:pt idx="7547">
                  <c:v>5.1472484583333298</c:v>
                </c:pt>
                <c:pt idx="7548">
                  <c:v>5.1486371666666697</c:v>
                </c:pt>
                <c:pt idx="7549">
                  <c:v>5.1500258749999999</c:v>
                </c:pt>
                <c:pt idx="7550">
                  <c:v>5.15141458333333</c:v>
                </c:pt>
                <c:pt idx="7551">
                  <c:v>5.1528032916666699</c:v>
                </c:pt>
                <c:pt idx="7552">
                  <c:v>5.1541920000000001</c:v>
                </c:pt>
                <c:pt idx="7553">
                  <c:v>5.1555807083333303</c:v>
                </c:pt>
                <c:pt idx="7554">
                  <c:v>5.1569694166666702</c:v>
                </c:pt>
                <c:pt idx="7555">
                  <c:v>5.1583581250000003</c:v>
                </c:pt>
                <c:pt idx="7556">
                  <c:v>5.1597468333333296</c:v>
                </c:pt>
                <c:pt idx="7557">
                  <c:v>5.1611355416666704</c:v>
                </c:pt>
                <c:pt idx="7558">
                  <c:v>5.1625242499999997</c:v>
                </c:pt>
                <c:pt idx="7559">
                  <c:v>5.1639129583333299</c:v>
                </c:pt>
                <c:pt idx="7560">
                  <c:v>5.1653016666666698</c:v>
                </c:pt>
                <c:pt idx="7561">
                  <c:v>5.1666903749999999</c:v>
                </c:pt>
                <c:pt idx="7562">
                  <c:v>5.1680790833333301</c:v>
                </c:pt>
                <c:pt idx="7563">
                  <c:v>5.16946779166667</c:v>
                </c:pt>
                <c:pt idx="7564">
                  <c:v>5.1708565000000002</c:v>
                </c:pt>
                <c:pt idx="7565">
                  <c:v>5.1722452083333303</c:v>
                </c:pt>
                <c:pt idx="7566">
                  <c:v>5.1736339166666703</c:v>
                </c:pt>
                <c:pt idx="7567">
                  <c:v>5.1750226250000004</c:v>
                </c:pt>
                <c:pt idx="7568">
                  <c:v>5.1764113333333297</c:v>
                </c:pt>
                <c:pt idx="7569">
                  <c:v>5.1778000416666696</c:v>
                </c:pt>
                <c:pt idx="7570">
                  <c:v>5.1791887499999998</c:v>
                </c:pt>
                <c:pt idx="7571">
                  <c:v>5.1805774583333299</c:v>
                </c:pt>
                <c:pt idx="7572">
                  <c:v>5.1819661666666699</c:v>
                </c:pt>
                <c:pt idx="7573">
                  <c:v>5.183354875</c:v>
                </c:pt>
                <c:pt idx="7574">
                  <c:v>5.1847435833333302</c:v>
                </c:pt>
                <c:pt idx="7575">
                  <c:v>5.1861322916666701</c:v>
                </c:pt>
                <c:pt idx="7576">
                  <c:v>5.1875210000000003</c:v>
                </c:pt>
                <c:pt idx="7577">
                  <c:v>5.1889097083333304</c:v>
                </c:pt>
                <c:pt idx="7578">
                  <c:v>5.1902984166666704</c:v>
                </c:pt>
                <c:pt idx="7579">
                  <c:v>5.1916871249999996</c:v>
                </c:pt>
                <c:pt idx="7580">
                  <c:v>5.1930758333333298</c:v>
                </c:pt>
                <c:pt idx="7581">
                  <c:v>5.1944645416666697</c:v>
                </c:pt>
                <c:pt idx="7582">
                  <c:v>5.1958532499999999</c:v>
                </c:pt>
                <c:pt idx="7583">
                  <c:v>5.19724195833333</c:v>
                </c:pt>
                <c:pt idx="7584">
                  <c:v>5.19863066666667</c:v>
                </c:pt>
                <c:pt idx="7585">
                  <c:v>5.2000193750000001</c:v>
                </c:pt>
                <c:pt idx="7586">
                  <c:v>5.2014080833333303</c:v>
                </c:pt>
                <c:pt idx="7587">
                  <c:v>5.2027967916666702</c:v>
                </c:pt>
                <c:pt idx="7588">
                  <c:v>5.2041855000000004</c:v>
                </c:pt>
                <c:pt idx="7589">
                  <c:v>5.2055742083333296</c:v>
                </c:pt>
                <c:pt idx="7590">
                  <c:v>5.2069629166666704</c:v>
                </c:pt>
                <c:pt idx="7591">
                  <c:v>5.2083516249999997</c:v>
                </c:pt>
                <c:pt idx="7592">
                  <c:v>5.2097403333333299</c:v>
                </c:pt>
                <c:pt idx="7593">
                  <c:v>5.2111290416666698</c:v>
                </c:pt>
                <c:pt idx="7594">
                  <c:v>5.2125177499999999</c:v>
                </c:pt>
                <c:pt idx="7595">
                  <c:v>5.2139064583333301</c:v>
                </c:pt>
                <c:pt idx="7596">
                  <c:v>5.21529516666667</c:v>
                </c:pt>
                <c:pt idx="7597">
                  <c:v>5.2166838750000002</c:v>
                </c:pt>
                <c:pt idx="7598">
                  <c:v>5.2180725833333303</c:v>
                </c:pt>
                <c:pt idx="7599">
                  <c:v>5.2194612916666703</c:v>
                </c:pt>
                <c:pt idx="7600">
                  <c:v>5.2208500000000004</c:v>
                </c:pt>
                <c:pt idx="7601">
                  <c:v>5.2222387083333297</c:v>
                </c:pt>
                <c:pt idx="7602">
                  <c:v>5.2236274166666696</c:v>
                </c:pt>
                <c:pt idx="7603">
                  <c:v>5.2250161249999998</c:v>
                </c:pt>
                <c:pt idx="7604">
                  <c:v>5.2264048333333299</c:v>
                </c:pt>
                <c:pt idx="7605">
                  <c:v>5.2277935416666699</c:v>
                </c:pt>
                <c:pt idx="7606">
                  <c:v>5.22918225</c:v>
                </c:pt>
                <c:pt idx="7607">
                  <c:v>5.2305709583333302</c:v>
                </c:pt>
                <c:pt idx="7608">
                  <c:v>5.2319596666666701</c:v>
                </c:pt>
                <c:pt idx="7609">
                  <c:v>5.2333483750000003</c:v>
                </c:pt>
                <c:pt idx="7610">
                  <c:v>5.2347370833333304</c:v>
                </c:pt>
                <c:pt idx="7611">
                  <c:v>5.2361257916666704</c:v>
                </c:pt>
                <c:pt idx="7612">
                  <c:v>5.2375144999999996</c:v>
                </c:pt>
                <c:pt idx="7613">
                  <c:v>5.2389032083333298</c:v>
                </c:pt>
                <c:pt idx="7614">
                  <c:v>5.2402919166666697</c:v>
                </c:pt>
                <c:pt idx="7615">
                  <c:v>5.2416806249999999</c:v>
                </c:pt>
                <c:pt idx="7616">
                  <c:v>5.24306933333333</c:v>
                </c:pt>
                <c:pt idx="7617">
                  <c:v>5.24445804166667</c:v>
                </c:pt>
                <c:pt idx="7618">
                  <c:v>5.2458467500000001</c:v>
                </c:pt>
                <c:pt idx="7619">
                  <c:v>5.2472354583333303</c:v>
                </c:pt>
                <c:pt idx="7620">
                  <c:v>5.2486241666666702</c:v>
                </c:pt>
                <c:pt idx="7621">
                  <c:v>5.2500128750000004</c:v>
                </c:pt>
                <c:pt idx="7622">
                  <c:v>5.2514015833333296</c:v>
                </c:pt>
                <c:pt idx="7623">
                  <c:v>5.2527902916666704</c:v>
                </c:pt>
                <c:pt idx="7624">
                  <c:v>5.2541789999999997</c:v>
                </c:pt>
                <c:pt idx="7625">
                  <c:v>5.2555677083333299</c:v>
                </c:pt>
                <c:pt idx="7626">
                  <c:v>5.2569564166666698</c:v>
                </c:pt>
                <c:pt idx="7627">
                  <c:v>5.258345125</c:v>
                </c:pt>
                <c:pt idx="7628">
                  <c:v>5.2597338333333301</c:v>
                </c:pt>
                <c:pt idx="7629">
                  <c:v>5.26112254166667</c:v>
                </c:pt>
                <c:pt idx="7630">
                  <c:v>5.2625112500000002</c:v>
                </c:pt>
                <c:pt idx="7631">
                  <c:v>5.2638999583333304</c:v>
                </c:pt>
                <c:pt idx="7632">
                  <c:v>5.2652886666666703</c:v>
                </c:pt>
                <c:pt idx="7633">
                  <c:v>5.2666773750000004</c:v>
                </c:pt>
                <c:pt idx="7634">
                  <c:v>5.2680660833333297</c:v>
                </c:pt>
                <c:pt idx="7635">
                  <c:v>5.2694547916666696</c:v>
                </c:pt>
                <c:pt idx="7636">
                  <c:v>5.2708434999999998</c:v>
                </c:pt>
                <c:pt idx="7637">
                  <c:v>5.27223220833333</c:v>
                </c:pt>
                <c:pt idx="7638">
                  <c:v>5.2736209166666699</c:v>
                </c:pt>
                <c:pt idx="7639">
                  <c:v>5.275009625</c:v>
                </c:pt>
                <c:pt idx="7640">
                  <c:v>5.2763983333333302</c:v>
                </c:pt>
                <c:pt idx="7641">
                  <c:v>5.2777870416666701</c:v>
                </c:pt>
                <c:pt idx="7642">
                  <c:v>5.2791757500000003</c:v>
                </c:pt>
                <c:pt idx="7643">
                  <c:v>5.2805644583333304</c:v>
                </c:pt>
                <c:pt idx="7644">
                  <c:v>5.2819531666666704</c:v>
                </c:pt>
                <c:pt idx="7645">
                  <c:v>5.2833418749999996</c:v>
                </c:pt>
                <c:pt idx="7646">
                  <c:v>5.2847305833333298</c:v>
                </c:pt>
                <c:pt idx="7647">
                  <c:v>5.2861192916666697</c:v>
                </c:pt>
                <c:pt idx="7648">
                  <c:v>5.2875079999999999</c:v>
                </c:pt>
                <c:pt idx="7649">
                  <c:v>5.28889670833333</c:v>
                </c:pt>
                <c:pt idx="7650">
                  <c:v>5.29028541666667</c:v>
                </c:pt>
                <c:pt idx="7651">
                  <c:v>5.2916741250000001</c:v>
                </c:pt>
                <c:pt idx="7652">
                  <c:v>5.2930628333333303</c:v>
                </c:pt>
                <c:pt idx="7653">
                  <c:v>5.2944515416666702</c:v>
                </c:pt>
                <c:pt idx="7654">
                  <c:v>5.2958402500000004</c:v>
                </c:pt>
                <c:pt idx="7655">
                  <c:v>5.2972289583333296</c:v>
                </c:pt>
                <c:pt idx="7656">
                  <c:v>5.2986176666666696</c:v>
                </c:pt>
                <c:pt idx="7657">
                  <c:v>5.3000063749999997</c:v>
                </c:pt>
                <c:pt idx="7658">
                  <c:v>5.3013950833333299</c:v>
                </c:pt>
                <c:pt idx="7659">
                  <c:v>5.3027837916666698</c:v>
                </c:pt>
                <c:pt idx="7660">
                  <c:v>5.3041725</c:v>
                </c:pt>
                <c:pt idx="7661">
                  <c:v>5.3055612083333301</c:v>
                </c:pt>
                <c:pt idx="7662">
                  <c:v>5.30694991666667</c:v>
                </c:pt>
                <c:pt idx="7663">
                  <c:v>5.3083386250000002</c:v>
                </c:pt>
                <c:pt idx="7664">
                  <c:v>5.3097273333333304</c:v>
                </c:pt>
                <c:pt idx="7665">
                  <c:v>5.3111160416666703</c:v>
                </c:pt>
                <c:pt idx="7666">
                  <c:v>5.3125047500000004</c:v>
                </c:pt>
                <c:pt idx="7667">
                  <c:v>5.3138934583333297</c:v>
                </c:pt>
                <c:pt idx="7668">
                  <c:v>5.3152821666666696</c:v>
                </c:pt>
                <c:pt idx="7669">
                  <c:v>5.3166708749999998</c:v>
                </c:pt>
                <c:pt idx="7670">
                  <c:v>5.31805958333333</c:v>
                </c:pt>
                <c:pt idx="7671">
                  <c:v>5.3194482916666699</c:v>
                </c:pt>
                <c:pt idx="7672">
                  <c:v>5.320837</c:v>
                </c:pt>
                <c:pt idx="7673">
                  <c:v>5.3222257083333302</c:v>
                </c:pt>
                <c:pt idx="7674">
                  <c:v>5.3236144166666701</c:v>
                </c:pt>
                <c:pt idx="7675">
                  <c:v>5.3250031250000003</c:v>
                </c:pt>
                <c:pt idx="7676">
                  <c:v>5.3263918333333304</c:v>
                </c:pt>
                <c:pt idx="7677">
                  <c:v>5.3277805416666704</c:v>
                </c:pt>
                <c:pt idx="7678">
                  <c:v>5.3291692499999996</c:v>
                </c:pt>
                <c:pt idx="7679">
                  <c:v>5.3305579583333298</c:v>
                </c:pt>
                <c:pt idx="7680">
                  <c:v>5.3319466666666697</c:v>
                </c:pt>
                <c:pt idx="7681">
                  <c:v>5.3333353749999999</c:v>
                </c:pt>
                <c:pt idx="7682">
                  <c:v>5.33472408333333</c:v>
                </c:pt>
                <c:pt idx="7683">
                  <c:v>5.33611279166667</c:v>
                </c:pt>
                <c:pt idx="7684">
                  <c:v>5.3375015000000001</c:v>
                </c:pt>
                <c:pt idx="7685">
                  <c:v>5.3388902083333303</c:v>
                </c:pt>
                <c:pt idx="7686">
                  <c:v>5.3402789166666702</c:v>
                </c:pt>
                <c:pt idx="7687">
                  <c:v>5.3416676250000004</c:v>
                </c:pt>
                <c:pt idx="7688">
                  <c:v>5.3430563333333296</c:v>
                </c:pt>
                <c:pt idx="7689">
                  <c:v>5.3444450416666696</c:v>
                </c:pt>
                <c:pt idx="7690">
                  <c:v>5.3458337499999997</c:v>
                </c:pt>
                <c:pt idx="7691">
                  <c:v>5.3472224583333299</c:v>
                </c:pt>
                <c:pt idx="7692">
                  <c:v>5.3486111666666698</c:v>
                </c:pt>
                <c:pt idx="7693">
                  <c:v>5.349999875</c:v>
                </c:pt>
                <c:pt idx="7694">
                  <c:v>5.3513885833333301</c:v>
                </c:pt>
                <c:pt idx="7695">
                  <c:v>5.35277729166667</c:v>
                </c:pt>
                <c:pt idx="7696">
                  <c:v>5.3541660000000002</c:v>
                </c:pt>
                <c:pt idx="7697">
                  <c:v>5.3555547083333304</c:v>
                </c:pt>
                <c:pt idx="7698">
                  <c:v>5.3569434166666703</c:v>
                </c:pt>
                <c:pt idx="7699">
                  <c:v>5.3583321249999996</c:v>
                </c:pt>
                <c:pt idx="7700">
                  <c:v>5.3597208333333297</c:v>
                </c:pt>
                <c:pt idx="7701">
                  <c:v>5.3611095416666696</c:v>
                </c:pt>
                <c:pt idx="7702">
                  <c:v>5.3624982499999998</c:v>
                </c:pt>
                <c:pt idx="7703">
                  <c:v>5.36388695833333</c:v>
                </c:pt>
                <c:pt idx="7704">
                  <c:v>5.3652756666666699</c:v>
                </c:pt>
                <c:pt idx="7705">
                  <c:v>5.366664375</c:v>
                </c:pt>
                <c:pt idx="7706">
                  <c:v>5.3680530833333302</c:v>
                </c:pt>
                <c:pt idx="7707">
                  <c:v>5.3694417916666701</c:v>
                </c:pt>
                <c:pt idx="7708">
                  <c:v>5.3708305000000003</c:v>
                </c:pt>
                <c:pt idx="7709">
                  <c:v>5.3722192083333304</c:v>
                </c:pt>
                <c:pt idx="7710">
                  <c:v>5.3736079166666704</c:v>
                </c:pt>
                <c:pt idx="7711">
                  <c:v>5.3749966249999996</c:v>
                </c:pt>
                <c:pt idx="7712">
                  <c:v>5.3763853333333298</c:v>
                </c:pt>
                <c:pt idx="7713">
                  <c:v>5.3777740416666697</c:v>
                </c:pt>
                <c:pt idx="7714">
                  <c:v>5.3791627499999999</c:v>
                </c:pt>
                <c:pt idx="7715">
                  <c:v>5.38055145833333</c:v>
                </c:pt>
                <c:pt idx="7716">
                  <c:v>5.38194016666667</c:v>
                </c:pt>
                <c:pt idx="7717">
                  <c:v>5.3833288750000001</c:v>
                </c:pt>
                <c:pt idx="7718">
                  <c:v>5.3847175833333303</c:v>
                </c:pt>
                <c:pt idx="7719">
                  <c:v>5.3861062916666702</c:v>
                </c:pt>
                <c:pt idx="7720">
                  <c:v>5.3874950000000004</c:v>
                </c:pt>
                <c:pt idx="7721">
                  <c:v>5.3888837083333296</c:v>
                </c:pt>
                <c:pt idx="7722">
                  <c:v>5.3902724166666696</c:v>
                </c:pt>
                <c:pt idx="7723">
                  <c:v>5.3916611249999997</c:v>
                </c:pt>
                <c:pt idx="7724">
                  <c:v>5.3930498333333299</c:v>
                </c:pt>
                <c:pt idx="7725">
                  <c:v>5.3944385416666698</c:v>
                </c:pt>
                <c:pt idx="7726">
                  <c:v>5.39582725</c:v>
                </c:pt>
                <c:pt idx="7727">
                  <c:v>5.3972159583333301</c:v>
                </c:pt>
                <c:pt idx="7728">
                  <c:v>5.39860466666667</c:v>
                </c:pt>
                <c:pt idx="7729">
                  <c:v>5.3999933750000002</c:v>
                </c:pt>
                <c:pt idx="7730">
                  <c:v>5.4013820833333304</c:v>
                </c:pt>
                <c:pt idx="7731">
                  <c:v>5.4027707916666703</c:v>
                </c:pt>
                <c:pt idx="7732">
                  <c:v>5.4041594999999996</c:v>
                </c:pt>
                <c:pt idx="7733">
                  <c:v>5.4055482083333297</c:v>
                </c:pt>
                <c:pt idx="7734">
                  <c:v>5.4069369166666696</c:v>
                </c:pt>
                <c:pt idx="7735">
                  <c:v>5.4083256249999998</c:v>
                </c:pt>
                <c:pt idx="7736">
                  <c:v>5.40971433333333</c:v>
                </c:pt>
                <c:pt idx="7737">
                  <c:v>5.4111030416666699</c:v>
                </c:pt>
                <c:pt idx="7738">
                  <c:v>5.41249175</c:v>
                </c:pt>
                <c:pt idx="7739">
                  <c:v>5.4138804583333302</c:v>
                </c:pt>
                <c:pt idx="7740">
                  <c:v>5.4152691666666701</c:v>
                </c:pt>
                <c:pt idx="7741">
                  <c:v>5.4166578750000003</c:v>
                </c:pt>
                <c:pt idx="7742">
                  <c:v>5.4180465833333296</c:v>
                </c:pt>
                <c:pt idx="7743">
                  <c:v>5.4194352916666704</c:v>
                </c:pt>
                <c:pt idx="7744">
                  <c:v>5.4208239999999996</c:v>
                </c:pt>
                <c:pt idx="7745">
                  <c:v>5.4222127083333298</c:v>
                </c:pt>
                <c:pt idx="7746">
                  <c:v>5.4236014166666697</c:v>
                </c:pt>
                <c:pt idx="7747">
                  <c:v>5.4249901249999999</c:v>
                </c:pt>
                <c:pt idx="7748">
                  <c:v>5.42637883333333</c:v>
                </c:pt>
                <c:pt idx="7749">
                  <c:v>5.42776754166667</c:v>
                </c:pt>
                <c:pt idx="7750">
                  <c:v>5.4291562500000001</c:v>
                </c:pt>
                <c:pt idx="7751">
                  <c:v>5.4305449583333303</c:v>
                </c:pt>
                <c:pt idx="7752">
                  <c:v>5.4319336666666702</c:v>
                </c:pt>
                <c:pt idx="7753">
                  <c:v>5.4333223750000004</c:v>
                </c:pt>
                <c:pt idx="7754">
                  <c:v>5.4347110833333296</c:v>
                </c:pt>
                <c:pt idx="7755">
                  <c:v>5.4360997916666696</c:v>
                </c:pt>
                <c:pt idx="7756">
                  <c:v>5.4374884999999997</c:v>
                </c:pt>
                <c:pt idx="7757">
                  <c:v>5.4388772083333299</c:v>
                </c:pt>
                <c:pt idx="7758">
                  <c:v>5.4402659166666698</c:v>
                </c:pt>
                <c:pt idx="7759">
                  <c:v>5.441654625</c:v>
                </c:pt>
                <c:pt idx="7760">
                  <c:v>5.4430433333333301</c:v>
                </c:pt>
                <c:pt idx="7761">
                  <c:v>5.4444320416666701</c:v>
                </c:pt>
                <c:pt idx="7762">
                  <c:v>5.4458207500000002</c:v>
                </c:pt>
                <c:pt idx="7763">
                  <c:v>5.4472094583333304</c:v>
                </c:pt>
                <c:pt idx="7764">
                  <c:v>5.4485981666666703</c:v>
                </c:pt>
                <c:pt idx="7765">
                  <c:v>5.4499868749999996</c:v>
                </c:pt>
                <c:pt idx="7766">
                  <c:v>5.4513755833333297</c:v>
                </c:pt>
                <c:pt idx="7767">
                  <c:v>5.4527642916666696</c:v>
                </c:pt>
                <c:pt idx="7768">
                  <c:v>5.4541529999999998</c:v>
                </c:pt>
                <c:pt idx="7769">
                  <c:v>5.45554170833333</c:v>
                </c:pt>
                <c:pt idx="7770">
                  <c:v>5.4569304166666699</c:v>
                </c:pt>
                <c:pt idx="7771">
                  <c:v>5.458319125</c:v>
                </c:pt>
                <c:pt idx="7772">
                  <c:v>5.4597078333333302</c:v>
                </c:pt>
                <c:pt idx="7773">
                  <c:v>5.4610965416666701</c:v>
                </c:pt>
                <c:pt idx="7774">
                  <c:v>5.4624852500000003</c:v>
                </c:pt>
                <c:pt idx="7775">
                  <c:v>5.4638739583333296</c:v>
                </c:pt>
                <c:pt idx="7776">
                  <c:v>5.4652626666666704</c:v>
                </c:pt>
                <c:pt idx="7777">
                  <c:v>5.4666513749999996</c:v>
                </c:pt>
                <c:pt idx="7778">
                  <c:v>5.4680400833333298</c:v>
                </c:pt>
                <c:pt idx="7779">
                  <c:v>5.4694287916666697</c:v>
                </c:pt>
                <c:pt idx="7780">
                  <c:v>5.4708174999999999</c:v>
                </c:pt>
                <c:pt idx="7781">
                  <c:v>5.47220620833333</c:v>
                </c:pt>
                <c:pt idx="7782">
                  <c:v>5.47359491666667</c:v>
                </c:pt>
                <c:pt idx="7783">
                  <c:v>5.4749836250000001</c:v>
                </c:pt>
                <c:pt idx="7784">
                  <c:v>5.4763723333333303</c:v>
                </c:pt>
                <c:pt idx="7785">
                  <c:v>5.4777610416666702</c:v>
                </c:pt>
                <c:pt idx="7786">
                  <c:v>5.4791497500000004</c:v>
                </c:pt>
                <c:pt idx="7787">
                  <c:v>5.4805384583333296</c:v>
                </c:pt>
                <c:pt idx="7788">
                  <c:v>5.4819271666666696</c:v>
                </c:pt>
                <c:pt idx="7789">
                  <c:v>5.4833158749999997</c:v>
                </c:pt>
                <c:pt idx="7790">
                  <c:v>5.4847045833333299</c:v>
                </c:pt>
                <c:pt idx="7791">
                  <c:v>5.4860932916666698</c:v>
                </c:pt>
                <c:pt idx="7792">
                  <c:v>5.487482</c:v>
                </c:pt>
                <c:pt idx="7793">
                  <c:v>5.4888707083333301</c:v>
                </c:pt>
                <c:pt idx="7794">
                  <c:v>5.4902594166666701</c:v>
                </c:pt>
                <c:pt idx="7795">
                  <c:v>5.4916481250000002</c:v>
                </c:pt>
                <c:pt idx="7796">
                  <c:v>5.4930368333333304</c:v>
                </c:pt>
                <c:pt idx="7797">
                  <c:v>5.4944255416666703</c:v>
                </c:pt>
                <c:pt idx="7798">
                  <c:v>5.4958142499999996</c:v>
                </c:pt>
                <c:pt idx="7799">
                  <c:v>5.4972029583333297</c:v>
                </c:pt>
                <c:pt idx="7800">
                  <c:v>5.4985916666666697</c:v>
                </c:pt>
                <c:pt idx="7801">
                  <c:v>5.4999803749999998</c:v>
                </c:pt>
                <c:pt idx="7802">
                  <c:v>5.50136908333333</c:v>
                </c:pt>
                <c:pt idx="7803">
                  <c:v>5.5027577916666699</c:v>
                </c:pt>
                <c:pt idx="7804">
                  <c:v>5.5041465000000001</c:v>
                </c:pt>
                <c:pt idx="7805">
                  <c:v>5.5055352083333302</c:v>
                </c:pt>
                <c:pt idx="7806">
                  <c:v>5.5069239166666701</c:v>
                </c:pt>
                <c:pt idx="7807">
                  <c:v>5.5083126250000003</c:v>
                </c:pt>
                <c:pt idx="7808">
                  <c:v>5.5097013333333296</c:v>
                </c:pt>
                <c:pt idx="7809">
                  <c:v>5.5110900416666704</c:v>
                </c:pt>
                <c:pt idx="7810">
                  <c:v>5.5124787499999996</c:v>
                </c:pt>
                <c:pt idx="7811">
                  <c:v>5.5138674583333298</c:v>
                </c:pt>
                <c:pt idx="7812">
                  <c:v>5.5152561666666697</c:v>
                </c:pt>
                <c:pt idx="7813">
                  <c:v>5.5166448749999999</c:v>
                </c:pt>
                <c:pt idx="7814">
                  <c:v>5.51803358333333</c:v>
                </c:pt>
                <c:pt idx="7815">
                  <c:v>5.51942229166667</c:v>
                </c:pt>
                <c:pt idx="7816">
                  <c:v>5.5208110000000001</c:v>
                </c:pt>
                <c:pt idx="7817">
                  <c:v>5.5221997083333303</c:v>
                </c:pt>
                <c:pt idx="7818">
                  <c:v>5.5235884166666702</c:v>
                </c:pt>
                <c:pt idx="7819">
                  <c:v>5.5249771250000004</c:v>
                </c:pt>
                <c:pt idx="7820">
                  <c:v>5.5263658333333296</c:v>
                </c:pt>
                <c:pt idx="7821">
                  <c:v>5.5277545416666696</c:v>
                </c:pt>
                <c:pt idx="7822">
                  <c:v>5.5291432499999997</c:v>
                </c:pt>
                <c:pt idx="7823">
                  <c:v>5.5305319583333299</c:v>
                </c:pt>
                <c:pt idx="7824">
                  <c:v>5.5319206666666698</c:v>
                </c:pt>
                <c:pt idx="7825">
                  <c:v>5.533309375</c:v>
                </c:pt>
                <c:pt idx="7826">
                  <c:v>5.5346980833333301</c:v>
                </c:pt>
                <c:pt idx="7827">
                  <c:v>5.5360867916666701</c:v>
                </c:pt>
                <c:pt idx="7828">
                  <c:v>5.5374755000000002</c:v>
                </c:pt>
                <c:pt idx="7829">
                  <c:v>5.5388642083333304</c:v>
                </c:pt>
                <c:pt idx="7830">
                  <c:v>5.5402529166666703</c:v>
                </c:pt>
                <c:pt idx="7831">
                  <c:v>5.5416416249999996</c:v>
                </c:pt>
                <c:pt idx="7832">
                  <c:v>5.5430303333333297</c:v>
                </c:pt>
                <c:pt idx="7833">
                  <c:v>5.5444190416666697</c:v>
                </c:pt>
                <c:pt idx="7834">
                  <c:v>5.5458077499999998</c:v>
                </c:pt>
                <c:pt idx="7835">
                  <c:v>5.54719645833333</c:v>
                </c:pt>
                <c:pt idx="7836">
                  <c:v>5.5485851666666699</c:v>
                </c:pt>
                <c:pt idx="7837">
                  <c:v>5.5499738750000001</c:v>
                </c:pt>
                <c:pt idx="7838">
                  <c:v>5.5513625833333302</c:v>
                </c:pt>
                <c:pt idx="7839">
                  <c:v>5.5527512916666701</c:v>
                </c:pt>
                <c:pt idx="7840">
                  <c:v>5.5541400000000003</c:v>
                </c:pt>
                <c:pt idx="7841">
                  <c:v>5.5555287083333296</c:v>
                </c:pt>
                <c:pt idx="7842">
                  <c:v>5.5569174166666704</c:v>
                </c:pt>
                <c:pt idx="7843">
                  <c:v>5.5583061249999997</c:v>
                </c:pt>
                <c:pt idx="7844">
                  <c:v>5.5596948333333298</c:v>
                </c:pt>
                <c:pt idx="7845">
                  <c:v>5.5610835416666697</c:v>
                </c:pt>
                <c:pt idx="7846">
                  <c:v>5.5624722499999999</c:v>
                </c:pt>
                <c:pt idx="7847">
                  <c:v>5.5638609583333301</c:v>
                </c:pt>
                <c:pt idx="7848">
                  <c:v>5.56524966666667</c:v>
                </c:pt>
                <c:pt idx="7849">
                  <c:v>5.5666383750000001</c:v>
                </c:pt>
                <c:pt idx="7850">
                  <c:v>5.5680270833333303</c:v>
                </c:pt>
                <c:pt idx="7851">
                  <c:v>5.5694157916666702</c:v>
                </c:pt>
                <c:pt idx="7852">
                  <c:v>5.5708045000000004</c:v>
                </c:pt>
                <c:pt idx="7853">
                  <c:v>5.5721932083333297</c:v>
                </c:pt>
                <c:pt idx="7854">
                  <c:v>5.5735819166666696</c:v>
                </c:pt>
                <c:pt idx="7855">
                  <c:v>5.5749706249999997</c:v>
                </c:pt>
                <c:pt idx="7856">
                  <c:v>5.5763593333333299</c:v>
                </c:pt>
                <c:pt idx="7857">
                  <c:v>5.5777480416666698</c:v>
                </c:pt>
                <c:pt idx="7858">
                  <c:v>5.57913675</c:v>
                </c:pt>
                <c:pt idx="7859">
                  <c:v>5.5805254583333301</c:v>
                </c:pt>
                <c:pt idx="7860">
                  <c:v>5.5819141666666701</c:v>
                </c:pt>
                <c:pt idx="7861">
                  <c:v>5.5833028750000002</c:v>
                </c:pt>
                <c:pt idx="7862">
                  <c:v>5.5846915833333304</c:v>
                </c:pt>
                <c:pt idx="7863">
                  <c:v>5.5860802916666703</c:v>
                </c:pt>
                <c:pt idx="7864">
                  <c:v>5.5874689999999996</c:v>
                </c:pt>
                <c:pt idx="7865">
                  <c:v>5.5888577083333297</c:v>
                </c:pt>
                <c:pt idx="7866">
                  <c:v>5.5902464166666697</c:v>
                </c:pt>
                <c:pt idx="7867">
                  <c:v>5.5916351249999998</c:v>
                </c:pt>
                <c:pt idx="7868">
                  <c:v>5.59302383333333</c:v>
                </c:pt>
                <c:pt idx="7869">
                  <c:v>5.5944125416666699</c:v>
                </c:pt>
                <c:pt idx="7870">
                  <c:v>5.5958012500000001</c:v>
                </c:pt>
                <c:pt idx="7871">
                  <c:v>5.5971899583333302</c:v>
                </c:pt>
                <c:pt idx="7872">
                  <c:v>5.5985786666666701</c:v>
                </c:pt>
                <c:pt idx="7873">
                  <c:v>5.5999673750000003</c:v>
                </c:pt>
                <c:pt idx="7874">
                  <c:v>5.6013560833333296</c:v>
                </c:pt>
              </c:numCache>
            </c:numRef>
          </c:xVal>
          <c:yVal>
            <c:numRef>
              <c:f>Sheet2!$L$5:$L$7879</c:f>
              <c:numCache>
                <c:formatCode>General</c:formatCode>
                <c:ptCount val="787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c:v>0</c:v>
                </c:pt>
                <c:pt idx="1575">
                  <c:v>0</c:v>
                </c:pt>
                <c:pt idx="1576">
                  <c:v>0</c:v>
                </c:pt>
                <c:pt idx="1577">
                  <c:v>0</c:v>
                </c:pt>
                <c:pt idx="1578">
                  <c:v>0</c:v>
                </c:pt>
                <c:pt idx="1579">
                  <c:v>0</c:v>
                </c:pt>
                <c:pt idx="1580">
                  <c:v>0</c:v>
                </c:pt>
                <c:pt idx="1581">
                  <c:v>0</c:v>
                </c:pt>
                <c:pt idx="1582">
                  <c:v>0</c:v>
                </c:pt>
                <c:pt idx="1583">
                  <c:v>0</c:v>
                </c:pt>
                <c:pt idx="1584">
                  <c:v>0</c:v>
                </c:pt>
                <c:pt idx="1585">
                  <c:v>0</c:v>
                </c:pt>
                <c:pt idx="1586">
                  <c:v>0</c:v>
                </c:pt>
                <c:pt idx="1587">
                  <c:v>0</c:v>
                </c:pt>
                <c:pt idx="1588">
                  <c:v>0</c:v>
                </c:pt>
                <c:pt idx="1589">
                  <c:v>0</c:v>
                </c:pt>
                <c:pt idx="1590">
                  <c:v>0</c:v>
                </c:pt>
                <c:pt idx="1591">
                  <c:v>0</c:v>
                </c:pt>
                <c:pt idx="1592">
                  <c:v>0</c:v>
                </c:pt>
                <c:pt idx="1593">
                  <c:v>0</c:v>
                </c:pt>
                <c:pt idx="1594">
                  <c:v>0</c:v>
                </c:pt>
                <c:pt idx="1595">
                  <c:v>0</c:v>
                </c:pt>
                <c:pt idx="1596">
                  <c:v>0</c:v>
                </c:pt>
                <c:pt idx="1597">
                  <c:v>0</c:v>
                </c:pt>
                <c:pt idx="1598">
                  <c:v>0</c:v>
                </c:pt>
                <c:pt idx="1599">
                  <c:v>0</c:v>
                </c:pt>
                <c:pt idx="1600">
                  <c:v>0</c:v>
                </c:pt>
                <c:pt idx="1601">
                  <c:v>0</c:v>
                </c:pt>
                <c:pt idx="1602">
                  <c:v>0</c:v>
                </c:pt>
                <c:pt idx="1603">
                  <c:v>0</c:v>
                </c:pt>
                <c:pt idx="1604">
                  <c:v>0</c:v>
                </c:pt>
                <c:pt idx="1605">
                  <c:v>0</c:v>
                </c:pt>
                <c:pt idx="1606">
                  <c:v>0</c:v>
                </c:pt>
                <c:pt idx="1607">
                  <c:v>0</c:v>
                </c:pt>
                <c:pt idx="1608">
                  <c:v>0</c:v>
                </c:pt>
                <c:pt idx="1609">
                  <c:v>0</c:v>
                </c:pt>
                <c:pt idx="1610">
                  <c:v>0</c:v>
                </c:pt>
                <c:pt idx="1611">
                  <c:v>0</c:v>
                </c:pt>
                <c:pt idx="1612">
                  <c:v>0</c:v>
                </c:pt>
                <c:pt idx="1613">
                  <c:v>0</c:v>
                </c:pt>
                <c:pt idx="1614">
                  <c:v>0</c:v>
                </c:pt>
                <c:pt idx="1615">
                  <c:v>0</c:v>
                </c:pt>
                <c:pt idx="1616">
                  <c:v>0</c:v>
                </c:pt>
                <c:pt idx="1617">
                  <c:v>0</c:v>
                </c:pt>
                <c:pt idx="1618">
                  <c:v>0</c:v>
                </c:pt>
                <c:pt idx="1619">
                  <c:v>0</c:v>
                </c:pt>
                <c:pt idx="1620">
                  <c:v>0</c:v>
                </c:pt>
                <c:pt idx="1621">
                  <c:v>0</c:v>
                </c:pt>
                <c:pt idx="1622">
                  <c:v>0</c:v>
                </c:pt>
                <c:pt idx="1623">
                  <c:v>0</c:v>
                </c:pt>
                <c:pt idx="1624">
                  <c:v>0</c:v>
                </c:pt>
                <c:pt idx="1625">
                  <c:v>0</c:v>
                </c:pt>
                <c:pt idx="1626">
                  <c:v>0</c:v>
                </c:pt>
                <c:pt idx="1627">
                  <c:v>0</c:v>
                </c:pt>
                <c:pt idx="1628">
                  <c:v>0</c:v>
                </c:pt>
                <c:pt idx="1629">
                  <c:v>0</c:v>
                </c:pt>
                <c:pt idx="1630">
                  <c:v>0</c:v>
                </c:pt>
                <c:pt idx="1631">
                  <c:v>0</c:v>
                </c:pt>
                <c:pt idx="1632">
                  <c:v>0</c:v>
                </c:pt>
                <c:pt idx="1633">
                  <c:v>0</c:v>
                </c:pt>
                <c:pt idx="1634">
                  <c:v>0</c:v>
                </c:pt>
                <c:pt idx="1635">
                  <c:v>0</c:v>
                </c:pt>
                <c:pt idx="1636">
                  <c:v>0</c:v>
                </c:pt>
                <c:pt idx="1637">
                  <c:v>0</c:v>
                </c:pt>
                <c:pt idx="1638">
                  <c:v>0</c:v>
                </c:pt>
                <c:pt idx="1639">
                  <c:v>0</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0</c:v>
                </c:pt>
                <c:pt idx="1701">
                  <c:v>0</c:v>
                </c:pt>
                <c:pt idx="1702">
                  <c:v>0</c:v>
                </c:pt>
                <c:pt idx="1703">
                  <c:v>0</c:v>
                </c:pt>
                <c:pt idx="1704">
                  <c:v>0</c:v>
                </c:pt>
                <c:pt idx="1705">
                  <c:v>0</c:v>
                </c:pt>
                <c:pt idx="1706">
                  <c:v>0</c:v>
                </c:pt>
                <c:pt idx="1707">
                  <c:v>0</c:v>
                </c:pt>
                <c:pt idx="1708">
                  <c:v>0</c:v>
                </c:pt>
                <c:pt idx="1709">
                  <c:v>0</c:v>
                </c:pt>
                <c:pt idx="1710">
                  <c:v>0</c:v>
                </c:pt>
                <c:pt idx="1711">
                  <c:v>0</c:v>
                </c:pt>
                <c:pt idx="1712">
                  <c:v>0</c:v>
                </c:pt>
                <c:pt idx="1713">
                  <c:v>0</c:v>
                </c:pt>
                <c:pt idx="1714">
                  <c:v>0</c:v>
                </c:pt>
                <c:pt idx="1715">
                  <c:v>0</c:v>
                </c:pt>
                <c:pt idx="1716">
                  <c:v>0</c:v>
                </c:pt>
                <c:pt idx="1717">
                  <c:v>0</c:v>
                </c:pt>
                <c:pt idx="1718">
                  <c:v>0</c:v>
                </c:pt>
                <c:pt idx="1719">
                  <c:v>0</c:v>
                </c:pt>
                <c:pt idx="1720">
                  <c:v>0</c:v>
                </c:pt>
                <c:pt idx="1721">
                  <c:v>0</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0</c:v>
                </c:pt>
                <c:pt idx="1752">
                  <c:v>0</c:v>
                </c:pt>
                <c:pt idx="1753">
                  <c:v>0</c:v>
                </c:pt>
                <c:pt idx="1754">
                  <c:v>0</c:v>
                </c:pt>
                <c:pt idx="1755">
                  <c:v>0</c:v>
                </c:pt>
                <c:pt idx="1756">
                  <c:v>0</c:v>
                </c:pt>
                <c:pt idx="1757">
                  <c:v>0</c:v>
                </c:pt>
                <c:pt idx="1758">
                  <c:v>0</c:v>
                </c:pt>
                <c:pt idx="1759">
                  <c:v>0</c:v>
                </c:pt>
                <c:pt idx="1760">
                  <c:v>0</c:v>
                </c:pt>
                <c:pt idx="1761">
                  <c:v>0</c:v>
                </c:pt>
                <c:pt idx="1762">
                  <c:v>0</c:v>
                </c:pt>
                <c:pt idx="1763">
                  <c:v>0</c:v>
                </c:pt>
                <c:pt idx="1764">
                  <c:v>0</c:v>
                </c:pt>
                <c:pt idx="1765">
                  <c:v>0</c:v>
                </c:pt>
                <c:pt idx="1766">
                  <c:v>0</c:v>
                </c:pt>
                <c:pt idx="1767">
                  <c:v>0</c:v>
                </c:pt>
                <c:pt idx="1768">
                  <c:v>0</c:v>
                </c:pt>
                <c:pt idx="1769">
                  <c:v>0</c:v>
                </c:pt>
                <c:pt idx="1770">
                  <c:v>0</c:v>
                </c:pt>
                <c:pt idx="1771">
                  <c:v>0</c:v>
                </c:pt>
                <c:pt idx="1772">
                  <c:v>0</c:v>
                </c:pt>
                <c:pt idx="1773">
                  <c:v>0</c:v>
                </c:pt>
                <c:pt idx="1774">
                  <c:v>0</c:v>
                </c:pt>
                <c:pt idx="1775">
                  <c:v>0</c:v>
                </c:pt>
                <c:pt idx="1776">
                  <c:v>0</c:v>
                </c:pt>
                <c:pt idx="1777">
                  <c:v>0</c:v>
                </c:pt>
                <c:pt idx="1778">
                  <c:v>0</c:v>
                </c:pt>
                <c:pt idx="1779">
                  <c:v>0</c:v>
                </c:pt>
                <c:pt idx="1780">
                  <c:v>0</c:v>
                </c:pt>
                <c:pt idx="1781">
                  <c:v>0</c:v>
                </c:pt>
                <c:pt idx="1782">
                  <c:v>0</c:v>
                </c:pt>
                <c:pt idx="1783">
                  <c:v>0</c:v>
                </c:pt>
                <c:pt idx="1784">
                  <c:v>0</c:v>
                </c:pt>
                <c:pt idx="1785">
                  <c:v>0</c:v>
                </c:pt>
                <c:pt idx="1786">
                  <c:v>0</c:v>
                </c:pt>
                <c:pt idx="1787">
                  <c:v>0</c:v>
                </c:pt>
                <c:pt idx="1788">
                  <c:v>0</c:v>
                </c:pt>
                <c:pt idx="1789">
                  <c:v>0</c:v>
                </c:pt>
                <c:pt idx="1790">
                  <c:v>0</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c:v>
                </c:pt>
                <c:pt idx="1807">
                  <c:v>0</c:v>
                </c:pt>
                <c:pt idx="1808">
                  <c:v>0</c:v>
                </c:pt>
                <c:pt idx="1809">
                  <c:v>0</c:v>
                </c:pt>
                <c:pt idx="1810">
                  <c:v>0</c:v>
                </c:pt>
                <c:pt idx="1811">
                  <c:v>0</c:v>
                </c:pt>
                <c:pt idx="1812">
                  <c:v>0</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0</c:v>
                </c:pt>
                <c:pt idx="1980">
                  <c:v>0</c:v>
                </c:pt>
                <c:pt idx="1981">
                  <c:v>0</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0</c:v>
                </c:pt>
                <c:pt idx="1999">
                  <c:v>0</c:v>
                </c:pt>
                <c:pt idx="2000">
                  <c:v>0</c:v>
                </c:pt>
                <c:pt idx="2001">
                  <c:v>0</c:v>
                </c:pt>
                <c:pt idx="2002">
                  <c:v>0</c:v>
                </c:pt>
                <c:pt idx="2003">
                  <c:v>0</c:v>
                </c:pt>
                <c:pt idx="2004">
                  <c:v>0</c:v>
                </c:pt>
                <c:pt idx="2005">
                  <c:v>0</c:v>
                </c:pt>
                <c:pt idx="2006">
                  <c:v>0</c:v>
                </c:pt>
                <c:pt idx="2007">
                  <c:v>0</c:v>
                </c:pt>
                <c:pt idx="2008">
                  <c:v>0</c:v>
                </c:pt>
                <c:pt idx="2009">
                  <c:v>0</c:v>
                </c:pt>
                <c:pt idx="2010">
                  <c:v>0</c:v>
                </c:pt>
                <c:pt idx="2011">
                  <c:v>0</c:v>
                </c:pt>
                <c:pt idx="2012">
                  <c:v>0</c:v>
                </c:pt>
                <c:pt idx="2013">
                  <c:v>0</c:v>
                </c:pt>
                <c:pt idx="2014">
                  <c:v>0</c:v>
                </c:pt>
                <c:pt idx="2015">
                  <c:v>0</c:v>
                </c:pt>
                <c:pt idx="2016">
                  <c:v>0</c:v>
                </c:pt>
                <c:pt idx="2017">
                  <c:v>0</c:v>
                </c:pt>
                <c:pt idx="2018">
                  <c:v>0</c:v>
                </c:pt>
                <c:pt idx="2019">
                  <c:v>0</c:v>
                </c:pt>
                <c:pt idx="2020">
                  <c:v>0</c:v>
                </c:pt>
                <c:pt idx="2021">
                  <c:v>0</c:v>
                </c:pt>
                <c:pt idx="2022">
                  <c:v>0</c:v>
                </c:pt>
                <c:pt idx="2023">
                  <c:v>0</c:v>
                </c:pt>
                <c:pt idx="2024">
                  <c:v>0</c:v>
                </c:pt>
                <c:pt idx="2025">
                  <c:v>0</c:v>
                </c:pt>
                <c:pt idx="2026">
                  <c:v>0</c:v>
                </c:pt>
                <c:pt idx="2027">
                  <c:v>0</c:v>
                </c:pt>
                <c:pt idx="2028">
                  <c:v>0</c:v>
                </c:pt>
                <c:pt idx="2029">
                  <c:v>0</c:v>
                </c:pt>
                <c:pt idx="2030">
                  <c:v>0</c:v>
                </c:pt>
                <c:pt idx="2031">
                  <c:v>0</c:v>
                </c:pt>
                <c:pt idx="2032">
                  <c:v>0</c:v>
                </c:pt>
                <c:pt idx="2033">
                  <c:v>0</c:v>
                </c:pt>
                <c:pt idx="2034">
                  <c:v>0</c:v>
                </c:pt>
                <c:pt idx="2035">
                  <c:v>0</c:v>
                </c:pt>
                <c:pt idx="2036">
                  <c:v>0</c:v>
                </c:pt>
                <c:pt idx="2037">
                  <c:v>0</c:v>
                </c:pt>
                <c:pt idx="2038">
                  <c:v>0</c:v>
                </c:pt>
                <c:pt idx="2039">
                  <c:v>0</c:v>
                </c:pt>
                <c:pt idx="2040">
                  <c:v>0</c:v>
                </c:pt>
                <c:pt idx="2041">
                  <c:v>0</c:v>
                </c:pt>
                <c:pt idx="2042">
                  <c:v>0</c:v>
                </c:pt>
                <c:pt idx="2043">
                  <c:v>0</c:v>
                </c:pt>
                <c:pt idx="2044">
                  <c:v>0</c:v>
                </c:pt>
                <c:pt idx="2045">
                  <c:v>0</c:v>
                </c:pt>
                <c:pt idx="2046">
                  <c:v>0</c:v>
                </c:pt>
                <c:pt idx="2047">
                  <c:v>0</c:v>
                </c:pt>
                <c:pt idx="2048">
                  <c:v>0</c:v>
                </c:pt>
                <c:pt idx="2049">
                  <c:v>0</c:v>
                </c:pt>
                <c:pt idx="2050">
                  <c:v>0</c:v>
                </c:pt>
                <c:pt idx="2051">
                  <c:v>0</c:v>
                </c:pt>
                <c:pt idx="2052">
                  <c:v>0</c:v>
                </c:pt>
                <c:pt idx="2053">
                  <c:v>0</c:v>
                </c:pt>
                <c:pt idx="2054">
                  <c:v>0</c:v>
                </c:pt>
                <c:pt idx="2055">
                  <c:v>0</c:v>
                </c:pt>
                <c:pt idx="2056">
                  <c:v>0</c:v>
                </c:pt>
                <c:pt idx="2057">
                  <c:v>0</c:v>
                </c:pt>
                <c:pt idx="2058">
                  <c:v>0</c:v>
                </c:pt>
                <c:pt idx="2059">
                  <c:v>0</c:v>
                </c:pt>
                <c:pt idx="2060">
                  <c:v>0</c:v>
                </c:pt>
                <c:pt idx="2061">
                  <c:v>0</c:v>
                </c:pt>
                <c:pt idx="2062">
                  <c:v>0</c:v>
                </c:pt>
                <c:pt idx="2063">
                  <c:v>0</c:v>
                </c:pt>
                <c:pt idx="2064">
                  <c:v>0</c:v>
                </c:pt>
                <c:pt idx="2065">
                  <c:v>0</c:v>
                </c:pt>
                <c:pt idx="2066">
                  <c:v>0</c:v>
                </c:pt>
                <c:pt idx="2067">
                  <c:v>0</c:v>
                </c:pt>
                <c:pt idx="2068">
                  <c:v>0</c:v>
                </c:pt>
                <c:pt idx="2069">
                  <c:v>0</c:v>
                </c:pt>
                <c:pt idx="2070">
                  <c:v>0</c:v>
                </c:pt>
                <c:pt idx="2071">
                  <c:v>0</c:v>
                </c:pt>
                <c:pt idx="2072">
                  <c:v>0</c:v>
                </c:pt>
                <c:pt idx="2073">
                  <c:v>0</c:v>
                </c:pt>
                <c:pt idx="2074">
                  <c:v>0</c:v>
                </c:pt>
                <c:pt idx="2075">
                  <c:v>0</c:v>
                </c:pt>
                <c:pt idx="2076">
                  <c:v>0</c:v>
                </c:pt>
                <c:pt idx="2077">
                  <c:v>0</c:v>
                </c:pt>
                <c:pt idx="2078">
                  <c:v>0</c:v>
                </c:pt>
                <c:pt idx="2079">
                  <c:v>0</c:v>
                </c:pt>
                <c:pt idx="2080">
                  <c:v>0</c:v>
                </c:pt>
                <c:pt idx="2081">
                  <c:v>0</c:v>
                </c:pt>
                <c:pt idx="2082">
                  <c:v>0</c:v>
                </c:pt>
                <c:pt idx="2083">
                  <c:v>0</c:v>
                </c:pt>
                <c:pt idx="2084">
                  <c:v>0</c:v>
                </c:pt>
                <c:pt idx="2085">
                  <c:v>0</c:v>
                </c:pt>
                <c:pt idx="2086">
                  <c:v>0</c:v>
                </c:pt>
                <c:pt idx="2087">
                  <c:v>0</c:v>
                </c:pt>
                <c:pt idx="2088">
                  <c:v>0</c:v>
                </c:pt>
                <c:pt idx="2089">
                  <c:v>0</c:v>
                </c:pt>
                <c:pt idx="2090">
                  <c:v>0</c:v>
                </c:pt>
                <c:pt idx="2091">
                  <c:v>0</c:v>
                </c:pt>
                <c:pt idx="2092">
                  <c:v>0</c:v>
                </c:pt>
                <c:pt idx="2093">
                  <c:v>0</c:v>
                </c:pt>
                <c:pt idx="2094">
                  <c:v>0</c:v>
                </c:pt>
                <c:pt idx="2095">
                  <c:v>0</c:v>
                </c:pt>
                <c:pt idx="2096">
                  <c:v>0</c:v>
                </c:pt>
                <c:pt idx="2097">
                  <c:v>0</c:v>
                </c:pt>
                <c:pt idx="2098">
                  <c:v>0</c:v>
                </c:pt>
                <c:pt idx="2099">
                  <c:v>0</c:v>
                </c:pt>
                <c:pt idx="2100">
                  <c:v>0</c:v>
                </c:pt>
                <c:pt idx="2101">
                  <c:v>0</c:v>
                </c:pt>
                <c:pt idx="2102">
                  <c:v>0</c:v>
                </c:pt>
                <c:pt idx="2103">
                  <c:v>0</c:v>
                </c:pt>
                <c:pt idx="2104">
                  <c:v>0</c:v>
                </c:pt>
                <c:pt idx="2105">
                  <c:v>0</c:v>
                </c:pt>
                <c:pt idx="2106">
                  <c:v>0</c:v>
                </c:pt>
                <c:pt idx="2107">
                  <c:v>0</c:v>
                </c:pt>
                <c:pt idx="2108">
                  <c:v>0</c:v>
                </c:pt>
                <c:pt idx="2109">
                  <c:v>0</c:v>
                </c:pt>
                <c:pt idx="2110">
                  <c:v>0</c:v>
                </c:pt>
                <c:pt idx="2111">
                  <c:v>0</c:v>
                </c:pt>
                <c:pt idx="2112">
                  <c:v>0</c:v>
                </c:pt>
                <c:pt idx="2113">
                  <c:v>0</c:v>
                </c:pt>
                <c:pt idx="2114">
                  <c:v>0</c:v>
                </c:pt>
                <c:pt idx="2115">
                  <c:v>0</c:v>
                </c:pt>
                <c:pt idx="2116">
                  <c:v>0</c:v>
                </c:pt>
                <c:pt idx="2117">
                  <c:v>0</c:v>
                </c:pt>
                <c:pt idx="2118">
                  <c:v>0</c:v>
                </c:pt>
                <c:pt idx="2119">
                  <c:v>0</c:v>
                </c:pt>
                <c:pt idx="2120">
                  <c:v>0</c:v>
                </c:pt>
                <c:pt idx="2121">
                  <c:v>0</c:v>
                </c:pt>
                <c:pt idx="2122">
                  <c:v>0</c:v>
                </c:pt>
                <c:pt idx="2123">
                  <c:v>0</c:v>
                </c:pt>
                <c:pt idx="2124">
                  <c:v>0</c:v>
                </c:pt>
                <c:pt idx="2125">
                  <c:v>0</c:v>
                </c:pt>
                <c:pt idx="2126">
                  <c:v>0</c:v>
                </c:pt>
                <c:pt idx="2127">
                  <c:v>0</c:v>
                </c:pt>
                <c:pt idx="2128">
                  <c:v>0</c:v>
                </c:pt>
                <c:pt idx="2129">
                  <c:v>0</c:v>
                </c:pt>
                <c:pt idx="2130">
                  <c:v>0</c:v>
                </c:pt>
                <c:pt idx="2131">
                  <c:v>0</c:v>
                </c:pt>
                <c:pt idx="2132">
                  <c:v>0</c:v>
                </c:pt>
                <c:pt idx="2133">
                  <c:v>0</c:v>
                </c:pt>
                <c:pt idx="2134">
                  <c:v>0</c:v>
                </c:pt>
                <c:pt idx="2135">
                  <c:v>0</c:v>
                </c:pt>
                <c:pt idx="2136">
                  <c:v>0</c:v>
                </c:pt>
                <c:pt idx="2137">
                  <c:v>0</c:v>
                </c:pt>
                <c:pt idx="2138">
                  <c:v>0</c:v>
                </c:pt>
                <c:pt idx="2139">
                  <c:v>0</c:v>
                </c:pt>
                <c:pt idx="2140">
                  <c:v>0</c:v>
                </c:pt>
                <c:pt idx="2141">
                  <c:v>0</c:v>
                </c:pt>
                <c:pt idx="2142">
                  <c:v>0</c:v>
                </c:pt>
                <c:pt idx="2143">
                  <c:v>0</c:v>
                </c:pt>
                <c:pt idx="2144">
                  <c:v>0</c:v>
                </c:pt>
                <c:pt idx="2145">
                  <c:v>0</c:v>
                </c:pt>
                <c:pt idx="2146">
                  <c:v>0</c:v>
                </c:pt>
                <c:pt idx="2147">
                  <c:v>0</c:v>
                </c:pt>
                <c:pt idx="2148">
                  <c:v>0</c:v>
                </c:pt>
                <c:pt idx="2149">
                  <c:v>0</c:v>
                </c:pt>
                <c:pt idx="2150">
                  <c:v>0</c:v>
                </c:pt>
                <c:pt idx="2151">
                  <c:v>0</c:v>
                </c:pt>
                <c:pt idx="2152">
                  <c:v>0</c:v>
                </c:pt>
                <c:pt idx="2153">
                  <c:v>0</c:v>
                </c:pt>
                <c:pt idx="2154">
                  <c:v>0</c:v>
                </c:pt>
                <c:pt idx="2155">
                  <c:v>0</c:v>
                </c:pt>
                <c:pt idx="2156">
                  <c:v>0</c:v>
                </c:pt>
                <c:pt idx="2157">
                  <c:v>0</c:v>
                </c:pt>
                <c:pt idx="2158">
                  <c:v>0</c:v>
                </c:pt>
                <c:pt idx="2159">
                  <c:v>0</c:v>
                </c:pt>
                <c:pt idx="2160">
                  <c:v>0</c:v>
                </c:pt>
                <c:pt idx="2161">
                  <c:v>0</c:v>
                </c:pt>
                <c:pt idx="2162">
                  <c:v>0</c:v>
                </c:pt>
                <c:pt idx="2163">
                  <c:v>0</c:v>
                </c:pt>
                <c:pt idx="2164">
                  <c:v>0</c:v>
                </c:pt>
                <c:pt idx="2165">
                  <c:v>0</c:v>
                </c:pt>
                <c:pt idx="2166">
                  <c:v>0</c:v>
                </c:pt>
                <c:pt idx="2167">
                  <c:v>0</c:v>
                </c:pt>
                <c:pt idx="2168">
                  <c:v>0</c:v>
                </c:pt>
                <c:pt idx="2169">
                  <c:v>0</c:v>
                </c:pt>
                <c:pt idx="2170">
                  <c:v>0</c:v>
                </c:pt>
                <c:pt idx="2171">
                  <c:v>0</c:v>
                </c:pt>
                <c:pt idx="2172">
                  <c:v>0</c:v>
                </c:pt>
                <c:pt idx="2173">
                  <c:v>0</c:v>
                </c:pt>
                <c:pt idx="2174">
                  <c:v>0</c:v>
                </c:pt>
                <c:pt idx="2175">
                  <c:v>0</c:v>
                </c:pt>
                <c:pt idx="2176">
                  <c:v>0</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0</c:v>
                </c:pt>
                <c:pt idx="2673">
                  <c:v>0</c:v>
                </c:pt>
                <c:pt idx="2674">
                  <c:v>0</c:v>
                </c:pt>
                <c:pt idx="2675">
                  <c:v>0</c:v>
                </c:pt>
                <c:pt idx="2676">
                  <c:v>0</c:v>
                </c:pt>
                <c:pt idx="2677">
                  <c:v>0</c:v>
                </c:pt>
                <c:pt idx="2678">
                  <c:v>0</c:v>
                </c:pt>
                <c:pt idx="2679">
                  <c:v>0</c:v>
                </c:pt>
                <c:pt idx="2680">
                  <c:v>0</c:v>
                </c:pt>
                <c:pt idx="2681">
                  <c:v>0</c:v>
                </c:pt>
                <c:pt idx="2682">
                  <c:v>0</c:v>
                </c:pt>
                <c:pt idx="2683">
                  <c:v>0</c:v>
                </c:pt>
                <c:pt idx="2684">
                  <c:v>0</c:v>
                </c:pt>
                <c:pt idx="2685">
                  <c:v>0</c:v>
                </c:pt>
                <c:pt idx="2686">
                  <c:v>0</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0</c:v>
                </c:pt>
                <c:pt idx="2799">
                  <c:v>0</c:v>
                </c:pt>
                <c:pt idx="2800">
                  <c:v>0</c:v>
                </c:pt>
                <c:pt idx="2801">
                  <c:v>0</c:v>
                </c:pt>
                <c:pt idx="2802">
                  <c:v>0</c:v>
                </c:pt>
                <c:pt idx="2803">
                  <c:v>0</c:v>
                </c:pt>
                <c:pt idx="2804">
                  <c:v>0</c:v>
                </c:pt>
                <c:pt idx="2805">
                  <c:v>0</c:v>
                </c:pt>
                <c:pt idx="2806">
                  <c:v>0</c:v>
                </c:pt>
                <c:pt idx="2807">
                  <c:v>0</c:v>
                </c:pt>
                <c:pt idx="2808">
                  <c:v>0</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0</c:v>
                </c:pt>
                <c:pt idx="3058">
                  <c:v>0</c:v>
                </c:pt>
                <c:pt idx="3059">
                  <c:v>0</c:v>
                </c:pt>
                <c:pt idx="3060">
                  <c:v>0</c:v>
                </c:pt>
                <c:pt idx="3061">
                  <c:v>0</c:v>
                </c:pt>
                <c:pt idx="3062">
                  <c:v>0</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0</c:v>
                </c:pt>
                <c:pt idx="3130">
                  <c:v>0</c:v>
                </c:pt>
                <c:pt idx="3131">
                  <c:v>0</c:v>
                </c:pt>
                <c:pt idx="3132">
                  <c:v>0</c:v>
                </c:pt>
                <c:pt idx="3133">
                  <c:v>0</c:v>
                </c:pt>
                <c:pt idx="3134">
                  <c:v>0</c:v>
                </c:pt>
                <c:pt idx="3135">
                  <c:v>0</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0</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0</c:v>
                </c:pt>
                <c:pt idx="3844">
                  <c:v>3.8207332942854177E-16</c:v>
                </c:pt>
                <c:pt idx="3845">
                  <c:v>5.8602719568116858E-15</c:v>
                </c:pt>
                <c:pt idx="3846">
                  <c:v>4.0237986135880095E-14</c:v>
                </c:pt>
                <c:pt idx="3847">
                  <c:v>1.7596668507587735E-13</c:v>
                </c:pt>
                <c:pt idx="3848">
                  <c:v>5.6791078277384016E-13</c:v>
                </c:pt>
                <c:pt idx="3849">
                  <c:v>1.4896570626686435E-12</c:v>
                </c:pt>
                <c:pt idx="3850">
                  <c:v>3.4050271263214235E-12</c:v>
                </c:pt>
                <c:pt idx="3851">
                  <c:v>7.0965108320160027E-12</c:v>
                </c:pt>
                <c:pt idx="3852">
                  <c:v>1.3801359697996276E-11</c:v>
                </c:pt>
                <c:pt idx="3853">
                  <c:v>2.5281229479190492E-11</c:v>
                </c:pt>
                <c:pt idx="3854">
                  <c:v>4.382543368646652E-11</c:v>
                </c:pt>
                <c:pt idx="3855">
                  <c:v>7.2251243446542955E-11</c:v>
                </c:pt>
                <c:pt idx="3856">
                  <c:v>1.1392698360725942E-10</c:v>
                </c:pt>
                <c:pt idx="3857">
                  <c:v>1.7279525440802783E-10</c:v>
                </c:pt>
                <c:pt idx="3858">
                  <c:v>2.5343352243925646E-10</c:v>
                </c:pt>
                <c:pt idx="3859">
                  <c:v>3.6129698235167332E-10</c:v>
                </c:pt>
                <c:pt idx="3860">
                  <c:v>5.0326740036762073E-10</c:v>
                </c:pt>
                <c:pt idx="3861">
                  <c:v>6.8840488705957133E-10</c:v>
                </c:pt>
                <c:pt idx="3862">
                  <c:v>9.2855978357200391E-10</c:v>
                </c:pt>
                <c:pt idx="3863">
                  <c:v>1.2385719424740591E-9</c:v>
                </c:pt>
                <c:pt idx="3864">
                  <c:v>1.636209026790518E-9</c:v>
                </c:pt>
                <c:pt idx="3865">
                  <c:v>2.1422577315414176E-9</c:v>
                </c:pt>
                <c:pt idx="3866">
                  <c:v>2.7808704223280894E-9</c:v>
                </c:pt>
                <c:pt idx="3867">
                  <c:v>3.579859145442125E-9</c:v>
                </c:pt>
                <c:pt idx="3868">
                  <c:v>4.5708564017099847E-9</c:v>
                </c:pt>
                <c:pt idx="3869">
                  <c:v>5.7896798695674336E-9</c:v>
                </c:pt>
                <c:pt idx="3870">
                  <c:v>7.276788530067227E-9</c:v>
                </c:pt>
                <c:pt idx="3871">
                  <c:v>9.0770073127929651E-9</c:v>
                </c:pt>
                <c:pt idx="3872">
                  <c:v>1.1238568047638175E-8</c:v>
                </c:pt>
                <c:pt idx="3873">
                  <c:v>1.3813458510450524E-8</c:v>
                </c:pt>
                <c:pt idx="3874">
                  <c:v>1.6860795315845218E-8</c:v>
                </c:pt>
                <c:pt idx="3875">
                  <c:v>2.0451569319253261E-8</c:v>
                </c:pt>
                <c:pt idx="3876">
                  <c:v>2.4670980945051894E-8</c:v>
                </c:pt>
                <c:pt idx="3877">
                  <c:v>2.9617212338430354E-8</c:v>
                </c:pt>
                <c:pt idx="3878">
                  <c:v>3.5399432018167537E-8</c:v>
                </c:pt>
                <c:pt idx="3879">
                  <c:v>4.2137338432013429E-8</c:v>
                </c:pt>
                <c:pt idx="3880">
                  <c:v>4.9960626776418424E-8</c:v>
                </c:pt>
                <c:pt idx="3881">
                  <c:v>5.9006025600586333E-8</c:v>
                </c:pt>
                <c:pt idx="3882">
                  <c:v>6.9413660258615014E-8</c:v>
                </c:pt>
                <c:pt idx="3883">
                  <c:v>8.1327555617520476E-8</c:v>
                </c:pt>
                <c:pt idx="3884">
                  <c:v>9.4902138515011155E-8</c:v>
                </c:pt>
                <c:pt idx="3885">
                  <c:v>1.1031073097895383E-7</c:v>
                </c:pt>
                <c:pt idx="3886">
                  <c:v>1.2774975947951294E-7</c:v>
                </c:pt>
                <c:pt idx="3887">
                  <c:v>1.4743619722054572E-7</c:v>
                </c:pt>
                <c:pt idx="3888">
                  <c:v>1.6960216597065119E-7</c:v>
                </c:pt>
                <c:pt idx="3889">
                  <c:v>1.9449361120662213E-7</c:v>
                </c:pt>
                <c:pt idx="3890">
                  <c:v>2.2237579451831097E-7</c:v>
                </c:pt>
                <c:pt idx="3891">
                  <c:v>2.5354064825510404E-7</c:v>
                </c:pt>
                <c:pt idx="3892">
                  <c:v>2.8830867452059166E-7</c:v>
                </c:pt>
                <c:pt idx="3893">
                  <c:v>3.2702489241735435E-7</c:v>
                </c:pt>
                <c:pt idx="3894">
                  <c:v>3.7005560157545253E-7</c:v>
                </c:pt>
                <c:pt idx="3895">
                  <c:v>4.1779043402952145E-7</c:v>
                </c:pt>
                <c:pt idx="3896">
                  <c:v>4.7064570429547419E-7</c:v>
                </c:pt>
                <c:pt idx="3897">
                  <c:v>5.2906344423345742E-7</c:v>
                </c:pt>
                <c:pt idx="3898">
                  <c:v>5.9350887437539528E-7</c:v>
                </c:pt>
                <c:pt idx="3899">
                  <c:v>6.6447464491174243E-7</c:v>
                </c:pt>
                <c:pt idx="3900">
                  <c:v>7.4249342820144738E-7</c:v>
                </c:pt>
                <c:pt idx="3901">
                  <c:v>8.2814940364623735E-7</c:v>
                </c:pt>
                <c:pt idx="3902">
                  <c:v>9.2208009310550433E-7</c:v>
                </c:pt>
                <c:pt idx="3903">
                  <c:v>1.0249728751968683E-6</c:v>
                </c:pt>
                <c:pt idx="3904">
                  <c:v>1.1375674538048004E-6</c:v>
                </c:pt>
                <c:pt idx="3905">
                  <c:v>1.2606643202928307E-6</c:v>
                </c:pt>
                <c:pt idx="3906">
                  <c:v>1.3951249645005744E-6</c:v>
                </c:pt>
                <c:pt idx="3907">
                  <c:v>1.5418569587259519E-6</c:v>
                </c:pt>
                <c:pt idx="3908">
                  <c:v>1.7018020946764642E-6</c:v>
                </c:pt>
                <c:pt idx="3909">
                  <c:v>1.8759519363091506E-6</c:v>
                </c:pt>
                <c:pt idx="3910">
                  <c:v>2.0653855257823125E-6</c:v>
                </c:pt>
                <c:pt idx="3911">
                  <c:v>2.2712944388689746E-6</c:v>
                </c:pt>
                <c:pt idx="3912">
                  <c:v>2.4949736537405845E-6</c:v>
                </c:pt>
                <c:pt idx="3913">
                  <c:v>2.737794916336126E-6</c:v>
                </c:pt>
                <c:pt idx="3914">
                  <c:v>3.0011884031756917E-6</c:v>
                </c:pt>
                <c:pt idx="3915">
                  <c:v>3.2866327561106211E-6</c:v>
                </c:pt>
                <c:pt idx="3916">
                  <c:v>3.5956432889238502E-6</c:v>
                </c:pt>
                <c:pt idx="3917">
                  <c:v>3.9297707850279439E-6</c:v>
                </c:pt>
                <c:pt idx="3918">
                  <c:v>4.2906295192473845E-6</c:v>
                </c:pt>
                <c:pt idx="3919">
                  <c:v>4.6799353060896566E-6</c:v>
                </c:pt>
                <c:pt idx="3920">
                  <c:v>5.0995081988271865E-6</c:v>
                </c:pt>
                <c:pt idx="3921">
                  <c:v>5.5512350086870278E-6</c:v>
                </c:pt>
                <c:pt idx="3922">
                  <c:v>6.0370466314191249E-6</c:v>
                </c:pt>
                <c:pt idx="3923">
                  <c:v>6.5589544631060349E-6</c:v>
                </c:pt>
                <c:pt idx="3924">
                  <c:v>7.1191119184118465E-6</c:v>
                </c:pt>
                <c:pt idx="3925">
                  <c:v>7.7198235906896623E-6</c:v>
                </c:pt>
                <c:pt idx="3926">
                  <c:v>8.3634787536054117E-6</c:v>
                </c:pt>
                <c:pt idx="3927">
                  <c:v>9.0524758840019223E-6</c:v>
                </c:pt>
                <c:pt idx="3928">
                  <c:v>9.7892233995999535E-6</c:v>
                </c:pt>
                <c:pt idx="3929">
                  <c:v>1.057622637001949E-5</c:v>
                </c:pt>
                <c:pt idx="3930">
                  <c:v>1.1416184621861556E-5</c:v>
                </c:pt>
                <c:pt idx="3931">
                  <c:v>1.231202546948061E-5</c:v>
                </c:pt>
                <c:pt idx="3932">
                  <c:v>1.3266866613545607E-5</c:v>
                </c:pt>
                <c:pt idx="3933">
                  <c:v>1.4283961606599287E-5</c:v>
                </c:pt>
                <c:pt idx="3934">
                  <c:v>1.5366670076185492E-5</c:v>
                </c:pt>
                <c:pt idx="3935">
                  <c:v>1.6518460262900814E-5</c:v>
                </c:pt>
                <c:pt idx="3936">
                  <c:v>1.7742942673297807E-5</c:v>
                </c:pt>
                <c:pt idx="3937">
                  <c:v>1.9043924015406118E-5</c:v>
                </c:pt>
                <c:pt idx="3938">
                  <c:v>2.0425436454548553E-5</c:v>
                </c:pt>
                <c:pt idx="3939">
                  <c:v>2.1891703150460374E-5</c:v>
                </c:pt>
                <c:pt idx="3940">
                  <c:v>2.3447089259175718E-5</c:v>
                </c:pt>
                <c:pt idx="3941">
                  <c:v>2.5096140272692403E-5</c:v>
                </c:pt>
                <c:pt idx="3942">
                  <c:v>2.6843699449375091E-5</c:v>
                </c:pt>
                <c:pt idx="3943">
                  <c:v>2.8694947815532192E-5</c:v>
                </c:pt>
                <c:pt idx="3944">
                  <c:v>3.0655272578237417E-5</c:v>
                </c:pt>
                <c:pt idx="3945">
                  <c:v>3.2730102673308528E-5</c:v>
                </c:pt>
                <c:pt idx="3946">
                  <c:v>3.4924914015935481E-5</c:v>
                </c:pt>
                <c:pt idx="3947">
                  <c:v>3.7245380163355548E-5</c:v>
                </c:pt>
                <c:pt idx="3948">
                  <c:v>3.9697451009025478E-5</c:v>
                </c:pt>
                <c:pt idx="3949">
                  <c:v>4.2287270221926598E-5</c:v>
                </c:pt>
                <c:pt idx="3950">
                  <c:v>4.5021086147306392E-5</c:v>
                </c:pt>
                <c:pt idx="3951">
                  <c:v>4.7905302593838905E-5</c:v>
                </c:pt>
                <c:pt idx="3952">
                  <c:v>5.0946599738745099E-5</c:v>
                </c:pt>
                <c:pt idx="3953">
                  <c:v>5.4151978685531004E-5</c:v>
                </c:pt>
                <c:pt idx="3954">
                  <c:v>5.7528723117793355E-5</c:v>
                </c:pt>
                <c:pt idx="3955">
                  <c:v>6.1084362253351895E-5</c:v>
                </c:pt>
                <c:pt idx="3956">
                  <c:v>6.4826638411774826E-5</c:v>
                </c:pt>
                <c:pt idx="3957">
                  <c:v>6.8763426609243813E-5</c:v>
                </c:pt>
                <c:pt idx="3958">
                  <c:v>7.290264611660213E-5</c:v>
                </c:pt>
                <c:pt idx="3959">
                  <c:v>7.7252270090874699E-5</c:v>
                </c:pt>
                <c:pt idx="3960">
                  <c:v>8.1820433588841737E-5</c:v>
                </c:pt>
                <c:pt idx="3961">
                  <c:v>8.6615518493187211E-5</c:v>
                </c:pt>
                <c:pt idx="3962">
                  <c:v>9.1646151333158214E-5</c:v>
                </c:pt>
                <c:pt idx="3963">
                  <c:v>9.6921185015065716E-5</c:v>
                </c:pt>
                <c:pt idx="3964">
                  <c:v>1.0244972400082241E-4</c:v>
                </c:pt>
                <c:pt idx="3965">
                  <c:v>1.0824112861880072E-4</c:v>
                </c:pt>
                <c:pt idx="3966">
                  <c:v>1.1430492999615472E-4</c:v>
                </c:pt>
                <c:pt idx="3967">
                  <c:v>1.2065072924389641E-4</c:v>
                </c:pt>
                <c:pt idx="3968">
                  <c:v>1.2728819987414358E-4</c:v>
                </c:pt>
                <c:pt idx="3969">
                  <c:v>1.3422715442201408E-4</c:v>
                </c:pt>
                <c:pt idx="3970">
                  <c:v>1.4147752174230324E-4</c:v>
                </c:pt>
                <c:pt idx="3971">
                  <c:v>1.4904923093409436E-4</c:v>
                </c:pt>
                <c:pt idx="3972">
                  <c:v>1.5695220507006512E-4</c:v>
                </c:pt>
                <c:pt idx="3973">
                  <c:v>1.6519657499943112E-4</c:v>
                </c:pt>
                <c:pt idx="3974">
                  <c:v>1.7379290963163949E-4</c:v>
                </c:pt>
                <c:pt idx="3975">
                  <c:v>1.8275218666837366E-4</c:v>
                </c:pt>
                <c:pt idx="3976">
                  <c:v>1.9208553541465563E-4</c:v>
                </c:pt>
                <c:pt idx="3977">
                  <c:v>2.0180404487015461E-4</c:v>
                </c:pt>
                <c:pt idx="3978">
                  <c:v>2.1191879353875257E-4</c:v>
                </c:pt>
                <c:pt idx="3979">
                  <c:v>2.2244096314383207E-4</c:v>
                </c:pt>
                <c:pt idx="3980">
                  <c:v>2.3338185202277564E-4</c:v>
                </c:pt>
                <c:pt idx="3981">
                  <c:v>2.4475276913293653E-4</c:v>
                </c:pt>
                <c:pt idx="3982">
                  <c:v>2.565648858100112E-4</c:v>
                </c:pt>
                <c:pt idx="3983">
                  <c:v>2.6882912905603777E-4</c:v>
                </c:pt>
                <c:pt idx="3984">
                  <c:v>2.8155622219224629E-4</c:v>
                </c:pt>
                <c:pt idx="3985">
                  <c:v>2.9475689506517272E-4</c:v>
                </c:pt>
                <c:pt idx="3986">
                  <c:v>3.0844204539949203E-4</c:v>
                </c:pt>
                <c:pt idx="3987">
                  <c:v>3.226226006980017E-4</c:v>
                </c:pt>
                <c:pt idx="3988">
                  <c:v>3.3730923348822831E-4</c:v>
                </c:pt>
                <c:pt idx="3989">
                  <c:v>3.5251237701071299E-4</c:v>
                </c:pt>
                <c:pt idx="3990">
                  <c:v>3.6824258842015029E-4</c:v>
                </c:pt>
                <c:pt idx="3991">
                  <c:v>3.8451070745767921E-4</c:v>
                </c:pt>
                <c:pt idx="3992">
                  <c:v>4.0132744356019128E-4</c:v>
                </c:pt>
                <c:pt idx="3993">
                  <c:v>4.1870283055356675E-4</c:v>
                </c:pt>
                <c:pt idx="3994">
                  <c:v>4.3664619932116695E-4</c:v>
                </c:pt>
                <c:pt idx="3995">
                  <c:v>4.5516658686243377E-4</c:v>
                </c:pt>
                <c:pt idx="3996">
                  <c:v>4.7427294906547018E-4</c:v>
                </c:pt>
                <c:pt idx="3997">
                  <c:v>4.9397396978784636E-4</c:v>
                </c:pt>
                <c:pt idx="3998">
                  <c:v>5.1427789114189763E-4</c:v>
                </c:pt>
                <c:pt idx="3999">
                  <c:v>5.3519264004682238E-4</c:v>
                </c:pt>
                <c:pt idx="4000">
                  <c:v>5.5672596998189796E-4</c:v>
                </c:pt>
                <c:pt idx="4001">
                  <c:v>5.7888532971244594E-4</c:v>
                </c:pt>
                <c:pt idx="4002">
                  <c:v>6.0167763164123867E-4</c:v>
                </c:pt>
                <c:pt idx="4003">
                  <c:v>6.2510920762083859E-4</c:v>
                </c:pt>
                <c:pt idx="4004">
                  <c:v>6.4918590802422996E-4</c:v>
                </c:pt>
                <c:pt idx="4005">
                  <c:v>6.7391316466965253E-4</c:v>
                </c:pt>
                <c:pt idx="4006">
                  <c:v>6.9929604925923045E-4</c:v>
                </c:pt>
                <c:pt idx="4007">
                  <c:v>7.2533940958049601E-4</c:v>
                </c:pt>
                <c:pt idx="4008">
                  <c:v>7.5204791905242698E-4</c:v>
                </c:pt>
                <c:pt idx="4009">
                  <c:v>7.7942585565819701E-4</c:v>
                </c:pt>
                <c:pt idx="4010">
                  <c:v>8.07476807937397E-4</c:v>
                </c:pt>
                <c:pt idx="4011">
                  <c:v>8.3620371576926037E-4</c:v>
                </c:pt>
                <c:pt idx="4012">
                  <c:v>8.6560927596112498E-4</c:v>
                </c:pt>
                <c:pt idx="4013">
                  <c:v>8.9569624930498244E-4</c:v>
                </c:pt>
                <c:pt idx="4014">
                  <c:v>9.2646728958444284E-4</c:v>
                </c:pt>
                <c:pt idx="4015">
                  <c:v>9.5792447118781378E-4</c:v>
                </c:pt>
                <c:pt idx="4016">
                  <c:v>9.9006898670533135E-4</c:v>
                </c:pt>
                <c:pt idx="4017">
                  <c:v>1.0229012053455874E-3</c:v>
                </c:pt>
                <c:pt idx="4018">
                  <c:v>1.0564208772631944E-3</c:v>
                </c:pt>
                <c:pt idx="4019">
                  <c:v>1.0906272373386091E-3</c:v>
                </c:pt>
                <c:pt idx="4020">
                  <c:v>1.1255189616331228E-3</c:v>
                </c:pt>
                <c:pt idx="4021">
                  <c:v>1.1610939945200769E-3</c:v>
                </c:pt>
                <c:pt idx="4022">
                  <c:v>1.1973492615943262E-3</c:v>
                </c:pt>
                <c:pt idx="4023">
                  <c:v>1.2342804686578228E-3</c:v>
                </c:pt>
                <c:pt idx="4024">
                  <c:v>1.2718822925916629E-3</c:v>
                </c:pt>
                <c:pt idx="4025">
                  <c:v>1.3101488696444996E-3</c:v>
                </c:pt>
                <c:pt idx="4026">
                  <c:v>1.3490739844278655E-3</c:v>
                </c:pt>
                <c:pt idx="4027">
                  <c:v>1.3886506371609631E-3</c:v>
                </c:pt>
                <c:pt idx="4028">
                  <c:v>1.4288705365973196E-3</c:v>
                </c:pt>
                <c:pt idx="4029">
                  <c:v>1.4697242418888279E-3</c:v>
                </c:pt>
                <c:pt idx="4030">
                  <c:v>1.5112017845275029E-3</c:v>
                </c:pt>
                <c:pt idx="4031">
                  <c:v>1.553292964457158E-3</c:v>
                </c:pt>
                <c:pt idx="4032">
                  <c:v>1.595987082839718E-3</c:v>
                </c:pt>
                <c:pt idx="4033">
                  <c:v>1.6392726332662003E-3</c:v>
                </c:pt>
                <c:pt idx="4034">
                  <c:v>1.6831372189673453E-3</c:v>
                </c:pt>
                <c:pt idx="4035">
                  <c:v>1.7275673425958954E-3</c:v>
                </c:pt>
                <c:pt idx="4036">
                  <c:v>1.7725479389772668E-3</c:v>
                </c:pt>
                <c:pt idx="4037">
                  <c:v>1.8180621133203336E-3</c:v>
                </c:pt>
                <c:pt idx="4038">
                  <c:v>1.8640913184626024E-3</c:v>
                </c:pt>
                <c:pt idx="4039">
                  <c:v>1.9106155814373868E-3</c:v>
                </c:pt>
                <c:pt idx="4040">
                  <c:v>1.9576135922481398E-3</c:v>
                </c:pt>
                <c:pt idx="4041">
                  <c:v>2.0050630427285274E-3</c:v>
                </c:pt>
                <c:pt idx="4042">
                  <c:v>2.0529412073826288E-3</c:v>
                </c:pt>
                <c:pt idx="4043">
                  <c:v>2.1012249408759215E-3</c:v>
                </c:pt>
                <c:pt idx="4044">
                  <c:v>2.1498897795253508E-3</c:v>
                </c:pt>
                <c:pt idx="4045">
                  <c:v>2.1989092593188886E-3</c:v>
                </c:pt>
                <c:pt idx="4046">
                  <c:v>2.2482555406460047E-3</c:v>
                </c:pt>
                <c:pt idx="4047">
                  <c:v>2.2979006516605791E-3</c:v>
                </c:pt>
                <c:pt idx="4048">
                  <c:v>2.3478167061007481E-3</c:v>
                </c:pt>
                <c:pt idx="4049">
                  <c:v>2.3979747488857383E-3</c:v>
                </c:pt>
                <c:pt idx="4050">
                  <c:v>2.4483435350492132E-3</c:v>
                </c:pt>
                <c:pt idx="4051">
                  <c:v>2.4988894250267705E-3</c:v>
                </c:pt>
                <c:pt idx="4052">
                  <c:v>2.5495772501465102E-3</c:v>
                </c:pt>
                <c:pt idx="4053">
                  <c:v>2.600371196566888E-3</c:v>
                </c:pt>
                <c:pt idx="4054">
                  <c:v>2.6512349248530537E-3</c:v>
                </c:pt>
                <c:pt idx="4055">
                  <c:v>2.7021308181658182E-3</c:v>
                </c:pt>
                <c:pt idx="4056">
                  <c:v>2.7530190600430866E-3</c:v>
                </c:pt>
                <c:pt idx="4057">
                  <c:v>2.8038574896175404E-3</c:v>
                </c:pt>
                <c:pt idx="4058">
                  <c:v>2.8546022321814589E-3</c:v>
                </c:pt>
                <c:pt idx="4059">
                  <c:v>2.9052079665539063E-3</c:v>
                </c:pt>
                <c:pt idx="4060">
                  <c:v>2.9556271725339109E-3</c:v>
                </c:pt>
                <c:pt idx="4061">
                  <c:v>3.0058093177869247E-3</c:v>
                </c:pt>
                <c:pt idx="4062">
                  <c:v>3.05570117582195E-3</c:v>
                </c:pt>
                <c:pt idx="4063">
                  <c:v>3.1052479076893315E-3</c:v>
                </c:pt>
                <c:pt idx="4064">
                  <c:v>3.1543937725996658E-3</c:v>
                </c:pt>
                <c:pt idx="4065">
                  <c:v>3.2030824890181124E-3</c:v>
                </c:pt>
                <c:pt idx="4066">
                  <c:v>3.2512580110236364E-3</c:v>
                </c:pt>
                <c:pt idx="4067">
                  <c:v>3.2988653501637706E-3</c:v>
                </c:pt>
                <c:pt idx="4068">
                  <c:v>3.3458502869814183E-3</c:v>
                </c:pt>
                <c:pt idx="4069">
                  <c:v>3.3921581559054762E-3</c:v>
                </c:pt>
                <c:pt idx="4070">
                  <c:v>3.4377331279336694E-3</c:v>
                </c:pt>
                <c:pt idx="4071">
                  <c:v>3.4825182637424771E-3</c:v>
                </c:pt>
                <c:pt idx="4072">
                  <c:v>3.5264551088218573E-3</c:v>
                </c:pt>
                <c:pt idx="4073">
                  <c:v>3.5694826082367779E-3</c:v>
                </c:pt>
                <c:pt idx="4074">
                  <c:v>3.6115369177447025E-3</c:v>
                </c:pt>
                <c:pt idx="4075">
                  <c:v>3.6525528440846094E-3</c:v>
                </c:pt>
                <c:pt idx="4076">
                  <c:v>3.6924652541482725E-3</c:v>
                </c:pt>
                <c:pt idx="4077">
                  <c:v>3.7312088453443802E-3</c:v>
                </c:pt>
                <c:pt idx="4078">
                  <c:v>3.7687171521240794E-3</c:v>
                </c:pt>
                <c:pt idx="4079">
                  <c:v>3.8049225095520812E-3</c:v>
                </c:pt>
                <c:pt idx="4080">
                  <c:v>3.8397567954174404E-3</c:v>
                </c:pt>
                <c:pt idx="4081">
                  <c:v>3.8731515930438688E-3</c:v>
                </c:pt>
                <c:pt idx="4082">
                  <c:v>3.905037771348934E-3</c:v>
                </c:pt>
                <c:pt idx="4083">
                  <c:v>3.935345616719951E-3</c:v>
                </c:pt>
                <c:pt idx="4084">
                  <c:v>3.9640054776045484E-3</c:v>
                </c:pt>
                <c:pt idx="4085">
                  <c:v>3.9909476541287892E-3</c:v>
                </c:pt>
                <c:pt idx="4086">
                  <c:v>4.0161013060284571E-3</c:v>
                </c:pt>
                <c:pt idx="4087">
                  <c:v>4.0393937561768265E-3</c:v>
                </c:pt>
                <c:pt idx="4088">
                  <c:v>4.0607510394255674E-3</c:v>
                </c:pt>
                <c:pt idx="4089">
                  <c:v>4.0800988274121829E-3</c:v>
                </c:pt>
                <c:pt idx="4090">
                  <c:v>4.0973626564288637E-3</c:v>
                </c:pt>
                <c:pt idx="4091">
                  <c:v>4.1124676515928507E-3</c:v>
                </c:pt>
                <c:pt idx="4092">
                  <c:v>4.1253384765960457E-3</c:v>
                </c:pt>
                <c:pt idx="4093">
                  <c:v>4.1358995536612169E-3</c:v>
                </c:pt>
                <c:pt idx="4094">
                  <c:v>4.1440751923251442E-3</c:v>
                </c:pt>
                <c:pt idx="4095">
                  <c:v>4.1497896561968964E-3</c:v>
                </c:pt>
                <c:pt idx="4096">
                  <c:v>4.1529673144433937E-3</c:v>
                </c:pt>
                <c:pt idx="4097">
                  <c:v>4.1535325723882572E-3</c:v>
                </c:pt>
                <c:pt idx="4098">
                  <c:v>4.1514092661072291E-3</c:v>
                </c:pt>
                <c:pt idx="4099">
                  <c:v>4.1465199667940038E-3</c:v>
                </c:pt>
                <c:pt idx="4100">
                  <c:v>4.1387860437200373E-3</c:v>
                </c:pt>
                <c:pt idx="4101">
                  <c:v>4.128128620989764E-3</c:v>
                </c:pt>
                <c:pt idx="4102">
                  <c:v>4.1144695099332579E-3</c:v>
                </c:pt>
                <c:pt idx="4103">
                  <c:v>4.0977311062585491E-3</c:v>
                </c:pt>
                <c:pt idx="4104">
                  <c:v>4.0778353166323516E-3</c:v>
                </c:pt>
                <c:pt idx="4105">
                  <c:v>4.0547027454707245E-3</c:v>
                </c:pt>
                <c:pt idx="4106">
                  <c:v>4.0282532845273842E-3</c:v>
                </c:pt>
                <c:pt idx="4107">
                  <c:v>3.9984077856720516E-3</c:v>
                </c:pt>
                <c:pt idx="4108">
                  <c:v>3.9650892384529533E-3</c:v>
                </c:pt>
                <c:pt idx="4109">
                  <c:v>3.9282224931005381E-3</c:v>
                </c:pt>
                <c:pt idx="4110">
                  <c:v>3.8877333717059902E-3</c:v>
                </c:pt>
                <c:pt idx="4111">
                  <c:v>3.8435485100040143E-3</c:v>
                </c:pt>
                <c:pt idx="4112">
                  <c:v>3.7955957822956715E-3</c:v>
                </c:pt>
                <c:pt idx="4113">
                  <c:v>3.7438040292018266E-3</c:v>
                </c:pt>
                <c:pt idx="4114">
                  <c:v>3.6881018391894398E-3</c:v>
                </c:pt>
                <c:pt idx="4115">
                  <c:v>3.6284166865776747E-3</c:v>
                </c:pt>
                <c:pt idx="4116">
                  <c:v>3.5646753538662707E-3</c:v>
                </c:pt>
                <c:pt idx="4117">
                  <c:v>3.496804999001546E-3</c:v>
                </c:pt>
                <c:pt idx="4118">
                  <c:v>3.4247339002318159E-3</c:v>
                </c:pt>
                <c:pt idx="4119">
                  <c:v>3.3483918824364625E-3</c:v>
                </c:pt>
                <c:pt idx="4120">
                  <c:v>3.2677106320327266E-3</c:v>
                </c:pt>
                <c:pt idx="4121">
                  <c:v>3.1826234185296505E-3</c:v>
                </c:pt>
                <c:pt idx="4122">
                  <c:v>3.0930639622479958E-3</c:v>
                </c:pt>
                <c:pt idx="4123">
                  <c:v>2.9989653788796583E-3</c:v>
                </c:pt>
                <c:pt idx="4124">
                  <c:v>2.9002602078037642E-3</c:v>
                </c:pt>
                <c:pt idx="4125">
                  <c:v>2.7968811969134267E-3</c:v>
                </c:pt>
                <c:pt idx="4126">
                  <c:v>2.6887619252622401E-3</c:v>
                </c:pt>
                <c:pt idx="4127">
                  <c:v>2.5758372139935391E-3</c:v>
                </c:pt>
                <c:pt idx="4128">
                  <c:v>2.4580436355963451E-3</c:v>
                </c:pt>
                <c:pt idx="4129">
                  <c:v>2.3353196321512404E-3</c:v>
                </c:pt>
                <c:pt idx="4130">
                  <c:v>2.2076048186854382E-3</c:v>
                </c:pt>
                <c:pt idx="4131">
                  <c:v>2.0748394701959167E-3</c:v>
                </c:pt>
                <c:pt idx="4132">
                  <c:v>1.9369653805288661E-3</c:v>
                </c:pt>
                <c:pt idx="4133">
                  <c:v>1.7939272574345484E-3</c:v>
                </c:pt>
                <c:pt idx="4134">
                  <c:v>1.6456728692492274E-3</c:v>
                </c:pt>
                <c:pt idx="4135">
                  <c:v>1.4921522007866005E-3</c:v>
                </c:pt>
                <c:pt idx="4136">
                  <c:v>1.3333176641735476E-3</c:v>
                </c:pt>
                <c:pt idx="4137">
                  <c:v>1.1691256838898454E-3</c:v>
                </c:pt>
                <c:pt idx="4138">
                  <c:v>9.9953747916294651E-4</c:v>
                </c:pt>
                <c:pt idx="4139">
                  <c:v>8.2451792204255318E-4</c:v>
                </c:pt>
                <c:pt idx="4140">
                  <c:v>6.4403443465063366E-4</c:v>
                </c:pt>
                <c:pt idx="4141">
                  <c:v>4.58057966404544E-4</c:v>
                </c:pt>
                <c:pt idx="4142">
                  <c:v>2.665649802782376E-4</c:v>
                </c:pt>
                <c:pt idx="4143">
                  <c:v>6.9537837811232928E-5</c:v>
                </c:pt>
                <c:pt idx="4144">
                  <c:v>-1.3303708059436191E-4</c:v>
                </c:pt>
                <c:pt idx="4145">
                  <c:v>-3.4117193138163206E-4</c:v>
                </c:pt>
                <c:pt idx="4146">
                  <c:v>-5.548790608226943E-4</c:v>
                </c:pt>
                <c:pt idx="4147">
                  <c:v>-7.7417118018032979E-4</c:v>
                </c:pt>
                <c:pt idx="4148">
                  <c:v>-9.990600207069808E-4</c:v>
                </c:pt>
                <c:pt idx="4149">
                  <c:v>-1.2295540565262905E-3</c:v>
                </c:pt>
                <c:pt idx="4150">
                  <c:v>-1.4656566426928727E-3</c:v>
                </c:pt>
                <c:pt idx="4151">
                  <c:v>-1.7073654321076211E-3</c:v>
                </c:pt>
                <c:pt idx="4152">
                  <c:v>-1.9546724842449317E-3</c:v>
                </c:pt>
                <c:pt idx="4153">
                  <c:v>-2.2075642339304774E-3</c:v>
                </c:pt>
                <c:pt idx="4154">
                  <c:v>-2.466021707716772E-3</c:v>
                </c:pt>
                <c:pt idx="4155">
                  <c:v>-2.7300217303491718E-3</c:v>
                </c:pt>
                <c:pt idx="4156">
                  <c:v>-2.9995385626526193E-3</c:v>
                </c:pt>
                <c:pt idx="4157">
                  <c:v>-3.2745447181613801E-3</c:v>
                </c:pt>
                <c:pt idx="4158">
                  <c:v>-3.555010696243375E-3</c:v>
                </c:pt>
                <c:pt idx="4159">
                  <c:v>-3.8409041744640231E-3</c:v>
                </c:pt>
                <c:pt idx="4160">
                  <c:v>-4.1321886554390565E-3</c:v>
                </c:pt>
                <c:pt idx="4161">
                  <c:v>-4.4288212814338783E-3</c:v>
                </c:pt>
                <c:pt idx="4162">
                  <c:v>-4.7307507101345013E-3</c:v>
                </c:pt>
                <c:pt idx="4163">
                  <c:v>-5.0379168602458502E-3</c:v>
                </c:pt>
                <c:pt idx="4164">
                  <c:v>-5.3502531166805091E-3</c:v>
                </c:pt>
                <c:pt idx="4165">
                  <c:v>-5.6676892818672379E-3</c:v>
                </c:pt>
                <c:pt idx="4166">
                  <c:v>-5.9901525082801544E-3</c:v>
                </c:pt>
                <c:pt idx="4167">
                  <c:v>-6.317564853093839E-3</c:v>
                </c:pt>
                <c:pt idx="4168">
                  <c:v>-6.649839171405169E-3</c:v>
                </c:pt>
                <c:pt idx="4169">
                  <c:v>-6.9868772190280429E-3</c:v>
                </c:pt>
                <c:pt idx="4170">
                  <c:v>-7.3285721393216968E-3</c:v>
                </c:pt>
                <c:pt idx="4171">
                  <c:v>-7.6748127400648545E-3</c:v>
                </c:pt>
                <c:pt idx="4172">
                  <c:v>-8.0254848430361941E-3</c:v>
                </c:pt>
                <c:pt idx="4173">
                  <c:v>-8.3804691002814131E-3</c:v>
                </c:pt>
                <c:pt idx="4174">
                  <c:v>-8.7396396899316088E-3</c:v>
                </c:pt>
                <c:pt idx="4175">
                  <c:v>-9.1028665573638888E-3</c:v>
                </c:pt>
                <c:pt idx="4176">
                  <c:v>-9.4700175717265384E-3</c:v>
                </c:pt>
                <c:pt idx="4177">
                  <c:v>-9.8409560824285116E-3</c:v>
                </c:pt>
                <c:pt idx="4178">
                  <c:v>-1.0215535848792267E-2</c:v>
                </c:pt>
                <c:pt idx="4179">
                  <c:v>-1.0593599257543853E-2</c:v>
                </c:pt>
                <c:pt idx="4180">
                  <c:v>-1.0974979990385656E-2</c:v>
                </c:pt>
                <c:pt idx="4181">
                  <c:v>-1.1359505474978321E-2</c:v>
                </c:pt>
                <c:pt idx="4182">
                  <c:v>-1.1746996399037406E-2</c:v>
                </c:pt>
                <c:pt idx="4183">
                  <c:v>-1.2137266148332257E-2</c:v>
                </c:pt>
                <c:pt idx="4184">
                  <c:v>-1.2530122732613511E-2</c:v>
                </c:pt>
                <c:pt idx="4185">
                  <c:v>-1.2925370649728729E-2</c:v>
                </c:pt>
                <c:pt idx="4186">
                  <c:v>-1.3322809344682367E-2</c:v>
                </c:pt>
                <c:pt idx="4187">
                  <c:v>-1.372222972955651E-2</c:v>
                </c:pt>
                <c:pt idx="4188">
                  <c:v>-1.4123412690062847E-2</c:v>
                </c:pt>
                <c:pt idx="4189">
                  <c:v>-1.4526130080153814E-2</c:v>
                </c:pt>
                <c:pt idx="4190">
                  <c:v>-1.4930145679224752E-2</c:v>
                </c:pt>
                <c:pt idx="4191">
                  <c:v>-1.5335215445297199E-2</c:v>
                </c:pt>
                <c:pt idx="4192">
                  <c:v>-1.5741088843540359E-2</c:v>
                </c:pt>
                <c:pt idx="4193">
                  <c:v>-1.6147511342175881E-2</c:v>
                </c:pt>
                <c:pt idx="4194">
                  <c:v>-1.6554225330484475E-2</c:v>
                </c:pt>
                <c:pt idx="4195">
                  <c:v>-1.6960967935900649E-2</c:v>
                </c:pt>
                <c:pt idx="4196">
                  <c:v>-1.7367468130992506E-2</c:v>
                </c:pt>
                <c:pt idx="4197">
                  <c:v>-1.7773446548284607E-2</c:v>
                </c:pt>
                <c:pt idx="4198">
                  <c:v>-1.817861820627012E-2</c:v>
                </c:pt>
                <c:pt idx="4199">
                  <c:v>-1.8582695067246021E-2</c:v>
                </c:pt>
                <c:pt idx="4200">
                  <c:v>-1.8985385696369348E-2</c:v>
                </c:pt>
                <c:pt idx="4201">
                  <c:v>-1.9386392504928521E-2</c:v>
                </c:pt>
                <c:pt idx="4202">
                  <c:v>-1.9785409551560693E-2</c:v>
                </c:pt>
                <c:pt idx="4203">
                  <c:v>-2.0182123137767009E-2</c:v>
                </c:pt>
                <c:pt idx="4204">
                  <c:v>-2.0576214372878446E-2</c:v>
                </c:pt>
                <c:pt idx="4205">
                  <c:v>-2.0967361016731047E-2</c:v>
                </c:pt>
                <c:pt idx="4206">
                  <c:v>-2.1355237223460145E-2</c:v>
                </c:pt>
                <c:pt idx="4207">
                  <c:v>-2.1739512293777359E-2</c:v>
                </c:pt>
                <c:pt idx="4208">
                  <c:v>-2.2119849925235077E-2</c:v>
                </c:pt>
                <c:pt idx="4209">
                  <c:v>-2.2495908067297912E-2</c:v>
                </c:pt>
                <c:pt idx="4210">
                  <c:v>-2.2867339072676778E-2</c:v>
                </c:pt>
                <c:pt idx="4211">
                  <c:v>-2.3233790521865451E-2</c:v>
                </c:pt>
                <c:pt idx="4212">
                  <c:v>-2.3594906511676981E-2</c:v>
                </c:pt>
                <c:pt idx="4213">
                  <c:v>-2.3950327687280202E-2</c:v>
                </c:pt>
                <c:pt idx="4214">
                  <c:v>-2.4299689004587139E-2</c:v>
                </c:pt>
                <c:pt idx="4215">
                  <c:v>-2.4642617186507568E-2</c:v>
                </c:pt>
                <c:pt idx="4216">
                  <c:v>-2.4978730764969776E-2</c:v>
                </c:pt>
                <c:pt idx="4217">
                  <c:v>-2.5307642630124177E-2</c:v>
                </c:pt>
                <c:pt idx="4218">
                  <c:v>-2.5628962255758055E-2</c:v>
                </c:pt>
                <c:pt idx="4219">
                  <c:v>-2.5942296035802913E-2</c:v>
                </c:pt>
                <c:pt idx="4220">
                  <c:v>-2.6247247051411363E-2</c:v>
                </c:pt>
                <c:pt idx="4221">
                  <c:v>-2.6543415741175136E-2</c:v>
                </c:pt>
                <c:pt idx="4222">
                  <c:v>-2.6830400758480512E-2</c:v>
                </c:pt>
                <c:pt idx="4223">
                  <c:v>-2.7107798484719444E-2</c:v>
                </c:pt>
                <c:pt idx="4224">
                  <c:v>-2.7375201337176573E-2</c:v>
                </c:pt>
                <c:pt idx="4225">
                  <c:v>-2.7632196848711672E-2</c:v>
                </c:pt>
                <c:pt idx="4226">
                  <c:v>-2.7878369317515504E-2</c:v>
                </c:pt>
                <c:pt idx="4227">
                  <c:v>-2.8113303559439553E-2</c:v>
                </c:pt>
                <c:pt idx="4228">
                  <c:v>-2.8336587634092018E-2</c:v>
                </c:pt>
                <c:pt idx="4229">
                  <c:v>-2.8547811373350052E-2</c:v>
                </c:pt>
                <c:pt idx="4230">
                  <c:v>-2.874656164053422E-2</c:v>
                </c:pt>
                <c:pt idx="4231">
                  <c:v>-2.8932419732715101E-2</c:v>
                </c:pt>
                <c:pt idx="4232">
                  <c:v>-2.9104964739802314E-2</c:v>
                </c:pt>
                <c:pt idx="4233">
                  <c:v>-2.9263779408287803E-2</c:v>
                </c:pt>
                <c:pt idx="4234">
                  <c:v>-2.9408451372816478E-2</c:v>
                </c:pt>
                <c:pt idx="4235">
                  <c:v>-2.953856827465912E-2</c:v>
                </c:pt>
                <c:pt idx="4236">
                  <c:v>-2.9653713022695389E-2</c:v>
                </c:pt>
                <c:pt idx="4237">
                  <c:v>-2.9753464696127576E-2</c:v>
                </c:pt>
                <c:pt idx="4238">
                  <c:v>-2.9837402898914293E-2</c:v>
                </c:pt>
                <c:pt idx="4239">
                  <c:v>-2.9905110108226933E-2</c:v>
                </c:pt>
                <c:pt idx="4240">
                  <c:v>-2.9956171395589759E-2</c:v>
                </c:pt>
                <c:pt idx="4241">
                  <c:v>-2.9990175232492075E-2</c:v>
                </c:pt>
                <c:pt idx="4242">
                  <c:v>-3.0006716045013756E-2</c:v>
                </c:pt>
                <c:pt idx="4243">
                  <c:v>-3.0005394125075895E-2</c:v>
                </c:pt>
                <c:pt idx="4244">
                  <c:v>-2.9985810033149138E-2</c:v>
                </c:pt>
                <c:pt idx="4245">
                  <c:v>-2.9947557462899791E-2</c:v>
                </c:pt>
                <c:pt idx="4246">
                  <c:v>-2.989022151672481E-2</c:v>
                </c:pt>
                <c:pt idx="4247">
                  <c:v>-2.9813384446801965E-2</c:v>
                </c:pt>
                <c:pt idx="4248">
                  <c:v>-2.9716633585857837E-2</c:v>
                </c:pt>
                <c:pt idx="4249">
                  <c:v>-2.959956433468907E-2</c:v>
                </c:pt>
                <c:pt idx="4250">
                  <c:v>-2.9461776360332061E-2</c:v>
                </c:pt>
                <c:pt idx="4251">
                  <c:v>-2.930286812729381E-2</c:v>
                </c:pt>
                <c:pt idx="4252">
                  <c:v>-2.9122436548897616E-2</c:v>
                </c:pt>
                <c:pt idx="4253">
                  <c:v>-2.8920083197991133E-2</c:v>
                </c:pt>
                <c:pt idx="4254">
                  <c:v>-2.8695421651600411E-2</c:v>
                </c:pt>
                <c:pt idx="4255">
                  <c:v>-2.8448079647348155E-2</c:v>
                </c:pt>
                <c:pt idx="4256">
                  <c:v>-2.8177695459393047E-2</c:v>
                </c:pt>
                <c:pt idx="4257">
                  <c:v>-2.788391330448246E-2</c:v>
                </c:pt>
                <c:pt idx="4258">
                  <c:v>-2.756638184133416E-2</c:v>
                </c:pt>
                <c:pt idx="4259">
                  <c:v>-2.7224755246618645E-2</c:v>
                </c:pt>
                <c:pt idx="4260">
                  <c:v>-2.6858694460870462E-2</c:v>
                </c:pt>
                <c:pt idx="4261">
                  <c:v>-2.6467868301668026E-2</c:v>
                </c:pt>
                <c:pt idx="4262">
                  <c:v>-2.6051955684053617E-2</c:v>
                </c:pt>
                <c:pt idx="4263">
                  <c:v>-2.5610648293745413E-2</c:v>
                </c:pt>
                <c:pt idx="4264">
                  <c:v>-2.5143651258564385E-2</c:v>
                </c:pt>
                <c:pt idx="4265">
                  <c:v>-2.465068119803698E-2</c:v>
                </c:pt>
                <c:pt idx="4266">
                  <c:v>-2.4131464186844198E-2</c:v>
                </c:pt>
                <c:pt idx="4267">
                  <c:v>-2.3585735795387908E-2</c:v>
                </c:pt>
                <c:pt idx="4268">
                  <c:v>-2.3013242176261176E-2</c:v>
                </c:pt>
                <c:pt idx="4269">
                  <c:v>-2.2413740228597521E-2</c:v>
                </c:pt>
                <c:pt idx="4270">
                  <c:v>-2.1786997611576243E-2</c:v>
                </c:pt>
                <c:pt idx="4271">
                  <c:v>-2.1132794770151904E-2</c:v>
                </c:pt>
                <c:pt idx="4272">
                  <c:v>-2.0450928468610349E-2</c:v>
                </c:pt>
                <c:pt idx="4273">
                  <c:v>-1.9741213807269235E-2</c:v>
                </c:pt>
                <c:pt idx="4274">
                  <c:v>-1.9003483536859479E-2</c:v>
                </c:pt>
                <c:pt idx="4275">
                  <c:v>-1.8237586647467646E-2</c:v>
                </c:pt>
                <c:pt idx="4276">
                  <c:v>-1.7443387573787762E-2</c:v>
                </c:pt>
                <c:pt idx="4277">
                  <c:v>-1.6620764762577303E-2</c:v>
                </c:pt>
                <c:pt idx="4278">
                  <c:v>-1.5769607961002734E-2</c:v>
                </c:pt>
                <c:pt idx="4279">
                  <c:v>-1.4889816734089994E-2</c:v>
                </c:pt>
                <c:pt idx="4280">
                  <c:v>-1.398130283504344E-2</c:v>
                </c:pt>
                <c:pt idx="4281">
                  <c:v>-1.304399574156645E-2</c:v>
                </c:pt>
                <c:pt idx="4282">
                  <c:v>-1.2077848703956727E-2</c:v>
                </c:pt>
                <c:pt idx="4283">
                  <c:v>-1.1082843005350359E-2</c:v>
                </c:pt>
                <c:pt idx="4284">
                  <c:v>-1.0058988025958417E-2</c:v>
                </c:pt>
                <c:pt idx="4285">
                  <c:v>-9.006315307894152E-3</c:v>
                </c:pt>
                <c:pt idx="4286">
                  <c:v>-7.9248700914947671E-3</c:v>
                </c:pt>
                <c:pt idx="4287">
                  <c:v>-6.8147087914931887E-3</c:v>
                </c:pt>
                <c:pt idx="4288">
                  <c:v>-5.6759058755213544E-3</c:v>
                </c:pt>
                <c:pt idx="4289">
                  <c:v>-4.5085617580657754E-3</c:v>
                </c:pt>
                <c:pt idx="4290">
                  <c:v>-3.3128013301059549E-3</c:v>
                </c:pt>
                <c:pt idx="4291">
                  <c:v>-2.0887658429491868E-3</c:v>
                </c:pt>
                <c:pt idx="4292">
                  <c:v>-8.3661097720309991E-4</c:v>
                </c:pt>
                <c:pt idx="4293">
                  <c:v>4.4348440581000014E-4</c:v>
                </c:pt>
                <c:pt idx="4294">
                  <c:v>1.7513095409378422E-3</c:v>
                </c:pt>
                <c:pt idx="4295">
                  <c:v>3.0866237809348248E-3</c:v>
                </c:pt>
                <c:pt idx="4296">
                  <c:v>4.4491656265295944E-3</c:v>
                </c:pt>
                <c:pt idx="4297">
                  <c:v>5.8386572899586618E-3</c:v>
                </c:pt>
                <c:pt idx="4298">
                  <c:v>7.2548013826396604E-3</c:v>
                </c:pt>
                <c:pt idx="4299">
                  <c:v>8.6972762380483036E-3</c:v>
                </c:pt>
                <c:pt idx="4300">
                  <c:v>1.0165735335877798E-2</c:v>
                </c:pt>
                <c:pt idx="4301">
                  <c:v>1.1659809385848867E-2</c:v>
                </c:pt>
                <c:pt idx="4302">
                  <c:v>1.3179107233114207E-2</c:v>
                </c:pt>
                <c:pt idx="4303">
                  <c:v>1.4723213965712436E-2</c:v>
                </c:pt>
                <c:pt idx="4304">
                  <c:v>1.629168651244951E-2</c:v>
                </c:pt>
                <c:pt idx="4305">
                  <c:v>1.7884048949173073E-2</c:v>
                </c:pt>
                <c:pt idx="4306">
                  <c:v>1.9499792227103026E-2</c:v>
                </c:pt>
                <c:pt idx="4307">
                  <c:v>2.1138381112783735E-2</c:v>
                </c:pt>
                <c:pt idx="4308">
                  <c:v>2.2799263136217381E-2</c:v>
                </c:pt>
                <c:pt idx="4309">
                  <c:v>2.4481869904782686E-2</c:v>
                </c:pt>
                <c:pt idx="4310">
                  <c:v>2.618560897127932E-2</c:v>
                </c:pt>
                <c:pt idx="4311">
                  <c:v>2.7909856397830002E-2</c:v>
                </c:pt>
                <c:pt idx="4312">
                  <c:v>2.9653959557955013E-2</c:v>
                </c:pt>
                <c:pt idx="4313">
                  <c:v>3.141724587399964E-2</c:v>
                </c:pt>
                <c:pt idx="4314">
                  <c:v>3.3199024561363026E-2</c:v>
                </c:pt>
                <c:pt idx="4315">
                  <c:v>3.4998577539356153E-2</c:v>
                </c:pt>
                <c:pt idx="4316">
                  <c:v>3.6815150452649117E-2</c:v>
                </c:pt>
                <c:pt idx="4317">
                  <c:v>3.8647954894467713E-2</c:v>
                </c:pt>
                <c:pt idx="4318">
                  <c:v>4.049617843011255E-2</c:v>
                </c:pt>
                <c:pt idx="4319">
                  <c:v>4.2358990085456023E-2</c:v>
                </c:pt>
                <c:pt idx="4320">
                  <c:v>4.4235536968282273E-2</c:v>
                </c:pt>
                <c:pt idx="4321">
                  <c:v>4.6124939741235826E-2</c:v>
                </c:pt>
                <c:pt idx="4322">
                  <c:v>4.802629338541084E-2</c:v>
                </c:pt>
                <c:pt idx="4323">
                  <c:v>4.9938669176414908E-2</c:v>
                </c:pt>
                <c:pt idx="4324">
                  <c:v>5.1861111731727298E-2</c:v>
                </c:pt>
                <c:pt idx="4325">
                  <c:v>5.3792634517898841E-2</c:v>
                </c:pt>
                <c:pt idx="4326">
                  <c:v>5.5732222117413258E-2</c:v>
                </c:pt>
                <c:pt idx="4327">
                  <c:v>5.7678838702208246E-2</c:v>
                </c:pt>
                <c:pt idx="4328">
                  <c:v>5.9631432447876581E-2</c:v>
                </c:pt>
                <c:pt idx="4329">
                  <c:v>6.1588930621621983E-2</c:v>
                </c:pt>
                <c:pt idx="4330">
                  <c:v>6.3550233170341183E-2</c:v>
                </c:pt>
                <c:pt idx="4331">
                  <c:v>6.5514214818256797E-2</c:v>
                </c:pt>
                <c:pt idx="4332">
                  <c:v>6.7479733705652287E-2</c:v>
                </c:pt>
                <c:pt idx="4333">
                  <c:v>6.9445635453516188E-2</c:v>
                </c:pt>
                <c:pt idx="4334">
                  <c:v>7.1410747555491982E-2</c:v>
                </c:pt>
                <c:pt idx="4335">
                  <c:v>7.3373871073013755E-2</c:v>
                </c:pt>
                <c:pt idx="4336">
                  <c:v>7.5333778819343139E-2</c:v>
                </c:pt>
                <c:pt idx="4337">
                  <c:v>7.7289220192042915E-2</c:v>
                </c:pt>
                <c:pt idx="4338">
                  <c:v>7.9238925335545676E-2</c:v>
                </c:pt>
                <c:pt idx="4339">
                  <c:v>8.118160391652722E-2</c:v>
                </c:pt>
                <c:pt idx="4340">
                  <c:v>8.3115941909009311E-2</c:v>
                </c:pt>
                <c:pt idx="4341">
                  <c:v>8.5040603359841677E-2</c:v>
                </c:pt>
                <c:pt idx="4342">
                  <c:v>8.6954239370558406E-2</c:v>
                </c:pt>
                <c:pt idx="4343">
                  <c:v>8.8855498245533113E-2</c:v>
                </c:pt>
                <c:pt idx="4344">
                  <c:v>9.0743027471855212E-2</c:v>
                </c:pt>
                <c:pt idx="4345">
                  <c:v>9.2615464837627726E-2</c:v>
                </c:pt>
                <c:pt idx="4346">
                  <c:v>9.4471427635000257E-2</c:v>
                </c:pt>
                <c:pt idx="4347">
                  <c:v>9.6309512171578474E-2</c:v>
                </c:pt>
                <c:pt idx="4348">
                  <c:v>9.8128304279108666E-2</c:v>
                </c:pt>
                <c:pt idx="4349">
                  <c:v>9.9926387459545088E-2</c:v>
                </c:pt>
                <c:pt idx="4350">
                  <c:v>0.10170233790706076</c:v>
                </c:pt>
                <c:pt idx="4351">
                  <c:v>0.10345471316682139</c:v>
                </c:pt>
                <c:pt idx="4352">
                  <c:v>0.10518204982891215</c:v>
                </c:pt>
                <c:pt idx="4353">
                  <c:v>0.10688287252053202</c:v>
                </c:pt>
                <c:pt idx="4354">
                  <c:v>0.10855570080643799</c:v>
                </c:pt>
                <c:pt idx="4355">
                  <c:v>0.11019904543929886</c:v>
                </c:pt>
                <c:pt idx="4356">
                  <c:v>0.11181140202518726</c:v>
                </c:pt>
                <c:pt idx="4357">
                  <c:v>0.11339125256282404</c:v>
                </c:pt>
                <c:pt idx="4358">
                  <c:v>0.11493707206160869</c:v>
                </c:pt>
                <c:pt idx="4359">
                  <c:v>0.1164473320414821</c:v>
                </c:pt>
                <c:pt idx="4360">
                  <c:v>0.11792050193121464</c:v>
                </c:pt>
                <c:pt idx="4361">
                  <c:v>0.11935505342534584</c:v>
                </c:pt>
                <c:pt idx="4362">
                  <c:v>0.12074946350652234</c:v>
                </c:pt>
                <c:pt idx="4363">
                  <c:v>0.12210220825970505</c:v>
                </c:pt>
                <c:pt idx="4364">
                  <c:v>0.12341175242062664</c:v>
                </c:pt>
                <c:pt idx="4365">
                  <c:v>0.12467654840203574</c:v>
                </c:pt>
                <c:pt idx="4366">
                  <c:v>0.12589504706438137</c:v>
                </c:pt>
                <c:pt idx="4367">
                  <c:v>0.12706570805078116</c:v>
                </c:pt>
                <c:pt idx="4368">
                  <c:v>0.12818700172361974</c:v>
                </c:pt>
                <c:pt idx="4369">
                  <c:v>0.129257407062041</c:v>
                </c:pt>
                <c:pt idx="4370">
                  <c:v>0.13027541011923788</c:v>
                </c:pt>
                <c:pt idx="4371">
                  <c:v>0.13123950176197727</c:v>
                </c:pt>
                <c:pt idx="4372">
                  <c:v>0.13214817687031322</c:v>
                </c:pt>
                <c:pt idx="4373">
                  <c:v>0.1329999413253086</c:v>
                </c:pt>
                <c:pt idx="4374">
                  <c:v>0.13379332298545904</c:v>
                </c:pt>
                <c:pt idx="4375">
                  <c:v>0.13452687285180989</c:v>
                </c:pt>
                <c:pt idx="4376">
                  <c:v>0.1351991543769224</c:v>
                </c:pt>
                <c:pt idx="4377">
                  <c:v>0.13580873723713913</c:v>
                </c:pt>
                <c:pt idx="4378">
                  <c:v>0.13635420564418041</c:v>
                </c:pt>
                <c:pt idx="4379">
                  <c:v>0.13683416874603155</c:v>
                </c:pt>
                <c:pt idx="4380">
                  <c:v>0.13724725933817852</c:v>
                </c:pt>
                <c:pt idx="4381">
                  <c:v>0.13759212870348972</c:v>
                </c:pt>
                <c:pt idx="4382">
                  <c:v>0.13786745208124965</c:v>
                </c:pt>
                <c:pt idx="4383">
                  <c:v>0.13807193965907921</c:v>
                </c:pt>
                <c:pt idx="4384">
                  <c:v>0.13820433645241365</c:v>
                </c:pt>
                <c:pt idx="4385">
                  <c:v>0.13826341101771755</c:v>
                </c:pt>
                <c:pt idx="4386">
                  <c:v>0.13824794975846244</c:v>
                </c:pt>
                <c:pt idx="4387">
                  <c:v>0.13815676433650695</c:v>
                </c:pt>
                <c:pt idx="4388">
                  <c:v>0.13798870200205998</c:v>
                </c:pt>
                <c:pt idx="4389">
                  <c:v>0.13774264892042606</c:v>
                </c:pt>
                <c:pt idx="4390">
                  <c:v>0.13741752783873626</c:v>
                </c:pt>
                <c:pt idx="4391">
                  <c:v>0.1370122943252392</c:v>
                </c:pt>
                <c:pt idx="4392">
                  <c:v>0.13652593324962323</c:v>
                </c:pt>
                <c:pt idx="4393">
                  <c:v>0.13595745921997493</c:v>
                </c:pt>
                <c:pt idx="4394">
                  <c:v>0.13530592405176914</c:v>
                </c:pt>
                <c:pt idx="4395">
                  <c:v>0.13457042451543574</c:v>
                </c:pt>
                <c:pt idx="4396">
                  <c:v>0.13375009984384176</c:v>
                </c:pt>
                <c:pt idx="4397">
                  <c:v>0.13284412179386026</c:v>
                </c:pt>
                <c:pt idx="4398">
                  <c:v>0.13185169152999371</c:v>
                </c:pt>
                <c:pt idx="4399">
                  <c:v>0.13077204778912002</c:v>
                </c:pt>
                <c:pt idx="4400">
                  <c:v>0.12960447466481265</c:v>
                </c:pt>
                <c:pt idx="4401">
                  <c:v>0.12834830049499596</c:v>
                </c:pt>
                <c:pt idx="4402">
                  <c:v>0.1270028944460867</c:v>
                </c:pt>
                <c:pt idx="4403">
                  <c:v>0.12556766853332332</c:v>
                </c:pt>
                <c:pt idx="4404">
                  <c:v>0.12404208047171389</c:v>
                </c:pt>
                <c:pt idx="4405">
                  <c:v>0.12242563018866089</c:v>
                </c:pt>
                <c:pt idx="4406">
                  <c:v>0.12071785404345486</c:v>
                </c:pt>
                <c:pt idx="4407">
                  <c:v>0.11891832562994667</c:v>
                </c:pt>
                <c:pt idx="4408">
                  <c:v>0.11702666323067872</c:v>
                </c:pt>
                <c:pt idx="4409">
                  <c:v>0.1150425372951023</c:v>
                </c:pt>
                <c:pt idx="4410">
                  <c:v>0.11296567551047565</c:v>
                </c:pt>
                <c:pt idx="4411">
                  <c:v>0.11079586707427995</c:v>
                </c:pt>
                <c:pt idx="4412">
                  <c:v>0.10853296426084649</c:v>
                </c:pt>
                <c:pt idx="4413">
                  <c:v>0.10617687784613408</c:v>
                </c:pt>
                <c:pt idx="4414">
                  <c:v>0.1037275693982775</c:v>
                </c:pt>
                <c:pt idx="4415">
                  <c:v>0.10118504769699632</c:v>
                </c:pt>
                <c:pt idx="4416">
                  <c:v>9.854937048371544E-2</c:v>
                </c:pt>
                <c:pt idx="4417">
                  <c:v>9.5820645576708219E-2</c:v>
                </c:pt>
                <c:pt idx="4418">
                  <c:v>9.299902844012943E-2</c:v>
                </c:pt>
                <c:pt idx="4419">
                  <c:v>9.0084721514712279E-2</c:v>
                </c:pt>
                <c:pt idx="4420">
                  <c:v>8.707798099695116E-2</c:v>
                </c:pt>
                <c:pt idx="4421">
                  <c:v>8.3979128279621645E-2</c:v>
                </c:pt>
                <c:pt idx="4422">
                  <c:v>8.0788557312071657E-2</c:v>
                </c:pt>
                <c:pt idx="4423">
                  <c:v>7.750673306798804E-2</c:v>
                </c:pt>
                <c:pt idx="4424">
                  <c:v>7.4134184495496497E-2</c:v>
                </c:pt>
                <c:pt idx="4425">
                  <c:v>7.0671498384987139E-2</c:v>
                </c:pt>
                <c:pt idx="4426">
                  <c:v>6.7119316430159448E-2</c:v>
                </c:pt>
                <c:pt idx="4427">
                  <c:v>6.3478333578990256E-2</c:v>
                </c:pt>
                <c:pt idx="4428">
                  <c:v>5.9749297541803095E-2</c:v>
                </c:pt>
                <c:pt idx="4429">
                  <c:v>5.5933013275561577E-2</c:v>
                </c:pt>
                <c:pt idx="4430">
                  <c:v>5.2030353757632951E-2</c:v>
                </c:pt>
                <c:pt idx="4431">
                  <c:v>4.8042269663403053E-2</c:v>
                </c:pt>
                <c:pt idx="4432">
                  <c:v>4.3969787590017718E-2</c:v>
                </c:pt>
                <c:pt idx="4433">
                  <c:v>3.9813996629183099E-2</c:v>
                </c:pt>
                <c:pt idx="4434">
                  <c:v>3.5576035507169611E-2</c:v>
                </c:pt>
                <c:pt idx="4435">
                  <c:v>3.1257091324314666E-2</c:v>
                </c:pt>
                <c:pt idx="4436">
                  <c:v>2.6858407761491194E-2</c:v>
                </c:pt>
                <c:pt idx="4437">
                  <c:v>2.2381292716736095E-2</c:v>
                </c:pt>
                <c:pt idx="4438">
                  <c:v>1.7827120992834251E-2</c:v>
                </c:pt>
                <c:pt idx="4439">
                  <c:v>1.319733525476488E-2</c:v>
                </c:pt>
                <c:pt idx="4440">
                  <c:v>8.4934470069731142E-3</c:v>
                </c:pt>
                <c:pt idx="4441">
                  <c:v>3.7170346809511936E-3</c:v>
                </c:pt>
                <c:pt idx="4442">
                  <c:v>-1.1302617497402094E-3</c:v>
                </c:pt>
                <c:pt idx="4443">
                  <c:v>-6.0467448378224448E-3</c:v>
                </c:pt>
                <c:pt idx="4444">
                  <c:v>-1.1030659504986983E-2</c:v>
                </c:pt>
                <c:pt idx="4445">
                  <c:v>-1.6080191507988725E-2</c:v>
                </c:pt>
                <c:pt idx="4446">
                  <c:v>-2.1193466304786041E-2</c:v>
                </c:pt>
                <c:pt idx="4447">
                  <c:v>-2.6368545174801729E-2</c:v>
                </c:pt>
                <c:pt idx="4448">
                  <c:v>-3.1603418617090082E-2</c:v>
                </c:pt>
                <c:pt idx="4449">
                  <c:v>-3.6896005346265484E-2</c:v>
                </c:pt>
                <c:pt idx="4450">
                  <c:v>-4.2244161800003698E-2</c:v>
                </c:pt>
                <c:pt idx="4451">
                  <c:v>-4.7645692985190155E-2</c:v>
                </c:pt>
                <c:pt idx="4452">
                  <c:v>-5.3098353011084551E-2</c:v>
                </c:pt>
                <c:pt idx="4453">
                  <c:v>-5.8599839557434391E-2</c:v>
                </c:pt>
                <c:pt idx="4454">
                  <c:v>-6.4147796047938271E-2</c:v>
                </c:pt>
                <c:pt idx="4455">
                  <c:v>-6.9739822240426796E-2</c:v>
                </c:pt>
                <c:pt idx="4456">
                  <c:v>-7.5373479273564331E-2</c:v>
                </c:pt>
                <c:pt idx="4457">
                  <c:v>-8.1046283258828095E-2</c:v>
                </c:pt>
                <c:pt idx="4458">
                  <c:v>-8.6755698029471584E-2</c:v>
                </c:pt>
                <c:pt idx="4459">
                  <c:v>-9.249913537313989E-2</c:v>
                </c:pt>
                <c:pt idx="4460">
                  <c:v>-9.8273956504218787E-2</c:v>
                </c:pt>
                <c:pt idx="4461">
                  <c:v>-0.10407746911732266</c:v>
                </c:pt>
                <c:pt idx="4462">
                  <c:v>-0.10990692694678859</c:v>
                </c:pt>
                <c:pt idx="4463">
                  <c:v>-0.11575953722558777</c:v>
                </c:pt>
                <c:pt idx="4464">
                  <c:v>-0.12163246674894118</c:v>
                </c:pt>
                <c:pt idx="4465">
                  <c:v>-0.12752283828818745</c:v>
                </c:pt>
                <c:pt idx="4466">
                  <c:v>-0.13342772759411411</c:v>
                </c:pt>
                <c:pt idx="4467">
                  <c:v>-0.13934417419299602</c:v>
                </c:pt>
                <c:pt idx="4468">
                  <c:v>-0.14526919716444561</c:v>
                </c:pt>
                <c:pt idx="4469">
                  <c:v>-0.15119979514757112</c:v>
                </c:pt>
                <c:pt idx="4470">
                  <c:v>-0.15713292913132015</c:v>
                </c:pt>
                <c:pt idx="4471">
                  <c:v>-0.16306550815708751</c:v>
                </c:pt>
                <c:pt idx="4472">
                  <c:v>-0.16899439008379827</c:v>
                </c:pt>
                <c:pt idx="4473">
                  <c:v>-0.17491638851427485</c:v>
                </c:pt>
                <c:pt idx="4474">
                  <c:v>-0.18082827547465508</c:v>
                </c:pt>
                <c:pt idx="4475">
                  <c:v>-0.18672678336921938</c:v>
                </c:pt>
                <c:pt idx="4476">
                  <c:v>-0.19260861218418304</c:v>
                </c:pt>
                <c:pt idx="4477">
                  <c:v>-0.19847043753313523</c:v>
                </c:pt>
                <c:pt idx="4478">
                  <c:v>-0.2043089126009916</c:v>
                </c:pt>
                <c:pt idx="4479">
                  <c:v>-0.21012066649867292</c:v>
                </c:pt>
                <c:pt idx="4480">
                  <c:v>-0.21590230578260819</c:v>
                </c:pt>
                <c:pt idx="4481">
                  <c:v>-0.22165041924659018</c:v>
                </c:pt>
                <c:pt idx="4482">
                  <c:v>-0.22736158108040286</c:v>
                </c:pt>
                <c:pt idx="4483">
                  <c:v>-0.23303235124918248</c:v>
                </c:pt>
                <c:pt idx="4484">
                  <c:v>-0.23865927660997774</c:v>
                </c:pt>
                <c:pt idx="4485">
                  <c:v>-0.24423889423077341</c:v>
                </c:pt>
                <c:pt idx="4486">
                  <c:v>-0.24976773310226758</c:v>
                </c:pt>
                <c:pt idx="4487">
                  <c:v>-0.25524230955994492</c:v>
                </c:pt>
                <c:pt idx="4488">
                  <c:v>-0.26065911848940787</c:v>
                </c:pt>
                <c:pt idx="4489">
                  <c:v>-0.26601463103365303</c:v>
                </c:pt>
                <c:pt idx="4490">
                  <c:v>-0.27130530718053592</c:v>
                </c:pt>
                <c:pt idx="4491">
                  <c:v>-0.27652761508371337</c:v>
                </c:pt>
                <c:pt idx="4492">
                  <c:v>-0.28167803687064757</c:v>
                </c:pt>
                <c:pt idx="4493">
                  <c:v>-0.28675305410200835</c:v>
                </c:pt>
                <c:pt idx="4494">
                  <c:v>-0.29174913153598458</c:v>
                </c:pt>
                <c:pt idx="4495">
                  <c:v>-0.29666271919165949</c:v>
                </c:pt>
                <c:pt idx="4496">
                  <c:v>-0.30149026605665041</c:v>
                </c:pt>
                <c:pt idx="4497">
                  <c:v>-0.30622822485365442</c:v>
                </c:pt>
                <c:pt idx="4498">
                  <c:v>-0.31087304853421888</c:v>
                </c:pt>
                <c:pt idx="4499">
                  <c:v>-0.31542119949578479</c:v>
                </c:pt>
                <c:pt idx="4500">
                  <c:v>-0.31986917381652913</c:v>
                </c:pt>
                <c:pt idx="4501">
                  <c:v>-0.32421351164375556</c:v>
                </c:pt>
                <c:pt idx="4502">
                  <c:v>-0.3284507750399121</c:v>
                </c:pt>
                <c:pt idx="4503">
                  <c:v>-0.33257751885836534</c:v>
                </c:pt>
                <c:pt idx="4504">
                  <c:v>-0.33659029399585172</c:v>
                </c:pt>
                <c:pt idx="4505">
                  <c:v>-0.34048568118805883</c:v>
                </c:pt>
                <c:pt idx="4506">
                  <c:v>-0.34426031411644903</c:v>
                </c:pt>
                <c:pt idx="4507">
                  <c:v>-0.34791086800443716</c:v>
                </c:pt>
                <c:pt idx="4508">
                  <c:v>-0.35143403783130506</c:v>
                </c:pt>
                <c:pt idx="4509">
                  <c:v>-0.35482654129265528</c:v>
                </c:pt>
                <c:pt idx="4510">
                  <c:v>-0.35808514446614886</c:v>
                </c:pt>
                <c:pt idx="4511">
                  <c:v>-0.36120667822738695</c:v>
                </c:pt>
                <c:pt idx="4512">
                  <c:v>-0.36418802918231807</c:v>
                </c:pt>
                <c:pt idx="4513">
                  <c:v>-0.3670261221435337</c:v>
                </c:pt>
                <c:pt idx="4514">
                  <c:v>-0.36971791616626248</c:v>
                </c:pt>
                <c:pt idx="4515">
                  <c:v>-0.37226041365247575</c:v>
                </c:pt>
                <c:pt idx="4516">
                  <c:v>-0.37465066822726878</c:v>
                </c:pt>
                <c:pt idx="4517">
                  <c:v>-0.37688578588229177</c:v>
                </c:pt>
                <c:pt idx="4518">
                  <c:v>-0.37896292497740364</c:v>
                </c:pt>
                <c:pt idx="4519">
                  <c:v>-0.38087929898491035</c:v>
                </c:pt>
                <c:pt idx="4520">
                  <c:v>-0.38263218034506563</c:v>
                </c:pt>
                <c:pt idx="4521">
                  <c:v>-0.38421890493004568</c:v>
                </c:pt>
                <c:pt idx="4522">
                  <c:v>-0.38563687842877858</c:v>
                </c:pt>
                <c:pt idx="4523">
                  <c:v>-0.38688358257706429</c:v>
                </c:pt>
                <c:pt idx="4524">
                  <c:v>-0.3879565772889873</c:v>
                </c:pt>
                <c:pt idx="4525">
                  <c:v>-0.38885349892359233</c:v>
                </c:pt>
                <c:pt idx="4526">
                  <c:v>-0.38957205805763939</c:v>
                </c:pt>
                <c:pt idx="4527">
                  <c:v>-0.39011003802278937</c:v>
                </c:pt>
                <c:pt idx="4528">
                  <c:v>-0.39046529432299931</c:v>
                </c:pt>
                <c:pt idx="4529">
                  <c:v>-0.3906357572549789</c:v>
                </c:pt>
                <c:pt idx="4530">
                  <c:v>-0.39061943802133114</c:v>
                </c:pt>
                <c:pt idx="4531">
                  <c:v>-0.39041443309126489</c:v>
                </c:pt>
                <c:pt idx="4532">
                  <c:v>-0.39001892349327627</c:v>
                </c:pt>
                <c:pt idx="4533">
                  <c:v>-0.38943117448498399</c:v>
                </c:pt>
                <c:pt idx="4534">
                  <c:v>-0.38864954103106919</c:v>
                </c:pt>
                <c:pt idx="4535">
                  <c:v>-0.38767247399058752</c:v>
                </c:pt>
                <c:pt idx="4536">
                  <c:v>-0.38649851910036237</c:v>
                </c:pt>
                <c:pt idx="4537">
                  <c:v>-0.3851263113501468</c:v>
                </c:pt>
                <c:pt idx="4538">
                  <c:v>-0.38355457263602516</c:v>
                </c:pt>
                <c:pt idx="4539">
                  <c:v>-0.38178211263438544</c:v>
                </c:pt>
                <c:pt idx="4540">
                  <c:v>-0.37980782925998546</c:v>
                </c:pt>
                <c:pt idx="4541">
                  <c:v>-0.37763071293174655</c:v>
                </c:pt>
                <c:pt idx="4542">
                  <c:v>-0.37524985866475602</c:v>
                </c:pt>
                <c:pt idx="4543">
                  <c:v>-0.37266447576158884</c:v>
                </c:pt>
                <c:pt idx="4544">
                  <c:v>-0.36987388299713653</c:v>
                </c:pt>
                <c:pt idx="4545">
                  <c:v>-0.36687749840491041</c:v>
                </c:pt>
                <c:pt idx="4546">
                  <c:v>-0.36367484285330698</c:v>
                </c:pt>
                <c:pt idx="4547">
                  <c:v>-0.36026555403951788</c:v>
                </c:pt>
                <c:pt idx="4548">
                  <c:v>-0.35664938730389684</c:v>
                </c:pt>
                <c:pt idx="4549">
                  <c:v>-0.35282619859703496</c:v>
                </c:pt>
                <c:pt idx="4550">
                  <c:v>-0.34879593466325481</c:v>
                </c:pt>
                <c:pt idx="4551">
                  <c:v>-0.34455864673111153</c:v>
                </c:pt>
                <c:pt idx="4552">
                  <c:v>-0.34011450966482804</c:v>
                </c:pt>
                <c:pt idx="4553">
                  <c:v>-0.33546382325759799</c:v>
                </c:pt>
                <c:pt idx="4554">
                  <c:v>-0.33060700236122365</c:v>
                </c:pt>
                <c:pt idx="4555">
                  <c:v>-0.32554457865416475</c:v>
                </c:pt>
                <c:pt idx="4556">
                  <c:v>-0.32027721604609621</c:v>
                </c:pt>
                <c:pt idx="4557">
                  <c:v>-0.3148057186133395</c:v>
                </c:pt>
                <c:pt idx="4558">
                  <c:v>-0.30913101712654362</c:v>
                </c:pt>
                <c:pt idx="4559">
                  <c:v>-0.30325414397753614</c:v>
                </c:pt>
                <c:pt idx="4560">
                  <c:v>-0.29717621715207299</c:v>
                </c:pt>
                <c:pt idx="4561">
                  <c:v>-0.29089844535230969</c:v>
                </c:pt>
                <c:pt idx="4562">
                  <c:v>-0.28442214992356668</c:v>
                </c:pt>
                <c:pt idx="4563">
                  <c:v>-0.27774878683542886</c:v>
                </c:pt>
                <c:pt idx="4564">
                  <c:v>-0.27087995281698585</c:v>
                </c:pt>
                <c:pt idx="4565">
                  <c:v>-0.2638173744504711</c:v>
                </c:pt>
                <c:pt idx="4566">
                  <c:v>-0.2565628929192813</c:v>
                </c:pt>
                <c:pt idx="4567">
                  <c:v>-0.2491184556862589</c:v>
                </c:pt>
                <c:pt idx="4568">
                  <c:v>-0.24148611504549478</c:v>
                </c:pt>
                <c:pt idx="4569">
                  <c:v>-0.23366802738459019</c:v>
                </c:pt>
                <c:pt idx="4570">
                  <c:v>-0.22566644914589049</c:v>
                </c:pt>
                <c:pt idx="4571">
                  <c:v>-0.21748373041602553</c:v>
                </c:pt>
                <c:pt idx="4572">
                  <c:v>-0.20912231349164778</c:v>
                </c:pt>
                <c:pt idx="4573">
                  <c:v>-0.20058474690407369</c:v>
                </c:pt>
                <c:pt idx="4574">
                  <c:v>-0.1918737140894686</c:v>
                </c:pt>
                <c:pt idx="4575">
                  <c:v>-0.18299205578200387</c:v>
                </c:pt>
                <c:pt idx="4576">
                  <c:v>-0.17394276385123333</c:v>
                </c:pt>
                <c:pt idx="4577">
                  <c:v>-0.16472895121259074</c:v>
                </c:pt>
                <c:pt idx="4578">
                  <c:v>-0.15535382568672598</c:v>
                </c:pt>
                <c:pt idx="4579">
                  <c:v>-0.14582068622868194</c:v>
                </c:pt>
                <c:pt idx="4580">
                  <c:v>-0.1361329340583888</c:v>
                </c:pt>
                <c:pt idx="4581">
                  <c:v>-0.12629408197690478</c:v>
                </c:pt>
                <c:pt idx="4582">
                  <c:v>-0.11630775410990986</c:v>
                </c:pt>
                <c:pt idx="4583">
                  <c:v>-0.10617767708206241</c:v>
                </c:pt>
                <c:pt idx="4584">
                  <c:v>-9.5907669051285963E-2</c:v>
                </c:pt>
                <c:pt idx="4585">
                  <c:v>-8.5501637950122139E-2</c:v>
                </c:pt>
                <c:pt idx="4586">
                  <c:v>-7.4963593772991347E-2</c:v>
                </c:pt>
                <c:pt idx="4587">
                  <c:v>-6.429766025932851E-2</c:v>
                </c:pt>
                <c:pt idx="4588">
                  <c:v>-5.350806682843734E-2</c:v>
                </c:pt>
                <c:pt idx="4589">
                  <c:v>-4.2599126572222139E-2</c:v>
                </c:pt>
                <c:pt idx="4590">
                  <c:v>-3.1575226779252598E-2</c:v>
                </c:pt>
                <c:pt idx="4591">
                  <c:v>-2.0440841170922871E-2</c:v>
                </c:pt>
                <c:pt idx="4592">
                  <c:v>-9.2005431655868587E-3</c:v>
                </c:pt>
                <c:pt idx="4593">
                  <c:v>2.1409970741437696E-3</c:v>
                </c:pt>
                <c:pt idx="4594">
                  <c:v>1.3579020954063561E-2</c:v>
                </c:pt>
                <c:pt idx="4595">
                  <c:v>2.5108678247816971E-2</c:v>
                </c:pt>
                <c:pt idx="4596">
                  <c:v>3.6725017664793205E-2</c:v>
                </c:pt>
                <c:pt idx="4597">
                  <c:v>4.8422986842494131E-2</c:v>
                </c:pt>
                <c:pt idx="4598">
                  <c:v>6.0197440508397308E-2</c:v>
                </c:pt>
                <c:pt idx="4599">
                  <c:v>7.2043142910368813E-2</c:v>
                </c:pt>
                <c:pt idx="4600">
                  <c:v>8.3954763653884906E-2</c:v>
                </c:pt>
                <c:pt idx="4601">
                  <c:v>9.5926882853958853E-2</c:v>
                </c:pt>
                <c:pt idx="4602">
                  <c:v>0.10795401416017866</c:v>
                </c:pt>
                <c:pt idx="4603">
                  <c:v>0.1200306312110702</c:v>
                </c:pt>
                <c:pt idx="4604">
                  <c:v>0.13215117426632858</c:v>
                </c:pt>
                <c:pt idx="4605">
                  <c:v>0.14431003149883007</c:v>
                </c:pt>
                <c:pt idx="4606">
                  <c:v>0.15650151538270779</c:v>
                </c:pt>
                <c:pt idx="4607">
                  <c:v>0.16871985922705415</c:v>
                </c:pt>
                <c:pt idx="4608">
                  <c:v>0.18095923541409711</c:v>
                </c:pt>
                <c:pt idx="4609">
                  <c:v>0.19321377337311435</c:v>
                </c:pt>
                <c:pt idx="4610">
                  <c:v>0.20547756123698069</c:v>
                </c:pt>
                <c:pt idx="4611">
                  <c:v>0.21774463964022855</c:v>
                </c:pt>
                <c:pt idx="4612">
                  <c:v>0.23000900274843278</c:v>
                </c:pt>
                <c:pt idx="4613">
                  <c:v>0.24226460526187915</c:v>
                </c:pt>
                <c:pt idx="4614">
                  <c:v>0.2545053657352</c:v>
                </c:pt>
                <c:pt idx="4615">
                  <c:v>0.26672516837053212</c:v>
                </c:pt>
                <c:pt idx="4616">
                  <c:v>0.27891787140407981</c:v>
                </c:pt>
                <c:pt idx="4617">
                  <c:v>0.29107731784547131</c:v>
                </c:pt>
                <c:pt idx="4618">
                  <c:v>0.303197337773908</c:v>
                </c:pt>
                <c:pt idx="4619">
                  <c:v>0.31527174371680305</c:v>
                </c:pt>
                <c:pt idx="4620">
                  <c:v>0.32729432905884392</c:v>
                </c:pt>
                <c:pt idx="4621">
                  <c:v>0.3392588705999115</c:v>
                </c:pt>
                <c:pt idx="4622">
                  <c:v>0.35115913134526594</c:v>
                </c:pt>
                <c:pt idx="4623">
                  <c:v>0.36298886773009442</c:v>
                </c:pt>
                <c:pt idx="4624">
                  <c:v>0.37474184334624738</c:v>
                </c:pt>
                <c:pt idx="4625">
                  <c:v>0.38641183539797469</c:v>
                </c:pt>
                <c:pt idx="4626">
                  <c:v>0.39799262361624999</c:v>
                </c:pt>
                <c:pt idx="4627">
                  <c:v>0.40947797820275628</c:v>
                </c:pt>
                <c:pt idx="4628">
                  <c:v>0.42086166800344599</c:v>
                </c:pt>
                <c:pt idx="4629">
                  <c:v>0.43213747816513964</c:v>
                </c:pt>
                <c:pt idx="4630">
                  <c:v>0.4432992117988061</c:v>
                </c:pt>
                <c:pt idx="4631">
                  <c:v>0.45434068076669865</c:v>
                </c:pt>
                <c:pt idx="4632">
                  <c:v>0.46525571231199336</c:v>
                </c:pt>
                <c:pt idx="4633">
                  <c:v>0.47603816956243777</c:v>
                </c:pt>
                <c:pt idx="4634">
                  <c:v>0.48668195614794829</c:v>
                </c:pt>
                <c:pt idx="4635">
                  <c:v>0.49718100198106502</c:v>
                </c:pt>
                <c:pt idx="4636">
                  <c:v>0.50752926314426883</c:v>
                </c:pt>
                <c:pt idx="4637">
                  <c:v>0.51772074722120087</c:v>
                </c:pt>
                <c:pt idx="4638">
                  <c:v>0.52774953140147562</c:v>
                </c:pt>
                <c:pt idx="4639">
                  <c:v>0.5376097505326719</c:v>
                </c:pt>
                <c:pt idx="4640">
                  <c:v>0.54729557912212923</c:v>
                </c:pt>
                <c:pt idx="4641">
                  <c:v>0.55680123645551283</c:v>
                </c:pt>
                <c:pt idx="4642">
                  <c:v>0.56612100512268981</c:v>
                </c:pt>
                <c:pt idx="4643">
                  <c:v>0.57524924018210088</c:v>
                </c:pt>
                <c:pt idx="4644">
                  <c:v>0.58418037165227932</c:v>
                </c:pt>
                <c:pt idx="4645">
                  <c:v>0.59290891147803804</c:v>
                </c:pt>
                <c:pt idx="4646">
                  <c:v>0.6014294553368601</c:v>
                </c:pt>
                <c:pt idx="4647">
                  <c:v>0.60973666958608175</c:v>
                </c:pt>
                <c:pt idx="4648">
                  <c:v>0.61782528225930222</c:v>
                </c:pt>
                <c:pt idx="4649">
                  <c:v>0.62569010013565063</c:v>
                </c:pt>
                <c:pt idx="4650">
                  <c:v>0.63332603800758003</c:v>
                </c:pt>
                <c:pt idx="4651">
                  <c:v>0.64072812862196526</c:v>
                </c:pt>
                <c:pt idx="4652">
                  <c:v>0.64789151001811596</c:v>
                </c:pt>
                <c:pt idx="4653">
                  <c:v>0.65481141414941468</c:v>
                </c:pt>
                <c:pt idx="4654">
                  <c:v>0.66148317014753266</c:v>
                </c:pt>
                <c:pt idx="4655">
                  <c:v>0.66790221505595782</c:v>
                </c:pt>
                <c:pt idx="4656">
                  <c:v>0.67406410382088677</c:v>
                </c:pt>
                <c:pt idx="4657">
                  <c:v>0.67996451428107707</c:v>
                </c:pt>
                <c:pt idx="4658">
                  <c:v>0.68559924136990125</c:v>
                </c:pt>
                <c:pt idx="4659">
                  <c:v>0.69096418487620093</c:v>
                </c:pt>
                <c:pt idx="4660">
                  <c:v>0.69605535146822284</c:v>
                </c:pt>
                <c:pt idx="4661">
                  <c:v>0.70086887841577705</c:v>
                </c:pt>
                <c:pt idx="4662">
                  <c:v>0.70540105099444317</c:v>
                </c:pt>
                <c:pt idx="4663">
                  <c:v>0.70964828701038585</c:v>
                </c:pt>
                <c:pt idx="4664">
                  <c:v>0.71360710925401361</c:v>
                </c:pt>
                <c:pt idx="4665">
                  <c:v>0.71727414713864779</c:v>
                </c:pt>
                <c:pt idx="4666">
                  <c:v>0.72064616467607823</c:v>
                </c:pt>
                <c:pt idx="4667">
                  <c:v>0.7237200724312044</c:v>
                </c:pt>
                <c:pt idx="4668">
                  <c:v>0.72649291168182961</c:v>
                </c:pt>
                <c:pt idx="4669">
                  <c:v>0.72896184885311821</c:v>
                </c:pt>
                <c:pt idx="4670">
                  <c:v>0.73112420301232639</c:v>
                </c:pt>
                <c:pt idx="4671">
                  <c:v>0.73297747282231673</c:v>
                </c:pt>
                <c:pt idx="4672">
                  <c:v>0.73451932448738455</c:v>
                </c:pt>
                <c:pt idx="4673">
                  <c:v>0.73574755745861609</c:v>
                </c:pt>
                <c:pt idx="4674">
                  <c:v>0.73666009274120337</c:v>
                </c:pt>
                <c:pt idx="4675">
                  <c:v>0.737254990631241</c:v>
                </c:pt>
                <c:pt idx="4676">
                  <c:v>0.73753046551421708</c:v>
                </c:pt>
                <c:pt idx="4677">
                  <c:v>0.73748488147904945</c:v>
                </c:pt>
                <c:pt idx="4678">
                  <c:v>0.73711674725394383</c:v>
                </c:pt>
                <c:pt idx="4679">
                  <c:v>0.7364247250478978</c:v>
                </c:pt>
                <c:pt idx="4680">
                  <c:v>0.73540764038193718</c:v>
                </c:pt>
                <c:pt idx="4681">
                  <c:v>0.73406447916079143</c:v>
                </c:pt>
                <c:pt idx="4682">
                  <c:v>0.7323943810246325</c:v>
                </c:pt>
                <c:pt idx="4683">
                  <c:v>0.73039664098241452</c:v>
                </c:pt>
                <c:pt idx="4684">
                  <c:v>0.72807071147147573</c:v>
                </c:pt>
                <c:pt idx="4685">
                  <c:v>0.7254161937664082</c:v>
                </c:pt>
                <c:pt idx="4686">
                  <c:v>0.72243283020929117</c:v>
                </c:pt>
                <c:pt idx="4687">
                  <c:v>0.71912051651976938</c:v>
                </c:pt>
                <c:pt idx="4688">
                  <c:v>0.71547932725668806</c:v>
                </c:pt>
                <c:pt idx="4689">
                  <c:v>0.71150952572440529</c:v>
                </c:pt>
                <c:pt idx="4690">
                  <c:v>0.70721154821463339</c:v>
                </c:pt>
                <c:pt idx="4691">
                  <c:v>0.7025859851832128</c:v>
                </c:pt>
                <c:pt idx="4692">
                  <c:v>0.69763358164700962</c:v>
                </c:pt>
                <c:pt idx="4693">
                  <c:v>0.69235524983443519</c:v>
                </c:pt>
                <c:pt idx="4694">
                  <c:v>0.68675207376315162</c:v>
                </c:pt>
                <c:pt idx="4695">
                  <c:v>0.68082530314248146</c:v>
                </c:pt>
                <c:pt idx="4696">
                  <c:v>0.67457635062854637</c:v>
                </c:pt>
                <c:pt idx="4697">
                  <c:v>0.66800679826480047</c:v>
                </c:pt>
                <c:pt idx="4698">
                  <c:v>0.66111840276279388</c:v>
                </c:pt>
                <c:pt idx="4699">
                  <c:v>0.65391308946947746</c:v>
                </c:pt>
                <c:pt idx="4700">
                  <c:v>0.64639293829689159</c:v>
                </c:pt>
                <c:pt idx="4701">
                  <c:v>0.63856017327572034</c:v>
                </c:pt>
                <c:pt idx="4702">
                  <c:v>0.63041716422777994</c:v>
                </c:pt>
                <c:pt idx="4703">
                  <c:v>0.62196643926840078</c:v>
                </c:pt>
                <c:pt idx="4704">
                  <c:v>0.61321069703321252</c:v>
                </c:pt>
                <c:pt idx="4705">
                  <c:v>0.60415280631521884</c:v>
                </c:pt>
                <c:pt idx="4706">
                  <c:v>0.59479579309874842</c:v>
                </c:pt>
                <c:pt idx="4707">
                  <c:v>0.58514282887399982</c:v>
                </c:pt>
                <c:pt idx="4708">
                  <c:v>0.57519723067609574</c:v>
                </c:pt>
                <c:pt idx="4709">
                  <c:v>0.56496246645360881</c:v>
                </c:pt>
                <c:pt idx="4710">
                  <c:v>0.55444215432427979</c:v>
                </c:pt>
                <c:pt idx="4711">
                  <c:v>0.54364005801973481</c:v>
                </c:pt>
                <c:pt idx="4712">
                  <c:v>0.53256008931303933</c:v>
                </c:pt>
                <c:pt idx="4713">
                  <c:v>0.52120631530591377</c:v>
                </c:pt>
                <c:pt idx="4714">
                  <c:v>0.50958295486917637</c:v>
                </c:pt>
                <c:pt idx="4715">
                  <c:v>0.49769435898113762</c:v>
                </c:pt>
                <c:pt idx="4716">
                  <c:v>0.48554499199280021</c:v>
                </c:pt>
                <c:pt idx="4717">
                  <c:v>0.47313943307926254</c:v>
                </c:pt>
                <c:pt idx="4718">
                  <c:v>0.46048239488023202</c:v>
                </c:pt>
                <c:pt idx="4719">
                  <c:v>0.44757873759805727</c:v>
                </c:pt>
                <c:pt idx="4720">
                  <c:v>0.43443346300410052</c:v>
                </c:pt>
                <c:pt idx="4721">
                  <c:v>0.42105169405312037</c:v>
                </c:pt>
                <c:pt idx="4722">
                  <c:v>0.40743865860543194</c:v>
                </c:pt>
                <c:pt idx="4723">
                  <c:v>0.39359968895367725</c:v>
                </c:pt>
                <c:pt idx="4724">
                  <c:v>0.3795402321822669</c:v>
                </c:pt>
                <c:pt idx="4725">
                  <c:v>0.36526585881255824</c:v>
                </c:pt>
                <c:pt idx="4726">
                  <c:v>0.35078226562367831</c:v>
                </c:pt>
                <c:pt idx="4727">
                  <c:v>0.33609527840296272</c:v>
                </c:pt>
                <c:pt idx="4728">
                  <c:v>0.32121085468898786</c:v>
                </c:pt>
                <c:pt idx="4729">
                  <c:v>0.30613507412478247</c:v>
                </c:pt>
                <c:pt idx="4730">
                  <c:v>0.29087411064384733</c:v>
                </c:pt>
                <c:pt idx="4731">
                  <c:v>0.27543420592950818</c:v>
                </c:pt>
                <c:pt idx="4732">
                  <c:v>0.25982167138059636</c:v>
                </c:pt>
                <c:pt idx="4733">
                  <c:v>0.24404291654843455</c:v>
                </c:pt>
                <c:pt idx="4734">
                  <c:v>0.22810446935007142</c:v>
                </c:pt>
                <c:pt idx="4735">
                  <c:v>0.21201296240860684</c:v>
                </c:pt>
                <c:pt idx="4736">
                  <c:v>0.1957751006472141</c:v>
                </c:pt>
                <c:pt idx="4737">
                  <c:v>0.17939764393481825</c:v>
                </c:pt>
                <c:pt idx="4738">
                  <c:v>0.16288741309464499</c:v>
                </c:pt>
                <c:pt idx="4739">
                  <c:v>0.14625129679390098</c:v>
                </c:pt>
                <c:pt idx="4740">
                  <c:v>0.1294962419796688</c:v>
                </c:pt>
                <c:pt idx="4741">
                  <c:v>0.11262923941391928</c:v>
                </c:pt>
                <c:pt idx="4742">
                  <c:v>9.5657325382073236E-2</c:v>
                </c:pt>
                <c:pt idx="4743">
                  <c:v>7.8587599856567811E-2</c:v>
                </c:pt>
                <c:pt idx="4744">
                  <c:v>6.1427240687186628E-2</c:v>
                </c:pt>
                <c:pt idx="4745">
                  <c:v>4.4183498828590767E-2</c:v>
                </c:pt>
                <c:pt idx="4746">
                  <c:v>2.6863680720846415E-2</c:v>
                </c:pt>
                <c:pt idx="4747">
                  <c:v>9.4751341769657993E-3</c:v>
                </c:pt>
                <c:pt idx="4748">
                  <c:v>-7.9747542814110981E-3</c:v>
                </c:pt>
                <c:pt idx="4749">
                  <c:v>-2.5478555989893337E-2</c:v>
                </c:pt>
                <c:pt idx="4750">
                  <c:v>-4.3028800539259761E-2</c:v>
                </c:pt>
                <c:pt idx="4751">
                  <c:v>-6.0617984400752063E-2</c:v>
                </c:pt>
                <c:pt idx="4752">
                  <c:v>-7.8238582806018017E-2</c:v>
                </c:pt>
                <c:pt idx="4753">
                  <c:v>-9.5883055502346159E-2</c:v>
                </c:pt>
                <c:pt idx="4754">
                  <c:v>-0.11354384375932849</c:v>
                </c:pt>
                <c:pt idx="4755">
                  <c:v>-0.13121336841763701</c:v>
                </c:pt>
                <c:pt idx="4756">
                  <c:v>-0.14888404002174693</c:v>
                </c:pt>
                <c:pt idx="4757">
                  <c:v>-0.16654827606653944</c:v>
                </c:pt>
                <c:pt idx="4758">
                  <c:v>-0.18419850768594881</c:v>
                </c:pt>
                <c:pt idx="4759">
                  <c:v>-0.20182717042390924</c:v>
                </c:pt>
                <c:pt idx="4760">
                  <c:v>-0.21942669683482532</c:v>
                </c:pt>
                <c:pt idx="4761">
                  <c:v>-0.23698952722729003</c:v>
                </c:pt>
                <c:pt idx="4762">
                  <c:v>-0.25450812743903112</c:v>
                </c:pt>
                <c:pt idx="4763">
                  <c:v>-0.27197499035217343</c:v>
                </c:pt>
                <c:pt idx="4764">
                  <c:v>-0.28938262187036562</c:v>
                </c:pt>
                <c:pt idx="4765">
                  <c:v>-0.30672353601882363</c:v>
                </c:pt>
                <c:pt idx="4766">
                  <c:v>-0.32399026962730682</c:v>
                </c:pt>
                <c:pt idx="4767">
                  <c:v>-0.3411753967495621</c:v>
                </c:pt>
                <c:pt idx="4768">
                  <c:v>-0.35827152487867187</c:v>
                </c:pt>
                <c:pt idx="4769">
                  <c:v>-0.37527128532299608</c:v>
                </c:pt>
                <c:pt idx="4770">
                  <c:v>-0.39216733976635743</c:v>
                </c:pt>
                <c:pt idx="4771">
                  <c:v>-0.40895239978617037</c:v>
                </c:pt>
                <c:pt idx="4772">
                  <c:v>-0.42561923751527997</c:v>
                </c:pt>
                <c:pt idx="4773">
                  <c:v>-0.44216068093418787</c:v>
                </c:pt>
                <c:pt idx="4774">
                  <c:v>-0.45856960892732795</c:v>
                </c:pt>
                <c:pt idx="4775">
                  <c:v>-0.47483895707794144</c:v>
                </c:pt>
                <c:pt idx="4776">
                  <c:v>-0.49096172905346841</c:v>
                </c:pt>
                <c:pt idx="4777">
                  <c:v>-0.50693100701427862</c:v>
                </c:pt>
                <c:pt idx="4778">
                  <c:v>-0.52273996226655894</c:v>
                </c:pt>
                <c:pt idx="4779">
                  <c:v>-0.5383818640271314</c:v>
                </c:pt>
                <c:pt idx="4780">
                  <c:v>-0.55385007662715169</c:v>
                </c:pt>
                <c:pt idx="4781">
                  <c:v>-0.56913804259572709</c:v>
                </c:pt>
                <c:pt idx="4782">
                  <c:v>-0.5842392645142912</c:v>
                </c:pt>
                <c:pt idx="4783">
                  <c:v>-0.59914730003736094</c:v>
                </c:pt>
                <c:pt idx="4784">
                  <c:v>-0.61385577135236735</c:v>
                </c:pt>
                <c:pt idx="4785">
                  <c:v>-0.62835838058689941</c:v>
                </c:pt>
                <c:pt idx="4786">
                  <c:v>-0.64264892260533957</c:v>
                </c:pt>
                <c:pt idx="4787">
                  <c:v>-0.65672128977161082</c:v>
                </c:pt>
                <c:pt idx="4788">
                  <c:v>-0.67056946933235484</c:v>
                </c:pt>
                <c:pt idx="4789">
                  <c:v>-0.68418754305937901</c:v>
                </c:pt>
                <c:pt idx="4790">
                  <c:v>-0.69756969790334722</c:v>
                </c:pt>
                <c:pt idx="4791">
                  <c:v>-0.71071024047179077</c:v>
                </c:pt>
                <c:pt idx="4792">
                  <c:v>-0.72360359965242127</c:v>
                </c:pt>
                <c:pt idx="4793">
                  <c:v>-0.73624431808163771</c:v>
                </c:pt>
                <c:pt idx="4794">
                  <c:v>-0.74862705053710754</c:v>
                </c:pt>
                <c:pt idx="4795">
                  <c:v>-0.76074657459767503</c:v>
                </c:pt>
                <c:pt idx="4796">
                  <c:v>-0.77259779493759628</c:v>
                </c:pt>
                <c:pt idx="4797">
                  <c:v>-0.78417573050936162</c:v>
                </c:pt>
                <c:pt idx="4798">
                  <c:v>-0.79547550477875761</c:v>
                </c:pt>
                <c:pt idx="4799">
                  <c:v>-0.80649235984915468</c:v>
                </c:pt>
                <c:pt idx="4800">
                  <c:v>-0.81722167837509951</c:v>
                </c:pt>
                <c:pt idx="4801">
                  <c:v>-0.82765898133431315</c:v>
                </c:pt>
                <c:pt idx="4802">
                  <c:v>-0.83779990519754965</c:v>
                </c:pt>
                <c:pt idx="4803">
                  <c:v>-0.84764019549578695</c:v>
                </c:pt>
                <c:pt idx="4804">
                  <c:v>-0.85717573072907294</c:v>
                </c:pt>
                <c:pt idx="4805">
                  <c:v>-0.86640254424787466</c:v>
                </c:pt>
                <c:pt idx="4806">
                  <c:v>-0.87531681271025408</c:v>
                </c:pt>
                <c:pt idx="4807">
                  <c:v>-0.88391482646464403</c:v>
                </c:pt>
                <c:pt idx="4808">
                  <c:v>-0.89219298114185852</c:v>
                </c:pt>
                <c:pt idx="4809">
                  <c:v>-0.90014780015331142</c:v>
                </c:pt>
                <c:pt idx="4810">
                  <c:v>-0.9077759610315862</c:v>
                </c:pt>
                <c:pt idx="4811">
                  <c:v>-0.91507430221759234</c:v>
                </c:pt>
                <c:pt idx="4812">
                  <c:v>-0.92203981571731586</c:v>
                </c:pt>
                <c:pt idx="4813">
                  <c:v>-0.92866964193610946</c:v>
                </c:pt>
                <c:pt idx="4814">
                  <c:v>-0.93496106945141255</c:v>
                </c:pt>
                <c:pt idx="4815">
                  <c:v>-0.94091153247797044</c:v>
                </c:pt>
                <c:pt idx="4816">
                  <c:v>-0.94651860605038374</c:v>
                </c:pt>
                <c:pt idx="4817">
                  <c:v>-0.95178000737927271</c:v>
                </c:pt>
                <c:pt idx="4818">
                  <c:v>-0.95669360520596836</c:v>
                </c:pt>
                <c:pt idx="4819">
                  <c:v>-0.9612574263434075</c:v>
                </c:pt>
                <c:pt idx="4820">
                  <c:v>-0.96546964962273418</c:v>
                </c:pt>
                <c:pt idx="4821">
                  <c:v>-0.96932859306752672</c:v>
                </c:pt>
                <c:pt idx="4822">
                  <c:v>-0.97283270976694836</c:v>
                </c:pt>
                <c:pt idx="4823">
                  <c:v>-0.97598059771429702</c:v>
                </c:pt>
                <c:pt idx="4824">
                  <c:v>-0.97877101179340231</c:v>
                </c:pt>
                <c:pt idx="4825">
                  <c:v>-0.98120286451278937</c:v>
                </c:pt>
                <c:pt idx="4826">
                  <c:v>-0.98327521649229999</c:v>
                </c:pt>
                <c:pt idx="4827">
                  <c:v>-0.98498726755502763</c:v>
                </c:pt>
                <c:pt idx="4828">
                  <c:v>-0.98633835383528023</c:v>
                </c:pt>
                <c:pt idx="4829">
                  <c:v>-0.98732794754141606</c:v>
                </c:pt>
                <c:pt idx="4830">
                  <c:v>-0.98795565635873817</c:v>
                </c:pt>
                <c:pt idx="4831">
                  <c:v>-0.98822122413095392</c:v>
                </c:pt>
                <c:pt idx="4832">
                  <c:v>-0.98812453430775804</c:v>
                </c:pt>
                <c:pt idx="4833">
                  <c:v>-0.98766561481771942</c:v>
                </c:pt>
                <c:pt idx="4834">
                  <c:v>-0.98684464279107698</c:v>
                </c:pt>
                <c:pt idx="4835">
                  <c:v>-0.98566194747949099</c:v>
                </c:pt>
                <c:pt idx="4836">
                  <c:v>-0.98411800789309534</c:v>
                </c:pt>
                <c:pt idx="4837">
                  <c:v>-0.98221344374703201</c:v>
                </c:pt>
                <c:pt idx="4838">
                  <c:v>-0.979949005868059</c:v>
                </c:pt>
                <c:pt idx="4839">
                  <c:v>-0.97732557503629658</c:v>
                </c:pt>
                <c:pt idx="4840">
                  <c:v>-0.97434416988120587</c:v>
                </c:pt>
                <c:pt idx="4841">
                  <c:v>-0.97100595529935052</c:v>
                </c:pt>
                <c:pt idx="4842">
                  <c:v>-0.96731224406541905</c:v>
                </c:pt>
                <c:pt idx="4843">
                  <c:v>-0.96326449195625818</c:v>
                </c:pt>
                <c:pt idx="4844">
                  <c:v>-0.95886428975086024</c:v>
                </c:pt>
                <c:pt idx="4845">
                  <c:v>-0.95411335424905053</c:v>
                </c:pt>
                <c:pt idx="4846">
                  <c:v>-0.94901352089203406</c:v>
                </c:pt>
                <c:pt idx="4847">
                  <c:v>-0.94356674222115344</c:v>
                </c:pt>
                <c:pt idx="4848">
                  <c:v>-0.93777509472111609</c:v>
                </c:pt>
                <c:pt idx="4849">
                  <c:v>-0.93164079187950222</c:v>
                </c:pt>
                <c:pt idx="4850">
                  <c:v>-0.92516619669730626</c:v>
                </c:pt>
                <c:pt idx="4851">
                  <c:v>-0.91835382419500911</c:v>
                </c:pt>
                <c:pt idx="4852">
                  <c:v>-0.91120632782654765</c:v>
                </c:pt>
                <c:pt idx="4853">
                  <c:v>-0.90372647605593592</c:v>
                </c:pt>
                <c:pt idx="4854">
                  <c:v>-0.89591713713182097</c:v>
                </c:pt>
                <c:pt idx="4855">
                  <c:v>-0.88778128520652355</c:v>
                </c:pt>
                <c:pt idx="4856">
                  <c:v>-0.87932202106548163</c:v>
                </c:pt>
                <c:pt idx="4857">
                  <c:v>-0.87054258827720721</c:v>
                </c:pt>
                <c:pt idx="4858">
                  <c:v>-0.86144637337828023</c:v>
                </c:pt>
                <c:pt idx="4859">
                  <c:v>-0.85203689338732891</c:v>
                </c:pt>
                <c:pt idx="4860">
                  <c:v>-0.84231777933542729</c:v>
                </c:pt>
                <c:pt idx="4861">
                  <c:v>-0.83229276297989085</c:v>
                </c:pt>
                <c:pt idx="4862">
                  <c:v>-0.82196567317577796</c:v>
                </c:pt>
                <c:pt idx="4863">
                  <c:v>-0.81134044407264982</c:v>
                </c:pt>
                <c:pt idx="4864">
                  <c:v>-0.80042112698805667</c:v>
                </c:pt>
                <c:pt idx="4865">
                  <c:v>-0.78921189296144989</c:v>
                </c:pt>
                <c:pt idx="4866">
                  <c:v>-0.7777170228618081</c:v>
                </c:pt>
                <c:pt idx="4867">
                  <c:v>-0.76594089441114277</c:v>
                </c:pt>
                <c:pt idx="4868">
                  <c:v>-0.75388797535236896</c:v>
                </c:pt>
                <c:pt idx="4869">
                  <c:v>-0.74156282295715126</c:v>
                </c:pt>
                <c:pt idx="4870">
                  <c:v>-0.72897008565563892</c:v>
                </c:pt>
                <c:pt idx="4871">
                  <c:v>-0.71611450444861291</c:v>
                </c:pt>
                <c:pt idx="4872">
                  <c:v>-0.70300091297652545</c:v>
                </c:pt>
                <c:pt idx="4873">
                  <c:v>-0.68963423494372089</c:v>
                </c:pt>
                <c:pt idx="4874">
                  <c:v>-0.67601947908120952</c:v>
                </c:pt>
                <c:pt idx="4875">
                  <c:v>-0.66216173319416194</c:v>
                </c:pt>
                <c:pt idx="4876">
                  <c:v>-0.64806615843327953</c:v>
                </c:pt>
                <c:pt idx="4877">
                  <c:v>-0.63373798568033524</c:v>
                </c:pt>
                <c:pt idx="4878">
                  <c:v>-0.61918251695500248</c:v>
                </c:pt>
                <c:pt idx="4879">
                  <c:v>-0.6044051304948731</c:v>
                </c:pt>
                <c:pt idx="4880">
                  <c:v>-0.58941128229961448</c:v>
                </c:pt>
                <c:pt idx="4881">
                  <c:v>-0.57420650085542391</c:v>
                </c:pt>
                <c:pt idx="4882">
                  <c:v>-0.55879638245836316</c:v>
                </c:pt>
                <c:pt idx="4883">
                  <c:v>-0.54318659414035109</c:v>
                </c:pt>
                <c:pt idx="4884">
                  <c:v>-0.52738287743599266</c:v>
                </c:pt>
                <c:pt idx="4885">
                  <c:v>-0.51139104088481702</c:v>
                </c:pt>
                <c:pt idx="4886">
                  <c:v>-0.49521694276232486</c:v>
                </c:pt>
                <c:pt idx="4887">
                  <c:v>-0.47886647795002707</c:v>
                </c:pt>
                <c:pt idx="4888">
                  <c:v>-0.46234557601980558</c:v>
                </c:pt>
                <c:pt idx="4889">
                  <c:v>-0.44566020414445556</c:v>
                </c:pt>
                <c:pt idx="4890">
                  <c:v>-0.42881636822521557</c:v>
                </c:pt>
                <c:pt idx="4891">
                  <c:v>-0.41182011344295877</c:v>
                </c:pt>
                <c:pt idx="4892">
                  <c:v>-0.39467752592008343</c:v>
                </c:pt>
                <c:pt idx="4893">
                  <c:v>-0.37739473257439554</c:v>
                </c:pt>
                <c:pt idx="4894">
                  <c:v>-0.35997789712241285</c:v>
                </c:pt>
                <c:pt idx="4895">
                  <c:v>-0.3424332137406168</c:v>
                </c:pt>
                <c:pt idx="4896">
                  <c:v>-0.32476689898019745</c:v>
                </c:pt>
                <c:pt idx="4897">
                  <c:v>-0.30698518267455283</c:v>
                </c:pt>
                <c:pt idx="4898">
                  <c:v>-0.2890943041740266</c:v>
                </c:pt>
                <c:pt idx="4899">
                  <c:v>-0.27110052038287774</c:v>
                </c:pt>
                <c:pt idx="4900">
                  <c:v>-0.25301011993745198</c:v>
                </c:pt>
                <c:pt idx="4901">
                  <c:v>-0.23482942920576871</c:v>
                </c:pt>
                <c:pt idx="4902">
                  <c:v>-0.21656480493625144</c:v>
                </c:pt>
                <c:pt idx="4903">
                  <c:v>-0.19822262236178892</c:v>
                </c:pt>
                <c:pt idx="4904">
                  <c:v>-0.17980926623247181</c:v>
                </c:pt>
                <c:pt idx="4905">
                  <c:v>-0.16133112251152842</c:v>
                </c:pt>
                <c:pt idx="4906">
                  <c:v>-0.14279456948662847</c:v>
                </c:pt>
                <c:pt idx="4907">
                  <c:v>-0.12420597544185594</c:v>
                </c:pt>
                <c:pt idx="4908">
                  <c:v>-0.10557170686846391</c:v>
                </c:pt>
                <c:pt idx="4909">
                  <c:v>-8.6898137401043657E-2</c:v>
                </c:pt>
                <c:pt idx="4910">
                  <c:v>-6.819164475042179E-2</c:v>
                </c:pt>
                <c:pt idx="4911">
                  <c:v>-4.9458597189938919E-2</c:v>
                </c:pt>
                <c:pt idx="4912">
                  <c:v>-3.0705343993395272E-2</c:v>
                </c:pt>
                <c:pt idx="4913">
                  <c:v>-1.1938219610056257E-2</c:v>
                </c:pt>
                <c:pt idx="4914">
                  <c:v>6.8364436231107021E-3</c:v>
                </c:pt>
                <c:pt idx="4915">
                  <c:v>2.5612307523920918E-2</c:v>
                </c:pt>
                <c:pt idx="4916">
                  <c:v>4.4383032824991654E-2</c:v>
                </c:pt>
                <c:pt idx="4917">
                  <c:v>6.3142293783993511E-2</c:v>
                </c:pt>
                <c:pt idx="4918">
                  <c:v>8.1883794900525303E-2</c:v>
                </c:pt>
                <c:pt idx="4919">
                  <c:v>0.10060128504059351</c:v>
                </c:pt>
                <c:pt idx="4920">
                  <c:v>0.11928856675035225</c:v>
                </c:pt>
                <c:pt idx="4921">
                  <c:v>0.13793949588418486</c:v>
                </c:pt>
                <c:pt idx="4922">
                  <c:v>0.15654796802146695</c:v>
                </c:pt>
                <c:pt idx="4923">
                  <c:v>0.17510790045331476</c:v>
                </c:pt>
                <c:pt idx="4924">
                  <c:v>0.19361322714770635</c:v>
                </c:pt>
                <c:pt idx="4925">
                  <c:v>0.21205791142701907</c:v>
                </c:pt>
                <c:pt idx="4926">
                  <c:v>0.23043595973413242</c:v>
                </c:pt>
                <c:pt idx="4927">
                  <c:v>0.24874142084668666</c:v>
                </c:pt>
                <c:pt idx="4928">
                  <c:v>0.2669683781360328</c:v>
                </c:pt>
                <c:pt idx="4929">
                  <c:v>0.28511095291460281</c:v>
                </c:pt>
                <c:pt idx="4930">
                  <c:v>0.30316331882372777</c:v>
                </c:pt>
                <c:pt idx="4931">
                  <c:v>0.32111971009364476</c:v>
                </c:pt>
                <c:pt idx="4932">
                  <c:v>0.33897441627115177</c:v>
                </c:pt>
                <c:pt idx="4933">
                  <c:v>0.35672177450148929</c:v>
                </c:pt>
                <c:pt idx="4934">
                  <c:v>0.37435616894547419</c:v>
                </c:pt>
                <c:pt idx="4935">
                  <c:v>0.39187203303307228</c:v>
                </c:pt>
                <c:pt idx="4936">
                  <c:v>0.4092638492751044</c:v>
                </c:pt>
                <c:pt idx="4937">
                  <c:v>0.42652615130900384</c:v>
                </c:pt>
                <c:pt idx="4938">
                  <c:v>0.4436535321899524</c:v>
                </c:pt>
                <c:pt idx="4939">
                  <c:v>0.46064065157264356</c:v>
                </c:pt>
                <c:pt idx="4940">
                  <c:v>0.47748223286474895</c:v>
                </c:pt>
                <c:pt idx="4941">
                  <c:v>0.49417305428436431</c:v>
                </c:pt>
                <c:pt idx="4942">
                  <c:v>0.510707946298539</c:v>
                </c:pt>
                <c:pt idx="4943">
                  <c:v>0.52708180056302201</c:v>
                </c:pt>
                <c:pt idx="4944">
                  <c:v>0.54328958285935169</c:v>
                </c:pt>
                <c:pt idx="4945">
                  <c:v>0.55932633908783658</c:v>
                </c:pt>
                <c:pt idx="4946">
                  <c:v>0.57518719066857515</c:v>
                </c:pt>
                <c:pt idx="4947">
                  <c:v>0.59086732532444841</c:v>
                </c:pt>
                <c:pt idx="4948">
                  <c:v>0.60636199228593646</c:v>
                </c:pt>
                <c:pt idx="4949">
                  <c:v>0.62166650463473505</c:v>
                </c:pt>
                <c:pt idx="4950">
                  <c:v>0.63677624313591752</c:v>
                </c:pt>
                <c:pt idx="4951">
                  <c:v>0.65168665628494982</c:v>
                </c:pt>
                <c:pt idx="4952">
                  <c:v>0.66639325970978858</c:v>
                </c:pt>
                <c:pt idx="4953">
                  <c:v>0.68089164151242909</c:v>
                </c:pt>
                <c:pt idx="4954">
                  <c:v>0.69517747279991782</c:v>
                </c:pt>
                <c:pt idx="4955">
                  <c:v>0.70924651565673869</c:v>
                </c:pt>
                <c:pt idx="4956">
                  <c:v>0.72309462412864478</c:v>
                </c:pt>
                <c:pt idx="4957">
                  <c:v>0.73671774118157352</c:v>
                </c:pt>
                <c:pt idx="4958">
                  <c:v>0.75011189597869399</c:v>
                </c:pt>
                <c:pt idx="4959">
                  <c:v>0.76327320223694284</c:v>
                </c:pt>
                <c:pt idx="4960">
                  <c:v>0.7761978566195914</c:v>
                </c:pt>
                <c:pt idx="4961">
                  <c:v>0.78888213682154029</c:v>
                </c:pt>
                <c:pt idx="4962">
                  <c:v>0.80132240003678679</c:v>
                </c:pt>
                <c:pt idx="4963">
                  <c:v>0.81351508392417227</c:v>
                </c:pt>
                <c:pt idx="4964">
                  <c:v>0.82545671205593796</c:v>
                </c:pt>
                <c:pt idx="4965">
                  <c:v>0.83714390062652488</c:v>
                </c:pt>
                <c:pt idx="4966">
                  <c:v>0.84857335858201932</c:v>
                </c:pt>
                <c:pt idx="4967">
                  <c:v>0.85974187944169989</c:v>
                </c:pt>
                <c:pt idx="4968">
                  <c:v>0.87064633513386136</c:v>
                </c:pt>
                <c:pt idx="4969">
                  <c:v>0.88128368216420006</c:v>
                </c:pt>
                <c:pt idx="4970">
                  <c:v>0.8916509751729309</c:v>
                </c:pt>
                <c:pt idx="4971">
                  <c:v>0.90174537277647071</c:v>
                </c:pt>
                <c:pt idx="4972">
                  <c:v>0.91156413000622949</c:v>
                </c:pt>
                <c:pt idx="4973">
                  <c:v>0.92110458691568764</c:v>
                </c:pt>
                <c:pt idx="4974">
                  <c:v>0.9303641643770636</c:v>
                </c:pt>
                <c:pt idx="4975">
                  <c:v>0.93934036743309335</c:v>
                </c:pt>
                <c:pt idx="4976">
                  <c:v>0.94803079011908453</c:v>
                </c:pt>
                <c:pt idx="4977">
                  <c:v>0.95643311783020768</c:v>
                </c:pt>
                <c:pt idx="4978">
                  <c:v>0.96454512628069233</c:v>
                </c:pt>
                <c:pt idx="4979">
                  <c:v>0.97236467776896374</c:v>
                </c:pt>
                <c:pt idx="4980">
                  <c:v>0.97988971674016401</c:v>
                </c:pt>
                <c:pt idx="4981">
                  <c:v>0.98711826833370242</c:v>
                </c:pt>
                <c:pt idx="4982">
                  <c:v>0.99404844182293473</c:v>
                </c:pt>
                <c:pt idx="4983">
                  <c:v>1.0006784364330079</c:v>
                </c:pt>
                <c:pt idx="4984">
                  <c:v>1.0070065445579419</c:v>
                </c:pt>
                <c:pt idx="4985">
                  <c:v>1.0130311494048692</c:v>
                </c:pt>
                <c:pt idx="4986">
                  <c:v>1.018750719188434</c:v>
                </c:pt>
                <c:pt idx="4987">
                  <c:v>1.0241638039955254</c:v>
                </c:pt>
                <c:pt idx="4988">
                  <c:v>1.0292690392319788</c:v>
                </c:pt>
                <c:pt idx="4989">
                  <c:v>1.034065151887497</c:v>
                </c:pt>
                <c:pt idx="4990">
                  <c:v>1.0385509619898383</c:v>
                </c:pt>
                <c:pt idx="4991">
                  <c:v>1.0427253779094983</c:v>
                </c:pt>
                <c:pt idx="4992">
                  <c:v>1.0465873923323672</c:v>
                </c:pt>
                <c:pt idx="4993">
                  <c:v>1.0501360837772857</c:v>
                </c:pt>
                <c:pt idx="4994">
                  <c:v>1.0533706195199501</c:v>
                </c:pt>
                <c:pt idx="4995">
                  <c:v>1.0562902535156091</c:v>
                </c:pt>
                <c:pt idx="4996">
                  <c:v>1.0588943200138221</c:v>
                </c:pt>
                <c:pt idx="4997">
                  <c:v>1.0611822292262341</c:v>
                </c:pt>
                <c:pt idx="4998">
                  <c:v>1.0631534689380688</c:v>
                </c:pt>
                <c:pt idx="4999">
                  <c:v>1.064807610038963</c:v>
                </c:pt>
                <c:pt idx="5000">
                  <c:v>1.0661443104147628</c:v>
                </c:pt>
                <c:pt idx="5001">
                  <c:v>1.0671633123450326</c:v>
                </c:pt>
                <c:pt idx="5002">
                  <c:v>1.0678644348512392</c:v>
                </c:pt>
                <c:pt idx="5003">
                  <c:v>1.0682475703640333</c:v>
                </c:pt>
                <c:pt idx="5004">
                  <c:v>1.0683126928953719</c:v>
                </c:pt>
                <c:pt idx="5005">
                  <c:v>1.0680598702142565</c:v>
                </c:pt>
                <c:pt idx="5006">
                  <c:v>1.0674892642280376</c:v>
                </c:pt>
                <c:pt idx="5007">
                  <c:v>1.0666011172343175</c:v>
                </c:pt>
                <c:pt idx="5008">
                  <c:v>1.0653957401726624</c:v>
                </c:pt>
                <c:pt idx="5009">
                  <c:v>1.0638735152026808</c:v>
                </c:pt>
                <c:pt idx="5010">
                  <c:v>1.0620349046964928</c:v>
                </c:pt>
                <c:pt idx="5011">
                  <c:v>1.059880453177994</c:v>
                </c:pt>
                <c:pt idx="5012">
                  <c:v>1.0574107837471156</c:v>
                </c:pt>
                <c:pt idx="5013">
                  <c:v>1.0546265989523893</c:v>
                </c:pt>
                <c:pt idx="5014">
                  <c:v>1.0515286852503718</c:v>
                </c:pt>
                <c:pt idx="5015">
                  <c:v>1.0481179119543038</c:v>
                </c:pt>
                <c:pt idx="5016">
                  <c:v>1.0443952255242412</c:v>
                </c:pt>
                <c:pt idx="5017">
                  <c:v>1.0403616497361494</c:v>
                </c:pt>
                <c:pt idx="5018">
                  <c:v>1.0360182929214679</c:v>
                </c:pt>
                <c:pt idx="5019">
                  <c:v>1.0313663500764747</c:v>
                </c:pt>
                <c:pt idx="5020">
                  <c:v>1.0264070934608671</c:v>
                </c:pt>
                <c:pt idx="5021">
                  <c:v>1.0211418621325874</c:v>
                </c:pt>
                <c:pt idx="5022">
                  <c:v>1.015572062582961</c:v>
                </c:pt>
                <c:pt idx="5023">
                  <c:v>1.0096991770731623</c:v>
                </c:pt>
                <c:pt idx="5024">
                  <c:v>1.0035247667126728</c:v>
                </c:pt>
                <c:pt idx="5025">
                  <c:v>0.9970504650130162</c:v>
                </c:pt>
                <c:pt idx="5026">
                  <c:v>0.99027797066990797</c:v>
                </c:pt>
                <c:pt idx="5027">
                  <c:v>0.98320904880171656</c:v>
                </c:pt>
                <c:pt idx="5028">
                  <c:v>0.97584553970967425</c:v>
                </c:pt>
                <c:pt idx="5029">
                  <c:v>0.96818936683334866</c:v>
                </c:pt>
                <c:pt idx="5030">
                  <c:v>0.96024253804426773</c:v>
                </c:pt>
                <c:pt idx="5031">
                  <c:v>0.95200714164064337</c:v>
                </c:pt>
                <c:pt idx="5032">
                  <c:v>0.94348534225714442</c:v>
                </c:pt>
                <c:pt idx="5033">
                  <c:v>0.93467937976180648</c:v>
                </c:pt>
                <c:pt idx="5034">
                  <c:v>0.9255915702891091</c:v>
                </c:pt>
                <c:pt idx="5035">
                  <c:v>0.91622430709224645</c:v>
                </c:pt>
                <c:pt idx="5036">
                  <c:v>0.90658005969911903</c:v>
                </c:pt>
                <c:pt idx="5037">
                  <c:v>0.89666137115963163</c:v>
                </c:pt>
                <c:pt idx="5038">
                  <c:v>0.88647085456943175</c:v>
                </c:pt>
                <c:pt idx="5039">
                  <c:v>0.87601119083036871</c:v>
                </c:pt>
                <c:pt idx="5040">
                  <c:v>0.86528512780687106</c:v>
                </c:pt>
                <c:pt idx="5041">
                  <c:v>0.85429547854825494</c:v>
                </c:pt>
                <c:pt idx="5042">
                  <c:v>0.84304511833733076</c:v>
                </c:pt>
                <c:pt idx="5043">
                  <c:v>0.83153698548483346</c:v>
                </c:pt>
                <c:pt idx="5044">
                  <c:v>0.81977408950075548</c:v>
                </c:pt>
                <c:pt idx="5045">
                  <c:v>0.80775952064578505</c:v>
                </c:pt>
                <c:pt idx="5046">
                  <c:v>0.79549644984214241</c:v>
                </c:pt>
                <c:pt idx="5047">
                  <c:v>0.78298811709631888</c:v>
                </c:pt>
                <c:pt idx="5048">
                  <c:v>0.7702378190865331</c:v>
                </c:pt>
                <c:pt idx="5049">
                  <c:v>0.7572489063761938</c:v>
                </c:pt>
                <c:pt idx="5050">
                  <c:v>0.74402478980684106</c:v>
                </c:pt>
                <c:pt idx="5051">
                  <c:v>0.73056894878313205</c:v>
                </c:pt>
                <c:pt idx="5052">
                  <c:v>0.71688493617258686</c:v>
                </c:pt>
                <c:pt idx="5053">
                  <c:v>0.70297637838025251</c:v>
                </c:pt>
                <c:pt idx="5054">
                  <c:v>0.68884697144768603</c:v>
                </c:pt>
                <c:pt idx="5055">
                  <c:v>0.67450047662385193</c:v>
                </c:pt>
                <c:pt idx="5056">
                  <c:v>0.65994071908327356</c:v>
                </c:pt>
                <c:pt idx="5057">
                  <c:v>0.64517158832052701</c:v>
                </c:pt>
                <c:pt idx="5058">
                  <c:v>0.63019703517427528</c:v>
                </c:pt>
                <c:pt idx="5059">
                  <c:v>0.61502106552936298</c:v>
                </c:pt>
                <c:pt idx="5060">
                  <c:v>0.59964773696698881</c:v>
                </c:pt>
                <c:pt idx="5061">
                  <c:v>0.58408116061969262</c:v>
                </c:pt>
                <c:pt idx="5062">
                  <c:v>0.56832550245163704</c:v>
                </c:pt>
                <c:pt idx="5063">
                  <c:v>0.55238498035947148</c:v>
                </c:pt>
                <c:pt idx="5064">
                  <c:v>0.53626386225644451</c:v>
                </c:pt>
                <c:pt idx="5065">
                  <c:v>0.51996646933173318</c:v>
                </c:pt>
                <c:pt idx="5066">
                  <c:v>0.50349717879993261</c:v>
                </c:pt>
                <c:pt idx="5067">
                  <c:v>0.48686041958838205</c:v>
                </c:pt>
                <c:pt idx="5068">
                  <c:v>0.4700606656580435</c:v>
                </c:pt>
                <c:pt idx="5069">
                  <c:v>0.45310243631550468</c:v>
                </c:pt>
                <c:pt idx="5070">
                  <c:v>0.43599030255076876</c:v>
                </c:pt>
                <c:pt idx="5071">
                  <c:v>0.41872888980376677</c:v>
                </c:pt>
                <c:pt idx="5072">
                  <c:v>0.40132287383672544</c:v>
                </c:pt>
                <c:pt idx="5073">
                  <c:v>0.38377697597380778</c:v>
                </c:pt>
                <c:pt idx="5074">
                  <c:v>0.36609596194143745</c:v>
                </c:pt>
                <c:pt idx="5075">
                  <c:v>0.34828464129888076</c:v>
                </c:pt>
                <c:pt idx="5076">
                  <c:v>0.33034786546233386</c:v>
                </c:pt>
                <c:pt idx="5077">
                  <c:v>0.31229052766355336</c:v>
                </c:pt>
                <c:pt idx="5078">
                  <c:v>0.29411756570554448</c:v>
                </c:pt>
                <c:pt idx="5079">
                  <c:v>0.27583396147839456</c:v>
                </c:pt>
                <c:pt idx="5080">
                  <c:v>0.25744473330599854</c:v>
                </c:pt>
                <c:pt idx="5081">
                  <c:v>0.23895492722096087</c:v>
                </c:pt>
                <c:pt idx="5082">
                  <c:v>0.22036961586056292</c:v>
                </c:pt>
                <c:pt idx="5083">
                  <c:v>0.20169390428212802</c:v>
                </c:pt>
                <c:pt idx="5084">
                  <c:v>0.18293293437612104</c:v>
                </c:pt>
                <c:pt idx="5085">
                  <c:v>0.16409188387862844</c:v>
                </c:pt>
                <c:pt idx="5086">
                  <c:v>0.14517596411156256</c:v>
                </c:pt>
                <c:pt idx="5087">
                  <c:v>0.12619042016605919</c:v>
                </c:pt>
                <c:pt idx="5088">
                  <c:v>0.10714053090133188</c:v>
                </c:pt>
                <c:pt idx="5089">
                  <c:v>8.8031605134450283E-2</c:v>
                </c:pt>
                <c:pt idx="5090">
                  <c:v>6.8868976094070583E-2</c:v>
                </c:pt>
                <c:pt idx="5091">
                  <c:v>4.9657999090145448E-2</c:v>
                </c:pt>
                <c:pt idx="5092">
                  <c:v>3.0404053080719258E-2</c:v>
                </c:pt>
                <c:pt idx="5093">
                  <c:v>1.1112542437287484E-2</c:v>
                </c:pt>
                <c:pt idx="5094">
                  <c:v>-8.2111033096333164E-3</c:v>
                </c:pt>
                <c:pt idx="5095">
                  <c:v>-2.7561430881344558E-2</c:v>
                </c:pt>
                <c:pt idx="5096">
                  <c:v>-4.6932965434070432E-2</c:v>
                </c:pt>
                <c:pt idx="5097">
                  <c:v>-6.632021416280022E-2</c:v>
                </c:pt>
                <c:pt idx="5098">
                  <c:v>-8.5717669419262746E-2</c:v>
                </c:pt>
                <c:pt idx="5099">
                  <c:v>-0.10511980800309106</c:v>
                </c:pt>
                <c:pt idx="5100">
                  <c:v>-0.1245210883347914</c:v>
                </c:pt>
                <c:pt idx="5101">
                  <c:v>-0.14391595196605095</c:v>
                </c:pt>
                <c:pt idx="5102">
                  <c:v>-0.16329883075082818</c:v>
                </c:pt>
                <c:pt idx="5103">
                  <c:v>-0.18266415197254179</c:v>
                </c:pt>
                <c:pt idx="5104">
                  <c:v>-0.20200633580936717</c:v>
                </c:pt>
                <c:pt idx="5105">
                  <c:v>-0.22131979140448516</c:v>
                </c:pt>
                <c:pt idx="5106">
                  <c:v>-0.24059892069879454</c:v>
                </c:pt>
                <c:pt idx="5107">
                  <c:v>-0.25983812699169179</c:v>
                </c:pt>
                <c:pt idx="5108">
                  <c:v>-0.27903181649113473</c:v>
                </c:pt>
                <c:pt idx="5109">
                  <c:v>-0.29817439052718531</c:v>
                </c:pt>
                <c:pt idx="5110">
                  <c:v>-0.31726023998114566</c:v>
                </c:pt>
                <c:pt idx="5111">
                  <c:v>-0.33628375089819851</c:v>
                </c:pt>
                <c:pt idx="5112">
                  <c:v>-0.35523931525434149</c:v>
                </c:pt>
                <c:pt idx="5113">
                  <c:v>-0.37412133532834291</c:v>
                </c:pt>
                <c:pt idx="5114">
                  <c:v>-0.39292422006586658</c:v>
                </c:pt>
                <c:pt idx="5115">
                  <c:v>-0.41164238119485969</c:v>
                </c:pt>
                <c:pt idx="5116">
                  <c:v>-0.43027023413241733</c:v>
                </c:pt>
                <c:pt idx="5117">
                  <c:v>-0.44880220129047427</c:v>
                </c:pt>
                <c:pt idx="5118">
                  <c:v>-0.46723271398620786</c:v>
                </c:pt>
                <c:pt idx="5119">
                  <c:v>-0.48555621263883059</c:v>
                </c:pt>
                <c:pt idx="5120">
                  <c:v>-0.50376714682603652</c:v>
                </c:pt>
                <c:pt idx="5121">
                  <c:v>-0.5218599762771402</c:v>
                </c:pt>
                <c:pt idx="5122">
                  <c:v>-0.53982917347152082</c:v>
                </c:pt>
                <c:pt idx="5123">
                  <c:v>-0.55766922787552875</c:v>
                </c:pt>
                <c:pt idx="5124">
                  <c:v>-0.57537465018236089</c:v>
                </c:pt>
                <c:pt idx="5125">
                  <c:v>-0.59293997427437417</c:v>
                </c:pt>
                <c:pt idx="5126">
                  <c:v>-0.61035975668024334</c:v>
                </c:pt>
                <c:pt idx="5127">
                  <c:v>-0.62762857593272015</c:v>
                </c:pt>
                <c:pt idx="5128">
                  <c:v>-0.64474103433923413</c:v>
                </c:pt>
                <c:pt idx="5129">
                  <c:v>-0.66169176208141867</c:v>
                </c:pt>
                <c:pt idx="5130">
                  <c:v>-0.67847542084158574</c:v>
                </c:pt>
                <c:pt idx="5131">
                  <c:v>-0.6950867039409675</c:v>
                </c:pt>
                <c:pt idx="5132">
                  <c:v>-0.71152033339399468</c:v>
                </c:pt>
                <c:pt idx="5133">
                  <c:v>-0.72777105870630376</c:v>
                </c:pt>
                <c:pt idx="5134">
                  <c:v>-0.74383366208575641</c:v>
                </c:pt>
                <c:pt idx="5135">
                  <c:v>-0.75970296821160055</c:v>
                </c:pt>
                <c:pt idx="5136">
                  <c:v>-0.77537385072235077</c:v>
                </c:pt>
                <c:pt idx="5137">
                  <c:v>-0.79084123020651775</c:v>
                </c:pt>
                <c:pt idx="5138">
                  <c:v>-0.80610006743418172</c:v>
                </c:pt>
                <c:pt idx="5139">
                  <c:v>-0.82114535997071658</c:v>
                </c:pt>
                <c:pt idx="5140">
                  <c:v>-0.83597214517308649</c:v>
                </c:pt>
                <c:pt idx="5141">
                  <c:v>-0.85057550537529769</c:v>
                </c:pt>
                <c:pt idx="5142">
                  <c:v>-0.86495057065134773</c:v>
                </c:pt>
                <c:pt idx="5143">
                  <c:v>-0.87909251958068746</c:v>
                </c:pt>
                <c:pt idx="5144">
                  <c:v>-0.89299658097388057</c:v>
                </c:pt>
                <c:pt idx="5145">
                  <c:v>-0.90665803706151948</c:v>
                </c:pt>
                <c:pt idx="5146">
                  <c:v>-0.92007222627270391</c:v>
                </c:pt>
                <c:pt idx="5147">
                  <c:v>-0.93323454522908411</c:v>
                </c:pt>
                <c:pt idx="5148">
                  <c:v>-0.94614045178707507</c:v>
                </c:pt>
                <c:pt idx="5149">
                  <c:v>-0.95878546931562381</c:v>
                </c:pt>
                <c:pt idx="5150">
                  <c:v>-0.97116518886787906</c:v>
                </c:pt>
                <c:pt idx="5151">
                  <c:v>-0.98327526649295161</c:v>
                </c:pt>
                <c:pt idx="5152">
                  <c:v>-0.99511141865671682</c:v>
                </c:pt>
                <c:pt idx="5153">
                  <c:v>-1.0066694223512536</c:v>
                </c:pt>
                <c:pt idx="5154">
                  <c:v>-1.017945122034084</c:v>
                </c:pt>
                <c:pt idx="5155">
                  <c:v>-1.0289344375662217</c:v>
                </c:pt>
                <c:pt idx="5156">
                  <c:v>-1.0396333658279253</c:v>
                </c:pt>
                <c:pt idx="5157">
                  <c:v>-1.0500379760408289</c:v>
                </c:pt>
                <c:pt idx="5158">
                  <c:v>-1.0601444058581466</c:v>
                </c:pt>
                <c:pt idx="5159">
                  <c:v>-1.0699488636015777</c:v>
                </c:pt>
                <c:pt idx="5160">
                  <c:v>-1.0794476346013222</c:v>
                </c:pt>
                <c:pt idx="5161">
                  <c:v>-1.0886370858884886</c:v>
                </c:pt>
                <c:pt idx="5162">
                  <c:v>-1.0975136669940091</c:v>
                </c:pt>
                <c:pt idx="5163">
                  <c:v>-1.1060739096145422</c:v>
                </c:pt>
                <c:pt idx="5164">
                  <c:v>-1.1143144292243523</c:v>
                </c:pt>
                <c:pt idx="5165">
                  <c:v>-1.1222319280627282</c:v>
                </c:pt>
                <c:pt idx="5166">
                  <c:v>-1.1298231965827712</c:v>
                </c:pt>
                <c:pt idx="5167">
                  <c:v>-1.1370851124086716</c:v>
                </c:pt>
                <c:pt idx="5168">
                  <c:v>-1.144014639431971</c:v>
                </c:pt>
                <c:pt idx="5169">
                  <c:v>-1.1506088299599495</c:v>
                </c:pt>
                <c:pt idx="5170">
                  <c:v>-1.1568648289044883</c:v>
                </c:pt>
                <c:pt idx="5171">
                  <c:v>-1.1627798757571619</c:v>
                </c:pt>
                <c:pt idx="5172">
                  <c:v>-1.1683513024386116</c:v>
                </c:pt>
                <c:pt idx="5173">
                  <c:v>-1.1735765306570798</c:v>
                </c:pt>
                <c:pt idx="5174">
                  <c:v>-1.1784530737209451</c:v>
                </c:pt>
                <c:pt idx="5175">
                  <c:v>-1.1829785426616888</c:v>
                </c:pt>
                <c:pt idx="5176">
                  <c:v>-1.1871506518037549</c:v>
                </c:pt>
                <c:pt idx="5177">
                  <c:v>-1.1909672206671551</c:v>
                </c:pt>
                <c:pt idx="5178">
                  <c:v>-1.1944261738106547</c:v>
                </c:pt>
                <c:pt idx="5179">
                  <c:v>-1.1975255409373167</c:v>
                </c:pt>
                <c:pt idx="5180">
                  <c:v>-1.2002634567192645</c:v>
                </c:pt>
                <c:pt idx="5181">
                  <c:v>-1.2026381596195044</c:v>
                </c:pt>
                <c:pt idx="5182">
                  <c:v>-1.2046479919893365</c:v>
                </c:pt>
                <c:pt idx="5183">
                  <c:v>-1.20629140366258</c:v>
                </c:pt>
                <c:pt idx="5184">
                  <c:v>-1.2075669566382445</c:v>
                </c:pt>
                <c:pt idx="5185">
                  <c:v>-1.2084733263065923</c:v>
                </c:pt>
                <c:pt idx="5186">
                  <c:v>-1.2090092992849748</c:v>
                </c:pt>
                <c:pt idx="5187">
                  <c:v>-1.2091737726647533</c:v>
                </c:pt>
                <c:pt idx="5188">
                  <c:v>-1.2089657570003403</c:v>
                </c:pt>
                <c:pt idx="5189">
                  <c:v>-1.2083843796768077</c:v>
                </c:pt>
                <c:pt idx="5190">
                  <c:v>-1.2074288853300794</c:v>
                </c:pt>
                <c:pt idx="5191">
                  <c:v>-1.2060986351280385</c:v>
                </c:pt>
                <c:pt idx="5192">
                  <c:v>-1.2043931080652912</c:v>
                </c:pt>
                <c:pt idx="5193">
                  <c:v>-1.2023119029566933</c:v>
                </c:pt>
                <c:pt idx="5194">
                  <c:v>-1.1998547376353856</c:v>
                </c:pt>
                <c:pt idx="5195">
                  <c:v>-1.1970214461148039</c:v>
                </c:pt>
                <c:pt idx="5196">
                  <c:v>-1.1938119780621048</c:v>
                </c:pt>
                <c:pt idx="5197">
                  <c:v>-1.1902264015715933</c:v>
                </c:pt>
                <c:pt idx="5198">
                  <c:v>-1.1862649052960257</c:v>
                </c:pt>
                <c:pt idx="5199">
                  <c:v>-1.1819277975358182</c:v>
                </c:pt>
                <c:pt idx="5200">
                  <c:v>-1.1772155050853164</c:v>
                </c:pt>
                <c:pt idx="5201">
                  <c:v>-1.1721285747751853</c:v>
                </c:pt>
                <c:pt idx="5202">
                  <c:v>-1.1666676759325341</c:v>
                </c:pt>
                <c:pt idx="5203">
                  <c:v>-1.1608336007276316</c:v>
                </c:pt>
                <c:pt idx="5204">
                  <c:v>-1.1546272633875276</c:v>
                </c:pt>
                <c:pt idx="5205">
                  <c:v>-1.1480497009548871</c:v>
                </c:pt>
                <c:pt idx="5206">
                  <c:v>-1.1411020744364053</c:v>
                </c:pt>
                <c:pt idx="5207">
                  <c:v>-1.1337856669592183</c:v>
                </c:pt>
                <c:pt idx="5208">
                  <c:v>-1.1261018798352516</c:v>
                </c:pt>
                <c:pt idx="5209">
                  <c:v>-1.1180522315918009</c:v>
                </c:pt>
                <c:pt idx="5210">
                  <c:v>-1.1096383617011027</c:v>
                </c:pt>
                <c:pt idx="5211">
                  <c:v>-1.1008620345846563</c:v>
                </c:pt>
                <c:pt idx="5212">
                  <c:v>-1.0917251399211121</c:v>
                </c:pt>
                <c:pt idx="5213">
                  <c:v>-1.0822296911112421</c:v>
                </c:pt>
                <c:pt idx="5214">
                  <c:v>-1.0723778254433174</c:v>
                </c:pt>
                <c:pt idx="5215">
                  <c:v>-1.0621718051109426</c:v>
                </c:pt>
                <c:pt idx="5216">
                  <c:v>-1.0516140159027147</c:v>
                </c:pt>
                <c:pt idx="5217">
                  <c:v>-1.0407069642110782</c:v>
                </c:pt>
                <c:pt idx="5218">
                  <c:v>-1.0294532763055078</c:v>
                </c:pt>
                <c:pt idx="5219">
                  <c:v>-1.0178557008058113</c:v>
                </c:pt>
                <c:pt idx="5220">
                  <c:v>-1.0059171106537954</c:v>
                </c:pt>
                <c:pt idx="5221">
                  <c:v>-0.99364050174181162</c:v>
                </c:pt>
                <c:pt idx="5222">
                  <c:v>-0.98102898981825915</c:v>
                </c:pt>
                <c:pt idx="5223">
                  <c:v>-0.968085808499214</c:v>
                </c:pt>
                <c:pt idx="5224">
                  <c:v>-0.95481430850704918</c:v>
                </c:pt>
                <c:pt idx="5225">
                  <c:v>-0.94121795689738763</c:v>
                </c:pt>
                <c:pt idx="5226">
                  <c:v>-0.92730033659096001</c:v>
                </c:pt>
                <c:pt idx="5227">
                  <c:v>-0.9130651471173028</c:v>
                </c:pt>
                <c:pt idx="5228">
                  <c:v>-0.89851620551913436</c:v>
                </c:pt>
                <c:pt idx="5229">
                  <c:v>-0.88365744540457725</c:v>
                </c:pt>
                <c:pt idx="5230">
                  <c:v>-0.86849291428411857</c:v>
                </c:pt>
                <c:pt idx="5231">
                  <c:v>-0.85302677144129824</c:v>
                </c:pt>
                <c:pt idx="5232">
                  <c:v>-0.83726328755526047</c:v>
                </c:pt>
                <c:pt idx="5233">
                  <c:v>-0.82120684491144225</c:v>
                </c:pt>
                <c:pt idx="5234">
                  <c:v>-0.80486193667615802</c:v>
                </c:pt>
                <c:pt idx="5235">
                  <c:v>-0.78823316515178776</c:v>
                </c:pt>
                <c:pt idx="5236">
                  <c:v>-0.77132523971402689</c:v>
                </c:pt>
                <c:pt idx="5237">
                  <c:v>-0.75414297477007375</c:v>
                </c:pt>
                <c:pt idx="5238">
                  <c:v>-0.73669128782289617</c:v>
                </c:pt>
                <c:pt idx="5239">
                  <c:v>-0.71897519786338804</c:v>
                </c:pt>
                <c:pt idx="5240">
                  <c:v>-0.70099982417731077</c:v>
                </c:pt>
                <c:pt idx="5241">
                  <c:v>-0.68277038536502588</c:v>
                </c:pt>
                <c:pt idx="5242">
                  <c:v>-0.66429219844962129</c:v>
                </c:pt>
                <c:pt idx="5243">
                  <c:v>-0.6455706779013396</c:v>
                </c:pt>
                <c:pt idx="5244">
                  <c:v>-0.62661133396321034</c:v>
                </c:pt>
                <c:pt idx="5245">
                  <c:v>-0.60741976988158153</c:v>
                </c:pt>
                <c:pt idx="5246">
                  <c:v>-0.58800167911157852</c:v>
                </c:pt>
                <c:pt idx="5247">
                  <c:v>-0.56836284426037154</c:v>
                </c:pt>
                <c:pt idx="5248">
                  <c:v>-0.54850913765437492</c:v>
                </c:pt>
                <c:pt idx="5249">
                  <c:v>-0.52844652104682377</c:v>
                </c:pt>
                <c:pt idx="5250">
                  <c:v>-0.50818104272883047</c:v>
                </c:pt>
                <c:pt idx="5251">
                  <c:v>-0.48771883352868639</c:v>
                </c:pt>
                <c:pt idx="5252">
                  <c:v>-0.46706610440052199</c:v>
                </c:pt>
                <c:pt idx="5253">
                  <c:v>-0.44622914586731888</c:v>
                </c:pt>
                <c:pt idx="5254">
                  <c:v>-0.4252143272515061</c:v>
                </c:pt>
                <c:pt idx="5255">
                  <c:v>-0.40402809463539924</c:v>
                </c:pt>
                <c:pt idx="5256">
                  <c:v>-0.38267696867934053</c:v>
                </c:pt>
                <c:pt idx="5257">
                  <c:v>-0.36116754310930427</c:v>
                </c:pt>
                <c:pt idx="5258">
                  <c:v>-0.33950648276798284</c:v>
                </c:pt>
                <c:pt idx="5259">
                  <c:v>-0.31770052018730494</c:v>
                </c:pt>
                <c:pt idx="5260">
                  <c:v>-0.29575645173302045</c:v>
                </c:pt>
                <c:pt idx="5261">
                  <c:v>-0.27368113498010616</c:v>
                </c:pt>
                <c:pt idx="5262">
                  <c:v>-0.25148148710937929</c:v>
                </c:pt>
                <c:pt idx="5263">
                  <c:v>-0.22916448289862398</c:v>
                </c:pt>
                <c:pt idx="5264">
                  <c:v>-0.2067371522243906</c:v>
                </c:pt>
                <c:pt idx="5265">
                  <c:v>-0.1842065783606</c:v>
                </c:pt>
                <c:pt idx="5266">
                  <c:v>-0.16157989722599239</c:v>
                </c:pt>
                <c:pt idx="5267">
                  <c:v>-0.13886429598646807</c:v>
                </c:pt>
                <c:pt idx="5268">
                  <c:v>-0.11606701004266881</c:v>
                </c:pt>
                <c:pt idx="5269">
                  <c:v>-9.3195319506841387E-2</c:v>
                </c:pt>
                <c:pt idx="5270">
                  <c:v>-7.0256546481605425E-2</c:v>
                </c:pt>
                <c:pt idx="5271">
                  <c:v>-4.7258052714439634E-2</c:v>
                </c:pt>
                <c:pt idx="5272">
                  <c:v>-2.420723655300196E-2</c:v>
                </c:pt>
                <c:pt idx="5273">
                  <c:v>-1.1115295796843838E-3</c:v>
                </c:pt>
                <c:pt idx="5274">
                  <c:v>2.2021605705045067E-2</c:v>
                </c:pt>
                <c:pt idx="5275">
                  <c:v>4.5184676896976091E-2</c:v>
                </c:pt>
                <c:pt idx="5276">
                  <c:v>6.8370162604932005E-2</c:v>
                </c:pt>
                <c:pt idx="5277">
                  <c:v>9.1570514281970522E-2</c:v>
                </c:pt>
                <c:pt idx="5278">
                  <c:v>0.11477815892979241</c:v>
                </c:pt>
                <c:pt idx="5279">
                  <c:v>0.13798550234748461</c:v>
                </c:pt>
                <c:pt idx="5280">
                  <c:v>0.16118493276335888</c:v>
                </c:pt>
                <c:pt idx="5281">
                  <c:v>0.18436882442933125</c:v>
                </c:pt>
                <c:pt idx="5282">
                  <c:v>0.20752954053520944</c:v>
                </c:pt>
                <c:pt idx="5283">
                  <c:v>0.23065943539361514</c:v>
                </c:pt>
                <c:pt idx="5284">
                  <c:v>0.25375085649316292</c:v>
                </c:pt>
                <c:pt idx="5285">
                  <c:v>0.27679614677437919</c:v>
                </c:pt>
                <c:pt idx="5286">
                  <c:v>0.29978764704554173</c:v>
                </c:pt>
                <c:pt idx="5287">
                  <c:v>0.32271769874574535</c:v>
                </c:pt>
                <c:pt idx="5288">
                  <c:v>0.34557864747740635</c:v>
                </c:pt>
                <c:pt idx="5289">
                  <c:v>0.36836284685973253</c:v>
                </c:pt>
                <c:pt idx="5290">
                  <c:v>0.39106266142283719</c:v>
                </c:pt>
                <c:pt idx="5291">
                  <c:v>0.41367046813837455</c:v>
                </c:pt>
                <c:pt idx="5292">
                  <c:v>0.43617865783115822</c:v>
                </c:pt>
                <c:pt idx="5293">
                  <c:v>0.45857963773208715</c:v>
                </c:pt>
                <c:pt idx="5294">
                  <c:v>0.48086583480725015</c:v>
                </c:pt>
                <c:pt idx="5295">
                  <c:v>0.50302969866570946</c:v>
                </c:pt>
                <c:pt idx="5296">
                  <c:v>0.52506370384679746</c:v>
                </c:pt>
                <c:pt idx="5297">
                  <c:v>0.54696035230054552</c:v>
                </c:pt>
                <c:pt idx="5298">
                  <c:v>0.56871217646301753</c:v>
                </c:pt>
                <c:pt idx="5299">
                  <c:v>0.590311742435217</c:v>
                </c:pt>
                <c:pt idx="5300">
                  <c:v>0.61175165281270927</c:v>
                </c:pt>
                <c:pt idx="5301">
                  <c:v>0.63302454932188545</c:v>
                </c:pt>
                <c:pt idx="5302">
                  <c:v>0.65412311553464608</c:v>
                </c:pt>
                <c:pt idx="5303">
                  <c:v>0.67504007959250756</c:v>
                </c:pt>
                <c:pt idx="5304">
                  <c:v>0.69576821675991829</c:v>
                </c:pt>
                <c:pt idx="5305">
                  <c:v>0.71630035183953267</c:v>
                </c:pt>
                <c:pt idx="5306">
                  <c:v>0.73662936165008575</c:v>
                </c:pt>
                <c:pt idx="5307">
                  <c:v>0.75674817776786207</c:v>
                </c:pt>
                <c:pt idx="5308">
                  <c:v>0.77664978958326647</c:v>
                </c:pt>
                <c:pt idx="5309">
                  <c:v>0.79632724738485627</c:v>
                </c:pt>
                <c:pt idx="5310">
                  <c:v>0.81577366500881754</c:v>
                </c:pt>
                <c:pt idx="5311">
                  <c:v>0.83498222197288863</c:v>
                </c:pt>
                <c:pt idx="5312">
                  <c:v>0.85394616558688086</c:v>
                </c:pt>
                <c:pt idx="5313">
                  <c:v>0.87265881343797502</c:v>
                </c:pt>
                <c:pt idx="5314">
                  <c:v>0.89111355600430397</c:v>
                </c:pt>
                <c:pt idx="5315">
                  <c:v>0.90930385901059441</c:v>
                </c:pt>
                <c:pt idx="5316">
                  <c:v>0.92722326565034952</c:v>
                </c:pt>
                <c:pt idx="5317">
                  <c:v>0.94486539902957456</c:v>
                </c:pt>
                <c:pt idx="5318">
                  <c:v>0.96222396475607563</c:v>
                </c:pt>
                <c:pt idx="5319">
                  <c:v>0.97929275333333543</c:v>
                </c:pt>
                <c:pt idx="5320">
                  <c:v>0.99606564250343044</c:v>
                </c:pt>
                <c:pt idx="5321">
                  <c:v>1.0125365998882752</c:v>
                </c:pt>
                <c:pt idx="5322">
                  <c:v>1.0286996856528774</c:v>
                </c:pt>
                <c:pt idx="5323">
                  <c:v>1.0445490545558642</c:v>
                </c:pt>
                <c:pt idx="5324">
                  <c:v>1.0600789574786416</c:v>
                </c:pt>
                <c:pt idx="5325">
                  <c:v>1.0752837433100508</c:v>
                </c:pt>
                <c:pt idx="5326">
                  <c:v>1.0901578615470313</c:v>
                </c:pt>
                <c:pt idx="5327">
                  <c:v>1.1046958648658476</c:v>
                </c:pt>
                <c:pt idx="5328">
                  <c:v>1.1188924110226528</c:v>
                </c:pt>
                <c:pt idx="5329">
                  <c:v>1.1327422644842335</c:v>
                </c:pt>
                <c:pt idx="5330">
                  <c:v>1.1462402985674542</c:v>
                </c:pt>
                <c:pt idx="5331">
                  <c:v>1.1593814979956267</c:v>
                </c:pt>
                <c:pt idx="5332">
                  <c:v>1.1721609611871824</c:v>
                </c:pt>
                <c:pt idx="5333">
                  <c:v>1.184573902055811</c:v>
                </c:pt>
                <c:pt idx="5334">
                  <c:v>1.1966156517091502</c:v>
                </c:pt>
                <c:pt idx="5335">
                  <c:v>1.2082816602560063</c:v>
                </c:pt>
                <c:pt idx="5336">
                  <c:v>1.219567498532572</c:v>
                </c:pt>
                <c:pt idx="5337">
                  <c:v>1.2304688597038262</c:v>
                </c:pt>
                <c:pt idx="5338">
                  <c:v>1.2409815609966437</c:v>
                </c:pt>
                <c:pt idx="5339">
                  <c:v>1.2511015456382288</c:v>
                </c:pt>
                <c:pt idx="5340">
                  <c:v>1.2608248847387418</c:v>
                </c:pt>
                <c:pt idx="5341">
                  <c:v>1.2701477789859645</c:v>
                </c:pt>
                <c:pt idx="5342">
                  <c:v>1.2790665603072284</c:v>
                </c:pt>
                <c:pt idx="5343">
                  <c:v>1.2875776934873895</c:v>
                </c:pt>
                <c:pt idx="5344">
                  <c:v>1.2956777774496619</c:v>
                </c:pt>
                <c:pt idx="5345">
                  <c:v>1.3033635461823736</c:v>
                </c:pt>
                <c:pt idx="5346">
                  <c:v>1.3106318698039776</c:v>
                </c:pt>
                <c:pt idx="5347">
                  <c:v>1.317479756087683</c:v>
                </c:pt>
                <c:pt idx="5348">
                  <c:v>1.3239043520487679</c:v>
                </c:pt>
                <c:pt idx="5349">
                  <c:v>1.3299029450510613</c:v>
                </c:pt>
                <c:pt idx="5350">
                  <c:v>1.3354729636061975</c:v>
                </c:pt>
                <c:pt idx="5351">
                  <c:v>1.34061197851572</c:v>
                </c:pt>
                <c:pt idx="5352">
                  <c:v>1.3453177044770179</c:v>
                </c:pt>
                <c:pt idx="5353">
                  <c:v>1.3495880015267203</c:v>
                </c:pt>
                <c:pt idx="5354">
                  <c:v>1.3534208758358783</c:v>
                </c:pt>
                <c:pt idx="5355">
                  <c:v>1.3568144801683906</c:v>
                </c:pt>
                <c:pt idx="5356">
                  <c:v>1.3597671146165029</c:v>
                </c:pt>
                <c:pt idx="5357">
                  <c:v>1.36227722771013</c:v>
                </c:pt>
                <c:pt idx="5358">
                  <c:v>1.3643434174708355</c:v>
                </c:pt>
                <c:pt idx="5359">
                  <c:v>1.365964432108383</c:v>
                </c:pt>
                <c:pt idx="5360">
                  <c:v>1.3671391705020957</c:v>
                </c:pt>
                <c:pt idx="5361">
                  <c:v>1.3678666827219916</c:v>
                </c:pt>
                <c:pt idx="5362">
                  <c:v>1.3681461706101916</c:v>
                </c:pt>
                <c:pt idx="5363">
                  <c:v>1.3679769882977162</c:v>
                </c:pt>
                <c:pt idx="5364">
                  <c:v>1.3673586426477389</c:v>
                </c:pt>
                <c:pt idx="5365">
                  <c:v>1.3662907937056015</c:v>
                </c:pt>
                <c:pt idx="5366">
                  <c:v>1.364773255124244</c:v>
                </c:pt>
                <c:pt idx="5367">
                  <c:v>1.3628059944224258</c:v>
                </c:pt>
                <c:pt idx="5368">
                  <c:v>1.3603891330552214</c:v>
                </c:pt>
                <c:pt idx="5369">
                  <c:v>1.3575229464634946</c:v>
                </c:pt>
                <c:pt idx="5370">
                  <c:v>1.3542078642126476</c:v>
                </c:pt>
                <c:pt idx="5371">
                  <c:v>1.3504444701065739</c:v>
                </c:pt>
                <c:pt idx="5372">
                  <c:v>1.346233502147651</c:v>
                </c:pt>
                <c:pt idx="5373">
                  <c:v>1.3415758524467187</c:v>
                </c:pt>
                <c:pt idx="5374">
                  <c:v>1.3364725672382134</c:v>
                </c:pt>
                <c:pt idx="5375">
                  <c:v>1.330924846847817</c:v>
                </c:pt>
                <c:pt idx="5376">
                  <c:v>1.3249340452818259</c:v>
                </c:pt>
                <c:pt idx="5377">
                  <c:v>1.3185016694841889</c:v>
                </c:pt>
                <c:pt idx="5378">
                  <c:v>1.3116293787971409</c:v>
                </c:pt>
                <c:pt idx="5379">
                  <c:v>1.3043189849851875</c:v>
                </c:pt>
                <c:pt idx="5380">
                  <c:v>1.2965724524450859</c:v>
                </c:pt>
                <c:pt idx="5381">
                  <c:v>1.2883918978891968</c:v>
                </c:pt>
                <c:pt idx="5382">
                  <c:v>1.2797795893351198</c:v>
                </c:pt>
                <c:pt idx="5383">
                  <c:v>1.2707379449630418</c:v>
                </c:pt>
                <c:pt idx="5384">
                  <c:v>1.2612695324154584</c:v>
                </c:pt>
                <c:pt idx="5385">
                  <c:v>1.2513770684836831</c:v>
                </c:pt>
                <c:pt idx="5386">
                  <c:v>1.2410634186681258</c:v>
                </c:pt>
                <c:pt idx="5387">
                  <c:v>1.2303315962651196</c:v>
                </c:pt>
                <c:pt idx="5388">
                  <c:v>1.2191847611073687</c:v>
                </c:pt>
                <c:pt idx="5389">
                  <c:v>1.2076262183378181</c:v>
                </c:pt>
                <c:pt idx="5390">
                  <c:v>1.1956594174567081</c:v>
                </c:pt>
                <c:pt idx="5391">
                  <c:v>1.1832879515534578</c:v>
                </c:pt>
                <c:pt idx="5392">
                  <c:v>1.1705155564350374</c:v>
                </c:pt>
                <c:pt idx="5393">
                  <c:v>1.1573461094524713</c:v>
                </c:pt>
                <c:pt idx="5394">
                  <c:v>1.1437836280985654</c:v>
                </c:pt>
                <c:pt idx="5395">
                  <c:v>1.1298322686119888</c:v>
                </c:pt>
                <c:pt idx="5396">
                  <c:v>1.1154963247147278</c:v>
                </c:pt>
                <c:pt idx="5397">
                  <c:v>1.1007802263774731</c:v>
                </c:pt>
                <c:pt idx="5398">
                  <c:v>1.0856885384145991</c:v>
                </c:pt>
                <c:pt idx="5399">
                  <c:v>1.0702259588484369</c:v>
                </c:pt>
                <c:pt idx="5400">
                  <c:v>1.054397317194157</c:v>
                </c:pt>
                <c:pt idx="5401">
                  <c:v>1.0382075728686535</c:v>
                </c:pt>
                <c:pt idx="5402">
                  <c:v>1.021661813745677</c:v>
                </c:pt>
                <c:pt idx="5403">
                  <c:v>1.0047652546495751</c:v>
                </c:pt>
                <c:pt idx="5404">
                  <c:v>0.98752323558553023</c:v>
                </c:pt>
                <c:pt idx="5405">
                  <c:v>0.9699412197691013</c:v>
                </c:pt>
                <c:pt idx="5406">
                  <c:v>0.95202479171322096</c:v>
                </c:pt>
                <c:pt idx="5407">
                  <c:v>0.93377965548658259</c:v>
                </c:pt>
                <c:pt idx="5408">
                  <c:v>0.91521163297648578</c:v>
                </c:pt>
                <c:pt idx="5409">
                  <c:v>0.89632666196858946</c:v>
                </c:pt>
                <c:pt idx="5410">
                  <c:v>0.87713079409254591</c:v>
                </c:pt>
                <c:pt idx="5411">
                  <c:v>0.85763019278950425</c:v>
                </c:pt>
                <c:pt idx="5412">
                  <c:v>0.83783113128953224</c:v>
                </c:pt>
                <c:pt idx="5413">
                  <c:v>0.81773999045673751</c:v>
                </c:pt>
                <c:pt idx="5414">
                  <c:v>0.79736325649862805</c:v>
                </c:pt>
                <c:pt idx="5415">
                  <c:v>0.77670751870944532</c:v>
                </c:pt>
                <c:pt idx="5416">
                  <c:v>0.75577946733285006</c:v>
                </c:pt>
                <c:pt idx="5417">
                  <c:v>0.73458589142164754</c:v>
                </c:pt>
                <c:pt idx="5418">
                  <c:v>0.71313367655990811</c:v>
                </c:pt>
                <c:pt idx="5419">
                  <c:v>0.69142980248181429</c:v>
                </c:pt>
                <c:pt idx="5420">
                  <c:v>0.66948134069038967</c:v>
                </c:pt>
                <c:pt idx="5421">
                  <c:v>0.64729545207007122</c:v>
                </c:pt>
                <c:pt idx="5422">
                  <c:v>0.62487938441463442</c:v>
                </c:pt>
                <c:pt idx="5423">
                  <c:v>0.60224046987046043</c:v>
                </c:pt>
                <c:pt idx="5424">
                  <c:v>0.57938612237836196</c:v>
                </c:pt>
                <c:pt idx="5425">
                  <c:v>0.55632383515000439</c:v>
                </c:pt>
                <c:pt idx="5426">
                  <c:v>0.53306117812714493</c:v>
                </c:pt>
                <c:pt idx="5427">
                  <c:v>0.50960579537832518</c:v>
                </c:pt>
                <c:pt idx="5428">
                  <c:v>0.48596540245536329</c:v>
                </c:pt>
                <c:pt idx="5429">
                  <c:v>0.4621477837441646</c:v>
                </c:pt>
                <c:pt idx="5430">
                  <c:v>0.43816078980032352</c:v>
                </c:pt>
                <c:pt idx="5431">
                  <c:v>0.4140123346476986</c:v>
                </c:pt>
                <c:pt idx="5432">
                  <c:v>0.38971039305691502</c:v>
                </c:pt>
                <c:pt idx="5433">
                  <c:v>0.36526299783286098</c:v>
                </c:pt>
                <c:pt idx="5434">
                  <c:v>0.34067823709286127</c:v>
                </c:pt>
                <c:pt idx="5435">
                  <c:v>0.31596425148280088</c:v>
                </c:pt>
                <c:pt idx="5436">
                  <c:v>0.29112923131835938</c:v>
                </c:pt>
                <c:pt idx="5437">
                  <c:v>0.26618141370470499</c:v>
                </c:pt>
                <c:pt idx="5438">
                  <c:v>0.24112907968767036</c:v>
                </c:pt>
                <c:pt idx="5439">
                  <c:v>0.21598055142593597</c:v>
                </c:pt>
                <c:pt idx="5440">
                  <c:v>0.19074418933428547</c:v>
                </c:pt>
                <c:pt idx="5441">
                  <c:v>0.16542838917693894</c:v>
                </c:pt>
                <c:pt idx="5442">
                  <c:v>0.14004157913205748</c:v>
                </c:pt>
                <c:pt idx="5443">
                  <c:v>0.11459221684744154</c:v>
                </c:pt>
                <c:pt idx="5444">
                  <c:v>8.908878648428864E-2</c:v>
                </c:pt>
                <c:pt idx="5445">
                  <c:v>6.3539795748025318E-2</c:v>
                </c:pt>
                <c:pt idx="5446">
                  <c:v>3.7953772926284428E-2</c:v>
                </c:pt>
                <c:pt idx="5447">
                  <c:v>1.2339263952845054E-2</c:v>
                </c:pt>
                <c:pt idx="5448">
                  <c:v>-1.3295170512941636E-2</c:v>
                </c:pt>
                <c:pt idx="5449">
                  <c:v>-3.8940958023713577E-2</c:v>
                </c:pt>
                <c:pt idx="5450">
                  <c:v>-6.4589517321503004E-2</c:v>
                </c:pt>
                <c:pt idx="5451">
                  <c:v>-9.0232261345950762E-2</c:v>
                </c:pt>
                <c:pt idx="5452">
                  <c:v>-0.11586060023943077</c:v>
                </c:pt>
                <c:pt idx="5453">
                  <c:v>-0.14146594432361526</c:v>
                </c:pt>
                <c:pt idx="5454">
                  <c:v>-0.16703970706066595</c:v>
                </c:pt>
                <c:pt idx="5455">
                  <c:v>-0.19257330803871028</c:v>
                </c:pt>
                <c:pt idx="5456">
                  <c:v>-0.21805817599553776</c:v>
                </c:pt>
                <c:pt idx="5457">
                  <c:v>-0.24348575184340673</c:v>
                </c:pt>
                <c:pt idx="5458">
                  <c:v>-0.26884749164968608</c:v>
                </c:pt>
                <c:pt idx="5459">
                  <c:v>-0.29413486957594415</c:v>
                </c:pt>
                <c:pt idx="5460">
                  <c:v>-0.31933938081585228</c:v>
                </c:pt>
                <c:pt idx="5461">
                  <c:v>-0.34445254455385071</c:v>
                </c:pt>
                <c:pt idx="5462">
                  <c:v>-0.3694659069297393</c:v>
                </c:pt>
                <c:pt idx="5463">
                  <c:v>-0.39437104399148915</c:v>
                </c:pt>
                <c:pt idx="5464">
                  <c:v>-0.41915956463593212</c:v>
                </c:pt>
                <c:pt idx="5465">
                  <c:v>-0.4438231135357476</c:v>
                </c:pt>
                <c:pt idx="5466">
                  <c:v>-0.46835337404064797</c:v>
                </c:pt>
                <c:pt idx="5467">
                  <c:v>-0.49274207105233753</c:v>
                </c:pt>
                <c:pt idx="5468">
                  <c:v>-0.51698097389338749</c:v>
                </c:pt>
                <c:pt idx="5469">
                  <c:v>-0.54106189918290604</c:v>
                </c:pt>
                <c:pt idx="5470">
                  <c:v>-0.56497671370404712</c:v>
                </c:pt>
                <c:pt idx="5471">
                  <c:v>-0.58871733724210118</c:v>
                </c:pt>
                <c:pt idx="5472">
                  <c:v>-0.6122757453931309</c:v>
                </c:pt>
                <c:pt idx="5473">
                  <c:v>-0.63564397235551773</c:v>
                </c:pt>
                <c:pt idx="5474">
                  <c:v>-0.65881411370467624</c:v>
                </c:pt>
                <c:pt idx="5475">
                  <c:v>-0.68177832914019043</c:v>
                </c:pt>
                <c:pt idx="5476">
                  <c:v>-0.70452884520291259</c:v>
                </c:pt>
                <c:pt idx="5477">
                  <c:v>-0.72705795797036255</c:v>
                </c:pt>
                <c:pt idx="5478">
                  <c:v>-0.74935803573424298</c:v>
                </c:pt>
                <c:pt idx="5479">
                  <c:v>-0.77142152165374511</c:v>
                </c:pt>
                <c:pt idx="5480">
                  <c:v>-0.79324093637919535</c:v>
                </c:pt>
                <c:pt idx="5481">
                  <c:v>-0.81480888064790769</c:v>
                </c:pt>
                <c:pt idx="5482">
                  <c:v>-0.83611803785502925</c:v>
                </c:pt>
                <c:pt idx="5483">
                  <c:v>-0.85716117659671831</c:v>
                </c:pt>
                <c:pt idx="5484">
                  <c:v>-0.8779311531809747</c:v>
                </c:pt>
                <c:pt idx="5485">
                  <c:v>-0.89842091410532388</c:v>
                </c:pt>
                <c:pt idx="5486">
                  <c:v>-0.91862349850357639</c:v>
                </c:pt>
                <c:pt idx="5487">
                  <c:v>-0.9385320405622134</c:v>
                </c:pt>
                <c:pt idx="5488">
                  <c:v>-0.95813977190348443</c:v>
                </c:pt>
                <c:pt idx="5489">
                  <c:v>-0.97744002393159501</c:v>
                </c:pt>
                <c:pt idx="5490">
                  <c:v>-0.9964262301407133</c:v>
                </c:pt>
                <c:pt idx="5491">
                  <c:v>-1.0150919283866062</c:v>
                </c:pt>
                <c:pt idx="5492">
                  <c:v>-1.0334307631240989</c:v>
                </c:pt>
                <c:pt idx="5493">
                  <c:v>-1.0514364876097031</c:v>
                </c:pt>
                <c:pt idx="5494">
                  <c:v>-1.0691029660657219</c:v>
                </c:pt>
                <c:pt idx="5495">
                  <c:v>-1.0864241758020654</c:v>
                </c:pt>
                <c:pt idx="5496">
                  <c:v>-1.1033942092949869</c:v>
                </c:pt>
                <c:pt idx="5497">
                  <c:v>-1.1200072762247806</c:v>
                </c:pt>
                <c:pt idx="5498">
                  <c:v>-1.1362577054743133</c:v>
                </c:pt>
                <c:pt idx="5499">
                  <c:v>-1.1521399470877181</c:v>
                </c:pt>
                <c:pt idx="5500">
                  <c:v>-1.1676485741865772</c:v>
                </c:pt>
                <c:pt idx="5501">
                  <c:v>-1.1827782848412929</c:v>
                </c:pt>
                <c:pt idx="5502">
                  <c:v>-1.1975239038970484</c:v>
                </c:pt>
                <c:pt idx="5503">
                  <c:v>-1.2118803847549509</c:v>
                </c:pt>
                <c:pt idx="5504">
                  <c:v>-1.2258428111084589</c:v>
                </c:pt>
                <c:pt idx="5505">
                  <c:v>-1.2394063986344253</c:v>
                </c:pt>
                <c:pt idx="5506">
                  <c:v>-1.2525664966377452</c:v>
                </c:pt>
                <c:pt idx="5507">
                  <c:v>-1.2653185896487547</c:v>
                </c:pt>
                <c:pt idx="5508">
                  <c:v>-1.2776582989726939</c:v>
                </c:pt>
                <c:pt idx="5509">
                  <c:v>-1.2895813841907562</c:v>
                </c:pt>
                <c:pt idx="5510">
                  <c:v>-1.3010837446125672</c:v>
                </c:pt>
                <c:pt idx="5511">
                  <c:v>-1.3121614206798791</c:v>
                </c:pt>
                <c:pt idx="5512">
                  <c:v>-1.3228105953209603</c:v>
                </c:pt>
                <c:pt idx="5513">
                  <c:v>-1.3330275952549286</c:v>
                </c:pt>
                <c:pt idx="5514">
                  <c:v>-1.3428088922454708</c:v>
                </c:pt>
                <c:pt idx="5515">
                  <c:v>-1.3521511043036696</c:v>
                </c:pt>
                <c:pt idx="5516">
                  <c:v>-1.3610509968396511</c:v>
                </c:pt>
                <c:pt idx="5517">
                  <c:v>-1.3695054837626748</c:v>
                </c:pt>
                <c:pt idx="5518">
                  <c:v>-1.3775116285292386</c:v>
                </c:pt>
                <c:pt idx="5519">
                  <c:v>-1.3850666451389022</c:v>
                </c:pt>
                <c:pt idx="5520">
                  <c:v>-1.392167899077517</c:v>
                </c:pt>
                <c:pt idx="5521">
                  <c:v>-1.3988129082075755</c:v>
                </c:pt>
                <c:pt idx="5522">
                  <c:v>-1.4047686338378065</c:v>
                </c:pt>
                <c:pt idx="5523">
                  <c:v>-1.410261657474698</c:v>
                </c:pt>
                <c:pt idx="5524">
                  <c:v>-1.415290169828856</c:v>
                </c:pt>
                <c:pt idx="5525">
                  <c:v>-1.419852514611387</c:v>
                </c:pt>
                <c:pt idx="5526">
                  <c:v>-1.4239471890794355</c:v>
                </c:pt>
                <c:pt idx="5527">
                  <c:v>-1.4275728445311653</c:v>
                </c:pt>
                <c:pt idx="5528">
                  <c:v>-1.430728286749988</c:v>
                </c:pt>
                <c:pt idx="5529">
                  <c:v>-1.433412476397915</c:v>
                </c:pt>
                <c:pt idx="5530">
                  <c:v>-1.4356245293578984</c:v>
                </c:pt>
                <c:pt idx="5531">
                  <c:v>-1.4373637170250326</c:v>
                </c:pt>
                <c:pt idx="5532">
                  <c:v>-1.4386294665465518</c:v>
                </c:pt>
                <c:pt idx="5533">
                  <c:v>-1.4394213610105078</c:v>
                </c:pt>
                <c:pt idx="5534">
                  <c:v>-1.4397391395830974</c:v>
                </c:pt>
                <c:pt idx="5535">
                  <c:v>-1.43958269759457</c:v>
                </c:pt>
                <c:pt idx="5536">
                  <c:v>-1.4389520865737129</c:v>
                </c:pt>
                <c:pt idx="5537">
                  <c:v>-1.4378475142308684</c:v>
                </c:pt>
                <c:pt idx="5538">
                  <c:v>-1.4362693443895238</c:v>
                </c:pt>
                <c:pt idx="5539">
                  <c:v>-1.4342180968664793</c:v>
                </c:pt>
                <c:pt idx="5540">
                  <c:v>-1.4316944473006203</c:v>
                </c:pt>
                <c:pt idx="5541">
                  <c:v>-1.4286992269303846</c:v>
                </c:pt>
                <c:pt idx="5542">
                  <c:v>-1.4252334223199687</c:v>
                </c:pt>
                <c:pt idx="5543">
                  <c:v>-1.4212981750343685</c:v>
                </c:pt>
                <c:pt idx="5544">
                  <c:v>-1.4168947812633756</c:v>
                </c:pt>
                <c:pt idx="5545">
                  <c:v>-1.4120246913946402</c:v>
                </c:pt>
                <c:pt idx="5546">
                  <c:v>-1.4066895095359369</c:v>
                </c:pt>
                <c:pt idx="5547">
                  <c:v>-1.4008909929868119</c:v>
                </c:pt>
                <c:pt idx="5548">
                  <c:v>-1.39463105165976</c:v>
                </c:pt>
                <c:pt idx="5549">
                  <c:v>-1.3879117474511375</c:v>
                </c:pt>
                <c:pt idx="5550">
                  <c:v>-1.3807352935620221</c:v>
                </c:pt>
                <c:pt idx="5551">
                  <c:v>-1.3731040537692216</c:v>
                </c:pt>
                <c:pt idx="5552">
                  <c:v>-1.3650205416467025</c:v>
                </c:pt>
                <c:pt idx="5553">
                  <c:v>-1.3564874197376613</c:v>
                </c:pt>
                <c:pt idx="5554">
                  <c:v>-1.3475074986775453</c:v>
                </c:pt>
                <c:pt idx="5555">
                  <c:v>-1.3380837362682847</c:v>
                </c:pt>
                <c:pt idx="5556">
                  <c:v>-1.3282192365040497</c:v>
                </c:pt>
                <c:pt idx="5557">
                  <c:v>-1.3179172485488624</c:v>
                </c:pt>
                <c:pt idx="5558">
                  <c:v>-1.3071811656663881</c:v>
                </c:pt>
                <c:pt idx="5559">
                  <c:v>-1.2960145241022616</c:v>
                </c:pt>
                <c:pt idx="5560">
                  <c:v>-1.2844210019193218</c:v>
                </c:pt>
                <c:pt idx="5561">
                  <c:v>-1.2724044177861351</c:v>
                </c:pt>
                <c:pt idx="5562">
                  <c:v>-1.2599687297192033</c:v>
                </c:pt>
                <c:pt idx="5563">
                  <c:v>-1.2471180337792693</c:v>
                </c:pt>
                <c:pt idx="5564">
                  <c:v>-1.2338565627221647</c:v>
                </c:pt>
                <c:pt idx="5565">
                  <c:v>-1.2201886846046277</c:v>
                </c:pt>
                <c:pt idx="5566">
                  <c:v>-1.2061189013455456</c:v>
                </c:pt>
                <c:pt idx="5567">
                  <c:v>-1.191651847243127</c:v>
                </c:pt>
                <c:pt idx="5568">
                  <c:v>-1.1767922874484493</c:v>
                </c:pt>
                <c:pt idx="5569">
                  <c:v>-1.1615451163959218</c:v>
                </c:pt>
                <c:pt idx="5570">
                  <c:v>-1.1459153561911539</c:v>
                </c:pt>
                <c:pt idx="5571">
                  <c:v>-1.1299081549567851</c:v>
                </c:pt>
                <c:pt idx="5572">
                  <c:v>-1.1135287851367877</c:v>
                </c:pt>
                <c:pt idx="5573">
                  <c:v>-1.0967826417598381</c:v>
                </c:pt>
                <c:pt idx="5574">
                  <c:v>-1.0796752406623098</c:v>
                </c:pt>
                <c:pt idx="5575">
                  <c:v>-1.0622122166714569</c:v>
                </c:pt>
                <c:pt idx="5576">
                  <c:v>-1.0443993217494303</c:v>
                </c:pt>
                <c:pt idx="5577">
                  <c:v>-1.0262424230986917</c:v>
                </c:pt>
                <c:pt idx="5578">
                  <c:v>-1.0077475012294812</c:v>
                </c:pt>
                <c:pt idx="5579">
                  <c:v>-0.98892064798995716</c:v>
                </c:pt>
                <c:pt idx="5580">
                  <c:v>-0.96976806455966758</c:v>
                </c:pt>
                <c:pt idx="5581">
                  <c:v>-0.9502960594070099</c:v>
                </c:pt>
                <c:pt idx="5582">
                  <c:v>-0.93051104621134728</c:v>
                </c:pt>
                <c:pt idx="5583">
                  <c:v>-0.91041954175047812</c:v>
                </c:pt>
                <c:pt idx="5584">
                  <c:v>-0.89002816375414107</c:v>
                </c:pt>
                <c:pt idx="5585">
                  <c:v>-0.86934362872426785</c:v>
                </c:pt>
                <c:pt idx="5586">
                  <c:v>-0.84837274972271348</c:v>
                </c:pt>
                <c:pt idx="5587">
                  <c:v>-0.82712243412716091</c:v>
                </c:pt>
                <c:pt idx="5588">
                  <c:v>-0.80559968135598459</c:v>
                </c:pt>
                <c:pt idx="5589">
                  <c:v>-0.78381158056278</c:v>
                </c:pt>
                <c:pt idx="5590">
                  <c:v>-0.76176530830133804</c:v>
                </c:pt>
                <c:pt idx="5591">
                  <c:v>-0.7394681261618431</c:v>
                </c:pt>
                <c:pt idx="5592">
                  <c:v>-0.71692737837904952</c:v>
                </c:pt>
                <c:pt idx="5593">
                  <c:v>-0.69415048941324098</c:v>
                </c:pt>
                <c:pt idx="5594">
                  <c:v>-0.67114496150476755</c:v>
                </c:pt>
                <c:pt idx="5595">
                  <c:v>-0.64791837220295934</c:v>
                </c:pt>
                <c:pt idx="5596">
                  <c:v>-0.62447837187023758</c:v>
                </c:pt>
                <c:pt idx="5597">
                  <c:v>-0.60083268116224642</c:v>
                </c:pt>
                <c:pt idx="5598">
                  <c:v>-0.57698908848482033</c:v>
                </c:pt>
                <c:pt idx="5599">
                  <c:v>-0.55295544742864422</c:v>
                </c:pt>
                <c:pt idx="5600">
                  <c:v>-0.52873967418244672</c:v>
                </c:pt>
                <c:pt idx="5601">
                  <c:v>-0.50434974492556628</c:v>
                </c:pt>
                <c:pt idx="5602">
                  <c:v>-0.47979369320076082</c:v>
                </c:pt>
                <c:pt idx="5603">
                  <c:v>-0.4550796072681223</c:v>
                </c:pt>
                <c:pt idx="5604">
                  <c:v>-0.43021562744097247</c:v>
                </c:pt>
                <c:pt idx="5605">
                  <c:v>-0.40520994340461225</c:v>
                </c:pt>
                <c:pt idx="5606">
                  <c:v>-0.38007079151880041</c:v>
                </c:pt>
                <c:pt idx="5607">
                  <c:v>-0.35480645210487122</c:v>
                </c:pt>
                <c:pt idx="5608">
                  <c:v>-0.32942524671836459</c:v>
                </c:pt>
                <c:pt idx="5609">
                  <c:v>-0.30393553540807811</c:v>
                </c:pt>
                <c:pt idx="5610">
                  <c:v>-0.27834571396243429</c:v>
                </c:pt>
                <c:pt idx="5611">
                  <c:v>-0.25266421114407872</c:v>
                </c:pt>
                <c:pt idx="5612">
                  <c:v>-0.2268994859136316</c:v>
                </c:pt>
                <c:pt idx="5613">
                  <c:v>-0.2010600246434599</c:v>
                </c:pt>
                <c:pt idx="5614">
                  <c:v>-0.17515433832245694</c:v>
                </c:pt>
                <c:pt idx="5615">
                  <c:v>-0.1491909597526849</c:v>
                </c:pt>
                <c:pt idx="5616">
                  <c:v>-0.12317844073885639</c:v>
                </c:pt>
                <c:pt idx="5617">
                  <c:v>-9.7125349271532518E-2</c:v>
                </c:pt>
                <c:pt idx="5618">
                  <c:v>-7.1040266705013858E-2</c:v>
                </c:pt>
                <c:pt idx="5619">
                  <c:v>-4.4931784930810618E-2</c:v>
                </c:pt>
                <c:pt idx="5620">
                  <c:v>-1.8808503547652525E-2</c:v>
                </c:pt>
                <c:pt idx="5621">
                  <c:v>7.32097297104084E-3</c:v>
                </c:pt>
                <c:pt idx="5622">
                  <c:v>3.3448038111301474E-2</c:v>
                </c:pt>
                <c:pt idx="5623">
                  <c:v>5.9564086153419092E-2</c:v>
                </c:pt>
                <c:pt idx="5624">
                  <c:v>8.5660515006489246E-2</c:v>
                </c:pt>
                <c:pt idx="5625">
                  <c:v>0.11172872904176795</c:v>
                </c:pt>
                <c:pt idx="5626">
                  <c:v>0.13776014192389094</c:v>
                </c:pt>
                <c:pt idx="5627">
                  <c:v>0.16374617943904243</c:v>
                </c:pt>
                <c:pt idx="5628">
                  <c:v>0.18967828231911937</c:v>
                </c:pt>
                <c:pt idx="5629">
                  <c:v>0.21554790906098603</c:v>
                </c:pt>
                <c:pt idx="5630">
                  <c:v>0.24134653873986317</c:v>
                </c:pt>
                <c:pt idx="5631">
                  <c:v>0.26706567381594848</c:v>
                </c:pt>
                <c:pt idx="5632">
                  <c:v>0.29269684293333376</c:v>
                </c:pt>
                <c:pt idx="5633">
                  <c:v>0.31823160371029358</c:v>
                </c:pt>
                <c:pt idx="5634">
                  <c:v>0.34366154552003342</c:v>
                </c:pt>
                <c:pt idx="5635">
                  <c:v>0.3689782922609815</c:v>
                </c:pt>
                <c:pt idx="5636">
                  <c:v>0.39417350511569338</c:v>
                </c:pt>
                <c:pt idx="5637">
                  <c:v>0.4192388852975068</c:v>
                </c:pt>
                <c:pt idx="5638">
                  <c:v>0.44416617678396936</c:v>
                </c:pt>
                <c:pt idx="5639">
                  <c:v>0.46894716903622358</c:v>
                </c:pt>
                <c:pt idx="5640">
                  <c:v>0.49357369970337506</c:v>
                </c:pt>
                <c:pt idx="5641">
                  <c:v>0.51803765731101159</c:v>
                </c:pt>
                <c:pt idx="5642">
                  <c:v>0.54233098393295431</c:v>
                </c:pt>
                <c:pt idx="5643">
                  <c:v>0.56644567784537381</c:v>
                </c:pt>
                <c:pt idx="5644">
                  <c:v>0.59037379616239261</c:v>
                </c:pt>
                <c:pt idx="5645">
                  <c:v>0.61410745745231099</c:v>
                </c:pt>
                <c:pt idx="5646">
                  <c:v>0.6376388443335862</c:v>
                </c:pt>
                <c:pt idx="5647">
                  <c:v>0.66096020604972305</c:v>
                </c:pt>
                <c:pt idx="5648">
                  <c:v>0.68406386102220695</c:v>
                </c:pt>
                <c:pt idx="5649">
                  <c:v>0.70694219938066327</c:v>
                </c:pt>
                <c:pt idx="5650">
                  <c:v>0.7295876854693939</c:v>
                </c:pt>
                <c:pt idx="5651">
                  <c:v>0.75199286032946</c:v>
                </c:pt>
                <c:pt idx="5652">
                  <c:v>0.77415034415552408</c:v>
                </c:pt>
                <c:pt idx="5653">
                  <c:v>0.79605283872658894</c:v>
                </c:pt>
                <c:pt idx="5654">
                  <c:v>0.81769312980989928</c:v>
                </c:pt>
                <c:pt idx="5655">
                  <c:v>0.83906408953714551</c:v>
                </c:pt>
                <c:pt idx="5656">
                  <c:v>0.86015867875225416</c:v>
                </c:pt>
                <c:pt idx="5657">
                  <c:v>0.88096994932993056</c:v>
                </c:pt>
                <c:pt idx="5658">
                  <c:v>0.90149104646422995</c:v>
                </c:pt>
                <c:pt idx="5659">
                  <c:v>0.92171521092639241</c:v>
                </c:pt>
                <c:pt idx="5660">
                  <c:v>0.94163578129119718</c:v>
                </c:pt>
                <c:pt idx="5661">
                  <c:v>0.96124619613109208</c:v>
                </c:pt>
                <c:pt idx="5662">
                  <c:v>0.98053999617739906</c:v>
                </c:pt>
                <c:pt idx="5663">
                  <c:v>0.99951082644786393</c:v>
                </c:pt>
                <c:pt idx="5664">
                  <c:v>1.018152438339853</c:v>
                </c:pt>
                <c:pt idx="5665">
                  <c:v>1.0364586916885234</c:v>
                </c:pt>
                <c:pt idx="5666">
                  <c:v>1.0544235567892588</c:v>
                </c:pt>
                <c:pt idx="5667">
                  <c:v>1.0720411163837371</c:v>
                </c:pt>
                <c:pt idx="5668">
                  <c:v>1.0893055676089454</c:v>
                </c:pt>
                <c:pt idx="5669">
                  <c:v>1.1062112239085331</c:v>
                </c:pt>
                <c:pt idx="5670">
                  <c:v>1.1227525169058479</c:v>
                </c:pt>
                <c:pt idx="5671">
                  <c:v>1.1389239982380313</c:v>
                </c:pt>
                <c:pt idx="5672">
                  <c:v>1.154720341350614</c:v>
                </c:pt>
                <c:pt idx="5673">
                  <c:v>1.1701363432519669</c:v>
                </c:pt>
                <c:pt idx="5674">
                  <c:v>1.1851669262270541</c:v>
                </c:pt>
                <c:pt idx="5675">
                  <c:v>1.199807139509939</c:v>
                </c:pt>
                <c:pt idx="5676">
                  <c:v>1.2140521609144597</c:v>
                </c:pt>
                <c:pt idx="5677">
                  <c:v>1.227897298422554</c:v>
                </c:pt>
                <c:pt idx="5678">
                  <c:v>1.2413379917297231</c:v>
                </c:pt>
                <c:pt idx="5679">
                  <c:v>1.2543698137470944</c:v>
                </c:pt>
                <c:pt idx="5680">
                  <c:v>1.266988472059621</c:v>
                </c:pt>
                <c:pt idx="5681">
                  <c:v>1.2791898103399089</c:v>
                </c:pt>
                <c:pt idx="5682">
                  <c:v>1.2909698097172275</c:v>
                </c:pt>
                <c:pt idx="5683">
                  <c:v>1.3023245901012463</c:v>
                </c:pt>
                <c:pt idx="5684">
                  <c:v>1.3132504114600569</c:v>
                </c:pt>
                <c:pt idx="5685">
                  <c:v>1.3237436750520557</c:v>
                </c:pt>
                <c:pt idx="5686">
                  <c:v>1.3338009246113069</c:v>
                </c:pt>
                <c:pt idx="5687">
                  <c:v>1.3434188474859534</c:v>
                </c:pt>
                <c:pt idx="5688">
                  <c:v>1.3525942757293505</c:v>
                </c:pt>
                <c:pt idx="5689">
                  <c:v>1.3613241871435078</c:v>
                </c:pt>
                <c:pt idx="5690">
                  <c:v>1.3696057062745506</c:v>
                </c:pt>
                <c:pt idx="5691">
                  <c:v>1.3774361053598307</c:v>
                </c:pt>
                <c:pt idx="5692">
                  <c:v>1.3848128052263928</c:v>
                </c:pt>
                <c:pt idx="5693">
                  <c:v>1.3917333761405088</c:v>
                </c:pt>
                <c:pt idx="5694">
                  <c:v>1.3981955386079765</c:v>
                </c:pt>
                <c:pt idx="5695">
                  <c:v>1.4041971641249376</c:v>
                </c:pt>
                <c:pt idx="5696">
                  <c:v>1.4097362758789687</c:v>
                </c:pt>
                <c:pt idx="5697">
                  <c:v>1.4148110494001933</c:v>
                </c:pt>
                <c:pt idx="5698">
                  <c:v>1.4194198131622402</c:v>
                </c:pt>
                <c:pt idx="5699">
                  <c:v>1.4235610491327926</c:v>
                </c:pt>
                <c:pt idx="5700">
                  <c:v>1.4272333932736099</c:v>
                </c:pt>
                <c:pt idx="5701">
                  <c:v>1.4304356359898056</c:v>
                </c:pt>
                <c:pt idx="5702">
                  <c:v>1.4331667225282669</c:v>
                </c:pt>
                <c:pt idx="5703">
                  <c:v>1.4354257533250729</c:v>
                </c:pt>
                <c:pt idx="5704">
                  <c:v>1.437211984301781</c:v>
                </c:pt>
                <c:pt idx="5705">
                  <c:v>1.4385248271105213</c:v>
                </c:pt>
                <c:pt idx="5706">
                  <c:v>1.4393638493277863</c:v>
                </c:pt>
                <c:pt idx="5707">
                  <c:v>1.439728774596851</c:v>
                </c:pt>
                <c:pt idx="5708">
                  <c:v>1.4396194827188149</c:v>
                </c:pt>
                <c:pt idx="5709">
                  <c:v>1.4390360096921813</c:v>
                </c:pt>
                <c:pt idx="5710">
                  <c:v>1.4379785477010081</c:v>
                </c:pt>
                <c:pt idx="5711">
                  <c:v>1.4364474450515947</c:v>
                </c:pt>
                <c:pt idx="5712">
                  <c:v>1.4344432060577736</c:v>
                </c:pt>
                <c:pt idx="5713">
                  <c:v>1.4319664908747838</c:v>
                </c:pt>
                <c:pt idx="5714">
                  <c:v>1.4290181152818422</c:v>
                </c:pt>
                <c:pt idx="5715">
                  <c:v>1.4255990504134324</c:v>
                </c:pt>
                <c:pt idx="5716">
                  <c:v>1.4217104224394386</c:v>
                </c:pt>
                <c:pt idx="5717">
                  <c:v>1.4173535121942089</c:v>
                </c:pt>
                <c:pt idx="5718">
                  <c:v>1.4125297547546685</c:v>
                </c:pt>
                <c:pt idx="5719">
                  <c:v>1.407240738967644</c:v>
                </c:pt>
                <c:pt idx="5720">
                  <c:v>1.401488206926522</c:v>
                </c:pt>
                <c:pt idx="5721">
                  <c:v>1.395274053397441</c:v>
                </c:pt>
                <c:pt idx="5722">
                  <c:v>1.3886003251951988</c:v>
                </c:pt>
                <c:pt idx="5723">
                  <c:v>1.3814692205090693</c:v>
                </c:pt>
                <c:pt idx="5724">
                  <c:v>1.3738830881787611</c:v>
                </c:pt>
                <c:pt idx="5725">
                  <c:v>1.3658444269207686</c:v>
                </c:pt>
                <c:pt idx="5726">
                  <c:v>1.3573558845053317</c:v>
                </c:pt>
                <c:pt idx="5727">
                  <c:v>1.3484202568843293</c:v>
                </c:pt>
                <c:pt idx="5728">
                  <c:v>1.3390404872703376</c:v>
                </c:pt>
                <c:pt idx="5729">
                  <c:v>1.3292196651672017</c:v>
                </c:pt>
                <c:pt idx="5730">
                  <c:v>1.31896102535242</c:v>
                </c:pt>
                <c:pt idx="5731">
                  <c:v>1.3082679468116665</c:v>
                </c:pt>
                <c:pt idx="5732">
                  <c:v>1.2971439516258276</c:v>
                </c:pt>
                <c:pt idx="5733">
                  <c:v>1.2855927038109014</c:v>
                </c:pt>
                <c:pt idx="5734">
                  <c:v>1.2736180081111421</c:v>
                </c:pt>
                <c:pt idx="5735">
                  <c:v>1.2612238087458594</c:v>
                </c:pt>
                <c:pt idx="5736">
                  <c:v>1.2484141881102702</c:v>
                </c:pt>
                <c:pt idx="5737">
                  <c:v>1.2351933654308418</c:v>
                </c:pt>
                <c:pt idx="5738">
                  <c:v>1.22156569537557</c:v>
                </c:pt>
                <c:pt idx="5739">
                  <c:v>1.2075356666196324</c:v>
                </c:pt>
                <c:pt idx="5740">
                  <c:v>1.1931079003669149</c:v>
                </c:pt>
                <c:pt idx="5741">
                  <c:v>1.1782871488278877</c:v>
                </c:pt>
                <c:pt idx="5742">
                  <c:v>1.1630782936543123</c:v>
                </c:pt>
                <c:pt idx="5743">
                  <c:v>1.1474863443313361</c:v>
                </c:pt>
                <c:pt idx="5744">
                  <c:v>1.131516436527465</c:v>
                </c:pt>
                <c:pt idx="5745">
                  <c:v>1.1151738304029821</c:v>
                </c:pt>
                <c:pt idx="5746">
                  <c:v>1.0984639088773585</c:v>
                </c:pt>
                <c:pt idx="5747">
                  <c:v>1.081392175856227</c:v>
                </c:pt>
                <c:pt idx="5748">
                  <c:v>1.0639642544185139</c:v>
                </c:pt>
                <c:pt idx="5749">
                  <c:v>1.0461858849643049</c:v>
                </c:pt>
                <c:pt idx="5750">
                  <c:v>1.0280629233240819</c:v>
                </c:pt>
                <c:pt idx="5751">
                  <c:v>1.0096013388299288</c:v>
                </c:pt>
                <c:pt idx="5752">
                  <c:v>0.99080721234935576</c:v>
                </c:pt>
                <c:pt idx="5753">
                  <c:v>0.97168673428238839</c:v>
                </c:pt>
                <c:pt idx="5754">
                  <c:v>0.95224620252257419</c:v>
                </c:pt>
                <c:pt idx="5755">
                  <c:v>0.93249202038258772</c:v>
                </c:pt>
                <c:pt idx="5756">
                  <c:v>0.91243069448510628</c:v>
                </c:pt>
                <c:pt idx="5757">
                  <c:v>0.89206883261967096</c:v>
                </c:pt>
                <c:pt idx="5758">
                  <c:v>0.87141314156620475</c:v>
                </c:pt>
                <c:pt idx="5759">
                  <c:v>0.85047042488594671</c:v>
                </c:pt>
                <c:pt idx="5760">
                  <c:v>0.82924758068049109</c:v>
                </c:pt>
                <c:pt idx="5761">
                  <c:v>0.80775159931969731</c:v>
                </c:pt>
                <c:pt idx="5762">
                  <c:v>0.78598956113920693</c:v>
                </c:pt>
                <c:pt idx="5763">
                  <c:v>0.76396863410832183</c:v>
                </c:pt>
                <c:pt idx="5764">
                  <c:v>0.74169607146902616</c:v>
                </c:pt>
                <c:pt idx="5765">
                  <c:v>0.71917920934691493</c:v>
                </c:pt>
                <c:pt idx="5766">
                  <c:v>0.69642546433482622</c:v>
                </c:pt>
                <c:pt idx="5767">
                  <c:v>0.67344233104996343</c:v>
                </c:pt>
                <c:pt idx="5768">
                  <c:v>0.65023737966533024</c:v>
                </c:pt>
                <c:pt idx="5769">
                  <c:v>0.62681825341626141</c:v>
                </c:pt>
                <c:pt idx="5770">
                  <c:v>0.6031926660829029</c:v>
                </c:pt>
                <c:pt idx="5771">
                  <c:v>0.57936839944944896</c:v>
                </c:pt>
                <c:pt idx="5772">
                  <c:v>0.55535330074098699</c:v>
                </c:pt>
                <c:pt idx="5773">
                  <c:v>0.53115528003877177</c:v>
                </c:pt>
                <c:pt idx="5774">
                  <c:v>0.50678230767482046</c:v>
                </c:pt>
                <c:pt idx="5775">
                  <c:v>0.48224241160663373</c:v>
                </c:pt>
                <c:pt idx="5776">
                  <c:v>0.45754367477296581</c:v>
                </c:pt>
                <c:pt idx="5777">
                  <c:v>0.43269423243145927</c:v>
                </c:pt>
                <c:pt idx="5778">
                  <c:v>0.40770226947906474</c:v>
                </c:pt>
                <c:pt idx="5779">
                  <c:v>0.38257601775609568</c:v>
                </c:pt>
                <c:pt idx="5780">
                  <c:v>0.35732375333483862</c:v>
                </c:pt>
                <c:pt idx="5781">
                  <c:v>0.33195379379357937</c:v>
                </c:pt>
                <c:pt idx="5782">
                  <c:v>0.30647449547696093</c:v>
                </c:pt>
                <c:pt idx="5783">
                  <c:v>0.28089425074358138</c:v>
                </c:pt>
                <c:pt idx="5784">
                  <c:v>0.25522148520171684</c:v>
                </c:pt>
                <c:pt idx="5785">
                  <c:v>0.22946465493410173</c:v>
                </c:pt>
                <c:pt idx="5786">
                  <c:v>0.20363224371266775</c:v>
                </c:pt>
                <c:pt idx="5787">
                  <c:v>0.17773276020416687</c:v>
                </c:pt>
                <c:pt idx="5788">
                  <c:v>0.15177473516758083</c:v>
                </c:pt>
                <c:pt idx="5789">
                  <c:v>0.12576671864427674</c:v>
                </c:pt>
                <c:pt idx="5790">
                  <c:v>9.9717277141792376E-2</c:v>
                </c:pt>
                <c:pt idx="5791">
                  <c:v>7.3634990812197931E-2</c:v>
                </c:pt>
                <c:pt idx="5792">
                  <c:v>4.7528450625986041E-2</c:v>
                </c:pt>
                <c:pt idx="5793">
                  <c:v>2.1406255542364163E-2</c:v>
                </c:pt>
                <c:pt idx="5794">
                  <c:v>-4.7229903230516391E-3</c:v>
                </c:pt>
                <c:pt idx="5795">
                  <c:v>-3.0850680532264769E-2</c:v>
                </c:pt>
                <c:pt idx="5796">
                  <c:v>-5.6968209159682114E-2</c:v>
                </c:pt>
                <c:pt idx="5797">
                  <c:v>-8.3066973626725008E-2</c:v>
                </c:pt>
                <c:pt idx="5798">
                  <c:v>-0.10913837753534436</c:v>
                </c:pt>
                <c:pt idx="5799">
                  <c:v>-0.13517383349949724</c:v>
                </c:pt>
                <c:pt idx="5800">
                  <c:v>-0.16116476597366089</c:v>
                </c:pt>
                <c:pt idx="5801">
                  <c:v>-0.18710261407743245</c:v>
                </c:pt>
                <c:pt idx="5802">
                  <c:v>-0.21297883441531681</c:v>
                </c:pt>
                <c:pt idx="5803">
                  <c:v>-0.23878490389073895</c:v>
                </c:pt>
                <c:pt idx="5804">
                  <c:v>-0.26451232251338003</c:v>
                </c:pt>
                <c:pt idx="5805">
                  <c:v>-0.29015261619890309</c:v>
                </c:pt>
                <c:pt idx="5806">
                  <c:v>-0.31569733956013607</c:v>
                </c:pt>
                <c:pt idx="5807">
                  <c:v>-0.34113807868881418</c:v>
                </c:pt>
                <c:pt idx="5808">
                  <c:v>-0.36646645392694632</c:v>
                </c:pt>
                <c:pt idx="5809">
                  <c:v>-0.39167412262690698</c:v>
                </c:pt>
                <c:pt idx="5810">
                  <c:v>-0.41675278189932458</c:v>
                </c:pt>
                <c:pt idx="5811">
                  <c:v>-0.44169417134789385</c:v>
                </c:pt>
                <c:pt idx="5812">
                  <c:v>-0.46649007579017365</c:v>
                </c:pt>
                <c:pt idx="5813">
                  <c:v>-0.49113232796350109</c:v>
                </c:pt>
                <c:pt idx="5814">
                  <c:v>-0.5156128112151227</c:v>
                </c:pt>
                <c:pt idx="5815">
                  <c:v>-0.53992346217564913</c:v>
                </c:pt>
                <c:pt idx="5816">
                  <c:v>-0.56405627341497178</c:v>
                </c:pt>
                <c:pt idx="5817">
                  <c:v>-0.58800329607973567</c:v>
                </c:pt>
                <c:pt idx="5818">
                  <c:v>-0.61175664251153494</c:v>
                </c:pt>
                <c:pt idx="5819">
                  <c:v>-0.63530848884494773</c:v>
                </c:pt>
                <c:pt idx="5820">
                  <c:v>-0.65865107758455144</c:v>
                </c:pt>
                <c:pt idx="5821">
                  <c:v>-0.6817767201600855</c:v>
                </c:pt>
                <c:pt idx="5822">
                  <c:v>-0.70467779945891362</c:v>
                </c:pt>
                <c:pt idx="5823">
                  <c:v>-0.72734677233493361</c:v>
                </c:pt>
                <c:pt idx="5824">
                  <c:v>-0.74977617209314318</c:v>
                </c:pt>
                <c:pt idx="5825">
                  <c:v>-0.77195861094901641</c:v>
                </c:pt>
                <c:pt idx="5826">
                  <c:v>-0.79388678246188538</c:v>
                </c:pt>
                <c:pt idx="5827">
                  <c:v>-0.81555346394153083</c:v>
                </c:pt>
                <c:pt idx="5828">
                  <c:v>-0.83695151882719387</c:v>
                </c:pt>
                <c:pt idx="5829">
                  <c:v>-0.85807389903820708</c:v>
                </c:pt>
                <c:pt idx="5830">
                  <c:v>-0.87891364729549137</c:v>
                </c:pt>
                <c:pt idx="5831">
                  <c:v>-0.89946389941314142</c:v>
                </c:pt>
                <c:pt idx="5832">
                  <c:v>-0.91971788655933961</c:v>
                </c:pt>
                <c:pt idx="5833">
                  <c:v>-0.93966893748588498</c:v>
                </c:pt>
                <c:pt idx="5834">
                  <c:v>-0.95931048072555702</c:v>
                </c:pt>
                <c:pt idx="5835">
                  <c:v>-0.97863604675661431</c:v>
                </c:pt>
                <c:pt idx="5836">
                  <c:v>-0.99763927013374221</c:v>
                </c:pt>
                <c:pt idx="5837">
                  <c:v>-1.0163138915846843</c:v>
                </c:pt>
                <c:pt idx="5838">
                  <c:v>-1.0346537600719217</c:v>
                </c:pt>
                <c:pt idx="5839">
                  <c:v>-1.0526528348187014</c:v>
                </c:pt>
                <c:pt idx="5840">
                  <c:v>-1.0703051872987437</c:v>
                </c:pt>
                <c:pt idx="5841">
                  <c:v>-1.0876050031889755</c:v>
                </c:pt>
                <c:pt idx="5842">
                  <c:v>-1.1045465842846491</c:v>
                </c:pt>
                <c:pt idx="5843">
                  <c:v>-1.1211243503762196</c:v>
                </c:pt>
                <c:pt idx="5844">
                  <c:v>-1.1373328410873391</c:v>
                </c:pt>
                <c:pt idx="5845">
                  <c:v>-1.1531667176734102</c:v>
                </c:pt>
                <c:pt idx="5846">
                  <c:v>-1.1686207647800431</c:v>
                </c:pt>
                <c:pt idx="5847">
                  <c:v>-1.1836898921608932</c:v>
                </c:pt>
                <c:pt idx="5848">
                  <c:v>-1.1983691363542885</c:v>
                </c:pt>
                <c:pt idx="5849">
                  <c:v>-1.2126536623180797</c:v>
                </c:pt>
                <c:pt idx="5850">
                  <c:v>-1.226538765022219</c:v>
                </c:pt>
                <c:pt idx="5851">
                  <c:v>-1.2400198709984869</c:v>
                </c:pt>
                <c:pt idx="5852">
                  <c:v>-1.2530925398469088</c:v>
                </c:pt>
                <c:pt idx="5853">
                  <c:v>-1.265752465698325</c:v>
                </c:pt>
                <c:pt idx="5854">
                  <c:v>-1.2779954786326633</c:v>
                </c:pt>
                <c:pt idx="5855">
                  <c:v>-1.2898175460524164</c:v>
                </c:pt>
                <c:pt idx="5856">
                  <c:v>-1.3012147740109028</c:v>
                </c:pt>
                <c:pt idx="5857">
                  <c:v>-1.3121834084948498</c:v>
                </c:pt>
                <c:pt idx="5858">
                  <c:v>-1.3227198366608925</c:v>
                </c:pt>
                <c:pt idx="5859">
                  <c:v>-1.332820588025565</c:v>
                </c:pt>
                <c:pt idx="5860">
                  <c:v>-1.3424823356084132</c:v>
                </c:pt>
                <c:pt idx="5861">
                  <c:v>-1.351701897027825</c:v>
                </c:pt>
                <c:pt idx="5862">
                  <c:v>-1.3604762355492495</c:v>
                </c:pt>
                <c:pt idx="5863">
                  <c:v>-1.3688024610854355</c:v>
                </c:pt>
                <c:pt idx="5864">
                  <c:v>-1.3766778311483583</c:v>
                </c:pt>
                <c:pt idx="5865">
                  <c:v>-1.3840997517525457</c:v>
                </c:pt>
                <c:pt idx="5866">
                  <c:v>-1.391065778269486</c:v>
                </c:pt>
                <c:pt idx="5867">
                  <c:v>-1.3975736162328292</c:v>
                </c:pt>
                <c:pt idx="5868">
                  <c:v>-1.4036211220941497</c:v>
                </c:pt>
                <c:pt idx="5869">
                  <c:v>-1.4092063039289779</c:v>
                </c:pt>
                <c:pt idx="5870">
                  <c:v>-1.4143273220928994</c:v>
                </c:pt>
                <c:pt idx="5871">
                  <c:v>-1.418982489827499</c:v>
                </c:pt>
                <c:pt idx="5872">
                  <c:v>-1.4231702738159477</c:v>
                </c:pt>
                <c:pt idx="5873">
                  <c:v>-1.4268892946880409</c:v>
                </c:pt>
                <c:pt idx="5874">
                  <c:v>-1.4301383274745325</c:v>
                </c:pt>
                <c:pt idx="5875">
                  <c:v>-1.4329163020106239</c:v>
                </c:pt>
                <c:pt idx="5876">
                  <c:v>-1.4352223032884401</c:v>
                </c:pt>
                <c:pt idx="5877">
                  <c:v>-1.4370555717584332</c:v>
                </c:pt>
                <c:pt idx="5878">
                  <c:v>-1.438415503579545</c:v>
                </c:pt>
                <c:pt idx="5879">
                  <c:v>-1.4393016508181091</c:v>
                </c:pt>
                <c:pt idx="5880">
                  <c:v>-1.4397137215953881</c:v>
                </c:pt>
                <c:pt idx="5881">
                  <c:v>-1.4396515801837177</c:v>
                </c:pt>
                <c:pt idx="5882">
                  <c:v>-1.4391152470512016</c:v>
                </c:pt>
                <c:pt idx="5883">
                  <c:v>-1.4381048988549838</c:v>
                </c:pt>
                <c:pt idx="5884">
                  <c:v>-1.4366208683830464</c:v>
                </c:pt>
                <c:pt idx="5885">
                  <c:v>-1.4346636444446097</c:v>
                </c:pt>
                <c:pt idx="5886">
                  <c:v>-1.4322338717091194</c:v>
                </c:pt>
                <c:pt idx="5887">
                  <c:v>-1.4293323504939113</c:v>
                </c:pt>
                <c:pt idx="5888">
                  <c:v>-1.4259600365005971</c:v>
                </c:pt>
                <c:pt idx="5889">
                  <c:v>-1.4221180405002807</c:v>
                </c:pt>
                <c:pt idx="5890">
                  <c:v>-1.4178076279676937</c:v>
                </c:pt>
                <c:pt idx="5891">
                  <c:v>-1.4130302186643693</c:v>
                </c:pt>
                <c:pt idx="5892">
                  <c:v>-1.4077873861710077</c:v>
                </c:pt>
                <c:pt idx="5893">
                  <c:v>-1.4020808573691637</c:v>
                </c:pt>
                <c:pt idx="5894">
                  <c:v>-1.3959125118724542</c:v>
                </c:pt>
                <c:pt idx="5895">
                  <c:v>-1.3892843814074487</c:v>
                </c:pt>
                <c:pt idx="5896">
                  <c:v>-1.3821986491444602</c:v>
                </c:pt>
                <c:pt idx="5897">
                  <c:v>-1.3746576489784541</c:v>
                </c:pt>
                <c:pt idx="5898">
                  <c:v>-1.3666638647603113</c:v>
                </c:pt>
                <c:pt idx="5899">
                  <c:v>-1.3582199294786976</c:v>
                </c:pt>
                <c:pt idx="5900">
                  <c:v>-1.349328624392814</c:v>
                </c:pt>
                <c:pt idx="5901">
                  <c:v>-1.3399928781163035</c:v>
                </c:pt>
                <c:pt idx="5902">
                  <c:v>-1.330215765652627</c:v>
                </c:pt>
                <c:pt idx="5903">
                  <c:v>-1.3200005073822223</c:v>
                </c:pt>
                <c:pt idx="5904">
                  <c:v>-1.3093504680017702</c:v>
                </c:pt>
                <c:pt idx="5905">
                  <c:v>-1.2982691554159451</c:v>
                </c:pt>
                <c:pt idx="5906">
                  <c:v>-1.2867602195819665</c:v>
                </c:pt>
                <c:pt idx="5907">
                  <c:v>-1.2748274513073929</c:v>
                </c:pt>
                <c:pt idx="5908">
                  <c:v>-1.2624747810014965</c:v>
                </c:pt>
                <c:pt idx="5909">
                  <c:v>-1.2497062773806753</c:v>
                </c:pt>
                <c:pt idx="5910">
                  <c:v>-1.2365261461282937</c:v>
                </c:pt>
                <c:pt idx="5911">
                  <c:v>-1.2229387285094264</c:v>
                </c:pt>
                <c:pt idx="5912">
                  <c:v>-1.208948499940923</c:v>
                </c:pt>
                <c:pt idx="5913">
                  <c:v>-1.194560068517305</c:v>
                </c:pt>
                <c:pt idx="5914">
                  <c:v>-1.1797781734929524</c:v>
                </c:pt>
                <c:pt idx="5915">
                  <c:v>-1.1646076837210906</c:v>
                </c:pt>
                <c:pt idx="5916">
                  <c:v>-1.1490535960500894</c:v>
                </c:pt>
                <c:pt idx="5917">
                  <c:v>-1.1331210336776028</c:v>
                </c:pt>
                <c:pt idx="5918">
                  <c:v>-1.1168152444630934</c:v>
                </c:pt>
                <c:pt idx="5919">
                  <c:v>-1.1001415991992969</c:v>
                </c:pt>
                <c:pt idx="5920">
                  <c:v>-1.0831055898431909</c:v>
                </c:pt>
                <c:pt idx="5921">
                  <c:v>-1.0657128277070551</c:v>
                </c:pt>
                <c:pt idx="5922">
                  <c:v>-1.047969041610225</c:v>
                </c:pt>
                <c:pt idx="5923">
                  <c:v>-1.0298800759921314</c:v>
                </c:pt>
                <c:pt idx="5924">
                  <c:v>-1.0114518889872677</c:v>
                </c:pt>
                <c:pt idx="5925">
                  <c:v>-0.9926905504626945</c:v>
                </c:pt>
                <c:pt idx="5926">
                  <c:v>-0.97360224001875639</c:v>
                </c:pt>
                <c:pt idx="5927">
                  <c:v>-0.95419324495364521</c:v>
                </c:pt>
                <c:pt idx="5928">
                  <c:v>-0.93446995819249445</c:v>
                </c:pt>
                <c:pt idx="5929">
                  <c:v>-0.91443887618167996</c:v>
                </c:pt>
                <c:pt idx="5930">
                  <c:v>-0.89410659674902149</c:v>
                </c:pt>
                <c:pt idx="5931">
                  <c:v>-0.87347981693059995</c:v>
                </c:pt>
                <c:pt idx="5932">
                  <c:v>-0.85256533076488206</c:v>
                </c:pt>
                <c:pt idx="5933">
                  <c:v>-0.83137002705490992</c:v>
                </c:pt>
                <c:pt idx="5934">
                  <c:v>-0.80990088709927066</c:v>
                </c:pt>
                <c:pt idx="5935">
                  <c:v>-0.7881649823925958</c:v>
                </c:pt>
                <c:pt idx="5936">
                  <c:v>-0.76616947229635635</c:v>
                </c:pt>
                <c:pt idx="5937">
                  <c:v>-0.74392160168072086</c:v>
                </c:pt>
                <c:pt idx="5938">
                  <c:v>-0.72142869853823488</c:v>
                </c:pt>
                <c:pt idx="5939">
                  <c:v>-0.69869817157014213</c:v>
                </c:pt>
                <c:pt idx="5940">
                  <c:v>-0.6757375077460982</c:v>
                </c:pt>
                <c:pt idx="5941">
                  <c:v>-0.6525542698381247</c:v>
                </c:pt>
                <c:pt idx="5942">
                  <c:v>-0.62915609392958405</c:v>
                </c:pt>
                <c:pt idx="5943">
                  <c:v>-0.60555068690000879</c:v>
                </c:pt>
                <c:pt idx="5944">
                  <c:v>-0.58174582388661722</c:v>
                </c:pt>
                <c:pt idx="5945">
                  <c:v>-0.55774934572333845</c:v>
                </c:pt>
                <c:pt idx="5946">
                  <c:v>-0.53356915635820334</c:v>
                </c:pt>
                <c:pt idx="5947">
                  <c:v>-0.50921322024995064</c:v>
                </c:pt>
                <c:pt idx="5948">
                  <c:v>-0.4846895597446903</c:v>
                </c:pt>
                <c:pt idx="5949">
                  <c:v>-0.46000625243351217</c:v>
                </c:pt>
                <c:pt idx="5950">
                  <c:v>-0.43517142849189117</c:v>
                </c:pt>
                <c:pt idx="5951">
                  <c:v>-0.4101932680017763</c:v>
                </c:pt>
                <c:pt idx="5952">
                  <c:v>-0.38507999825723499</c:v>
                </c:pt>
                <c:pt idx="5953">
                  <c:v>-0.35983989105455411</c:v>
                </c:pt>
                <c:pt idx="5954">
                  <c:v>-0.33448125996767969</c:v>
                </c:pt>
                <c:pt idx="5955">
                  <c:v>-0.30901245760989893</c:v>
                </c:pt>
                <c:pt idx="5956">
                  <c:v>-0.28344187288265094</c:v>
                </c:pt>
                <c:pt idx="5957">
                  <c:v>-0.25777792821240703</c:v>
                </c:pt>
                <c:pt idx="5958">
                  <c:v>-0.23202907677648524</c:v>
                </c:pt>
                <c:pt idx="5959">
                  <c:v>-0.20620379971875644</c:v>
                </c:pt>
                <c:pt idx="5960">
                  <c:v>-0.18031060335612142</c:v>
                </c:pt>
                <c:pt idx="5961">
                  <c:v>-0.15435801637670735</c:v>
                </c:pt>
                <c:pt idx="5962">
                  <c:v>-0.1283545870306973</c:v>
                </c:pt>
                <c:pt idx="5963">
                  <c:v>-0.10230888031470449</c:v>
                </c:pt>
                <c:pt idx="5964">
                  <c:v>-7.622947515064149E-2</c:v>
                </c:pt>
                <c:pt idx="5965">
                  <c:v>-5.0124961559998849E-2</c:v>
                </c:pt>
                <c:pt idx="5966">
                  <c:v>-2.4003937834469358E-2</c:v>
                </c:pt>
                <c:pt idx="5967">
                  <c:v>2.1249922961564015E-3</c:v>
                </c:pt>
                <c:pt idx="5968">
                  <c:v>2.825322249787688E-2</c:v>
                </c:pt>
                <c:pt idx="5969">
                  <c:v>5.4372146667235638E-2</c:v>
                </c:pt>
                <c:pt idx="5970">
                  <c:v>8.0473161765989329E-2</c:v>
                </c:pt>
                <c:pt idx="5971">
                  <c:v>0.1065476706547787</c:v>
                </c:pt>
                <c:pt idx="5972">
                  <c:v>0.13258708492484667</c:v>
                </c:pt>
                <c:pt idx="5973">
                  <c:v>0.15858282772688154</c:v>
                </c:pt>
                <c:pt idx="5974">
                  <c:v>0.18452633659606027</c:v>
                </c:pt>
                <c:pt idx="5975">
                  <c:v>0.2104090662723454</c:v>
                </c:pt>
                <c:pt idx="5976">
                  <c:v>0.23622249151511993</c:v>
                </c:pt>
                <c:pt idx="5977">
                  <c:v>0.26195810991122831</c:v>
                </c:pt>
                <c:pt idx="5978">
                  <c:v>0.28760744467549076</c:v>
                </c:pt>
                <c:pt idx="5979">
                  <c:v>0.31316204744279441</c:v>
                </c:pt>
                <c:pt idx="5980">
                  <c:v>0.33861350105079857</c:v>
                </c:pt>
                <c:pt idx="5981">
                  <c:v>0.36395342231238181</c:v>
                </c:pt>
                <c:pt idx="5982">
                  <c:v>0.38917346477689652</c:v>
                </c:pt>
                <c:pt idx="5983">
                  <c:v>0.41426532147930545</c:v>
                </c:pt>
                <c:pt idx="5984">
                  <c:v>0.43922072767634229</c:v>
                </c:pt>
                <c:pt idx="5985">
                  <c:v>0.46403146356873481</c:v>
                </c:pt>
                <c:pt idx="5986">
                  <c:v>0.4886893570086433</c:v>
                </c:pt>
                <c:pt idx="5987">
                  <c:v>0.51318628619140216</c:v>
                </c:pt>
                <c:pt idx="5988">
                  <c:v>0.53751418233067383</c:v>
                </c:pt>
                <c:pt idx="5989">
                  <c:v>0.56166503231613474</c:v>
                </c:pt>
                <c:pt idx="5990">
                  <c:v>0.5856308813528398</c:v>
                </c:pt>
                <c:pt idx="5991">
                  <c:v>0.60940383558136269</c:v>
                </c:pt>
                <c:pt idx="5992">
                  <c:v>0.63297606467787448</c:v>
                </c:pt>
                <c:pt idx="5993">
                  <c:v>0.65633980443328799</c:v>
                </c:pt>
                <c:pt idx="5994">
                  <c:v>0.67948735931063375</c:v>
                </c:pt>
                <c:pt idx="5995">
                  <c:v>0.70241110497980919</c:v>
                </c:pt>
                <c:pt idx="5996">
                  <c:v>0.72510349082887515</c:v>
                </c:pt>
                <c:pt idx="5997">
                  <c:v>0.7475570424510769</c:v>
                </c:pt>
                <c:pt idx="5998">
                  <c:v>0.76976436410675975</c:v>
                </c:pt>
                <c:pt idx="5999">
                  <c:v>0.79171814115936989</c:v>
                </c:pt>
                <c:pt idx="6000">
                  <c:v>0.81341114248475055</c:v>
                </c:pt>
                <c:pt idx="6001">
                  <c:v>0.83483622285292325</c:v>
                </c:pt>
                <c:pt idx="6002">
                  <c:v>0.85598632528158047</c:v>
                </c:pt>
                <c:pt idx="6003">
                  <c:v>0.87685448336051541</c:v>
                </c:pt>
                <c:pt idx="6004">
                  <c:v>0.8974338235462036</c:v>
                </c:pt>
                <c:pt idx="6005">
                  <c:v>0.91771756742582289</c:v>
                </c:pt>
                <c:pt idx="6006">
                  <c:v>0.93769903394990906</c:v>
                </c:pt>
                <c:pt idx="6007">
                  <c:v>0.95737164163296606</c:v>
                </c:pt>
                <c:pt idx="6008">
                  <c:v>0.976728910721266</c:v>
                </c:pt>
                <c:pt idx="6009">
                  <c:v>0.99576446532715535</c:v>
                </c:pt>
                <c:pt idx="6010">
                  <c:v>1.0144720355291288</c:v>
                </c:pt>
                <c:pt idx="6011">
                  <c:v>1.0328454594370313</c:v>
                </c:pt>
                <c:pt idx="6012">
                  <c:v>1.0508786852216376</c:v>
                </c:pt>
                <c:pt idx="6013">
                  <c:v>1.0685657731080176</c:v>
                </c:pt>
                <c:pt idx="6014">
                  <c:v>1.085900897331967</c:v>
                </c:pt>
                <c:pt idx="6015">
                  <c:v>1.1028783480589002</c:v>
                </c:pt>
                <c:pt idx="6016">
                  <c:v>1.1194925332645422</c:v>
                </c:pt>
                <c:pt idx="6017">
                  <c:v>1.1357379805768473</c:v>
                </c:pt>
                <c:pt idx="6018">
                  <c:v>1.1516093390784619</c:v>
                </c:pt>
                <c:pt idx="6019">
                  <c:v>1.1671013810692259</c:v>
                </c:pt>
                <c:pt idx="6020">
                  <c:v>1.1822090037880575</c:v>
                </c:pt>
                <c:pt idx="6021">
                  <c:v>1.1969272310937082</c:v>
                </c:pt>
                <c:pt idx="6022">
                  <c:v>1.2112512151037922</c:v>
                </c:pt>
                <c:pt idx="6023">
                  <c:v>1.2251762377915878</c:v>
                </c:pt>
                <c:pt idx="6024">
                  <c:v>1.2386977125400562</c:v>
                </c:pt>
                <c:pt idx="6025">
                  <c:v>1.2518111856525704</c:v>
                </c:pt>
                <c:pt idx="6026">
                  <c:v>1.2645123378198897</c:v>
                </c:pt>
                <c:pt idx="6027">
                  <c:v>1.2767969855428305</c:v>
                </c:pt>
                <c:pt idx="6028">
                  <c:v>1.288661082510244</c:v>
                </c:pt>
                <c:pt idx="6029">
                  <c:v>1.3001007209317785</c:v>
                </c:pt>
                <c:pt idx="6030">
                  <c:v>1.3111121328250213</c:v>
                </c:pt>
                <c:pt idx="6031">
                  <c:v>1.3216916912566066</c:v>
                </c:pt>
                <c:pt idx="6032">
                  <c:v>1.3318359115368437</c:v>
                </c:pt>
                <c:pt idx="6033">
                  <c:v>1.3415414523675073</c:v>
                </c:pt>
                <c:pt idx="6034">
                  <c:v>1.3508051169423883</c:v>
                </c:pt>
                <c:pt idx="6035">
                  <c:v>1.359623854000261</c:v>
                </c:pt>
                <c:pt idx="6036">
                  <c:v>1.3679947588299037</c:v>
                </c:pt>
                <c:pt idx="6037">
                  <c:v>1.37591507422685</c:v>
                </c:pt>
                <c:pt idx="6038">
                  <c:v>1.383382191401558</c:v>
                </c:pt>
                <c:pt idx="6039">
                  <c:v>1.3903936508386883</c:v>
                </c:pt>
                <c:pt idx="6040">
                  <c:v>1.3969471431072225</c:v>
                </c:pt>
                <c:pt idx="6041">
                  <c:v>1.4030405096211409</c:v>
                </c:pt>
                <c:pt idx="6042">
                  <c:v>1.4086717433504108</c:v>
                </c:pt>
                <c:pt idx="6043">
                  <c:v>1.4138389894820711</c:v>
                </c:pt>
                <c:pt idx="6044">
                  <c:v>1.4185405460311653</c:v>
                </c:pt>
                <c:pt idx="6045">
                  <c:v>1.4227748644013356</c:v>
                </c:pt>
                <c:pt idx="6046">
                  <c:v>1.4265405498949042</c:v>
                </c:pt>
                <c:pt idx="6047">
                  <c:v>1.4298363621722587</c:v>
                </c:pt>
                <c:pt idx="6048">
                  <c:v>1.432661215660392</c:v>
                </c:pt>
                <c:pt idx="6049">
                  <c:v>1.4350141799104692</c:v>
                </c:pt>
                <c:pt idx="6050">
                  <c:v>1.4368944799042949</c:v>
                </c:pt>
                <c:pt idx="6051">
                  <c:v>1.4383014963095957</c:v>
                </c:pt>
                <c:pt idx="6052">
                  <c:v>1.4392347656840048</c:v>
                </c:pt>
                <c:pt idx="6053">
                  <c:v>1.439693980627724</c:v>
                </c:pt>
                <c:pt idx="6054">
                  <c:v>1.4396789898847611</c:v>
                </c:pt>
                <c:pt idx="6055">
                  <c:v>1.4391897983927604</c:v>
                </c:pt>
                <c:pt idx="6056">
                  <c:v>1.4382265672813719</c:v>
                </c:pt>
                <c:pt idx="6057">
                  <c:v>1.4367896138191809</c:v>
                </c:pt>
                <c:pt idx="6058">
                  <c:v>1.4348794113092005</c:v>
                </c:pt>
                <c:pt idx="6059">
                  <c:v>1.4324965889329859</c:v>
                </c:pt>
                <c:pt idx="6060">
                  <c:v>1.4296419315433841</c:v>
                </c:pt>
                <c:pt idx="6061">
                  <c:v>1.4263163794060227</c:v>
                </c:pt>
                <c:pt idx="6062">
                  <c:v>1.4225210278896139</c:v>
                </c:pt>
                <c:pt idx="6063">
                  <c:v>1.4182571271051461</c:v>
                </c:pt>
                <c:pt idx="6064">
                  <c:v>1.4135260814941411</c:v>
                </c:pt>
                <c:pt idx="6065">
                  <c:v>1.4083294493660443</c:v>
                </c:pt>
                <c:pt idx="6066">
                  <c:v>1.4026689423849616</c:v>
                </c:pt>
                <c:pt idx="6067">
                  <c:v>1.3965464250058626</c:v>
                </c:pt>
                <c:pt idx="6068">
                  <c:v>1.3899639138604751</c:v>
                </c:pt>
                <c:pt idx="6069">
                  <c:v>1.3829235770930437</c:v>
                </c:pt>
                <c:pt idx="6070">
                  <c:v>1.3754277336461882</c:v>
                </c:pt>
                <c:pt idx="6071">
                  <c:v>1.3674788524970907</c:v>
                </c:pt>
                <c:pt idx="6072">
                  <c:v>1.3590795518442693</c:v>
                </c:pt>
                <c:pt idx="6073">
                  <c:v>1.3502325982451902</c:v>
                </c:pt>
                <c:pt idx="6074">
                  <c:v>1.3409409057050252</c:v>
                </c:pt>
                <c:pt idx="6075">
                  <c:v>1.3312075347168404</c:v>
                </c:pt>
                <c:pt idx="6076">
                  <c:v>1.3210356912535262</c:v>
                </c:pt>
                <c:pt idx="6077">
                  <c:v>1.310428725711817</c:v>
                </c:pt>
                <c:pt idx="6078">
                  <c:v>1.2993901318087462</c:v>
                </c:pt>
                <c:pt idx="6079">
                  <c:v>1.2879235454308757</c:v>
                </c:pt>
                <c:pt idx="6080">
                  <c:v>1.2760327434367207</c:v>
                </c:pt>
                <c:pt idx="6081">
                  <c:v>1.2637216424127222</c:v>
                </c:pt>
                <c:pt idx="6082">
                  <c:v>1.2509942973832071</c:v>
                </c:pt>
                <c:pt idx="6083">
                  <c:v>1.2378549004747463</c:v>
                </c:pt>
                <c:pt idx="6084">
                  <c:v>1.2243077795353536</c:v>
                </c:pt>
                <c:pt idx="6085">
                  <c:v>1.2103573967089778</c:v>
                </c:pt>
                <c:pt idx="6086">
                  <c:v>1.1960083469657727</c:v>
                </c:pt>
                <c:pt idx="6087">
                  <c:v>1.1812653565885995</c:v>
                </c:pt>
                <c:pt idx="6088">
                  <c:v>1.1661332816162886</c:v>
                </c:pt>
                <c:pt idx="6089">
                  <c:v>1.1506171062441617</c:v>
                </c:pt>
                <c:pt idx="6090">
                  <c:v>1.134721941182341</c:v>
                </c:pt>
                <c:pt idx="6091">
                  <c:v>1.1184530219723803</c:v>
                </c:pt>
                <c:pt idx="6092">
                  <c:v>1.1018157072627919</c:v>
                </c:pt>
                <c:pt idx="6093">
                  <c:v>1.0848154770440135</c:v>
                </c:pt>
                <c:pt idx="6094">
                  <c:v>1.0674579308434093</c:v>
                </c:pt>
                <c:pt idx="6095">
                  <c:v>1.04974878588091</c:v>
                </c:pt>
                <c:pt idx="6096">
                  <c:v>1.0316938751858653</c:v>
                </c:pt>
                <c:pt idx="6097">
                  <c:v>1.0132991456757734</c:v>
                </c:pt>
                <c:pt idx="6098">
                  <c:v>0.99457065619748453</c:v>
                </c:pt>
                <c:pt idx="6099">
                  <c:v>0.97551457553153875</c:v>
                </c:pt>
                <c:pt idx="6100">
                  <c:v>0.95613718036030138</c:v>
                </c:pt>
                <c:pt idx="6101">
                  <c:v>0.93644485320054804</c:v>
                </c:pt>
                <c:pt idx="6102">
                  <c:v>0.9164440803011954</c:v>
                </c:pt>
                <c:pt idx="6103">
                  <c:v>0.89614144950686458</c:v>
                </c:pt>
                <c:pt idx="6104">
                  <c:v>0.87554364808798224</c:v>
                </c:pt>
                <c:pt idx="6105">
                  <c:v>0.85465746053812486</c:v>
                </c:pt>
                <c:pt idx="6106">
                  <c:v>0.8334897663393499</c:v>
                </c:pt>
                <c:pt idx="6107">
                  <c:v>0.81204753769623761</c:v>
                </c:pt>
                <c:pt idx="6108">
                  <c:v>0.79033783723938278</c:v>
                </c:pt>
                <c:pt idx="6109">
                  <c:v>0.76836781569911716</c:v>
                </c:pt>
                <c:pt idx="6110">
                  <c:v>0.74614470955019885</c:v>
                </c:pt>
                <c:pt idx="6111">
                  <c:v>0.7236758386282679</c:v>
                </c:pt>
                <c:pt idx="6112">
                  <c:v>0.7009686037188444</c:v>
                </c:pt>
                <c:pt idx="6113">
                  <c:v>0.67803048411966071</c:v>
                </c:pt>
                <c:pt idx="6114">
                  <c:v>0.65486903517713024</c:v>
                </c:pt>
                <c:pt idx="6115">
                  <c:v>0.63149188579777682</c:v>
                </c:pt>
                <c:pt idx="6116">
                  <c:v>0.60790673593542621</c:v>
                </c:pt>
                <c:pt idx="6117">
                  <c:v>0.58412135405499999</c:v>
                </c:pt>
                <c:pt idx="6118">
                  <c:v>0.56014357457374275</c:v>
                </c:pt>
                <c:pt idx="6119">
                  <c:v>0.53598129528072369</c:v>
                </c:pt>
                <c:pt idx="6120">
                  <c:v>0.51164247473546787</c:v>
                </c:pt>
                <c:pt idx="6121">
                  <c:v>0.48713512964657141</c:v>
                </c:pt>
                <c:pt idx="6122">
                  <c:v>0.46246733223116082</c:v>
                </c:pt>
                <c:pt idx="6123">
                  <c:v>0.43764720755606928</c:v>
                </c:pt>
                <c:pt idx="6124">
                  <c:v>0.41268293086160585</c:v>
                </c:pt>
                <c:pt idx="6125">
                  <c:v>0.38758272486880385</c:v>
                </c:pt>
                <c:pt idx="6126">
                  <c:v>0.36235485707101717</c:v>
                </c:pt>
                <c:pt idx="6127">
                  <c:v>0.33700763701078312</c:v>
                </c:pt>
                <c:pt idx="6128">
                  <c:v>0.31154941354282739</c:v>
                </c:pt>
                <c:pt idx="6129">
                  <c:v>0.28598857208412398</c:v>
                </c:pt>
                <c:pt idx="6130">
                  <c:v>0.26033353185190961</c:v>
                </c:pt>
                <c:pt idx="6131">
                  <c:v>0.23459274309056224</c:v>
                </c:pt>
                <c:pt idx="6132">
                  <c:v>0.20877468428827284</c:v>
                </c:pt>
                <c:pt idx="6133">
                  <c:v>0.18288785938439792</c:v>
                </c:pt>
                <c:pt idx="6134">
                  <c:v>0.15694079496843646</c:v>
                </c:pt>
                <c:pt idx="6135">
                  <c:v>0.13094203747155095</c:v>
                </c:pt>
                <c:pt idx="6136">
                  <c:v>0.104900150351546</c:v>
                </c:pt>
                <c:pt idx="6137">
                  <c:v>7.8823711272234906E-2</c:v>
                </c:pt>
                <c:pt idx="6138">
                  <c:v>5.2721309278142454E-2</c:v>
                </c:pt>
                <c:pt idx="6139">
                  <c:v>2.6601541965444286E-2</c:v>
                </c:pt>
                <c:pt idx="6140">
                  <c:v>4.7301265009347068E-4</c:v>
                </c:pt>
                <c:pt idx="6141">
                  <c:v>-2.5655672465926708E-2</c:v>
                </c:pt>
                <c:pt idx="6142">
                  <c:v>-5.177590712932164E-2</c:v>
                </c:pt>
                <c:pt idx="6143">
                  <c:v>-7.7879087870199953E-2</c:v>
                </c:pt>
                <c:pt idx="6144">
                  <c:v>-0.10395661683588187</c:v>
                </c:pt>
                <c:pt idx="6145">
                  <c:v>-0.1299999046228586</c:v>
                </c:pt>
                <c:pt idx="6146">
                  <c:v>-0.15600037310596326</c:v>
                </c:pt>
                <c:pt idx="6147">
                  <c:v>-0.18194945826382797</c:v>
                </c:pt>
                <c:pt idx="6148">
                  <c:v>-0.2078386129997023</c:v>
                </c:pt>
                <c:pt idx="6149">
                  <c:v>-0.23365930995668591</c:v>
                </c:pt>
                <c:pt idx="6150">
                  <c:v>-0.25940304432646749</c:v>
                </c:pt>
                <c:pt idx="6151">
                  <c:v>-0.28506133665063565</c:v>
                </c:pt>
                <c:pt idx="6152">
                  <c:v>-0.31062573561363638</c:v>
                </c:pt>
                <c:pt idx="6153">
                  <c:v>-0.33608782082646682</c:v>
                </c:pt>
                <c:pt idx="6154">
                  <c:v>-0.36143920560017329</c:v>
                </c:pt>
                <c:pt idx="6155">
                  <c:v>-0.38667153970825641</c:v>
                </c:pt>
                <c:pt idx="6156">
                  <c:v>-0.41177651213707073</c:v>
                </c:pt>
                <c:pt idx="6157">
                  <c:v>-0.43674585382329278</c:v>
                </c:pt>
                <c:pt idx="6158">
                  <c:v>-0.46157134037758879</c:v>
                </c:pt>
                <c:pt idx="6159">
                  <c:v>-0.4862447947935547</c:v>
                </c:pt>
                <c:pt idx="6160">
                  <c:v>-0.51075809014105567</c:v>
                </c:pt>
                <c:pt idx="6161">
                  <c:v>-0.53510315224307503</c:v>
                </c:pt>
                <c:pt idx="6162">
                  <c:v>-0.5592719623351744</c:v>
                </c:pt>
                <c:pt idx="6163">
                  <c:v>-0.58325655970671642</c:v>
                </c:pt>
                <c:pt idx="6164">
                  <c:v>-0.60704904432295859</c:v>
                </c:pt>
                <c:pt idx="6165">
                  <c:v>-0.63064157942716159</c:v>
                </c:pt>
                <c:pt idx="6166">
                  <c:v>-0.65402639412185848</c:v>
                </c:pt>
                <c:pt idx="6167">
                  <c:v>-0.67719578592842122</c:v>
                </c:pt>
                <c:pt idx="6168">
                  <c:v>-0.70014212332411507</c:v>
                </c:pt>
                <c:pt idx="6169">
                  <c:v>-0.72285784825574695</c:v>
                </c:pt>
                <c:pt idx="6170">
                  <c:v>-0.74533547862914795</c:v>
                </c:pt>
                <c:pt idx="6171">
                  <c:v>-0.76756761077361579</c:v>
                </c:pt>
                <c:pt idx="6172">
                  <c:v>-0.78954692188053011</c:v>
                </c:pt>
                <c:pt idx="6173">
                  <c:v>-0.81126617241534105</c:v>
                </c:pt>
                <c:pt idx="6174">
                  <c:v>-0.83271820850211664</c:v>
                </c:pt>
                <c:pt idx="6175">
                  <c:v>-0.85389596427989056</c:v>
                </c:pt>
                <c:pt idx="6176">
                  <c:v>-0.87479246423000745</c:v>
                </c:pt>
                <c:pt idx="6177">
                  <c:v>-0.89540082547371425</c:v>
                </c:pt>
                <c:pt idx="6178">
                  <c:v>-0.91571426003924394</c:v>
                </c:pt>
                <c:pt idx="6179">
                  <c:v>-0.93572607709762901</c:v>
                </c:pt>
                <c:pt idx="6180">
                  <c:v>-0.95542968516653237</c:v>
                </c:pt>
                <c:pt idx="6181">
                  <c:v>-0.97481859428133277</c:v>
                </c:pt>
                <c:pt idx="6182">
                  <c:v>-0.99388641813279832</c:v>
                </c:pt>
                <c:pt idx="6183">
                  <c:v>-1.0126268761706021</c:v>
                </c:pt>
                <c:pt idx="6184">
                  <c:v>-1.0310337956720013</c:v>
                </c:pt>
                <c:pt idx="6185">
                  <c:v>-1.0491011137750172</c:v>
                </c:pt>
                <c:pt idx="6186">
                  <c:v>-1.0668228794754044</c:v>
                </c:pt>
                <c:pt idx="6187">
                  <c:v>-1.0841932555867968</c:v>
                </c:pt>
                <c:pt idx="6188">
                  <c:v>-1.1012065206633606</c:v>
                </c:pt>
                <c:pt idx="6189">
                  <c:v>-1.1178570708843119</c:v>
                </c:pt>
                <c:pt idx="6190">
                  <c:v>-1.1341394218997081</c:v>
                </c:pt>
                <c:pt idx="6191">
                  <c:v>-1.1500482106368759</c:v>
                </c:pt>
                <c:pt idx="6192">
                  <c:v>-1.1655781970669001</c:v>
                </c:pt>
                <c:pt idx="6193">
                  <c:v>-1.1807242659305832</c:v>
                </c:pt>
                <c:pt idx="6194">
                  <c:v>-1.1954814284232991</c:v>
                </c:pt>
                <c:pt idx="6195">
                  <c:v>-1.2098448238382151</c:v>
                </c:pt>
                <c:pt idx="6196">
                  <c:v>-1.2238097211672976</c:v>
                </c:pt>
                <c:pt idx="6197">
                  <c:v>-1.2373715206596148</c:v>
                </c:pt>
                <c:pt idx="6198">
                  <c:v>-1.2505257553364035</c:v>
                </c:pt>
                <c:pt idx="6199">
                  <c:v>-1.2632680924623918</c:v>
                </c:pt>
                <c:pt idx="6200">
                  <c:v>-1.2755943349729209</c:v>
                </c:pt>
                <c:pt idx="6201">
                  <c:v>-1.2875004228563691</c:v>
                </c:pt>
                <c:pt idx="6202">
                  <c:v>-1.2989824344914331</c:v>
                </c:pt>
                <c:pt idx="6203">
                  <c:v>-1.3100365879388396</c:v>
                </c:pt>
                <c:pt idx="6204">
                  <c:v>-1.3206592421870247</c:v>
                </c:pt>
                <c:pt idx="6205">
                  <c:v>-1.3308468983514263</c:v>
                </c:pt>
                <c:pt idx="6206">
                  <c:v>-1.3405962008269221</c:v>
                </c:pt>
                <c:pt idx="6207">
                  <c:v>-1.3499039383931197</c:v>
                </c:pt>
                <c:pt idx="6208">
                  <c:v>-1.3587670452720497</c:v>
                </c:pt>
                <c:pt idx="6209">
                  <c:v>-1.3671826021379829</c:v>
                </c:pt>
                <c:pt idx="6210">
                  <c:v>-1.375147837078986</c:v>
                </c:pt>
                <c:pt idx="6211">
                  <c:v>-1.3826601265099405</c:v>
                </c:pt>
                <c:pt idx="6212">
                  <c:v>-1.3897169960366911</c:v>
                </c:pt>
                <c:pt idx="6213">
                  <c:v>-1.3963161212710693</c:v>
                </c:pt>
                <c:pt idx="6214">
                  <c:v>-1.4024553285964874</c:v>
                </c:pt>
                <c:pt idx="6215">
                  <c:v>-1.4081325958838926</c:v>
                </c:pt>
                <c:pt idx="6216">
                  <c:v>-1.4133460531578144</c:v>
                </c:pt>
                <c:pt idx="6217">
                  <c:v>-1.4180939832122879</c:v>
                </c:pt>
                <c:pt idx="6218">
                  <c:v>-1.4223748221764776</c:v>
                </c:pt>
                <c:pt idx="6219">
                  <c:v>-1.4261871600297749</c:v>
                </c:pt>
                <c:pt idx="6220">
                  <c:v>-1.4295297410662373</c:v>
                </c:pt>
                <c:pt idx="6221">
                  <c:v>-1.432401464308185</c:v>
                </c:pt>
                <c:pt idx="6222">
                  <c:v>-1.4348013838688467</c:v>
                </c:pt>
                <c:pt idx="6223">
                  <c:v>-1.4367287092639129</c:v>
                </c:pt>
                <c:pt idx="6224">
                  <c:v>-1.4381828056719026</c:v>
                </c:pt>
                <c:pt idx="6225">
                  <c:v>-1.4391631941432668</c:v>
                </c:pt>
                <c:pt idx="6226">
                  <c:v>-1.4396695517581364</c:v>
                </c:pt>
                <c:pt idx="6227">
                  <c:v>-1.4397017117326947</c:v>
                </c:pt>
                <c:pt idx="6228">
                  <c:v>-1.4392596634741039</c:v>
                </c:pt>
                <c:pt idx="6229">
                  <c:v>-1.4383435525840007</c:v>
                </c:pt>
                <c:pt idx="6230">
                  <c:v>-1.4369536808105314</c:v>
                </c:pt>
                <c:pt idx="6231">
                  <c:v>-1.4350905059489723</c:v>
                </c:pt>
                <c:pt idx="6232">
                  <c:v>-1.4327546416909296</c:v>
                </c:pt>
                <c:pt idx="6233">
                  <c:v>-1.4299468574222094</c:v>
                </c:pt>
                <c:pt idx="6234">
                  <c:v>-1.4266680779693983</c:v>
                </c:pt>
                <c:pt idx="6235">
                  <c:v>-1.4229193832952398</c:v>
                </c:pt>
                <c:pt idx="6236">
                  <c:v>-1.4187020081429202</c:v>
                </c:pt>
                <c:pt idx="6237">
                  <c:v>-1.4140173416293649</c:v>
                </c:pt>
                <c:pt idx="6238">
                  <c:v>-1.4088669267877014</c:v>
                </c:pt>
                <c:pt idx="6239">
                  <c:v>-1.4032524600590053</c:v>
                </c:pt>
                <c:pt idx="6240">
                  <c:v>-1.3971757907335323</c:v>
                </c:pt>
                <c:pt idx="6241">
                  <c:v>-1.390638920341601</c:v>
                </c:pt>
                <c:pt idx="6242">
                  <c:v>-1.3836440019943268</c:v>
                </c:pt>
                <c:pt idx="6243">
                  <c:v>-1.3761933396744324</c:v>
                </c:pt>
                <c:pt idx="6244">
                  <c:v>-1.3682893874773645</c:v>
                </c:pt>
                <c:pt idx="6245">
                  <c:v>-1.3599347488029629</c:v>
                </c:pt>
                <c:pt idx="6246">
                  <c:v>-1.3511321754979559</c:v>
                </c:pt>
                <c:pt idx="6247">
                  <c:v>-1.3418845669495567</c:v>
                </c:pt>
                <c:pt idx="6248">
                  <c:v>-1.332194969130466</c:v>
                </c:pt>
                <c:pt idx="6249">
                  <c:v>-1.322066573595589</c:v>
                </c:pt>
                <c:pt idx="6250">
                  <c:v>-1.3115027164308055</c:v>
                </c:pt>
                <c:pt idx="6251">
                  <c:v>-1.300506877154131</c:v>
                </c:pt>
                <c:pt idx="6252">
                  <c:v>-1.2890826775696322</c:v>
                </c:pt>
                <c:pt idx="6253">
                  <c:v>-1.2772338805744805</c:v>
                </c:pt>
                <c:pt idx="6254">
                  <c:v>-1.2649643889195348</c:v>
                </c:pt>
                <c:pt idx="6255">
                  <c:v>-1.2522782439238453</c:v>
                </c:pt>
                <c:pt idx="6256">
                  <c:v>-1.2391796241435382</c:v>
                </c:pt>
                <c:pt idx="6257">
                  <c:v>-1.2256728439954752</c:v>
                </c:pt>
                <c:pt idx="6258">
                  <c:v>-1.2117623523361785</c:v>
                </c:pt>
                <c:pt idx="6259">
                  <c:v>-1.1974527309964667</c:v>
                </c:pt>
                <c:pt idx="6260">
                  <c:v>-1.1827486932722928</c:v>
                </c:pt>
                <c:pt idx="6261">
                  <c:v>-1.1676550823722842</c:v>
                </c:pt>
                <c:pt idx="6262">
                  <c:v>-1.1521768698224837</c:v>
                </c:pt>
                <c:pt idx="6263">
                  <c:v>-1.1363191538288377</c:v>
                </c:pt>
                <c:pt idx="6264">
                  <c:v>-1.1200871575979463</c:v>
                </c:pt>
                <c:pt idx="6265">
                  <c:v>-1.1034862276166479</c:v>
                </c:pt>
                <c:pt idx="6266">
                  <c:v>-1.0865218318909968</c:v>
                </c:pt>
                <c:pt idx="6267">
                  <c:v>-1.0691995581452103</c:v>
                </c:pt>
                <c:pt idx="6268">
                  <c:v>-1.0515251119811935</c:v>
                </c:pt>
                <c:pt idx="6269">
                  <c:v>-1.0335043149992256</c:v>
                </c:pt>
                <c:pt idx="6270">
                  <c:v>-1.0151431028804474</c:v>
                </c:pt>
                <c:pt idx="6271">
                  <c:v>-0.99644752343176335</c:v>
                </c:pt>
                <c:pt idx="6272">
                  <c:v>-0.97742373459382936</c:v>
                </c:pt>
                <c:pt idx="6273">
                  <c:v>-0.95807800241274155</c:v>
                </c:pt>
                <c:pt idx="6274">
                  <c:v>-0.93841669897613511</c:v>
                </c:pt>
                <c:pt idx="6275">
                  <c:v>-0.91844630031435082</c:v>
                </c:pt>
                <c:pt idx="6276">
                  <c:v>-0.89817338426735693</c:v>
                </c:pt>
                <c:pt idx="6277">
                  <c:v>-0.87760462831814978</c:v>
                </c:pt>
                <c:pt idx="6278">
                  <c:v>-0.85674680739332554</c:v>
                </c:pt>
                <c:pt idx="6279">
                  <c:v>-0.8356067916315586</c:v>
                </c:pt>
                <c:pt idx="6280">
                  <c:v>-0.81419154412071637</c:v>
                </c:pt>
                <c:pt idx="6281">
                  <c:v>-0.79250811860436399</c:v>
                </c:pt>
                <c:pt idx="6282">
                  <c:v>-0.77056365715840347</c:v>
                </c:pt>
                <c:pt idx="6283">
                  <c:v>-0.74836538783862283</c:v>
                </c:pt>
                <c:pt idx="6284">
                  <c:v>-0.72592062229992271</c:v>
                </c:pt>
                <c:pt idx="6285">
                  <c:v>-0.70323675338799962</c:v>
                </c:pt>
                <c:pt idx="6286">
                  <c:v>-0.68032125270430754</c:v>
                </c:pt>
                <c:pt idx="6287">
                  <c:v>-0.65718166814505319</c:v>
                </c:pt>
                <c:pt idx="6288">
                  <c:v>-0.63382562141508059</c:v>
                </c:pt>
                <c:pt idx="6289">
                  <c:v>-0.61026080551743456</c:v>
                </c:pt>
                <c:pt idx="6290">
                  <c:v>-0.58649498221944696</c:v>
                </c:pt>
                <c:pt idx="6291">
                  <c:v>-0.56253597949616307</c:v>
                </c:pt>
                <c:pt idx="6292">
                  <c:v>-0.53839168895197509</c:v>
                </c:pt>
                <c:pt idx="6293">
                  <c:v>-0.51407006322128446</c:v>
                </c:pt>
                <c:pt idx="6294">
                  <c:v>-0.48957911334906418</c:v>
                </c:pt>
                <c:pt idx="6295">
                  <c:v>-0.46492690615219484</c:v>
                </c:pt>
                <c:pt idx="6296">
                  <c:v>-0.44012156156241072</c:v>
                </c:pt>
                <c:pt idx="6297">
                  <c:v>-0.41517124995176563</c:v>
                </c:pt>
                <c:pt idx="6298">
                  <c:v>-0.39008418944147727</c:v>
                </c:pt>
                <c:pt idx="6299">
                  <c:v>-0.36486864319504869</c:v>
                </c:pt>
                <c:pt idx="6300">
                  <c:v>-0.33953291669654989</c:v>
                </c:pt>
                <c:pt idx="6301">
                  <c:v>-0.31408535501496609</c:v>
                </c:pt>
                <c:pt idx="6302">
                  <c:v>-0.28853434005549217</c:v>
                </c:pt>
                <c:pt idx="6303">
                  <c:v>-0.26288828779871998</c:v>
                </c:pt>
                <c:pt idx="6304">
                  <c:v>-0.23715564552857366</c:v>
                </c:pt>
                <c:pt idx="6305">
                  <c:v>-0.21134488904995671</c:v>
                </c:pt>
                <c:pt idx="6306">
                  <c:v>-0.18546451989698845</c:v>
                </c:pt>
                <c:pt idx="6307">
                  <c:v>-0.15952306253277601</c:v>
                </c:pt>
                <c:pt idx="6308">
                  <c:v>-0.13352906154163741</c:v>
                </c:pt>
                <c:pt idx="6309">
                  <c:v>-0.10749107881467608</c:v>
                </c:pt>
                <c:pt idx="6310">
                  <c:v>-8.1417690729682676E-2</c:v>
                </c:pt>
                <c:pt idx="6311">
                  <c:v>-5.5317485326242463E-2</c:v>
                </c:pt>
                <c:pt idx="6312">
                  <c:v>-2.9199059477024E-2</c:v>
                </c:pt>
                <c:pt idx="6313">
                  <c:v>-3.0710160561298596E-3</c:v>
                </c:pt>
                <c:pt idx="6314">
                  <c:v>2.3058038894505025E-2</c:v>
                </c:pt>
                <c:pt idx="6315">
                  <c:v>4.9179498999764641E-2</c:v>
                </c:pt>
                <c:pt idx="6316">
                  <c:v>7.5284760386126692E-2</c:v>
                </c:pt>
                <c:pt idx="6317">
                  <c:v>0.10136522451558755</c:v>
                </c:pt>
                <c:pt idx="6318">
                  <c:v>0.12741230101785608</c:v>
                </c:pt>
                <c:pt idx="6319">
                  <c:v>0.15341741051983918</c:v>
                </c:pt>
                <c:pt idx="6320">
                  <c:v>0.17937198747151387</c:v>
                </c:pt>
                <c:pt idx="6321">
                  <c:v>0.20526748296724359</c:v>
                </c:pt>
                <c:pt idx="6322">
                  <c:v>0.23109536756161322</c:v>
                </c:pt>
                <c:pt idx="6323">
                  <c:v>0.2568471340788499</c:v>
                </c:pt>
                <c:pt idx="6324">
                  <c:v>0.28251430041491921</c:v>
                </c:pt>
                <c:pt idx="6325">
                  <c:v>0.30808841233134976</c:v>
                </c:pt>
                <c:pt idx="6326">
                  <c:v>0.33356104623988841</c:v>
                </c:pt>
                <c:pt idx="6327">
                  <c:v>0.35892381197705736</c:v>
                </c:pt>
                <c:pt idx="6328">
                  <c:v>0.38416835556770379</c:v>
                </c:pt>
                <c:pt idx="6329">
                  <c:v>0.40928636197662738</c:v>
                </c:pt>
                <c:pt idx="6330">
                  <c:v>0.43426955784737953</c:v>
                </c:pt>
                <c:pt idx="6331">
                  <c:v>0.45910971422734137</c:v>
                </c:pt>
                <c:pt idx="6332">
                  <c:v>0.48379864927816824</c:v>
                </c:pt>
                <c:pt idx="6333">
                  <c:v>0.50832823097072399</c:v>
                </c:pt>
                <c:pt idx="6334">
                  <c:v>0.53269037976360023</c:v>
                </c:pt>
                <c:pt idx="6335">
                  <c:v>0.55687707126435615</c:v>
                </c:pt>
                <c:pt idx="6336">
                  <c:v>0.58088033887258284</c:v>
                </c:pt>
                <c:pt idx="6337">
                  <c:v>0.60469227640394574</c:v>
                </c:pt>
                <c:pt idx="6338">
                  <c:v>0.62830504069431226</c:v>
                </c:pt>
                <c:pt idx="6339">
                  <c:v>0.65171085418313734</c:v>
                </c:pt>
                <c:pt idx="6340">
                  <c:v>0.67490200747522233</c:v>
                </c:pt>
                <c:pt idx="6341">
                  <c:v>0.69787086188004188</c:v>
                </c:pt>
                <c:pt idx="6342">
                  <c:v>0.7206098519277645</c:v>
                </c:pt>
                <c:pt idx="6343">
                  <c:v>0.74311148786116887</c:v>
                </c:pt>
                <c:pt idx="6344">
                  <c:v>0.76536835810260961</c:v>
                </c:pt>
                <c:pt idx="6345">
                  <c:v>0.78737313169524858</c:v>
                </c:pt>
                <c:pt idx="6346">
                  <c:v>0.80911856071771204</c:v>
                </c:pt>
                <c:pt idx="6347">
                  <c:v>0.8305974826714132</c:v>
                </c:pt>
                <c:pt idx="6348">
                  <c:v>0.85180282283972986</c:v>
                </c:pt>
                <c:pt idx="6349">
                  <c:v>0.87272759661827581</c:v>
                </c:pt>
                <c:pt idx="6350">
                  <c:v>0.89336491181547839</c:v>
                </c:pt>
                <c:pt idx="6351">
                  <c:v>0.91370797092272937</c:v>
                </c:pt>
                <c:pt idx="6352">
                  <c:v>0.93375007335334792</c:v>
                </c:pt>
                <c:pt idx="6353">
                  <c:v>0.9534846176496139</c:v>
                </c:pt>
                <c:pt idx="6354">
                  <c:v>0.972905103657146</c:v>
                </c:pt>
                <c:pt idx="6355">
                  <c:v>0.99200513466593532</c:v>
                </c:pt>
                <c:pt idx="6356">
                  <c:v>1.0107784195172738</c:v>
                </c:pt>
                <c:pt idx="6357">
                  <c:v>1.0292187746759396</c:v>
                </c:pt>
                <c:pt idx="6358">
                  <c:v>1.047320126266934</c:v>
                </c:pt>
                <c:pt idx="6359">
                  <c:v>1.0650765120760777</c:v>
                </c:pt>
                <c:pt idx="6360">
                  <c:v>1.0824820835138547</c:v>
                </c:pt>
                <c:pt idx="6361">
                  <c:v>1.0995311075418053</c:v>
                </c:pt>
                <c:pt idx="6362">
                  <c:v>1.1162179685608837</c:v>
                </c:pt>
                <c:pt idx="6363">
                  <c:v>1.1325371702611153</c:v>
                </c:pt>
                <c:pt idx="6364">
                  <c:v>1.1484833374319647</c:v>
                </c:pt>
                <c:pt idx="6365">
                  <c:v>1.1640512177328302</c:v>
                </c:pt>
                <c:pt idx="6366">
                  <c:v>1.1792356834230457</c:v>
                </c:pt>
                <c:pt idx="6367">
                  <c:v>1.1940317330508596</c:v>
                </c:pt>
                <c:pt idx="6368">
                  <c:v>1.2084344931008135</c:v>
                </c:pt>
                <c:pt idx="6369">
                  <c:v>1.2224392195989695</c:v>
                </c:pt>
                <c:pt idx="6370">
                  <c:v>1.236041299675487</c:v>
                </c:pt>
                <c:pt idx="6371">
                  <c:v>1.2492362530839982</c:v>
                </c:pt>
                <c:pt idx="6372">
                  <c:v>1.2620197336773218</c:v>
                </c:pt>
                <c:pt idx="6373">
                  <c:v>1.2743875308389794</c:v>
                </c:pt>
                <c:pt idx="6374">
                  <c:v>1.2863355708701012</c:v>
                </c:pt>
                <c:pt idx="6375">
                  <c:v>1.2978599183312085</c:v>
                </c:pt>
                <c:pt idx="6376">
                  <c:v>1.3089567773384696</c:v>
                </c:pt>
                <c:pt idx="6377">
                  <c:v>1.3196224928139904</c:v>
                </c:pt>
                <c:pt idx="6378">
                  <c:v>1.3298535516897185</c:v>
                </c:pt>
                <c:pt idx="6379">
                  <c:v>1.3396465840645693</c:v>
                </c:pt>
                <c:pt idx="6380">
                  <c:v>1.3489983643144179</c:v>
                </c:pt>
                <c:pt idx="6381">
                  <c:v>1.3579058121545386</c:v>
                </c:pt>
                <c:pt idx="6382">
                  <c:v>1.3663659936541988</c:v>
                </c:pt>
                <c:pt idx="6383">
                  <c:v>1.3743761222030249</c:v>
                </c:pt>
                <c:pt idx="6384">
                  <c:v>1.381933559428862</c:v>
                </c:pt>
                <c:pt idx="6385">
                  <c:v>1.3890358160668017</c:v>
                </c:pt>
                <c:pt idx="6386">
                  <c:v>1.3956805527790868</c:v>
                </c:pt>
                <c:pt idx="6387">
                  <c:v>1.4018655809256442</c:v>
                </c:pt>
                <c:pt idx="6388">
                  <c:v>1.4075888632849849</c:v>
                </c:pt>
                <c:pt idx="6389">
                  <c:v>1.4128485147252143</c:v>
                </c:pt>
                <c:pt idx="6390">
                  <c:v>1.4176428028249572</c:v>
                </c:pt>
                <c:pt idx="6391">
                  <c:v>1.4219701484439868</c:v>
                </c:pt>
                <c:pt idx="6392">
                  <c:v>1.4258291262433576</c:v>
                </c:pt>
                <c:pt idx="6393">
                  <c:v>1.429218465154882</c:v>
                </c:pt>
                <c:pt idx="6394">
                  <c:v>1.4321370487997975</c:v>
                </c:pt>
                <c:pt idx="6395">
                  <c:v>1.4345839158564773</c:v>
                </c:pt>
                <c:pt idx="6396">
                  <c:v>1.4365582603770639</c:v>
                </c:pt>
                <c:pt idx="6397">
                  <c:v>1.4380594320529456</c:v>
                </c:pt>
                <c:pt idx="6398">
                  <c:v>1.4390869364289425</c:v>
                </c:pt>
                <c:pt idx="6399">
                  <c:v>1.4396404350661738</c:v>
                </c:pt>
                <c:pt idx="6400">
                  <c:v>1.4397197456535336</c:v>
                </c:pt>
                <c:pt idx="6401">
                  <c:v>1.4393248420677411</c:v>
                </c:pt>
                <c:pt idx="6402">
                  <c:v>1.438455854381943</c:v>
                </c:pt>
                <c:pt idx="6403">
                  <c:v>1.4371130688228704</c:v>
                </c:pt>
                <c:pt idx="6404">
                  <c:v>1.4352969276765617</c:v>
                </c:pt>
                <c:pt idx="6405">
                  <c:v>1.4330080291426848</c:v>
                </c:pt>
                <c:pt idx="6406">
                  <c:v>1.4302471271374986</c:v>
                </c:pt>
                <c:pt idx="6407">
                  <c:v>1.4270151310455299</c:v>
                </c:pt>
                <c:pt idx="6408">
                  <c:v>1.4233131054200443</c:v>
                </c:pt>
                <c:pt idx="6409">
                  <c:v>1.4191422696324001</c:v>
                </c:pt>
                <c:pt idx="6410">
                  <c:v>1.4145039974704117</c:v>
                </c:pt>
                <c:pt idx="6411">
                  <c:v>1.4093998166858552</c:v>
                </c:pt>
                <c:pt idx="6412">
                  <c:v>1.4038314084912566</c:v>
                </c:pt>
                <c:pt idx="6413">
                  <c:v>1.3978006070061364</c:v>
                </c:pt>
                <c:pt idx="6414">
                  <c:v>1.3913093986528833</c:v>
                </c:pt>
                <c:pt idx="6415">
                  <c:v>1.3843599215024751</c:v>
                </c:pt>
                <c:pt idx="6416">
                  <c:v>1.3769544645702367</c:v>
                </c:pt>
                <c:pt idx="6417">
                  <c:v>1.3690954670618845</c:v>
                </c:pt>
                <c:pt idx="6418">
                  <c:v>1.360785517570106</c:v>
                </c:pt>
                <c:pt idx="6419">
                  <c:v>1.3520273532219296</c:v>
                </c:pt>
                <c:pt idx="6420">
                  <c:v>1.3428238587771675</c:v>
                </c:pt>
                <c:pt idx="6421">
                  <c:v>1.3331780656782393</c:v>
                </c:pt>
                <c:pt idx="6422">
                  <c:v>1.3230931510516741</c:v>
                </c:pt>
                <c:pt idx="6423">
                  <c:v>1.3125724366616303</c:v>
                </c:pt>
                <c:pt idx="6424">
                  <c:v>1.3016193878157787</c:v>
                </c:pt>
                <c:pt idx="6425">
                  <c:v>1.2902376122238939</c:v>
                </c:pt>
                <c:pt idx="6426">
                  <c:v>1.2784308588095563</c:v>
                </c:pt>
                <c:pt idx="6427">
                  <c:v>1.2662030164753271</c:v>
                </c:pt>
                <c:pt idx="6428">
                  <c:v>1.2535581128218287</c:v>
                </c:pt>
                <c:pt idx="6429">
                  <c:v>1.2405003128211307</c:v>
                </c:pt>
                <c:pt idx="6430">
                  <c:v>1.2270339174448988</c:v>
                </c:pt>
                <c:pt idx="6431">
                  <c:v>1.2131633622477378</c:v>
                </c:pt>
                <c:pt idx="6432">
                  <c:v>1.1988932159062138</c:v>
                </c:pt>
                <c:pt idx="6433">
                  <c:v>1.1842281787140256</c:v>
                </c:pt>
                <c:pt idx="6434">
                  <c:v>1.1691730810338226</c:v>
                </c:pt>
                <c:pt idx="6435">
                  <c:v>1.1537328817061858</c:v>
                </c:pt>
                <c:pt idx="6436">
                  <c:v>1.1379126664162853</c:v>
                </c:pt>
                <c:pt idx="6437">
                  <c:v>1.1217176460187539</c:v>
                </c:pt>
                <c:pt idx="6438">
                  <c:v>1.1051531548213527</c:v>
                </c:pt>
                <c:pt idx="6439">
                  <c:v>1.0882246488279446</c:v>
                </c:pt>
                <c:pt idx="6440">
                  <c:v>1.0709377039414067</c:v>
                </c:pt>
                <c:pt idx="6441">
                  <c:v>1.053298014127042</c:v>
                </c:pt>
                <c:pt idx="6442">
                  <c:v>1.0353113895370987</c:v>
                </c:pt>
                <c:pt idx="6443">
                  <c:v>1.0169837545970335</c:v>
                </c:pt>
                <c:pt idx="6444">
                  <c:v>0.99832114605411859</c:v>
                </c:pt>
                <c:pt idx="6445">
                  <c:v>0.97932971098906418</c:v>
                </c:pt>
                <c:pt idx="6446">
                  <c:v>0.96001570479130116</c:v>
                </c:pt>
                <c:pt idx="6447">
                  <c:v>0.94038548909857445</c:v>
                </c:pt>
                <c:pt idx="6448">
                  <c:v>0.92044552970155735</c:v>
                </c:pt>
                <c:pt idx="6449">
                  <c:v>0.90020239441415284</c:v>
                </c:pt>
                <c:pt idx="6450">
                  <c:v>0.8796627509101822</c:v>
                </c:pt>
                <c:pt idx="6451">
                  <c:v>0.85883336452719994</c:v>
                </c:pt>
                <c:pt idx="6452">
                  <c:v>0.83772109603812384</c:v>
                </c:pt>
                <c:pt idx="6453">
                  <c:v>0.8163328993914396</c:v>
                </c:pt>
                <c:pt idx="6454">
                  <c:v>0.79467581942071341</c:v>
                </c:pt>
                <c:pt idx="6455">
                  <c:v>0.77275698952416216</c:v>
                </c:pt>
                <c:pt idx="6456">
                  <c:v>0.75058362931506917</c:v>
                </c:pt>
                <c:pt idx="6457">
                  <c:v>0.72816304224378126</c:v>
                </c:pt>
                <c:pt idx="6458">
                  <c:v>0.70550261319210783</c:v>
                </c:pt>
                <c:pt idx="6459">
                  <c:v>0.68260980604089005</c:v>
                </c:pt>
                <c:pt idx="6460">
                  <c:v>0.65949216121155085</c:v>
                </c:pt>
                <c:pt idx="6461">
                  <c:v>0.63615729318243774</c:v>
                </c:pt>
                <c:pt idx="6462">
                  <c:v>0.61261288798076452</c:v>
                </c:pt>
                <c:pt idx="6463">
                  <c:v>0.58886670065099844</c:v>
                </c:pt>
                <c:pt idx="6464">
                  <c:v>0.56492655270050152</c:v>
                </c:pt>
                <c:pt idx="6465">
                  <c:v>0.54080032952328705</c:v>
                </c:pt>
                <c:pt idx="6466">
                  <c:v>0.51649597780273671</c:v>
                </c:pt>
                <c:pt idx="6467">
                  <c:v>0.49202150289412178</c:v>
                </c:pt>
                <c:pt idx="6468">
                  <c:v>0.46738496618780473</c:v>
                </c:pt>
                <c:pt idx="6469">
                  <c:v>0.44259448245398098</c:v>
                </c:pt>
                <c:pt idx="6470">
                  <c:v>0.41765821716984425</c:v>
                </c:pt>
                <c:pt idx="6471">
                  <c:v>0.39258438383004013</c:v>
                </c:pt>
                <c:pt idx="6472">
                  <c:v>0.36738124124131277</c:v>
                </c:pt>
                <c:pt idx="6473">
                  <c:v>0.34205709080222119</c:v>
                </c:pt>
                <c:pt idx="6474">
                  <c:v>0.31662027376883289</c:v>
                </c:pt>
                <c:pt idx="6475">
                  <c:v>0.29107916850727933</c:v>
                </c:pt>
                <c:pt idx="6476">
                  <c:v>0.26544218773409767</c:v>
                </c:pt>
                <c:pt idx="6477">
                  <c:v>0.23971777574525352</c:v>
                </c:pt>
                <c:pt idx="6478">
                  <c:v>0.21391440563476136</c:v>
                </c:pt>
                <c:pt idx="6479">
                  <c:v>0.18804057650382405</c:v>
                </c:pt>
                <c:pt idx="6480">
                  <c:v>0.162104810661403</c:v>
                </c:pt>
                <c:pt idx="6481">
                  <c:v>0.1361156508171403</c:v>
                </c:pt>
                <c:pt idx="6482">
                  <c:v>0.1100816572675659</c:v>
                </c:pt>
                <c:pt idx="6483">
                  <c:v>8.4011405076517998E-2</c:v>
                </c:pt>
                <c:pt idx="6484">
                  <c:v>5.7913481250686231E-2</c:v>
                </c:pt>
                <c:pt idx="6485">
                  <c:v>3.1796481911228275E-2</c:v>
                </c:pt>
                <c:pt idx="6486">
                  <c:v>5.6690094623870315E-3</c:v>
                </c:pt>
                <c:pt idx="6487">
                  <c:v>-2.0460330241969187E-2</c:v>
                </c:pt>
                <c:pt idx="6488">
                  <c:v>-4.6582930732935589E-2</c:v>
                </c:pt>
                <c:pt idx="6489">
                  <c:v>-7.2690187761365058E-2</c:v>
                </c:pt>
                <c:pt idx="6490">
                  <c:v>-9.8773502131934962E-2</c:v>
                </c:pt>
                <c:pt idx="6491">
                  <c:v>-0.124824282535539</c:v>
                </c:pt>
                <c:pt idx="6492">
                  <c:v>-0.15083394837909866</c:v>
                </c:pt>
                <c:pt idx="6493">
                  <c:v>-0.17679393261182372</c:v>
                </c:pt>
                <c:pt idx="6494">
                  <c:v>-0.20269568454702905</c:v>
                </c:pt>
                <c:pt idx="6495">
                  <c:v>-0.22853067267855809</c:v>
                </c:pt>
                <c:pt idx="6496">
                  <c:v>-0.25429038749088034</c:v>
                </c:pt>
                <c:pt idx="6497">
                  <c:v>-0.27996634426195111</c:v>
                </c:pt>
                <c:pt idx="6498">
                  <c:v>-0.3055500858579131</c:v>
                </c:pt>
                <c:pt idx="6499">
                  <c:v>-0.33103318551869321</c:v>
                </c:pt>
                <c:pt idx="6500">
                  <c:v>-0.35640724963360998</c:v>
                </c:pt>
                <c:pt idx="6501">
                  <c:v>-0.38166392050605707</c:v>
                </c:pt>
                <c:pt idx="6502">
                  <c:v>-0.40679487910635537</c:v>
                </c:pt>
                <c:pt idx="6503">
                  <c:v>-0.43179184781186875</c:v>
                </c:pt>
                <c:pt idx="6504">
                  <c:v>-0.45664659313348888</c:v>
                </c:pt>
                <c:pt idx="6505">
                  <c:v>-0.48135092842757404</c:v>
                </c:pt>
                <c:pt idx="6506">
                  <c:v>-0.50589671659246516</c:v>
                </c:pt>
                <c:pt idx="6507">
                  <c:v>-0.53027587274867127</c:v>
                </c:pt>
                <c:pt idx="6508">
                  <c:v>-0.5544803669018753</c:v>
                </c:pt>
                <c:pt idx="6509">
                  <c:v>-0.57850222658784134</c:v>
                </c:pt>
                <c:pt idx="6510">
                  <c:v>-0.60233353949838286</c:v>
                </c:pt>
                <c:pt idx="6511">
                  <c:v>-0.62596645608751655</c:v>
                </c:pt>
                <c:pt idx="6512">
                  <c:v>-0.64939319215694247</c:v>
                </c:pt>
                <c:pt idx="6513">
                  <c:v>-0.6726060314199922</c:v>
                </c:pt>
                <c:pt idx="6514">
                  <c:v>-0.6955973280432276</c:v>
                </c:pt>
                <c:pt idx="6515">
                  <c:v>-0.71835950916480784</c:v>
                </c:pt>
                <c:pt idx="6516">
                  <c:v>-0.74088507738884979</c:v>
                </c:pt>
                <c:pt idx="6517">
                  <c:v>-0.76316661325490243</c:v>
                </c:pt>
                <c:pt idx="6518">
                  <c:v>-0.78519677768177343</c:v>
                </c:pt>
                <c:pt idx="6519">
                  <c:v>-0.80696831438487082</c:v>
                </c:pt>
                <c:pt idx="6520">
                  <c:v>-0.82847405226627424</c:v>
                </c:pt>
                <c:pt idx="6521">
                  <c:v>-0.84970690777674263</c:v>
                </c:pt>
                <c:pt idx="6522">
                  <c:v>-0.87065988724889853</c:v>
                </c:pt>
                <c:pt idx="6523">
                  <c:v>-0.89132608920079404</c:v>
                </c:pt>
                <c:pt idx="6524">
                  <c:v>-0.91169870660911867</c:v>
                </c:pt>
                <c:pt idx="6525">
                  <c:v>-0.93177102915128851</c:v>
                </c:pt>
                <c:pt idx="6526">
                  <c:v>-0.95153644541569948</c:v>
                </c:pt>
                <c:pt idx="6527">
                  <c:v>-0.97098844507937909</c:v>
                </c:pt>
                <c:pt idx="6528">
                  <c:v>-0.99012062105236209</c:v>
                </c:pt>
                <c:pt idx="6529">
                  <c:v>-1.0089266715880492</c:v>
                </c:pt>
                <c:pt idx="6530">
                  <c:v>-1.0274004023588783</c:v>
                </c:pt>
                <c:pt idx="6531">
                  <c:v>-1.0455357284966014</c:v>
                </c:pt>
                <c:pt idx="6532">
                  <c:v>-1.0633266765965259</c:v>
                </c:pt>
                <c:pt idx="6533">
                  <c:v>-1.0807673866850198</c:v>
                </c:pt>
                <c:pt idx="6534">
                  <c:v>-1.0978521141496786</c:v>
                </c:pt>
                <c:pt idx="6535">
                  <c:v>-1.1145752316314714</c:v>
                </c:pt>
                <c:pt idx="6536">
                  <c:v>-1.1309312308782888</c:v>
                </c:pt>
                <c:pt idx="6537">
                  <c:v>-1.1469147245592406</c:v>
                </c:pt>
                <c:pt idx="6538">
                  <c:v>-1.1625204480391327</c:v>
                </c:pt>
                <c:pt idx="6539">
                  <c:v>-1.1777432611125354</c:v>
                </c:pt>
                <c:pt idx="6540">
                  <c:v>-1.1925781496968555</c:v>
                </c:pt>
                <c:pt idx="6541">
                  <c:v>-1.2070202274838764</c:v>
                </c:pt>
                <c:pt idx="6542">
                  <c:v>-1.2210647375492054</c:v>
                </c:pt>
                <c:pt idx="6543">
                  <c:v>-1.234707053919107</c:v>
                </c:pt>
                <c:pt idx="6544">
                  <c:v>-1.2479426830942077</c:v>
                </c:pt>
                <c:pt idx="6545">
                  <c:v>-1.2607672655295572</c:v>
                </c:pt>
                <c:pt idx="6546">
                  <c:v>-1.2731765770705785</c:v>
                </c:pt>
                <c:pt idx="6547">
                  <c:v>-1.2851665303444133</c:v>
                </c:pt>
                <c:pt idx="6548">
                  <c:v>-1.2967331761062189</c:v>
                </c:pt>
                <c:pt idx="6549">
                  <c:v>-1.3078727045399714</c:v>
                </c:pt>
                <c:pt idx="6550">
                  <c:v>-1.318581446513345</c:v>
                </c:pt>
                <c:pt idx="6551">
                  <c:v>-1.3288558747862342</c:v>
                </c:pt>
                <c:pt idx="6552">
                  <c:v>-1.3386926051725694</c:v>
                </c:pt>
                <c:pt idx="6553">
                  <c:v>-1.3480883976549953</c:v>
                </c:pt>
                <c:pt idx="6554">
                  <c:v>-1.3570401574520585</c:v>
                </c:pt>
                <c:pt idx="6555">
                  <c:v>-1.3655449360375762</c:v>
                </c:pt>
                <c:pt idx="6556">
                  <c:v>-1.3735999321118091</c:v>
                </c:pt>
                <c:pt idx="6557">
                  <c:v>-1.3812024925241595</c:v>
                </c:pt>
                <c:pt idx="6558">
                  <c:v>-1.3883501131470646</c:v>
                </c:pt>
                <c:pt idx="6559">
                  <c:v>-1.3950404397008012</c:v>
                </c:pt>
                <c:pt idx="6560">
                  <c:v>-1.4012712685289384</c:v>
                </c:pt>
                <c:pt idx="6561">
                  <c:v>-1.4070405473241807</c:v>
                </c:pt>
                <c:pt idx="6562">
                  <c:v>-1.4123463758043475</c:v>
                </c:pt>
                <c:pt idx="6563">
                  <c:v>-1.417187006338297</c:v>
                </c:pt>
                <c:pt idx="6564">
                  <c:v>-1.421560844521554</c:v>
                </c:pt>
                <c:pt idx="6565">
                  <c:v>-1.4254664497014726</c:v>
                </c:pt>
                <c:pt idx="6566">
                  <c:v>-1.4289025354517646</c:v>
                </c:pt>
                <c:pt idx="6567">
                  <c:v>-1.4318679699962173</c:v>
                </c:pt>
                <c:pt idx="6568">
                  <c:v>-1.4343617765814733</c:v>
                </c:pt>
                <c:pt idx="6569">
                  <c:v>-1.436383133798762</c:v>
                </c:pt>
                <c:pt idx="6570">
                  <c:v>-1.4379313758544514</c:v>
                </c:pt>
                <c:pt idx="6571">
                  <c:v>-1.4390059927893417</c:v>
                </c:pt>
                <c:pt idx="6572">
                  <c:v>-1.4396066306466422</c:v>
                </c:pt>
                <c:pt idx="6573">
                  <c:v>-1.4397330915885556</c:v>
                </c:pt>
                <c:pt idx="6574">
                  <c:v>-1.4393853339614393</c:v>
                </c:pt>
                <c:pt idx="6575">
                  <c:v>-1.4385634723095262</c:v>
                </c:pt>
                <c:pt idx="6576">
                  <c:v>-1.4372677773371996</c:v>
                </c:pt>
                <c:pt idx="6577">
                  <c:v>-1.4354986758198245</c:v>
                </c:pt>
                <c:pt idx="6578">
                  <c:v>-1.4332567504631759</c:v>
                </c:pt>
                <c:pt idx="6579">
                  <c:v>-1.4305427397115136</c:v>
                </c:pt>
                <c:pt idx="6580">
                  <c:v>-1.4273575375043481</c:v>
                </c:pt>
                <c:pt idx="6581">
                  <c:v>-1.4237021929819971</c:v>
                </c:pt>
                <c:pt idx="6582">
                  <c:v>-1.4195779101400183</c:v>
                </c:pt>
                <c:pt idx="6583">
                  <c:v>-1.414986047432643</c:v>
                </c:pt>
                <c:pt idx="6584">
                  <c:v>-1.4099281173253222</c:v>
                </c:pt>
                <c:pt idx="6585">
                  <c:v>-1.4044057857965586</c:v>
                </c:pt>
                <c:pt idx="6586">
                  <c:v>-1.39842087178916</c:v>
                </c:pt>
                <c:pt idx="6587">
                  <c:v>-1.391975346611126</c:v>
                </c:pt>
                <c:pt idx="6588">
                  <c:v>-1.3850713332863274</c:v>
                </c:pt>
                <c:pt idx="6589">
                  <c:v>-1.3777111058552405</c:v>
                </c:pt>
                <c:pt idx="6590">
                  <c:v>-1.3698970886259101</c:v>
                </c:pt>
                <c:pt idx="6591">
                  <c:v>-1.3616318553754421</c:v>
                </c:pt>
                <c:pt idx="6592">
                  <c:v>-1.3529181285022516</c:v>
                </c:pt>
                <c:pt idx="6593">
                  <c:v>-1.3437587781293561</c:v>
                </c:pt>
                <c:pt idx="6594">
                  <c:v>-1.3341568211590225</c:v>
                </c:pt>
                <c:pt idx="6595">
                  <c:v>-1.3241154202790599</c:v>
                </c:pt>
                <c:pt idx="6596">
                  <c:v>-1.3136378829210906</c:v>
                </c:pt>
                <c:pt idx="6597">
                  <c:v>-1.3027276601711533</c:v>
                </c:pt>
                <c:pt idx="6598">
                  <c:v>-1.2913883456329873</c:v>
                </c:pt>
                <c:pt idx="6599">
                  <c:v>-1.2796236742443694</c:v>
                </c:pt>
                <c:pt idx="6600">
                  <c:v>-1.2674375210469078</c:v>
                </c:pt>
                <c:pt idx="6601">
                  <c:v>-1.2548338999096735</c:v>
                </c:pt>
                <c:pt idx="6602">
                  <c:v>-1.241816962207126</c:v>
                </c:pt>
                <c:pt idx="6603">
                  <c:v>-1.2283909954517229</c:v>
                </c:pt>
                <c:pt idx="6604">
                  <c:v>-1.2145604218817139</c:v>
                </c:pt>
                <c:pt idx="6605">
                  <c:v>-1.2003297970045339</c:v>
                </c:pt>
                <c:pt idx="6606">
                  <c:v>-1.1857038080963238</c:v>
                </c:pt>
                <c:pt idx="6607">
                  <c:v>-1.1706872726580284</c:v>
                </c:pt>
                <c:pt idx="6608">
                  <c:v>-1.1552851368286146</c:v>
                </c:pt>
                <c:pt idx="6609">
                  <c:v>-1.1395024737559167</c:v>
                </c:pt>
                <c:pt idx="6610">
                  <c:v>-1.1233444819256386</c:v>
                </c:pt>
                <c:pt idx="6611">
                  <c:v>-1.1068164834490897</c:v>
                </c:pt>
                <c:pt idx="6612">
                  <c:v>-1.089923922310178</c:v>
                </c:pt>
                <c:pt idx="6613">
                  <c:v>-1.0726723625722823</c:v>
                </c:pt>
                <c:pt idx="6614">
                  <c:v>-1.055067486545564</c:v>
                </c:pt>
                <c:pt idx="6615">
                  <c:v>-1.0371150929153241</c:v>
                </c:pt>
                <c:pt idx="6616">
                  <c:v>-1.01882109483204</c:v>
                </c:pt>
                <c:pt idx="6617">
                  <c:v>-1.0001915179636931</c:v>
                </c:pt>
                <c:pt idx="6618">
                  <c:v>-0.98123249851104033</c:v>
                </c:pt>
                <c:pt idx="6619">
                  <c:v>-0.96195028118647086</c:v>
                </c:pt>
                <c:pt idx="6620">
                  <c:v>-0.94235121715712877</c:v>
                </c:pt>
                <c:pt idx="6621">
                  <c:v>-0.92244176195296701</c:v>
                </c:pt>
                <c:pt idx="6622">
                  <c:v>-0.90222847334043055</c:v>
                </c:pt>
                <c:pt idx="6623">
                  <c:v>-0.8817180091624619</c:v>
                </c:pt>
                <c:pt idx="6624">
                  <c:v>-0.86091712514553997</c:v>
                </c:pt>
                <c:pt idx="6625">
                  <c:v>-0.83983267267449069</c:v>
                </c:pt>
                <c:pt idx="6626">
                  <c:v>-0.81847159653577084</c:v>
                </c:pt>
                <c:pt idx="6627">
                  <c:v>-0.79684093263000655</c:v>
                </c:pt>
                <c:pt idx="6628">
                  <c:v>-0.77494780565450971</c:v>
                </c:pt>
                <c:pt idx="6629">
                  <c:v>-0.75279942675654155</c:v>
                </c:pt>
                <c:pt idx="6630">
                  <c:v>-0.73040309115812274</c:v>
                </c:pt>
                <c:pt idx="6631">
                  <c:v>-0.70776617575312029</c:v>
                </c:pt>
                <c:pt idx="6632">
                  <c:v>-0.68489613667746352</c:v>
                </c:pt>
                <c:pt idx="6633">
                  <c:v>-0.66180050685324021</c:v>
                </c:pt>
                <c:pt idx="6634">
                  <c:v>-0.63848689350750309</c:v>
                </c:pt>
                <c:pt idx="6635">
                  <c:v>-0.61496297566661184</c:v>
                </c:pt>
                <c:pt idx="6636">
                  <c:v>-0.59123650162691455</c:v>
                </c:pt>
                <c:pt idx="6637">
                  <c:v>-0.56731528640261963</c:v>
                </c:pt>
                <c:pt idx="6638">
                  <c:v>-0.54320720915169018</c:v>
                </c:pt>
                <c:pt idx="6639">
                  <c:v>-0.518920210580612</c:v>
                </c:pt>
                <c:pt idx="6640">
                  <c:v>-0.4944622903288835</c:v>
                </c:pt>
                <c:pt idx="6641">
                  <c:v>-0.46984150433410093</c:v>
                </c:pt>
                <c:pt idx="6642">
                  <c:v>-0.44506596217850175</c:v>
                </c:pt>
                <c:pt idx="6643">
                  <c:v>-0.42014382441782827</c:v>
                </c:pt>
                <c:pt idx="6644">
                  <c:v>-0.3950832998934069</c:v>
                </c:pt>
                <c:pt idx="6645">
                  <c:v>-0.36989264302833524</c:v>
                </c:pt>
                <c:pt idx="6646">
                  <c:v>-0.34458015110862888</c:v>
                </c:pt>
                <c:pt idx="6647">
                  <c:v>-0.31915416155027665</c:v>
                </c:pt>
                <c:pt idx="6648">
                  <c:v>-0.29362304915306414</c:v>
                </c:pt>
                <c:pt idx="6649">
                  <c:v>-0.26799522334208253</c:v>
                </c:pt>
                <c:pt idx="6650">
                  <c:v>-0.24227912539784122</c:v>
                </c:pt>
                <c:pt idx="6651">
                  <c:v>-0.21648322567587858</c:v>
                </c:pt>
                <c:pt idx="6652">
                  <c:v>-0.1906160208168039</c:v>
                </c:pt>
                <c:pt idx="6653">
                  <c:v>-0.1646860309476785</c:v>
                </c:pt>
                <c:pt idx="6654">
                  <c:v>-0.1387017968756597</c:v>
                </c:pt>
                <c:pt idx="6655">
                  <c:v>-0.11267187727482865</c:v>
                </c:pt>
                <c:pt idx="6656">
                  <c:v>-8.6604845867146535E-2</c:v>
                </c:pt>
                <c:pt idx="6657">
                  <c:v>-6.0509288598443789E-2</c:v>
                </c:pt>
                <c:pt idx="6658">
                  <c:v>-3.4393800810382645E-2</c:v>
                </c:pt>
                <c:pt idx="6659">
                  <c:v>-8.2669844093319934E-3</c:v>
                </c:pt>
                <c:pt idx="6660">
                  <c:v>1.7862554966928793E-2</c:v>
                </c:pt>
                <c:pt idx="6661">
                  <c:v>4.3986210783725666E-2</c:v>
                </c:pt>
                <c:pt idx="6662">
                  <c:v>7.0095378444311157E-2</c:v>
                </c:pt>
                <c:pt idx="6663">
                  <c:v>9.6181458124035751E-2</c:v>
                </c:pt>
                <c:pt idx="6664">
                  <c:v>0.12223585760296213</c:v>
                </c:pt>
                <c:pt idx="6665">
                  <c:v>0.14824999509595865</c:v>
                </c:pt>
                <c:pt idx="6666">
                  <c:v>0.17421530207936642</c:v>
                </c:pt>
                <c:pt idx="6667">
                  <c:v>0.20012322611329666</c:v>
                </c:pt>
                <c:pt idx="6668">
                  <c:v>0.22596523365862867</c:v>
                </c:pt>
                <c:pt idx="6669">
                  <c:v>0.25173281288778071</c:v>
                </c:pt>
                <c:pt idx="6670">
                  <c:v>0.27741747648833198</c:v>
                </c:pt>
                <c:pt idx="6671">
                  <c:v>0.30301076445857178</c:v>
                </c:pt>
                <c:pt idx="6672">
                  <c:v>0.32850424689404822</c:v>
                </c:pt>
                <c:pt idx="6673">
                  <c:v>0.3538895267642081</c:v>
                </c:pt>
                <c:pt idx="6674">
                  <c:v>0.37915824267820281</c:v>
                </c:pt>
                <c:pt idx="6675">
                  <c:v>0.40430207163896292</c:v>
                </c:pt>
                <c:pt idx="6676">
                  <c:v>0.42931273178462281</c:v>
                </c:pt>
                <c:pt idx="6677">
                  <c:v>0.45418198511639185</c:v>
                </c:pt>
                <c:pt idx="6678">
                  <c:v>0.47890164021198933</c:v>
                </c:pt>
                <c:pt idx="6679">
                  <c:v>0.5034635549237233</c:v>
                </c:pt>
                <c:pt idx="6680">
                  <c:v>0.5278596390603526</c:v>
                </c:pt>
                <c:pt idx="6681">
                  <c:v>0.55208185705182933</c:v>
                </c:pt>
                <c:pt idx="6682">
                  <c:v>0.57612223059604772</c:v>
                </c:pt>
                <c:pt idx="6683">
                  <c:v>0.59997284128673811</c:v>
                </c:pt>
                <c:pt idx="6684">
                  <c:v>0.62362583322162213</c:v>
                </c:pt>
                <c:pt idx="6685">
                  <c:v>0.64707341558999343</c:v>
                </c:pt>
                <c:pt idx="6686">
                  <c:v>0.67030786523883901</c:v>
                </c:pt>
                <c:pt idx="6687">
                  <c:v>0.69332152921670087</c:v>
                </c:pt>
                <c:pt idx="6688">
                  <c:v>0.71610682729439601</c:v>
                </c:pt>
                <c:pt idx="6689">
                  <c:v>0.7386562544617834</c:v>
                </c:pt>
                <c:pt idx="6690">
                  <c:v>0.76096238339976741</c:v>
                </c:pt>
                <c:pt idx="6691">
                  <c:v>0.78301786692670294</c:v>
                </c:pt>
                <c:pt idx="6692">
                  <c:v>0.8048154404184058</c:v>
                </c:pt>
                <c:pt idx="6693">
                  <c:v>0.82634792420096881</c:v>
                </c:pt>
                <c:pt idx="6694">
                  <c:v>0.84760822591560014</c:v>
                </c:pt>
                <c:pt idx="6695">
                  <c:v>0.86858934285470724</c:v>
                </c:pt>
                <c:pt idx="6696">
                  <c:v>0.88928436426843593</c:v>
                </c:pt>
                <c:pt idx="6697">
                  <c:v>0.9096864736409338</c:v>
                </c:pt>
                <c:pt idx="6698">
                  <c:v>0.92978895093557201</c:v>
                </c:pt>
                <c:pt idx="6699">
                  <c:v>0.94958517480838511</c:v>
                </c:pt>
                <c:pt idx="6700">
                  <c:v>0.96906862478901024</c:v>
                </c:pt>
                <c:pt idx="6701">
                  <c:v>0.98823288342838955</c:v>
                </c:pt>
                <c:pt idx="6702">
                  <c:v>1.0070716384125526</c:v>
                </c:pt>
                <c:pt idx="6703">
                  <c:v>1.0255786846417598</c:v>
                </c:pt>
                <c:pt idx="6704">
                  <c:v>1.043747926274339</c:v>
                </c:pt>
                <c:pt idx="6705">
                  <c:v>1.0615733787345234</c:v>
                </c:pt>
                <c:pt idx="6706">
                  <c:v>1.0790491706836558</c:v>
                </c:pt>
                <c:pt idx="6707">
                  <c:v>1.0961695459540797</c:v>
                </c:pt>
                <c:pt idx="6708">
                  <c:v>1.1129288654451168</c:v>
                </c:pt>
                <c:pt idx="6709">
                  <c:v>1.1293216089804539</c:v>
                </c:pt>
                <c:pt idx="6710">
                  <c:v>1.145342377126382</c:v>
                </c:pt>
                <c:pt idx="6711">
                  <c:v>1.1609858929702666</c:v>
                </c:pt>
                <c:pt idx="6712">
                  <c:v>1.176247003858647</c:v>
                </c:pt>
                <c:pt idx="6713">
                  <c:v>1.191120683094413</c:v>
                </c:pt>
                <c:pt idx="6714">
                  <c:v>1.2056020315925047</c:v>
                </c:pt>
                <c:pt idx="6715">
                  <c:v>1.2196862794935612</c:v>
                </c:pt>
                <c:pt idx="6716">
                  <c:v>1.233368787735019</c:v>
                </c:pt>
                <c:pt idx="6717">
                  <c:v>1.2466450495791241</c:v>
                </c:pt>
                <c:pt idx="6718">
                  <c:v>1.2595106920973602</c:v>
                </c:pt>
                <c:pt idx="6719">
                  <c:v>1.2719614776107997</c:v>
                </c:pt>
                <c:pt idx="6720">
                  <c:v>1.2839933050859065</c:v>
                </c:pt>
                <c:pt idx="6721">
                  <c:v>1.2956022114853374</c:v>
                </c:pt>
                <c:pt idx="6722">
                  <c:v>1.3067843730732789</c:v>
                </c:pt>
                <c:pt idx="6723">
                  <c:v>1.3175361066749156</c:v>
                </c:pt>
                <c:pt idx="6724">
                  <c:v>1.3278538708895848</c:v>
                </c:pt>
                <c:pt idx="6725">
                  <c:v>1.3377342672572479</c:v>
                </c:pt>
                <c:pt idx="6726">
                  <c:v>1.3471740413778657</c:v>
                </c:pt>
                <c:pt idx="6727">
                  <c:v>1.3561700839833353</c:v>
                </c:pt>
                <c:pt idx="6728">
                  <c:v>1.3647194319616245</c:v>
                </c:pt>
                <c:pt idx="6729">
                  <c:v>1.3728192693327506</c:v>
                </c:pt>
                <c:pt idx="6730">
                  <c:v>1.3804669281763142</c:v>
                </c:pt>
                <c:pt idx="6731">
                  <c:v>1.3876598895102497</c:v>
                </c:pt>
                <c:pt idx="6732">
                  <c:v>1.3943957841205343</c:v>
                </c:pt>
                <c:pt idx="6733">
                  <c:v>1.4006723933415537</c:v>
                </c:pt>
                <c:pt idx="6734">
                  <c:v>1.4064876497868897</c:v>
                </c:pt>
                <c:pt idx="6735">
                  <c:v>1.4118396380302658</c:v>
                </c:pt>
                <c:pt idx="6736">
                  <c:v>1.4167265952364605</c:v>
                </c:pt>
                <c:pt idx="6737">
                  <c:v>1.4211469117419422</c:v>
                </c:pt>
                <c:pt idx="6738">
                  <c:v>1.4250991315850576</c:v>
                </c:pt>
                <c:pt idx="6739">
                  <c:v>1.4285819529856074</c:v>
                </c:pt>
                <c:pt idx="6740">
                  <c:v>1.4315942287736072</c:v>
                </c:pt>
                <c:pt idx="6741">
                  <c:v>1.4341349667671601</c:v>
                </c:pt>
                <c:pt idx="6742">
                  <c:v>1.4362033300992498</c:v>
                </c:pt>
                <c:pt idx="6743">
                  <c:v>1.4377986374933927</c:v>
                </c:pt>
                <c:pt idx="6744">
                  <c:v>1.4389203634880312</c:v>
                </c:pt>
                <c:pt idx="6745">
                  <c:v>1.4395681386096171</c:v>
                </c:pt>
                <c:pt idx="6746">
                  <c:v>1.4397417494943046</c:v>
                </c:pt>
                <c:pt idx="6747">
                  <c:v>1.439441138958224</c:v>
                </c:pt>
                <c:pt idx="6748">
                  <c:v>1.4386664060163259</c:v>
                </c:pt>
                <c:pt idx="6749">
                  <c:v>1.4374178058497602</c:v>
                </c:pt>
                <c:pt idx="6750">
                  <c:v>1.4356957497218277</c:v>
                </c:pt>
                <c:pt idx="6751">
                  <c:v>1.4335008048425217</c:v>
                </c:pt>
                <c:pt idx="6752">
                  <c:v>1.4308336941816902</c:v>
                </c:pt>
                <c:pt idx="6753">
                  <c:v>1.427695296230918</c:v>
                </c:pt>
                <c:pt idx="6754">
                  <c:v>1.4240866447141571</c:v>
                </c:pt>
                <c:pt idx="6755">
                  <c:v>1.4200089282472497</c:v>
                </c:pt>
                <c:pt idx="6756">
                  <c:v>1.4154634899464147</c:v>
                </c:pt>
                <c:pt idx="6757">
                  <c:v>1.4104518269858588</c:v>
                </c:pt>
                <c:pt idx="6758">
                  <c:v>1.404975590104631</c:v>
                </c:pt>
                <c:pt idx="6759">
                  <c:v>1.3990365830629101</c:v>
                </c:pt>
                <c:pt idx="6760">
                  <c:v>1.392636762047879</c:v>
                </c:pt>
                <c:pt idx="6761">
                  <c:v>1.3857782350293988</c:v>
                </c:pt>
                <c:pt idx="6762">
                  <c:v>1.3784632610656848</c:v>
                </c:pt>
                <c:pt idx="6763">
                  <c:v>1.3706942495592183</c:v>
                </c:pt>
                <c:pt idx="6764">
                  <c:v>1.3624737594631431</c:v>
                </c:pt>
                <c:pt idx="6765">
                  <c:v>1.353804498438395</c:v>
                </c:pt>
                <c:pt idx="6766">
                  <c:v>1.3446893219618543</c:v>
                </c:pt>
                <c:pt idx="6767">
                  <c:v>1.3351312323858113</c:v>
                </c:pt>
                <c:pt idx="6768">
                  <c:v>1.3251333779490546</c:v>
                </c:pt>
                <c:pt idx="6769">
                  <c:v>1.3146990517399006</c:v>
                </c:pt>
                <c:pt idx="6770">
                  <c:v>1.3038316906115204</c:v>
                </c:pt>
                <c:pt idx="6771">
                  <c:v>1.2925348740499152</c:v>
                </c:pt>
                <c:pt idx="6772">
                  <c:v>1.2808123229948996</c:v>
                </c:pt>
                <c:pt idx="6773">
                  <c:v>1.2686678986145048</c:v>
                </c:pt>
                <c:pt idx="6774">
                  <c:v>1.2561056010331884</c:v>
                </c:pt>
                <c:pt idx="6775">
                  <c:v>1.2431295680142753</c:v>
                </c:pt>
                <c:pt idx="6776">
                  <c:v>1.2297440735970597</c:v>
                </c:pt>
                <c:pt idx="6777">
                  <c:v>1.2159535266890302</c:v>
                </c:pt>
                <c:pt idx="6778">
                  <c:v>1.2017624696136635</c:v>
                </c:pt>
                <c:pt idx="6779">
                  <c:v>1.1871755766142751</c:v>
                </c:pt>
                <c:pt idx="6780">
                  <c:v>1.1721976523144193</c:v>
                </c:pt>
                <c:pt idx="6781">
                  <c:v>1.1568336301353468</c:v>
                </c:pt>
                <c:pt idx="6782">
                  <c:v>1.1410885706710348</c:v>
                </c:pt>
                <c:pt idx="6783">
                  <c:v>1.1249676600213314</c:v>
                </c:pt>
                <c:pt idx="6784">
                  <c:v>1.1084762080837622</c:v>
                </c:pt>
                <c:pt idx="6785">
                  <c:v>1.0916196468045576</c:v>
                </c:pt>
                <c:pt idx="6786">
                  <c:v>1.0744035283894797</c:v>
                </c:pt>
                <c:pt idx="6787">
                  <c:v>1.0568335234750428</c:v>
                </c:pt>
                <c:pt idx="6788">
                  <c:v>1.0389154192607197</c:v>
                </c:pt>
                <c:pt idx="6789">
                  <c:v>1.020655117602757</c:v>
                </c:pt>
                <c:pt idx="6790">
                  <c:v>1.0020586330702255</c:v>
                </c:pt>
                <c:pt idx="6791">
                  <c:v>0.98313209096394194</c:v>
                </c:pt>
                <c:pt idx="6792">
                  <c:v>0.96388172529892591</c:v>
                </c:pt>
                <c:pt idx="6793">
                  <c:v>0.94431387675103629</c:v>
                </c:pt>
                <c:pt idx="6794">
                  <c:v>0.92443499056848788</c:v>
                </c:pt>
                <c:pt idx="6795">
                  <c:v>0.90425161444891489</c:v>
                </c:pt>
                <c:pt idx="6796">
                  <c:v>0.88377039638269861</c:v>
                </c:pt>
                <c:pt idx="6797">
                  <c:v>0.86299808246324938</c:v>
                </c:pt>
                <c:pt idx="6798">
                  <c:v>0.8419415146649849</c:v>
                </c:pt>
                <c:pt idx="6799">
                  <c:v>0.82060762858972602</c:v>
                </c:pt>
                <c:pt idx="6800">
                  <c:v>0.79900345118224914</c:v>
                </c:pt>
                <c:pt idx="6801">
                  <c:v>0.77713609841575315</c:v>
                </c:pt>
                <c:pt idx="6802">
                  <c:v>0.75501277294800773</c:v>
                </c:pt>
                <c:pt idx="6803">
                  <c:v>0.7326407617489431</c:v>
                </c:pt>
                <c:pt idx="6804">
                  <c:v>0.71002743370047061</c:v>
                </c:pt>
                <c:pt idx="6805">
                  <c:v>0.68718023716932675</c:v>
                </c:pt>
                <c:pt idx="6806">
                  <c:v>0.66410669755373264</c:v>
                </c:pt>
                <c:pt idx="6807">
                  <c:v>0.64081441480468093</c:v>
                </c:pt>
                <c:pt idx="6808">
                  <c:v>0.61731106092266719</c:v>
                </c:pt>
                <c:pt idx="6809">
                  <c:v>0.59360437743069572</c:v>
                </c:pt>
                <c:pt idx="6810">
                  <c:v>0.56970217282437319</c:v>
                </c:pt>
                <c:pt idx="6811">
                  <c:v>0.54561231999995508</c:v>
                </c:pt>
                <c:pt idx="6812">
                  <c:v>0.52134275366117244</c:v>
                </c:pt>
                <c:pt idx="6813">
                  <c:v>0.49690146770570714</c:v>
                </c:pt>
                <c:pt idx="6814">
                  <c:v>0.47229651259215766</c:v>
                </c:pt>
                <c:pt idx="6815">
                  <c:v>0.44753599268839167</c:v>
                </c:pt>
                <c:pt idx="6816">
                  <c:v>0.42262806360213234</c:v>
                </c:pt>
                <c:pt idx="6817">
                  <c:v>0.39758092949466045</c:v>
                </c:pt>
                <c:pt idx="6818">
                  <c:v>0.37240284037854265</c:v>
                </c:pt>
                <c:pt idx="6819">
                  <c:v>0.34710208940023668</c:v>
                </c:pt>
                <c:pt idx="6820">
                  <c:v>0.32168701010850714</c:v>
                </c:pt>
                <c:pt idx="6821">
                  <c:v>0.29616597370951714</c:v>
                </c:pt>
                <c:pt idx="6822">
                  <c:v>0.27054738630953606</c:v>
                </c:pt>
                <c:pt idx="6823">
                  <c:v>0.24483968614612514</c:v>
                </c:pt>
                <c:pt idx="6824">
                  <c:v>0.21905134080876981</c:v>
                </c:pt>
                <c:pt idx="6825">
                  <c:v>0.19319084444981841</c:v>
                </c:pt>
                <c:pt idx="6826">
                  <c:v>0.16726671498668955</c:v>
                </c:pt>
                <c:pt idx="6827">
                  <c:v>0.14128749129624185</c:v>
                </c:pt>
                <c:pt idx="6828">
                  <c:v>0.11526173040224162</c:v>
                </c:pt>
                <c:pt idx="6829">
                  <c:v>8.9198004656857316E-2</c:v>
                </c:pt>
                <c:pt idx="6830">
                  <c:v>6.3104898917100472E-2</c:v>
                </c:pt>
                <c:pt idx="6831">
                  <c:v>3.6991007717149541E-2</c:v>
                </c:pt>
                <c:pt idx="6832">
                  <c:v>1.0864932437491391E-2</c:v>
                </c:pt>
                <c:pt idx="6833">
                  <c:v>-1.5264721528204255E-2</c:v>
                </c:pt>
                <c:pt idx="6834">
                  <c:v>-4.1389347607521471E-2</c:v>
                </c:pt>
                <c:pt idx="6835">
                  <c:v>-6.7500340884127555E-2</c:v>
                </c:pt>
                <c:pt idx="6836">
                  <c:v>-9.3589100932052707E-2</c:v>
                </c:pt>
                <c:pt idx="6837">
                  <c:v>-0.1196470346485011</c:v>
                </c:pt>
                <c:pt idx="6838">
                  <c:v>-0.1456655590842352</c:v>
                </c:pt>
                <c:pt idx="6839">
                  <c:v>-0.17163610427062798</c:v>
                </c:pt>
                <c:pt idx="6840">
                  <c:v>-0.19755011604243353</c:v>
                </c:pt>
                <c:pt idx="6841">
                  <c:v>-0.22339905885535583</c:v>
                </c:pt>
                <c:pt idx="6842">
                  <c:v>-0.24917441859747522</c:v>
                </c:pt>
                <c:pt idx="6843">
                  <c:v>-0.27486770539363398</c:v>
                </c:pt>
                <c:pt idx="6844">
                  <c:v>-0.30047045640181352</c:v>
                </c:pt>
                <c:pt idx="6845">
                  <c:v>-0.32597423860063529</c:v>
                </c:pt>
                <c:pt idx="6846">
                  <c:v>-0.35137065156700975</c:v>
                </c:pt>
                <c:pt idx="6847">
                  <c:v>-0.37665133024307912</c:v>
                </c:pt>
                <c:pt idx="6848">
                  <c:v>-0.40180794769148431</c:v>
                </c:pt>
                <c:pt idx="6849">
                  <c:v>-0.426832217838094</c:v>
                </c:pt>
                <c:pt idx="6850">
                  <c:v>-0.45171589820126101</c:v>
                </c:pt>
                <c:pt idx="6851">
                  <c:v>-0.47645079260673501</c:v>
                </c:pt>
                <c:pt idx="6852">
                  <c:v>-0.50102875388731238</c:v>
                </c:pt>
                <c:pt idx="6853">
                  <c:v>-0.52544168656633872</c:v>
                </c:pt>
                <c:pt idx="6854">
                  <c:v>-0.54968154952419979</c:v>
                </c:pt>
                <c:pt idx="6855">
                  <c:v>-0.57374035864690143</c:v>
                </c:pt>
                <c:pt idx="6856">
                  <c:v>-0.59761018945587374</c:v>
                </c:pt>
                <c:pt idx="6857">
                  <c:v>-0.6212831797181223</c:v>
                </c:pt>
                <c:pt idx="6858">
                  <c:v>-0.64475153203589997</c:v>
                </c:pt>
                <c:pt idx="6859">
                  <c:v>-0.66800751641500566</c:v>
                </c:pt>
                <c:pt idx="6860">
                  <c:v>-0.69104347281087608</c:v>
                </c:pt>
                <c:pt idx="6861">
                  <c:v>-0.71385181365166528</c:v>
                </c:pt>
                <c:pt idx="6862">
                  <c:v>-0.73642502633741669</c:v>
                </c:pt>
                <c:pt idx="6863">
                  <c:v>-0.75875567571457503</c:v>
                </c:pt>
                <c:pt idx="6864">
                  <c:v>-0.78083640652496444</c:v>
                </c:pt>
                <c:pt idx="6865">
                  <c:v>-0.80265994582846134</c:v>
                </c:pt>
                <c:pt idx="6866">
                  <c:v>-0.82421910539855348</c:v>
                </c:pt>
                <c:pt idx="6867">
                  <c:v>-0.84550678408999191</c:v>
                </c:pt>
                <c:pt idx="6868">
                  <c:v>-0.86651597017776705</c:v>
                </c:pt>
                <c:pt idx="6869">
                  <c:v>-0.88723974366662461</c:v>
                </c:pt>
                <c:pt idx="6870">
                  <c:v>-0.90767127857036789</c:v>
                </c:pt>
                <c:pt idx="6871">
                  <c:v>-0.92780384516020098</c:v>
                </c:pt>
                <c:pt idx="6872">
                  <c:v>-0.94763081218136236</c:v>
                </c:pt>
                <c:pt idx="6873">
                  <c:v>-0.96714564903732203</c:v>
                </c:pt>
                <c:pt idx="6874">
                  <c:v>-0.98634192794083297</c:v>
                </c:pt>
                <c:pt idx="6875">
                  <c:v>-1.0052133260311054</c:v>
                </c:pt>
                <c:pt idx="6876">
                  <c:v>-1.0237536274564303</c:v>
                </c:pt>
                <c:pt idx="6877">
                  <c:v>-1.0419567254215518</c:v>
                </c:pt>
                <c:pt idx="6878">
                  <c:v>-1.0598166241991243</c:v>
                </c:pt>
                <c:pt idx="6879">
                  <c:v>-1.0773274411045786</c:v>
                </c:pt>
                <c:pt idx="6880">
                  <c:v>-1.09448340843376</c:v>
                </c:pt>
                <c:pt idx="6881">
                  <c:v>-1.1112788753626885</c:v>
                </c:pt>
                <c:pt idx="6882">
                  <c:v>-1.1277083098088279</c:v>
                </c:pt>
                <c:pt idx="6883">
                  <c:v>-1.1437663002532397</c:v>
                </c:pt>
                <c:pt idx="6884">
                  <c:v>-1.1594475575230208</c:v>
                </c:pt>
                <c:pt idx="6885">
                  <c:v>-1.1747469165334636</c:v>
                </c:pt>
                <c:pt idx="6886">
                  <c:v>-1.1896593379893079</c:v>
                </c:pt>
                <c:pt idx="6887">
                  <c:v>-1.2041799100446009</c:v>
                </c:pt>
                <c:pt idx="6888">
                  <c:v>-1.2183038499205461</c:v>
                </c:pt>
                <c:pt idx="6889">
                  <c:v>-1.232026505480857</c:v>
                </c:pt>
                <c:pt idx="6890">
                  <c:v>-1.2453433567640773</c:v>
                </c:pt>
                <c:pt idx="6891">
                  <c:v>-1.2582500174723596</c:v>
                </c:pt>
                <c:pt idx="6892">
                  <c:v>-1.2707422364162246</c:v>
                </c:pt>
                <c:pt idx="6893">
                  <c:v>-1.282815898914816</c:v>
                </c:pt>
                <c:pt idx="6894">
                  <c:v>-1.2944670281511881</c:v>
                </c:pt>
                <c:pt idx="6895">
                  <c:v>-1.3056917864821935</c:v>
                </c:pt>
                <c:pt idx="6896">
                  <c:v>-1.3164864767025224</c:v>
                </c:pt>
                <c:pt idx="6897">
                  <c:v>-1.3268475432624829</c:v>
                </c:pt>
                <c:pt idx="6898">
                  <c:v>-1.3367715734391277</c:v>
                </c:pt>
                <c:pt idx="6899">
                  <c:v>-1.3462552984603371</c:v>
                </c:pt>
                <c:pt idx="6900">
                  <c:v>-1.3552955945814853</c:v>
                </c:pt>
                <c:pt idx="6901">
                  <c:v>-1.3638894841143365</c:v>
                </c:pt>
                <c:pt idx="6902">
                  <c:v>-1.3720341364078328</c:v>
                </c:pt>
                <c:pt idx="6903">
                  <c:v>-1.3797268687804576</c:v>
                </c:pt>
                <c:pt idx="6904">
                  <c:v>-1.3869651474038511</c:v>
                </c:pt>
                <c:pt idx="6905">
                  <c:v>-1.3937465881374034</c:v>
                </c:pt>
                <c:pt idx="6906">
                  <c:v>-1.4000689573135392</c:v>
                </c:pt>
                <c:pt idx="6907">
                  <c:v>-1.4059301724734496</c:v>
                </c:pt>
                <c:pt idx="6908">
                  <c:v>-1.4113283030530006</c:v>
                </c:pt>
                <c:pt idx="6909">
                  <c:v>-1.4162615710186317</c:v>
                </c:pt>
                <c:pt idx="6910">
                  <c:v>-1.4207283514529934</c:v>
                </c:pt>
                <c:pt idx="6911">
                  <c:v>-1.4247271730901709</c:v>
                </c:pt>
                <c:pt idx="6912">
                  <c:v>-1.428256718800283</c:v>
                </c:pt>
                <c:pt idx="6913">
                  <c:v>-1.4313158260233207</c:v>
                </c:pt>
                <c:pt idx="6914">
                  <c:v>-1.4339034871520731</c:v>
                </c:pt>
                <c:pt idx="6915">
                  <c:v>-1.4360188498639999</c:v>
                </c:pt>
                <c:pt idx="6916">
                  <c:v>-1.4376612174019878</c:v>
                </c:pt>
                <c:pt idx="6917">
                  <c:v>-1.4388300488038352</c:v>
                </c:pt>
                <c:pt idx="6918">
                  <c:v>-1.439524959080436</c:v>
                </c:pt>
                <c:pt idx="6919">
                  <c:v>-1.439745719342586</c:v>
                </c:pt>
                <c:pt idx="6920">
                  <c:v>-1.4394922568763846</c:v>
                </c:pt>
                <c:pt idx="6921">
                  <c:v>-1.4387646551671704</c:v>
                </c:pt>
                <c:pt idx="6922">
                  <c:v>-1.4375631538720328</c:v>
                </c:pt>
                <c:pt idx="6923">
                  <c:v>-1.4358881487408692</c:v>
                </c:pt>
                <c:pt idx="6924">
                  <c:v>-1.433740191486037</c:v>
                </c:pt>
                <c:pt idx="6925">
                  <c:v>-1.4311199896006275</c:v>
                </c:pt>
                <c:pt idx="6926">
                  <c:v>-1.4280284061254345</c:v>
                </c:pt>
                <c:pt idx="6927">
                  <c:v>-1.4244664593646823</c:v>
                </c:pt>
                <c:pt idx="6928">
                  <c:v>-1.4204353225506217</c:v>
                </c:pt>
                <c:pt idx="6929">
                  <c:v>-1.4159363234570916</c:v>
                </c:pt>
                <c:pt idx="6930">
                  <c:v>-1.4109709439621716</c:v>
                </c:pt>
                <c:pt idx="6931">
                  <c:v>-1.4055408195600898</c:v>
                </c:pt>
                <c:pt idx="6932">
                  <c:v>-1.3996477388225192</c:v>
                </c:pt>
                <c:pt idx="6933">
                  <c:v>-1.3932936428094591</c:v>
                </c:pt>
                <c:pt idx="6934">
                  <c:v>-1.3864806244298906</c:v>
                </c:pt>
                <c:pt idx="6935">
                  <c:v>-1.3792109277524152</c:v>
                </c:pt>
                <c:pt idx="6936">
                  <c:v>-1.3714869472661089</c:v>
                </c:pt>
                <c:pt idx="6937">
                  <c:v>-1.363311227091816</c:v>
                </c:pt>
                <c:pt idx="6938">
                  <c:v>-1.3546864601441799</c:v>
                </c:pt>
                <c:pt idx="6939">
                  <c:v>-1.3456154872446455</c:v>
                </c:pt>
                <c:pt idx="6940">
                  <c:v>-1.3361012961857481</c:v>
                </c:pt>
                <c:pt idx="6941">
                  <c:v>-1.3261470207470047</c:v>
                </c:pt>
                <c:pt idx="6942">
                  <c:v>-1.3157559396627032</c:v>
                </c:pt>
                <c:pt idx="6943">
                  <c:v>-1.3049314755419597</c:v>
                </c:pt>
                <c:pt idx="6944">
                  <c:v>-1.2936771937413774</c:v>
                </c:pt>
                <c:pt idx="6945">
                  <c:v>-1.2819968011906915</c:v>
                </c:pt>
                <c:pt idx="6946">
                  <c:v>-1.2698941451717904</c:v>
                </c:pt>
                <c:pt idx="6947">
                  <c:v>-1.2573732120514858</c:v>
                </c:pt>
                <c:pt idx="6948">
                  <c:v>-1.2444381259684973</c:v>
                </c:pt>
                <c:pt idx="6949">
                  <c:v>-1.2310931474750406</c:v>
                </c:pt>
                <c:pt idx="6950">
                  <c:v>-1.2173426721334872</c:v>
                </c:pt>
                <c:pt idx="6951">
                  <c:v>-1.2031912290685625</c:v>
                </c:pt>
                <c:pt idx="6952">
                  <c:v>-1.1886434794755369</c:v>
                </c:pt>
                <c:pt idx="6953">
                  <c:v>-1.1737042150849293</c:v>
                </c:pt>
                <c:pt idx="6954">
                  <c:v>-1.1583783565842114</c:v>
                </c:pt>
                <c:pt idx="6955">
                  <c:v>-1.1426709519970231</c:v>
                </c:pt>
                <c:pt idx="6956">
                  <c:v>-1.1265871750204721</c:v>
                </c:pt>
                <c:pt idx="6957">
                  <c:v>-1.1101323233210105</c:v>
                </c:pt>
                <c:pt idx="6958">
                  <c:v>-1.0933118167894995</c:v>
                </c:pt>
                <c:pt idx="6959">
                  <c:v>-1.0761311957560094</c:v>
                </c:pt>
                <c:pt idx="6960">
                  <c:v>-1.0585961191649436</c:v>
                </c:pt>
                <c:pt idx="6961">
                  <c:v>-1.0407123627110995</c:v>
                </c:pt>
                <c:pt idx="6962">
                  <c:v>-1.0224858169372766</c:v>
                </c:pt>
                <c:pt idx="6963">
                  <c:v>-1.0039224852940498</c:v>
                </c:pt>
                <c:pt idx="6964">
                  <c:v>-0.98502848216235361</c:v>
                </c:pt>
                <c:pt idx="6965">
                  <c:v>-0.96581003083953509</c:v>
                </c:pt>
                <c:pt idx="6966">
                  <c:v>-0.94627346148952374</c:v>
                </c:pt>
                <c:pt idx="6967">
                  <c:v>-0.92642520905780923</c:v>
                </c:pt>
                <c:pt idx="6968">
                  <c:v>-0.9062718111518947</c:v>
                </c:pt>
                <c:pt idx="6969">
                  <c:v>-0.88581990588795168</c:v>
                </c:pt>
                <c:pt idx="6970">
                  <c:v>-0.86507622970435449</c:v>
                </c:pt>
                <c:pt idx="6971">
                  <c:v>-0.84404761514283966</c:v>
                </c:pt>
                <c:pt idx="6972">
                  <c:v>-0.82274098859800293</c:v>
                </c:pt>
                <c:pt idx="6973">
                  <c:v>-0.80116336803589039</c:v>
                </c:pt>
                <c:pt idx="6974">
                  <c:v>-0.77932186068242071</c:v>
                </c:pt>
                <c:pt idx="6975">
                  <c:v>-0.75722366068241542</c:v>
                </c:pt>
                <c:pt idx="6976">
                  <c:v>-0.73487604672998819</c:v>
                </c:pt>
                <c:pt idx="6977">
                  <c:v>-0.71228637967109809</c:v>
                </c:pt>
                <c:pt idx="6978">
                  <c:v>-0.68946210007903963</c:v>
                </c:pt>
                <c:pt idx="6979">
                  <c:v>-0.66641072580365945</c:v>
                </c:pt>
                <c:pt idx="6980">
                  <c:v>-0.64313984949514258</c:v>
                </c:pt>
                <c:pt idx="6981">
                  <c:v>-0.61965713610314588</c:v>
                </c:pt>
                <c:pt idx="6982">
                  <c:v>-0.59597032035211439</c:v>
                </c:pt>
                <c:pt idx="6983">
                  <c:v>-0.57208720419363124</c:v>
                </c:pt>
                <c:pt idx="6984">
                  <c:v>-0.54801565423660692</c:v>
                </c:pt>
                <c:pt idx="6985">
                  <c:v>-0.52376359915618453</c:v>
                </c:pt>
                <c:pt idx="6986">
                  <c:v>-0.49933902708219363</c:v>
                </c:pt>
                <c:pt idx="6987">
                  <c:v>-0.47474998296802501</c:v>
                </c:pt>
                <c:pt idx="6988">
                  <c:v>-0.45000456594079008</c:v>
                </c:pt>
                <c:pt idx="6989">
                  <c:v>-0.42511092663363143</c:v>
                </c:pt>
                <c:pt idx="6990">
                  <c:v>-0.40007726450107184</c:v>
                </c:pt>
                <c:pt idx="6991">
                  <c:v>-0.37491182511828264</c:v>
                </c:pt>
                <c:pt idx="6992">
                  <c:v>-0.34962289746516267</c:v>
                </c:pt>
                <c:pt idx="6993">
                  <c:v>-0.32421881119611057</c:v>
                </c:pt>
                <c:pt idx="6994">
                  <c:v>-0.29870793389641992</c:v>
                </c:pt>
                <c:pt idx="6995">
                  <c:v>-0.27309866832615465</c:v>
                </c:pt>
                <c:pt idx="6996">
                  <c:v>-0.24739944965245989</c:v>
                </c:pt>
                <c:pt idx="6997">
                  <c:v>-0.22161874267118939</c:v>
                </c:pt>
                <c:pt idx="6998">
                  <c:v>-0.19576503901877768</c:v>
                </c:pt>
                <c:pt idx="6999">
                  <c:v>-0.16984685437526348</c:v>
                </c:pt>
                <c:pt idx="7000">
                  <c:v>-0.14387272565940029</c:v>
                </c:pt>
                <c:pt idx="7001">
                  <c:v>-0.11785120821677859</c:v>
                </c:pt>
                <c:pt idx="7002">
                  <c:v>-9.1790873001858772E-2</c:v>
                </c:pt>
                <c:pt idx="7003">
                  <c:v>-6.57003037548827E-2</c:v>
                </c:pt>
                <c:pt idx="7004">
                  <c:v>-3.958809417455797E-2</c:v>
                </c:pt>
                <c:pt idx="7005">
                  <c:v>-1.3462845087482949E-2</c:v>
                </c:pt>
                <c:pt idx="7006">
                  <c:v>1.2666838384808404E-2</c:v>
                </c:pt>
                <c:pt idx="7007">
                  <c:v>3.8792349660175376E-2</c:v>
                </c:pt>
                <c:pt idx="7008">
                  <c:v>6.490508353072183E-2</c:v>
                </c:pt>
                <c:pt idx="7009">
                  <c:v>9.0996438997164641E-2</c:v>
                </c:pt>
                <c:pt idx="7010">
                  <c:v>0.11705782210182562</c:v>
                </c:pt>
                <c:pt idx="7011">
                  <c:v>0.14308064875931439</c:v>
                </c:pt>
                <c:pt idx="7012">
                  <c:v>0.16905634758393648</c:v>
                </c:pt>
                <c:pt idx="7013">
                  <c:v>0.19497636271294688</c:v>
                </c:pt>
                <c:pt idx="7014">
                  <c:v>0.22083215662466163</c:v>
                </c:pt>
                <c:pt idx="7015">
                  <c:v>0.24661521295055489</c:v>
                </c:pt>
                <c:pt idx="7016">
                  <c:v>0.27231703928036727</c:v>
                </c:pt>
                <c:pt idx="7017">
                  <c:v>0.29792916995933738</c:v>
                </c:pt>
                <c:pt idx="7018">
                  <c:v>0.32344316887661062</c:v>
                </c:pt>
                <c:pt idx="7019">
                  <c:v>0.34885063224392537</c:v>
                </c:pt>
                <c:pt idx="7020">
                  <c:v>0.37414319136364299</c:v>
                </c:pt>
                <c:pt idx="7021">
                  <c:v>0.39931251538523282</c:v>
                </c:pt>
                <c:pt idx="7022">
                  <c:v>0.42435031404927515</c:v>
                </c:pt>
                <c:pt idx="7023">
                  <c:v>0.44924834041811429</c:v>
                </c:pt>
                <c:pt idx="7024">
                  <c:v>0.47399839359221368</c:v>
                </c:pt>
                <c:pt idx="7025">
                  <c:v>0.49859232141138088</c:v>
                </c:pt>
                <c:pt idx="7026">
                  <c:v>0.5230220231399143</c:v>
                </c:pt>
                <c:pt idx="7027">
                  <c:v>0.54727945213481588</c:v>
                </c:pt>
                <c:pt idx="7028">
                  <c:v>0.57135661849620234</c:v>
                </c:pt>
                <c:pt idx="7029">
                  <c:v>0.59524559169900149</c:v>
                </c:pt>
                <c:pt idx="7030">
                  <c:v>0.61893850320511135</c:v>
                </c:pt>
                <c:pt idx="7031">
                  <c:v>0.64242754905513344</c:v>
                </c:pt>
                <c:pt idx="7032">
                  <c:v>0.66570499243883841</c:v>
                </c:pt>
                <c:pt idx="7033">
                  <c:v>0.68876316624351297</c:v>
                </c:pt>
                <c:pt idx="7034">
                  <c:v>0.71159447557934408</c:v>
                </c:pt>
                <c:pt idx="7035">
                  <c:v>0.73419140028103025</c:v>
                </c:pt>
                <c:pt idx="7036">
                  <c:v>0.75654649738476176</c:v>
                </c:pt>
                <c:pt idx="7037">
                  <c:v>0.77865240357978349</c:v>
                </c:pt>
                <c:pt idx="7038">
                  <c:v>0.80050183763371385</c:v>
                </c:pt>
                <c:pt idx="7039">
                  <c:v>0.82208760279084159</c:v>
                </c:pt>
                <c:pt idx="7040">
                  <c:v>0.84340258914258603</c:v>
                </c:pt>
                <c:pt idx="7041">
                  <c:v>0.86443977596935317</c:v>
                </c:pt>
                <c:pt idx="7042">
                  <c:v>0.88519223405301384</c:v>
                </c:pt>
                <c:pt idx="7043">
                  <c:v>0.90565312795925945</c:v>
                </c:pt>
                <c:pt idx="7044">
                  <c:v>0.9258157182890373</c:v>
                </c:pt>
                <c:pt idx="7045">
                  <c:v>0.94567336389838186</c:v>
                </c:pt>
                <c:pt idx="7046">
                  <c:v>0.96521952408586842</c:v>
                </c:pt>
                <c:pt idx="7047">
                  <c:v>0.9844477607469827</c:v>
                </c:pt>
                <c:pt idx="7048">
                  <c:v>1.0033517404947074</c:v>
                </c:pt>
                <c:pt idx="7049">
                  <c:v>1.0219252367455991</c:v>
                </c:pt>
                <c:pt idx="7050">
                  <c:v>1.0401621317707113</c:v>
                </c:pt>
                <c:pt idx="7051">
                  <c:v>1.0580564187106374</c:v>
                </c:pt>
                <c:pt idx="7052">
                  <c:v>1.0756022035540531</c:v>
                </c:pt>
                <c:pt idx="7053">
                  <c:v>1.0927937070790821</c:v>
                </c:pt>
                <c:pt idx="7054">
                  <c:v>1.1096252667568478</c:v>
                </c:pt>
                <c:pt idx="7055">
                  <c:v>1.1260913386166049</c:v>
                </c:pt>
                <c:pt idx="7056">
                  <c:v>1.1421864990717989</c:v>
                </c:pt>
                <c:pt idx="7057">
                  <c:v>1.1579054467064922</c:v>
                </c:pt>
                <c:pt idx="7058">
                  <c:v>1.173243004021538</c:v>
                </c:pt>
                <c:pt idx="7059">
                  <c:v>1.1881941191399403</c:v>
                </c:pt>
                <c:pt idx="7060">
                  <c:v>1.2027538674708469</c:v>
                </c:pt>
                <c:pt idx="7061">
                  <c:v>1.216917453331599</c:v>
                </c:pt>
                <c:pt idx="7062">
                  <c:v>1.2306802115273356</c:v>
                </c:pt>
                <c:pt idx="7063">
                  <c:v>1.2440376088876126</c:v>
                </c:pt>
                <c:pt idx="7064">
                  <c:v>1.2569852457595372</c:v>
                </c:pt>
                <c:pt idx="7065">
                  <c:v>1.2695188574569216</c:v>
                </c:pt>
                <c:pt idx="7066">
                  <c:v>1.2816343156649852</c:v>
                </c:pt>
                <c:pt idx="7067">
                  <c:v>1.293327629800133</c:v>
                </c:pt>
                <c:pt idx="7068">
                  <c:v>1.3045949483243762</c:v>
                </c:pt>
                <c:pt idx="7069">
                  <c:v>1.3154325600139485</c:v>
                </c:pt>
                <c:pt idx="7070">
                  <c:v>1.3258368951817052</c:v>
                </c:pt>
                <c:pt idx="7071">
                  <c:v>1.3358045268529086</c:v>
                </c:pt>
                <c:pt idx="7072">
                  <c:v>1.345332171894001</c:v>
                </c:pt>
                <c:pt idx="7073">
                  <c:v>1.3544166920940002</c:v>
                </c:pt>
                <c:pt idx="7074">
                  <c:v>1.3630550951981679</c:v>
                </c:pt>
                <c:pt idx="7075">
                  <c:v>1.3712445358935856</c:v>
                </c:pt>
                <c:pt idx="7076">
                  <c:v>1.3789823167463546</c:v>
                </c:pt>
                <c:pt idx="7077">
                  <c:v>1.3862658890900728</c:v>
                </c:pt>
                <c:pt idx="7078">
                  <c:v>1.393092853865302</c:v>
                </c:pt>
                <c:pt idx="7079">
                  <c:v>1.3994609624097889</c:v>
                </c:pt>
                <c:pt idx="7080">
                  <c:v>1.4053681171991044</c:v>
                </c:pt>
                <c:pt idx="7081">
                  <c:v>1.4108123725375514</c:v>
                </c:pt>
                <c:pt idx="7082">
                  <c:v>1.41579193519901</c:v>
                </c:pt>
                <c:pt idx="7083">
                  <c:v>1.4203051650176151</c:v>
                </c:pt>
                <c:pt idx="7084">
                  <c:v>1.4243505754279713</c:v>
                </c:pt>
                <c:pt idx="7085">
                  <c:v>1.4279268339548139</c:v>
                </c:pt>
                <c:pt idx="7086">
                  <c:v>1.4310327626518888</c:v>
                </c:pt>
                <c:pt idx="7087">
                  <c:v>1.4336673384899485</c:v>
                </c:pt>
                <c:pt idx="7088">
                  <c:v>1.4358296936937154</c:v>
                </c:pt>
                <c:pt idx="7089">
                  <c:v>1.437519116027705</c:v>
                </c:pt>
                <c:pt idx="7090">
                  <c:v>1.4387350490308346</c:v>
                </c:pt>
                <c:pt idx="7091">
                  <c:v>1.4394770921996951</c:v>
                </c:pt>
                <c:pt idx="7092">
                  <c:v>1.4397450011204764</c:v>
                </c:pt>
                <c:pt idx="7093">
                  <c:v>1.439538687549472</c:v>
                </c:pt>
                <c:pt idx="7094">
                  <c:v>1.4388582194421442</c:v>
                </c:pt>
                <c:pt idx="7095">
                  <c:v>1.4377038209307365</c:v>
                </c:pt>
                <c:pt idx="7096">
                  <c:v>1.4360758722504594</c:v>
                </c:pt>
                <c:pt idx="7097">
                  <c:v>1.4339749096142369</c:v>
                </c:pt>
                <c:pt idx="7098">
                  <c:v>1.4314016250360975</c:v>
                </c:pt>
                <c:pt idx="7099">
                  <c:v>1.4283568661032326</c:v>
                </c:pt>
                <c:pt idx="7100">
                  <c:v>1.4248416356968256</c:v>
                </c:pt>
                <c:pt idx="7101">
                  <c:v>1.4208570916617183</c:v>
                </c:pt>
                <c:pt idx="7102">
                  <c:v>1.4164045464250388</c:v>
                </c:pt>
                <c:pt idx="7103">
                  <c:v>1.4114854665639245</c:v>
                </c:pt>
                <c:pt idx="7104">
                  <c:v>1.406101472322449</c:v>
                </c:pt>
                <c:pt idx="7105">
                  <c:v>1.4002543370779557</c:v>
                </c:pt>
                <c:pt idx="7106">
                  <c:v>1.3939459867569426</c:v>
                </c:pt>
                <c:pt idx="7107">
                  <c:v>1.387178499200695</c:v>
                </c:pt>
                <c:pt idx="7108">
                  <c:v>1.379954103480898</c:v>
                </c:pt>
                <c:pt idx="7109">
                  <c:v>1.3722751791654171</c:v>
                </c:pt>
                <c:pt idx="7110">
                  <c:v>1.3641442555345193</c:v>
                </c:pt>
                <c:pt idx="7111">
                  <c:v>1.355564010747786</c:v>
                </c:pt>
                <c:pt idx="7112">
                  <c:v>1.3465372709619696</c:v>
                </c:pt>
                <c:pt idx="7113">
                  <c:v>1.3370670094001316</c:v>
                </c:pt>
                <c:pt idx="7114">
                  <c:v>1.3271563453723079</c:v>
                </c:pt>
                <c:pt idx="7115">
                  <c:v>1.3168085432480847</c:v>
                </c:pt>
                <c:pt idx="7116">
                  <c:v>1.3060270113813741</c:v>
                </c:pt>
                <c:pt idx="7117">
                  <c:v>1.2948153009877748</c:v>
                </c:pt>
                <c:pt idx="7118">
                  <c:v>1.2831771049748759</c:v>
                </c:pt>
                <c:pt idx="7119">
                  <c:v>1.271116256725886</c:v>
                </c:pt>
                <c:pt idx="7120">
                  <c:v>1.2586367288369991</c:v>
                </c:pt>
                <c:pt idx="7121">
                  <c:v>1.2457426318088978</c:v>
                </c:pt>
                <c:pt idx="7122">
                  <c:v>1.232438212692843</c:v>
                </c:pt>
                <c:pt idx="7123">
                  <c:v>1.2187278536917809</c:v>
                </c:pt>
                <c:pt idx="7124">
                  <c:v>1.204616070716934</c:v>
                </c:pt>
                <c:pt idx="7125">
                  <c:v>1.1901075119003535</c:v>
                </c:pt>
                <c:pt idx="7126">
                  <c:v>1.1752069560639218</c:v>
                </c:pt>
                <c:pt idx="7127">
                  <c:v>1.1599193111453023</c:v>
                </c:pt>
                <c:pt idx="7128">
                  <c:v>1.1442496125813675</c:v>
                </c:pt>
                <c:pt idx="7129">
                  <c:v>1.1282030216496306</c:v>
                </c:pt>
                <c:pt idx="7130">
                  <c:v>1.1117848237682251</c:v>
                </c:pt>
                <c:pt idx="7131">
                  <c:v>1.0950004267549975</c:v>
                </c:pt>
                <c:pt idx="7132">
                  <c:v>1.0778553590462794</c:v>
                </c:pt>
                <c:pt idx="7133">
                  <c:v>1.0603552678759389</c:v>
                </c:pt>
                <c:pt idx="7134">
                  <c:v>1.0425059174152942</c:v>
                </c:pt>
                <c:pt idx="7135">
                  <c:v>1.0243131868745143</c:v>
                </c:pt>
                <c:pt idx="7136">
                  <c:v>1.0057830685661306</c:v>
                </c:pt>
                <c:pt idx="7137">
                  <c:v>0.98692166593128583</c:v>
                </c:pt>
                <c:pt idx="7138">
                  <c:v>0.96773519152939136</c:v>
                </c:pt>
                <c:pt idx="7139">
                  <c:v>0.94822996499183498</c:v>
                </c:pt>
                <c:pt idx="7140">
                  <c:v>0.92841241094042426</c:v>
                </c:pt>
                <c:pt idx="7141">
                  <c:v>0.90828905687124706</c:v>
                </c:pt>
                <c:pt idx="7142">
                  <c:v>0.88786653100465041</c:v>
                </c:pt>
                <c:pt idx="7143">
                  <c:v>0.86715156010203898</c:v>
                </c:pt>
                <c:pt idx="7144">
                  <c:v>0.84615096725021488</c:v>
                </c:pt>
                <c:pt idx="7145">
                  <c:v>0.82487166961399905</c:v>
                </c:pt>
                <c:pt idx="7146">
                  <c:v>0.80332067615785585</c:v>
                </c:pt>
                <c:pt idx="7147">
                  <c:v>0.78150508533727969</c:v>
                </c:pt>
                <c:pt idx="7148">
                  <c:v>0.75943208276071628</c:v>
                </c:pt>
                <c:pt idx="7149">
                  <c:v>0.73710893882276729</c:v>
                </c:pt>
                <c:pt idx="7150">
                  <c:v>0.71454300630947054</c:v>
                </c:pt>
                <c:pt idx="7151">
                  <c:v>0.69174171797644535</c:v>
                </c:pt>
                <c:pt idx="7152">
                  <c:v>0.66871258410069057</c:v>
                </c:pt>
                <c:pt idx="7153">
                  <c:v>0.64546319000685959</c:v>
                </c:pt>
                <c:pt idx="7154">
                  <c:v>0.62200119356880701</c:v>
                </c:pt>
                <c:pt idx="7155">
                  <c:v>0.59833432268723841</c:v>
                </c:pt>
                <c:pt idx="7156">
                  <c:v>0.57447037274430579</c:v>
                </c:pt>
                <c:pt idx="7157">
                  <c:v>0.55041720403596106</c:v>
                </c:pt>
                <c:pt idx="7158">
                  <c:v>0.52618273918293967</c:v>
                </c:pt>
                <c:pt idx="7159">
                  <c:v>0.5017749605212124</c:v>
                </c:pt>
                <c:pt idx="7160">
                  <c:v>0.47720190747276553</c:v>
                </c:pt>
                <c:pt idx="7161">
                  <c:v>0.45247167389757909</c:v>
                </c:pt>
                <c:pt idx="7162">
                  <c:v>0.42759240542767701</c:v>
                </c:pt>
                <c:pt idx="7163">
                  <c:v>0.40257229678412343</c:v>
                </c:pt>
                <c:pt idx="7164">
                  <c:v>0.3774195890778505</c:v>
                </c:pt>
                <c:pt idx="7165">
                  <c:v>0.35214256709520064</c:v>
                </c:pt>
                <c:pt idx="7166">
                  <c:v>0.32674955656909249</c:v>
                </c:pt>
                <c:pt idx="7167">
                  <c:v>0.30124892143669374</c:v>
                </c:pt>
                <c:pt idx="7168">
                  <c:v>0.27564906108450793</c:v>
                </c:pt>
                <c:pt idx="7169">
                  <c:v>0.24995840758179616</c:v>
                </c:pt>
                <c:pt idx="7170">
                  <c:v>0.22418542290322116</c:v>
                </c:pt>
                <c:pt idx="7171">
                  <c:v>0.19833859614164703</c:v>
                </c:pt>
                <c:pt idx="7172">
                  <c:v>0.17242644071200425</c:v>
                </c:pt>
                <c:pt idx="7173">
                  <c:v>0.14645749154715193</c:v>
                </c:pt>
                <c:pt idx="7174">
                  <c:v>0.12044030228663734</c:v>
                </c:pt>
                <c:pt idx="7175">
                  <c:v>9.4383442459308881E-2</c:v>
                </c:pt>
                <c:pt idx="7176">
                  <c:v>6.8295494660686795E-2</c:v>
                </c:pt>
                <c:pt idx="7177">
                  <c:v>4.2185051726028627E-2</c:v>
                </c:pt>
                <c:pt idx="7178">
                  <c:v>1.6060713900033774E-2</c:v>
                </c:pt>
                <c:pt idx="7179">
                  <c:v>-1.0068913995911463E-2</c:v>
                </c:pt>
                <c:pt idx="7180">
                  <c:v>-3.6195225397977981E-2</c:v>
                </c:pt>
                <c:pt idx="7181">
                  <c:v>-6.2309614834719362E-2</c:v>
                </c:pt>
                <c:pt idx="7182">
                  <c:v>-8.8403480761543543E-2</c:v>
                </c:pt>
                <c:pt idx="7183">
                  <c:v>-0.11446822839387946</c:v>
                </c:pt>
                <c:pt idx="7184">
                  <c:v>-0.1404952725381286</c:v>
                </c:pt>
                <c:pt idx="7185">
                  <c:v>-0.16647604041944478</c:v>
                </c:pt>
                <c:pt idx="7186">
                  <c:v>-0.19240197450543761</c:v>
                </c:pt>
                <c:pt idx="7187">
                  <c:v>-0.21826453532484241</c:v>
                </c:pt>
                <c:pt idx="7188">
                  <c:v>-0.24405520428025104</c:v>
                </c:pt>
                <c:pt idx="7189">
                  <c:v>-0.26976548645396103</c:v>
                </c:pt>
                <c:pt idx="7190">
                  <c:v>-0.29538691340602763</c:v>
                </c:pt>
                <c:pt idx="7191">
                  <c:v>-0.32091104596359527</c:v>
                </c:pt>
                <c:pt idx="7192">
                  <c:v>-0.34632947700058758</c:v>
                </c:pt>
                <c:pt idx="7193">
                  <c:v>-0.37163383420684459</c:v>
                </c:pt>
                <c:pt idx="7194">
                  <c:v>-0.39681578284578406</c:v>
                </c:pt>
                <c:pt idx="7195">
                  <c:v>-0.42186702849969859</c:v>
                </c:pt>
                <c:pt idx="7196">
                  <c:v>-0.4467793198017635</c:v>
                </c:pt>
                <c:pt idx="7197">
                  <c:v>-0.47154445115387289</c:v>
                </c:pt>
                <c:pt idx="7198">
                  <c:v>-0.49615426542939001</c:v>
                </c:pt>
                <c:pt idx="7199">
                  <c:v>-0.52060065665993627</c:v>
                </c:pt>
                <c:pt idx="7200">
                  <c:v>-0.54487557270534015</c:v>
                </c:pt>
                <c:pt idx="7201">
                  <c:v>-0.56897101790583693</c:v>
                </c:pt>
                <c:pt idx="7202">
                  <c:v>-0.59287905571568156</c:v>
                </c:pt>
                <c:pt idx="7203">
                  <c:v>-0.61659181131728169</c:v>
                </c:pt>
                <c:pt idx="7204">
                  <c:v>-0.64010147421499797</c:v>
                </c:pt>
                <c:pt idx="7205">
                  <c:v>-0.66340030080777113</c:v>
                </c:pt>
                <c:pt idx="7206">
                  <c:v>-0.68648061693969586</c:v>
                </c:pt>
                <c:pt idx="7207">
                  <c:v>-0.70933482042773166</c:v>
                </c:pt>
                <c:pt idx="7208">
                  <c:v>-0.73195538356571144</c:v>
                </c:pt>
                <c:pt idx="7209">
                  <c:v>-0.75433485560380775</c:v>
                </c:pt>
                <c:pt idx="7210">
                  <c:v>-0.77646586520266281</c:v>
                </c:pt>
                <c:pt idx="7211">
                  <c:v>-0.79834112286135006</c:v>
                </c:pt>
                <c:pt idx="7212">
                  <c:v>-0.81995342331839216</c:v>
                </c:pt>
                <c:pt idx="7213">
                  <c:v>-0.84129564792502221</c:v>
                </c:pt>
                <c:pt idx="7214">
                  <c:v>-0.86236076698992259</c:v>
                </c:pt>
                <c:pt idx="7215">
                  <c:v>-0.88314184209466251</c:v>
                </c:pt>
                <c:pt idx="7216">
                  <c:v>-0.90363202837906687</c:v>
                </c:pt>
                <c:pt idx="7217">
                  <c:v>-0.92382457679577856</c:v>
                </c:pt>
                <c:pt idx="7218">
                  <c:v>-0.94371283633325065</c:v>
                </c:pt>
                <c:pt idx="7219">
                  <c:v>-0.96329025620645747</c:v>
                </c:pt>
                <c:pt idx="7220">
                  <c:v>-0.98255038801458761</c:v>
                </c:pt>
                <c:pt idx="7221">
                  <c:v>-1.0014868878650112</c:v>
                </c:pt>
                <c:pt idx="7222">
                  <c:v>-1.020093518462835</c:v>
                </c:pt>
                <c:pt idx="7223">
                  <c:v>-1.0383641511653348</c:v>
                </c:pt>
                <c:pt idx="7224">
                  <c:v>-1.0562927680006067</c:v>
                </c:pt>
                <c:pt idx="7225">
                  <c:v>-1.0738734636497596</c:v>
                </c:pt>
                <c:pt idx="7226">
                  <c:v>-1.0911004473920138</c:v>
                </c:pt>
                <c:pt idx="7227">
                  <c:v>-1.1079680450120415</c:v>
                </c:pt>
                <c:pt idx="7228">
                  <c:v>-1.1244707006689296</c:v>
                </c:pt>
                <c:pt idx="7229">
                  <c:v>-1.1406029787261787</c:v>
                </c:pt>
                <c:pt idx="7230">
                  <c:v>-1.1563595655420695</c:v>
                </c:pt>
                <c:pt idx="7231">
                  <c:v>-1.1717352712198785</c:v>
                </c:pt>
                <c:pt idx="7232">
                  <c:v>-1.1867250313173276</c:v>
                </c:pt>
                <c:pt idx="7233">
                  <c:v>-1.2013239085146936</c:v>
                </c:pt>
                <c:pt idx="7234">
                  <c:v>-1.2155270942410745</c:v>
                </c:pt>
                <c:pt idx="7235">
                  <c:v>-1.2293299102582251</c:v>
                </c:pt>
                <c:pt idx="7236">
                  <c:v>-1.2427278102014763</c:v>
                </c:pt>
                <c:pt idx="7237">
                  <c:v>-1.2557163810772165</c:v>
                </c:pt>
                <c:pt idx="7238">
                  <c:v>-1.268291344716433</c:v>
                </c:pt>
                <c:pt idx="7239">
                  <c:v>-1.2804485591838632</c:v>
                </c:pt>
                <c:pt idx="7240">
                  <c:v>-1.2921840201422568</c:v>
                </c:pt>
                <c:pt idx="7241">
                  <c:v>-1.3034938621713266</c:v>
                </c:pt>
                <c:pt idx="7242">
                  <c:v>-1.3143743600409326</c:v>
                </c:pt>
                <c:pt idx="7243">
                  <c:v>-1.3248219299381065</c:v>
                </c:pt>
                <c:pt idx="7244">
                  <c:v>-1.3348331306474717</c:v>
                </c:pt>
                <c:pt idx="7245">
                  <c:v>-1.3444046646847236</c:v>
                </c:pt>
                <c:pt idx="7246">
                  <c:v>-1.353533379382748</c:v>
                </c:pt>
                <c:pt idx="7247">
                  <c:v>-1.3622162679300385</c:v>
                </c:pt>
                <c:pt idx="7248">
                  <c:v>-1.3704504703610887</c:v>
                </c:pt>
                <c:pt idx="7249">
                  <c:v>-1.3782332744984025</c:v>
                </c:pt>
                <c:pt idx="7250">
                  <c:v>-1.3855621168458241</c:v>
                </c:pt>
                <c:pt idx="7251">
                  <c:v>-1.392434583432911</c:v>
                </c:pt>
                <c:pt idx="7252">
                  <c:v>-1.3988484106100414</c:v>
                </c:pt>
                <c:pt idx="7253">
                  <c:v>-1.4048014857940092</c:v>
                </c:pt>
                <c:pt idx="7254">
                  <c:v>-1.4102918481638766</c:v>
                </c:pt>
                <c:pt idx="7255">
                  <c:v>-1.4153176893068171</c:v>
                </c:pt>
                <c:pt idx="7256">
                  <c:v>-1.4198773538137766</c:v>
                </c:pt>
                <c:pt idx="7257">
                  <c:v>-1.4239693398247313</c:v>
                </c:pt>
                <c:pt idx="7258">
                  <c:v>-1.4275922995233654</c:v>
                </c:pt>
                <c:pt idx="7259">
                  <c:v>-1.4307450395810164</c:v>
                </c:pt>
                <c:pt idx="7260">
                  <c:v>-1.4334265215497317</c:v>
                </c:pt>
                <c:pt idx="7261">
                  <c:v>-1.4356358622043188</c:v>
                </c:pt>
                <c:pt idx="7262">
                  <c:v>-1.43737233383325</c:v>
                </c:pt>
                <c:pt idx="7263">
                  <c:v>-1.4386353644783665</c:v>
                </c:pt>
                <c:pt idx="7264">
                  <c:v>-1.4394245381232613</c:v>
                </c:pt>
                <c:pt idx="7265">
                  <c:v>-1.4397395948303131</c:v>
                </c:pt>
                <c:pt idx="7266">
                  <c:v>-1.4395804308263012</c:v>
                </c:pt>
                <c:pt idx="7267">
                  <c:v>-1.438947098536584</c:v>
                </c:pt>
                <c:pt idx="7268">
                  <c:v>-1.4378398065678382</c:v>
                </c:pt>
                <c:pt idx="7269">
                  <c:v>-1.4362589196393385</c:v>
                </c:pt>
                <c:pt idx="7270">
                  <c:v>-1.4342049584628378</c:v>
                </c:pt>
                <c:pt idx="7271">
                  <c:v>-1.4316785995710435</c:v>
                </c:pt>
                <c:pt idx="7272">
                  <c:v>-1.4286806750947896</c:v>
                </c:pt>
                <c:pt idx="7273">
                  <c:v>-1.425212172488949</c:v>
                </c:pt>
                <c:pt idx="7274">
                  <c:v>-1.4212742342071845</c:v>
                </c:pt>
                <c:pt idx="7275">
                  <c:v>-1.4168681573256448</c:v>
                </c:pt>
                <c:pt idx="7276">
                  <c:v>-1.4119953931157401</c:v>
                </c:pt>
                <c:pt idx="7277">
                  <c:v>-1.4066575465661206</c:v>
                </c:pt>
                <c:pt idx="7278">
                  <c:v>-1.4008563758540276</c:v>
                </c:pt>
                <c:pt idx="7279">
                  <c:v>-1.3945937917661808</c:v>
                </c:pt>
                <c:pt idx="7280">
                  <c:v>-1.38787185706941</c:v>
                </c:pt>
                <c:pt idx="7281">
                  <c:v>-1.3806927858312188</c:v>
                </c:pt>
                <c:pt idx="7282">
                  <c:v>-1.3730589426905178</c:v>
                </c:pt>
                <c:pt idx="7283">
                  <c:v>-1.3649728420787628</c:v>
                </c:pt>
                <c:pt idx="7284">
                  <c:v>-1.356437147391746</c:v>
                </c:pt>
                <c:pt idx="7285">
                  <c:v>-1.3474546701123358</c:v>
                </c:pt>
                <c:pt idx="7286">
                  <c:v>-1.3380283688844259</c:v>
                </c:pt>
                <c:pt idx="7287">
                  <c:v>-1.3281613485384243</c:v>
                </c:pt>
                <c:pt idx="7288">
                  <c:v>-1.3178568590685784</c:v>
                </c:pt>
                <c:pt idx="7289">
                  <c:v>-1.3071182945625031</c:v>
                </c:pt>
                <c:pt idx="7290">
                  <c:v>-1.295949192083228</c:v>
                </c:pt>
                <c:pt idx="7291">
                  <c:v>-1.2843532305041678</c:v>
                </c:pt>
                <c:pt idx="7292">
                  <c:v>-1.2723342292973774</c:v>
                </c:pt>
                <c:pt idx="7293">
                  <c:v>-1.2598961472754886</c:v>
                </c:pt>
                <c:pt idx="7294">
                  <c:v>-1.2470430812877675</c:v>
                </c:pt>
                <c:pt idx="7295">
                  <c:v>-1.233779264870692</c:v>
                </c:pt>
                <c:pt idx="7296">
                  <c:v>-1.2201090668535093</c:v>
                </c:pt>
                <c:pt idx="7297">
                  <c:v>-1.206036989919238</c:v>
                </c:pt>
                <c:pt idx="7298">
                  <c:v>-1.1915676691215751</c:v>
                </c:pt>
                <c:pt idx="7299">
                  <c:v>-1.1767058703582005</c:v>
                </c:pt>
                <c:pt idx="7300">
                  <c:v>-1.1614564888009951</c:v>
                </c:pt>
                <c:pt idx="7301">
                  <c:v>-1.1458245472836632</c:v>
                </c:pt>
                <c:pt idx="7302">
                  <c:v>-1.1298151946473203</c:v>
                </c:pt>
                <c:pt idx="7303">
                  <c:v>-1.1134337040445708</c:v>
                </c:pt>
                <c:pt idx="7304">
                  <c:v>-1.0966854712026324</c:v>
                </c:pt>
                <c:pt idx="7305">
                  <c:v>-1.0795760126461034</c:v>
                </c:pt>
                <c:pt idx="7306">
                  <c:v>-1.0621109638799267</c:v>
                </c:pt>
                <c:pt idx="7307">
                  <c:v>-1.0442960775331678</c:v>
                </c:pt>
                <c:pt idx="7308">
                  <c:v>-1.0261372214642279</c:v>
                </c:pt>
                <c:pt idx="7309">
                  <c:v>-1.0076403768280766</c:v>
                </c:pt>
                <c:pt idx="7310">
                  <c:v>-0.98881163610619438</c:v>
                </c:pt>
                <c:pt idx="7311">
                  <c:v>-0.96965720109982745</c:v>
                </c:pt>
                <c:pt idx="7312">
                  <c:v>-0.95018338088724197</c:v>
                </c:pt>
                <c:pt idx="7313">
                  <c:v>-0.93039658974564765</c:v>
                </c:pt>
                <c:pt idx="7314">
                  <c:v>-0.91030334503845933</c:v>
                </c:pt>
                <c:pt idx="7315">
                  <c:v>-0.88991026506861814</c:v>
                </c:pt>
                <c:pt idx="7316">
                  <c:v>-0.86922406689865261</c:v>
                </c:pt>
                <c:pt idx="7317">
                  <c:v>-0.84825156413821812</c:v>
                </c:pt>
                <c:pt idx="7318">
                  <c:v>-0.82699966469983532</c:v>
                </c:pt>
                <c:pt idx="7319">
                  <c:v>-0.80547536852356161</c:v>
                </c:pt>
                <c:pt idx="7320">
                  <c:v>-0.78368576527135714</c:v>
                </c:pt>
                <c:pt idx="7321">
                  <c:v>-0.76163803199189339</c:v>
                </c:pt>
                <c:pt idx="7322">
                  <c:v>-0.73933943075658526</c:v>
                </c:pt>
                <c:pt idx="7323">
                  <c:v>-0.71679730626760607</c:v>
                </c:pt>
                <c:pt idx="7324">
                  <c:v>-0.69401908343869956</c:v>
                </c:pt>
                <c:pt idx="7325">
                  <c:v>-0.67101226494956268</c:v>
                </c:pt>
                <c:pt idx="7326">
                  <c:v>-0.64778442877461584</c:v>
                </c:pt>
                <c:pt idx="7327">
                  <c:v>-0.62434322568697653</c:v>
                </c:pt>
                <c:pt idx="7328">
                  <c:v>-0.60069637673845022</c:v>
                </c:pt>
                <c:pt idx="7329">
                  <c:v>-0.57685167071637011</c:v>
                </c:pt>
                <c:pt idx="7330">
                  <c:v>-0.55281696157813753</c:v>
                </c:pt>
                <c:pt idx="7331">
                  <c:v>-0.52860016586428482</c:v>
                </c:pt>
                <c:pt idx="7332">
                  <c:v>-0.50420926009092903</c:v>
                </c:pt>
                <c:pt idx="7333">
                  <c:v>-0.47965227812247235</c:v>
                </c:pt>
                <c:pt idx="7334">
                  <c:v>-0.45493730852541103</c:v>
                </c:pt>
                <c:pt idx="7335">
                  <c:v>-0.4300724919041275</c:v>
                </c:pt>
                <c:pt idx="7336">
                  <c:v>-0.40506601821954441</c:v>
                </c:pt>
                <c:pt idx="7337">
                  <c:v>-0.37992612409151877</c:v>
                </c:pt>
                <c:pt idx="7338">
                  <c:v>-0.35466109008585789</c:v>
                </c:pt>
                <c:pt idx="7339">
                  <c:v>-0.32927923798689218</c:v>
                </c:pt>
                <c:pt idx="7340">
                  <c:v>-0.30378892805642699</c:v>
                </c:pt>
                <c:pt idx="7341">
                  <c:v>-0.27819855628005963</c:v>
                </c:pt>
                <c:pt idx="7342">
                  <c:v>-0.25251655160170816</c:v>
                </c:pt>
                <c:pt idx="7343">
                  <c:v>-0.22675137314729138</c:v>
                </c:pt>
                <c:pt idx="7344">
                  <c:v>-0.20091150743845712</c:v>
                </c:pt>
                <c:pt idx="7345">
                  <c:v>-0.175005465597316</c:v>
                </c:pt>
                <c:pt idx="7346">
                  <c:v>-0.14904178054303036</c:v>
                </c:pt>
                <c:pt idx="7347">
                  <c:v>-0.12302900418126161</c:v>
                </c:pt>
                <c:pt idx="7348">
                  <c:v>-9.6975704587335801E-2</c:v>
                </c:pt>
                <c:pt idx="7349">
                  <c:v>-7.0890463184107522E-2</c:v>
                </c:pt>
                <c:pt idx="7350">
                  <c:v>-4.478187191540229E-2</c:v>
                </c:pt>
                <c:pt idx="7351">
                  <c:v>-1.8658530416019128E-2</c:v>
                </c:pt>
                <c:pt idx="7352">
                  <c:v>7.4709568208254588E-3</c:v>
                </c:pt>
                <c:pt idx="7353">
                  <c:v>3.3597983277630916E-2</c:v>
                </c:pt>
                <c:pt idx="7354">
                  <c:v>5.9713943247429291E-2</c:v>
                </c:pt>
                <c:pt idx="7355">
                  <c:v>8.5810234668326907E-2</c:v>
                </c:pt>
                <c:pt idx="7356">
                  <c:v>0.11187826195684243</c:v>
                </c:pt>
                <c:pt idx="7357">
                  <c:v>0.13790943883912671</c:v>
                </c:pt>
                <c:pt idx="7358">
                  <c:v>0.16389519117909587</c:v>
                </c:pt>
                <c:pt idx="7359">
                  <c:v>0.18982695980257805</c:v>
                </c:pt>
                <c:pt idx="7360">
                  <c:v>0.2156962033165335</c:v>
                </c:pt>
                <c:pt idx="7361">
                  <c:v>0.24149440092241151</c:v>
                </c:pt>
                <c:pt idx="7362">
                  <c:v>0.26721305522272654</c:v>
                </c:pt>
                <c:pt idx="7363">
                  <c:v>0.29284369501992613</c:v>
                </c:pt>
                <c:pt idx="7364">
                  <c:v>0.31837787810663276</c:v>
                </c:pt>
                <c:pt idx="7365">
                  <c:v>0.34380719404633242</c:v>
                </c:pt>
                <c:pt idx="7366">
                  <c:v>0.36912326694359943</c:v>
                </c:pt>
                <c:pt idx="7367">
                  <c:v>0.39431775820294568</c:v>
                </c:pt>
                <c:pt idx="7368">
                  <c:v>0.41938236927537825</c:v>
                </c:pt>
                <c:pt idx="7369">
                  <c:v>0.44430884439178231</c:v>
                </c:pt>
                <c:pt idx="7370">
                  <c:v>0.46908897328219135</c:v>
                </c:pt>
                <c:pt idx="7371">
                  <c:v>0.49371459388008665</c:v>
                </c:pt>
                <c:pt idx="7372">
                  <c:v>0.51817759501081251</c:v>
                </c:pt>
                <c:pt idx="7373">
                  <c:v>0.5424699190632335</c:v>
                </c:pt>
                <c:pt idx="7374">
                  <c:v>0.56658356464374793</c:v>
                </c:pt>
                <c:pt idx="7375">
                  <c:v>0.59051058921177724</c:v>
                </c:pt>
                <c:pt idx="7376">
                  <c:v>0.61424311169587975</c:v>
                </c:pt>
                <c:pt idx="7377">
                  <c:v>0.63777331508961121</c:v>
                </c:pt>
                <c:pt idx="7378">
                  <c:v>0.66109344902629219</c:v>
                </c:pt>
                <c:pt idx="7379">
                  <c:v>0.68419583233181647</c:v>
                </c:pt>
                <c:pt idx="7380">
                  <c:v>0.70707285555466881</c:v>
                </c:pt>
                <c:pt idx="7381">
                  <c:v>0.72971698347232905</c:v>
                </c:pt>
                <c:pt idx="7382">
                  <c:v>0.75212075757321573</c:v>
                </c:pt>
                <c:pt idx="7383">
                  <c:v>0.77427679851336673</c:v>
                </c:pt>
                <c:pt idx="7384">
                  <c:v>0.79617780854704756</c:v>
                </c:pt>
                <c:pt idx="7385">
                  <c:v>0.81781657393047424</c:v>
                </c:pt>
                <c:pt idx="7386">
                  <c:v>0.83918596729787664</c:v>
                </c:pt>
                <c:pt idx="7387">
                  <c:v>0.86027895000910259</c:v>
                </c:pt>
                <c:pt idx="7388">
                  <c:v>0.88108857446801081</c:v>
                </c:pt>
                <c:pt idx="7389">
                  <c:v>0.90160798641085349</c:v>
                </c:pt>
                <c:pt idx="7390">
                  <c:v>0.9218304271639377</c:v>
                </c:pt>
                <c:pt idx="7391">
                  <c:v>0.94174923586979609</c:v>
                </c:pt>
                <c:pt idx="7392">
                  <c:v>0.96135785168113208</c:v>
                </c:pt>
                <c:pt idx="7393">
                  <c:v>0.98064981592183154</c:v>
                </c:pt>
                <c:pt idx="7394">
                  <c:v>0.99961877421431511</c:v>
                </c:pt>
                <c:pt idx="7395">
                  <c:v>1.0182584785725433</c:v>
                </c:pt>
                <c:pt idx="7396">
                  <c:v>1.0365627894599723</c:v>
                </c:pt>
                <c:pt idx="7397">
                  <c:v>1.0545256778117948</c:v>
                </c:pt>
                <c:pt idx="7398">
                  <c:v>1.0721412270207862</c:v>
                </c:pt>
                <c:pt idx="7399">
                  <c:v>1.0894036348861185</c:v>
                </c:pt>
                <c:pt idx="7400">
                  <c:v>1.1063072155244797</c:v>
                </c:pt>
                <c:pt idx="7401">
                  <c:v>1.1228464012428938</c:v>
                </c:pt>
                <c:pt idx="7402">
                  <c:v>1.1390157443726054</c:v>
                </c:pt>
                <c:pt idx="7403">
                  <c:v>1.154809919063418</c:v>
                </c:pt>
                <c:pt idx="7404">
                  <c:v>1.170223723037936</c:v>
                </c:pt>
                <c:pt idx="7405">
                  <c:v>1.18525207930508</c:v>
                </c:pt>
                <c:pt idx="7406">
                  <c:v>1.1998900378323449</c:v>
                </c:pt>
                <c:pt idx="7407">
                  <c:v>1.2141327771762338</c:v>
                </c:pt>
                <c:pt idx="7408">
                  <c:v>1.2279756060703542</c:v>
                </c:pt>
                <c:pt idx="7409">
                  <c:v>1.2414139649706128</c:v>
                </c:pt>
                <c:pt idx="7410">
                  <c:v>1.2544434275570486</c:v>
                </c:pt>
                <c:pt idx="7411">
                  <c:v>1.2670597021917593</c:v>
                </c:pt>
                <c:pt idx="7412">
                  <c:v>1.2792586333324849</c:v>
                </c:pt>
                <c:pt idx="7413">
                  <c:v>1.2910362029013582</c:v>
                </c:pt>
                <c:pt idx="7414">
                  <c:v>1.3023885316083785</c:v>
                </c:pt>
                <c:pt idx="7415">
                  <c:v>1.3133118802291681</c:v>
                </c:pt>
                <c:pt idx="7416">
                  <c:v>1.323802650836593</c:v>
                </c:pt>
                <c:pt idx="7417">
                  <c:v>1.3338573879858544</c:v>
                </c:pt>
                <c:pt idx="7418">
                  <c:v>1.3434727798526369</c:v>
                </c:pt>
                <c:pt idx="7419">
                  <c:v>1.3526456593239504</c:v>
                </c:pt>
                <c:pt idx="7420">
                  <c:v>1.3613730050413229</c:v>
                </c:pt>
                <c:pt idx="7421">
                  <c:v>1.3696519423959665</c:v>
                </c:pt>
                <c:pt idx="7422">
                  <c:v>1.3774797444756148</c:v>
                </c:pt>
                <c:pt idx="7423">
                  <c:v>1.3848538329627178</c:v>
                </c:pt>
                <c:pt idx="7424">
                  <c:v>1.3917717789836774</c:v>
                </c:pt>
                <c:pt idx="7425">
                  <c:v>1.3982313039088787</c:v>
                </c:pt>
                <c:pt idx="7426">
                  <c:v>1.4042302801032172</c:v>
                </c:pt>
                <c:pt idx="7427">
                  <c:v>1.4097667316269005</c:v>
                </c:pt>
                <c:pt idx="7428">
                  <c:v>1.4148388348862806</c:v>
                </c:pt>
                <c:pt idx="7429">
                  <c:v>1.41944491923451</c:v>
                </c:pt>
                <c:pt idx="7430">
                  <c:v>1.423583467521822</c:v>
                </c:pt>
                <c:pt idx="7431">
                  <c:v>1.4272531165952398</c:v>
                </c:pt>
                <c:pt idx="7432">
                  <c:v>1.4304526577475773</c:v>
                </c:pt>
                <c:pt idx="7433">
                  <c:v>1.4331810371155667</c:v>
                </c:pt>
                <c:pt idx="7434">
                  <c:v>1.435437356026964</c:v>
                </c:pt>
                <c:pt idx="7435">
                  <c:v>1.4372208712965726</c:v>
                </c:pt>
                <c:pt idx="7436">
                  <c:v>1.438530995471021</c:v>
                </c:pt>
                <c:pt idx="7437">
                  <c:v>1.4393672970222604</c:v>
                </c:pt>
                <c:pt idx="7438">
                  <c:v>1.4397295004897015</c:v>
                </c:pt>
                <c:pt idx="7439">
                  <c:v>1.4396174865709472</c:v>
                </c:pt>
                <c:pt idx="7440">
                  <c:v>1.4390312921610864</c:v>
                </c:pt>
                <c:pt idx="7441">
                  <c:v>1.4379711103405413</c:v>
                </c:pt>
                <c:pt idx="7442">
                  <c:v>1.4364372903114719</c:v>
                </c:pt>
                <c:pt idx="7443">
                  <c:v>1.4344303372827576</c:v>
                </c:pt>
                <c:pt idx="7444">
                  <c:v>1.4319509123035863</c:v>
                </c:pt>
                <c:pt idx="7445">
                  <c:v>1.4289998320457249</c:v>
                </c:pt>
                <c:pt idx="7446">
                  <c:v>1.4255780685345165</c:v>
                </c:pt>
                <c:pt idx="7447">
                  <c:v>1.4216867488287279</c:v>
                </c:pt>
                <c:pt idx="7448">
                  <c:v>1.4173271546493038</c:v>
                </c:pt>
                <c:pt idx="7449">
                  <c:v>1.412500721957205</c:v>
                </c:pt>
                <c:pt idx="7450">
                  <c:v>1.4072090404804298</c:v>
                </c:pt>
                <c:pt idx="7451">
                  <c:v>1.4014538531903884</c:v>
                </c:pt>
                <c:pt idx="7452">
                  <c:v>1.3952370557278051</c:v>
                </c:pt>
                <c:pt idx="7453">
                  <c:v>1.3885606957783347</c:v>
                </c:pt>
                <c:pt idx="7454">
                  <c:v>1.3814269723980936</c:v>
                </c:pt>
                <c:pt idx="7455">
                  <c:v>1.3738382352893377</c:v>
                </c:pt>
                <c:pt idx="7456">
                  <c:v>1.3657969840265185</c:v>
                </c:pt>
                <c:pt idx="7457">
                  <c:v>1.3573058672329736</c:v>
                </c:pt>
                <c:pt idx="7458">
                  <c:v>1.3483676817085257</c:v>
                </c:pt>
                <c:pt idx="7459">
                  <c:v>1.3389853715082727</c:v>
                </c:pt>
                <c:pt idx="7460">
                  <c:v>1.3291620269728806</c:v>
                </c:pt>
                <c:pt idx="7461">
                  <c:v>1.3189008837106806</c:v>
                </c:pt>
                <c:pt idx="7462">
                  <c:v>1.3082053215319316</c:v>
                </c:pt>
                <c:pt idx="7463">
                  <c:v>1.2970788633355825</c:v>
                </c:pt>
                <c:pt idx="7464">
                  <c:v>1.2855251739488949</c:v>
                </c:pt>
                <c:pt idx="7465">
                  <c:v>1.2735480589203256</c:v>
                </c:pt>
                <c:pt idx="7466">
                  <c:v>1.2611514632660625</c:v>
                </c:pt>
                <c:pt idx="7467">
                  <c:v>1.2483394701706123</c:v>
                </c:pt>
                <c:pt idx="7468">
                  <c:v>1.235116299641881</c:v>
                </c:pt>
                <c:pt idx="7469">
                  <c:v>1.2214863071211954</c:v>
                </c:pt>
                <c:pt idx="7470">
                  <c:v>1.2074539820487082</c:v>
                </c:pt>
                <c:pt idx="7471">
                  <c:v>1.1930239463846666</c:v>
                </c:pt>
                <c:pt idx="7472">
                  <c:v>1.178200953087033</c:v>
                </c:pt>
                <c:pt idx="7473">
                  <c:v>1.1629898845459634</c:v>
                </c:pt>
                <c:pt idx="7474">
                  <c:v>1.1473957509756401</c:v>
                </c:pt>
                <c:pt idx="7475">
                  <c:v>1.1314236887640168</c:v>
                </c:pt>
                <c:pt idx="7476">
                  <c:v>1.1150789587809946</c:v>
                </c:pt>
                <c:pt idx="7477">
                  <c:v>1.0983669446455986</c:v>
                </c:pt>
                <c:pt idx="7478">
                  <c:v>1.0812931509527259</c:v>
                </c:pt>
                <c:pt idx="7479">
                  <c:v>1.0638632014600429</c:v>
                </c:pt>
                <c:pt idx="7480">
                  <c:v>1.0460828372356386</c:v>
                </c:pt>
                <c:pt idx="7481">
                  <c:v>1.0279579147670306</c:v>
                </c:pt>
                <c:pt idx="7482">
                  <c:v>1.0094944040321574</c:v>
                </c:pt>
                <c:pt idx="7483">
                  <c:v>0.99069838653299613</c:v>
                </c:pt>
                <c:pt idx="7484">
                  <c:v>0.97157605329243302</c:v>
                </c:pt>
                <c:pt idx="7485">
                  <c:v>0.95213370281507159</c:v>
                </c:pt>
                <c:pt idx="7486">
                  <c:v>0.93237773901263643</c:v>
                </c:pt>
                <c:pt idx="7487">
                  <c:v>0.91231466909464654</c:v>
                </c:pt>
                <c:pt idx="7488">
                  <c:v>0.89195110142508849</c:v>
                </c:pt>
                <c:pt idx="7489">
                  <c:v>0.87129374334574272</c:v>
                </c:pt>
                <c:pt idx="7490">
                  <c:v>0.8503493989669294</c:v>
                </c:pt>
                <c:pt idx="7491">
                  <c:v>0.82912496692637683</c:v>
                </c:pt>
                <c:pt idx="7492">
                  <c:v>0.80762743811694337</c:v>
                </c:pt>
                <c:pt idx="7493">
                  <c:v>0.78586389338396767</c:v>
                </c:pt>
                <c:pt idx="7494">
                  <c:v>0.76384150119298078</c:v>
                </c:pt>
                <c:pt idx="7495">
                  <c:v>0.74156751526856013</c:v>
                </c:pt>
                <c:pt idx="7496">
                  <c:v>0.71904927220510073</c:v>
                </c:pt>
                <c:pt idx="7497">
                  <c:v>0.69629418905029372</c:v>
                </c:pt>
                <c:pt idx="7498">
                  <c:v>0.67330976086210281</c:v>
                </c:pt>
                <c:pt idx="7499">
                  <c:v>0.65010355824004262</c:v>
                </c:pt>
                <c:pt idx="7500">
                  <c:v>0.62668322483158068</c:v>
                </c:pt>
                <c:pt idx="7501">
                  <c:v>0.60305647481447744</c:v>
                </c:pt>
                <c:pt idx="7502">
                  <c:v>0.57923109035589215</c:v>
                </c:pt>
                <c:pt idx="7503">
                  <c:v>0.55521491904909903</c:v>
                </c:pt>
                <c:pt idx="7504">
                  <c:v>0.53101587132864536</c:v>
                </c:pt>
                <c:pt idx="7505">
                  <c:v>0.5066419178648266</c:v>
                </c:pt>
                <c:pt idx="7506">
                  <c:v>0.48210108693829939</c:v>
                </c:pt>
                <c:pt idx="7507">
                  <c:v>0.45740146179573948</c:v>
                </c:pt>
                <c:pt idx="7508">
                  <c:v>0.43255117798738013</c:v>
                </c:pt>
                <c:pt idx="7509">
                  <c:v>0.40755842068733367</c:v>
                </c:pt>
                <c:pt idx="7510">
                  <c:v>0.38243142199755698</c:v>
                </c:pt>
                <c:pt idx="7511">
                  <c:v>0.35717845823637179</c:v>
                </c:pt>
                <c:pt idx="7512">
                  <c:v>0.33180784721240975</c:v>
                </c:pt>
                <c:pt idx="7513">
                  <c:v>0.3063279454849035</c:v>
                </c:pt>
                <c:pt idx="7514">
                  <c:v>0.28074714561119712</c:v>
                </c:pt>
                <c:pt idx="7515">
                  <c:v>0.25507387338242171</c:v>
                </c:pt>
                <c:pt idx="7516">
                  <c:v>0.22931658504820407</c:v>
                </c:pt>
                <c:pt idx="7517">
                  <c:v>0.20348376453135339</c:v>
                </c:pt>
                <c:pt idx="7518">
                  <c:v>0.17758392063343265</c:v>
                </c:pt>
                <c:pt idx="7519">
                  <c:v>0.15162558423213116</c:v>
                </c:pt>
                <c:pt idx="7520">
                  <c:v>0.12561730547137367</c:v>
                </c:pt>
                <c:pt idx="7521">
                  <c:v>9.9567650945069308E-2</c:v>
                </c:pt>
                <c:pt idx="7522">
                  <c:v>7.3485200875460149E-2</c:v>
                </c:pt>
                <c:pt idx="7523">
                  <c:v>4.7378546286968345E-2</c:v>
                </c:pt>
                <c:pt idx="7524">
                  <c:v>2.125628617648203E-2</c:v>
                </c:pt>
                <c:pt idx="7525">
                  <c:v>-4.8729753189625203E-3</c:v>
                </c:pt>
                <c:pt idx="7526">
                  <c:v>-3.1000631756222124E-2</c:v>
                </c:pt>
                <c:pt idx="7527">
                  <c:v>-5.7118077220826714E-2</c:v>
                </c:pt>
                <c:pt idx="7528">
                  <c:v>-8.3216709161588312E-2</c:v>
                </c:pt>
                <c:pt idx="7529">
                  <c:v>-0.10928793122410942</c:v>
                </c:pt>
                <c:pt idx="7530">
                  <c:v>-0.13532315608224643</c:v>
                </c:pt>
                <c:pt idx="7531">
                  <c:v>-0.16131380826659528</c:v>
                </c:pt>
                <c:pt idx="7532">
                  <c:v>-0.18725132698907665</c:v>
                </c:pt>
                <c:pt idx="7533">
                  <c:v>-0.21312716896268499</c:v>
                </c:pt>
                <c:pt idx="7534">
                  <c:v>-0.23893281121547136</c:v>
                </c:pt>
                <c:pt idx="7535">
                  <c:v>-0.26465975389783702</c:v>
                </c:pt>
                <c:pt idx="7536">
                  <c:v>-0.29029952308220847</c:v>
                </c:pt>
                <c:pt idx="7537">
                  <c:v>-0.31584367355417353</c:v>
                </c:pt>
                <c:pt idx="7538">
                  <c:v>-0.3412837915941645</c:v>
                </c:pt>
                <c:pt idx="7539">
                  <c:v>-0.36661149774876672</c:v>
                </c:pt>
                <c:pt idx="7540">
                  <c:v>-0.39181844959073436</c:v>
                </c:pt>
                <c:pt idx="7541">
                  <c:v>-0.41689634446681662</c:v>
                </c:pt>
                <c:pt idx="7542">
                  <c:v>-0.44183692223248389</c:v>
                </c:pt>
                <c:pt idx="7543">
                  <c:v>-0.46663196797264567</c:v>
                </c:pt>
                <c:pt idx="7544">
                  <c:v>-0.49127331470747776</c:v>
                </c:pt>
                <c:pt idx="7545">
                  <c:v>-0.51575284608246141</c:v>
                </c:pt>
                <c:pt idx="7546">
                  <c:v>-0.54006249904173675</c:v>
                </c:pt>
                <c:pt idx="7547">
                  <c:v>-0.56419426648391124</c:v>
                </c:pt>
                <c:pt idx="7548">
                  <c:v>-0.58814019989944011</c:v>
                </c:pt>
                <c:pt idx="7549">
                  <c:v>-0.61189241198869226</c:v>
                </c:pt>
                <c:pt idx="7550">
                  <c:v>-0.63544307925987542</c:v>
                </c:pt>
                <c:pt idx="7551">
                  <c:v>-0.65878444460592511</c:v>
                </c:pt>
                <c:pt idx="7552">
                  <c:v>-0.68190881985954344</c:v>
                </c:pt>
                <c:pt idx="7553">
                  <c:v>-0.70480858832552118</c:v>
                </c:pt>
                <c:pt idx="7554">
                  <c:v>-0.72747620728951801</c:v>
                </c:pt>
                <c:pt idx="7555">
                  <c:v>-0.74990421050248635</c:v>
                </c:pt>
                <c:pt idx="7556">
                  <c:v>-0.77208521063988866</c:v>
                </c:pt>
                <c:pt idx="7557">
                  <c:v>-0.79401190173494329</c:v>
                </c:pt>
                <c:pt idx="7558">
                  <c:v>-0.81567706158505082</c:v>
                </c:pt>
                <c:pt idx="7559">
                  <c:v>-0.83707355413064688</c:v>
                </c:pt>
                <c:pt idx="7560">
                  <c:v>-0.85819433180566451</c:v>
                </c:pt>
                <c:pt idx="7561">
                  <c:v>-0.87903243785886875</c:v>
                </c:pt>
                <c:pt idx="7562">
                  <c:v>-0.89958100864526169</c:v>
                </c:pt>
                <c:pt idx="7563">
                  <c:v>-0.91983327588682418</c:v>
                </c:pt>
                <c:pt idx="7564">
                  <c:v>-0.9397825689018523</c:v>
                </c:pt>
                <c:pt idx="7565">
                  <c:v>-0.95942231680214718</c:v>
                </c:pt>
                <c:pt idx="7566">
                  <c:v>-0.97874605065731868</c:v>
                </c:pt>
                <c:pt idx="7567">
                  <c:v>-0.99774740562552966</c:v>
                </c:pt>
                <c:pt idx="7568">
                  <c:v>-1.016420123049941</c:v>
                </c:pt>
                <c:pt idx="7569">
                  <c:v>-1.0347580525201785</c:v>
                </c:pt>
                <c:pt idx="7570">
                  <c:v>-1.052755153898165</c:v>
                </c:pt>
                <c:pt idx="7571">
                  <c:v>-1.0704054993076062</c:v>
                </c:pt>
                <c:pt idx="7572">
                  <c:v>-1.0877032750865165</c:v>
                </c:pt>
                <c:pt idx="7573">
                  <c:v>-1.104642783702122</c:v>
                </c:pt>
                <c:pt idx="7574">
                  <c:v>-1.1212184456275061</c:v>
                </c:pt>
                <c:pt idx="7575">
                  <c:v>-1.1374248011793942</c:v>
                </c:pt>
                <c:pt idx="7576">
                  <c:v>-1.1532565123164635</c:v>
                </c:pt>
                <c:pt idx="7577">
                  <c:v>-1.1687083643975793</c:v>
                </c:pt>
                <c:pt idx="7578">
                  <c:v>-1.1837752678993967</c:v>
                </c:pt>
                <c:pt idx="7579">
                  <c:v>-1.1984522600927365</c:v>
                </c:pt>
                <c:pt idx="7580">
                  <c:v>-1.212734506677219</c:v>
                </c:pt>
                <c:pt idx="7581">
                  <c:v>-1.2266173033735741</c:v>
                </c:pt>
                <c:pt idx="7582">
                  <c:v>-1.2400960774731353</c:v>
                </c:pt>
                <c:pt idx="7583">
                  <c:v>-1.2531663893440008</c:v>
                </c:pt>
                <c:pt idx="7584">
                  <c:v>-1.2658239338933495</c:v>
                </c:pt>
                <c:pt idx="7585">
                  <c:v>-1.2780645419854606</c:v>
                </c:pt>
                <c:pt idx="7586">
                  <c:v>-1.2898841818149351</c:v>
                </c:pt>
                <c:pt idx="7587">
                  <c:v>-1.3012789602346873</c:v>
                </c:pt>
                <c:pt idx="7588">
                  <c:v>-1.3122451240382753</c:v>
                </c:pt>
                <c:pt idx="7589">
                  <c:v>-1.3227790611961208</c:v>
                </c:pt>
                <c:pt idx="7590">
                  <c:v>-1.3328773020452509</c:v>
                </c:pt>
                <c:pt idx="7591">
                  <c:v>-1.3425365204321213</c:v>
                </c:pt>
                <c:pt idx="7592">
                  <c:v>-1.3517535348081844</c:v>
                </c:pt>
                <c:pt idx="7593">
                  <c:v>-1.3605253092778344</c:v>
                </c:pt>
                <c:pt idx="7594">
                  <c:v>-1.3688489545983655</c:v>
                </c:pt>
                <c:pt idx="7595">
                  <c:v>-1.3767217291316214</c:v>
                </c:pt>
                <c:pt idx="7596">
                  <c:v>-1.3841410397470486</c:v>
                </c:pt>
                <c:pt idx="7597">
                  <c:v>-1.3911044426758075</c:v>
                </c:pt>
                <c:pt idx="7598">
                  <c:v>-1.3976096443157087</c:v>
                </c:pt>
                <c:pt idx="7599">
                  <c:v>-1.4036545019866746</c:v>
                </c:pt>
                <c:pt idx="7600">
                  <c:v>-1.4092370246364938</c:v>
                </c:pt>
                <c:pt idx="7601">
                  <c:v>-1.4143553734966356</c:v>
                </c:pt>
                <c:pt idx="7602">
                  <c:v>-1.4190078626878992</c:v>
                </c:pt>
                <c:pt idx="7603">
                  <c:v>-1.4231929597757111</c:v>
                </c:pt>
                <c:pt idx="7604">
                  <c:v>-1.426909286274878</c:v>
                </c:pt>
                <c:pt idx="7605">
                  <c:v>-1.4301556181036248</c:v>
                </c:pt>
                <c:pt idx="7606">
                  <c:v>-1.4329308859867897</c:v>
                </c:pt>
                <c:pt idx="7607">
                  <c:v>-1.4352341758080192</c:v>
                </c:pt>
                <c:pt idx="7608">
                  <c:v>-1.4370647289108616</c:v>
                </c:pt>
                <c:pt idx="7609">
                  <c:v>-1.4384219423486413</c:v>
                </c:pt>
                <c:pt idx="7610">
                  <c:v>-1.4393053690830775</c:v>
                </c:pt>
                <c:pt idx="7611">
                  <c:v>-1.4397147181315075</c:v>
                </c:pt>
                <c:pt idx="7612">
                  <c:v>-1.4396498546627494</c:v>
                </c:pt>
                <c:pt idx="7613">
                  <c:v>-1.4391108000414969</c:v>
                </c:pt>
                <c:pt idx="7614">
                  <c:v>-1.4380977318212962</c:v>
                </c:pt>
                <c:pt idx="7615">
                  <c:v>-1.4366109836860508</c:v>
                </c:pt>
                <c:pt idx="7616">
                  <c:v>-1.4346510453401211</c:v>
                </c:pt>
                <c:pt idx="7617">
                  <c:v>-1.4322185623470272</c:v>
                </c:pt>
                <c:pt idx="7618">
                  <c:v>-1.4293143359168035</c:v>
                </c:pt>
                <c:pt idx="7619">
                  <c:v>-1.4259393226421047</c:v>
                </c:pt>
                <c:pt idx="7620">
                  <c:v>-1.4220946341831275</c:v>
                </c:pt>
                <c:pt idx="7621">
                  <c:v>-1.4177815369014399</c:v>
                </c:pt>
                <c:pt idx="7622">
                  <c:v>-1.4130014514428768</c:v>
                </c:pt>
                <c:pt idx="7623">
                  <c:v>-1.4077559522696093</c:v>
                </c:pt>
                <c:pt idx="7624">
                  <c:v>-1.402046767141542</c:v>
                </c:pt>
                <c:pt idx="7625">
                  <c:v>-1.3958757765472329</c:v>
                </c:pt>
                <c:pt idx="7626">
                  <c:v>-1.3892450130844891</c:v>
                </c:pt>
                <c:pt idx="7627">
                  <c:v>-1.382156660790882</c:v>
                </c:pt>
                <c:pt idx="7628">
                  <c:v>-1.3746130544243584</c:v>
                </c:pt>
                <c:pt idx="7629">
                  <c:v>-1.3666166786942318</c:v>
                </c:pt>
                <c:pt idx="7630">
                  <c:v>-1.3581701674427582</c:v>
                </c:pt>
                <c:pt idx="7631">
                  <c:v>-1.3492763027776085</c:v>
                </c:pt>
                <c:pt idx="7632">
                  <c:v>-1.3399380141554991</c:v>
                </c:pt>
                <c:pt idx="7633">
                  <c:v>-1.3301583774172876</c:v>
                </c:pt>
                <c:pt idx="7634">
                  <c:v>-1.3199406137748564</c:v>
                </c:pt>
                <c:pt idx="7635">
                  <c:v>-1.3092880887501064</c:v>
                </c:pt>
                <c:pt idx="7636">
                  <c:v>-1.2982043110664276</c:v>
                </c:pt>
                <c:pt idx="7637">
                  <c:v>-1.2866929314929956</c:v>
                </c:pt>
                <c:pt idx="7638">
                  <c:v>-1.2747577416422851</c:v>
                </c:pt>
                <c:pt idx="7639">
                  <c:v>-1.2624026727211879</c:v>
                </c:pt>
                <c:pt idx="7640">
                  <c:v>-1.2496317942361543</c:v>
                </c:pt>
                <c:pt idx="7641">
                  <c:v>-1.2364493126527833</c:v>
                </c:pt>
                <c:pt idx="7642">
                  <c:v>-1.2228595700102971</c:v>
                </c:pt>
                <c:pt idx="7643">
                  <c:v>-1.2088670424913621</c:v>
                </c:pt>
                <c:pt idx="7644">
                  <c:v>-1.1944763389477262</c:v>
                </c:pt>
                <c:pt idx="7645">
                  <c:v>-1.1796921993821607</c:v>
                </c:pt>
                <c:pt idx="7646">
                  <c:v>-1.1645194933871954</c:v>
                </c:pt>
                <c:pt idx="7647">
                  <c:v>-1.1489632185411778</c:v>
                </c:pt>
                <c:pt idx="7648">
                  <c:v>-1.133028498762175</c:v>
                </c:pt>
                <c:pt idx="7649">
                  <c:v>-1.1167205826202538</c:v>
                </c:pt>
                <c:pt idx="7650">
                  <c:v>-1.1000448416087152</c:v>
                </c:pt>
                <c:pt idx="7651">
                  <c:v>-1.0830067683748337</c:v>
                </c:pt>
                <c:pt idx="7652">
                  <c:v>-1.0656119749106896</c:v>
                </c:pt>
                <c:pt idx="7653">
                  <c:v>-1.0478661907046951</c:v>
                </c:pt>
                <c:pt idx="7654">
                  <c:v>-1.029775260854418</c:v>
                </c:pt>
                <c:pt idx="7655">
                  <c:v>-1.0113451441413284</c:v>
                </c:pt>
                <c:pt idx="7656">
                  <c:v>-0.99258191106809224</c:v>
                </c:pt>
                <c:pt idx="7657">
                  <c:v>-0.97349174185908138</c:v>
                </c:pt>
                <c:pt idx="7658">
                  <c:v>-0.95408092442472692</c:v>
                </c:pt>
                <c:pt idx="7659">
                  <c:v>-0.93435585229041129</c:v>
                </c:pt>
                <c:pt idx="7660">
                  <c:v>-0.91432302249057729</c:v>
                </c:pt>
                <c:pt idx="7661">
                  <c:v>-0.89398903342873226</c:v>
                </c:pt>
                <c:pt idx="7662">
                  <c:v>-0.87336058270406991</c:v>
                </c:pt>
                <c:pt idx="7663">
                  <c:v>-0.85244446490542169</c:v>
                </c:pt>
                <c:pt idx="7664">
                  <c:v>-0.8312475693732585</c:v>
                </c:pt>
                <c:pt idx="7665">
                  <c:v>-0.8097768779304767</c:v>
                </c:pt>
                <c:pt idx="7666">
                  <c:v>-0.78803946258273627</c:v>
                </c:pt>
                <c:pt idx="7667">
                  <c:v>-0.76604248318908508</c:v>
                </c:pt>
                <c:pt idx="7668">
                  <c:v>-0.74379318510364567</c:v>
                </c:pt>
                <c:pt idx="7669">
                  <c:v>-0.72129889678914649</c:v>
                </c:pt>
                <c:pt idx="7670">
                  <c:v>-0.6985670274030733</c:v>
                </c:pt>
                <c:pt idx="7671">
                  <c:v>-0.67560506435725198</c:v>
                </c:pt>
                <c:pt idx="7672">
                  <c:v>-0.65242057085163696</c:v>
                </c:pt>
                <c:pt idx="7673">
                  <c:v>-0.62902118338316038</c:v>
                </c:pt>
                <c:pt idx="7674">
                  <c:v>-0.6054146092304189</c:v>
                </c:pt>
                <c:pt idx="7675">
                  <c:v>-0.58160862391505397</c:v>
                </c:pt>
                <c:pt idx="7676">
                  <c:v>-0.55761106864066057</c:v>
                </c:pt>
                <c:pt idx="7677">
                  <c:v>-0.53342984771004953</c:v>
                </c:pt>
                <c:pt idx="7678">
                  <c:v>-0.50907292592173259</c:v>
                </c:pt>
                <c:pt idx="7679">
                  <c:v>-0.48454832594648434</c:v>
                </c:pt>
                <c:pt idx="7680">
                  <c:v>-0.45986412568483676</c:v>
                </c:pt>
                <c:pt idx="7681">
                  <c:v>-0.4350284556063837</c:v>
                </c:pt>
                <c:pt idx="7682">
                  <c:v>-0.41004949607177454</c:v>
                </c:pt>
                <c:pt idx="7683">
                  <c:v>-0.38493547463826655</c:v>
                </c:pt>
                <c:pt idx="7684">
                  <c:v>-0.35969466334973577</c:v>
                </c:pt>
                <c:pt idx="7685">
                  <c:v>-0.33433537601204161</c:v>
                </c:pt>
                <c:pt idx="7686">
                  <c:v>-0.30886596545462403</c:v>
                </c:pt>
                <c:pt idx="7687">
                  <c:v>-0.28329482077925494</c:v>
                </c:pt>
                <c:pt idx="7688">
                  <c:v>-0.25763036459683586</c:v>
                </c:pt>
                <c:pt idx="7689">
                  <c:v>-0.23188105025317038</c:v>
                </c:pt>
                <c:pt idx="7690">
                  <c:v>-0.20605535904460009</c:v>
                </c:pt>
                <c:pt idx="7691">
                  <c:v>-0.18016179742443794</c:v>
                </c:pt>
                <c:pt idx="7692">
                  <c:v>-0.15420889420112366</c:v>
                </c:pt>
                <c:pt idx="7693">
                  <c:v>-0.12820519772899897</c:v>
                </c:pt>
                <c:pt idx="7694">
                  <c:v>-0.10215927309266526</c:v>
                </c:pt>
                <c:pt idx="7695">
                  <c:v>-7.6079699285814373E-2</c:v>
                </c:pt>
                <c:pt idx="7696">
                  <c:v>-4.9975066385483206E-2</c:v>
                </c:pt>
                <c:pt idx="7697">
                  <c:v>-2.3853972722663288E-2</c:v>
                </c:pt>
                <c:pt idx="7698">
                  <c:v>2.2749779498180589E-3</c:v>
                </c:pt>
                <c:pt idx="7699">
                  <c:v>2.8403179291194569E-2</c:v>
                </c:pt>
                <c:pt idx="7700">
                  <c:v>5.4522025207515042E-2</c:v>
                </c:pt>
                <c:pt idx="7701">
                  <c:v>8.0622912686314233E-2</c:v>
                </c:pt>
                <c:pt idx="7702">
                  <c:v>0.10669724463026387</c:v>
                </c:pt>
                <c:pt idx="7703">
                  <c:v>0.13273643268888977</c:v>
                </c:pt>
                <c:pt idx="7704">
                  <c:v>0.15873190008739099</c:v>
                </c:pt>
                <c:pt idx="7705">
                  <c:v>0.18467508445165637</c:v>
                </c:pt>
                <c:pt idx="7706">
                  <c:v>0.21055744062853299</c:v>
                </c:pt>
                <c:pt idx="7707">
                  <c:v>0.23637044350042782</c:v>
                </c:pt>
                <c:pt idx="7708">
                  <c:v>0.26210559079330431</c:v>
                </c:pt>
                <c:pt idx="7709">
                  <c:v>0.2877544058771565</c:v>
                </c:pt>
                <c:pt idx="7710">
                  <c:v>0.31330844055804119</c:v>
                </c:pt>
                <c:pt idx="7711">
                  <c:v>0.33875927786073518</c:v>
                </c:pt>
                <c:pt idx="7712">
                  <c:v>0.36409853480111665</c:v>
                </c:pt>
                <c:pt idx="7713">
                  <c:v>0.3893178651473484</c:v>
                </c:pt>
                <c:pt idx="7714">
                  <c:v>0.41440896216895551</c:v>
                </c:pt>
                <c:pt idx="7715">
                  <c:v>0.43936356137288701</c:v>
                </c:pt>
                <c:pt idx="7716">
                  <c:v>0.46417344322568388</c:v>
                </c:pt>
                <c:pt idx="7717">
                  <c:v>0.48883043586081049</c:v>
                </c:pt>
                <c:pt idx="7718">
                  <c:v>0.51332641777030463</c:v>
                </c:pt>
                <c:pt idx="7719">
                  <c:v>0.5376533204798396</c:v>
                </c:pt>
                <c:pt idx="7720">
                  <c:v>0.56180313120631065</c:v>
                </c:pt>
                <c:pt idx="7721">
                  <c:v>0.58576789549708175</c:v>
                </c:pt>
                <c:pt idx="7722">
                  <c:v>0.60953971985002153</c:v>
                </c:pt>
                <c:pt idx="7723">
                  <c:v>0.63311077431345697</c:v>
                </c:pt>
                <c:pt idx="7724">
                  <c:v>0.65647329506520102</c:v>
                </c:pt>
                <c:pt idx="7725">
                  <c:v>0.67961958696979907</c:v>
                </c:pt>
                <c:pt idx="7726">
                  <c:v>0.70254202611314642</c:v>
                </c:pt>
                <c:pt idx="7727">
                  <c:v>0.7252330623136467</c:v>
                </c:pt>
                <c:pt idx="7728">
                  <c:v>0.74768522160909145</c:v>
                </c:pt>
                <c:pt idx="7729">
                  <c:v>0.76989110871843058</c:v>
                </c:pt>
                <c:pt idx="7730">
                  <c:v>0.79184340947761844</c:v>
                </c:pt>
                <c:pt idx="7731">
                  <c:v>0.81353489324876127</c:v>
                </c:pt>
                <c:pt idx="7732">
                  <c:v>0.83495841530173209</c:v>
                </c:pt>
                <c:pt idx="7733">
                  <c:v>0.85610691916749859</c:v>
                </c:pt>
                <c:pt idx="7734">
                  <c:v>0.87697343896238888</c:v>
                </c:pt>
                <c:pt idx="7735">
                  <c:v>0.89755110168249652</c:v>
                </c:pt>
                <c:pt idx="7736">
                  <c:v>0.91783312946752038</c:v>
                </c:pt>
                <c:pt idx="7737">
                  <c:v>0.93781284183324287</c:v>
                </c:pt>
                <c:pt idx="7738">
                  <c:v>0.957483657871952</c:v>
                </c:pt>
                <c:pt idx="7739">
                  <c:v>0.97683909842005234</c:v>
                </c:pt>
                <c:pt idx="7740">
                  <c:v>0.99587278819217051</c:v>
                </c:pt>
                <c:pt idx="7741">
                  <c:v>1.0145784578810444</c:v>
                </c:pt>
                <c:pt idx="7742">
                  <c:v>1.0329499462225022</c:v>
                </c:pt>
                <c:pt idx="7743">
                  <c:v>1.0509812020248612</c:v>
                </c:pt>
                <c:pt idx="7744">
                  <c:v>1.0686662861620606</c:v>
                </c:pt>
                <c:pt idx="7745">
                  <c:v>1.0859993735298896</c:v>
                </c:pt>
                <c:pt idx="7746">
                  <c:v>1.1029747549646582</c:v>
                </c:pt>
                <c:pt idx="7747">
                  <c:v>1.1195868391236823</c:v>
                </c:pt>
                <c:pt idx="7748">
                  <c:v>1.1358301543269487</c:v>
                </c:pt>
                <c:pt idx="7749">
                  <c:v>1.1516993503593818</c:v>
                </c:pt>
                <c:pt idx="7750">
                  <c:v>1.1671892002330921</c:v>
                </c:pt>
                <c:pt idx="7751">
                  <c:v>1.1822946019090379</c:v>
                </c:pt>
                <c:pt idx="7752">
                  <c:v>1.1970105799775366</c:v>
                </c:pt>
                <c:pt idx="7753">
                  <c:v>1.2113322872970564</c:v>
                </c:pt>
                <c:pt idx="7754">
                  <c:v>1.2252550065907681</c:v>
                </c:pt>
                <c:pt idx="7755">
                  <c:v>1.238774152000323</c:v>
                </c:pt>
                <c:pt idx="7756">
                  <c:v>1.251885270596335</c:v>
                </c:pt>
                <c:pt idx="7757">
                  <c:v>1.2645840438450877</c:v>
                </c:pt>
                <c:pt idx="7758">
                  <c:v>1.2768662890309692</c:v>
                </c:pt>
                <c:pt idx="7759">
                  <c:v>1.2887279606341755</c:v>
                </c:pt>
                <c:pt idx="7760">
                  <c:v>1.3001651516632169</c:v>
                </c:pt>
                <c:pt idx="7761">
                  <c:v>1.3111740949418054</c:v>
                </c:pt>
                <c:pt idx="7762">
                  <c:v>1.3217511643496855</c:v>
                </c:pt>
                <c:pt idx="7763">
                  <c:v>1.3318928760170006</c:v>
                </c:pt>
                <c:pt idx="7764">
                  <c:v>1.3415958894718083</c:v>
                </c:pt>
                <c:pt idx="7765">
                  <c:v>1.3508570087403671</c:v>
                </c:pt>
                <c:pt idx="7766">
                  <c:v>1.3596731833998252</c:v>
                </c:pt>
                <c:pt idx="7767">
                  <c:v>1.3680415095829592</c:v>
                </c:pt>
                <c:pt idx="7768">
                  <c:v>1.375959230934656</c:v>
                </c:pt>
                <c:pt idx="7769">
                  <c:v>1.3834237395197999</c:v>
                </c:pt>
                <c:pt idx="7770">
                  <c:v>1.3904325766822685</c:v>
                </c:pt>
                <c:pt idx="7771">
                  <c:v>1.3969834338547673</c:v>
                </c:pt>
                <c:pt idx="7772">
                  <c:v>1.4030741533192186</c:v>
                </c:pt>
                <c:pt idx="7773">
                  <c:v>1.4087027289174801</c:v>
                </c:pt>
                <c:pt idx="7774">
                  <c:v>1.4138673067121219</c:v>
                </c:pt>
                <c:pt idx="7775">
                  <c:v>1.4185661855970779</c:v>
                </c:pt>
                <c:pt idx="7776">
                  <c:v>1.4227978178579652</c:v>
                </c:pt>
                <c:pt idx="7777">
                  <c:v>1.4265608096818527</c:v>
                </c:pt>
                <c:pt idx="7778">
                  <c:v>1.4298539216163684</c:v>
                </c:pt>
                <c:pt idx="7779">
                  <c:v>1.4326760689779428</c:v>
                </c:pt>
                <c:pt idx="7780">
                  <c:v>1.4350263222090789</c:v>
                </c:pt>
                <c:pt idx="7781">
                  <c:v>1.4369039071845437</c:v>
                </c:pt>
                <c:pt idx="7782">
                  <c:v>1.4383082054663254</c:v>
                </c:pt>
                <c:pt idx="7783">
                  <c:v>1.4392387545073615</c:v>
                </c:pt>
                <c:pt idx="7784">
                  <c:v>1.4396952478038685</c:v>
                </c:pt>
                <c:pt idx="7785">
                  <c:v>1.4396775349963129</c:v>
                </c:pt>
                <c:pt idx="7786">
                  <c:v>1.4391856219189298</c:v>
                </c:pt>
                <c:pt idx="7787">
                  <c:v>1.438219670597803</c:v>
                </c:pt>
                <c:pt idx="7788">
                  <c:v>1.4367799991974992</c:v>
                </c:pt>
                <c:pt idx="7789">
                  <c:v>1.4348670819162672</c:v>
                </c:pt>
                <c:pt idx="7790">
                  <c:v>1.4324815488298497</c:v>
                </c:pt>
                <c:pt idx="7791">
                  <c:v>1.4296241856839456</c:v>
                </c:pt>
                <c:pt idx="7792">
                  <c:v>1.4262959336354071</c:v>
                </c:pt>
                <c:pt idx="7793">
                  <c:v>1.4224978889422357</c:v>
                </c:pt>
                <c:pt idx="7794">
                  <c:v>1.4182313026025017</c:v>
                </c:pt>
                <c:pt idx="7795">
                  <c:v>1.4134975799422917</c:v>
                </c:pt>
                <c:pt idx="7796">
                  <c:v>1.4082982801528174</c:v>
                </c:pt>
                <c:pt idx="7797">
                  <c:v>1.4026351157768566</c:v>
                </c:pt>
                <c:pt idx="7798">
                  <c:v>1.3965099521446716</c:v>
                </c:pt>
                <c:pt idx="7799">
                  <c:v>1.3899248067596113</c:v>
                </c:pt>
                <c:pt idx="7800">
                  <c:v>1.3828818486335837</c:v>
                </c:pt>
                <c:pt idx="7801">
                  <c:v>1.3753833975726304</c:v>
                </c:pt>
                <c:pt idx="7802">
                  <c:v>1.3674319234128309</c:v>
                </c:pt>
                <c:pt idx="7803">
                  <c:v>1.3590300452067843</c:v>
                </c:pt>
                <c:pt idx="7804">
                  <c:v>1.3501805303609518</c:v>
                </c:pt>
                <c:pt idx="7805">
                  <c:v>1.3408862937241279</c:v>
                </c:pt>
                <c:pt idx="7806">
                  <c:v>1.3311503966273515</c:v>
                </c:pt>
                <c:pt idx="7807">
                  <c:v>1.3209760458755604</c:v>
                </c:pt>
                <c:pt idx="7808">
                  <c:v>1.3103665926913401</c:v>
                </c:pt>
                <c:pt idx="7809">
                  <c:v>1.2993255316111001</c:v>
                </c:pt>
                <c:pt idx="7810">
                  <c:v>1.2878564993340429</c:v>
                </c:pt>
                <c:pt idx="7811">
                  <c:v>1.2759632735243103</c:v>
                </c:pt>
                <c:pt idx="7812">
                  <c:v>1.2636497715666988</c:v>
                </c:pt>
                <c:pt idx="7813">
                  <c:v>1.2509200492763559</c:v>
                </c:pt>
                <c:pt idx="7814">
                  <c:v>1.2377782995628706</c:v>
                </c:pt>
                <c:pt idx="7815">
                  <c:v>1.2242288510492236</c:v>
                </c:pt>
                <c:pt idx="7816">
                  <c:v>1.2102761666460204</c:v>
                </c:pt>
                <c:pt idx="7817">
                  <c:v>1.1959248420815038</c:v>
                </c:pt>
                <c:pt idx="7818">
                  <c:v>1.1811796043878162</c:v>
                </c:pt>
                <c:pt idx="7819">
                  <c:v>1.1660453103440083</c:v>
                </c:pt>
                <c:pt idx="7820">
                  <c:v>1.1505269448763205</c:v>
                </c:pt>
                <c:pt idx="7821">
                  <c:v>1.134629619416242</c:v>
                </c:pt>
                <c:pt idx="7822">
                  <c:v>1.1183585702169232</c:v>
                </c:pt>
                <c:pt idx="7823">
                  <c:v>1.1017191566284488</c:v>
                </c:pt>
                <c:pt idx="7824">
                  <c:v>1.0847168593325831</c:v>
                </c:pt>
                <c:pt idx="7825">
                  <c:v>1.0673572785375454</c:v>
                </c:pt>
                <c:pt idx="7826">
                  <c:v>1.049646132133417</c:v>
                </c:pt>
                <c:pt idx="7827">
                  <c:v>1.0315892538087859</c:v>
                </c:pt>
                <c:pt idx="7828">
                  <c:v>1.0131925911292439</c:v>
                </c:pt>
                <c:pt idx="7829">
                  <c:v>0.99446220357838866</c:v>
                </c:pt>
                <c:pt idx="7830">
                  <c:v>0.97540426056194574</c:v>
                </c:pt>
                <c:pt idx="7831">
                  <c:v>0.95602503937570105</c:v>
                </c:pt>
                <c:pt idx="7832">
                  <c:v>0.93633092313788158</c:v>
                </c:pt>
                <c:pt idx="7833">
                  <c:v>0.91632839868669103</c:v>
                </c:pt>
                <c:pt idx="7834">
                  <c:v>0.89602405444367572</c:v>
                </c:pt>
                <c:pt idx="7835">
                  <c:v>0.87542457824363384</c:v>
                </c:pt>
                <c:pt idx="7836">
                  <c:v>0.85453675513178307</c:v>
                </c:pt>
                <c:pt idx="7837">
                  <c:v>0.83336746512890381</c:v>
                </c:pt>
                <c:pt idx="7838">
                  <c:v>0.81192368096519729</c:v>
                </c:pt>
                <c:pt idx="7839">
                  <c:v>0.79021246578361848</c:v>
                </c:pt>
                <c:pt idx="7840">
                  <c:v>0.76824097081341447</c:v>
                </c:pt>
                <c:pt idx="7841">
                  <c:v>0.74601643301466347</c:v>
                </c:pt>
                <c:pt idx="7842">
                  <c:v>0.72354617269456201</c:v>
                </c:pt>
                <c:pt idx="7843">
                  <c:v>0.7008375910962682</c:v>
                </c:pt>
                <c:pt idx="7844">
                  <c:v>0.67789816796108604</c:v>
                </c:pt>
                <c:pt idx="7845">
                  <c:v>0.65473545906478881</c:v>
                </c:pt>
                <c:pt idx="7846">
                  <c:v>0.6313570937289017</c:v>
                </c:pt>
                <c:pt idx="7847">
                  <c:v>0.60777077230776277</c:v>
                </c:pt>
                <c:pt idx="7848">
                  <c:v>0.58398426365217915</c:v>
                </c:pt>
                <c:pt idx="7849">
                  <c:v>0.56000540255053233</c:v>
                </c:pt>
                <c:pt idx="7850">
                  <c:v>0.53584208714815695</c:v>
                </c:pt>
                <c:pt idx="7851">
                  <c:v>0.51150227634584922</c:v>
                </c:pt>
                <c:pt idx="7852">
                  <c:v>0.48699398717837783</c:v>
                </c:pt>
                <c:pt idx="7853">
                  <c:v>0.46232529217382784</c:v>
                </c:pt>
                <c:pt idx="7854">
                  <c:v>0.43750431669468021</c:v>
                </c:pt>
                <c:pt idx="7855">
                  <c:v>0.41253923626148276</c:v>
                </c:pt>
                <c:pt idx="7856">
                  <c:v>0.38743827386000018</c:v>
                </c:pt>
                <c:pt idx="7857">
                  <c:v>0.36220969723273627</c:v>
                </c:pt>
                <c:pt idx="7858">
                  <c:v>0.33686181615569977</c:v>
                </c:pt>
                <c:pt idx="7859">
                  <c:v>0.31140297970134295</c:v>
                </c:pt>
                <c:pt idx="7860">
                  <c:v>0.2858415734885425</c:v>
                </c:pt>
                <c:pt idx="7861">
                  <c:v>0.26018601692055465</c:v>
                </c:pt>
                <c:pt idx="7862">
                  <c:v>0.23444476041183124</c:v>
                </c:pt>
                <c:pt idx="7863">
                  <c:v>0.20862628260462565</c:v>
                </c:pt>
                <c:pt idx="7864">
                  <c:v>0.18273908757630641</c:v>
                </c:pt>
                <c:pt idx="7865">
                  <c:v>0.15679170203828732</c:v>
                </c:pt>
                <c:pt idx="7866">
                  <c:v>0.13079267252749752</c:v>
                </c:pt>
                <c:pt idx="7867">
                  <c:v>0.10475056259133822</c:v>
                </c:pt>
                <c:pt idx="7868">
                  <c:v>7.8673949967015072E-2</c:v>
                </c:pt>
                <c:pt idx="7869">
                  <c:v>5.2571423756215763E-2</c:v>
                </c:pt>
                <c:pt idx="7870">
                  <c:v>2.6451581596028721E-2</c:v>
                </c:pt>
                <c:pt idx="7871">
                  <c:v>3.2302682706182866E-4</c:v>
                </c:pt>
                <c:pt idx="7872">
                  <c:v>-2.5805634340320325E-2</c:v>
                </c:pt>
                <c:pt idx="7873">
                  <c:v>-5.1925795660707534E-2</c:v>
                </c:pt>
                <c:pt idx="7874">
                  <c:v>-7.8028853688370509E-2</c:v>
                </c:pt>
              </c:numCache>
            </c:numRef>
          </c:yVal>
          <c:smooth val="0"/>
          <c:extLst>
            <c:ext xmlns:c16="http://schemas.microsoft.com/office/drawing/2014/chart" uri="{C3380CC4-5D6E-409C-BE32-E72D297353CC}">
              <c16:uniqueId val="{00000000-A31B-4BDB-8172-92CB0203DA2D}"/>
            </c:ext>
          </c:extLst>
        </c:ser>
        <c:dLbls>
          <c:showLegendKey val="0"/>
          <c:showVal val="0"/>
          <c:showCatName val="0"/>
          <c:showSerName val="0"/>
          <c:showPercent val="0"/>
          <c:showBubbleSize val="0"/>
        </c:dLbls>
        <c:axId val="1797795279"/>
        <c:axId val="1886244463"/>
      </c:scatterChart>
      <c:valAx>
        <c:axId val="1797795279"/>
        <c:scaling>
          <c:orientation val="minMax"/>
          <c:max val="6"/>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sec)</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6244463"/>
        <c:crossesAt val="-1.5"/>
        <c:crossBetween val="midCat"/>
      </c:valAx>
      <c:valAx>
        <c:axId val="1886244463"/>
        <c:scaling>
          <c:orientation val="minMax"/>
          <c:max val="1.5"/>
          <c:min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Difference in Displaceme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97795279"/>
        <c:crossesAt val="-2"/>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diff</c:v>
          </c:tx>
          <c:spPr>
            <a:ln w="19050" cap="rnd">
              <a:solidFill>
                <a:schemeClr val="accent1"/>
              </a:solidFill>
              <a:round/>
            </a:ln>
            <a:effectLst/>
          </c:spPr>
          <c:marker>
            <c:symbol val="none"/>
          </c:marker>
          <c:xVal>
            <c:numRef>
              <c:f>Sheet2!$C$5:$C$7879</c:f>
              <c:numCache>
                <c:formatCode>General</c:formatCode>
                <c:ptCount val="7875"/>
                <c:pt idx="0">
                  <c:v>-5.3333333333333304</c:v>
                </c:pt>
                <c:pt idx="1">
                  <c:v>-5.3319446250000002</c:v>
                </c:pt>
                <c:pt idx="2" formatCode="0.00E+00">
                  <c:v>-5.3305559166666701</c:v>
                </c:pt>
                <c:pt idx="3" formatCode="0.00E+00">
                  <c:v>-5.3291672083333301</c:v>
                </c:pt>
                <c:pt idx="4" formatCode="0.00E+00">
                  <c:v>-5.3277785</c:v>
                </c:pt>
                <c:pt idx="5" formatCode="0.00E+00">
                  <c:v>-5.3263897916666698</c:v>
                </c:pt>
                <c:pt idx="6" formatCode="0.00E+00">
                  <c:v>-5.3250010833333299</c:v>
                </c:pt>
                <c:pt idx="7" formatCode="0.00E+00">
                  <c:v>-5.3236123749999997</c:v>
                </c:pt>
                <c:pt idx="8" formatCode="0.00E+00">
                  <c:v>-5.3222236666666696</c:v>
                </c:pt>
                <c:pt idx="9" formatCode="0.00E+00">
                  <c:v>-5.3208349583333296</c:v>
                </c:pt>
                <c:pt idx="10" formatCode="0.00E+00">
                  <c:v>-5.3194462500000004</c:v>
                </c:pt>
                <c:pt idx="11" formatCode="0.00E+00">
                  <c:v>-5.3180575416666702</c:v>
                </c:pt>
                <c:pt idx="12" formatCode="0.00E+00">
                  <c:v>-5.3166688333333303</c:v>
                </c:pt>
                <c:pt idx="13" formatCode="0.00E+00">
                  <c:v>-5.3152801250000001</c:v>
                </c:pt>
                <c:pt idx="14" formatCode="0.00E+00">
                  <c:v>-5.31389141666667</c:v>
                </c:pt>
                <c:pt idx="15" formatCode="0.00E+00">
                  <c:v>-5.31250270833333</c:v>
                </c:pt>
                <c:pt idx="16">
                  <c:v>-5.3111139999999999</c:v>
                </c:pt>
                <c:pt idx="17">
                  <c:v>-5.3097252916666697</c:v>
                </c:pt>
                <c:pt idx="18">
                  <c:v>-5.3083365833333298</c:v>
                </c:pt>
                <c:pt idx="19">
                  <c:v>-5.3069478749999996</c:v>
                </c:pt>
                <c:pt idx="20">
                  <c:v>-5.3055591666666704</c:v>
                </c:pt>
                <c:pt idx="21">
                  <c:v>-5.3041704583333296</c:v>
                </c:pt>
                <c:pt idx="22">
                  <c:v>-5.3027817500000003</c:v>
                </c:pt>
                <c:pt idx="23">
                  <c:v>-5.3013930416666701</c:v>
                </c:pt>
                <c:pt idx="24">
                  <c:v>-5.3000043333333302</c:v>
                </c:pt>
                <c:pt idx="25">
                  <c:v>-5.2986156250000001</c:v>
                </c:pt>
                <c:pt idx="26">
                  <c:v>-5.2972269166666699</c:v>
                </c:pt>
                <c:pt idx="27">
                  <c:v>-5.29583820833333</c:v>
                </c:pt>
                <c:pt idx="28">
                  <c:v>-5.2944494999999998</c:v>
                </c:pt>
                <c:pt idx="29">
                  <c:v>-5.2930607916666697</c:v>
                </c:pt>
                <c:pt idx="30">
                  <c:v>-5.2916720833333297</c:v>
                </c:pt>
                <c:pt idx="31">
                  <c:v>-5.2902833749999996</c:v>
                </c:pt>
                <c:pt idx="32">
                  <c:v>-5.2888946666666703</c:v>
                </c:pt>
                <c:pt idx="33">
                  <c:v>-5.2875059583333304</c:v>
                </c:pt>
                <c:pt idx="34">
                  <c:v>-5.2861172500000002</c:v>
                </c:pt>
                <c:pt idx="35">
                  <c:v>-5.2847285416666701</c:v>
                </c:pt>
                <c:pt idx="36">
                  <c:v>-5.2833398333333301</c:v>
                </c:pt>
                <c:pt idx="37">
                  <c:v>-5.281951125</c:v>
                </c:pt>
                <c:pt idx="38">
                  <c:v>-5.2805624166666698</c:v>
                </c:pt>
                <c:pt idx="39">
                  <c:v>-5.2791737083333299</c:v>
                </c:pt>
                <c:pt idx="40">
                  <c:v>-5.2777849999999997</c:v>
                </c:pt>
                <c:pt idx="41">
                  <c:v>-5.2763962916666696</c:v>
                </c:pt>
                <c:pt idx="42">
                  <c:v>-5.2750075833333296</c:v>
                </c:pt>
                <c:pt idx="43">
                  <c:v>-5.2736188750000004</c:v>
                </c:pt>
                <c:pt idx="44">
                  <c:v>-5.2722301666666702</c:v>
                </c:pt>
                <c:pt idx="45">
                  <c:v>-5.2708414583333303</c:v>
                </c:pt>
                <c:pt idx="46">
                  <c:v>-5.2694527500000001</c:v>
                </c:pt>
                <c:pt idx="47">
                  <c:v>-5.26806404166667</c:v>
                </c:pt>
                <c:pt idx="48">
                  <c:v>-5.26667533333333</c:v>
                </c:pt>
                <c:pt idx="49">
                  <c:v>-5.2652866249999999</c:v>
                </c:pt>
                <c:pt idx="50">
                  <c:v>-5.2638979166666697</c:v>
                </c:pt>
                <c:pt idx="51">
                  <c:v>-5.2625092083333298</c:v>
                </c:pt>
                <c:pt idx="52">
                  <c:v>-5.2611204999999996</c:v>
                </c:pt>
                <c:pt idx="53">
                  <c:v>-5.2597317916666704</c:v>
                </c:pt>
                <c:pt idx="54">
                  <c:v>-5.2583430833333296</c:v>
                </c:pt>
                <c:pt idx="55">
                  <c:v>-5.2569543750000003</c:v>
                </c:pt>
                <c:pt idx="56">
                  <c:v>-5.2555656666666701</c:v>
                </c:pt>
                <c:pt idx="57">
                  <c:v>-5.2541769583333302</c:v>
                </c:pt>
                <c:pt idx="58">
                  <c:v>-5.25278825</c:v>
                </c:pt>
                <c:pt idx="59">
                  <c:v>-5.2513995416666699</c:v>
                </c:pt>
                <c:pt idx="60">
                  <c:v>-5.25001083333333</c:v>
                </c:pt>
                <c:pt idx="61">
                  <c:v>-5.2486221249999998</c:v>
                </c:pt>
                <c:pt idx="62">
                  <c:v>-5.2472334166666696</c:v>
                </c:pt>
                <c:pt idx="63">
                  <c:v>-5.2458447083333297</c:v>
                </c:pt>
                <c:pt idx="64">
                  <c:v>-5.2444559999999996</c:v>
                </c:pt>
                <c:pt idx="65">
                  <c:v>-5.2430672916666703</c:v>
                </c:pt>
                <c:pt idx="66">
                  <c:v>-5.2416785833333304</c:v>
                </c:pt>
                <c:pt idx="67">
                  <c:v>-5.2402898750000002</c:v>
                </c:pt>
                <c:pt idx="68">
                  <c:v>-5.2389011666666701</c:v>
                </c:pt>
                <c:pt idx="69">
                  <c:v>-5.2375124583333301</c:v>
                </c:pt>
                <c:pt idx="70">
                  <c:v>-5.23612375</c:v>
                </c:pt>
                <c:pt idx="71">
                  <c:v>-5.2347350416666698</c:v>
                </c:pt>
                <c:pt idx="72">
                  <c:v>-5.2333463333333299</c:v>
                </c:pt>
                <c:pt idx="73">
                  <c:v>-5.2319576249999997</c:v>
                </c:pt>
                <c:pt idx="74">
                  <c:v>-5.2305689166666696</c:v>
                </c:pt>
                <c:pt idx="75">
                  <c:v>-5.2291802083333296</c:v>
                </c:pt>
                <c:pt idx="76">
                  <c:v>-5.2277915000000004</c:v>
                </c:pt>
                <c:pt idx="77">
                  <c:v>-5.2264027916666702</c:v>
                </c:pt>
                <c:pt idx="78">
                  <c:v>-5.2250140833333303</c:v>
                </c:pt>
                <c:pt idx="79">
                  <c:v>-5.2236253750000001</c:v>
                </c:pt>
                <c:pt idx="80">
                  <c:v>-5.22223666666667</c:v>
                </c:pt>
                <c:pt idx="81">
                  <c:v>-5.22084795833333</c:v>
                </c:pt>
                <c:pt idx="82">
                  <c:v>-5.2194592499999999</c:v>
                </c:pt>
                <c:pt idx="83">
                  <c:v>-5.2180705416666697</c:v>
                </c:pt>
                <c:pt idx="84">
                  <c:v>-5.2166818333333298</c:v>
                </c:pt>
                <c:pt idx="85">
                  <c:v>-5.2152931249999996</c:v>
                </c:pt>
                <c:pt idx="86">
                  <c:v>-5.2139044166666704</c:v>
                </c:pt>
                <c:pt idx="87">
                  <c:v>-5.2125157083333296</c:v>
                </c:pt>
                <c:pt idx="88">
                  <c:v>-5.2111270000000003</c:v>
                </c:pt>
                <c:pt idx="89">
                  <c:v>-5.2097382916666701</c:v>
                </c:pt>
                <c:pt idx="90">
                  <c:v>-5.2083495833333302</c:v>
                </c:pt>
                <c:pt idx="91">
                  <c:v>-5.206960875</c:v>
                </c:pt>
                <c:pt idx="92">
                  <c:v>-5.2055721666666699</c:v>
                </c:pt>
                <c:pt idx="93">
                  <c:v>-5.20418345833333</c:v>
                </c:pt>
                <c:pt idx="94">
                  <c:v>-5.2027947499999998</c:v>
                </c:pt>
                <c:pt idx="95">
                  <c:v>-5.2014060416666696</c:v>
                </c:pt>
                <c:pt idx="96">
                  <c:v>-5.2000173333333297</c:v>
                </c:pt>
                <c:pt idx="97">
                  <c:v>-5.1986286249999996</c:v>
                </c:pt>
                <c:pt idx="98">
                  <c:v>-5.1972399166666703</c:v>
                </c:pt>
                <c:pt idx="99">
                  <c:v>-5.1958512083333304</c:v>
                </c:pt>
                <c:pt idx="100">
                  <c:v>-5.1944625000000002</c:v>
                </c:pt>
                <c:pt idx="101">
                  <c:v>-5.19307379166667</c:v>
                </c:pt>
                <c:pt idx="102">
                  <c:v>-5.1916850833333301</c:v>
                </c:pt>
                <c:pt idx="103">
                  <c:v>-5.190296375</c:v>
                </c:pt>
                <c:pt idx="104">
                  <c:v>-5.1889076666666698</c:v>
                </c:pt>
                <c:pt idx="105">
                  <c:v>-5.1875189583333299</c:v>
                </c:pt>
                <c:pt idx="106">
                  <c:v>-5.1861302499999997</c:v>
                </c:pt>
                <c:pt idx="107">
                  <c:v>-5.1847415416666696</c:v>
                </c:pt>
                <c:pt idx="108">
                  <c:v>-5.1833528333333296</c:v>
                </c:pt>
                <c:pt idx="109">
                  <c:v>-5.1819641250000004</c:v>
                </c:pt>
                <c:pt idx="110">
                  <c:v>-5.1805754166666702</c:v>
                </c:pt>
                <c:pt idx="111">
                  <c:v>-5.1791867083333303</c:v>
                </c:pt>
                <c:pt idx="112">
                  <c:v>-5.1777980000000001</c:v>
                </c:pt>
                <c:pt idx="113">
                  <c:v>-5.17640929166667</c:v>
                </c:pt>
                <c:pt idx="114">
                  <c:v>-5.17502058333333</c:v>
                </c:pt>
                <c:pt idx="115">
                  <c:v>-5.1736318749999999</c:v>
                </c:pt>
                <c:pt idx="116">
                  <c:v>-5.1722431666666697</c:v>
                </c:pt>
                <c:pt idx="117">
                  <c:v>-5.1708544583333298</c:v>
                </c:pt>
                <c:pt idx="118">
                  <c:v>-5.1694657499999996</c:v>
                </c:pt>
                <c:pt idx="119">
                  <c:v>-5.1680770416666704</c:v>
                </c:pt>
                <c:pt idx="120">
                  <c:v>-5.1666883333333304</c:v>
                </c:pt>
                <c:pt idx="121">
                  <c:v>-5.1652996250000003</c:v>
                </c:pt>
                <c:pt idx="122">
                  <c:v>-5.1639109166666701</c:v>
                </c:pt>
                <c:pt idx="123">
                  <c:v>-5.1625222083333302</c:v>
                </c:pt>
                <c:pt idx="124">
                  <c:v>-5.1611335</c:v>
                </c:pt>
                <c:pt idx="125">
                  <c:v>-5.1597447916666699</c:v>
                </c:pt>
                <c:pt idx="126">
                  <c:v>-5.15835608333333</c:v>
                </c:pt>
                <c:pt idx="127">
                  <c:v>-5.1569673749999998</c:v>
                </c:pt>
                <c:pt idx="128">
                  <c:v>-5.1555786666666696</c:v>
                </c:pt>
                <c:pt idx="129">
                  <c:v>-5.1541899583333297</c:v>
                </c:pt>
                <c:pt idx="130">
                  <c:v>-5.1528012500000004</c:v>
                </c:pt>
                <c:pt idx="131">
                  <c:v>-5.1514125416666703</c:v>
                </c:pt>
                <c:pt idx="132">
                  <c:v>-5.1500238333333304</c:v>
                </c:pt>
                <c:pt idx="133">
                  <c:v>-5.1486351250000002</c:v>
                </c:pt>
                <c:pt idx="134">
                  <c:v>-5.14724641666667</c:v>
                </c:pt>
                <c:pt idx="135">
                  <c:v>-5.1458577083333301</c:v>
                </c:pt>
                <c:pt idx="136">
                  <c:v>-5.144469</c:v>
                </c:pt>
                <c:pt idx="137">
                  <c:v>-5.1430802916666698</c:v>
                </c:pt>
                <c:pt idx="138">
                  <c:v>-5.1416915833333299</c:v>
                </c:pt>
                <c:pt idx="139">
                  <c:v>-5.1403028749999997</c:v>
                </c:pt>
                <c:pt idx="140">
                  <c:v>-5.1389141666666696</c:v>
                </c:pt>
                <c:pt idx="141">
                  <c:v>-5.1375254583333296</c:v>
                </c:pt>
                <c:pt idx="142">
                  <c:v>-5.1361367500000004</c:v>
                </c:pt>
                <c:pt idx="143">
                  <c:v>-5.1347480416666702</c:v>
                </c:pt>
                <c:pt idx="144">
                  <c:v>-5.1333593333333303</c:v>
                </c:pt>
                <c:pt idx="145">
                  <c:v>-5.1319706250000001</c:v>
                </c:pt>
                <c:pt idx="146">
                  <c:v>-5.13058191666667</c:v>
                </c:pt>
                <c:pt idx="147">
                  <c:v>-5.12919320833333</c:v>
                </c:pt>
                <c:pt idx="148">
                  <c:v>-5.1278044999999999</c:v>
                </c:pt>
                <c:pt idx="149">
                  <c:v>-5.1264157916666697</c:v>
                </c:pt>
                <c:pt idx="150">
                  <c:v>-5.1250270833333298</c:v>
                </c:pt>
                <c:pt idx="151">
                  <c:v>-5.1236383749999996</c:v>
                </c:pt>
                <c:pt idx="152">
                  <c:v>-5.1222496666666704</c:v>
                </c:pt>
                <c:pt idx="153">
                  <c:v>-5.1208609583333304</c:v>
                </c:pt>
                <c:pt idx="154">
                  <c:v>-5.1194722500000003</c:v>
                </c:pt>
                <c:pt idx="155">
                  <c:v>-5.1180835416666701</c:v>
                </c:pt>
                <c:pt idx="156">
                  <c:v>-5.1166948333333302</c:v>
                </c:pt>
                <c:pt idx="157">
                  <c:v>-5.115306125</c:v>
                </c:pt>
                <c:pt idx="158">
                  <c:v>-5.1139174166666699</c:v>
                </c:pt>
                <c:pt idx="159">
                  <c:v>-5.11252870833333</c:v>
                </c:pt>
                <c:pt idx="160">
                  <c:v>-5.1111399999999998</c:v>
                </c:pt>
                <c:pt idx="161">
                  <c:v>-5.1097512916666696</c:v>
                </c:pt>
                <c:pt idx="162">
                  <c:v>-5.1083625833333297</c:v>
                </c:pt>
                <c:pt idx="163">
                  <c:v>-5.1069738750000004</c:v>
                </c:pt>
                <c:pt idx="164">
                  <c:v>-5.1055851666666703</c:v>
                </c:pt>
                <c:pt idx="165">
                  <c:v>-5.1041964583333304</c:v>
                </c:pt>
                <c:pt idx="166">
                  <c:v>-5.1028077500000002</c:v>
                </c:pt>
                <c:pt idx="167">
                  <c:v>-5.10141904166667</c:v>
                </c:pt>
                <c:pt idx="168">
                  <c:v>-5.1000303333333301</c:v>
                </c:pt>
                <c:pt idx="169">
                  <c:v>-5.098641625</c:v>
                </c:pt>
                <c:pt idx="170">
                  <c:v>-5.0972529166666698</c:v>
                </c:pt>
                <c:pt idx="171">
                  <c:v>-5.0958642083333299</c:v>
                </c:pt>
                <c:pt idx="172">
                  <c:v>-5.0944754999999997</c:v>
                </c:pt>
                <c:pt idx="173">
                  <c:v>-5.0930867916666704</c:v>
                </c:pt>
                <c:pt idx="174">
                  <c:v>-5.0916980833333296</c:v>
                </c:pt>
                <c:pt idx="175">
                  <c:v>-5.0903093750000004</c:v>
                </c:pt>
                <c:pt idx="176">
                  <c:v>-5.0889206666666702</c:v>
                </c:pt>
                <c:pt idx="177">
                  <c:v>-5.0875319583333303</c:v>
                </c:pt>
                <c:pt idx="178">
                  <c:v>-5.0861432500000001</c:v>
                </c:pt>
                <c:pt idx="179">
                  <c:v>-5.08475454166667</c:v>
                </c:pt>
                <c:pt idx="180">
                  <c:v>-5.08336583333333</c:v>
                </c:pt>
                <c:pt idx="181">
                  <c:v>-5.0819771249999999</c:v>
                </c:pt>
                <c:pt idx="182">
                  <c:v>-5.0805884166666697</c:v>
                </c:pt>
                <c:pt idx="183">
                  <c:v>-5.0791997083333298</c:v>
                </c:pt>
                <c:pt idx="184">
                  <c:v>-5.0778109999999996</c:v>
                </c:pt>
                <c:pt idx="185">
                  <c:v>-5.0764222916666704</c:v>
                </c:pt>
                <c:pt idx="186">
                  <c:v>-5.0750335833333304</c:v>
                </c:pt>
                <c:pt idx="187">
                  <c:v>-5.0736448750000003</c:v>
                </c:pt>
                <c:pt idx="188">
                  <c:v>-5.0722561666666701</c:v>
                </c:pt>
                <c:pt idx="189">
                  <c:v>-5.0708674583333302</c:v>
                </c:pt>
                <c:pt idx="190">
                  <c:v>-5.06947875</c:v>
                </c:pt>
                <c:pt idx="191">
                  <c:v>-5.0680900416666699</c:v>
                </c:pt>
                <c:pt idx="192">
                  <c:v>-5.0667013333333299</c:v>
                </c:pt>
                <c:pt idx="193">
                  <c:v>-5.0653126249999998</c:v>
                </c:pt>
                <c:pt idx="194">
                  <c:v>-5.0639239166666696</c:v>
                </c:pt>
                <c:pt idx="195">
                  <c:v>-5.0625352083333297</c:v>
                </c:pt>
                <c:pt idx="196">
                  <c:v>-5.0611465000000004</c:v>
                </c:pt>
                <c:pt idx="197">
                  <c:v>-5.0597577916666703</c:v>
                </c:pt>
                <c:pt idx="198">
                  <c:v>-5.0583690833333304</c:v>
                </c:pt>
                <c:pt idx="199">
                  <c:v>-5.0569803750000002</c:v>
                </c:pt>
                <c:pt idx="200">
                  <c:v>-5.05559166666667</c:v>
                </c:pt>
                <c:pt idx="201">
                  <c:v>-5.0542029583333301</c:v>
                </c:pt>
                <c:pt idx="202">
                  <c:v>-5.05281425</c:v>
                </c:pt>
                <c:pt idx="203">
                  <c:v>-5.0514255416666698</c:v>
                </c:pt>
                <c:pt idx="204">
                  <c:v>-5.0500368333333299</c:v>
                </c:pt>
                <c:pt idx="205">
                  <c:v>-5.0486481249999997</c:v>
                </c:pt>
                <c:pt idx="206">
                  <c:v>-5.0472594166666704</c:v>
                </c:pt>
                <c:pt idx="207">
                  <c:v>-5.0458707083333296</c:v>
                </c:pt>
                <c:pt idx="208">
                  <c:v>-5.0444820000000004</c:v>
                </c:pt>
                <c:pt idx="209">
                  <c:v>-5.0430932916666702</c:v>
                </c:pt>
                <c:pt idx="210">
                  <c:v>-5.0417045833333303</c:v>
                </c:pt>
                <c:pt idx="211">
                  <c:v>-5.0403158750000001</c:v>
                </c:pt>
                <c:pt idx="212">
                  <c:v>-5.03892716666667</c:v>
                </c:pt>
                <c:pt idx="213">
                  <c:v>-5.03753845833333</c:v>
                </c:pt>
                <c:pt idx="214">
                  <c:v>-5.0361497499999999</c:v>
                </c:pt>
                <c:pt idx="215">
                  <c:v>-5.0347610416666697</c:v>
                </c:pt>
                <c:pt idx="216">
                  <c:v>-5.0333723333333298</c:v>
                </c:pt>
                <c:pt idx="217">
                  <c:v>-5.0319836249999996</c:v>
                </c:pt>
                <c:pt idx="218">
                  <c:v>-5.0305949166666704</c:v>
                </c:pt>
                <c:pt idx="219">
                  <c:v>-5.0292062083333304</c:v>
                </c:pt>
                <c:pt idx="220">
                  <c:v>-5.0278175000000003</c:v>
                </c:pt>
                <c:pt idx="221">
                  <c:v>-5.0264287916666701</c:v>
                </c:pt>
                <c:pt idx="222">
                  <c:v>-5.0250400833333302</c:v>
                </c:pt>
                <c:pt idx="223">
                  <c:v>-5.023651375</c:v>
                </c:pt>
                <c:pt idx="224">
                  <c:v>-5.0222626666666699</c:v>
                </c:pt>
                <c:pt idx="225">
                  <c:v>-5.0208739583333299</c:v>
                </c:pt>
                <c:pt idx="226">
                  <c:v>-5.0194852499999998</c:v>
                </c:pt>
                <c:pt idx="227">
                  <c:v>-5.0180965416666696</c:v>
                </c:pt>
                <c:pt idx="228">
                  <c:v>-5.0167078333333297</c:v>
                </c:pt>
                <c:pt idx="229">
                  <c:v>-5.0153191250000004</c:v>
                </c:pt>
                <c:pt idx="230">
                  <c:v>-5.0139304166666703</c:v>
                </c:pt>
                <c:pt idx="231">
                  <c:v>-5.0125417083333303</c:v>
                </c:pt>
                <c:pt idx="232">
                  <c:v>-5.0111530000000002</c:v>
                </c:pt>
                <c:pt idx="233">
                  <c:v>-5.00976429166667</c:v>
                </c:pt>
                <c:pt idx="234">
                  <c:v>-5.0083755833333301</c:v>
                </c:pt>
                <c:pt idx="235">
                  <c:v>-5.0069868749999999</c:v>
                </c:pt>
                <c:pt idx="236">
                  <c:v>-5.0055981666666698</c:v>
                </c:pt>
                <c:pt idx="237">
                  <c:v>-5.0042094583333299</c:v>
                </c:pt>
                <c:pt idx="238">
                  <c:v>-5.0028207499999997</c:v>
                </c:pt>
                <c:pt idx="239">
                  <c:v>-5.0014320416666704</c:v>
                </c:pt>
                <c:pt idx="240">
                  <c:v>-5.0000433333333296</c:v>
                </c:pt>
                <c:pt idx="241">
                  <c:v>-4.9986546250000004</c:v>
                </c:pt>
                <c:pt idx="242">
                  <c:v>-4.9972659166666702</c:v>
                </c:pt>
                <c:pt idx="243">
                  <c:v>-4.9958772083333303</c:v>
                </c:pt>
                <c:pt idx="244">
                  <c:v>-4.9944885000000001</c:v>
                </c:pt>
                <c:pt idx="245">
                  <c:v>-4.99309979166667</c:v>
                </c:pt>
                <c:pt idx="246">
                  <c:v>-4.99171108333333</c:v>
                </c:pt>
                <c:pt idx="247">
                  <c:v>-4.9903223749999999</c:v>
                </c:pt>
                <c:pt idx="248">
                  <c:v>-4.9889336666666697</c:v>
                </c:pt>
                <c:pt idx="249">
                  <c:v>-4.9875449583333298</c:v>
                </c:pt>
                <c:pt idx="250">
                  <c:v>-4.9861562499999996</c:v>
                </c:pt>
                <c:pt idx="251">
                  <c:v>-4.9847675416666704</c:v>
                </c:pt>
                <c:pt idx="252">
                  <c:v>-4.9833788333333304</c:v>
                </c:pt>
                <c:pt idx="253">
                  <c:v>-4.9819901250000003</c:v>
                </c:pt>
                <c:pt idx="254">
                  <c:v>-4.9806014166666701</c:v>
                </c:pt>
                <c:pt idx="255">
                  <c:v>-4.9792127083333302</c:v>
                </c:pt>
                <c:pt idx="256">
                  <c:v>-4.977824</c:v>
                </c:pt>
                <c:pt idx="257">
                  <c:v>-4.9764352916666699</c:v>
                </c:pt>
                <c:pt idx="258">
                  <c:v>-4.9750465833333299</c:v>
                </c:pt>
                <c:pt idx="259">
                  <c:v>-4.9736578749999998</c:v>
                </c:pt>
                <c:pt idx="260">
                  <c:v>-4.9722691666666696</c:v>
                </c:pt>
                <c:pt idx="261">
                  <c:v>-4.9708804583333297</c:v>
                </c:pt>
                <c:pt idx="262">
                  <c:v>-4.9694917500000004</c:v>
                </c:pt>
                <c:pt idx="263">
                  <c:v>-4.9681030416666703</c:v>
                </c:pt>
                <c:pt idx="264">
                  <c:v>-4.9667143333333303</c:v>
                </c:pt>
                <c:pt idx="265">
                  <c:v>-4.9653256250000002</c:v>
                </c:pt>
                <c:pt idx="266">
                  <c:v>-4.96393691666667</c:v>
                </c:pt>
                <c:pt idx="267">
                  <c:v>-4.9625482083333301</c:v>
                </c:pt>
                <c:pt idx="268">
                  <c:v>-4.9611594999999999</c:v>
                </c:pt>
                <c:pt idx="269">
                  <c:v>-4.9597707916666698</c:v>
                </c:pt>
                <c:pt idx="270">
                  <c:v>-4.9583820833333299</c:v>
                </c:pt>
                <c:pt idx="271">
                  <c:v>-4.9569933749999997</c:v>
                </c:pt>
                <c:pt idx="272">
                  <c:v>-4.9556046666666704</c:v>
                </c:pt>
                <c:pt idx="273">
                  <c:v>-4.9542159583333296</c:v>
                </c:pt>
                <c:pt idx="274">
                  <c:v>-4.9528272500000003</c:v>
                </c:pt>
                <c:pt idx="275">
                  <c:v>-4.9514385416666702</c:v>
                </c:pt>
                <c:pt idx="276">
                  <c:v>-4.9500498333333303</c:v>
                </c:pt>
                <c:pt idx="277">
                  <c:v>-4.9486611250000001</c:v>
                </c:pt>
                <c:pt idx="278">
                  <c:v>-4.9472724166666699</c:v>
                </c:pt>
                <c:pt idx="279">
                  <c:v>-4.94588370833333</c:v>
                </c:pt>
                <c:pt idx="280">
                  <c:v>-4.9444949999999999</c:v>
                </c:pt>
                <c:pt idx="281">
                  <c:v>-4.9431062916666697</c:v>
                </c:pt>
                <c:pt idx="282">
                  <c:v>-4.9417175833333298</c:v>
                </c:pt>
                <c:pt idx="283">
                  <c:v>-4.9403288749999996</c:v>
                </c:pt>
                <c:pt idx="284">
                  <c:v>-4.9389401666666704</c:v>
                </c:pt>
                <c:pt idx="285">
                  <c:v>-4.9375514583333304</c:v>
                </c:pt>
                <c:pt idx="286">
                  <c:v>-4.9361627500000003</c:v>
                </c:pt>
                <c:pt idx="287">
                  <c:v>-4.9347740416666701</c:v>
                </c:pt>
                <c:pt idx="288">
                  <c:v>-4.9333853333333302</c:v>
                </c:pt>
                <c:pt idx="289">
                  <c:v>-4.931996625</c:v>
                </c:pt>
                <c:pt idx="290">
                  <c:v>-4.9306079166666699</c:v>
                </c:pt>
                <c:pt idx="291">
                  <c:v>-4.9292192083333299</c:v>
                </c:pt>
                <c:pt idx="292">
                  <c:v>-4.9278304999999998</c:v>
                </c:pt>
                <c:pt idx="293">
                  <c:v>-4.9264417916666696</c:v>
                </c:pt>
                <c:pt idx="294">
                  <c:v>-4.9250530833333297</c:v>
                </c:pt>
                <c:pt idx="295">
                  <c:v>-4.9236643750000004</c:v>
                </c:pt>
                <c:pt idx="296">
                  <c:v>-4.9222756666666703</c:v>
                </c:pt>
                <c:pt idx="297">
                  <c:v>-4.9208869583333303</c:v>
                </c:pt>
                <c:pt idx="298">
                  <c:v>-4.9194982500000002</c:v>
                </c:pt>
                <c:pt idx="299">
                  <c:v>-4.91810954166667</c:v>
                </c:pt>
                <c:pt idx="300">
                  <c:v>-4.9167208333333301</c:v>
                </c:pt>
                <c:pt idx="301">
                  <c:v>-4.9153321249999999</c:v>
                </c:pt>
                <c:pt idx="302">
                  <c:v>-4.9139434166666698</c:v>
                </c:pt>
                <c:pt idx="303">
                  <c:v>-4.9125547083333299</c:v>
                </c:pt>
                <c:pt idx="304">
                  <c:v>-4.9111659999999997</c:v>
                </c:pt>
                <c:pt idx="305">
                  <c:v>-4.9097772916666704</c:v>
                </c:pt>
                <c:pt idx="306">
                  <c:v>-4.9083885833333296</c:v>
                </c:pt>
                <c:pt idx="307">
                  <c:v>-4.9069998750000003</c:v>
                </c:pt>
                <c:pt idx="308">
                  <c:v>-4.9056111666666702</c:v>
                </c:pt>
                <c:pt idx="309">
                  <c:v>-4.9042224583333303</c:v>
                </c:pt>
                <c:pt idx="310">
                  <c:v>-4.9028337500000001</c:v>
                </c:pt>
                <c:pt idx="311">
                  <c:v>-4.9014450416666699</c:v>
                </c:pt>
                <c:pt idx="312">
                  <c:v>-4.90005633333333</c:v>
                </c:pt>
                <c:pt idx="313">
                  <c:v>-4.8986676249999999</c:v>
                </c:pt>
                <c:pt idx="314">
                  <c:v>-4.8972789166666697</c:v>
                </c:pt>
                <c:pt idx="315">
                  <c:v>-4.8958902083333298</c:v>
                </c:pt>
                <c:pt idx="316">
                  <c:v>-4.8945014999999996</c:v>
                </c:pt>
                <c:pt idx="317">
                  <c:v>-4.8931127916666703</c:v>
                </c:pt>
                <c:pt idx="318">
                  <c:v>-4.8917240833333304</c:v>
                </c:pt>
                <c:pt idx="319">
                  <c:v>-4.8903353750000003</c:v>
                </c:pt>
                <c:pt idx="320">
                  <c:v>-4.8889466666666701</c:v>
                </c:pt>
                <c:pt idx="321">
                  <c:v>-4.8875579583333302</c:v>
                </c:pt>
                <c:pt idx="322">
                  <c:v>-4.88616925</c:v>
                </c:pt>
                <c:pt idx="323">
                  <c:v>-4.8847805416666699</c:v>
                </c:pt>
                <c:pt idx="324">
                  <c:v>-4.8833918333333299</c:v>
                </c:pt>
                <c:pt idx="325">
                  <c:v>-4.8820031249999998</c:v>
                </c:pt>
                <c:pt idx="326">
                  <c:v>-4.8806144166666696</c:v>
                </c:pt>
                <c:pt idx="327">
                  <c:v>-4.8792257083333297</c:v>
                </c:pt>
                <c:pt idx="328">
                  <c:v>-4.8778370000000004</c:v>
                </c:pt>
                <c:pt idx="329">
                  <c:v>-4.8764482916666703</c:v>
                </c:pt>
                <c:pt idx="330">
                  <c:v>-4.8750595833333303</c:v>
                </c:pt>
                <c:pt idx="331">
                  <c:v>-4.8736708750000002</c:v>
                </c:pt>
                <c:pt idx="332">
                  <c:v>-4.87228216666667</c:v>
                </c:pt>
                <c:pt idx="333">
                  <c:v>-4.8708934583333301</c:v>
                </c:pt>
                <c:pt idx="334">
                  <c:v>-4.8695047499999999</c:v>
                </c:pt>
                <c:pt idx="335">
                  <c:v>-4.8681160416666698</c:v>
                </c:pt>
                <c:pt idx="336">
                  <c:v>-4.8667273333333299</c:v>
                </c:pt>
                <c:pt idx="337">
                  <c:v>-4.8653386249999997</c:v>
                </c:pt>
                <c:pt idx="338">
                  <c:v>-4.8639499166666704</c:v>
                </c:pt>
                <c:pt idx="339">
                  <c:v>-4.8625612083333296</c:v>
                </c:pt>
                <c:pt idx="340">
                  <c:v>-4.8611725000000003</c:v>
                </c:pt>
                <c:pt idx="341">
                  <c:v>-4.8597837916666702</c:v>
                </c:pt>
                <c:pt idx="342">
                  <c:v>-4.8583950833333303</c:v>
                </c:pt>
                <c:pt idx="343">
                  <c:v>-4.8570063750000001</c:v>
                </c:pt>
                <c:pt idx="344">
                  <c:v>-4.8556176666666699</c:v>
                </c:pt>
                <c:pt idx="345">
                  <c:v>-4.85422895833333</c:v>
                </c:pt>
                <c:pt idx="346">
                  <c:v>-4.8528402499999999</c:v>
                </c:pt>
                <c:pt idx="347">
                  <c:v>-4.8514515416666697</c:v>
                </c:pt>
                <c:pt idx="348">
                  <c:v>-4.8500628333333298</c:v>
                </c:pt>
                <c:pt idx="349">
                  <c:v>-4.8486741249999996</c:v>
                </c:pt>
                <c:pt idx="350">
                  <c:v>-4.8472854166666703</c:v>
                </c:pt>
                <c:pt idx="351">
                  <c:v>-4.8458967083333304</c:v>
                </c:pt>
                <c:pt idx="352">
                  <c:v>-4.8445080000000003</c:v>
                </c:pt>
                <c:pt idx="353">
                  <c:v>-4.8431192916666701</c:v>
                </c:pt>
                <c:pt idx="354">
                  <c:v>-4.8417305833333302</c:v>
                </c:pt>
                <c:pt idx="355">
                  <c:v>-4.840341875</c:v>
                </c:pt>
                <c:pt idx="356">
                  <c:v>-4.8389531666666699</c:v>
                </c:pt>
                <c:pt idx="357">
                  <c:v>-4.8375644583333299</c:v>
                </c:pt>
                <c:pt idx="358">
                  <c:v>-4.8361757499999998</c:v>
                </c:pt>
                <c:pt idx="359">
                  <c:v>-4.8347870416666696</c:v>
                </c:pt>
                <c:pt idx="360">
                  <c:v>-4.8333983333333297</c:v>
                </c:pt>
                <c:pt idx="361">
                  <c:v>-4.8320096250000004</c:v>
                </c:pt>
                <c:pt idx="362">
                  <c:v>-4.8306209166666703</c:v>
                </c:pt>
                <c:pt idx="363">
                  <c:v>-4.8292322083333303</c:v>
                </c:pt>
                <c:pt idx="364">
                  <c:v>-4.8278435000000002</c:v>
                </c:pt>
                <c:pt idx="365">
                  <c:v>-4.82645479166667</c:v>
                </c:pt>
                <c:pt idx="366">
                  <c:v>-4.8250660833333301</c:v>
                </c:pt>
                <c:pt idx="367">
                  <c:v>-4.8236773749999999</c:v>
                </c:pt>
                <c:pt idx="368">
                  <c:v>-4.8222886666666698</c:v>
                </c:pt>
                <c:pt idx="369">
                  <c:v>-4.8208999583333298</c:v>
                </c:pt>
                <c:pt idx="370">
                  <c:v>-4.8195112499999997</c:v>
                </c:pt>
                <c:pt idx="371">
                  <c:v>-4.8181225416666704</c:v>
                </c:pt>
                <c:pt idx="372">
                  <c:v>-4.8167338333333296</c:v>
                </c:pt>
                <c:pt idx="373">
                  <c:v>-4.8153451250000003</c:v>
                </c:pt>
                <c:pt idx="374">
                  <c:v>-4.8139564166666702</c:v>
                </c:pt>
                <c:pt idx="375">
                  <c:v>-4.8125677083333303</c:v>
                </c:pt>
                <c:pt idx="376">
                  <c:v>-4.8111790000000001</c:v>
                </c:pt>
                <c:pt idx="377">
                  <c:v>-4.8097902916666699</c:v>
                </c:pt>
                <c:pt idx="378">
                  <c:v>-4.80840158333333</c:v>
                </c:pt>
                <c:pt idx="379">
                  <c:v>-4.8070128749999999</c:v>
                </c:pt>
                <c:pt idx="380">
                  <c:v>-4.8056241666666697</c:v>
                </c:pt>
                <c:pt idx="381">
                  <c:v>-4.8042354583333298</c:v>
                </c:pt>
                <c:pt idx="382">
                  <c:v>-4.8028467499999996</c:v>
                </c:pt>
                <c:pt idx="383">
                  <c:v>-4.8014580416666703</c:v>
                </c:pt>
                <c:pt idx="384">
                  <c:v>-4.8000693333333304</c:v>
                </c:pt>
                <c:pt idx="385">
                  <c:v>-4.7986806250000003</c:v>
                </c:pt>
                <c:pt idx="386">
                  <c:v>-4.7972919166666701</c:v>
                </c:pt>
                <c:pt idx="387">
                  <c:v>-4.7959032083333302</c:v>
                </c:pt>
                <c:pt idx="388">
                  <c:v>-4.7945145</c:v>
                </c:pt>
                <c:pt idx="389">
                  <c:v>-4.7931257916666699</c:v>
                </c:pt>
                <c:pt idx="390">
                  <c:v>-4.7917370833333299</c:v>
                </c:pt>
                <c:pt idx="391">
                  <c:v>-4.7903483749999998</c:v>
                </c:pt>
                <c:pt idx="392">
                  <c:v>-4.7889596666666696</c:v>
                </c:pt>
                <c:pt idx="393">
                  <c:v>-4.7875709583333297</c:v>
                </c:pt>
                <c:pt idx="394">
                  <c:v>-4.7861822500000004</c:v>
                </c:pt>
                <c:pt idx="395">
                  <c:v>-4.7847935416666703</c:v>
                </c:pt>
                <c:pt idx="396">
                  <c:v>-4.7834048333333303</c:v>
                </c:pt>
                <c:pt idx="397">
                  <c:v>-4.7820161250000002</c:v>
                </c:pt>
                <c:pt idx="398">
                  <c:v>-4.78062741666667</c:v>
                </c:pt>
                <c:pt idx="399">
                  <c:v>-4.7792387083333301</c:v>
                </c:pt>
                <c:pt idx="400">
                  <c:v>-4.7778499999999999</c:v>
                </c:pt>
                <c:pt idx="401">
                  <c:v>-4.7764612916666698</c:v>
                </c:pt>
                <c:pt idx="402">
                  <c:v>-4.7750725833333298</c:v>
                </c:pt>
                <c:pt idx="403">
                  <c:v>-4.7736838749999997</c:v>
                </c:pt>
                <c:pt idx="404">
                  <c:v>-4.7722951666666704</c:v>
                </c:pt>
                <c:pt idx="405" formatCode="0.00E+00">
                  <c:v>-4.7709064583333296</c:v>
                </c:pt>
                <c:pt idx="406">
                  <c:v>-4.7695177500000003</c:v>
                </c:pt>
                <c:pt idx="407">
                  <c:v>-4.7681290416666702</c:v>
                </c:pt>
                <c:pt idx="408">
                  <c:v>-4.7667403333333302</c:v>
                </c:pt>
                <c:pt idx="409">
                  <c:v>-4.7653516250000001</c:v>
                </c:pt>
                <c:pt idx="410">
                  <c:v>-4.7639629166666699</c:v>
                </c:pt>
                <c:pt idx="411">
                  <c:v>-4.76257420833333</c:v>
                </c:pt>
                <c:pt idx="412">
                  <c:v>-4.7611854999999998</c:v>
                </c:pt>
                <c:pt idx="413">
                  <c:v>-4.7597967916666697</c:v>
                </c:pt>
                <c:pt idx="414">
                  <c:v>-4.7584080833333298</c:v>
                </c:pt>
                <c:pt idx="415">
                  <c:v>-4.7570193749999996</c:v>
                </c:pt>
                <c:pt idx="416">
                  <c:v>-4.7556306666666703</c:v>
                </c:pt>
                <c:pt idx="417">
                  <c:v>-4.7542419583333304</c:v>
                </c:pt>
                <c:pt idx="418">
                  <c:v>-4.7528532500000003</c:v>
                </c:pt>
                <c:pt idx="419">
                  <c:v>-4.7514645416666701</c:v>
                </c:pt>
                <c:pt idx="420">
                  <c:v>-4.7500758333333302</c:v>
                </c:pt>
                <c:pt idx="421">
                  <c:v>-4.748687125</c:v>
                </c:pt>
                <c:pt idx="422">
                  <c:v>-4.7472984166666699</c:v>
                </c:pt>
                <c:pt idx="423">
                  <c:v>-4.7459097083333299</c:v>
                </c:pt>
                <c:pt idx="424">
                  <c:v>-4.7445209999999998</c:v>
                </c:pt>
                <c:pt idx="425">
                  <c:v>-4.7431322916666696</c:v>
                </c:pt>
                <c:pt idx="426">
                  <c:v>-4.7417435833333297</c:v>
                </c:pt>
                <c:pt idx="427">
                  <c:v>-4.7403548750000004</c:v>
                </c:pt>
                <c:pt idx="428">
                  <c:v>-4.7389661666666703</c:v>
                </c:pt>
                <c:pt idx="429">
                  <c:v>-4.7375774583333303</c:v>
                </c:pt>
                <c:pt idx="430">
                  <c:v>-4.7361887500000002</c:v>
                </c:pt>
                <c:pt idx="431">
                  <c:v>-4.73480004166667</c:v>
                </c:pt>
                <c:pt idx="432">
                  <c:v>-4.7334113333333301</c:v>
                </c:pt>
                <c:pt idx="433">
                  <c:v>-4.7320226249999999</c:v>
                </c:pt>
                <c:pt idx="434">
                  <c:v>-4.7306339166666698</c:v>
                </c:pt>
                <c:pt idx="435">
                  <c:v>-4.7292452083333298</c:v>
                </c:pt>
                <c:pt idx="436">
                  <c:v>-4.7278564999999997</c:v>
                </c:pt>
                <c:pt idx="437">
                  <c:v>-4.7264677916666704</c:v>
                </c:pt>
                <c:pt idx="438">
                  <c:v>-4.7250790833333296</c:v>
                </c:pt>
                <c:pt idx="439">
                  <c:v>-4.7236903750000003</c:v>
                </c:pt>
                <c:pt idx="440">
                  <c:v>-4.7223016666666702</c:v>
                </c:pt>
                <c:pt idx="441">
                  <c:v>-4.7209129583333302</c:v>
                </c:pt>
                <c:pt idx="442">
                  <c:v>-4.7195242500000001</c:v>
                </c:pt>
                <c:pt idx="443">
                  <c:v>-4.7181355416666699</c:v>
                </c:pt>
                <c:pt idx="444">
                  <c:v>-4.71674683333333</c:v>
                </c:pt>
                <c:pt idx="445">
                  <c:v>-4.7153581249999998</c:v>
                </c:pt>
                <c:pt idx="446">
                  <c:v>-4.7139694166666697</c:v>
                </c:pt>
                <c:pt idx="447">
                  <c:v>-4.7125807083333298</c:v>
                </c:pt>
                <c:pt idx="448">
                  <c:v>-4.7111919999999996</c:v>
                </c:pt>
                <c:pt idx="449">
                  <c:v>-4.7098032916666703</c:v>
                </c:pt>
                <c:pt idx="450">
                  <c:v>-4.7084145833333304</c:v>
                </c:pt>
                <c:pt idx="451">
                  <c:v>-4.7070258750000002</c:v>
                </c:pt>
                <c:pt idx="452">
                  <c:v>-4.7056371666666701</c:v>
                </c:pt>
                <c:pt idx="453">
                  <c:v>-4.7042484583333302</c:v>
                </c:pt>
                <c:pt idx="454">
                  <c:v>-4.70285975</c:v>
                </c:pt>
                <c:pt idx="455">
                  <c:v>-4.7014710416666698</c:v>
                </c:pt>
                <c:pt idx="456">
                  <c:v>-4.7000823333333299</c:v>
                </c:pt>
                <c:pt idx="457">
                  <c:v>-4.6986936249999998</c:v>
                </c:pt>
                <c:pt idx="458">
                  <c:v>-4.6973049166666696</c:v>
                </c:pt>
                <c:pt idx="459">
                  <c:v>-4.6959162083333297</c:v>
                </c:pt>
                <c:pt idx="460">
                  <c:v>-4.6945275000000004</c:v>
                </c:pt>
                <c:pt idx="461">
                  <c:v>-4.6931387916666703</c:v>
                </c:pt>
                <c:pt idx="462">
                  <c:v>-4.6917500833333303</c:v>
                </c:pt>
                <c:pt idx="463">
                  <c:v>-4.6903613750000002</c:v>
                </c:pt>
                <c:pt idx="464">
                  <c:v>-4.68897266666667</c:v>
                </c:pt>
                <c:pt idx="465">
                  <c:v>-4.6875839583333301</c:v>
                </c:pt>
                <c:pt idx="466">
                  <c:v>-4.6861952499999999</c:v>
                </c:pt>
                <c:pt idx="467">
                  <c:v>-4.6848065416666698</c:v>
                </c:pt>
                <c:pt idx="468">
                  <c:v>-4.6834178333333298</c:v>
                </c:pt>
                <c:pt idx="469">
                  <c:v>-4.6820291249999997</c:v>
                </c:pt>
                <c:pt idx="470">
                  <c:v>-4.6806404166666704</c:v>
                </c:pt>
                <c:pt idx="471">
                  <c:v>-4.6792517083333296</c:v>
                </c:pt>
                <c:pt idx="472">
                  <c:v>-4.6778630000000003</c:v>
                </c:pt>
                <c:pt idx="473">
                  <c:v>-4.6764742916666702</c:v>
                </c:pt>
                <c:pt idx="474">
                  <c:v>-4.6750855833333302</c:v>
                </c:pt>
                <c:pt idx="475">
                  <c:v>-4.6736968750000001</c:v>
                </c:pt>
                <c:pt idx="476">
                  <c:v>-4.6723081666666699</c:v>
                </c:pt>
                <c:pt idx="477">
                  <c:v>-4.67091945833333</c:v>
                </c:pt>
                <c:pt idx="478">
                  <c:v>-4.6695307499999998</c:v>
                </c:pt>
                <c:pt idx="479">
                  <c:v>-4.6681420416666697</c:v>
                </c:pt>
                <c:pt idx="480">
                  <c:v>-4.6667533333333298</c:v>
                </c:pt>
                <c:pt idx="481">
                  <c:v>-4.6653646249999996</c:v>
                </c:pt>
                <c:pt idx="482">
                  <c:v>-4.6639759166666703</c:v>
                </c:pt>
                <c:pt idx="483">
                  <c:v>-4.6625872083333304</c:v>
                </c:pt>
                <c:pt idx="484">
                  <c:v>-4.6611985000000002</c:v>
                </c:pt>
                <c:pt idx="485">
                  <c:v>-4.6598097916666701</c:v>
                </c:pt>
                <c:pt idx="486">
                  <c:v>-4.6584210833333302</c:v>
                </c:pt>
                <c:pt idx="487">
                  <c:v>-4.657032375</c:v>
                </c:pt>
                <c:pt idx="488">
                  <c:v>-4.6556436666666698</c:v>
                </c:pt>
                <c:pt idx="489">
                  <c:v>-4.6542549583333299</c:v>
                </c:pt>
                <c:pt idx="490">
                  <c:v>-4.6528662499999998</c:v>
                </c:pt>
                <c:pt idx="491">
                  <c:v>-4.6514775416666696</c:v>
                </c:pt>
                <c:pt idx="492">
                  <c:v>-4.6500888333333297</c:v>
                </c:pt>
                <c:pt idx="493">
                  <c:v>-4.6487001250000004</c:v>
                </c:pt>
                <c:pt idx="494">
                  <c:v>-4.6473114166666702</c:v>
                </c:pt>
                <c:pt idx="495">
                  <c:v>-4.6459227083333303</c:v>
                </c:pt>
                <c:pt idx="496">
                  <c:v>-4.6445340000000002</c:v>
                </c:pt>
                <c:pt idx="497">
                  <c:v>-4.64314529166667</c:v>
                </c:pt>
                <c:pt idx="498">
                  <c:v>-4.6417565833333301</c:v>
                </c:pt>
                <c:pt idx="499">
                  <c:v>-4.6403678749999999</c:v>
                </c:pt>
                <c:pt idx="500">
                  <c:v>-4.6389791666666698</c:v>
                </c:pt>
                <c:pt idx="501">
                  <c:v>-4.6375904583333298</c:v>
                </c:pt>
                <c:pt idx="502">
                  <c:v>-4.6362017499999997</c:v>
                </c:pt>
                <c:pt idx="503">
                  <c:v>-4.6348130416666704</c:v>
                </c:pt>
                <c:pt idx="504">
                  <c:v>-4.6334243333333296</c:v>
                </c:pt>
                <c:pt idx="505">
                  <c:v>-4.6320356250000003</c:v>
                </c:pt>
                <c:pt idx="506">
                  <c:v>-4.6306469166666702</c:v>
                </c:pt>
                <c:pt idx="507">
                  <c:v>-4.6292582083333302</c:v>
                </c:pt>
                <c:pt idx="508">
                  <c:v>-4.6278695000000001</c:v>
                </c:pt>
                <c:pt idx="509">
                  <c:v>-4.6264807916666699</c:v>
                </c:pt>
                <c:pt idx="510">
                  <c:v>-4.62509208333333</c:v>
                </c:pt>
                <c:pt idx="511">
                  <c:v>-4.6237033749999998</c:v>
                </c:pt>
                <c:pt idx="512">
                  <c:v>-4.6223146666666697</c:v>
                </c:pt>
                <c:pt idx="513">
                  <c:v>-4.6209259583333298</c:v>
                </c:pt>
                <c:pt idx="514">
                  <c:v>-4.6195372499999996</c:v>
                </c:pt>
                <c:pt idx="515">
                  <c:v>-4.6181485416666703</c:v>
                </c:pt>
                <c:pt idx="516">
                  <c:v>-4.6167598333333304</c:v>
                </c:pt>
                <c:pt idx="517">
                  <c:v>-4.6153711250000002</c:v>
                </c:pt>
                <c:pt idx="518">
                  <c:v>-4.6139824166666701</c:v>
                </c:pt>
                <c:pt idx="519">
                  <c:v>-4.6125937083333302</c:v>
                </c:pt>
                <c:pt idx="520">
                  <c:v>-4.611205</c:v>
                </c:pt>
                <c:pt idx="521">
                  <c:v>-4.6098162916666698</c:v>
                </c:pt>
                <c:pt idx="522">
                  <c:v>-4.6084275833333299</c:v>
                </c:pt>
                <c:pt idx="523">
                  <c:v>-4.6070388749999998</c:v>
                </c:pt>
                <c:pt idx="524">
                  <c:v>-4.6056501666666696</c:v>
                </c:pt>
                <c:pt idx="525">
                  <c:v>-4.6042614583333297</c:v>
                </c:pt>
                <c:pt idx="526">
                  <c:v>-4.6028727500000004</c:v>
                </c:pt>
                <c:pt idx="527">
                  <c:v>-4.6014840416666702</c:v>
                </c:pt>
                <c:pt idx="528">
                  <c:v>-4.6000953333333303</c:v>
                </c:pt>
                <c:pt idx="529">
                  <c:v>-4.5987066250000002</c:v>
                </c:pt>
                <c:pt idx="530">
                  <c:v>-4.59731791666667</c:v>
                </c:pt>
                <c:pt idx="531">
                  <c:v>-4.5959292083333301</c:v>
                </c:pt>
                <c:pt idx="532">
                  <c:v>-4.5945404999999999</c:v>
                </c:pt>
                <c:pt idx="533">
                  <c:v>-4.5931517916666698</c:v>
                </c:pt>
                <c:pt idx="534">
                  <c:v>-4.5917630833333298</c:v>
                </c:pt>
                <c:pt idx="535">
                  <c:v>-4.5903743749999997</c:v>
                </c:pt>
                <c:pt idx="536">
                  <c:v>-4.5889856666666704</c:v>
                </c:pt>
                <c:pt idx="537">
                  <c:v>-4.5875969583333296</c:v>
                </c:pt>
                <c:pt idx="538">
                  <c:v>-4.5862082500000003</c:v>
                </c:pt>
                <c:pt idx="539">
                  <c:v>-4.5848195416666702</c:v>
                </c:pt>
                <c:pt idx="540">
                  <c:v>-4.5834308333333302</c:v>
                </c:pt>
                <c:pt idx="541">
                  <c:v>-4.5820421250000001</c:v>
                </c:pt>
                <c:pt idx="542">
                  <c:v>-4.5806534166666699</c:v>
                </c:pt>
                <c:pt idx="543">
                  <c:v>-4.57926470833333</c:v>
                </c:pt>
                <c:pt idx="544">
                  <c:v>-4.5778759999999998</c:v>
                </c:pt>
                <c:pt idx="545">
                  <c:v>-4.5764872916666697</c:v>
                </c:pt>
                <c:pt idx="546">
                  <c:v>-4.5750985833333297</c:v>
                </c:pt>
                <c:pt idx="547">
                  <c:v>-4.5737098749999996</c:v>
                </c:pt>
                <c:pt idx="548">
                  <c:v>-4.5723211666666703</c:v>
                </c:pt>
                <c:pt idx="549">
                  <c:v>-4.5709324583333304</c:v>
                </c:pt>
                <c:pt idx="550">
                  <c:v>-4.5695437500000002</c:v>
                </c:pt>
                <c:pt idx="551">
                  <c:v>-4.5681550416666701</c:v>
                </c:pt>
                <c:pt idx="552">
                  <c:v>-4.5667663333333302</c:v>
                </c:pt>
                <c:pt idx="553">
                  <c:v>-4.565377625</c:v>
                </c:pt>
                <c:pt idx="554">
                  <c:v>-4.5639889166666698</c:v>
                </c:pt>
                <c:pt idx="555">
                  <c:v>-4.5626002083333299</c:v>
                </c:pt>
                <c:pt idx="556">
                  <c:v>-4.5612114999999998</c:v>
                </c:pt>
                <c:pt idx="557">
                  <c:v>-4.5598227916666696</c:v>
                </c:pt>
                <c:pt idx="558">
                  <c:v>-4.5584340833333297</c:v>
                </c:pt>
                <c:pt idx="559">
                  <c:v>-4.5570453750000004</c:v>
                </c:pt>
                <c:pt idx="560">
                  <c:v>-4.5556566666666702</c:v>
                </c:pt>
                <c:pt idx="561">
                  <c:v>-4.5542679583333303</c:v>
                </c:pt>
                <c:pt idx="562">
                  <c:v>-4.5528792500000002</c:v>
                </c:pt>
                <c:pt idx="563">
                  <c:v>-4.55149054166667</c:v>
                </c:pt>
                <c:pt idx="564">
                  <c:v>-4.5501018333333301</c:v>
                </c:pt>
                <c:pt idx="565">
                  <c:v>-4.5487131249999999</c:v>
                </c:pt>
                <c:pt idx="566">
                  <c:v>-4.5473244166666698</c:v>
                </c:pt>
                <c:pt idx="567">
                  <c:v>-4.5459357083333298</c:v>
                </c:pt>
                <c:pt idx="568">
                  <c:v>-4.5445469999999997</c:v>
                </c:pt>
                <c:pt idx="569">
                  <c:v>-4.5431582916666704</c:v>
                </c:pt>
                <c:pt idx="570">
                  <c:v>-4.5417695833333296</c:v>
                </c:pt>
                <c:pt idx="571">
                  <c:v>-4.5403808750000003</c:v>
                </c:pt>
                <c:pt idx="572">
                  <c:v>-4.5389921666666702</c:v>
                </c:pt>
                <c:pt idx="573">
                  <c:v>-4.5376034583333302</c:v>
                </c:pt>
                <c:pt idx="574">
                  <c:v>-4.5362147500000001</c:v>
                </c:pt>
                <c:pt idx="575">
                  <c:v>-4.5348260416666699</c:v>
                </c:pt>
                <c:pt idx="576">
                  <c:v>-4.53343733333333</c:v>
                </c:pt>
                <c:pt idx="577">
                  <c:v>-4.5320486249999998</c:v>
                </c:pt>
                <c:pt idx="578">
                  <c:v>-4.5306599166666697</c:v>
                </c:pt>
                <c:pt idx="579">
                  <c:v>-4.5292712083333297</c:v>
                </c:pt>
                <c:pt idx="580">
                  <c:v>-4.5278824999999996</c:v>
                </c:pt>
                <c:pt idx="581">
                  <c:v>-4.5264937916666703</c:v>
                </c:pt>
                <c:pt idx="582">
                  <c:v>-4.5251050833333304</c:v>
                </c:pt>
                <c:pt idx="583">
                  <c:v>-4.5237163750000002</c:v>
                </c:pt>
                <c:pt idx="584">
                  <c:v>-4.5223276666666701</c:v>
                </c:pt>
                <c:pt idx="585">
                  <c:v>-4.5209389583333301</c:v>
                </c:pt>
                <c:pt idx="586">
                  <c:v>-4.51955025</c:v>
                </c:pt>
                <c:pt idx="587">
                  <c:v>-4.5181615416666698</c:v>
                </c:pt>
                <c:pt idx="588">
                  <c:v>-4.5167728333333299</c:v>
                </c:pt>
                <c:pt idx="589">
                  <c:v>-4.5153841249999997</c:v>
                </c:pt>
                <c:pt idx="590">
                  <c:v>-4.5139954166666696</c:v>
                </c:pt>
                <c:pt idx="591">
                  <c:v>-4.5126067083333297</c:v>
                </c:pt>
                <c:pt idx="592">
                  <c:v>-4.5112180000000004</c:v>
                </c:pt>
                <c:pt idx="593">
                  <c:v>-4.5098292916666702</c:v>
                </c:pt>
                <c:pt idx="594">
                  <c:v>-4.5084405833333303</c:v>
                </c:pt>
                <c:pt idx="595">
                  <c:v>-4.5070518750000002</c:v>
                </c:pt>
                <c:pt idx="596">
                  <c:v>-4.50566316666667</c:v>
                </c:pt>
                <c:pt idx="597">
                  <c:v>-4.5042744583333301</c:v>
                </c:pt>
                <c:pt idx="598">
                  <c:v>-4.5028857499999999</c:v>
                </c:pt>
                <c:pt idx="599">
                  <c:v>-4.5014970416666698</c:v>
                </c:pt>
                <c:pt idx="600">
                  <c:v>-4.5001083333333298</c:v>
                </c:pt>
                <c:pt idx="601">
                  <c:v>-4.4987196249999997</c:v>
                </c:pt>
                <c:pt idx="602">
                  <c:v>-4.4973309166666704</c:v>
                </c:pt>
                <c:pt idx="603">
                  <c:v>-4.4959422083333296</c:v>
                </c:pt>
                <c:pt idx="604">
                  <c:v>-4.4945535000000003</c:v>
                </c:pt>
                <c:pt idx="605">
                  <c:v>-4.4931647916666702</c:v>
                </c:pt>
                <c:pt idx="606">
                  <c:v>-4.4917760833333302</c:v>
                </c:pt>
                <c:pt idx="607">
                  <c:v>-4.4903873750000001</c:v>
                </c:pt>
                <c:pt idx="608">
                  <c:v>-4.4889986666666699</c:v>
                </c:pt>
                <c:pt idx="609">
                  <c:v>-4.48760995833333</c:v>
                </c:pt>
                <c:pt idx="610">
                  <c:v>-4.4862212499999998</c:v>
                </c:pt>
                <c:pt idx="611">
                  <c:v>-4.4848325416666697</c:v>
                </c:pt>
                <c:pt idx="612">
                  <c:v>-4.4834438333333297</c:v>
                </c:pt>
                <c:pt idx="613">
                  <c:v>-4.4820551249999996</c:v>
                </c:pt>
                <c:pt idx="614">
                  <c:v>-4.4806664166666703</c:v>
                </c:pt>
                <c:pt idx="615">
                  <c:v>-4.4792777083333304</c:v>
                </c:pt>
                <c:pt idx="616">
                  <c:v>-4.4778890000000002</c:v>
                </c:pt>
                <c:pt idx="617">
                  <c:v>-4.4765002916666701</c:v>
                </c:pt>
                <c:pt idx="618">
                  <c:v>-4.4751115833333301</c:v>
                </c:pt>
                <c:pt idx="619">
                  <c:v>-4.473722875</c:v>
                </c:pt>
                <c:pt idx="620">
                  <c:v>-4.4723341666666698</c:v>
                </c:pt>
                <c:pt idx="621">
                  <c:v>-4.4709454583333299</c:v>
                </c:pt>
                <c:pt idx="622">
                  <c:v>-4.4695567499999997</c:v>
                </c:pt>
                <c:pt idx="623">
                  <c:v>-4.4681680416666696</c:v>
                </c:pt>
                <c:pt idx="624">
                  <c:v>-4.4667793333333297</c:v>
                </c:pt>
                <c:pt idx="625">
                  <c:v>-4.4653906250000004</c:v>
                </c:pt>
                <c:pt idx="626">
                  <c:v>-4.4640019166666702</c:v>
                </c:pt>
                <c:pt idx="627">
                  <c:v>-4.4626132083333303</c:v>
                </c:pt>
                <c:pt idx="628">
                  <c:v>-4.4612245000000001</c:v>
                </c:pt>
                <c:pt idx="629">
                  <c:v>-4.45983579166667</c:v>
                </c:pt>
                <c:pt idx="630">
                  <c:v>-4.4584470833333301</c:v>
                </c:pt>
                <c:pt idx="631">
                  <c:v>-4.4570583749999999</c:v>
                </c:pt>
                <c:pt idx="632">
                  <c:v>-4.4556696666666697</c:v>
                </c:pt>
                <c:pt idx="633">
                  <c:v>-4.4542809583333298</c:v>
                </c:pt>
                <c:pt idx="634">
                  <c:v>-4.4528922499999997</c:v>
                </c:pt>
                <c:pt idx="635">
                  <c:v>-4.4515035416666704</c:v>
                </c:pt>
                <c:pt idx="636">
                  <c:v>-4.4501148333333296</c:v>
                </c:pt>
                <c:pt idx="637">
                  <c:v>-4.4487261250000003</c:v>
                </c:pt>
                <c:pt idx="638">
                  <c:v>-4.4473374166666702</c:v>
                </c:pt>
                <c:pt idx="639">
                  <c:v>-4.4459487083333302</c:v>
                </c:pt>
                <c:pt idx="640">
                  <c:v>-4.4445600000000001</c:v>
                </c:pt>
                <c:pt idx="641">
                  <c:v>-4.4431712916666699</c:v>
                </c:pt>
                <c:pt idx="642">
                  <c:v>-4.44178258333333</c:v>
                </c:pt>
                <c:pt idx="643">
                  <c:v>-4.4403938749999998</c:v>
                </c:pt>
                <c:pt idx="644">
                  <c:v>-4.4390051666666697</c:v>
                </c:pt>
                <c:pt idx="645">
                  <c:v>-4.4376164583333297</c:v>
                </c:pt>
                <c:pt idx="646">
                  <c:v>-4.4362277499999996</c:v>
                </c:pt>
                <c:pt idx="647">
                  <c:v>-4.4348390416666703</c:v>
                </c:pt>
                <c:pt idx="648">
                  <c:v>-4.4334503333333304</c:v>
                </c:pt>
                <c:pt idx="649">
                  <c:v>-4.4320616250000002</c:v>
                </c:pt>
                <c:pt idx="650">
                  <c:v>-4.4306729166666701</c:v>
                </c:pt>
                <c:pt idx="651">
                  <c:v>-4.4292842083333301</c:v>
                </c:pt>
                <c:pt idx="652">
                  <c:v>-4.4278955</c:v>
                </c:pt>
                <c:pt idx="653">
                  <c:v>-4.4265067916666698</c:v>
                </c:pt>
                <c:pt idx="654">
                  <c:v>-4.4251180833333299</c:v>
                </c:pt>
                <c:pt idx="655">
                  <c:v>-4.4237293749999997</c:v>
                </c:pt>
                <c:pt idx="656">
                  <c:v>-4.4223406666666696</c:v>
                </c:pt>
                <c:pt idx="657">
                  <c:v>-4.4209519583333297</c:v>
                </c:pt>
                <c:pt idx="658">
                  <c:v>-4.4195632500000004</c:v>
                </c:pt>
                <c:pt idx="659">
                  <c:v>-4.4181745416666702</c:v>
                </c:pt>
                <c:pt idx="660">
                  <c:v>-4.4167858333333303</c:v>
                </c:pt>
                <c:pt idx="661">
                  <c:v>-4.4153971250000001</c:v>
                </c:pt>
                <c:pt idx="662">
                  <c:v>-4.41400841666667</c:v>
                </c:pt>
                <c:pt idx="663">
                  <c:v>-4.4126197083333301</c:v>
                </c:pt>
                <c:pt idx="664">
                  <c:v>-4.4112309999999999</c:v>
                </c:pt>
                <c:pt idx="665">
                  <c:v>-4.4098422916666697</c:v>
                </c:pt>
                <c:pt idx="666">
                  <c:v>-4.4084535833333298</c:v>
                </c:pt>
                <c:pt idx="667">
                  <c:v>-4.4070648749999997</c:v>
                </c:pt>
                <c:pt idx="668">
                  <c:v>-4.4056761666666704</c:v>
                </c:pt>
                <c:pt idx="669">
                  <c:v>-4.4042874583333296</c:v>
                </c:pt>
                <c:pt idx="670">
                  <c:v>-4.4028987500000003</c:v>
                </c:pt>
                <c:pt idx="671">
                  <c:v>-4.4015100416666701</c:v>
                </c:pt>
                <c:pt idx="672">
                  <c:v>-4.4001213333333302</c:v>
                </c:pt>
                <c:pt idx="673">
                  <c:v>-4.3987326250000001</c:v>
                </c:pt>
                <c:pt idx="674">
                  <c:v>-4.3973439166666699</c:v>
                </c:pt>
                <c:pt idx="675">
                  <c:v>-4.39595520833333</c:v>
                </c:pt>
                <c:pt idx="676">
                  <c:v>-4.3945664999999998</c:v>
                </c:pt>
                <c:pt idx="677">
                  <c:v>-4.3931777916666697</c:v>
                </c:pt>
                <c:pt idx="678">
                  <c:v>-4.3917890833333297</c:v>
                </c:pt>
                <c:pt idx="679">
                  <c:v>-4.3904003749999996</c:v>
                </c:pt>
                <c:pt idx="680">
                  <c:v>-4.3890116666666703</c:v>
                </c:pt>
                <c:pt idx="681">
                  <c:v>-4.3876229583333304</c:v>
                </c:pt>
                <c:pt idx="682">
                  <c:v>-4.3862342500000002</c:v>
                </c:pt>
                <c:pt idx="683">
                  <c:v>-4.3848455416666701</c:v>
                </c:pt>
                <c:pt idx="684">
                  <c:v>-4.3834568333333301</c:v>
                </c:pt>
                <c:pt idx="685">
                  <c:v>-4.382068125</c:v>
                </c:pt>
                <c:pt idx="686">
                  <c:v>-4.3806794166666698</c:v>
                </c:pt>
                <c:pt idx="687">
                  <c:v>-4.3792907083333299</c:v>
                </c:pt>
                <c:pt idx="688">
                  <c:v>-4.3779019999999997</c:v>
                </c:pt>
                <c:pt idx="689">
                  <c:v>-4.3765132916666696</c:v>
                </c:pt>
                <c:pt idx="690">
                  <c:v>-4.3751245833333297</c:v>
                </c:pt>
                <c:pt idx="691">
                  <c:v>-4.3737358750000004</c:v>
                </c:pt>
                <c:pt idx="692">
                  <c:v>-4.3723471666666702</c:v>
                </c:pt>
                <c:pt idx="693">
                  <c:v>-4.3709584583333303</c:v>
                </c:pt>
                <c:pt idx="694">
                  <c:v>-4.3695697500000001</c:v>
                </c:pt>
                <c:pt idx="695">
                  <c:v>-4.36818104166667</c:v>
                </c:pt>
                <c:pt idx="696">
                  <c:v>-4.3667923333333301</c:v>
                </c:pt>
                <c:pt idx="697">
                  <c:v>-4.3654036249999999</c:v>
                </c:pt>
                <c:pt idx="698">
                  <c:v>-4.3640149166666697</c:v>
                </c:pt>
                <c:pt idx="699">
                  <c:v>-4.3626262083333298</c:v>
                </c:pt>
                <c:pt idx="700">
                  <c:v>-4.3612374999999997</c:v>
                </c:pt>
                <c:pt idx="701">
                  <c:v>-4.3598487916666704</c:v>
                </c:pt>
                <c:pt idx="702">
                  <c:v>-4.3584600833333296</c:v>
                </c:pt>
                <c:pt idx="703">
                  <c:v>-4.3570713750000003</c:v>
                </c:pt>
                <c:pt idx="704">
                  <c:v>-4.3556826666666701</c:v>
                </c:pt>
                <c:pt idx="705">
                  <c:v>-4.3542939583333302</c:v>
                </c:pt>
                <c:pt idx="706">
                  <c:v>-4.3529052500000001</c:v>
                </c:pt>
                <c:pt idx="707">
                  <c:v>-4.3515165416666699</c:v>
                </c:pt>
                <c:pt idx="708">
                  <c:v>-4.35012783333333</c:v>
                </c:pt>
                <c:pt idx="709">
                  <c:v>-4.3487391249999998</c:v>
                </c:pt>
                <c:pt idx="710">
                  <c:v>-4.3473504166666697</c:v>
                </c:pt>
                <c:pt idx="711">
                  <c:v>-4.3459617083333297</c:v>
                </c:pt>
                <c:pt idx="712">
                  <c:v>-4.3445729999999996</c:v>
                </c:pt>
                <c:pt idx="713">
                  <c:v>-4.3431842916666703</c:v>
                </c:pt>
                <c:pt idx="714">
                  <c:v>-4.3417955833333304</c:v>
                </c:pt>
                <c:pt idx="715">
                  <c:v>-4.3404068750000002</c:v>
                </c:pt>
                <c:pt idx="716">
                  <c:v>-4.3390181666666701</c:v>
                </c:pt>
                <c:pt idx="717">
                  <c:v>-4.3376294583333301</c:v>
                </c:pt>
                <c:pt idx="718">
                  <c:v>-4.33624075</c:v>
                </c:pt>
                <c:pt idx="719">
                  <c:v>-4.3348520416666698</c:v>
                </c:pt>
                <c:pt idx="720">
                  <c:v>-4.3334633333333299</c:v>
                </c:pt>
                <c:pt idx="721">
                  <c:v>-4.3320746249999997</c:v>
                </c:pt>
                <c:pt idx="722">
                  <c:v>-4.3306859166666696</c:v>
                </c:pt>
                <c:pt idx="723">
                  <c:v>-4.3292972083333296</c:v>
                </c:pt>
                <c:pt idx="724">
                  <c:v>-4.3279085000000004</c:v>
                </c:pt>
                <c:pt idx="725">
                  <c:v>-4.3265197916666702</c:v>
                </c:pt>
                <c:pt idx="726">
                  <c:v>-4.3251310833333303</c:v>
                </c:pt>
                <c:pt idx="727">
                  <c:v>-4.3237423750000001</c:v>
                </c:pt>
                <c:pt idx="728">
                  <c:v>-4.32235366666667</c:v>
                </c:pt>
                <c:pt idx="729">
                  <c:v>-4.3209649583333301</c:v>
                </c:pt>
                <c:pt idx="730">
                  <c:v>-4.3195762499999999</c:v>
                </c:pt>
                <c:pt idx="731">
                  <c:v>-4.3181875416666697</c:v>
                </c:pt>
                <c:pt idx="732">
                  <c:v>-4.3167988333333298</c:v>
                </c:pt>
                <c:pt idx="733">
                  <c:v>-4.3154101249999997</c:v>
                </c:pt>
                <c:pt idx="734">
                  <c:v>-4.3140214166666704</c:v>
                </c:pt>
                <c:pt idx="735">
                  <c:v>-4.3126327083333296</c:v>
                </c:pt>
                <c:pt idx="736">
                  <c:v>-4.3112440000000003</c:v>
                </c:pt>
                <c:pt idx="737">
                  <c:v>-4.3098552916666701</c:v>
                </c:pt>
                <c:pt idx="738">
                  <c:v>-4.3084665833333302</c:v>
                </c:pt>
                <c:pt idx="739">
                  <c:v>-4.3070778750000001</c:v>
                </c:pt>
                <c:pt idx="740">
                  <c:v>-4.3056891666666699</c:v>
                </c:pt>
                <c:pt idx="741">
                  <c:v>-4.30430045833333</c:v>
                </c:pt>
                <c:pt idx="742">
                  <c:v>-4.3029117499999998</c:v>
                </c:pt>
                <c:pt idx="743">
                  <c:v>-4.3015230416666697</c:v>
                </c:pt>
                <c:pt idx="744">
                  <c:v>-4.3001343333333297</c:v>
                </c:pt>
                <c:pt idx="745">
                  <c:v>-4.2987456249999996</c:v>
                </c:pt>
                <c:pt idx="746">
                  <c:v>-4.2973569166666703</c:v>
                </c:pt>
                <c:pt idx="747">
                  <c:v>-4.2959682083333304</c:v>
                </c:pt>
                <c:pt idx="748">
                  <c:v>-4.2945795000000002</c:v>
                </c:pt>
                <c:pt idx="749">
                  <c:v>-4.2931907916666701</c:v>
                </c:pt>
                <c:pt idx="750">
                  <c:v>-4.2918020833333301</c:v>
                </c:pt>
                <c:pt idx="751">
                  <c:v>-4.290413375</c:v>
                </c:pt>
                <c:pt idx="752">
                  <c:v>-4.2890246666666698</c:v>
                </c:pt>
                <c:pt idx="753">
                  <c:v>-4.2876359583333299</c:v>
                </c:pt>
                <c:pt idx="754">
                  <c:v>-4.2862472499999997</c:v>
                </c:pt>
                <c:pt idx="755">
                  <c:v>-4.2848585416666696</c:v>
                </c:pt>
                <c:pt idx="756">
                  <c:v>-4.2834698333333296</c:v>
                </c:pt>
                <c:pt idx="757">
                  <c:v>-4.2820811250000004</c:v>
                </c:pt>
                <c:pt idx="758">
                  <c:v>-4.2806924166666702</c:v>
                </c:pt>
                <c:pt idx="759">
                  <c:v>-4.2793037083333303</c:v>
                </c:pt>
                <c:pt idx="760">
                  <c:v>-4.2779150000000001</c:v>
                </c:pt>
                <c:pt idx="761">
                  <c:v>-4.27652629166667</c:v>
                </c:pt>
                <c:pt idx="762">
                  <c:v>-4.27513758333333</c:v>
                </c:pt>
                <c:pt idx="763">
                  <c:v>-4.2737488749999999</c:v>
                </c:pt>
                <c:pt idx="764">
                  <c:v>-4.2723601666666697</c:v>
                </c:pt>
                <c:pt idx="765">
                  <c:v>-4.2709714583333298</c:v>
                </c:pt>
                <c:pt idx="766">
                  <c:v>-4.2695827499999996</c:v>
                </c:pt>
                <c:pt idx="767">
                  <c:v>-4.2681940416666704</c:v>
                </c:pt>
                <c:pt idx="768">
                  <c:v>-4.2668053333333296</c:v>
                </c:pt>
                <c:pt idx="769">
                  <c:v>-4.2654166250000003</c:v>
                </c:pt>
                <c:pt idx="770">
                  <c:v>-4.2640279166666701</c:v>
                </c:pt>
                <c:pt idx="771">
                  <c:v>-4.2626392083333302</c:v>
                </c:pt>
                <c:pt idx="772">
                  <c:v>-4.2612505000000001</c:v>
                </c:pt>
                <c:pt idx="773">
                  <c:v>-4.2598617916666699</c:v>
                </c:pt>
                <c:pt idx="774">
                  <c:v>-4.25847308333333</c:v>
                </c:pt>
                <c:pt idx="775">
                  <c:v>-4.2570843749999998</c:v>
                </c:pt>
                <c:pt idx="776">
                  <c:v>-4.2556956666666697</c:v>
                </c:pt>
                <c:pt idx="777">
                  <c:v>-4.2543069583333297</c:v>
                </c:pt>
                <c:pt idx="778">
                  <c:v>-4.2529182499999996</c:v>
                </c:pt>
                <c:pt idx="779">
                  <c:v>-4.2515295416666703</c:v>
                </c:pt>
                <c:pt idx="780">
                  <c:v>-4.2501408333333304</c:v>
                </c:pt>
                <c:pt idx="781">
                  <c:v>-4.2487521250000002</c:v>
                </c:pt>
                <c:pt idx="782">
                  <c:v>-4.2473634166666701</c:v>
                </c:pt>
                <c:pt idx="783">
                  <c:v>-4.2459747083333301</c:v>
                </c:pt>
                <c:pt idx="784">
                  <c:v>-4.244586</c:v>
                </c:pt>
                <c:pt idx="785">
                  <c:v>-4.2431972916666698</c:v>
                </c:pt>
                <c:pt idx="786">
                  <c:v>-4.2418085833333299</c:v>
                </c:pt>
                <c:pt idx="787">
                  <c:v>-4.2404198749999997</c:v>
                </c:pt>
                <c:pt idx="788">
                  <c:v>-4.2390311666666696</c:v>
                </c:pt>
                <c:pt idx="789">
                  <c:v>-4.2376424583333296</c:v>
                </c:pt>
                <c:pt idx="790">
                  <c:v>-4.2362537500000004</c:v>
                </c:pt>
                <c:pt idx="791">
                  <c:v>-4.2348650416666702</c:v>
                </c:pt>
                <c:pt idx="792">
                  <c:v>-4.2334763333333303</c:v>
                </c:pt>
                <c:pt idx="793">
                  <c:v>-4.2320876250000001</c:v>
                </c:pt>
                <c:pt idx="794">
                  <c:v>-4.23069891666667</c:v>
                </c:pt>
                <c:pt idx="795">
                  <c:v>-4.22931020833333</c:v>
                </c:pt>
                <c:pt idx="796">
                  <c:v>-4.2279214999999999</c:v>
                </c:pt>
                <c:pt idx="797">
                  <c:v>-4.2265327916666697</c:v>
                </c:pt>
                <c:pt idx="798">
                  <c:v>-4.2251440833333298</c:v>
                </c:pt>
                <c:pt idx="799">
                  <c:v>-4.2237553749999996</c:v>
                </c:pt>
                <c:pt idx="800">
                  <c:v>-4.2223666666666704</c:v>
                </c:pt>
                <c:pt idx="801">
                  <c:v>-4.2209779583333296</c:v>
                </c:pt>
                <c:pt idx="802">
                  <c:v>-4.2195892500000003</c:v>
                </c:pt>
                <c:pt idx="803">
                  <c:v>-4.2182005416666701</c:v>
                </c:pt>
                <c:pt idx="804">
                  <c:v>-4.2168118333333302</c:v>
                </c:pt>
                <c:pt idx="805">
                  <c:v>-4.215423125</c:v>
                </c:pt>
                <c:pt idx="806">
                  <c:v>-4.2140344166666699</c:v>
                </c:pt>
                <c:pt idx="807">
                  <c:v>-4.21264570833333</c:v>
                </c:pt>
                <c:pt idx="808">
                  <c:v>-4.2112569999999998</c:v>
                </c:pt>
                <c:pt idx="809">
                  <c:v>-4.2098682916666696</c:v>
                </c:pt>
                <c:pt idx="810">
                  <c:v>-4.2084795833333297</c:v>
                </c:pt>
                <c:pt idx="811">
                  <c:v>-4.2070908749999996</c:v>
                </c:pt>
                <c:pt idx="812">
                  <c:v>-4.2057021666666703</c:v>
                </c:pt>
                <c:pt idx="813">
                  <c:v>-4.2043134583333304</c:v>
                </c:pt>
                <c:pt idx="814">
                  <c:v>-4.2029247500000002</c:v>
                </c:pt>
                <c:pt idx="815">
                  <c:v>-4.2015360416666701</c:v>
                </c:pt>
                <c:pt idx="816">
                  <c:v>-4.2001473333333301</c:v>
                </c:pt>
                <c:pt idx="817">
                  <c:v>-4.198758625</c:v>
                </c:pt>
                <c:pt idx="818">
                  <c:v>-4.1973699166666698</c:v>
                </c:pt>
                <c:pt idx="819">
                  <c:v>-4.1959812083333299</c:v>
                </c:pt>
                <c:pt idx="820">
                  <c:v>-4.1945924999999997</c:v>
                </c:pt>
                <c:pt idx="821">
                  <c:v>-4.1932037916666696</c:v>
                </c:pt>
                <c:pt idx="822">
                  <c:v>-4.1918150833333296</c:v>
                </c:pt>
                <c:pt idx="823">
                  <c:v>-4.1904263750000004</c:v>
                </c:pt>
                <c:pt idx="824">
                  <c:v>-4.1890376666666702</c:v>
                </c:pt>
                <c:pt idx="825">
                  <c:v>-4.1876489583333303</c:v>
                </c:pt>
                <c:pt idx="826">
                  <c:v>-4.1862602500000001</c:v>
                </c:pt>
                <c:pt idx="827">
                  <c:v>-4.18487154166667</c:v>
                </c:pt>
                <c:pt idx="828">
                  <c:v>-4.18348283333333</c:v>
                </c:pt>
                <c:pt idx="829">
                  <c:v>-4.1820941249999999</c:v>
                </c:pt>
                <c:pt idx="830">
                  <c:v>-4.1807054166666697</c:v>
                </c:pt>
                <c:pt idx="831">
                  <c:v>-4.1793167083333298</c:v>
                </c:pt>
                <c:pt idx="832">
                  <c:v>-4.1779279999999996</c:v>
                </c:pt>
                <c:pt idx="833">
                  <c:v>-4.1765392916666704</c:v>
                </c:pt>
                <c:pt idx="834">
                  <c:v>-4.1751505833333296</c:v>
                </c:pt>
                <c:pt idx="835">
                  <c:v>-4.1737618750000003</c:v>
                </c:pt>
                <c:pt idx="836">
                  <c:v>-4.1723731666666701</c:v>
                </c:pt>
                <c:pt idx="837">
                  <c:v>-4.1709844583333302</c:v>
                </c:pt>
                <c:pt idx="838">
                  <c:v>-4.16959575</c:v>
                </c:pt>
                <c:pt idx="839">
                  <c:v>-4.1682070416666699</c:v>
                </c:pt>
                <c:pt idx="840">
                  <c:v>-4.16681833333333</c:v>
                </c:pt>
                <c:pt idx="841">
                  <c:v>-4.1654296249999998</c:v>
                </c:pt>
                <c:pt idx="842">
                  <c:v>-4.1640409166666696</c:v>
                </c:pt>
                <c:pt idx="843">
                  <c:v>-4.1626522083333297</c:v>
                </c:pt>
                <c:pt idx="844">
                  <c:v>-4.1612634999999996</c:v>
                </c:pt>
                <c:pt idx="845">
                  <c:v>-4.1598747916666703</c:v>
                </c:pt>
                <c:pt idx="846">
                  <c:v>-4.1584860833333304</c:v>
                </c:pt>
                <c:pt idx="847">
                  <c:v>-4.1570973750000002</c:v>
                </c:pt>
                <c:pt idx="848">
                  <c:v>-4.15570866666667</c:v>
                </c:pt>
                <c:pt idx="849">
                  <c:v>-4.1543199583333301</c:v>
                </c:pt>
                <c:pt idx="850">
                  <c:v>-4.15293125</c:v>
                </c:pt>
                <c:pt idx="851">
                  <c:v>-4.1515425416666698</c:v>
                </c:pt>
                <c:pt idx="852">
                  <c:v>-4.1501538333333299</c:v>
                </c:pt>
                <c:pt idx="853">
                  <c:v>-4.1487651249999997</c:v>
                </c:pt>
                <c:pt idx="854">
                  <c:v>-4.1473764166666696</c:v>
                </c:pt>
                <c:pt idx="855">
                  <c:v>-4.1459877083333296</c:v>
                </c:pt>
                <c:pt idx="856">
                  <c:v>-4.1445990000000004</c:v>
                </c:pt>
                <c:pt idx="857">
                  <c:v>-4.1432102916666702</c:v>
                </c:pt>
                <c:pt idx="858">
                  <c:v>-4.1418215833333303</c:v>
                </c:pt>
                <c:pt idx="859">
                  <c:v>-4.1404328750000001</c:v>
                </c:pt>
                <c:pt idx="860">
                  <c:v>-4.13904416666667</c:v>
                </c:pt>
                <c:pt idx="861">
                  <c:v>-4.13765545833333</c:v>
                </c:pt>
                <c:pt idx="862">
                  <c:v>-4.1362667499999999</c:v>
                </c:pt>
                <c:pt idx="863">
                  <c:v>-4.1348780416666697</c:v>
                </c:pt>
                <c:pt idx="864">
                  <c:v>-4.1334893333333298</c:v>
                </c:pt>
                <c:pt idx="865">
                  <c:v>-4.1321006249999996</c:v>
                </c:pt>
                <c:pt idx="866">
                  <c:v>-4.1307119166666704</c:v>
                </c:pt>
                <c:pt idx="867">
                  <c:v>-4.1293232083333304</c:v>
                </c:pt>
                <c:pt idx="868">
                  <c:v>-4.1279345000000003</c:v>
                </c:pt>
                <c:pt idx="869">
                  <c:v>-4.1265457916666701</c:v>
                </c:pt>
                <c:pt idx="870">
                  <c:v>-4.1251570833333302</c:v>
                </c:pt>
                <c:pt idx="871">
                  <c:v>-4.123768375</c:v>
                </c:pt>
                <c:pt idx="872">
                  <c:v>-4.1223796666666699</c:v>
                </c:pt>
                <c:pt idx="873">
                  <c:v>-4.12099095833333</c:v>
                </c:pt>
                <c:pt idx="874">
                  <c:v>-4.1196022499999998</c:v>
                </c:pt>
                <c:pt idx="875">
                  <c:v>-4.1182135416666696</c:v>
                </c:pt>
                <c:pt idx="876">
                  <c:v>-4.1168248333333297</c:v>
                </c:pt>
                <c:pt idx="877">
                  <c:v>-4.1154361249999996</c:v>
                </c:pt>
                <c:pt idx="878">
                  <c:v>-4.1140474166666703</c:v>
                </c:pt>
                <c:pt idx="879">
                  <c:v>-4.1126587083333304</c:v>
                </c:pt>
                <c:pt idx="880">
                  <c:v>-4.1112700000000002</c:v>
                </c:pt>
                <c:pt idx="881">
                  <c:v>-4.10988129166667</c:v>
                </c:pt>
                <c:pt idx="882">
                  <c:v>-4.1084925833333301</c:v>
                </c:pt>
                <c:pt idx="883">
                  <c:v>-4.107103875</c:v>
                </c:pt>
                <c:pt idx="884">
                  <c:v>-4.1057151666666698</c:v>
                </c:pt>
                <c:pt idx="885">
                  <c:v>-4.1043264583333299</c:v>
                </c:pt>
                <c:pt idx="886">
                  <c:v>-4.1029377499999997</c:v>
                </c:pt>
                <c:pt idx="887">
                  <c:v>-4.1015490416666696</c:v>
                </c:pt>
                <c:pt idx="888">
                  <c:v>-4.1001603333333296</c:v>
                </c:pt>
                <c:pt idx="889">
                  <c:v>-4.0987716250000004</c:v>
                </c:pt>
                <c:pt idx="890">
                  <c:v>-4.0973829166666702</c:v>
                </c:pt>
                <c:pt idx="891">
                  <c:v>-4.0959942083333303</c:v>
                </c:pt>
                <c:pt idx="892">
                  <c:v>-4.0946055000000001</c:v>
                </c:pt>
                <c:pt idx="893">
                  <c:v>-4.09321679166667</c:v>
                </c:pt>
                <c:pt idx="894">
                  <c:v>-4.09182808333333</c:v>
                </c:pt>
                <c:pt idx="895">
                  <c:v>-4.0904393749999999</c:v>
                </c:pt>
                <c:pt idx="896">
                  <c:v>-4.0890506666666697</c:v>
                </c:pt>
                <c:pt idx="897">
                  <c:v>-4.0876619583333298</c:v>
                </c:pt>
                <c:pt idx="898">
                  <c:v>-4.0862732499999996</c:v>
                </c:pt>
                <c:pt idx="899">
                  <c:v>-4.0848845416666704</c:v>
                </c:pt>
                <c:pt idx="900">
                  <c:v>-4.0834958333333304</c:v>
                </c:pt>
                <c:pt idx="901">
                  <c:v>-4.0821071250000003</c:v>
                </c:pt>
                <c:pt idx="902">
                  <c:v>-4.0807184166666701</c:v>
                </c:pt>
                <c:pt idx="903">
                  <c:v>-4.0793297083333302</c:v>
                </c:pt>
                <c:pt idx="904">
                  <c:v>-4.077941</c:v>
                </c:pt>
                <c:pt idx="905">
                  <c:v>-4.0765522916666699</c:v>
                </c:pt>
                <c:pt idx="906">
                  <c:v>-4.07516358333333</c:v>
                </c:pt>
                <c:pt idx="907">
                  <c:v>-4.0737748749999998</c:v>
                </c:pt>
                <c:pt idx="908">
                  <c:v>-4.0723861666666696</c:v>
                </c:pt>
                <c:pt idx="909">
                  <c:v>-4.0709974583333297</c:v>
                </c:pt>
                <c:pt idx="910">
                  <c:v>-4.0696087500000004</c:v>
                </c:pt>
                <c:pt idx="911">
                  <c:v>-4.0682200416666703</c:v>
                </c:pt>
                <c:pt idx="912">
                  <c:v>-4.0668313333333304</c:v>
                </c:pt>
                <c:pt idx="913">
                  <c:v>-4.0654426250000002</c:v>
                </c:pt>
                <c:pt idx="914">
                  <c:v>-4.06405391666667</c:v>
                </c:pt>
                <c:pt idx="915">
                  <c:v>-4.0626652083333301</c:v>
                </c:pt>
                <c:pt idx="916">
                  <c:v>-4.0612765</c:v>
                </c:pt>
                <c:pt idx="917">
                  <c:v>-4.0598877916666698</c:v>
                </c:pt>
                <c:pt idx="918">
                  <c:v>-4.0584990833333299</c:v>
                </c:pt>
                <c:pt idx="919">
                  <c:v>-4.0571103749999997</c:v>
                </c:pt>
                <c:pt idx="920">
                  <c:v>-4.0557216666666704</c:v>
                </c:pt>
                <c:pt idx="921">
                  <c:v>-4.0543329583333296</c:v>
                </c:pt>
                <c:pt idx="922">
                  <c:v>-4.0529442500000004</c:v>
                </c:pt>
                <c:pt idx="923">
                  <c:v>-4.0515555416666702</c:v>
                </c:pt>
                <c:pt idx="924">
                  <c:v>-4.0501668333333303</c:v>
                </c:pt>
                <c:pt idx="925">
                  <c:v>-4.0487781250000001</c:v>
                </c:pt>
                <c:pt idx="926">
                  <c:v>-4.04738941666667</c:v>
                </c:pt>
                <c:pt idx="927">
                  <c:v>-4.04600070833333</c:v>
                </c:pt>
                <c:pt idx="928">
                  <c:v>-4.0446119999999999</c:v>
                </c:pt>
                <c:pt idx="929">
                  <c:v>-4.0432232916666697</c:v>
                </c:pt>
                <c:pt idx="930">
                  <c:v>-4.0418345833333298</c:v>
                </c:pt>
                <c:pt idx="931">
                  <c:v>-4.0404458749999996</c:v>
                </c:pt>
                <c:pt idx="932">
                  <c:v>-4.0390571666666704</c:v>
                </c:pt>
                <c:pt idx="933">
                  <c:v>-4.0376684583333304</c:v>
                </c:pt>
                <c:pt idx="934">
                  <c:v>-4.0362797500000003</c:v>
                </c:pt>
                <c:pt idx="935">
                  <c:v>-4.0348910416666701</c:v>
                </c:pt>
                <c:pt idx="936">
                  <c:v>-4.0335023333333302</c:v>
                </c:pt>
                <c:pt idx="937">
                  <c:v>-4.032113625</c:v>
                </c:pt>
                <c:pt idx="938">
                  <c:v>-4.0307249166666699</c:v>
                </c:pt>
                <c:pt idx="939">
                  <c:v>-4.0293362083333299</c:v>
                </c:pt>
                <c:pt idx="940">
                  <c:v>-4.0279474999999998</c:v>
                </c:pt>
                <c:pt idx="941">
                  <c:v>-4.0265587916666696</c:v>
                </c:pt>
                <c:pt idx="942">
                  <c:v>-4.0251700833333297</c:v>
                </c:pt>
                <c:pt idx="943">
                  <c:v>-4.0237813750000004</c:v>
                </c:pt>
                <c:pt idx="944">
                  <c:v>-4.0223926666666703</c:v>
                </c:pt>
                <c:pt idx="945">
                  <c:v>-4.0210039583333304</c:v>
                </c:pt>
                <c:pt idx="946">
                  <c:v>-4.0196152500000002</c:v>
                </c:pt>
                <c:pt idx="947">
                  <c:v>-4.01822654166667</c:v>
                </c:pt>
                <c:pt idx="948">
                  <c:v>-4.0168378333333301</c:v>
                </c:pt>
                <c:pt idx="949">
                  <c:v>-4.015449125</c:v>
                </c:pt>
                <c:pt idx="950">
                  <c:v>-4.0140604166666698</c:v>
                </c:pt>
                <c:pt idx="951">
                  <c:v>-4.0126717083333299</c:v>
                </c:pt>
                <c:pt idx="952">
                  <c:v>-4.0112829999999997</c:v>
                </c:pt>
                <c:pt idx="953">
                  <c:v>-4.0098942916666704</c:v>
                </c:pt>
                <c:pt idx="954">
                  <c:v>-4.0085055833333296</c:v>
                </c:pt>
                <c:pt idx="955">
                  <c:v>-4.0071168750000004</c:v>
                </c:pt>
                <c:pt idx="956">
                  <c:v>-4.0057281666666702</c:v>
                </c:pt>
                <c:pt idx="957">
                  <c:v>-4.0043394583333303</c:v>
                </c:pt>
                <c:pt idx="958">
                  <c:v>-4.0029507500000001</c:v>
                </c:pt>
                <c:pt idx="959">
                  <c:v>-4.00156204166667</c:v>
                </c:pt>
                <c:pt idx="960">
                  <c:v>-4.00017333333333</c:v>
                </c:pt>
                <c:pt idx="961">
                  <c:v>-3.9987846249999999</c:v>
                </c:pt>
                <c:pt idx="962">
                  <c:v>-3.9973959166666702</c:v>
                </c:pt>
                <c:pt idx="963">
                  <c:v>-3.9960072083333298</c:v>
                </c:pt>
                <c:pt idx="964">
                  <c:v>-3.9946185000000001</c:v>
                </c:pt>
                <c:pt idx="965">
                  <c:v>-3.9932297916666699</c:v>
                </c:pt>
                <c:pt idx="966">
                  <c:v>-3.99184108333333</c:v>
                </c:pt>
                <c:pt idx="967">
                  <c:v>-3.9904523749999998</c:v>
                </c:pt>
                <c:pt idx="968">
                  <c:v>-3.9890636666666701</c:v>
                </c:pt>
                <c:pt idx="969">
                  <c:v>-3.9876749583333302</c:v>
                </c:pt>
                <c:pt idx="970">
                  <c:v>-3.98628625</c:v>
                </c:pt>
                <c:pt idx="971">
                  <c:v>-3.9848975416666699</c:v>
                </c:pt>
                <c:pt idx="972">
                  <c:v>-3.9835088333333299</c:v>
                </c:pt>
                <c:pt idx="973">
                  <c:v>-3.9821201249999998</c:v>
                </c:pt>
                <c:pt idx="974">
                  <c:v>-3.9807314166666701</c:v>
                </c:pt>
                <c:pt idx="975">
                  <c:v>-3.9793427083333301</c:v>
                </c:pt>
                <c:pt idx="976">
                  <c:v>-3.977954</c:v>
                </c:pt>
                <c:pt idx="977">
                  <c:v>-3.9765652916666698</c:v>
                </c:pt>
                <c:pt idx="978">
                  <c:v>-3.9751765833333299</c:v>
                </c:pt>
                <c:pt idx="979">
                  <c:v>-3.9737878750000002</c:v>
                </c:pt>
                <c:pt idx="980">
                  <c:v>-3.97239916666667</c:v>
                </c:pt>
                <c:pt idx="981">
                  <c:v>-3.9710104583333301</c:v>
                </c:pt>
                <c:pt idx="982">
                  <c:v>-3.9696217499999999</c:v>
                </c:pt>
                <c:pt idx="983">
                  <c:v>-3.9682330416666698</c:v>
                </c:pt>
                <c:pt idx="984">
                  <c:v>-3.9668443333333299</c:v>
                </c:pt>
                <c:pt idx="985">
                  <c:v>-3.9654556250000002</c:v>
                </c:pt>
                <c:pt idx="986">
                  <c:v>-3.96406691666667</c:v>
                </c:pt>
                <c:pt idx="987">
                  <c:v>-3.9626782083333301</c:v>
                </c:pt>
                <c:pt idx="988">
                  <c:v>-3.9612894999999999</c:v>
                </c:pt>
                <c:pt idx="989">
                  <c:v>-3.9599007916666702</c:v>
                </c:pt>
                <c:pt idx="990">
                  <c:v>-3.9585120833333298</c:v>
                </c:pt>
                <c:pt idx="991">
                  <c:v>-3.9571233750000001</c:v>
                </c:pt>
                <c:pt idx="992">
                  <c:v>-3.95573466666667</c:v>
                </c:pt>
                <c:pt idx="993">
                  <c:v>-3.95434595833333</c:v>
                </c:pt>
                <c:pt idx="994">
                  <c:v>-3.9529572499999999</c:v>
                </c:pt>
                <c:pt idx="995">
                  <c:v>-3.9515685416666702</c:v>
                </c:pt>
                <c:pt idx="996">
                  <c:v>-3.9501798333333298</c:v>
                </c:pt>
                <c:pt idx="997">
                  <c:v>-3.9487911250000001</c:v>
                </c:pt>
                <c:pt idx="998">
                  <c:v>-3.9474024166666699</c:v>
                </c:pt>
                <c:pt idx="999">
                  <c:v>-3.94601370833333</c:v>
                </c:pt>
                <c:pt idx="1000">
                  <c:v>-3.9446249999999998</c:v>
                </c:pt>
                <c:pt idx="1001">
                  <c:v>-3.9432362916666701</c:v>
                </c:pt>
                <c:pt idx="1002">
                  <c:v>-3.9418475833333302</c:v>
                </c:pt>
                <c:pt idx="1003">
                  <c:v>-3.940458875</c:v>
                </c:pt>
                <c:pt idx="1004">
                  <c:v>-3.9390701666666699</c:v>
                </c:pt>
                <c:pt idx="1005">
                  <c:v>-3.9376814583333299</c:v>
                </c:pt>
                <c:pt idx="1006">
                  <c:v>-3.9362927499999998</c:v>
                </c:pt>
                <c:pt idx="1007">
                  <c:v>-3.9349040416666701</c:v>
                </c:pt>
                <c:pt idx="1008">
                  <c:v>-3.9335153333333301</c:v>
                </c:pt>
                <c:pt idx="1009">
                  <c:v>-3.932126625</c:v>
                </c:pt>
                <c:pt idx="1010">
                  <c:v>-3.9307379166666698</c:v>
                </c:pt>
                <c:pt idx="1011">
                  <c:v>-3.9293492083333299</c:v>
                </c:pt>
                <c:pt idx="1012">
                  <c:v>-3.9279605000000002</c:v>
                </c:pt>
                <c:pt idx="1013">
                  <c:v>-3.92657179166667</c:v>
                </c:pt>
                <c:pt idx="1014">
                  <c:v>-3.9251830833333301</c:v>
                </c:pt>
                <c:pt idx="1015">
                  <c:v>-3.9237943749999999</c:v>
                </c:pt>
                <c:pt idx="1016">
                  <c:v>-3.9224056666666698</c:v>
                </c:pt>
                <c:pt idx="1017">
                  <c:v>-3.9210169583333299</c:v>
                </c:pt>
                <c:pt idx="1018">
                  <c:v>-3.9196282500000001</c:v>
                </c:pt>
                <c:pt idx="1019">
                  <c:v>-3.91823954166667</c:v>
                </c:pt>
                <c:pt idx="1020">
                  <c:v>-3.9168508333333301</c:v>
                </c:pt>
                <c:pt idx="1021">
                  <c:v>-3.9154621249999999</c:v>
                </c:pt>
                <c:pt idx="1022">
                  <c:v>-3.9140734166666702</c:v>
                </c:pt>
                <c:pt idx="1023">
                  <c:v>-3.9126847083333298</c:v>
                </c:pt>
                <c:pt idx="1024">
                  <c:v>-3.9112960000000001</c:v>
                </c:pt>
                <c:pt idx="1025">
                  <c:v>-3.9099072916666699</c:v>
                </c:pt>
                <c:pt idx="1026">
                  <c:v>-3.90851858333333</c:v>
                </c:pt>
                <c:pt idx="1027">
                  <c:v>-3.9071298749999999</c:v>
                </c:pt>
                <c:pt idx="1028">
                  <c:v>-3.9057411666666701</c:v>
                </c:pt>
                <c:pt idx="1029">
                  <c:v>-3.9043524583333298</c:v>
                </c:pt>
                <c:pt idx="1030">
                  <c:v>-3.9029637500000001</c:v>
                </c:pt>
                <c:pt idx="1031">
                  <c:v>-3.9015750416666699</c:v>
                </c:pt>
                <c:pt idx="1032">
                  <c:v>-3.90018633333333</c:v>
                </c:pt>
                <c:pt idx="1033">
                  <c:v>-3.8987976249999998</c:v>
                </c:pt>
                <c:pt idx="1034">
                  <c:v>-3.8974089166666701</c:v>
                </c:pt>
                <c:pt idx="1035">
                  <c:v>-3.8960202083333302</c:v>
                </c:pt>
                <c:pt idx="1036">
                  <c:v>-3.8946315</c:v>
                </c:pt>
                <c:pt idx="1037">
                  <c:v>-3.8932427916666699</c:v>
                </c:pt>
                <c:pt idx="1038">
                  <c:v>-3.8918540833333299</c:v>
                </c:pt>
                <c:pt idx="1039">
                  <c:v>-3.8904653749999998</c:v>
                </c:pt>
                <c:pt idx="1040">
                  <c:v>-3.8890766666666701</c:v>
                </c:pt>
                <c:pt idx="1041">
                  <c:v>-3.8876879583333301</c:v>
                </c:pt>
                <c:pt idx="1042">
                  <c:v>-3.88629925</c:v>
                </c:pt>
                <c:pt idx="1043">
                  <c:v>-3.8849105416666698</c:v>
                </c:pt>
                <c:pt idx="1044">
                  <c:v>-3.8835218333333299</c:v>
                </c:pt>
                <c:pt idx="1045">
                  <c:v>-3.8821331250000002</c:v>
                </c:pt>
                <c:pt idx="1046">
                  <c:v>-3.88074441666667</c:v>
                </c:pt>
                <c:pt idx="1047">
                  <c:v>-3.8793557083333301</c:v>
                </c:pt>
                <c:pt idx="1048">
                  <c:v>-3.8779669999999999</c:v>
                </c:pt>
                <c:pt idx="1049">
                  <c:v>-3.8765782916666698</c:v>
                </c:pt>
                <c:pt idx="1050">
                  <c:v>-3.8751895833333299</c:v>
                </c:pt>
                <c:pt idx="1051">
                  <c:v>-3.8738008750000001</c:v>
                </c:pt>
                <c:pt idx="1052">
                  <c:v>-3.87241216666667</c:v>
                </c:pt>
                <c:pt idx="1053">
                  <c:v>-3.8710234583333301</c:v>
                </c:pt>
                <c:pt idx="1054">
                  <c:v>-3.8696347499999999</c:v>
                </c:pt>
                <c:pt idx="1055">
                  <c:v>-3.8682460416666702</c:v>
                </c:pt>
                <c:pt idx="1056">
                  <c:v>-3.8668573333333298</c:v>
                </c:pt>
                <c:pt idx="1057">
                  <c:v>-3.8654686250000001</c:v>
                </c:pt>
                <c:pt idx="1058">
                  <c:v>-3.8640799166666699</c:v>
                </c:pt>
                <c:pt idx="1059">
                  <c:v>-3.86269120833333</c:v>
                </c:pt>
                <c:pt idx="1060">
                  <c:v>-3.8613024999999999</c:v>
                </c:pt>
                <c:pt idx="1061">
                  <c:v>-3.8599137916666701</c:v>
                </c:pt>
                <c:pt idx="1062">
                  <c:v>-3.8585250833333302</c:v>
                </c:pt>
                <c:pt idx="1063">
                  <c:v>-3.8571363750000001</c:v>
                </c:pt>
                <c:pt idx="1064">
                  <c:v>-3.8557476666666699</c:v>
                </c:pt>
                <c:pt idx="1065">
                  <c:v>-3.85435895833333</c:v>
                </c:pt>
                <c:pt idx="1066">
                  <c:v>-3.8529702499999998</c:v>
                </c:pt>
                <c:pt idx="1067">
                  <c:v>-3.8515815416666701</c:v>
                </c:pt>
                <c:pt idx="1068">
                  <c:v>-3.8501928333333302</c:v>
                </c:pt>
                <c:pt idx="1069">
                  <c:v>-3.848804125</c:v>
                </c:pt>
                <c:pt idx="1070">
                  <c:v>-3.8474154166666699</c:v>
                </c:pt>
                <c:pt idx="1071">
                  <c:v>-3.8460267083333299</c:v>
                </c:pt>
                <c:pt idx="1072">
                  <c:v>-3.8446379999999998</c:v>
                </c:pt>
                <c:pt idx="1073">
                  <c:v>-3.8432492916666701</c:v>
                </c:pt>
                <c:pt idx="1074">
                  <c:v>-3.8418605833333301</c:v>
                </c:pt>
                <c:pt idx="1075">
                  <c:v>-3.840471875</c:v>
                </c:pt>
                <c:pt idx="1076">
                  <c:v>-3.8390831666666698</c:v>
                </c:pt>
                <c:pt idx="1077">
                  <c:v>-3.8376944583333299</c:v>
                </c:pt>
                <c:pt idx="1078">
                  <c:v>-3.8363057500000002</c:v>
                </c:pt>
                <c:pt idx="1079">
                  <c:v>-3.83491704166667</c:v>
                </c:pt>
                <c:pt idx="1080">
                  <c:v>-3.8335283333333301</c:v>
                </c:pt>
                <c:pt idx="1081">
                  <c:v>-3.8321396249999999</c:v>
                </c:pt>
                <c:pt idx="1082">
                  <c:v>-3.8307509166666698</c:v>
                </c:pt>
                <c:pt idx="1083">
                  <c:v>-3.8293622083333299</c:v>
                </c:pt>
                <c:pt idx="1084">
                  <c:v>-3.8279735000000001</c:v>
                </c:pt>
                <c:pt idx="1085">
                  <c:v>-3.82658479166667</c:v>
                </c:pt>
                <c:pt idx="1086">
                  <c:v>-3.8251960833333301</c:v>
                </c:pt>
                <c:pt idx="1087">
                  <c:v>-3.8238073749999999</c:v>
                </c:pt>
                <c:pt idx="1088">
                  <c:v>-3.8224186666666702</c:v>
                </c:pt>
                <c:pt idx="1089">
                  <c:v>-3.8210299583333298</c:v>
                </c:pt>
                <c:pt idx="1090">
                  <c:v>-3.8196412500000001</c:v>
                </c:pt>
                <c:pt idx="1091">
                  <c:v>-3.8182525416666699</c:v>
                </c:pt>
                <c:pt idx="1092">
                  <c:v>-3.81686383333333</c:v>
                </c:pt>
                <c:pt idx="1093">
                  <c:v>-3.8154751249999999</c:v>
                </c:pt>
                <c:pt idx="1094">
                  <c:v>-3.8140864166666701</c:v>
                </c:pt>
                <c:pt idx="1095">
                  <c:v>-3.8126977083333302</c:v>
                </c:pt>
                <c:pt idx="1096">
                  <c:v>-3.8113090000000001</c:v>
                </c:pt>
                <c:pt idx="1097">
                  <c:v>-3.8099202916666699</c:v>
                </c:pt>
                <c:pt idx="1098">
                  <c:v>-3.80853158333333</c:v>
                </c:pt>
                <c:pt idx="1099">
                  <c:v>-3.8071428749999998</c:v>
                </c:pt>
                <c:pt idx="1100">
                  <c:v>-3.8057541666666701</c:v>
                </c:pt>
                <c:pt idx="1101">
                  <c:v>-3.8043654583333302</c:v>
                </c:pt>
                <c:pt idx="1102">
                  <c:v>-3.80297675</c:v>
                </c:pt>
                <c:pt idx="1103">
                  <c:v>-3.8015880416666699</c:v>
                </c:pt>
                <c:pt idx="1104">
                  <c:v>-3.8001993333333299</c:v>
                </c:pt>
                <c:pt idx="1105">
                  <c:v>-3.7988106250000002</c:v>
                </c:pt>
                <c:pt idx="1106">
                  <c:v>-3.7974219166666701</c:v>
                </c:pt>
                <c:pt idx="1107">
                  <c:v>-3.7960332083333301</c:v>
                </c:pt>
                <c:pt idx="1108">
                  <c:v>-3.7946445</c:v>
                </c:pt>
                <c:pt idx="1109">
                  <c:v>-3.7932557916666698</c:v>
                </c:pt>
                <c:pt idx="1110">
                  <c:v>-3.7918670833333299</c:v>
                </c:pt>
                <c:pt idx="1111">
                  <c:v>-3.7904783750000002</c:v>
                </c:pt>
                <c:pt idx="1112">
                  <c:v>-3.78908966666667</c:v>
                </c:pt>
                <c:pt idx="1113">
                  <c:v>-3.7877009583333301</c:v>
                </c:pt>
                <c:pt idx="1114">
                  <c:v>-3.7863122499999999</c:v>
                </c:pt>
                <c:pt idx="1115">
                  <c:v>-3.7849235416666702</c:v>
                </c:pt>
                <c:pt idx="1116">
                  <c:v>-3.7835348333333298</c:v>
                </c:pt>
                <c:pt idx="1117">
                  <c:v>-3.7821461250000001</c:v>
                </c:pt>
                <c:pt idx="1118">
                  <c:v>-3.78075741666667</c:v>
                </c:pt>
                <c:pt idx="1119">
                  <c:v>-3.7793687083333301</c:v>
                </c:pt>
                <c:pt idx="1120">
                  <c:v>-3.7779799999999999</c:v>
                </c:pt>
                <c:pt idx="1121">
                  <c:v>-3.7765912916666702</c:v>
                </c:pt>
                <c:pt idx="1122">
                  <c:v>-3.7752025833333298</c:v>
                </c:pt>
                <c:pt idx="1123">
                  <c:v>-3.7738138750000001</c:v>
                </c:pt>
                <c:pt idx="1124">
                  <c:v>-3.7724251666666699</c:v>
                </c:pt>
                <c:pt idx="1125">
                  <c:v>-3.77103645833333</c:v>
                </c:pt>
                <c:pt idx="1126">
                  <c:v>-3.7696477499999999</c:v>
                </c:pt>
                <c:pt idx="1127">
                  <c:v>-3.7682590416666701</c:v>
                </c:pt>
                <c:pt idx="1128">
                  <c:v>-3.7668703333333302</c:v>
                </c:pt>
                <c:pt idx="1129">
                  <c:v>-3.7654816250000001</c:v>
                </c:pt>
                <c:pt idx="1130">
                  <c:v>-3.7640929166666699</c:v>
                </c:pt>
                <c:pt idx="1131">
                  <c:v>-3.76270420833333</c:v>
                </c:pt>
                <c:pt idx="1132">
                  <c:v>-3.7613154999999998</c:v>
                </c:pt>
                <c:pt idx="1133">
                  <c:v>-3.7599267916666701</c:v>
                </c:pt>
                <c:pt idx="1134">
                  <c:v>-3.7585380833333302</c:v>
                </c:pt>
                <c:pt idx="1135">
                  <c:v>-3.757149375</c:v>
                </c:pt>
                <c:pt idx="1136">
                  <c:v>-3.7557606666666699</c:v>
                </c:pt>
                <c:pt idx="1137">
                  <c:v>-3.7543719583333299</c:v>
                </c:pt>
                <c:pt idx="1138">
                  <c:v>-3.7529832500000002</c:v>
                </c:pt>
                <c:pt idx="1139">
                  <c:v>-3.7515945416666701</c:v>
                </c:pt>
                <c:pt idx="1140">
                  <c:v>-3.7502058333333301</c:v>
                </c:pt>
                <c:pt idx="1141">
                  <c:v>-3.748817125</c:v>
                </c:pt>
                <c:pt idx="1142">
                  <c:v>-3.7474284166666698</c:v>
                </c:pt>
                <c:pt idx="1143">
                  <c:v>-3.7460397083333299</c:v>
                </c:pt>
                <c:pt idx="1144">
                  <c:v>-3.7446510000000002</c:v>
                </c:pt>
                <c:pt idx="1145">
                  <c:v>-3.74326229166667</c:v>
                </c:pt>
                <c:pt idx="1146">
                  <c:v>-3.7418735833333301</c:v>
                </c:pt>
                <c:pt idx="1147">
                  <c:v>-3.7404848749999999</c:v>
                </c:pt>
                <c:pt idx="1148">
                  <c:v>-3.7390961666666702</c:v>
                </c:pt>
                <c:pt idx="1149">
                  <c:v>-3.7377074583333298</c:v>
                </c:pt>
                <c:pt idx="1150">
                  <c:v>-3.7363187500000001</c:v>
                </c:pt>
                <c:pt idx="1151" formatCode="0.00E+00">
                  <c:v>-3.73493004166667</c:v>
                </c:pt>
                <c:pt idx="1152">
                  <c:v>-3.73354133333333</c:v>
                </c:pt>
                <c:pt idx="1153">
                  <c:v>-3.7321526249999999</c:v>
                </c:pt>
                <c:pt idx="1154">
                  <c:v>-3.7307639166666702</c:v>
                </c:pt>
                <c:pt idx="1155">
                  <c:v>-3.7293752083333298</c:v>
                </c:pt>
                <c:pt idx="1156">
                  <c:v>-3.7279865000000001</c:v>
                </c:pt>
                <c:pt idx="1157">
                  <c:v>-3.7265977916666699</c:v>
                </c:pt>
                <c:pt idx="1158">
                  <c:v>-3.72520908333333</c:v>
                </c:pt>
                <c:pt idx="1159">
                  <c:v>-3.7238203749999998</c:v>
                </c:pt>
                <c:pt idx="1160">
                  <c:v>-3.7224316666666701</c:v>
                </c:pt>
                <c:pt idx="1161">
                  <c:v>-3.7210429583333302</c:v>
                </c:pt>
                <c:pt idx="1162">
                  <c:v>-3.7196542500000001</c:v>
                </c:pt>
                <c:pt idx="1163">
                  <c:v>-3.7182655416666699</c:v>
                </c:pt>
                <c:pt idx="1164">
                  <c:v>-3.71687683333333</c:v>
                </c:pt>
                <c:pt idx="1165">
                  <c:v>-3.7154881249999998</c:v>
                </c:pt>
                <c:pt idx="1166">
                  <c:v>-3.7140994166666701</c:v>
                </c:pt>
                <c:pt idx="1167">
                  <c:v>-3.7127107083333302</c:v>
                </c:pt>
                <c:pt idx="1168">
                  <c:v>-3.711322</c:v>
                </c:pt>
                <c:pt idx="1169">
                  <c:v>-3.7099332916666699</c:v>
                </c:pt>
                <c:pt idx="1170">
                  <c:v>-3.7085445833333299</c:v>
                </c:pt>
                <c:pt idx="1171">
                  <c:v>-3.7071558750000002</c:v>
                </c:pt>
                <c:pt idx="1172">
                  <c:v>-3.7057671666666701</c:v>
                </c:pt>
                <c:pt idx="1173">
                  <c:v>-3.7043784583333301</c:v>
                </c:pt>
                <c:pt idx="1174">
                  <c:v>-3.70298975</c:v>
                </c:pt>
                <c:pt idx="1175">
                  <c:v>-3.7016010416666698</c:v>
                </c:pt>
                <c:pt idx="1176">
                  <c:v>-3.7002123333333299</c:v>
                </c:pt>
                <c:pt idx="1177">
                  <c:v>-3.6988236250000002</c:v>
                </c:pt>
                <c:pt idx="1178">
                  <c:v>-3.69743491666667</c:v>
                </c:pt>
                <c:pt idx="1179">
                  <c:v>-3.6960462083333301</c:v>
                </c:pt>
                <c:pt idx="1180">
                  <c:v>-3.6946574999999999</c:v>
                </c:pt>
                <c:pt idx="1181">
                  <c:v>-3.6932687916666702</c:v>
                </c:pt>
                <c:pt idx="1182">
                  <c:v>-3.6918800833333298</c:v>
                </c:pt>
                <c:pt idx="1183">
                  <c:v>-3.6904913750000001</c:v>
                </c:pt>
                <c:pt idx="1184">
                  <c:v>-3.68910266666667</c:v>
                </c:pt>
                <c:pt idx="1185">
                  <c:v>-3.68771395833333</c:v>
                </c:pt>
                <c:pt idx="1186">
                  <c:v>-3.6863252499999999</c:v>
                </c:pt>
                <c:pt idx="1187">
                  <c:v>-3.6849365416666702</c:v>
                </c:pt>
                <c:pt idx="1188">
                  <c:v>-3.6835478333333298</c:v>
                </c:pt>
                <c:pt idx="1189">
                  <c:v>-3.6821591250000001</c:v>
                </c:pt>
                <c:pt idx="1190">
                  <c:v>-3.6807704166666699</c:v>
                </c:pt>
                <c:pt idx="1191">
                  <c:v>-3.67938170833333</c:v>
                </c:pt>
                <c:pt idx="1192">
                  <c:v>-3.6779929999999998</c:v>
                </c:pt>
                <c:pt idx="1193">
                  <c:v>-3.6766042916666701</c:v>
                </c:pt>
                <c:pt idx="1194">
                  <c:v>-3.6752155833333302</c:v>
                </c:pt>
                <c:pt idx="1195">
                  <c:v>-3.673826875</c:v>
                </c:pt>
                <c:pt idx="1196">
                  <c:v>-3.6724381666666699</c:v>
                </c:pt>
                <c:pt idx="1197">
                  <c:v>-3.67104945833333</c:v>
                </c:pt>
                <c:pt idx="1198">
                  <c:v>-3.6696607499999998</c:v>
                </c:pt>
                <c:pt idx="1199">
                  <c:v>-3.6682720416666701</c:v>
                </c:pt>
                <c:pt idx="1200">
                  <c:v>-3.6668833333333302</c:v>
                </c:pt>
                <c:pt idx="1201">
                  <c:v>-3.665494625</c:v>
                </c:pt>
                <c:pt idx="1202">
                  <c:v>-3.6641059166666698</c:v>
                </c:pt>
                <c:pt idx="1203">
                  <c:v>-3.6627172083333299</c:v>
                </c:pt>
                <c:pt idx="1204">
                  <c:v>-3.6613285000000002</c:v>
                </c:pt>
                <c:pt idx="1205">
                  <c:v>-3.6599397916666701</c:v>
                </c:pt>
                <c:pt idx="1206">
                  <c:v>-3.6585510833333301</c:v>
                </c:pt>
                <c:pt idx="1207">
                  <c:v>-3.657162375</c:v>
                </c:pt>
                <c:pt idx="1208">
                  <c:v>-3.6557736666666698</c:v>
                </c:pt>
                <c:pt idx="1209">
                  <c:v>-3.6543849583333299</c:v>
                </c:pt>
                <c:pt idx="1210">
                  <c:v>-3.6529962500000002</c:v>
                </c:pt>
                <c:pt idx="1211">
                  <c:v>-3.65160754166667</c:v>
                </c:pt>
                <c:pt idx="1212">
                  <c:v>-3.6502188333333301</c:v>
                </c:pt>
                <c:pt idx="1213">
                  <c:v>-3.6488301249999999</c:v>
                </c:pt>
                <c:pt idx="1214">
                  <c:v>-3.6474414166666702</c:v>
                </c:pt>
                <c:pt idx="1215">
                  <c:v>-3.6460527083333298</c:v>
                </c:pt>
                <c:pt idx="1216">
                  <c:v>-3.6446640000000001</c:v>
                </c:pt>
                <c:pt idx="1217">
                  <c:v>-3.64327529166667</c:v>
                </c:pt>
                <c:pt idx="1218">
                  <c:v>-3.64188658333333</c:v>
                </c:pt>
                <c:pt idx="1219">
                  <c:v>-3.6404978749999999</c:v>
                </c:pt>
                <c:pt idx="1220">
                  <c:v>-3.6391091666666702</c:v>
                </c:pt>
                <c:pt idx="1221">
                  <c:v>-3.6377204583333298</c:v>
                </c:pt>
                <c:pt idx="1222">
                  <c:v>-3.6363317500000001</c:v>
                </c:pt>
                <c:pt idx="1223">
                  <c:v>-3.6349430416666699</c:v>
                </c:pt>
                <c:pt idx="1224">
                  <c:v>-3.63355433333333</c:v>
                </c:pt>
                <c:pt idx="1225">
                  <c:v>-3.6321656249999998</c:v>
                </c:pt>
                <c:pt idx="1226">
                  <c:v>-3.6307769166666701</c:v>
                </c:pt>
                <c:pt idx="1227">
                  <c:v>-3.6293882083333302</c:v>
                </c:pt>
                <c:pt idx="1228">
                  <c:v>-3.6279995</c:v>
                </c:pt>
                <c:pt idx="1229">
                  <c:v>-3.6266107916666699</c:v>
                </c:pt>
                <c:pt idx="1230">
                  <c:v>-3.62522208333333</c:v>
                </c:pt>
                <c:pt idx="1231">
                  <c:v>-3.6238333749999998</c:v>
                </c:pt>
                <c:pt idx="1232">
                  <c:v>-3.6224446666666701</c:v>
                </c:pt>
                <c:pt idx="1233">
                  <c:v>-3.6210559583333302</c:v>
                </c:pt>
                <c:pt idx="1234">
                  <c:v>-3.61966725</c:v>
                </c:pt>
                <c:pt idx="1235">
                  <c:v>-3.6182785416666698</c:v>
                </c:pt>
                <c:pt idx="1236">
                  <c:v>-3.6168898333333299</c:v>
                </c:pt>
                <c:pt idx="1237">
                  <c:v>-3.6155011250000002</c:v>
                </c:pt>
                <c:pt idx="1238">
                  <c:v>-3.61411241666667</c:v>
                </c:pt>
                <c:pt idx="1239">
                  <c:v>-3.6127237083333301</c:v>
                </c:pt>
                <c:pt idx="1240">
                  <c:v>-3.611335</c:v>
                </c:pt>
                <c:pt idx="1241">
                  <c:v>-3.6099462916666698</c:v>
                </c:pt>
                <c:pt idx="1242">
                  <c:v>-3.6085575833333299</c:v>
                </c:pt>
                <c:pt idx="1243">
                  <c:v>-3.6071688750000002</c:v>
                </c:pt>
                <c:pt idx="1244">
                  <c:v>-3.60578016666667</c:v>
                </c:pt>
                <c:pt idx="1245">
                  <c:v>-3.6043914583333301</c:v>
                </c:pt>
                <c:pt idx="1246">
                  <c:v>-3.6030027499999999</c:v>
                </c:pt>
                <c:pt idx="1247">
                  <c:v>-3.6016140416666702</c:v>
                </c:pt>
                <c:pt idx="1248">
                  <c:v>-3.6002253333333298</c:v>
                </c:pt>
                <c:pt idx="1249">
                  <c:v>-3.5988366250000001</c:v>
                </c:pt>
                <c:pt idx="1250">
                  <c:v>-3.59744791666667</c:v>
                </c:pt>
                <c:pt idx="1251">
                  <c:v>-3.59605920833333</c:v>
                </c:pt>
                <c:pt idx="1252">
                  <c:v>-3.5946704999999999</c:v>
                </c:pt>
                <c:pt idx="1253">
                  <c:v>-3.5932817916666702</c:v>
                </c:pt>
                <c:pt idx="1254">
                  <c:v>-3.5918930833333298</c:v>
                </c:pt>
                <c:pt idx="1255">
                  <c:v>-3.5905043750000001</c:v>
                </c:pt>
                <c:pt idx="1256">
                  <c:v>-3.5891156666666699</c:v>
                </c:pt>
                <c:pt idx="1257">
                  <c:v>-3.58772695833333</c:v>
                </c:pt>
                <c:pt idx="1258">
                  <c:v>-3.5863382499999998</c:v>
                </c:pt>
                <c:pt idx="1259">
                  <c:v>-3.5849495416666701</c:v>
                </c:pt>
                <c:pt idx="1260">
                  <c:v>-3.5835608333333302</c:v>
                </c:pt>
                <c:pt idx="1261">
                  <c:v>-3.582172125</c:v>
                </c:pt>
                <c:pt idx="1262">
                  <c:v>-3.5807834166666699</c:v>
                </c:pt>
                <c:pt idx="1263">
                  <c:v>-3.57939470833333</c:v>
                </c:pt>
                <c:pt idx="1264">
                  <c:v>-3.5780059999999998</c:v>
                </c:pt>
                <c:pt idx="1265">
                  <c:v>-3.5766172916666701</c:v>
                </c:pt>
                <c:pt idx="1266">
                  <c:v>-3.5752285833333302</c:v>
                </c:pt>
                <c:pt idx="1267">
                  <c:v>-3.573839875</c:v>
                </c:pt>
                <c:pt idx="1268">
                  <c:v>-3.5724511666666698</c:v>
                </c:pt>
                <c:pt idx="1269">
                  <c:v>-3.5710624583333299</c:v>
                </c:pt>
                <c:pt idx="1270">
                  <c:v>-3.5696737500000002</c:v>
                </c:pt>
                <c:pt idx="1271">
                  <c:v>-3.56828504166667</c:v>
                </c:pt>
                <c:pt idx="1272">
                  <c:v>-3.5668963333333301</c:v>
                </c:pt>
                <c:pt idx="1273">
                  <c:v>-3.565507625</c:v>
                </c:pt>
                <c:pt idx="1274">
                  <c:v>-3.5641189166666698</c:v>
                </c:pt>
                <c:pt idx="1275">
                  <c:v>-3.5627302083333299</c:v>
                </c:pt>
                <c:pt idx="1276">
                  <c:v>-3.5613415000000002</c:v>
                </c:pt>
                <c:pt idx="1277">
                  <c:v>-3.55995279166667</c:v>
                </c:pt>
                <c:pt idx="1278">
                  <c:v>-3.5585640833333301</c:v>
                </c:pt>
                <c:pt idx="1279">
                  <c:v>-3.5571753749999999</c:v>
                </c:pt>
                <c:pt idx="1280">
                  <c:v>-3.5557866666666702</c:v>
                </c:pt>
                <c:pt idx="1281">
                  <c:v>-3.5543979583333298</c:v>
                </c:pt>
                <c:pt idx="1282">
                  <c:v>-3.5530092500000001</c:v>
                </c:pt>
                <c:pt idx="1283">
                  <c:v>-3.55162054166667</c:v>
                </c:pt>
                <c:pt idx="1284">
                  <c:v>-3.55023183333333</c:v>
                </c:pt>
                <c:pt idx="1285">
                  <c:v>-3.5488431249999999</c:v>
                </c:pt>
                <c:pt idx="1286">
                  <c:v>-3.5474544166666702</c:v>
                </c:pt>
                <c:pt idx="1287">
                  <c:v>-3.5460657083333298</c:v>
                </c:pt>
                <c:pt idx="1288">
                  <c:v>-3.5446770000000001</c:v>
                </c:pt>
                <c:pt idx="1289">
                  <c:v>-3.5432882916666699</c:v>
                </c:pt>
                <c:pt idx="1290">
                  <c:v>-3.54189958333333</c:v>
                </c:pt>
                <c:pt idx="1291">
                  <c:v>-3.5405108749999998</c:v>
                </c:pt>
                <c:pt idx="1292">
                  <c:v>-3.5391221666666701</c:v>
                </c:pt>
                <c:pt idx="1293">
                  <c:v>-3.5377334583333302</c:v>
                </c:pt>
                <c:pt idx="1294">
                  <c:v>-3.53634475</c:v>
                </c:pt>
                <c:pt idx="1295">
                  <c:v>-3.5349560416666699</c:v>
                </c:pt>
                <c:pt idx="1296">
                  <c:v>-3.53356733333333</c:v>
                </c:pt>
                <c:pt idx="1297">
                  <c:v>-3.5321786249999998</c:v>
                </c:pt>
                <c:pt idx="1298">
                  <c:v>-3.5307899166666701</c:v>
                </c:pt>
                <c:pt idx="1299">
                  <c:v>-3.5294012083333302</c:v>
                </c:pt>
                <c:pt idx="1300">
                  <c:v>-3.5280125</c:v>
                </c:pt>
                <c:pt idx="1301">
                  <c:v>-3.5266237916666698</c:v>
                </c:pt>
                <c:pt idx="1302">
                  <c:v>-3.5252350833333299</c:v>
                </c:pt>
                <c:pt idx="1303">
                  <c:v>-3.5238463750000002</c:v>
                </c:pt>
                <c:pt idx="1304">
                  <c:v>-3.52245766666667</c:v>
                </c:pt>
                <c:pt idx="1305">
                  <c:v>-3.5210689583333301</c:v>
                </c:pt>
                <c:pt idx="1306">
                  <c:v>-3.51968025</c:v>
                </c:pt>
                <c:pt idx="1307">
                  <c:v>-3.5182915416666698</c:v>
                </c:pt>
                <c:pt idx="1308">
                  <c:v>-3.5169028333333299</c:v>
                </c:pt>
                <c:pt idx="1309">
                  <c:v>-3.5155141250000002</c:v>
                </c:pt>
                <c:pt idx="1310">
                  <c:v>-3.51412541666667</c:v>
                </c:pt>
                <c:pt idx="1311">
                  <c:v>-3.5127367083333301</c:v>
                </c:pt>
                <c:pt idx="1312">
                  <c:v>-3.5113479999999999</c:v>
                </c:pt>
                <c:pt idx="1313">
                  <c:v>-3.5099592916666702</c:v>
                </c:pt>
                <c:pt idx="1314">
                  <c:v>-3.5085705833333298</c:v>
                </c:pt>
                <c:pt idx="1315">
                  <c:v>-3.5071818750000001</c:v>
                </c:pt>
                <c:pt idx="1316">
                  <c:v>-3.50579316666667</c:v>
                </c:pt>
                <c:pt idx="1317">
                  <c:v>-3.50440445833333</c:v>
                </c:pt>
                <c:pt idx="1318">
                  <c:v>-3.5030157499999999</c:v>
                </c:pt>
                <c:pt idx="1319">
                  <c:v>-3.5016270416666702</c:v>
                </c:pt>
                <c:pt idx="1320">
                  <c:v>-3.5002383333333298</c:v>
                </c:pt>
                <c:pt idx="1321">
                  <c:v>-3.4988496250000001</c:v>
                </c:pt>
                <c:pt idx="1322">
                  <c:v>-3.4974609166666699</c:v>
                </c:pt>
                <c:pt idx="1323">
                  <c:v>-3.49607220833333</c:v>
                </c:pt>
                <c:pt idx="1324">
                  <c:v>-3.4946834999999998</c:v>
                </c:pt>
                <c:pt idx="1325">
                  <c:v>-3.4932947916666701</c:v>
                </c:pt>
                <c:pt idx="1326">
                  <c:v>-3.4919060833333302</c:v>
                </c:pt>
                <c:pt idx="1327">
                  <c:v>-3.490517375</c:v>
                </c:pt>
                <c:pt idx="1328">
                  <c:v>-3.4891286666666699</c:v>
                </c:pt>
                <c:pt idx="1329">
                  <c:v>-3.4877399583333299</c:v>
                </c:pt>
                <c:pt idx="1330">
                  <c:v>-3.4863512499999998</c:v>
                </c:pt>
                <c:pt idx="1331">
                  <c:v>-3.4849625416666701</c:v>
                </c:pt>
                <c:pt idx="1332">
                  <c:v>-3.4835738333333301</c:v>
                </c:pt>
                <c:pt idx="1333">
                  <c:v>-3.482185125</c:v>
                </c:pt>
                <c:pt idx="1334">
                  <c:v>-3.4807964166666698</c:v>
                </c:pt>
                <c:pt idx="1335">
                  <c:v>-3.4794077083333299</c:v>
                </c:pt>
                <c:pt idx="1336">
                  <c:v>-3.4780190000000002</c:v>
                </c:pt>
                <c:pt idx="1337">
                  <c:v>-3.47663029166667</c:v>
                </c:pt>
                <c:pt idx="1338">
                  <c:v>-3.4752415833333301</c:v>
                </c:pt>
                <c:pt idx="1339">
                  <c:v>-3.473852875</c:v>
                </c:pt>
                <c:pt idx="1340">
                  <c:v>-3.4724641666666698</c:v>
                </c:pt>
                <c:pt idx="1341">
                  <c:v>-3.4710754583333299</c:v>
                </c:pt>
                <c:pt idx="1342">
                  <c:v>-3.4696867500000002</c:v>
                </c:pt>
                <c:pt idx="1343">
                  <c:v>-3.46829804166667</c:v>
                </c:pt>
                <c:pt idx="1344">
                  <c:v>-3.4669093333333301</c:v>
                </c:pt>
                <c:pt idx="1345">
                  <c:v>-3.4655206249999999</c:v>
                </c:pt>
                <c:pt idx="1346">
                  <c:v>-3.4641319166666702</c:v>
                </c:pt>
                <c:pt idx="1347">
                  <c:v>-3.4627432083333298</c:v>
                </c:pt>
                <c:pt idx="1348">
                  <c:v>-3.4613545000000001</c:v>
                </c:pt>
                <c:pt idx="1349">
                  <c:v>-3.45996579166667</c:v>
                </c:pt>
                <c:pt idx="1350">
                  <c:v>-3.45857708333333</c:v>
                </c:pt>
                <c:pt idx="1351">
                  <c:v>-3.4571883749999999</c:v>
                </c:pt>
                <c:pt idx="1352">
                  <c:v>-3.4557996666666702</c:v>
                </c:pt>
                <c:pt idx="1353">
                  <c:v>-3.4544109583333298</c:v>
                </c:pt>
                <c:pt idx="1354">
                  <c:v>-3.4530222500000001</c:v>
                </c:pt>
                <c:pt idx="1355">
                  <c:v>-3.4516335416666699</c:v>
                </c:pt>
                <c:pt idx="1356">
                  <c:v>-3.45024483333333</c:v>
                </c:pt>
                <c:pt idx="1357">
                  <c:v>-3.4488561249999998</c:v>
                </c:pt>
                <c:pt idx="1358">
                  <c:v>-3.4474674166666701</c:v>
                </c:pt>
                <c:pt idx="1359">
                  <c:v>-3.4460787083333302</c:v>
                </c:pt>
                <c:pt idx="1360">
                  <c:v>-3.44469</c:v>
                </c:pt>
                <c:pt idx="1361">
                  <c:v>-3.4433012916666699</c:v>
                </c:pt>
                <c:pt idx="1362">
                  <c:v>-3.4419125833333299</c:v>
                </c:pt>
                <c:pt idx="1363">
                  <c:v>-3.4405238749999998</c:v>
                </c:pt>
                <c:pt idx="1364">
                  <c:v>-3.4391351666666701</c:v>
                </c:pt>
                <c:pt idx="1365">
                  <c:v>-3.4377464583333301</c:v>
                </c:pt>
                <c:pt idx="1366">
                  <c:v>-3.43635775</c:v>
                </c:pt>
                <c:pt idx="1367">
                  <c:v>-3.4349690416666698</c:v>
                </c:pt>
                <c:pt idx="1368">
                  <c:v>-3.4335803333333299</c:v>
                </c:pt>
                <c:pt idx="1369">
                  <c:v>-3.4321916250000002</c:v>
                </c:pt>
                <c:pt idx="1370">
                  <c:v>-3.43080291666667</c:v>
                </c:pt>
                <c:pt idx="1371">
                  <c:v>-3.4294142083333301</c:v>
                </c:pt>
                <c:pt idx="1372">
                  <c:v>-3.4280254999999999</c:v>
                </c:pt>
                <c:pt idx="1373">
                  <c:v>-3.4266367916666698</c:v>
                </c:pt>
                <c:pt idx="1374">
                  <c:v>-3.4252480833333299</c:v>
                </c:pt>
                <c:pt idx="1375">
                  <c:v>-3.4238593750000001</c:v>
                </c:pt>
                <c:pt idx="1376">
                  <c:v>-3.42247066666667</c:v>
                </c:pt>
                <c:pt idx="1377">
                  <c:v>-3.4210819583333301</c:v>
                </c:pt>
                <c:pt idx="1378">
                  <c:v>-3.4196932499999999</c:v>
                </c:pt>
                <c:pt idx="1379">
                  <c:v>-3.4183045416666702</c:v>
                </c:pt>
                <c:pt idx="1380">
                  <c:v>-3.4169158333333298</c:v>
                </c:pt>
                <c:pt idx="1381">
                  <c:v>-3.4155271250000001</c:v>
                </c:pt>
                <c:pt idx="1382">
                  <c:v>-3.41413841666667</c:v>
                </c:pt>
                <c:pt idx="1383">
                  <c:v>-3.41274970833333</c:v>
                </c:pt>
                <c:pt idx="1384">
                  <c:v>-3.4113609999999999</c:v>
                </c:pt>
                <c:pt idx="1385">
                  <c:v>-3.4099722916666702</c:v>
                </c:pt>
                <c:pt idx="1386">
                  <c:v>-3.4085835833333298</c:v>
                </c:pt>
                <c:pt idx="1387">
                  <c:v>-3.4071948750000001</c:v>
                </c:pt>
                <c:pt idx="1388">
                  <c:v>-3.4058061666666699</c:v>
                </c:pt>
                <c:pt idx="1389">
                  <c:v>-3.40441745833333</c:v>
                </c:pt>
                <c:pt idx="1390">
                  <c:v>-3.4030287499999998</c:v>
                </c:pt>
                <c:pt idx="1391">
                  <c:v>-3.4016400416666701</c:v>
                </c:pt>
                <c:pt idx="1392">
                  <c:v>-3.4002513333333302</c:v>
                </c:pt>
                <c:pt idx="1393">
                  <c:v>-3.398862625</c:v>
                </c:pt>
                <c:pt idx="1394">
                  <c:v>-3.3974739166666699</c:v>
                </c:pt>
                <c:pt idx="1395">
                  <c:v>-3.3960852083333299</c:v>
                </c:pt>
                <c:pt idx="1396">
                  <c:v>-3.3946964999999998</c:v>
                </c:pt>
                <c:pt idx="1397">
                  <c:v>-3.3933077916666701</c:v>
                </c:pt>
                <c:pt idx="1398">
                  <c:v>-3.3919190833333301</c:v>
                </c:pt>
                <c:pt idx="1399">
                  <c:v>-3.390530375</c:v>
                </c:pt>
                <c:pt idx="1400">
                  <c:v>-3.3891416666666698</c:v>
                </c:pt>
                <c:pt idx="1401">
                  <c:v>-3.3877529583333299</c:v>
                </c:pt>
                <c:pt idx="1402">
                  <c:v>-3.3863642500000002</c:v>
                </c:pt>
                <c:pt idx="1403">
                  <c:v>-3.38497554166667</c:v>
                </c:pt>
                <c:pt idx="1404">
                  <c:v>-3.3835868333333301</c:v>
                </c:pt>
                <c:pt idx="1405">
                  <c:v>-3.3821981249999999</c:v>
                </c:pt>
                <c:pt idx="1406">
                  <c:v>-3.3808094166666698</c:v>
                </c:pt>
                <c:pt idx="1407">
                  <c:v>-3.3794207083333299</c:v>
                </c:pt>
                <c:pt idx="1408">
                  <c:v>-3.3780320000000001</c:v>
                </c:pt>
                <c:pt idx="1409">
                  <c:v>-3.37664329166667</c:v>
                </c:pt>
                <c:pt idx="1410">
                  <c:v>-3.3752545833333301</c:v>
                </c:pt>
                <c:pt idx="1411">
                  <c:v>-3.3738658749999999</c:v>
                </c:pt>
                <c:pt idx="1412">
                  <c:v>-3.3724771666666702</c:v>
                </c:pt>
                <c:pt idx="1413">
                  <c:v>-3.3710884583333298</c:v>
                </c:pt>
                <c:pt idx="1414">
                  <c:v>-3.3696997500000001</c:v>
                </c:pt>
                <c:pt idx="1415">
                  <c:v>-3.3683110416666699</c:v>
                </c:pt>
                <c:pt idx="1416">
                  <c:v>-3.36692233333333</c:v>
                </c:pt>
                <c:pt idx="1417">
                  <c:v>-3.3655336249999999</c:v>
                </c:pt>
                <c:pt idx="1418">
                  <c:v>-3.3641449166666701</c:v>
                </c:pt>
                <c:pt idx="1419">
                  <c:v>-3.3627562083333302</c:v>
                </c:pt>
                <c:pt idx="1420">
                  <c:v>-3.3613675000000001</c:v>
                </c:pt>
                <c:pt idx="1421">
                  <c:v>-3.3599787916666699</c:v>
                </c:pt>
                <c:pt idx="1422">
                  <c:v>-3.35859008333333</c:v>
                </c:pt>
                <c:pt idx="1423">
                  <c:v>-3.3572013749999998</c:v>
                </c:pt>
                <c:pt idx="1424">
                  <c:v>-3.3558126666666701</c:v>
                </c:pt>
                <c:pt idx="1425">
                  <c:v>-3.3544239583333302</c:v>
                </c:pt>
                <c:pt idx="1426">
                  <c:v>-3.35303525</c:v>
                </c:pt>
                <c:pt idx="1427">
                  <c:v>-3.3516465416666699</c:v>
                </c:pt>
                <c:pt idx="1428">
                  <c:v>-3.3502578333333299</c:v>
                </c:pt>
                <c:pt idx="1429">
                  <c:v>-3.3488691249999998</c:v>
                </c:pt>
                <c:pt idx="1430">
                  <c:v>-3.3474804166666701</c:v>
                </c:pt>
                <c:pt idx="1431">
                  <c:v>-3.3460917083333301</c:v>
                </c:pt>
                <c:pt idx="1432">
                  <c:v>-3.344703</c:v>
                </c:pt>
                <c:pt idx="1433">
                  <c:v>-3.3433142916666698</c:v>
                </c:pt>
                <c:pt idx="1434">
                  <c:v>-3.3419255833333299</c:v>
                </c:pt>
                <c:pt idx="1435">
                  <c:v>-3.3405368750000002</c:v>
                </c:pt>
                <c:pt idx="1436">
                  <c:v>-3.33914816666667</c:v>
                </c:pt>
                <c:pt idx="1437">
                  <c:v>-3.3377594583333301</c:v>
                </c:pt>
                <c:pt idx="1438">
                  <c:v>-3.3363707499999999</c:v>
                </c:pt>
                <c:pt idx="1439">
                  <c:v>-3.3349820416666698</c:v>
                </c:pt>
                <c:pt idx="1440">
                  <c:v>-3.3335933333333299</c:v>
                </c:pt>
                <c:pt idx="1441">
                  <c:v>-3.3322046250000001</c:v>
                </c:pt>
                <c:pt idx="1442">
                  <c:v>-3.33081591666667</c:v>
                </c:pt>
                <c:pt idx="1443">
                  <c:v>-3.3294272083333301</c:v>
                </c:pt>
                <c:pt idx="1444">
                  <c:v>-3.3280384999999999</c:v>
                </c:pt>
                <c:pt idx="1445">
                  <c:v>-3.3266497916666702</c:v>
                </c:pt>
                <c:pt idx="1446">
                  <c:v>-3.3252610833333298</c:v>
                </c:pt>
                <c:pt idx="1447">
                  <c:v>-3.3238723750000001</c:v>
                </c:pt>
                <c:pt idx="1448">
                  <c:v>-3.3224836666666699</c:v>
                </c:pt>
                <c:pt idx="1449">
                  <c:v>-3.32109495833333</c:v>
                </c:pt>
                <c:pt idx="1450">
                  <c:v>-3.3197062499999999</c:v>
                </c:pt>
                <c:pt idx="1451">
                  <c:v>-3.3183175416666701</c:v>
                </c:pt>
                <c:pt idx="1452">
                  <c:v>-3.3169288333333302</c:v>
                </c:pt>
                <c:pt idx="1453">
                  <c:v>-3.3155401250000001</c:v>
                </c:pt>
                <c:pt idx="1454">
                  <c:v>-3.3141514166666699</c:v>
                </c:pt>
                <c:pt idx="1455">
                  <c:v>-3.31276270833333</c:v>
                </c:pt>
                <c:pt idx="1456">
                  <c:v>-3.3113739999999998</c:v>
                </c:pt>
                <c:pt idx="1457">
                  <c:v>-3.3099852916666701</c:v>
                </c:pt>
                <c:pt idx="1458">
                  <c:v>-3.3085965833333302</c:v>
                </c:pt>
                <c:pt idx="1459">
                  <c:v>-3.307207875</c:v>
                </c:pt>
                <c:pt idx="1460">
                  <c:v>-3.3058191666666699</c:v>
                </c:pt>
                <c:pt idx="1461">
                  <c:v>-3.3044304583333299</c:v>
                </c:pt>
                <c:pt idx="1462">
                  <c:v>-3.3030417500000002</c:v>
                </c:pt>
                <c:pt idx="1463">
                  <c:v>-3.3016530416666701</c:v>
                </c:pt>
                <c:pt idx="1464">
                  <c:v>-3.3002643333333301</c:v>
                </c:pt>
                <c:pt idx="1465">
                  <c:v>-3.298875625</c:v>
                </c:pt>
                <c:pt idx="1466">
                  <c:v>-3.2974869166666698</c:v>
                </c:pt>
                <c:pt idx="1467">
                  <c:v>-3.2960982083333299</c:v>
                </c:pt>
                <c:pt idx="1468">
                  <c:v>-3.2947095000000002</c:v>
                </c:pt>
                <c:pt idx="1469">
                  <c:v>-3.29332079166667</c:v>
                </c:pt>
                <c:pt idx="1470">
                  <c:v>-3.2919320833333301</c:v>
                </c:pt>
                <c:pt idx="1471">
                  <c:v>-3.2905433749999999</c:v>
                </c:pt>
                <c:pt idx="1472">
                  <c:v>-3.2891546666666698</c:v>
                </c:pt>
                <c:pt idx="1473">
                  <c:v>-3.2877659583333299</c:v>
                </c:pt>
                <c:pt idx="1474">
                  <c:v>-3.2863772500000001</c:v>
                </c:pt>
                <c:pt idx="1475">
                  <c:v>-3.28498854166667</c:v>
                </c:pt>
                <c:pt idx="1476">
                  <c:v>-3.2835998333333301</c:v>
                </c:pt>
                <c:pt idx="1477">
                  <c:v>-3.2822111249999999</c:v>
                </c:pt>
                <c:pt idx="1478">
                  <c:v>-3.2808224166666702</c:v>
                </c:pt>
                <c:pt idx="1479">
                  <c:v>-3.2794337083333298</c:v>
                </c:pt>
                <c:pt idx="1480">
                  <c:v>-3.2780450000000001</c:v>
                </c:pt>
                <c:pt idx="1481">
                  <c:v>-3.2766562916666699</c:v>
                </c:pt>
                <c:pt idx="1482">
                  <c:v>-3.27526758333333</c:v>
                </c:pt>
                <c:pt idx="1483">
                  <c:v>-3.2738788749999999</c:v>
                </c:pt>
                <c:pt idx="1484">
                  <c:v>-3.2724901666666701</c:v>
                </c:pt>
                <c:pt idx="1485">
                  <c:v>-3.2711014583333302</c:v>
                </c:pt>
                <c:pt idx="1486">
                  <c:v>-3.2697127500000001</c:v>
                </c:pt>
                <c:pt idx="1487">
                  <c:v>-3.2683240416666699</c:v>
                </c:pt>
                <c:pt idx="1488">
                  <c:v>-3.26693533333333</c:v>
                </c:pt>
                <c:pt idx="1489">
                  <c:v>-3.2655466249999998</c:v>
                </c:pt>
                <c:pt idx="1490">
                  <c:v>-3.2641579166666701</c:v>
                </c:pt>
                <c:pt idx="1491">
                  <c:v>-3.2627692083333302</c:v>
                </c:pt>
                <c:pt idx="1492">
                  <c:v>-3.2613805</c:v>
                </c:pt>
                <c:pt idx="1493">
                  <c:v>-3.2599917916666699</c:v>
                </c:pt>
                <c:pt idx="1494">
                  <c:v>-3.2586030833333299</c:v>
                </c:pt>
                <c:pt idx="1495">
                  <c:v>-3.2572143750000002</c:v>
                </c:pt>
                <c:pt idx="1496">
                  <c:v>-3.2558256666666701</c:v>
                </c:pt>
                <c:pt idx="1497">
                  <c:v>-3.2544369583333301</c:v>
                </c:pt>
                <c:pt idx="1498">
                  <c:v>-3.25304825</c:v>
                </c:pt>
                <c:pt idx="1499">
                  <c:v>-3.2516595416666698</c:v>
                </c:pt>
                <c:pt idx="1500">
                  <c:v>-3.2502708333333299</c:v>
                </c:pt>
                <c:pt idx="1501">
                  <c:v>-3.2488821250000002</c:v>
                </c:pt>
                <c:pt idx="1502">
                  <c:v>-3.24749341666667</c:v>
                </c:pt>
                <c:pt idx="1503">
                  <c:v>-3.2461047083333301</c:v>
                </c:pt>
                <c:pt idx="1504">
                  <c:v>-3.2447159999999999</c:v>
                </c:pt>
                <c:pt idx="1505">
                  <c:v>-3.2433272916666702</c:v>
                </c:pt>
                <c:pt idx="1506">
                  <c:v>-3.2419385833333298</c:v>
                </c:pt>
                <c:pt idx="1507">
                  <c:v>-3.2405498750000001</c:v>
                </c:pt>
                <c:pt idx="1508">
                  <c:v>-3.23916116666667</c:v>
                </c:pt>
                <c:pt idx="1509">
                  <c:v>-3.2377724583333301</c:v>
                </c:pt>
                <c:pt idx="1510">
                  <c:v>-3.2363837499999999</c:v>
                </c:pt>
                <c:pt idx="1511">
                  <c:v>-3.2349950416666702</c:v>
                </c:pt>
                <c:pt idx="1512">
                  <c:v>-3.2336063333333298</c:v>
                </c:pt>
                <c:pt idx="1513">
                  <c:v>-3.2322176250000001</c:v>
                </c:pt>
                <c:pt idx="1514">
                  <c:v>-3.2308289166666699</c:v>
                </c:pt>
                <c:pt idx="1515">
                  <c:v>-3.22944020833333</c:v>
                </c:pt>
                <c:pt idx="1516">
                  <c:v>-3.2280514999999999</c:v>
                </c:pt>
                <c:pt idx="1517">
                  <c:v>-3.2266627916666701</c:v>
                </c:pt>
                <c:pt idx="1518">
                  <c:v>-3.2252740833333302</c:v>
                </c:pt>
                <c:pt idx="1519">
                  <c:v>-3.2238853750000001</c:v>
                </c:pt>
                <c:pt idx="1520">
                  <c:v>-3.2224966666666699</c:v>
                </c:pt>
                <c:pt idx="1521">
                  <c:v>-3.22110795833333</c:v>
                </c:pt>
                <c:pt idx="1522">
                  <c:v>-3.2197192499999998</c:v>
                </c:pt>
                <c:pt idx="1523">
                  <c:v>-3.2183305416666701</c:v>
                </c:pt>
                <c:pt idx="1524">
                  <c:v>-3.2169418333333302</c:v>
                </c:pt>
                <c:pt idx="1525">
                  <c:v>-3.215553125</c:v>
                </c:pt>
                <c:pt idx="1526">
                  <c:v>-3.2141644166666699</c:v>
                </c:pt>
                <c:pt idx="1527">
                  <c:v>-3.2127757083333299</c:v>
                </c:pt>
                <c:pt idx="1528">
                  <c:v>-3.2113870000000002</c:v>
                </c:pt>
                <c:pt idx="1529">
                  <c:v>-3.2099982916666701</c:v>
                </c:pt>
                <c:pt idx="1530">
                  <c:v>-3.2086095833333301</c:v>
                </c:pt>
                <c:pt idx="1531">
                  <c:v>-3.207220875</c:v>
                </c:pt>
                <c:pt idx="1532">
                  <c:v>-3.2058321666666698</c:v>
                </c:pt>
                <c:pt idx="1533">
                  <c:v>-3.2044434583333299</c:v>
                </c:pt>
                <c:pt idx="1534">
                  <c:v>-3.2030547500000002</c:v>
                </c:pt>
                <c:pt idx="1535">
                  <c:v>-3.20166604166667</c:v>
                </c:pt>
                <c:pt idx="1536">
                  <c:v>-3.2002773333333301</c:v>
                </c:pt>
                <c:pt idx="1537">
                  <c:v>-3.1988886249999999</c:v>
                </c:pt>
                <c:pt idx="1538">
                  <c:v>-3.1974999166666702</c:v>
                </c:pt>
                <c:pt idx="1539">
                  <c:v>-3.1961112083333298</c:v>
                </c:pt>
                <c:pt idx="1540">
                  <c:v>-3.1947225000000001</c:v>
                </c:pt>
                <c:pt idx="1541">
                  <c:v>-3.19333379166667</c:v>
                </c:pt>
                <c:pt idx="1542">
                  <c:v>-3.19194508333333</c:v>
                </c:pt>
                <c:pt idx="1543">
                  <c:v>-3.1905563749999999</c:v>
                </c:pt>
                <c:pt idx="1544">
                  <c:v>-3.1891676666666702</c:v>
                </c:pt>
                <c:pt idx="1545">
                  <c:v>-3.1877789583333298</c:v>
                </c:pt>
                <c:pt idx="1546">
                  <c:v>-3.1863902500000001</c:v>
                </c:pt>
                <c:pt idx="1547">
                  <c:v>-3.1850015416666699</c:v>
                </c:pt>
                <c:pt idx="1548">
                  <c:v>-3.18361283333333</c:v>
                </c:pt>
                <c:pt idx="1549">
                  <c:v>-3.1822241249999998</c:v>
                </c:pt>
                <c:pt idx="1550">
                  <c:v>-3.1808354166666701</c:v>
                </c:pt>
                <c:pt idx="1551">
                  <c:v>-3.1794467083333302</c:v>
                </c:pt>
                <c:pt idx="1552">
                  <c:v>-3.178058</c:v>
                </c:pt>
                <c:pt idx="1553">
                  <c:v>-3.1766692916666699</c:v>
                </c:pt>
                <c:pt idx="1554">
                  <c:v>-3.17528058333333</c:v>
                </c:pt>
                <c:pt idx="1555">
                  <c:v>-3.1738918749999998</c:v>
                </c:pt>
                <c:pt idx="1556">
                  <c:v>-3.1725031666666701</c:v>
                </c:pt>
                <c:pt idx="1557">
                  <c:v>-3.1711144583333302</c:v>
                </c:pt>
                <c:pt idx="1558">
                  <c:v>-3.16972575</c:v>
                </c:pt>
                <c:pt idx="1559">
                  <c:v>-3.1683370416666699</c:v>
                </c:pt>
                <c:pt idx="1560">
                  <c:v>-3.1669483333333299</c:v>
                </c:pt>
                <c:pt idx="1561">
                  <c:v>-3.1655596250000002</c:v>
                </c:pt>
                <c:pt idx="1562">
                  <c:v>-3.1641709166666701</c:v>
                </c:pt>
                <c:pt idx="1563">
                  <c:v>-3.1627822083333301</c:v>
                </c:pt>
                <c:pt idx="1564">
                  <c:v>-3.1613935</c:v>
                </c:pt>
                <c:pt idx="1565">
                  <c:v>-3.1600047916666698</c:v>
                </c:pt>
                <c:pt idx="1566">
                  <c:v>-3.1586160833333299</c:v>
                </c:pt>
                <c:pt idx="1567">
                  <c:v>-3.1572273750000002</c:v>
                </c:pt>
                <c:pt idx="1568">
                  <c:v>-3.15583866666667</c:v>
                </c:pt>
                <c:pt idx="1569">
                  <c:v>-3.1544499583333301</c:v>
                </c:pt>
                <c:pt idx="1570">
                  <c:v>-3.1530612499999999</c:v>
                </c:pt>
                <c:pt idx="1571">
                  <c:v>-3.1516725416666702</c:v>
                </c:pt>
                <c:pt idx="1572">
                  <c:v>-3.1502838333333298</c:v>
                </c:pt>
                <c:pt idx="1573">
                  <c:v>-3.1488951250000001</c:v>
                </c:pt>
                <c:pt idx="1574">
                  <c:v>-3.14750641666667</c:v>
                </c:pt>
                <c:pt idx="1575">
                  <c:v>-3.14611770833333</c:v>
                </c:pt>
                <c:pt idx="1576">
                  <c:v>-3.1447289999999999</c:v>
                </c:pt>
                <c:pt idx="1577">
                  <c:v>-3.1433402916666702</c:v>
                </c:pt>
                <c:pt idx="1578">
                  <c:v>-3.1419515833333298</c:v>
                </c:pt>
                <c:pt idx="1579">
                  <c:v>-3.1405628750000001</c:v>
                </c:pt>
                <c:pt idx="1580">
                  <c:v>-3.1391741666666699</c:v>
                </c:pt>
                <c:pt idx="1581">
                  <c:v>-3.13778545833333</c:v>
                </c:pt>
                <c:pt idx="1582">
                  <c:v>-3.1363967499999998</c:v>
                </c:pt>
                <c:pt idx="1583">
                  <c:v>-3.1350080416666701</c:v>
                </c:pt>
                <c:pt idx="1584">
                  <c:v>-3.1336193333333302</c:v>
                </c:pt>
                <c:pt idx="1585">
                  <c:v>-3.132230625</c:v>
                </c:pt>
                <c:pt idx="1586">
                  <c:v>-3.1308419166666699</c:v>
                </c:pt>
                <c:pt idx="1587">
                  <c:v>-3.12945320833333</c:v>
                </c:pt>
                <c:pt idx="1588">
                  <c:v>-3.1280644999999998</c:v>
                </c:pt>
                <c:pt idx="1589">
                  <c:v>-3.1266757916666701</c:v>
                </c:pt>
                <c:pt idx="1590">
                  <c:v>-3.1252870833333302</c:v>
                </c:pt>
                <c:pt idx="1591">
                  <c:v>-3.123898375</c:v>
                </c:pt>
                <c:pt idx="1592">
                  <c:v>-3.1225096666666698</c:v>
                </c:pt>
                <c:pt idx="1593">
                  <c:v>-3.1211209583333299</c:v>
                </c:pt>
                <c:pt idx="1594">
                  <c:v>-3.1197322500000002</c:v>
                </c:pt>
                <c:pt idx="1595">
                  <c:v>-3.11834354166667</c:v>
                </c:pt>
                <c:pt idx="1596">
                  <c:v>-3.1169548333333301</c:v>
                </c:pt>
                <c:pt idx="1597">
                  <c:v>-3.115566125</c:v>
                </c:pt>
                <c:pt idx="1598">
                  <c:v>-3.1141774166666698</c:v>
                </c:pt>
                <c:pt idx="1599">
                  <c:v>-3.1127887083333299</c:v>
                </c:pt>
                <c:pt idx="1600">
                  <c:v>-3.1114000000000002</c:v>
                </c:pt>
                <c:pt idx="1601">
                  <c:v>-3.11001129166667</c:v>
                </c:pt>
                <c:pt idx="1602">
                  <c:v>-3.1086225833333301</c:v>
                </c:pt>
                <c:pt idx="1603">
                  <c:v>-3.1072338749999999</c:v>
                </c:pt>
                <c:pt idx="1604">
                  <c:v>-3.1058451666666702</c:v>
                </c:pt>
                <c:pt idx="1605">
                  <c:v>-3.1044564583333298</c:v>
                </c:pt>
                <c:pt idx="1606">
                  <c:v>-3.1030677500000001</c:v>
                </c:pt>
                <c:pt idx="1607">
                  <c:v>-3.10167904166667</c:v>
                </c:pt>
                <c:pt idx="1608">
                  <c:v>-3.10029033333333</c:v>
                </c:pt>
                <c:pt idx="1609">
                  <c:v>-3.0989016249999999</c:v>
                </c:pt>
                <c:pt idx="1610">
                  <c:v>-3.0975129166666702</c:v>
                </c:pt>
                <c:pt idx="1611">
                  <c:v>-3.0961242083333298</c:v>
                </c:pt>
                <c:pt idx="1612">
                  <c:v>-3.0947355000000001</c:v>
                </c:pt>
                <c:pt idx="1613">
                  <c:v>-3.0933467916666699</c:v>
                </c:pt>
                <c:pt idx="1614">
                  <c:v>-3.09195808333333</c:v>
                </c:pt>
                <c:pt idx="1615">
                  <c:v>-3.0905693749999998</c:v>
                </c:pt>
                <c:pt idx="1616">
                  <c:v>-3.0891806666666701</c:v>
                </c:pt>
                <c:pt idx="1617">
                  <c:v>-3.0877919583333302</c:v>
                </c:pt>
                <c:pt idx="1618">
                  <c:v>-3.08640325</c:v>
                </c:pt>
                <c:pt idx="1619">
                  <c:v>-3.0850145416666699</c:v>
                </c:pt>
                <c:pt idx="1620">
                  <c:v>-3.08362583333333</c:v>
                </c:pt>
                <c:pt idx="1621">
                  <c:v>-3.0822371249999998</c:v>
                </c:pt>
                <c:pt idx="1622">
                  <c:v>-3.0808484166666701</c:v>
                </c:pt>
                <c:pt idx="1623">
                  <c:v>-3.0794597083333302</c:v>
                </c:pt>
                <c:pt idx="1624">
                  <c:v>-3.078071</c:v>
                </c:pt>
                <c:pt idx="1625">
                  <c:v>-3.0766822916666698</c:v>
                </c:pt>
                <c:pt idx="1626">
                  <c:v>-3.0752935833333299</c:v>
                </c:pt>
                <c:pt idx="1627">
                  <c:v>-3.0739048750000002</c:v>
                </c:pt>
                <c:pt idx="1628">
                  <c:v>-3.07251616666667</c:v>
                </c:pt>
                <c:pt idx="1629">
                  <c:v>-3.0711274583333301</c:v>
                </c:pt>
                <c:pt idx="1630">
                  <c:v>-3.06973875</c:v>
                </c:pt>
                <c:pt idx="1631">
                  <c:v>-3.0683500416666698</c:v>
                </c:pt>
                <c:pt idx="1632">
                  <c:v>-3.0669613333333299</c:v>
                </c:pt>
                <c:pt idx="1633">
                  <c:v>-3.0655726250000002</c:v>
                </c:pt>
                <c:pt idx="1634">
                  <c:v>-3.06418391666667</c:v>
                </c:pt>
                <c:pt idx="1635">
                  <c:v>-3.0627952083333301</c:v>
                </c:pt>
                <c:pt idx="1636">
                  <c:v>-3.0614064999999999</c:v>
                </c:pt>
                <c:pt idx="1637">
                  <c:v>-3.0600177916666702</c:v>
                </c:pt>
                <c:pt idx="1638">
                  <c:v>-3.0586290833333298</c:v>
                </c:pt>
                <c:pt idx="1639">
                  <c:v>-3.0572403750000001</c:v>
                </c:pt>
                <c:pt idx="1640">
                  <c:v>-3.05585166666667</c:v>
                </c:pt>
                <c:pt idx="1641">
                  <c:v>-3.05446295833333</c:v>
                </c:pt>
                <c:pt idx="1642">
                  <c:v>-3.0530742499999999</c:v>
                </c:pt>
                <c:pt idx="1643">
                  <c:v>-3.0516855416666702</c:v>
                </c:pt>
                <c:pt idx="1644">
                  <c:v>-3.0502968333333298</c:v>
                </c:pt>
                <c:pt idx="1645">
                  <c:v>-3.0489081250000001</c:v>
                </c:pt>
                <c:pt idx="1646">
                  <c:v>-3.0475194166666699</c:v>
                </c:pt>
                <c:pt idx="1647">
                  <c:v>-3.04613070833333</c:v>
                </c:pt>
                <c:pt idx="1648">
                  <c:v>-3.0447419999999998</c:v>
                </c:pt>
                <c:pt idx="1649">
                  <c:v>-3.0433532916666701</c:v>
                </c:pt>
                <c:pt idx="1650">
                  <c:v>-3.0419645833333302</c:v>
                </c:pt>
                <c:pt idx="1651">
                  <c:v>-3.040575875</c:v>
                </c:pt>
                <c:pt idx="1652">
                  <c:v>-3.0391871666666699</c:v>
                </c:pt>
                <c:pt idx="1653">
                  <c:v>-3.03779845833333</c:v>
                </c:pt>
                <c:pt idx="1654">
                  <c:v>-3.0364097499999998</c:v>
                </c:pt>
                <c:pt idx="1655">
                  <c:v>-3.0350210416666701</c:v>
                </c:pt>
                <c:pt idx="1656">
                  <c:v>-3.0336323333333302</c:v>
                </c:pt>
                <c:pt idx="1657">
                  <c:v>-3.032243625</c:v>
                </c:pt>
                <c:pt idx="1658">
                  <c:v>-3.0308549166666698</c:v>
                </c:pt>
                <c:pt idx="1659">
                  <c:v>-3.0294662083333299</c:v>
                </c:pt>
                <c:pt idx="1660">
                  <c:v>-3.0280775000000002</c:v>
                </c:pt>
                <c:pt idx="1661">
                  <c:v>-3.02668879166667</c:v>
                </c:pt>
                <c:pt idx="1662">
                  <c:v>-3.0253000833333301</c:v>
                </c:pt>
                <c:pt idx="1663">
                  <c:v>-3.023911375</c:v>
                </c:pt>
                <c:pt idx="1664">
                  <c:v>-3.0225226666666698</c:v>
                </c:pt>
                <c:pt idx="1665">
                  <c:v>-3.0211339583333299</c:v>
                </c:pt>
                <c:pt idx="1666">
                  <c:v>-3.0197452500000002</c:v>
                </c:pt>
                <c:pt idx="1667">
                  <c:v>-3.01835654166667</c:v>
                </c:pt>
                <c:pt idx="1668">
                  <c:v>-3.0169678333333301</c:v>
                </c:pt>
                <c:pt idx="1669">
                  <c:v>-3.0155791249999999</c:v>
                </c:pt>
                <c:pt idx="1670">
                  <c:v>-3.0141904166666702</c:v>
                </c:pt>
                <c:pt idx="1671">
                  <c:v>-3.0128017083333298</c:v>
                </c:pt>
                <c:pt idx="1672">
                  <c:v>-3.0114130000000001</c:v>
                </c:pt>
                <c:pt idx="1673">
                  <c:v>-3.01002429166667</c:v>
                </c:pt>
                <c:pt idx="1674">
                  <c:v>-3.00863558333333</c:v>
                </c:pt>
                <c:pt idx="1675">
                  <c:v>-3.0072468749999999</c:v>
                </c:pt>
                <c:pt idx="1676">
                  <c:v>-3.0058581666666702</c:v>
                </c:pt>
                <c:pt idx="1677">
                  <c:v>-3.0044694583333298</c:v>
                </c:pt>
                <c:pt idx="1678">
                  <c:v>-3.0030807500000001</c:v>
                </c:pt>
                <c:pt idx="1679">
                  <c:v>-3.0016920416666699</c:v>
                </c:pt>
                <c:pt idx="1680">
                  <c:v>-3.00030333333333</c:v>
                </c:pt>
                <c:pt idx="1681">
                  <c:v>-2.9989146249999998</c:v>
                </c:pt>
                <c:pt idx="1682">
                  <c:v>-2.9975259166666701</c:v>
                </c:pt>
                <c:pt idx="1683">
                  <c:v>-2.9961372083333302</c:v>
                </c:pt>
                <c:pt idx="1684">
                  <c:v>-2.9947485</c:v>
                </c:pt>
                <c:pt idx="1685">
                  <c:v>-2.9933597916666699</c:v>
                </c:pt>
                <c:pt idx="1686">
                  <c:v>-2.99197108333333</c:v>
                </c:pt>
                <c:pt idx="1687">
                  <c:v>-2.9905823749999998</c:v>
                </c:pt>
                <c:pt idx="1688">
                  <c:v>-2.9891936666666701</c:v>
                </c:pt>
                <c:pt idx="1689">
                  <c:v>-2.9878049583333302</c:v>
                </c:pt>
                <c:pt idx="1690">
                  <c:v>-2.98641625</c:v>
                </c:pt>
                <c:pt idx="1691">
                  <c:v>-2.9850275416666698</c:v>
                </c:pt>
                <c:pt idx="1692">
                  <c:v>-2.9836388333333299</c:v>
                </c:pt>
                <c:pt idx="1693">
                  <c:v>-2.9822501250000002</c:v>
                </c:pt>
                <c:pt idx="1694">
                  <c:v>-2.98086141666667</c:v>
                </c:pt>
                <c:pt idx="1695">
                  <c:v>-2.9794727083333301</c:v>
                </c:pt>
                <c:pt idx="1696">
                  <c:v>-2.978084</c:v>
                </c:pt>
                <c:pt idx="1697">
                  <c:v>-2.9766952916666698</c:v>
                </c:pt>
                <c:pt idx="1698">
                  <c:v>-2.9753065833333299</c:v>
                </c:pt>
                <c:pt idx="1699">
                  <c:v>-2.9739178750000002</c:v>
                </c:pt>
                <c:pt idx="1700">
                  <c:v>-2.97252916666667</c:v>
                </c:pt>
                <c:pt idx="1701">
                  <c:v>-2.9711404583333301</c:v>
                </c:pt>
                <c:pt idx="1702">
                  <c:v>-2.9697517499999999</c:v>
                </c:pt>
                <c:pt idx="1703">
                  <c:v>-2.9683630416666702</c:v>
                </c:pt>
                <c:pt idx="1704">
                  <c:v>-2.9669743333333298</c:v>
                </c:pt>
                <c:pt idx="1705">
                  <c:v>-2.9655856250000001</c:v>
                </c:pt>
                <c:pt idx="1706">
                  <c:v>-2.96419691666667</c:v>
                </c:pt>
                <c:pt idx="1707">
                  <c:v>-2.96280820833333</c:v>
                </c:pt>
                <c:pt idx="1708">
                  <c:v>-2.9614194999999999</c:v>
                </c:pt>
                <c:pt idx="1709">
                  <c:v>-2.9600307916666702</c:v>
                </c:pt>
                <c:pt idx="1710">
                  <c:v>-2.9586420833333298</c:v>
                </c:pt>
                <c:pt idx="1711">
                  <c:v>-2.9572533750000001</c:v>
                </c:pt>
                <c:pt idx="1712">
                  <c:v>-2.9558646666666699</c:v>
                </c:pt>
                <c:pt idx="1713">
                  <c:v>-2.95447595833333</c:v>
                </c:pt>
                <c:pt idx="1714">
                  <c:v>-2.9530872499999998</c:v>
                </c:pt>
                <c:pt idx="1715">
                  <c:v>-2.9516985416666701</c:v>
                </c:pt>
                <c:pt idx="1716">
                  <c:v>-2.9503098333333302</c:v>
                </c:pt>
                <c:pt idx="1717">
                  <c:v>-2.948921125</c:v>
                </c:pt>
                <c:pt idx="1718">
                  <c:v>-2.9475324166666699</c:v>
                </c:pt>
                <c:pt idx="1719">
                  <c:v>-2.9461437083333299</c:v>
                </c:pt>
                <c:pt idx="1720">
                  <c:v>-2.9447549999999998</c:v>
                </c:pt>
                <c:pt idx="1721">
                  <c:v>-2.9433662916666701</c:v>
                </c:pt>
                <c:pt idx="1722">
                  <c:v>-2.9419775833333301</c:v>
                </c:pt>
                <c:pt idx="1723">
                  <c:v>-2.940588875</c:v>
                </c:pt>
                <c:pt idx="1724">
                  <c:v>-2.9392001666666698</c:v>
                </c:pt>
                <c:pt idx="1725">
                  <c:v>-2.9378114583333299</c:v>
                </c:pt>
                <c:pt idx="1726">
                  <c:v>-2.9364227500000002</c:v>
                </c:pt>
                <c:pt idx="1727">
                  <c:v>-2.93503404166667</c:v>
                </c:pt>
                <c:pt idx="1728">
                  <c:v>-2.9336453333333301</c:v>
                </c:pt>
                <c:pt idx="1729">
                  <c:v>-2.9322566249999999</c:v>
                </c:pt>
                <c:pt idx="1730">
                  <c:v>-2.9308679166666698</c:v>
                </c:pt>
                <c:pt idx="1731">
                  <c:v>-2.9294792083333299</c:v>
                </c:pt>
                <c:pt idx="1732">
                  <c:v>-2.9280905000000002</c:v>
                </c:pt>
                <c:pt idx="1733">
                  <c:v>-2.92670179166667</c:v>
                </c:pt>
                <c:pt idx="1734">
                  <c:v>-2.9253130833333301</c:v>
                </c:pt>
                <c:pt idx="1735">
                  <c:v>-2.9239243749999999</c:v>
                </c:pt>
                <c:pt idx="1736">
                  <c:v>-2.9225356666666702</c:v>
                </c:pt>
                <c:pt idx="1737">
                  <c:v>-2.9211469583333298</c:v>
                </c:pt>
                <c:pt idx="1738">
                  <c:v>-2.9197582500000001</c:v>
                </c:pt>
                <c:pt idx="1739">
                  <c:v>-2.91836954166667</c:v>
                </c:pt>
                <c:pt idx="1740">
                  <c:v>-2.91698083333333</c:v>
                </c:pt>
                <c:pt idx="1741">
                  <c:v>-2.9155921249999999</c:v>
                </c:pt>
                <c:pt idx="1742">
                  <c:v>-2.9142034166666702</c:v>
                </c:pt>
                <c:pt idx="1743">
                  <c:v>-2.9128147083333298</c:v>
                </c:pt>
                <c:pt idx="1744">
                  <c:v>-2.9114260000000001</c:v>
                </c:pt>
                <c:pt idx="1745">
                  <c:v>-2.9100372916666699</c:v>
                </c:pt>
                <c:pt idx="1746">
                  <c:v>-2.90864858333333</c:v>
                </c:pt>
                <c:pt idx="1747">
                  <c:v>-2.9072598749999998</c:v>
                </c:pt>
                <c:pt idx="1748">
                  <c:v>-2.9058711666666701</c:v>
                </c:pt>
                <c:pt idx="1749">
                  <c:v>-2.9044824583333302</c:v>
                </c:pt>
                <c:pt idx="1750">
                  <c:v>-2.90309375</c:v>
                </c:pt>
                <c:pt idx="1751">
                  <c:v>-2.9017050416666699</c:v>
                </c:pt>
                <c:pt idx="1752">
                  <c:v>-2.9003163333333299</c:v>
                </c:pt>
                <c:pt idx="1753">
                  <c:v>-2.8989276249999998</c:v>
                </c:pt>
                <c:pt idx="1754">
                  <c:v>-2.8975389166666701</c:v>
                </c:pt>
                <c:pt idx="1755">
                  <c:v>-2.8961502083333301</c:v>
                </c:pt>
                <c:pt idx="1756">
                  <c:v>-2.8947615</c:v>
                </c:pt>
                <c:pt idx="1757">
                  <c:v>-2.8933727916666698</c:v>
                </c:pt>
                <c:pt idx="1758">
                  <c:v>-2.8919840833333299</c:v>
                </c:pt>
                <c:pt idx="1759">
                  <c:v>-2.8905953750000002</c:v>
                </c:pt>
                <c:pt idx="1760">
                  <c:v>-2.88920666666667</c:v>
                </c:pt>
                <c:pt idx="1761">
                  <c:v>-2.8878179583333301</c:v>
                </c:pt>
                <c:pt idx="1762">
                  <c:v>-2.8864292499999999</c:v>
                </c:pt>
                <c:pt idx="1763">
                  <c:v>-2.8850405416666698</c:v>
                </c:pt>
                <c:pt idx="1764">
                  <c:v>-2.8836518333333299</c:v>
                </c:pt>
                <c:pt idx="1765">
                  <c:v>-2.8822631250000001</c:v>
                </c:pt>
                <c:pt idx="1766">
                  <c:v>-2.88087441666667</c:v>
                </c:pt>
                <c:pt idx="1767">
                  <c:v>-2.8794857083333301</c:v>
                </c:pt>
                <c:pt idx="1768">
                  <c:v>-2.8780969999999999</c:v>
                </c:pt>
                <c:pt idx="1769">
                  <c:v>-2.8767082916666702</c:v>
                </c:pt>
                <c:pt idx="1770">
                  <c:v>-2.8753195833333298</c:v>
                </c:pt>
                <c:pt idx="1771">
                  <c:v>-2.8739308750000001</c:v>
                </c:pt>
                <c:pt idx="1772">
                  <c:v>-2.8725421666666699</c:v>
                </c:pt>
                <c:pt idx="1773">
                  <c:v>-2.87115345833333</c:v>
                </c:pt>
                <c:pt idx="1774">
                  <c:v>-2.8697647499999999</c:v>
                </c:pt>
                <c:pt idx="1775">
                  <c:v>-2.8683760416666702</c:v>
                </c:pt>
                <c:pt idx="1776">
                  <c:v>-2.8669873333333298</c:v>
                </c:pt>
                <c:pt idx="1777">
                  <c:v>-2.8655986250000001</c:v>
                </c:pt>
                <c:pt idx="1778">
                  <c:v>-2.8642099166666699</c:v>
                </c:pt>
                <c:pt idx="1779">
                  <c:v>-2.86282120833333</c:v>
                </c:pt>
                <c:pt idx="1780">
                  <c:v>-2.8614324999999998</c:v>
                </c:pt>
                <c:pt idx="1781">
                  <c:v>-2.8600437916666701</c:v>
                </c:pt>
                <c:pt idx="1782">
                  <c:v>-2.8586550833333302</c:v>
                </c:pt>
                <c:pt idx="1783">
                  <c:v>-2.857266375</c:v>
                </c:pt>
                <c:pt idx="1784">
                  <c:v>-2.8558776666666699</c:v>
                </c:pt>
                <c:pt idx="1785">
                  <c:v>-2.8544889583333299</c:v>
                </c:pt>
                <c:pt idx="1786">
                  <c:v>-2.8531002499999998</c:v>
                </c:pt>
                <c:pt idx="1787">
                  <c:v>-2.8517115416666701</c:v>
                </c:pt>
                <c:pt idx="1788">
                  <c:v>-2.8503228333333301</c:v>
                </c:pt>
                <c:pt idx="1789">
                  <c:v>-2.848934125</c:v>
                </c:pt>
                <c:pt idx="1790">
                  <c:v>-2.8475454166666698</c:v>
                </c:pt>
                <c:pt idx="1791">
                  <c:v>-2.8461567083333299</c:v>
                </c:pt>
                <c:pt idx="1792">
                  <c:v>-2.8447680000000002</c:v>
                </c:pt>
                <c:pt idx="1793">
                  <c:v>-2.84337929166667</c:v>
                </c:pt>
                <c:pt idx="1794">
                  <c:v>-2.8419905833333301</c:v>
                </c:pt>
                <c:pt idx="1795">
                  <c:v>-2.8406018749999999</c:v>
                </c:pt>
                <c:pt idx="1796">
                  <c:v>-2.8392131666666698</c:v>
                </c:pt>
                <c:pt idx="1797">
                  <c:v>-2.8378244583333299</c:v>
                </c:pt>
                <c:pt idx="1798">
                  <c:v>-2.8364357500000001</c:v>
                </c:pt>
                <c:pt idx="1799">
                  <c:v>-2.83504704166667</c:v>
                </c:pt>
                <c:pt idx="1800">
                  <c:v>-2.8336583333333301</c:v>
                </c:pt>
                <c:pt idx="1801">
                  <c:v>-2.8322696249999999</c:v>
                </c:pt>
                <c:pt idx="1802">
                  <c:v>-2.8308809166666702</c:v>
                </c:pt>
                <c:pt idx="1803">
                  <c:v>-2.8294922083333298</c:v>
                </c:pt>
                <c:pt idx="1804">
                  <c:v>-2.8281035000000001</c:v>
                </c:pt>
                <c:pt idx="1805">
                  <c:v>-2.8267147916666699</c:v>
                </c:pt>
                <c:pt idx="1806">
                  <c:v>-2.82532608333333</c:v>
                </c:pt>
                <c:pt idx="1807">
                  <c:v>-2.8239373749999999</c:v>
                </c:pt>
                <c:pt idx="1808">
                  <c:v>-2.8225486666666701</c:v>
                </c:pt>
                <c:pt idx="1809">
                  <c:v>-2.8211599583333302</c:v>
                </c:pt>
                <c:pt idx="1810">
                  <c:v>-2.8197712500000001</c:v>
                </c:pt>
                <c:pt idx="1811">
                  <c:v>-2.8183825416666699</c:v>
                </c:pt>
                <c:pt idx="1812">
                  <c:v>-2.81699383333333</c:v>
                </c:pt>
                <c:pt idx="1813">
                  <c:v>-2.8156051249999998</c:v>
                </c:pt>
                <c:pt idx="1814">
                  <c:v>-2.8142164166666701</c:v>
                </c:pt>
                <c:pt idx="1815">
                  <c:v>-2.8128277083333302</c:v>
                </c:pt>
                <c:pt idx="1816">
                  <c:v>-2.811439</c:v>
                </c:pt>
                <c:pt idx="1817">
                  <c:v>-2.8100502916666699</c:v>
                </c:pt>
                <c:pt idx="1818">
                  <c:v>-2.8086615833333299</c:v>
                </c:pt>
                <c:pt idx="1819">
                  <c:v>-2.8072728749999998</c:v>
                </c:pt>
                <c:pt idx="1820">
                  <c:v>-2.8058841666666701</c:v>
                </c:pt>
                <c:pt idx="1821">
                  <c:v>-2.8044954583333301</c:v>
                </c:pt>
                <c:pt idx="1822">
                  <c:v>-2.80310675</c:v>
                </c:pt>
                <c:pt idx="1823">
                  <c:v>-2.8017180416666698</c:v>
                </c:pt>
                <c:pt idx="1824">
                  <c:v>-2.8003293333333299</c:v>
                </c:pt>
                <c:pt idx="1825">
                  <c:v>-2.7989406250000002</c:v>
                </c:pt>
                <c:pt idx="1826">
                  <c:v>-2.79755191666667</c:v>
                </c:pt>
                <c:pt idx="1827">
                  <c:v>-2.7961632083333301</c:v>
                </c:pt>
                <c:pt idx="1828">
                  <c:v>-2.7947744999999999</c:v>
                </c:pt>
                <c:pt idx="1829">
                  <c:v>-2.7933857916666698</c:v>
                </c:pt>
                <c:pt idx="1830">
                  <c:v>-2.7919970833333299</c:v>
                </c:pt>
                <c:pt idx="1831">
                  <c:v>-2.7906083750000001</c:v>
                </c:pt>
                <c:pt idx="1832">
                  <c:v>-2.78921966666667</c:v>
                </c:pt>
                <c:pt idx="1833">
                  <c:v>-2.7878309583333301</c:v>
                </c:pt>
                <c:pt idx="1834">
                  <c:v>-2.7864422499999999</c:v>
                </c:pt>
                <c:pt idx="1835">
                  <c:v>-2.7850535416666702</c:v>
                </c:pt>
                <c:pt idx="1836">
                  <c:v>-2.7836648333333298</c:v>
                </c:pt>
                <c:pt idx="1837">
                  <c:v>-2.7822761250000001</c:v>
                </c:pt>
                <c:pt idx="1838">
                  <c:v>-2.7808874166666699</c:v>
                </c:pt>
                <c:pt idx="1839">
                  <c:v>-2.77949870833333</c:v>
                </c:pt>
                <c:pt idx="1840">
                  <c:v>-2.7781099999999999</c:v>
                </c:pt>
                <c:pt idx="1841">
                  <c:v>-2.7767212916666701</c:v>
                </c:pt>
                <c:pt idx="1842">
                  <c:v>-2.7753325833333302</c:v>
                </c:pt>
                <c:pt idx="1843">
                  <c:v>-2.7739438750000001</c:v>
                </c:pt>
                <c:pt idx="1844">
                  <c:v>-2.7725551666666699</c:v>
                </c:pt>
                <c:pt idx="1845">
                  <c:v>-2.77116645833333</c:v>
                </c:pt>
                <c:pt idx="1846">
                  <c:v>-2.7697777499999998</c:v>
                </c:pt>
                <c:pt idx="1847">
                  <c:v>-2.7683890416666701</c:v>
                </c:pt>
                <c:pt idx="1848">
                  <c:v>-2.7670003333333302</c:v>
                </c:pt>
                <c:pt idx="1849">
                  <c:v>-2.765611625</c:v>
                </c:pt>
                <c:pt idx="1850">
                  <c:v>-2.7642229166666699</c:v>
                </c:pt>
                <c:pt idx="1851">
                  <c:v>-2.7628342083333299</c:v>
                </c:pt>
                <c:pt idx="1852">
                  <c:v>-2.7614455000000002</c:v>
                </c:pt>
                <c:pt idx="1853">
                  <c:v>-2.7600567916666701</c:v>
                </c:pt>
                <c:pt idx="1854">
                  <c:v>-2.7586680833333301</c:v>
                </c:pt>
                <c:pt idx="1855">
                  <c:v>-2.757279375</c:v>
                </c:pt>
                <c:pt idx="1856">
                  <c:v>-2.7558906666666698</c:v>
                </c:pt>
                <c:pt idx="1857">
                  <c:v>-2.7545019583333299</c:v>
                </c:pt>
                <c:pt idx="1858">
                  <c:v>-2.7531132500000002</c:v>
                </c:pt>
                <c:pt idx="1859">
                  <c:v>-2.75172454166667</c:v>
                </c:pt>
                <c:pt idx="1860">
                  <c:v>-2.7503358333333301</c:v>
                </c:pt>
                <c:pt idx="1861">
                  <c:v>-2.7489471249999999</c:v>
                </c:pt>
                <c:pt idx="1862">
                  <c:v>-2.7475584166666698</c:v>
                </c:pt>
                <c:pt idx="1863">
                  <c:v>-2.7461697083333299</c:v>
                </c:pt>
                <c:pt idx="1864">
                  <c:v>-2.7447810000000001</c:v>
                </c:pt>
                <c:pt idx="1865">
                  <c:v>-2.74339229166667</c:v>
                </c:pt>
                <c:pt idx="1866">
                  <c:v>-2.7420035833333301</c:v>
                </c:pt>
                <c:pt idx="1867">
                  <c:v>-2.7406148749999999</c:v>
                </c:pt>
                <c:pt idx="1868">
                  <c:v>-2.7392261666666702</c:v>
                </c:pt>
                <c:pt idx="1869">
                  <c:v>-2.7378374583333298</c:v>
                </c:pt>
                <c:pt idx="1870">
                  <c:v>-2.7364487500000001</c:v>
                </c:pt>
                <c:pt idx="1871">
                  <c:v>-2.7350600416666699</c:v>
                </c:pt>
                <c:pt idx="1872">
                  <c:v>-2.73367133333333</c:v>
                </c:pt>
                <c:pt idx="1873">
                  <c:v>-2.7322826249999999</c:v>
                </c:pt>
                <c:pt idx="1874">
                  <c:v>-2.7308939166666701</c:v>
                </c:pt>
                <c:pt idx="1875">
                  <c:v>-2.7295052083333302</c:v>
                </c:pt>
                <c:pt idx="1876">
                  <c:v>-2.7281165000000001</c:v>
                </c:pt>
                <c:pt idx="1877">
                  <c:v>-2.7267277916666699</c:v>
                </c:pt>
                <c:pt idx="1878">
                  <c:v>-2.72533908333333</c:v>
                </c:pt>
                <c:pt idx="1879">
                  <c:v>-2.7239503749999998</c:v>
                </c:pt>
                <c:pt idx="1880">
                  <c:v>-2.7225616666666701</c:v>
                </c:pt>
                <c:pt idx="1881">
                  <c:v>-2.7211729583333302</c:v>
                </c:pt>
                <c:pt idx="1882">
                  <c:v>-2.71978425</c:v>
                </c:pt>
                <c:pt idx="1883">
                  <c:v>-2.7183955416666699</c:v>
                </c:pt>
                <c:pt idx="1884">
                  <c:v>-2.7170068333333299</c:v>
                </c:pt>
                <c:pt idx="1885">
                  <c:v>-2.7156181250000002</c:v>
                </c:pt>
                <c:pt idx="1886">
                  <c:v>-2.7142294166666701</c:v>
                </c:pt>
                <c:pt idx="1887">
                  <c:v>-2.7128407083333301</c:v>
                </c:pt>
                <c:pt idx="1888">
                  <c:v>-2.711452</c:v>
                </c:pt>
                <c:pt idx="1889">
                  <c:v>-2.7100632916666698</c:v>
                </c:pt>
                <c:pt idx="1890">
                  <c:v>-2.7086745833333299</c:v>
                </c:pt>
                <c:pt idx="1891">
                  <c:v>-2.7072858750000002</c:v>
                </c:pt>
                <c:pt idx="1892">
                  <c:v>-2.70589716666667</c:v>
                </c:pt>
                <c:pt idx="1893">
                  <c:v>-2.7045084583333301</c:v>
                </c:pt>
                <c:pt idx="1894">
                  <c:v>-2.7031197499999999</c:v>
                </c:pt>
                <c:pt idx="1895">
                  <c:v>-2.7017310416666702</c:v>
                </c:pt>
                <c:pt idx="1896">
                  <c:v>-2.7003423333333298</c:v>
                </c:pt>
                <c:pt idx="1897">
                  <c:v>-2.6989536250000001</c:v>
                </c:pt>
                <c:pt idx="1898">
                  <c:v>-2.69756491666667</c:v>
                </c:pt>
                <c:pt idx="1899">
                  <c:v>-2.69617620833333</c:v>
                </c:pt>
                <c:pt idx="1900">
                  <c:v>-2.6947874999999999</c:v>
                </c:pt>
                <c:pt idx="1901">
                  <c:v>-2.6933987916666702</c:v>
                </c:pt>
                <c:pt idx="1902">
                  <c:v>-2.6920100833333298</c:v>
                </c:pt>
                <c:pt idx="1903">
                  <c:v>-2.6906213750000001</c:v>
                </c:pt>
                <c:pt idx="1904">
                  <c:v>-2.6892326666666699</c:v>
                </c:pt>
                <c:pt idx="1905">
                  <c:v>-2.68784395833333</c:v>
                </c:pt>
                <c:pt idx="1906">
                  <c:v>-2.6864552499999999</c:v>
                </c:pt>
                <c:pt idx="1907">
                  <c:v>-2.6850665416666701</c:v>
                </c:pt>
                <c:pt idx="1908">
                  <c:v>-2.6836778333333302</c:v>
                </c:pt>
                <c:pt idx="1909">
                  <c:v>-2.6822891250000001</c:v>
                </c:pt>
                <c:pt idx="1910">
                  <c:v>-2.6809004166666699</c:v>
                </c:pt>
                <c:pt idx="1911">
                  <c:v>-2.67951170833333</c:v>
                </c:pt>
                <c:pt idx="1912">
                  <c:v>-2.6781229999999998</c:v>
                </c:pt>
                <c:pt idx="1913">
                  <c:v>-2.6767342916666701</c:v>
                </c:pt>
                <c:pt idx="1914">
                  <c:v>-2.6753455833333302</c:v>
                </c:pt>
                <c:pt idx="1915">
                  <c:v>-2.673956875</c:v>
                </c:pt>
                <c:pt idx="1916">
                  <c:v>-2.6725681666666699</c:v>
                </c:pt>
                <c:pt idx="1917">
                  <c:v>-2.6711794583333299</c:v>
                </c:pt>
                <c:pt idx="1918">
                  <c:v>-2.6697907500000002</c:v>
                </c:pt>
                <c:pt idx="1919">
                  <c:v>-2.6684020416666701</c:v>
                </c:pt>
                <c:pt idx="1920">
                  <c:v>-2.6670133333333301</c:v>
                </c:pt>
                <c:pt idx="1921">
                  <c:v>-2.665624625</c:v>
                </c:pt>
                <c:pt idx="1922">
                  <c:v>-2.6642359166666698</c:v>
                </c:pt>
                <c:pt idx="1923">
                  <c:v>-2.6628472083333299</c:v>
                </c:pt>
                <c:pt idx="1924">
                  <c:v>-2.6614585000000002</c:v>
                </c:pt>
                <c:pt idx="1925">
                  <c:v>-2.66006979166667</c:v>
                </c:pt>
                <c:pt idx="1926">
                  <c:v>-2.6586810833333301</c:v>
                </c:pt>
                <c:pt idx="1927">
                  <c:v>-2.6572923749999999</c:v>
                </c:pt>
                <c:pt idx="1928">
                  <c:v>-2.6559036666666702</c:v>
                </c:pt>
                <c:pt idx="1929">
                  <c:v>-2.6545149583333298</c:v>
                </c:pt>
                <c:pt idx="1930">
                  <c:v>-2.6531262500000001</c:v>
                </c:pt>
                <c:pt idx="1931">
                  <c:v>-2.65173754166667</c:v>
                </c:pt>
                <c:pt idx="1932">
                  <c:v>-2.65034883333333</c:v>
                </c:pt>
                <c:pt idx="1933">
                  <c:v>-2.6489601249999999</c:v>
                </c:pt>
                <c:pt idx="1934">
                  <c:v>-2.6475714166666702</c:v>
                </c:pt>
                <c:pt idx="1935">
                  <c:v>-2.6461827083333298</c:v>
                </c:pt>
                <c:pt idx="1936">
                  <c:v>-2.6447940000000001</c:v>
                </c:pt>
                <c:pt idx="1937">
                  <c:v>-2.6434052916666699</c:v>
                </c:pt>
                <c:pt idx="1938">
                  <c:v>-2.64201658333333</c:v>
                </c:pt>
                <c:pt idx="1939">
                  <c:v>-2.6406278749999998</c:v>
                </c:pt>
                <c:pt idx="1940">
                  <c:v>-2.6392391666666701</c:v>
                </c:pt>
                <c:pt idx="1941">
                  <c:v>-2.6378504583333302</c:v>
                </c:pt>
                <c:pt idx="1942">
                  <c:v>-2.63646175</c:v>
                </c:pt>
                <c:pt idx="1943">
                  <c:v>-2.6350730416666699</c:v>
                </c:pt>
                <c:pt idx="1944">
                  <c:v>-2.63368433333333</c:v>
                </c:pt>
                <c:pt idx="1945">
                  <c:v>-2.6322956249999998</c:v>
                </c:pt>
                <c:pt idx="1946">
                  <c:v>-2.6309069166666701</c:v>
                </c:pt>
                <c:pt idx="1947">
                  <c:v>-2.6295182083333302</c:v>
                </c:pt>
                <c:pt idx="1948">
                  <c:v>-2.6281295</c:v>
                </c:pt>
                <c:pt idx="1949">
                  <c:v>-2.6267407916666698</c:v>
                </c:pt>
                <c:pt idx="1950">
                  <c:v>-2.6253520833333299</c:v>
                </c:pt>
                <c:pt idx="1951">
                  <c:v>-2.6239633750000002</c:v>
                </c:pt>
                <c:pt idx="1952">
                  <c:v>-2.6225746666666701</c:v>
                </c:pt>
                <c:pt idx="1953">
                  <c:v>-2.6211859583333301</c:v>
                </c:pt>
                <c:pt idx="1954">
                  <c:v>-2.61979725</c:v>
                </c:pt>
                <c:pt idx="1955">
                  <c:v>-2.6184085416666698</c:v>
                </c:pt>
                <c:pt idx="1956">
                  <c:v>-2.6170198333333299</c:v>
                </c:pt>
                <c:pt idx="1957">
                  <c:v>-2.6156311250000002</c:v>
                </c:pt>
                <c:pt idx="1958">
                  <c:v>-2.61424241666667</c:v>
                </c:pt>
                <c:pt idx="1959">
                  <c:v>-2.6128537083333301</c:v>
                </c:pt>
                <c:pt idx="1960">
                  <c:v>-2.6114649999999999</c:v>
                </c:pt>
                <c:pt idx="1961">
                  <c:v>-2.6100762916666702</c:v>
                </c:pt>
                <c:pt idx="1962">
                  <c:v>-2.6086875833333298</c:v>
                </c:pt>
                <c:pt idx="1963">
                  <c:v>-2.6072988750000001</c:v>
                </c:pt>
                <c:pt idx="1964">
                  <c:v>-2.60591016666667</c:v>
                </c:pt>
                <c:pt idx="1965">
                  <c:v>-2.60452145833333</c:v>
                </c:pt>
                <c:pt idx="1966">
                  <c:v>-2.6031327499999999</c:v>
                </c:pt>
                <c:pt idx="1967">
                  <c:v>-2.6017440416666702</c:v>
                </c:pt>
                <c:pt idx="1968">
                  <c:v>-2.6003553333333298</c:v>
                </c:pt>
                <c:pt idx="1969">
                  <c:v>-2.5989666250000001</c:v>
                </c:pt>
                <c:pt idx="1970">
                  <c:v>-2.5975779166666699</c:v>
                </c:pt>
                <c:pt idx="1971">
                  <c:v>-2.59618920833333</c:v>
                </c:pt>
                <c:pt idx="1972">
                  <c:v>-2.5948004999999998</c:v>
                </c:pt>
                <c:pt idx="1973">
                  <c:v>-2.5934117916666701</c:v>
                </c:pt>
                <c:pt idx="1974">
                  <c:v>-2.5920230833333302</c:v>
                </c:pt>
                <c:pt idx="1975">
                  <c:v>-2.590634375</c:v>
                </c:pt>
                <c:pt idx="1976">
                  <c:v>-2.5892456666666699</c:v>
                </c:pt>
                <c:pt idx="1977">
                  <c:v>-2.58785695833333</c:v>
                </c:pt>
                <c:pt idx="1978">
                  <c:v>-2.5864682499999998</c:v>
                </c:pt>
                <c:pt idx="1979">
                  <c:v>-2.5850795416666701</c:v>
                </c:pt>
                <c:pt idx="1980">
                  <c:v>-2.5836908333333302</c:v>
                </c:pt>
                <c:pt idx="1981">
                  <c:v>-2.582302125</c:v>
                </c:pt>
                <c:pt idx="1982">
                  <c:v>-2.5809134166666698</c:v>
                </c:pt>
                <c:pt idx="1983">
                  <c:v>-2.5795247083333299</c:v>
                </c:pt>
                <c:pt idx="1984">
                  <c:v>-2.5781360000000002</c:v>
                </c:pt>
                <c:pt idx="1985">
                  <c:v>-2.57674729166667</c:v>
                </c:pt>
                <c:pt idx="1986">
                  <c:v>-2.5753585833333301</c:v>
                </c:pt>
                <c:pt idx="1987">
                  <c:v>-2.573969875</c:v>
                </c:pt>
                <c:pt idx="1988">
                  <c:v>-2.5725811666666698</c:v>
                </c:pt>
                <c:pt idx="1989">
                  <c:v>-2.5711924583333299</c:v>
                </c:pt>
                <c:pt idx="1990">
                  <c:v>-2.5698037500000002</c:v>
                </c:pt>
                <c:pt idx="1991">
                  <c:v>-2.56841504166667</c:v>
                </c:pt>
                <c:pt idx="1992">
                  <c:v>-2.5670263333333301</c:v>
                </c:pt>
                <c:pt idx="1993">
                  <c:v>-2.5656376249999999</c:v>
                </c:pt>
                <c:pt idx="1994">
                  <c:v>-2.5642489166666702</c:v>
                </c:pt>
                <c:pt idx="1995">
                  <c:v>-2.5628602083333298</c:v>
                </c:pt>
                <c:pt idx="1996">
                  <c:v>-2.5614715000000001</c:v>
                </c:pt>
                <c:pt idx="1997">
                  <c:v>-2.56008279166667</c:v>
                </c:pt>
                <c:pt idx="1998">
                  <c:v>-2.55869408333333</c:v>
                </c:pt>
                <c:pt idx="1999">
                  <c:v>-2.5573053749999999</c:v>
                </c:pt>
                <c:pt idx="2000">
                  <c:v>-2.5559166666666702</c:v>
                </c:pt>
                <c:pt idx="2001">
                  <c:v>-2.5545279583333298</c:v>
                </c:pt>
                <c:pt idx="2002">
                  <c:v>-2.5531392500000001</c:v>
                </c:pt>
                <c:pt idx="2003">
                  <c:v>-2.5517505416666699</c:v>
                </c:pt>
                <c:pt idx="2004">
                  <c:v>-2.55036183333333</c:v>
                </c:pt>
                <c:pt idx="2005">
                  <c:v>-2.5489731249999998</c:v>
                </c:pt>
                <c:pt idx="2006">
                  <c:v>-2.5475844166666701</c:v>
                </c:pt>
                <c:pt idx="2007">
                  <c:v>-2.5461957083333302</c:v>
                </c:pt>
                <c:pt idx="2008">
                  <c:v>-2.544807</c:v>
                </c:pt>
                <c:pt idx="2009">
                  <c:v>-2.5434182916666699</c:v>
                </c:pt>
                <c:pt idx="2010">
                  <c:v>-2.54202958333333</c:v>
                </c:pt>
                <c:pt idx="2011">
                  <c:v>-2.5406408749999998</c:v>
                </c:pt>
                <c:pt idx="2012">
                  <c:v>-2.5392521666666701</c:v>
                </c:pt>
                <c:pt idx="2013">
                  <c:v>-2.5378634583333302</c:v>
                </c:pt>
                <c:pt idx="2014">
                  <c:v>-2.53647475</c:v>
                </c:pt>
                <c:pt idx="2015">
                  <c:v>-2.5350860416666698</c:v>
                </c:pt>
                <c:pt idx="2016">
                  <c:v>-2.5336973333333299</c:v>
                </c:pt>
                <c:pt idx="2017">
                  <c:v>-2.5323086250000002</c:v>
                </c:pt>
                <c:pt idx="2018">
                  <c:v>-2.53091991666667</c:v>
                </c:pt>
                <c:pt idx="2019">
                  <c:v>-2.5295312083333301</c:v>
                </c:pt>
                <c:pt idx="2020">
                  <c:v>-2.5281425</c:v>
                </c:pt>
                <c:pt idx="2021">
                  <c:v>-2.5267537916666698</c:v>
                </c:pt>
                <c:pt idx="2022">
                  <c:v>-2.5253650833333299</c:v>
                </c:pt>
                <c:pt idx="2023">
                  <c:v>-2.5239763750000002</c:v>
                </c:pt>
                <c:pt idx="2024">
                  <c:v>-2.52258766666667</c:v>
                </c:pt>
                <c:pt idx="2025">
                  <c:v>-2.5211989583333301</c:v>
                </c:pt>
                <c:pt idx="2026">
                  <c:v>-2.5198102499999999</c:v>
                </c:pt>
                <c:pt idx="2027">
                  <c:v>-2.5184215416666702</c:v>
                </c:pt>
                <c:pt idx="2028">
                  <c:v>-2.5170328333333298</c:v>
                </c:pt>
                <c:pt idx="2029">
                  <c:v>-2.5156441250000001</c:v>
                </c:pt>
                <c:pt idx="2030">
                  <c:v>-2.51425541666667</c:v>
                </c:pt>
                <c:pt idx="2031">
                  <c:v>-2.51286670833333</c:v>
                </c:pt>
                <c:pt idx="2032">
                  <c:v>-2.5114779999999999</c:v>
                </c:pt>
                <c:pt idx="2033">
                  <c:v>-2.5100892916666702</c:v>
                </c:pt>
                <c:pt idx="2034">
                  <c:v>-2.5087005833333298</c:v>
                </c:pt>
                <c:pt idx="2035">
                  <c:v>-2.5073118750000001</c:v>
                </c:pt>
                <c:pt idx="2036">
                  <c:v>-2.5059231666666699</c:v>
                </c:pt>
                <c:pt idx="2037">
                  <c:v>-2.50453445833333</c:v>
                </c:pt>
                <c:pt idx="2038">
                  <c:v>-2.5031457499999998</c:v>
                </c:pt>
                <c:pt idx="2039">
                  <c:v>-2.5017570416666701</c:v>
                </c:pt>
                <c:pt idx="2040">
                  <c:v>-2.5003683333333302</c:v>
                </c:pt>
                <c:pt idx="2041">
                  <c:v>-2.498979625</c:v>
                </c:pt>
                <c:pt idx="2042">
                  <c:v>-2.4975909166666699</c:v>
                </c:pt>
                <c:pt idx="2043">
                  <c:v>-2.49620220833333</c:v>
                </c:pt>
                <c:pt idx="2044">
                  <c:v>-2.4948134999999998</c:v>
                </c:pt>
                <c:pt idx="2045">
                  <c:v>-2.4934247916666701</c:v>
                </c:pt>
                <c:pt idx="2046">
                  <c:v>-2.4920360833333302</c:v>
                </c:pt>
                <c:pt idx="2047">
                  <c:v>-2.490647375</c:v>
                </c:pt>
                <c:pt idx="2048">
                  <c:v>-2.4892586666666698</c:v>
                </c:pt>
                <c:pt idx="2049">
                  <c:v>-2.4878699583333299</c:v>
                </c:pt>
                <c:pt idx="2050">
                  <c:v>-2.4864812500000002</c:v>
                </c:pt>
                <c:pt idx="2051">
                  <c:v>-2.48509254166667</c:v>
                </c:pt>
                <c:pt idx="2052">
                  <c:v>-2.4837038333333301</c:v>
                </c:pt>
                <c:pt idx="2053">
                  <c:v>-2.482315125</c:v>
                </c:pt>
                <c:pt idx="2054">
                  <c:v>-2.4809264166666698</c:v>
                </c:pt>
                <c:pt idx="2055">
                  <c:v>-2.4795377083333299</c:v>
                </c:pt>
                <c:pt idx="2056">
                  <c:v>-2.4781490000000002</c:v>
                </c:pt>
                <c:pt idx="2057">
                  <c:v>-2.47676029166667</c:v>
                </c:pt>
                <c:pt idx="2058">
                  <c:v>-2.4753715833333301</c:v>
                </c:pt>
                <c:pt idx="2059">
                  <c:v>-2.4739828749999999</c:v>
                </c:pt>
                <c:pt idx="2060">
                  <c:v>-2.4725941666666702</c:v>
                </c:pt>
                <c:pt idx="2061">
                  <c:v>-2.4712054583333298</c:v>
                </c:pt>
                <c:pt idx="2062">
                  <c:v>-2.4698167500000001</c:v>
                </c:pt>
                <c:pt idx="2063">
                  <c:v>-2.46842804166667</c:v>
                </c:pt>
                <c:pt idx="2064">
                  <c:v>-2.46703933333333</c:v>
                </c:pt>
                <c:pt idx="2065">
                  <c:v>-2.4656506249999999</c:v>
                </c:pt>
                <c:pt idx="2066">
                  <c:v>-2.4642619166666702</c:v>
                </c:pt>
                <c:pt idx="2067">
                  <c:v>-2.4628732083333298</c:v>
                </c:pt>
                <c:pt idx="2068">
                  <c:v>-2.4614845000000001</c:v>
                </c:pt>
                <c:pt idx="2069">
                  <c:v>-2.4600957916666699</c:v>
                </c:pt>
                <c:pt idx="2070">
                  <c:v>-2.45870708333333</c:v>
                </c:pt>
                <c:pt idx="2071">
                  <c:v>-2.4573183749999998</c:v>
                </c:pt>
                <c:pt idx="2072">
                  <c:v>-2.4559296666666701</c:v>
                </c:pt>
                <c:pt idx="2073">
                  <c:v>-2.4545409583333302</c:v>
                </c:pt>
                <c:pt idx="2074">
                  <c:v>-2.45315225</c:v>
                </c:pt>
                <c:pt idx="2075">
                  <c:v>-2.4517635416666699</c:v>
                </c:pt>
                <c:pt idx="2076">
                  <c:v>-2.4503748333333299</c:v>
                </c:pt>
                <c:pt idx="2077">
                  <c:v>-2.4489861249999998</c:v>
                </c:pt>
                <c:pt idx="2078">
                  <c:v>-2.4475974166666701</c:v>
                </c:pt>
                <c:pt idx="2079">
                  <c:v>-2.4462087083333302</c:v>
                </c:pt>
                <c:pt idx="2080">
                  <c:v>-2.44482</c:v>
                </c:pt>
                <c:pt idx="2081">
                  <c:v>-2.4434312916666698</c:v>
                </c:pt>
                <c:pt idx="2082">
                  <c:v>-2.4420425833333299</c:v>
                </c:pt>
                <c:pt idx="2083">
                  <c:v>-2.4406538750000002</c:v>
                </c:pt>
                <c:pt idx="2084">
                  <c:v>-2.43926516666667</c:v>
                </c:pt>
                <c:pt idx="2085">
                  <c:v>-2.4378764583333301</c:v>
                </c:pt>
                <c:pt idx="2086">
                  <c:v>-2.43648775</c:v>
                </c:pt>
                <c:pt idx="2087">
                  <c:v>-2.4350990416666698</c:v>
                </c:pt>
                <c:pt idx="2088">
                  <c:v>-2.4337103333333299</c:v>
                </c:pt>
                <c:pt idx="2089">
                  <c:v>-2.4323216250000002</c:v>
                </c:pt>
                <c:pt idx="2090">
                  <c:v>-2.43093291666667</c:v>
                </c:pt>
                <c:pt idx="2091">
                  <c:v>-2.4295442083333301</c:v>
                </c:pt>
                <c:pt idx="2092">
                  <c:v>-2.4281554999999999</c:v>
                </c:pt>
                <c:pt idx="2093">
                  <c:v>-2.4267667916666702</c:v>
                </c:pt>
                <c:pt idx="2094">
                  <c:v>-2.4253780833333298</c:v>
                </c:pt>
                <c:pt idx="2095">
                  <c:v>-2.4239893750000001</c:v>
                </c:pt>
                <c:pt idx="2096">
                  <c:v>-2.42260066666667</c:v>
                </c:pt>
                <c:pt idx="2097">
                  <c:v>-2.42121195833333</c:v>
                </c:pt>
                <c:pt idx="2098">
                  <c:v>-2.4198232499999999</c:v>
                </c:pt>
                <c:pt idx="2099">
                  <c:v>-2.4184345416666702</c:v>
                </c:pt>
                <c:pt idx="2100">
                  <c:v>-2.4170458333333298</c:v>
                </c:pt>
                <c:pt idx="2101">
                  <c:v>-2.4156571250000001</c:v>
                </c:pt>
                <c:pt idx="2102">
                  <c:v>-2.4142684166666699</c:v>
                </c:pt>
                <c:pt idx="2103">
                  <c:v>-2.41287970833333</c:v>
                </c:pt>
                <c:pt idx="2104">
                  <c:v>-2.4114909999999998</c:v>
                </c:pt>
                <c:pt idx="2105">
                  <c:v>-2.4101022916666701</c:v>
                </c:pt>
                <c:pt idx="2106">
                  <c:v>-2.4087135833333302</c:v>
                </c:pt>
                <c:pt idx="2107">
                  <c:v>-2.407324875</c:v>
                </c:pt>
                <c:pt idx="2108">
                  <c:v>-2.4059361666666699</c:v>
                </c:pt>
                <c:pt idx="2109">
                  <c:v>-2.4045474583333299</c:v>
                </c:pt>
                <c:pt idx="2110">
                  <c:v>-2.4031587499999998</c:v>
                </c:pt>
                <c:pt idx="2111">
                  <c:v>-2.4017700416666701</c:v>
                </c:pt>
                <c:pt idx="2112">
                  <c:v>-2.4003813333333301</c:v>
                </c:pt>
                <c:pt idx="2113">
                  <c:v>-2.398992625</c:v>
                </c:pt>
                <c:pt idx="2114">
                  <c:v>-2.3976039166666698</c:v>
                </c:pt>
                <c:pt idx="2115">
                  <c:v>-2.3962152083333299</c:v>
                </c:pt>
                <c:pt idx="2116">
                  <c:v>-2.3948265000000002</c:v>
                </c:pt>
                <c:pt idx="2117">
                  <c:v>-2.39343779166667</c:v>
                </c:pt>
                <c:pt idx="2118">
                  <c:v>-2.3920490833333301</c:v>
                </c:pt>
                <c:pt idx="2119">
                  <c:v>-2.3906603749999999</c:v>
                </c:pt>
                <c:pt idx="2120">
                  <c:v>-2.3892716666666698</c:v>
                </c:pt>
                <c:pt idx="2121">
                  <c:v>-2.3878829583333299</c:v>
                </c:pt>
                <c:pt idx="2122">
                  <c:v>-2.3864942500000002</c:v>
                </c:pt>
                <c:pt idx="2123">
                  <c:v>-2.38510554166667</c:v>
                </c:pt>
                <c:pt idx="2124">
                  <c:v>-2.3837168333333301</c:v>
                </c:pt>
                <c:pt idx="2125">
                  <c:v>-2.3823281249999999</c:v>
                </c:pt>
                <c:pt idx="2126">
                  <c:v>-2.3809394166666702</c:v>
                </c:pt>
                <c:pt idx="2127">
                  <c:v>-2.3795507083333298</c:v>
                </c:pt>
                <c:pt idx="2128">
                  <c:v>-2.3781620000000001</c:v>
                </c:pt>
                <c:pt idx="2129">
                  <c:v>-2.37677329166667</c:v>
                </c:pt>
                <c:pt idx="2130">
                  <c:v>-2.37538458333333</c:v>
                </c:pt>
                <c:pt idx="2131">
                  <c:v>-2.3739958749999999</c:v>
                </c:pt>
                <c:pt idx="2132">
                  <c:v>-2.3726071666666702</c:v>
                </c:pt>
                <c:pt idx="2133">
                  <c:v>-2.3712184583333298</c:v>
                </c:pt>
                <c:pt idx="2134">
                  <c:v>-2.3698297500000001</c:v>
                </c:pt>
                <c:pt idx="2135">
                  <c:v>-2.3684410416666699</c:v>
                </c:pt>
                <c:pt idx="2136">
                  <c:v>-2.36705233333333</c:v>
                </c:pt>
                <c:pt idx="2137">
                  <c:v>-2.3656636249999998</c:v>
                </c:pt>
                <c:pt idx="2138">
                  <c:v>-2.3642749166666701</c:v>
                </c:pt>
                <c:pt idx="2139">
                  <c:v>-2.3628862083333302</c:v>
                </c:pt>
                <c:pt idx="2140">
                  <c:v>-2.3614975</c:v>
                </c:pt>
                <c:pt idx="2141">
                  <c:v>-2.3601087916666699</c:v>
                </c:pt>
                <c:pt idx="2142">
                  <c:v>-2.3587200833333299</c:v>
                </c:pt>
                <c:pt idx="2143">
                  <c:v>-2.3573313749999998</c:v>
                </c:pt>
                <c:pt idx="2144">
                  <c:v>-2.3559426666666701</c:v>
                </c:pt>
                <c:pt idx="2145">
                  <c:v>-2.3545539583333301</c:v>
                </c:pt>
                <c:pt idx="2146">
                  <c:v>-2.35316525</c:v>
                </c:pt>
                <c:pt idx="2147">
                  <c:v>-2.3517765416666698</c:v>
                </c:pt>
                <c:pt idx="2148">
                  <c:v>-2.3503878333333299</c:v>
                </c:pt>
                <c:pt idx="2149">
                  <c:v>-2.3489991250000002</c:v>
                </c:pt>
                <c:pt idx="2150">
                  <c:v>-2.34761041666667</c:v>
                </c:pt>
                <c:pt idx="2151">
                  <c:v>-2.3462217083333301</c:v>
                </c:pt>
                <c:pt idx="2152">
                  <c:v>-2.3448329999999999</c:v>
                </c:pt>
                <c:pt idx="2153">
                  <c:v>-2.3434442916666698</c:v>
                </c:pt>
                <c:pt idx="2154">
                  <c:v>-2.3420555833333299</c:v>
                </c:pt>
                <c:pt idx="2155">
                  <c:v>-2.3406668750000001</c:v>
                </c:pt>
                <c:pt idx="2156">
                  <c:v>-2.33927816666667</c:v>
                </c:pt>
                <c:pt idx="2157">
                  <c:v>-2.3378894583333301</c:v>
                </c:pt>
                <c:pt idx="2158">
                  <c:v>-2.3365007499999999</c:v>
                </c:pt>
                <c:pt idx="2159">
                  <c:v>-2.3351120416666702</c:v>
                </c:pt>
                <c:pt idx="2160">
                  <c:v>-2.3337233333333298</c:v>
                </c:pt>
                <c:pt idx="2161">
                  <c:v>-2.3323346250000001</c:v>
                </c:pt>
                <c:pt idx="2162">
                  <c:v>-2.3309459166666699</c:v>
                </c:pt>
                <c:pt idx="2163">
                  <c:v>-2.32955720833333</c:v>
                </c:pt>
                <c:pt idx="2164">
                  <c:v>-2.3281684999999999</c:v>
                </c:pt>
                <c:pt idx="2165">
                  <c:v>-2.3267797916666701</c:v>
                </c:pt>
                <c:pt idx="2166">
                  <c:v>-2.3253910833333298</c:v>
                </c:pt>
                <c:pt idx="2167">
                  <c:v>-2.3240023750000001</c:v>
                </c:pt>
                <c:pt idx="2168">
                  <c:v>-2.3226136666666699</c:v>
                </c:pt>
                <c:pt idx="2169">
                  <c:v>-2.32122495833333</c:v>
                </c:pt>
                <c:pt idx="2170">
                  <c:v>-2.3198362499999998</c:v>
                </c:pt>
                <c:pt idx="2171">
                  <c:v>-2.3184475416666701</c:v>
                </c:pt>
                <c:pt idx="2172">
                  <c:v>-2.3170588333333302</c:v>
                </c:pt>
                <c:pt idx="2173">
                  <c:v>-2.315670125</c:v>
                </c:pt>
                <c:pt idx="2174">
                  <c:v>-2.3142814166666699</c:v>
                </c:pt>
                <c:pt idx="2175">
                  <c:v>-2.3128927083333299</c:v>
                </c:pt>
                <c:pt idx="2176">
                  <c:v>-2.3115039999999998</c:v>
                </c:pt>
                <c:pt idx="2177">
                  <c:v>-2.3101152916666701</c:v>
                </c:pt>
                <c:pt idx="2178">
                  <c:v>-2.3087265833333301</c:v>
                </c:pt>
                <c:pt idx="2179">
                  <c:v>-2.307337875</c:v>
                </c:pt>
                <c:pt idx="2180">
                  <c:v>-2.3059491666666698</c:v>
                </c:pt>
                <c:pt idx="2181">
                  <c:v>-2.3045604583333299</c:v>
                </c:pt>
                <c:pt idx="2182">
                  <c:v>-2.3031717500000002</c:v>
                </c:pt>
                <c:pt idx="2183">
                  <c:v>-2.30178304166667</c:v>
                </c:pt>
                <c:pt idx="2184">
                  <c:v>-2.3003943333333301</c:v>
                </c:pt>
                <c:pt idx="2185">
                  <c:v>-2.2990056249999999</c:v>
                </c:pt>
                <c:pt idx="2186">
                  <c:v>-2.2976169166666698</c:v>
                </c:pt>
                <c:pt idx="2187">
                  <c:v>-2.2962282083333299</c:v>
                </c:pt>
                <c:pt idx="2188">
                  <c:v>-2.2948395000000001</c:v>
                </c:pt>
                <c:pt idx="2189">
                  <c:v>-2.29345079166667</c:v>
                </c:pt>
                <c:pt idx="2190">
                  <c:v>-2.2920620833333301</c:v>
                </c:pt>
                <c:pt idx="2191">
                  <c:v>-2.2906733749999999</c:v>
                </c:pt>
                <c:pt idx="2192">
                  <c:v>-2.2892846666666702</c:v>
                </c:pt>
                <c:pt idx="2193">
                  <c:v>-2.2878959583333298</c:v>
                </c:pt>
                <c:pt idx="2194">
                  <c:v>-2.2865072500000001</c:v>
                </c:pt>
                <c:pt idx="2195">
                  <c:v>-2.2851185416666699</c:v>
                </c:pt>
                <c:pt idx="2196">
                  <c:v>-2.28372983333333</c:v>
                </c:pt>
                <c:pt idx="2197">
                  <c:v>-2.2823411249999999</c:v>
                </c:pt>
                <c:pt idx="2198">
                  <c:v>-2.2809524166666701</c:v>
                </c:pt>
                <c:pt idx="2199">
                  <c:v>-2.2795637083333302</c:v>
                </c:pt>
                <c:pt idx="2200">
                  <c:v>-2.2781750000000001</c:v>
                </c:pt>
                <c:pt idx="2201">
                  <c:v>-2.2767862916666699</c:v>
                </c:pt>
                <c:pt idx="2202">
                  <c:v>-2.27539758333333</c:v>
                </c:pt>
                <c:pt idx="2203">
                  <c:v>-2.2740088749999998</c:v>
                </c:pt>
                <c:pt idx="2204">
                  <c:v>-2.2726201666666701</c:v>
                </c:pt>
                <c:pt idx="2205">
                  <c:v>-2.2712314583333302</c:v>
                </c:pt>
                <c:pt idx="2206">
                  <c:v>-2.26984275</c:v>
                </c:pt>
                <c:pt idx="2207">
                  <c:v>-2.2684540416666699</c:v>
                </c:pt>
                <c:pt idx="2208">
                  <c:v>-2.2670653333333299</c:v>
                </c:pt>
                <c:pt idx="2209">
                  <c:v>-2.2656766250000002</c:v>
                </c:pt>
                <c:pt idx="2210">
                  <c:v>-2.2642879166666701</c:v>
                </c:pt>
                <c:pt idx="2211">
                  <c:v>-2.2628992083333301</c:v>
                </c:pt>
                <c:pt idx="2212">
                  <c:v>-2.2615105</c:v>
                </c:pt>
                <c:pt idx="2213">
                  <c:v>-2.2601217916666698</c:v>
                </c:pt>
                <c:pt idx="2214">
                  <c:v>-2.2587330833333299</c:v>
                </c:pt>
                <c:pt idx="2215">
                  <c:v>-2.2573443750000002</c:v>
                </c:pt>
                <c:pt idx="2216">
                  <c:v>-2.25595566666667</c:v>
                </c:pt>
                <c:pt idx="2217">
                  <c:v>-2.2545669583333301</c:v>
                </c:pt>
                <c:pt idx="2218">
                  <c:v>-2.2531782499999999</c:v>
                </c:pt>
                <c:pt idx="2219">
                  <c:v>-2.2517895416666698</c:v>
                </c:pt>
                <c:pt idx="2220">
                  <c:v>-2.2504008333333299</c:v>
                </c:pt>
                <c:pt idx="2221">
                  <c:v>-2.2490121250000001</c:v>
                </c:pt>
                <c:pt idx="2222">
                  <c:v>-2.24762341666667</c:v>
                </c:pt>
                <c:pt idx="2223">
                  <c:v>-2.2462347083333301</c:v>
                </c:pt>
                <c:pt idx="2224">
                  <c:v>-2.2448459999999999</c:v>
                </c:pt>
                <c:pt idx="2225">
                  <c:v>-2.2434572916666702</c:v>
                </c:pt>
                <c:pt idx="2226">
                  <c:v>-2.2420685833333298</c:v>
                </c:pt>
                <c:pt idx="2227">
                  <c:v>-2.2406798750000001</c:v>
                </c:pt>
                <c:pt idx="2228">
                  <c:v>-2.2392911666666699</c:v>
                </c:pt>
                <c:pt idx="2229">
                  <c:v>-2.23790245833333</c:v>
                </c:pt>
                <c:pt idx="2230">
                  <c:v>-2.2365137499999999</c:v>
                </c:pt>
                <c:pt idx="2231">
                  <c:v>-2.2351250416666701</c:v>
                </c:pt>
                <c:pt idx="2232">
                  <c:v>-2.2337363333333302</c:v>
                </c:pt>
                <c:pt idx="2233">
                  <c:v>-2.2323476250000001</c:v>
                </c:pt>
                <c:pt idx="2234">
                  <c:v>-2.2309589166666699</c:v>
                </c:pt>
                <c:pt idx="2235">
                  <c:v>-2.22957020833333</c:v>
                </c:pt>
                <c:pt idx="2236">
                  <c:v>-2.2281814999999998</c:v>
                </c:pt>
                <c:pt idx="2237">
                  <c:v>-2.2267927916666701</c:v>
                </c:pt>
                <c:pt idx="2238">
                  <c:v>-2.2254040833333302</c:v>
                </c:pt>
                <c:pt idx="2239">
                  <c:v>-2.224015375</c:v>
                </c:pt>
                <c:pt idx="2240">
                  <c:v>-2.2226266666666699</c:v>
                </c:pt>
                <c:pt idx="2241">
                  <c:v>-2.2212379583333299</c:v>
                </c:pt>
                <c:pt idx="2242">
                  <c:v>-2.2198492500000002</c:v>
                </c:pt>
                <c:pt idx="2243">
                  <c:v>-2.2184605416666701</c:v>
                </c:pt>
                <c:pt idx="2244">
                  <c:v>-2.2170718333333301</c:v>
                </c:pt>
                <c:pt idx="2245">
                  <c:v>-2.215683125</c:v>
                </c:pt>
                <c:pt idx="2246">
                  <c:v>-2.2142944166666698</c:v>
                </c:pt>
                <c:pt idx="2247">
                  <c:v>-2.2129057083333299</c:v>
                </c:pt>
                <c:pt idx="2248">
                  <c:v>-2.2115170000000002</c:v>
                </c:pt>
                <c:pt idx="2249">
                  <c:v>-2.21012829166667</c:v>
                </c:pt>
                <c:pt idx="2250">
                  <c:v>-2.2087395833333301</c:v>
                </c:pt>
                <c:pt idx="2251">
                  <c:v>-2.2073508749999999</c:v>
                </c:pt>
                <c:pt idx="2252">
                  <c:v>-2.2059621666666702</c:v>
                </c:pt>
                <c:pt idx="2253">
                  <c:v>-2.2045734583333298</c:v>
                </c:pt>
                <c:pt idx="2254">
                  <c:v>-2.2031847500000001</c:v>
                </c:pt>
                <c:pt idx="2255">
                  <c:v>-2.20179604166667</c:v>
                </c:pt>
                <c:pt idx="2256">
                  <c:v>-2.2004073333333301</c:v>
                </c:pt>
                <c:pt idx="2257">
                  <c:v>-2.1990186249999999</c:v>
                </c:pt>
                <c:pt idx="2258">
                  <c:v>-2.1976299166666702</c:v>
                </c:pt>
                <c:pt idx="2259">
                  <c:v>-2.1962412083333298</c:v>
                </c:pt>
                <c:pt idx="2260">
                  <c:v>-2.1948525000000001</c:v>
                </c:pt>
                <c:pt idx="2261">
                  <c:v>-2.1934637916666699</c:v>
                </c:pt>
                <c:pt idx="2262">
                  <c:v>-2.19207508333333</c:v>
                </c:pt>
                <c:pt idx="2263">
                  <c:v>-2.1906863749999999</c:v>
                </c:pt>
                <c:pt idx="2264">
                  <c:v>-2.1892976666666701</c:v>
                </c:pt>
                <c:pt idx="2265">
                  <c:v>-2.1879089583333302</c:v>
                </c:pt>
                <c:pt idx="2266">
                  <c:v>-2.1865202500000001</c:v>
                </c:pt>
                <c:pt idx="2267">
                  <c:v>-2.1851315416666699</c:v>
                </c:pt>
                <c:pt idx="2268">
                  <c:v>-2.18374283333333</c:v>
                </c:pt>
                <c:pt idx="2269">
                  <c:v>-2.1823541249999998</c:v>
                </c:pt>
                <c:pt idx="2270">
                  <c:v>-2.1809654166666701</c:v>
                </c:pt>
                <c:pt idx="2271">
                  <c:v>-2.1795767083333302</c:v>
                </c:pt>
                <c:pt idx="2272">
                  <c:v>-2.178188</c:v>
                </c:pt>
                <c:pt idx="2273">
                  <c:v>-2.1767992916666699</c:v>
                </c:pt>
                <c:pt idx="2274">
                  <c:v>-2.1754105833333299</c:v>
                </c:pt>
                <c:pt idx="2275">
                  <c:v>-2.1740218750000002</c:v>
                </c:pt>
                <c:pt idx="2276">
                  <c:v>-2.1726331666666701</c:v>
                </c:pt>
                <c:pt idx="2277">
                  <c:v>-2.1712444583333301</c:v>
                </c:pt>
                <c:pt idx="2278">
                  <c:v>-2.16985575</c:v>
                </c:pt>
                <c:pt idx="2279">
                  <c:v>-2.1684670416666698</c:v>
                </c:pt>
                <c:pt idx="2280">
                  <c:v>-2.1670783333333299</c:v>
                </c:pt>
                <c:pt idx="2281">
                  <c:v>-2.1656896250000002</c:v>
                </c:pt>
                <c:pt idx="2282">
                  <c:v>-2.16430091666667</c:v>
                </c:pt>
                <c:pt idx="2283">
                  <c:v>-2.1629122083333301</c:v>
                </c:pt>
                <c:pt idx="2284">
                  <c:v>-2.1615234999999999</c:v>
                </c:pt>
                <c:pt idx="2285">
                  <c:v>-2.1601347916666702</c:v>
                </c:pt>
                <c:pt idx="2286">
                  <c:v>-2.1587460833333298</c:v>
                </c:pt>
                <c:pt idx="2287">
                  <c:v>-2.1573573750000001</c:v>
                </c:pt>
                <c:pt idx="2288">
                  <c:v>-2.15596866666667</c:v>
                </c:pt>
                <c:pt idx="2289">
                  <c:v>-2.15457995833333</c:v>
                </c:pt>
                <c:pt idx="2290">
                  <c:v>-2.1531912499999999</c:v>
                </c:pt>
                <c:pt idx="2291">
                  <c:v>-2.1518025416666702</c:v>
                </c:pt>
                <c:pt idx="2292">
                  <c:v>-2.1504138333333298</c:v>
                </c:pt>
                <c:pt idx="2293">
                  <c:v>-2.1490251250000001</c:v>
                </c:pt>
                <c:pt idx="2294">
                  <c:v>-2.1476364166666699</c:v>
                </c:pt>
                <c:pt idx="2295">
                  <c:v>-2.14624770833333</c:v>
                </c:pt>
                <c:pt idx="2296">
                  <c:v>-2.1448589999999998</c:v>
                </c:pt>
                <c:pt idx="2297">
                  <c:v>-2.1434702916666701</c:v>
                </c:pt>
                <c:pt idx="2298">
                  <c:v>-2.1420815833333302</c:v>
                </c:pt>
                <c:pt idx="2299">
                  <c:v>-2.1406928750000001</c:v>
                </c:pt>
                <c:pt idx="2300">
                  <c:v>-2.1393041666666699</c:v>
                </c:pt>
                <c:pt idx="2301">
                  <c:v>-2.13791545833333</c:v>
                </c:pt>
                <c:pt idx="2302">
                  <c:v>-2.1365267499999998</c:v>
                </c:pt>
                <c:pt idx="2303">
                  <c:v>-2.1351380416666701</c:v>
                </c:pt>
                <c:pt idx="2304">
                  <c:v>-2.1337493333333302</c:v>
                </c:pt>
                <c:pt idx="2305">
                  <c:v>-2.132360625</c:v>
                </c:pt>
                <c:pt idx="2306">
                  <c:v>-2.1309719166666699</c:v>
                </c:pt>
                <c:pt idx="2307">
                  <c:v>-2.1295832083333299</c:v>
                </c:pt>
                <c:pt idx="2308">
                  <c:v>-2.1281945000000002</c:v>
                </c:pt>
                <c:pt idx="2309">
                  <c:v>-2.1268057916666701</c:v>
                </c:pt>
                <c:pt idx="2310">
                  <c:v>-2.1254170833333301</c:v>
                </c:pt>
                <c:pt idx="2311">
                  <c:v>-2.124028375</c:v>
                </c:pt>
                <c:pt idx="2312">
                  <c:v>-2.1226396666666698</c:v>
                </c:pt>
                <c:pt idx="2313">
                  <c:v>-2.1212509583333299</c:v>
                </c:pt>
                <c:pt idx="2314">
                  <c:v>-2.1198622500000002</c:v>
                </c:pt>
                <c:pt idx="2315">
                  <c:v>-2.11847354166667</c:v>
                </c:pt>
                <c:pt idx="2316">
                  <c:v>-2.1170848333333301</c:v>
                </c:pt>
                <c:pt idx="2317">
                  <c:v>-2.1156961249999999</c:v>
                </c:pt>
                <c:pt idx="2318">
                  <c:v>-2.1143074166666702</c:v>
                </c:pt>
                <c:pt idx="2319">
                  <c:v>-2.1129187083333298</c:v>
                </c:pt>
                <c:pt idx="2320">
                  <c:v>-2.1115300000000001</c:v>
                </c:pt>
                <c:pt idx="2321">
                  <c:v>-2.11014129166667</c:v>
                </c:pt>
                <c:pt idx="2322">
                  <c:v>-2.10875258333333</c:v>
                </c:pt>
                <c:pt idx="2323">
                  <c:v>-2.1073638749999999</c:v>
                </c:pt>
                <c:pt idx="2324">
                  <c:v>-2.1059751666666702</c:v>
                </c:pt>
                <c:pt idx="2325">
                  <c:v>-2.1045864583333298</c:v>
                </c:pt>
                <c:pt idx="2326">
                  <c:v>-2.1031977500000001</c:v>
                </c:pt>
                <c:pt idx="2327">
                  <c:v>-2.1018090416666699</c:v>
                </c:pt>
                <c:pt idx="2328">
                  <c:v>-2.10042033333333</c:v>
                </c:pt>
                <c:pt idx="2329">
                  <c:v>-2.0990316249999998</c:v>
                </c:pt>
                <c:pt idx="2330">
                  <c:v>-2.0976429166666701</c:v>
                </c:pt>
                <c:pt idx="2331">
                  <c:v>-2.0962542083333302</c:v>
                </c:pt>
                <c:pt idx="2332">
                  <c:v>-2.0948655</c:v>
                </c:pt>
                <c:pt idx="2333">
                  <c:v>-2.0934767916666699</c:v>
                </c:pt>
                <c:pt idx="2334">
                  <c:v>-2.09208808333333</c:v>
                </c:pt>
                <c:pt idx="2335">
                  <c:v>-2.0906993749999998</c:v>
                </c:pt>
                <c:pt idx="2336">
                  <c:v>-2.0893106666666701</c:v>
                </c:pt>
                <c:pt idx="2337">
                  <c:v>-2.0879219583333302</c:v>
                </c:pt>
                <c:pt idx="2338">
                  <c:v>-2.08653325</c:v>
                </c:pt>
                <c:pt idx="2339">
                  <c:v>-2.0851445416666698</c:v>
                </c:pt>
                <c:pt idx="2340">
                  <c:v>-2.0837558333333299</c:v>
                </c:pt>
                <c:pt idx="2341">
                  <c:v>-2.0823671250000002</c:v>
                </c:pt>
                <c:pt idx="2342">
                  <c:v>-2.0809784166666701</c:v>
                </c:pt>
                <c:pt idx="2343">
                  <c:v>-2.0795897083333301</c:v>
                </c:pt>
                <c:pt idx="2344">
                  <c:v>-2.078201</c:v>
                </c:pt>
                <c:pt idx="2345">
                  <c:v>-2.0768122916666698</c:v>
                </c:pt>
                <c:pt idx="2346">
                  <c:v>-2.0754235833333299</c:v>
                </c:pt>
                <c:pt idx="2347">
                  <c:v>-2.0740348750000002</c:v>
                </c:pt>
                <c:pt idx="2348">
                  <c:v>-2.07264616666667</c:v>
                </c:pt>
                <c:pt idx="2349">
                  <c:v>-2.0712574583333301</c:v>
                </c:pt>
                <c:pt idx="2350">
                  <c:v>-2.0698687499999999</c:v>
                </c:pt>
                <c:pt idx="2351">
                  <c:v>-2.0684800416666702</c:v>
                </c:pt>
                <c:pt idx="2352">
                  <c:v>-2.0670913333333298</c:v>
                </c:pt>
                <c:pt idx="2353">
                  <c:v>-2.0657026250000001</c:v>
                </c:pt>
                <c:pt idx="2354">
                  <c:v>-2.06431391666667</c:v>
                </c:pt>
                <c:pt idx="2355">
                  <c:v>-2.06292520833333</c:v>
                </c:pt>
                <c:pt idx="2356">
                  <c:v>-2.0615364999999999</c:v>
                </c:pt>
                <c:pt idx="2357">
                  <c:v>-2.0601477916666702</c:v>
                </c:pt>
                <c:pt idx="2358">
                  <c:v>-2.0587590833333298</c:v>
                </c:pt>
                <c:pt idx="2359">
                  <c:v>-2.0573703750000001</c:v>
                </c:pt>
                <c:pt idx="2360">
                  <c:v>-2.0559816666666699</c:v>
                </c:pt>
                <c:pt idx="2361">
                  <c:v>-2.05459295833333</c:v>
                </c:pt>
                <c:pt idx="2362">
                  <c:v>-2.0532042499999998</c:v>
                </c:pt>
                <c:pt idx="2363">
                  <c:v>-2.0518155416666701</c:v>
                </c:pt>
                <c:pt idx="2364">
                  <c:v>-2.0504268333333302</c:v>
                </c:pt>
                <c:pt idx="2365">
                  <c:v>-2.049038125</c:v>
                </c:pt>
                <c:pt idx="2366">
                  <c:v>-2.0476494166666699</c:v>
                </c:pt>
                <c:pt idx="2367">
                  <c:v>-2.04626070833333</c:v>
                </c:pt>
                <c:pt idx="2368">
                  <c:v>-2.0448719999999998</c:v>
                </c:pt>
                <c:pt idx="2369">
                  <c:v>-2.0434832916666701</c:v>
                </c:pt>
                <c:pt idx="2370">
                  <c:v>-2.0420945833333302</c:v>
                </c:pt>
                <c:pt idx="2371">
                  <c:v>-2.040705875</c:v>
                </c:pt>
                <c:pt idx="2372">
                  <c:v>-2.0393171666666698</c:v>
                </c:pt>
                <c:pt idx="2373">
                  <c:v>-2.0379284583333299</c:v>
                </c:pt>
                <c:pt idx="2374">
                  <c:v>-2.0365397500000002</c:v>
                </c:pt>
                <c:pt idx="2375">
                  <c:v>-2.03515104166667</c:v>
                </c:pt>
                <c:pt idx="2376">
                  <c:v>-2.0337623333333301</c:v>
                </c:pt>
                <c:pt idx="2377">
                  <c:v>-2.032373625</c:v>
                </c:pt>
                <c:pt idx="2378">
                  <c:v>-2.0309849166666698</c:v>
                </c:pt>
                <c:pt idx="2379">
                  <c:v>-2.0295962083333299</c:v>
                </c:pt>
                <c:pt idx="2380">
                  <c:v>-2.0282075000000002</c:v>
                </c:pt>
                <c:pt idx="2381">
                  <c:v>-2.02681879166667</c:v>
                </c:pt>
                <c:pt idx="2382">
                  <c:v>-2.0254300833333301</c:v>
                </c:pt>
                <c:pt idx="2383">
                  <c:v>-2.0240413749999999</c:v>
                </c:pt>
                <c:pt idx="2384">
                  <c:v>-2.0226526666666702</c:v>
                </c:pt>
                <c:pt idx="2385">
                  <c:v>-2.0212639583333298</c:v>
                </c:pt>
                <c:pt idx="2386">
                  <c:v>-2.0198752500000001</c:v>
                </c:pt>
                <c:pt idx="2387">
                  <c:v>-2.01848654166667</c:v>
                </c:pt>
                <c:pt idx="2388">
                  <c:v>-2.01709783333333</c:v>
                </c:pt>
                <c:pt idx="2389">
                  <c:v>-2.0157091249999999</c:v>
                </c:pt>
                <c:pt idx="2390">
                  <c:v>-2.0143204166666702</c:v>
                </c:pt>
                <c:pt idx="2391">
                  <c:v>-2.0129317083333298</c:v>
                </c:pt>
                <c:pt idx="2392">
                  <c:v>-2.0115430000000001</c:v>
                </c:pt>
                <c:pt idx="2393">
                  <c:v>-2.0101542916666699</c:v>
                </c:pt>
                <c:pt idx="2394">
                  <c:v>-2.00876558333333</c:v>
                </c:pt>
                <c:pt idx="2395">
                  <c:v>-2.0073768749999998</c:v>
                </c:pt>
                <c:pt idx="2396">
                  <c:v>-2.0059881666666701</c:v>
                </c:pt>
                <c:pt idx="2397">
                  <c:v>-2.0045994583333302</c:v>
                </c:pt>
                <c:pt idx="2398">
                  <c:v>-2.00321075</c:v>
                </c:pt>
                <c:pt idx="2399">
                  <c:v>-2.0018220416666699</c:v>
                </c:pt>
                <c:pt idx="2400">
                  <c:v>-2.00043333333333</c:v>
                </c:pt>
                <c:pt idx="2401">
                  <c:v>-1.999044625</c:v>
                </c:pt>
                <c:pt idx="2402">
                  <c:v>-1.9976559166666701</c:v>
                </c:pt>
                <c:pt idx="2403">
                  <c:v>-1.9962672083333299</c:v>
                </c:pt>
                <c:pt idx="2404">
                  <c:v>-1.9948785</c:v>
                </c:pt>
                <c:pt idx="2405">
                  <c:v>-1.9934897916666701</c:v>
                </c:pt>
                <c:pt idx="2406">
                  <c:v>-1.9921010833333299</c:v>
                </c:pt>
                <c:pt idx="2407">
                  <c:v>-1.990712375</c:v>
                </c:pt>
                <c:pt idx="2408">
                  <c:v>-1.98932366666667</c:v>
                </c:pt>
                <c:pt idx="2409">
                  <c:v>-1.9879349583333299</c:v>
                </c:pt>
                <c:pt idx="2410">
                  <c:v>-1.98654625</c:v>
                </c:pt>
                <c:pt idx="2411">
                  <c:v>-1.98515754166667</c:v>
                </c:pt>
                <c:pt idx="2412">
                  <c:v>-1.9837688333333301</c:v>
                </c:pt>
                <c:pt idx="2413">
                  <c:v>-1.9823801249999999</c:v>
                </c:pt>
                <c:pt idx="2414">
                  <c:v>-1.98099141666667</c:v>
                </c:pt>
                <c:pt idx="2415">
                  <c:v>-1.9796027083333301</c:v>
                </c:pt>
                <c:pt idx="2416">
                  <c:v>-1.9782139999999999</c:v>
                </c:pt>
                <c:pt idx="2417">
                  <c:v>-1.97682529166667</c:v>
                </c:pt>
                <c:pt idx="2418">
                  <c:v>-1.9754365833333301</c:v>
                </c:pt>
                <c:pt idx="2419">
                  <c:v>-1.9740478749999999</c:v>
                </c:pt>
                <c:pt idx="2420">
                  <c:v>-1.97265916666667</c:v>
                </c:pt>
                <c:pt idx="2421">
                  <c:v>-1.97127045833333</c:v>
                </c:pt>
                <c:pt idx="2422">
                  <c:v>-1.9698817500000001</c:v>
                </c:pt>
                <c:pt idx="2423">
                  <c:v>-1.9684930416666699</c:v>
                </c:pt>
                <c:pt idx="2424">
                  <c:v>-1.96710433333333</c:v>
                </c:pt>
                <c:pt idx="2425">
                  <c:v>-1.9657156250000001</c:v>
                </c:pt>
                <c:pt idx="2426">
                  <c:v>-1.9643269166666699</c:v>
                </c:pt>
                <c:pt idx="2427">
                  <c:v>-1.96293820833333</c:v>
                </c:pt>
                <c:pt idx="2428">
                  <c:v>-1.9615495000000001</c:v>
                </c:pt>
                <c:pt idx="2429">
                  <c:v>-1.9601607916666699</c:v>
                </c:pt>
                <c:pt idx="2430">
                  <c:v>-1.95877208333333</c:v>
                </c:pt>
                <c:pt idx="2431">
                  <c:v>-1.957383375</c:v>
                </c:pt>
                <c:pt idx="2432">
                  <c:v>-1.9559946666666701</c:v>
                </c:pt>
                <c:pt idx="2433">
                  <c:v>-1.95460595833333</c:v>
                </c:pt>
                <c:pt idx="2434">
                  <c:v>-1.95321725</c:v>
                </c:pt>
                <c:pt idx="2435">
                  <c:v>-1.9518285416666701</c:v>
                </c:pt>
                <c:pt idx="2436">
                  <c:v>-1.9504398333333299</c:v>
                </c:pt>
                <c:pt idx="2437">
                  <c:v>-1.949051125</c:v>
                </c:pt>
                <c:pt idx="2438">
                  <c:v>-1.9476624166666701</c:v>
                </c:pt>
                <c:pt idx="2439">
                  <c:v>-1.9462737083333299</c:v>
                </c:pt>
                <c:pt idx="2440">
                  <c:v>-1.944885</c:v>
                </c:pt>
                <c:pt idx="2441">
                  <c:v>-1.94349629166667</c:v>
                </c:pt>
                <c:pt idx="2442">
                  <c:v>-1.9421075833333299</c:v>
                </c:pt>
                <c:pt idx="2443">
                  <c:v>-1.940718875</c:v>
                </c:pt>
                <c:pt idx="2444">
                  <c:v>-1.93933016666667</c:v>
                </c:pt>
                <c:pt idx="2445">
                  <c:v>-1.9379414583333301</c:v>
                </c:pt>
                <c:pt idx="2446">
                  <c:v>-1.9365527499999999</c:v>
                </c:pt>
                <c:pt idx="2447">
                  <c:v>-1.93516404166667</c:v>
                </c:pt>
                <c:pt idx="2448">
                  <c:v>-1.9337753333333301</c:v>
                </c:pt>
                <c:pt idx="2449">
                  <c:v>-1.9323866249999999</c:v>
                </c:pt>
                <c:pt idx="2450">
                  <c:v>-1.93099791666667</c:v>
                </c:pt>
                <c:pt idx="2451">
                  <c:v>-1.9296092083333301</c:v>
                </c:pt>
                <c:pt idx="2452">
                  <c:v>-1.9282204999999999</c:v>
                </c:pt>
                <c:pt idx="2453">
                  <c:v>-1.92683179166667</c:v>
                </c:pt>
                <c:pt idx="2454">
                  <c:v>-1.92544308333333</c:v>
                </c:pt>
                <c:pt idx="2455">
                  <c:v>-1.9240543750000001</c:v>
                </c:pt>
                <c:pt idx="2456">
                  <c:v>-1.9226656666666699</c:v>
                </c:pt>
                <c:pt idx="2457">
                  <c:v>-1.92127695833333</c:v>
                </c:pt>
                <c:pt idx="2458">
                  <c:v>-1.9198882500000001</c:v>
                </c:pt>
                <c:pt idx="2459">
                  <c:v>-1.9184995416666699</c:v>
                </c:pt>
                <c:pt idx="2460">
                  <c:v>-1.91711083333333</c:v>
                </c:pt>
                <c:pt idx="2461">
                  <c:v>-1.9157221250000001</c:v>
                </c:pt>
                <c:pt idx="2462">
                  <c:v>-1.9143334166666699</c:v>
                </c:pt>
                <c:pt idx="2463">
                  <c:v>-1.91294470833333</c:v>
                </c:pt>
                <c:pt idx="2464">
                  <c:v>-1.911556</c:v>
                </c:pt>
                <c:pt idx="2465">
                  <c:v>-1.9101672916666701</c:v>
                </c:pt>
                <c:pt idx="2466">
                  <c:v>-1.9087785833333299</c:v>
                </c:pt>
                <c:pt idx="2467">
                  <c:v>-1.907389875</c:v>
                </c:pt>
                <c:pt idx="2468">
                  <c:v>-1.9060011666666701</c:v>
                </c:pt>
                <c:pt idx="2469">
                  <c:v>-1.9046124583333299</c:v>
                </c:pt>
                <c:pt idx="2470">
                  <c:v>-1.90322375</c:v>
                </c:pt>
                <c:pt idx="2471">
                  <c:v>-1.9018350416666701</c:v>
                </c:pt>
                <c:pt idx="2472">
                  <c:v>-1.9004463333333299</c:v>
                </c:pt>
                <c:pt idx="2473">
                  <c:v>-1.899057625</c:v>
                </c:pt>
                <c:pt idx="2474">
                  <c:v>-1.89766891666667</c:v>
                </c:pt>
                <c:pt idx="2475">
                  <c:v>-1.8962802083333301</c:v>
                </c:pt>
                <c:pt idx="2476">
                  <c:v>-1.8948915</c:v>
                </c:pt>
                <c:pt idx="2477">
                  <c:v>-1.89350279166667</c:v>
                </c:pt>
                <c:pt idx="2478">
                  <c:v>-1.8921140833333301</c:v>
                </c:pt>
                <c:pt idx="2479">
                  <c:v>-1.8907253749999999</c:v>
                </c:pt>
                <c:pt idx="2480">
                  <c:v>-1.88933666666667</c:v>
                </c:pt>
                <c:pt idx="2481">
                  <c:v>-1.8879479583333301</c:v>
                </c:pt>
                <c:pt idx="2482">
                  <c:v>-1.8865592499999999</c:v>
                </c:pt>
                <c:pt idx="2483">
                  <c:v>-1.88517054166667</c:v>
                </c:pt>
                <c:pt idx="2484">
                  <c:v>-1.88378183333333</c:v>
                </c:pt>
                <c:pt idx="2485">
                  <c:v>-1.8823931249999999</c:v>
                </c:pt>
                <c:pt idx="2486">
                  <c:v>-1.88100441666667</c:v>
                </c:pt>
                <c:pt idx="2487">
                  <c:v>-1.87961570833333</c:v>
                </c:pt>
                <c:pt idx="2488">
                  <c:v>-1.8782270000000001</c:v>
                </c:pt>
                <c:pt idx="2489">
                  <c:v>-1.8768382916666699</c:v>
                </c:pt>
                <c:pt idx="2490">
                  <c:v>-1.87544958333333</c:v>
                </c:pt>
                <c:pt idx="2491">
                  <c:v>-1.8740608750000001</c:v>
                </c:pt>
                <c:pt idx="2492">
                  <c:v>-1.8726721666666699</c:v>
                </c:pt>
                <c:pt idx="2493">
                  <c:v>-1.87128345833333</c:v>
                </c:pt>
                <c:pt idx="2494">
                  <c:v>-1.86989475</c:v>
                </c:pt>
                <c:pt idx="2495">
                  <c:v>-1.8685060416666699</c:v>
                </c:pt>
                <c:pt idx="2496">
                  <c:v>-1.86711733333333</c:v>
                </c:pt>
                <c:pt idx="2497">
                  <c:v>-1.865728625</c:v>
                </c:pt>
                <c:pt idx="2498">
                  <c:v>-1.8643399166666701</c:v>
                </c:pt>
                <c:pt idx="2499">
                  <c:v>-1.8629512083333299</c:v>
                </c:pt>
                <c:pt idx="2500">
                  <c:v>-1.8615625</c:v>
                </c:pt>
                <c:pt idx="2501">
                  <c:v>-1.8601737916666701</c:v>
                </c:pt>
                <c:pt idx="2502">
                  <c:v>-1.8587850833333299</c:v>
                </c:pt>
                <c:pt idx="2503">
                  <c:v>-1.857396375</c:v>
                </c:pt>
                <c:pt idx="2504">
                  <c:v>-1.8560076666666701</c:v>
                </c:pt>
                <c:pt idx="2505">
                  <c:v>-1.8546189583333299</c:v>
                </c:pt>
                <c:pt idx="2506">
                  <c:v>-1.85323025</c:v>
                </c:pt>
                <c:pt idx="2507">
                  <c:v>-1.85184154166667</c:v>
                </c:pt>
                <c:pt idx="2508">
                  <c:v>-1.8504528333333301</c:v>
                </c:pt>
                <c:pt idx="2509">
                  <c:v>-1.8490641249999999</c:v>
                </c:pt>
                <c:pt idx="2510">
                  <c:v>-1.84767541666667</c:v>
                </c:pt>
                <c:pt idx="2511">
                  <c:v>-1.8462867083333301</c:v>
                </c:pt>
                <c:pt idx="2512">
                  <c:v>-1.8448979999999999</c:v>
                </c:pt>
                <c:pt idx="2513">
                  <c:v>-1.84350929166667</c:v>
                </c:pt>
                <c:pt idx="2514">
                  <c:v>-1.8421205833333301</c:v>
                </c:pt>
                <c:pt idx="2515">
                  <c:v>-1.8407318749999999</c:v>
                </c:pt>
                <c:pt idx="2516">
                  <c:v>-1.83934316666667</c:v>
                </c:pt>
                <c:pt idx="2517">
                  <c:v>-1.83795445833333</c:v>
                </c:pt>
                <c:pt idx="2518">
                  <c:v>-1.8365657500000001</c:v>
                </c:pt>
                <c:pt idx="2519">
                  <c:v>-1.83517704166667</c:v>
                </c:pt>
                <c:pt idx="2520">
                  <c:v>-1.83378833333333</c:v>
                </c:pt>
                <c:pt idx="2521">
                  <c:v>-1.8323996250000001</c:v>
                </c:pt>
                <c:pt idx="2522">
                  <c:v>-1.8310109166666699</c:v>
                </c:pt>
                <c:pt idx="2523">
                  <c:v>-1.82962220833333</c:v>
                </c:pt>
                <c:pt idx="2524">
                  <c:v>-1.8282335000000001</c:v>
                </c:pt>
                <c:pt idx="2525">
                  <c:v>-1.8268447916666699</c:v>
                </c:pt>
                <c:pt idx="2526">
                  <c:v>-1.82545608333333</c:v>
                </c:pt>
                <c:pt idx="2527">
                  <c:v>-1.824067375</c:v>
                </c:pt>
                <c:pt idx="2528">
                  <c:v>-1.8226786666666701</c:v>
                </c:pt>
                <c:pt idx="2529">
                  <c:v>-1.82128995833333</c:v>
                </c:pt>
                <c:pt idx="2530">
                  <c:v>-1.81990125</c:v>
                </c:pt>
                <c:pt idx="2531">
                  <c:v>-1.8185125416666701</c:v>
                </c:pt>
                <c:pt idx="2532">
                  <c:v>-1.8171238333333299</c:v>
                </c:pt>
                <c:pt idx="2533">
                  <c:v>-1.815735125</c:v>
                </c:pt>
                <c:pt idx="2534">
                  <c:v>-1.8143464166666701</c:v>
                </c:pt>
                <c:pt idx="2535">
                  <c:v>-1.8129577083333299</c:v>
                </c:pt>
                <c:pt idx="2536">
                  <c:v>-1.811569</c:v>
                </c:pt>
                <c:pt idx="2537">
                  <c:v>-1.81018029166667</c:v>
                </c:pt>
                <c:pt idx="2538">
                  <c:v>-1.8087915833333299</c:v>
                </c:pt>
                <c:pt idx="2539">
                  <c:v>-1.807402875</c:v>
                </c:pt>
                <c:pt idx="2540">
                  <c:v>-1.80601416666667</c:v>
                </c:pt>
                <c:pt idx="2541">
                  <c:v>-1.8046254583333301</c:v>
                </c:pt>
                <c:pt idx="2542">
                  <c:v>-1.8032367499999999</c:v>
                </c:pt>
                <c:pt idx="2543">
                  <c:v>-1.80184804166667</c:v>
                </c:pt>
                <c:pt idx="2544">
                  <c:v>-1.8004593333333301</c:v>
                </c:pt>
                <c:pt idx="2545">
                  <c:v>-1.7990706249999999</c:v>
                </c:pt>
                <c:pt idx="2546">
                  <c:v>-1.79768191666667</c:v>
                </c:pt>
                <c:pt idx="2547">
                  <c:v>-1.7962932083333301</c:v>
                </c:pt>
                <c:pt idx="2548">
                  <c:v>-1.7949044999999999</c:v>
                </c:pt>
                <c:pt idx="2549">
                  <c:v>-1.79351579166667</c:v>
                </c:pt>
                <c:pt idx="2550">
                  <c:v>-1.79212708333333</c:v>
                </c:pt>
                <c:pt idx="2551">
                  <c:v>-1.7907383750000001</c:v>
                </c:pt>
                <c:pt idx="2552">
                  <c:v>-1.7893496666666699</c:v>
                </c:pt>
                <c:pt idx="2553">
                  <c:v>-1.78796095833333</c:v>
                </c:pt>
                <c:pt idx="2554">
                  <c:v>-1.7865722500000001</c:v>
                </c:pt>
                <c:pt idx="2555">
                  <c:v>-1.7851835416666699</c:v>
                </c:pt>
                <c:pt idx="2556">
                  <c:v>-1.78379483333333</c:v>
                </c:pt>
                <c:pt idx="2557">
                  <c:v>-1.7824061250000001</c:v>
                </c:pt>
                <c:pt idx="2558">
                  <c:v>-1.7810174166666699</c:v>
                </c:pt>
                <c:pt idx="2559">
                  <c:v>-1.77962870833333</c:v>
                </c:pt>
                <c:pt idx="2560">
                  <c:v>-1.77824</c:v>
                </c:pt>
                <c:pt idx="2561">
                  <c:v>-1.7768512916666701</c:v>
                </c:pt>
                <c:pt idx="2562">
                  <c:v>-1.77546258333333</c:v>
                </c:pt>
                <c:pt idx="2563">
                  <c:v>-1.774073875</c:v>
                </c:pt>
                <c:pt idx="2564">
                  <c:v>-1.7726851666666701</c:v>
                </c:pt>
                <c:pt idx="2565">
                  <c:v>-1.7712964583333299</c:v>
                </c:pt>
                <c:pt idx="2566">
                  <c:v>-1.76990775</c:v>
                </c:pt>
                <c:pt idx="2567">
                  <c:v>-1.7685190416666701</c:v>
                </c:pt>
                <c:pt idx="2568">
                  <c:v>-1.7671303333333299</c:v>
                </c:pt>
                <c:pt idx="2569">
                  <c:v>-1.765741625</c:v>
                </c:pt>
                <c:pt idx="2570">
                  <c:v>-1.76435291666667</c:v>
                </c:pt>
                <c:pt idx="2571">
                  <c:v>-1.7629642083333299</c:v>
                </c:pt>
                <c:pt idx="2572">
                  <c:v>-1.7615755</c:v>
                </c:pt>
                <c:pt idx="2573">
                  <c:v>-1.76018679166667</c:v>
                </c:pt>
                <c:pt idx="2574">
                  <c:v>-1.7587980833333301</c:v>
                </c:pt>
                <c:pt idx="2575">
                  <c:v>-1.7574093749999999</c:v>
                </c:pt>
                <c:pt idx="2576">
                  <c:v>-1.75602066666667</c:v>
                </c:pt>
                <c:pt idx="2577">
                  <c:v>-1.7546319583333301</c:v>
                </c:pt>
                <c:pt idx="2578">
                  <c:v>-1.7532432499999999</c:v>
                </c:pt>
                <c:pt idx="2579">
                  <c:v>-1.75185454166667</c:v>
                </c:pt>
                <c:pt idx="2580">
                  <c:v>-1.7504658333333301</c:v>
                </c:pt>
                <c:pt idx="2581">
                  <c:v>-1.7490771249999999</c:v>
                </c:pt>
                <c:pt idx="2582">
                  <c:v>-1.74768841666667</c:v>
                </c:pt>
                <c:pt idx="2583">
                  <c:v>-1.74629970833333</c:v>
                </c:pt>
                <c:pt idx="2584">
                  <c:v>-1.7449110000000001</c:v>
                </c:pt>
                <c:pt idx="2585">
                  <c:v>-1.7435222916666699</c:v>
                </c:pt>
                <c:pt idx="2586">
                  <c:v>-1.74213358333333</c:v>
                </c:pt>
                <c:pt idx="2587">
                  <c:v>-1.7407448750000001</c:v>
                </c:pt>
                <c:pt idx="2588">
                  <c:v>-1.7393561666666699</c:v>
                </c:pt>
                <c:pt idx="2589">
                  <c:v>-1.73796745833333</c:v>
                </c:pt>
                <c:pt idx="2590">
                  <c:v>-1.7365787500000001</c:v>
                </c:pt>
                <c:pt idx="2591">
                  <c:v>-1.7351900416666699</c:v>
                </c:pt>
                <c:pt idx="2592">
                  <c:v>-1.73380133333333</c:v>
                </c:pt>
                <c:pt idx="2593">
                  <c:v>-1.732412625</c:v>
                </c:pt>
                <c:pt idx="2594">
                  <c:v>-1.7310239166666701</c:v>
                </c:pt>
                <c:pt idx="2595">
                  <c:v>-1.72963520833333</c:v>
                </c:pt>
                <c:pt idx="2596">
                  <c:v>-1.7282465</c:v>
                </c:pt>
                <c:pt idx="2597">
                  <c:v>-1.7268577916666701</c:v>
                </c:pt>
                <c:pt idx="2598">
                  <c:v>-1.7254690833333299</c:v>
                </c:pt>
                <c:pt idx="2599">
                  <c:v>-1.724080375</c:v>
                </c:pt>
                <c:pt idx="2600">
                  <c:v>-1.7226916666666701</c:v>
                </c:pt>
                <c:pt idx="2601">
                  <c:v>-1.7213029583333299</c:v>
                </c:pt>
                <c:pt idx="2602">
                  <c:v>-1.71991425</c:v>
                </c:pt>
                <c:pt idx="2603">
                  <c:v>-1.71852554166667</c:v>
                </c:pt>
                <c:pt idx="2604">
                  <c:v>-1.7171368333333299</c:v>
                </c:pt>
                <c:pt idx="2605">
                  <c:v>-1.715748125</c:v>
                </c:pt>
                <c:pt idx="2606">
                  <c:v>-1.71435941666667</c:v>
                </c:pt>
                <c:pt idx="2607">
                  <c:v>-1.7129707083333301</c:v>
                </c:pt>
                <c:pt idx="2608">
                  <c:v>-1.7115819999999999</c:v>
                </c:pt>
                <c:pt idx="2609">
                  <c:v>-1.71019329166667</c:v>
                </c:pt>
                <c:pt idx="2610">
                  <c:v>-1.7088045833333301</c:v>
                </c:pt>
                <c:pt idx="2611">
                  <c:v>-1.7074158749999999</c:v>
                </c:pt>
                <c:pt idx="2612">
                  <c:v>-1.70602716666667</c:v>
                </c:pt>
                <c:pt idx="2613">
                  <c:v>-1.7046384583333301</c:v>
                </c:pt>
                <c:pt idx="2614">
                  <c:v>-1.7032497499999999</c:v>
                </c:pt>
                <c:pt idx="2615">
                  <c:v>-1.70186104166667</c:v>
                </c:pt>
                <c:pt idx="2616">
                  <c:v>-1.70047233333333</c:v>
                </c:pt>
                <c:pt idx="2617">
                  <c:v>-1.6990836250000001</c:v>
                </c:pt>
                <c:pt idx="2618">
                  <c:v>-1.6976949166666699</c:v>
                </c:pt>
                <c:pt idx="2619">
                  <c:v>-1.69630620833333</c:v>
                </c:pt>
                <c:pt idx="2620">
                  <c:v>-1.6949175000000001</c:v>
                </c:pt>
                <c:pt idx="2621">
                  <c:v>-1.6935287916666699</c:v>
                </c:pt>
                <c:pt idx="2622">
                  <c:v>-1.69214008333333</c:v>
                </c:pt>
                <c:pt idx="2623">
                  <c:v>-1.6907513750000001</c:v>
                </c:pt>
                <c:pt idx="2624">
                  <c:v>-1.6893626666666699</c:v>
                </c:pt>
                <c:pt idx="2625">
                  <c:v>-1.68797395833333</c:v>
                </c:pt>
                <c:pt idx="2626">
                  <c:v>-1.68658525</c:v>
                </c:pt>
                <c:pt idx="2627">
                  <c:v>-1.6851965416666701</c:v>
                </c:pt>
                <c:pt idx="2628">
                  <c:v>-1.68380783333333</c:v>
                </c:pt>
                <c:pt idx="2629">
                  <c:v>-1.682419125</c:v>
                </c:pt>
                <c:pt idx="2630">
                  <c:v>-1.6810304166666701</c:v>
                </c:pt>
                <c:pt idx="2631">
                  <c:v>-1.6796417083333299</c:v>
                </c:pt>
                <c:pt idx="2632">
                  <c:v>-1.678253</c:v>
                </c:pt>
                <c:pt idx="2633">
                  <c:v>-1.6768642916666701</c:v>
                </c:pt>
                <c:pt idx="2634">
                  <c:v>-1.6754755833333299</c:v>
                </c:pt>
                <c:pt idx="2635">
                  <c:v>-1.674086875</c:v>
                </c:pt>
                <c:pt idx="2636">
                  <c:v>-1.67269816666667</c:v>
                </c:pt>
                <c:pt idx="2637">
                  <c:v>-1.6713094583333299</c:v>
                </c:pt>
                <c:pt idx="2638">
                  <c:v>-1.66992075</c:v>
                </c:pt>
                <c:pt idx="2639">
                  <c:v>-1.66853204166667</c:v>
                </c:pt>
                <c:pt idx="2640">
                  <c:v>-1.6671433333333301</c:v>
                </c:pt>
                <c:pt idx="2641">
                  <c:v>-1.6657546249999999</c:v>
                </c:pt>
                <c:pt idx="2642">
                  <c:v>-1.66436591666667</c:v>
                </c:pt>
                <c:pt idx="2643">
                  <c:v>-1.6629772083333301</c:v>
                </c:pt>
                <c:pt idx="2644">
                  <c:v>-1.6615884999999999</c:v>
                </c:pt>
                <c:pt idx="2645">
                  <c:v>-1.66019979166667</c:v>
                </c:pt>
                <c:pt idx="2646">
                  <c:v>-1.65881108333333</c:v>
                </c:pt>
                <c:pt idx="2647">
                  <c:v>-1.6574223749999999</c:v>
                </c:pt>
                <c:pt idx="2648">
                  <c:v>-1.65603366666667</c:v>
                </c:pt>
                <c:pt idx="2649">
                  <c:v>-1.65464495833333</c:v>
                </c:pt>
                <c:pt idx="2650">
                  <c:v>-1.6532562500000001</c:v>
                </c:pt>
                <c:pt idx="2651">
                  <c:v>-1.6518675416666699</c:v>
                </c:pt>
                <c:pt idx="2652">
                  <c:v>-1.65047883333333</c:v>
                </c:pt>
                <c:pt idx="2653">
                  <c:v>-1.6490901250000001</c:v>
                </c:pt>
                <c:pt idx="2654">
                  <c:v>-1.6477014166666699</c:v>
                </c:pt>
                <c:pt idx="2655">
                  <c:v>-1.64631270833333</c:v>
                </c:pt>
                <c:pt idx="2656">
                  <c:v>-1.6449240000000001</c:v>
                </c:pt>
                <c:pt idx="2657">
                  <c:v>-1.6435352916666699</c:v>
                </c:pt>
                <c:pt idx="2658">
                  <c:v>-1.64214658333333</c:v>
                </c:pt>
                <c:pt idx="2659">
                  <c:v>-1.640757875</c:v>
                </c:pt>
                <c:pt idx="2660">
                  <c:v>-1.6393691666666701</c:v>
                </c:pt>
                <c:pt idx="2661">
                  <c:v>-1.6379804583333299</c:v>
                </c:pt>
                <c:pt idx="2662">
                  <c:v>-1.63659175</c:v>
                </c:pt>
                <c:pt idx="2663">
                  <c:v>-1.6352030416666701</c:v>
                </c:pt>
                <c:pt idx="2664">
                  <c:v>-1.6338143333333299</c:v>
                </c:pt>
                <c:pt idx="2665">
                  <c:v>-1.632425625</c:v>
                </c:pt>
                <c:pt idx="2666">
                  <c:v>-1.6310369166666701</c:v>
                </c:pt>
                <c:pt idx="2667">
                  <c:v>-1.6296482083333299</c:v>
                </c:pt>
                <c:pt idx="2668">
                  <c:v>-1.6282595</c:v>
                </c:pt>
                <c:pt idx="2669">
                  <c:v>-1.62687079166667</c:v>
                </c:pt>
                <c:pt idx="2670">
                  <c:v>-1.6254820833333301</c:v>
                </c:pt>
                <c:pt idx="2671">
                  <c:v>-1.624093375</c:v>
                </c:pt>
                <c:pt idx="2672">
                  <c:v>-1.62270466666667</c:v>
                </c:pt>
                <c:pt idx="2673">
                  <c:v>-1.6213159583333301</c:v>
                </c:pt>
                <c:pt idx="2674">
                  <c:v>-1.6199272499999999</c:v>
                </c:pt>
                <c:pt idx="2675">
                  <c:v>-1.61853854166667</c:v>
                </c:pt>
                <c:pt idx="2676">
                  <c:v>-1.6171498333333301</c:v>
                </c:pt>
                <c:pt idx="2677">
                  <c:v>-1.6157611249999999</c:v>
                </c:pt>
                <c:pt idx="2678">
                  <c:v>-1.61437241666667</c:v>
                </c:pt>
                <c:pt idx="2679">
                  <c:v>-1.61298370833333</c:v>
                </c:pt>
                <c:pt idx="2680">
                  <c:v>-1.6115950000000001</c:v>
                </c:pt>
                <c:pt idx="2681">
                  <c:v>-1.61020629166667</c:v>
                </c:pt>
                <c:pt idx="2682">
                  <c:v>-1.60881758333333</c:v>
                </c:pt>
                <c:pt idx="2683">
                  <c:v>-1.6074288750000001</c:v>
                </c:pt>
                <c:pt idx="2684">
                  <c:v>-1.6060401666666699</c:v>
                </c:pt>
                <c:pt idx="2685">
                  <c:v>-1.60465145833333</c:v>
                </c:pt>
                <c:pt idx="2686">
                  <c:v>-1.6032627500000001</c:v>
                </c:pt>
                <c:pt idx="2687">
                  <c:v>-1.6018740416666699</c:v>
                </c:pt>
                <c:pt idx="2688">
                  <c:v>-1.60048533333333</c:v>
                </c:pt>
                <c:pt idx="2689">
                  <c:v>-1.599096625</c:v>
                </c:pt>
                <c:pt idx="2690">
                  <c:v>-1.5977079166666699</c:v>
                </c:pt>
                <c:pt idx="2691">
                  <c:v>-1.59631920833333</c:v>
                </c:pt>
                <c:pt idx="2692">
                  <c:v>-1.5949305</c:v>
                </c:pt>
                <c:pt idx="2693">
                  <c:v>-1.5935417916666701</c:v>
                </c:pt>
                <c:pt idx="2694">
                  <c:v>-1.5921530833333299</c:v>
                </c:pt>
                <c:pt idx="2695">
                  <c:v>-1.590764375</c:v>
                </c:pt>
                <c:pt idx="2696">
                  <c:v>-1.5893756666666701</c:v>
                </c:pt>
                <c:pt idx="2697">
                  <c:v>-1.5879869583333299</c:v>
                </c:pt>
                <c:pt idx="2698">
                  <c:v>-1.58659825</c:v>
                </c:pt>
                <c:pt idx="2699">
                  <c:v>-1.5852095416666701</c:v>
                </c:pt>
                <c:pt idx="2700">
                  <c:v>-1.5838208333333299</c:v>
                </c:pt>
                <c:pt idx="2701">
                  <c:v>-1.582432125</c:v>
                </c:pt>
                <c:pt idx="2702">
                  <c:v>-1.58104341666667</c:v>
                </c:pt>
                <c:pt idx="2703">
                  <c:v>-1.5796547083333301</c:v>
                </c:pt>
                <c:pt idx="2704">
                  <c:v>-1.5782659999999999</c:v>
                </c:pt>
                <c:pt idx="2705">
                  <c:v>-1.57687729166667</c:v>
                </c:pt>
                <c:pt idx="2706">
                  <c:v>-1.5754885833333301</c:v>
                </c:pt>
                <c:pt idx="2707">
                  <c:v>-1.5740998749999999</c:v>
                </c:pt>
                <c:pt idx="2708">
                  <c:v>-1.57271116666667</c:v>
                </c:pt>
                <c:pt idx="2709">
                  <c:v>-1.5713224583333301</c:v>
                </c:pt>
                <c:pt idx="2710">
                  <c:v>-1.5699337499999999</c:v>
                </c:pt>
                <c:pt idx="2711">
                  <c:v>-1.56854504166667</c:v>
                </c:pt>
                <c:pt idx="2712">
                  <c:v>-1.56715633333333</c:v>
                </c:pt>
                <c:pt idx="2713">
                  <c:v>-1.5657676250000001</c:v>
                </c:pt>
                <c:pt idx="2714">
                  <c:v>-1.5643789166666699</c:v>
                </c:pt>
                <c:pt idx="2715">
                  <c:v>-1.56299020833333</c:v>
                </c:pt>
                <c:pt idx="2716">
                  <c:v>-1.5616015000000001</c:v>
                </c:pt>
                <c:pt idx="2717">
                  <c:v>-1.5602127916666699</c:v>
                </c:pt>
                <c:pt idx="2718">
                  <c:v>-1.55882408333333</c:v>
                </c:pt>
                <c:pt idx="2719">
                  <c:v>-1.5574353750000001</c:v>
                </c:pt>
                <c:pt idx="2720">
                  <c:v>-1.5560466666666699</c:v>
                </c:pt>
                <c:pt idx="2721">
                  <c:v>-1.55465795833333</c:v>
                </c:pt>
                <c:pt idx="2722">
                  <c:v>-1.55326925</c:v>
                </c:pt>
                <c:pt idx="2723">
                  <c:v>-1.5518805416666701</c:v>
                </c:pt>
                <c:pt idx="2724">
                  <c:v>-1.55049183333333</c:v>
                </c:pt>
                <c:pt idx="2725">
                  <c:v>-1.549103125</c:v>
                </c:pt>
                <c:pt idx="2726">
                  <c:v>-1.5477144166666701</c:v>
                </c:pt>
                <c:pt idx="2727">
                  <c:v>-1.5463257083333299</c:v>
                </c:pt>
                <c:pt idx="2728">
                  <c:v>-1.544937</c:v>
                </c:pt>
                <c:pt idx="2729">
                  <c:v>-1.5435482916666701</c:v>
                </c:pt>
                <c:pt idx="2730">
                  <c:v>-1.5421595833333299</c:v>
                </c:pt>
                <c:pt idx="2731">
                  <c:v>-1.540770875</c:v>
                </c:pt>
                <c:pt idx="2732">
                  <c:v>-1.53938216666667</c:v>
                </c:pt>
                <c:pt idx="2733">
                  <c:v>-1.5379934583333299</c:v>
                </c:pt>
                <c:pt idx="2734">
                  <c:v>-1.53660475</c:v>
                </c:pt>
                <c:pt idx="2735">
                  <c:v>-1.53521604166667</c:v>
                </c:pt>
                <c:pt idx="2736">
                  <c:v>-1.5338273333333301</c:v>
                </c:pt>
                <c:pt idx="2737">
                  <c:v>-1.5324386249999999</c:v>
                </c:pt>
                <c:pt idx="2738">
                  <c:v>-1.53104991666667</c:v>
                </c:pt>
                <c:pt idx="2739">
                  <c:v>-1.5296612083333301</c:v>
                </c:pt>
                <c:pt idx="2740">
                  <c:v>-1.5282724999999999</c:v>
                </c:pt>
                <c:pt idx="2741">
                  <c:v>-1.52688379166667</c:v>
                </c:pt>
                <c:pt idx="2742">
                  <c:v>-1.5254950833333301</c:v>
                </c:pt>
                <c:pt idx="2743">
                  <c:v>-1.5241063749999999</c:v>
                </c:pt>
                <c:pt idx="2744">
                  <c:v>-1.52271766666667</c:v>
                </c:pt>
                <c:pt idx="2745">
                  <c:v>-1.52132895833333</c:v>
                </c:pt>
                <c:pt idx="2746">
                  <c:v>-1.5199402500000001</c:v>
                </c:pt>
                <c:pt idx="2747">
                  <c:v>-1.5185515416666699</c:v>
                </c:pt>
                <c:pt idx="2748">
                  <c:v>-1.51716283333333</c:v>
                </c:pt>
                <c:pt idx="2749">
                  <c:v>-1.5157741250000001</c:v>
                </c:pt>
                <c:pt idx="2750">
                  <c:v>-1.5143854166666699</c:v>
                </c:pt>
                <c:pt idx="2751">
                  <c:v>-1.51299670833333</c:v>
                </c:pt>
                <c:pt idx="2752">
                  <c:v>-1.5116080000000001</c:v>
                </c:pt>
                <c:pt idx="2753">
                  <c:v>-1.5102192916666699</c:v>
                </c:pt>
                <c:pt idx="2754">
                  <c:v>-1.50883058333333</c:v>
                </c:pt>
                <c:pt idx="2755">
                  <c:v>-1.507441875</c:v>
                </c:pt>
                <c:pt idx="2756">
                  <c:v>-1.5060531666666701</c:v>
                </c:pt>
                <c:pt idx="2757">
                  <c:v>-1.50466445833333</c:v>
                </c:pt>
                <c:pt idx="2758">
                  <c:v>-1.50327575</c:v>
                </c:pt>
                <c:pt idx="2759">
                  <c:v>-1.5018870416666701</c:v>
                </c:pt>
                <c:pt idx="2760">
                  <c:v>-1.5004983333333299</c:v>
                </c:pt>
                <c:pt idx="2761">
                  <c:v>-1.499109625</c:v>
                </c:pt>
                <c:pt idx="2762">
                  <c:v>-1.4977209166666701</c:v>
                </c:pt>
                <c:pt idx="2763">
                  <c:v>-1.4963322083333299</c:v>
                </c:pt>
                <c:pt idx="2764">
                  <c:v>-1.4949435</c:v>
                </c:pt>
                <c:pt idx="2765">
                  <c:v>-1.49355479166667</c:v>
                </c:pt>
                <c:pt idx="2766">
                  <c:v>-1.4921660833333299</c:v>
                </c:pt>
                <c:pt idx="2767">
                  <c:v>-1.490777375</c:v>
                </c:pt>
                <c:pt idx="2768">
                  <c:v>-1.48938866666667</c:v>
                </c:pt>
                <c:pt idx="2769">
                  <c:v>-1.4879999583333301</c:v>
                </c:pt>
                <c:pt idx="2770">
                  <c:v>-1.4866112499999999</c:v>
                </c:pt>
                <c:pt idx="2771">
                  <c:v>-1.48522254166667</c:v>
                </c:pt>
                <c:pt idx="2772">
                  <c:v>-1.4838338333333301</c:v>
                </c:pt>
                <c:pt idx="2773">
                  <c:v>-1.4824451249999999</c:v>
                </c:pt>
                <c:pt idx="2774">
                  <c:v>-1.48105641666667</c:v>
                </c:pt>
                <c:pt idx="2775">
                  <c:v>-1.4796677083333301</c:v>
                </c:pt>
                <c:pt idx="2776">
                  <c:v>-1.4782789999999999</c:v>
                </c:pt>
                <c:pt idx="2777">
                  <c:v>-1.47689029166667</c:v>
                </c:pt>
                <c:pt idx="2778">
                  <c:v>-1.47550158333333</c:v>
                </c:pt>
                <c:pt idx="2779">
                  <c:v>-1.4741128750000001</c:v>
                </c:pt>
                <c:pt idx="2780">
                  <c:v>-1.4727241666666699</c:v>
                </c:pt>
                <c:pt idx="2781">
                  <c:v>-1.47133545833333</c:v>
                </c:pt>
                <c:pt idx="2782">
                  <c:v>-1.4699467500000001</c:v>
                </c:pt>
                <c:pt idx="2783">
                  <c:v>-1.4685580416666699</c:v>
                </c:pt>
                <c:pt idx="2784">
                  <c:v>-1.46716933333333</c:v>
                </c:pt>
                <c:pt idx="2785">
                  <c:v>-1.4657806250000001</c:v>
                </c:pt>
                <c:pt idx="2786">
                  <c:v>-1.4643919166666699</c:v>
                </c:pt>
                <c:pt idx="2787">
                  <c:v>-1.46300320833333</c:v>
                </c:pt>
                <c:pt idx="2788">
                  <c:v>-1.4616145</c:v>
                </c:pt>
                <c:pt idx="2789">
                  <c:v>-1.4602257916666701</c:v>
                </c:pt>
                <c:pt idx="2790">
                  <c:v>-1.45883708333333</c:v>
                </c:pt>
                <c:pt idx="2791">
                  <c:v>-1.457448375</c:v>
                </c:pt>
                <c:pt idx="2792">
                  <c:v>-1.4560596666666701</c:v>
                </c:pt>
                <c:pt idx="2793">
                  <c:v>-1.4546709583333299</c:v>
                </c:pt>
                <c:pt idx="2794">
                  <c:v>-1.45328225</c:v>
                </c:pt>
                <c:pt idx="2795">
                  <c:v>-1.4518935416666701</c:v>
                </c:pt>
                <c:pt idx="2796">
                  <c:v>-1.4505048333333299</c:v>
                </c:pt>
                <c:pt idx="2797">
                  <c:v>-1.449116125</c:v>
                </c:pt>
                <c:pt idx="2798">
                  <c:v>-1.44772741666667</c:v>
                </c:pt>
                <c:pt idx="2799">
                  <c:v>-1.4463387083333299</c:v>
                </c:pt>
                <c:pt idx="2800">
                  <c:v>-1.44495</c:v>
                </c:pt>
                <c:pt idx="2801">
                  <c:v>-1.44356129166667</c:v>
                </c:pt>
                <c:pt idx="2802">
                  <c:v>-1.4421725833333301</c:v>
                </c:pt>
                <c:pt idx="2803">
                  <c:v>-1.4407838749999999</c:v>
                </c:pt>
                <c:pt idx="2804">
                  <c:v>-1.43939516666667</c:v>
                </c:pt>
                <c:pt idx="2805">
                  <c:v>-1.4380064583333301</c:v>
                </c:pt>
                <c:pt idx="2806">
                  <c:v>-1.4366177499999999</c:v>
                </c:pt>
                <c:pt idx="2807">
                  <c:v>-1.43522904166667</c:v>
                </c:pt>
                <c:pt idx="2808">
                  <c:v>-1.4338403333333301</c:v>
                </c:pt>
                <c:pt idx="2809">
                  <c:v>-1.4324516249999999</c:v>
                </c:pt>
                <c:pt idx="2810">
                  <c:v>-1.43106291666667</c:v>
                </c:pt>
                <c:pt idx="2811">
                  <c:v>-1.42967420833333</c:v>
                </c:pt>
                <c:pt idx="2812">
                  <c:v>-1.4282855000000001</c:v>
                </c:pt>
                <c:pt idx="2813">
                  <c:v>-1.4268967916666699</c:v>
                </c:pt>
                <c:pt idx="2814">
                  <c:v>-1.42550808333333</c:v>
                </c:pt>
                <c:pt idx="2815">
                  <c:v>-1.4241193750000001</c:v>
                </c:pt>
                <c:pt idx="2816">
                  <c:v>-1.4227306666666699</c:v>
                </c:pt>
                <c:pt idx="2817">
                  <c:v>-1.42134195833333</c:v>
                </c:pt>
                <c:pt idx="2818">
                  <c:v>-1.4199532500000001</c:v>
                </c:pt>
                <c:pt idx="2819">
                  <c:v>-1.4185645416666699</c:v>
                </c:pt>
                <c:pt idx="2820">
                  <c:v>-1.41717583333333</c:v>
                </c:pt>
                <c:pt idx="2821">
                  <c:v>-1.415787125</c:v>
                </c:pt>
                <c:pt idx="2822">
                  <c:v>-1.4143984166666701</c:v>
                </c:pt>
                <c:pt idx="2823">
                  <c:v>-1.41300970833333</c:v>
                </c:pt>
                <c:pt idx="2824">
                  <c:v>-1.411621</c:v>
                </c:pt>
                <c:pt idx="2825">
                  <c:v>-1.4102322916666701</c:v>
                </c:pt>
                <c:pt idx="2826">
                  <c:v>-1.4088435833333299</c:v>
                </c:pt>
                <c:pt idx="2827">
                  <c:v>-1.407454875</c:v>
                </c:pt>
                <c:pt idx="2828">
                  <c:v>-1.4060661666666701</c:v>
                </c:pt>
                <c:pt idx="2829">
                  <c:v>-1.4046774583333299</c:v>
                </c:pt>
                <c:pt idx="2830">
                  <c:v>-1.40328875</c:v>
                </c:pt>
                <c:pt idx="2831">
                  <c:v>-1.40190004166667</c:v>
                </c:pt>
                <c:pt idx="2832">
                  <c:v>-1.4005113333333301</c:v>
                </c:pt>
                <c:pt idx="2833">
                  <c:v>-1.399122625</c:v>
                </c:pt>
                <c:pt idx="2834">
                  <c:v>-1.39773391666667</c:v>
                </c:pt>
                <c:pt idx="2835">
                  <c:v>-1.3963452083333301</c:v>
                </c:pt>
                <c:pt idx="2836">
                  <c:v>-1.3949564999999999</c:v>
                </c:pt>
                <c:pt idx="2837">
                  <c:v>-1.39356779166667</c:v>
                </c:pt>
                <c:pt idx="2838">
                  <c:v>-1.3921790833333301</c:v>
                </c:pt>
                <c:pt idx="2839">
                  <c:v>-1.3907903749999999</c:v>
                </c:pt>
                <c:pt idx="2840">
                  <c:v>-1.38940166666667</c:v>
                </c:pt>
                <c:pt idx="2841">
                  <c:v>-1.38801295833333</c:v>
                </c:pt>
                <c:pt idx="2842">
                  <c:v>-1.3866242499999999</c:v>
                </c:pt>
                <c:pt idx="2843">
                  <c:v>-1.38523554166667</c:v>
                </c:pt>
                <c:pt idx="2844">
                  <c:v>-1.38384683333333</c:v>
                </c:pt>
                <c:pt idx="2845">
                  <c:v>-1.3824581250000001</c:v>
                </c:pt>
                <c:pt idx="2846">
                  <c:v>-1.3810694166666699</c:v>
                </c:pt>
                <c:pt idx="2847">
                  <c:v>-1.37968070833333</c:v>
                </c:pt>
                <c:pt idx="2848">
                  <c:v>-1.3782920000000001</c:v>
                </c:pt>
                <c:pt idx="2849">
                  <c:v>-1.3769032916666699</c:v>
                </c:pt>
                <c:pt idx="2850">
                  <c:v>-1.37551458333333</c:v>
                </c:pt>
                <c:pt idx="2851">
                  <c:v>-1.3741258750000001</c:v>
                </c:pt>
                <c:pt idx="2852">
                  <c:v>-1.3727371666666699</c:v>
                </c:pt>
                <c:pt idx="2853">
                  <c:v>-1.37134845833333</c:v>
                </c:pt>
                <c:pt idx="2854">
                  <c:v>-1.36995975</c:v>
                </c:pt>
                <c:pt idx="2855">
                  <c:v>-1.3685710416666701</c:v>
                </c:pt>
                <c:pt idx="2856">
                  <c:v>-1.3671823333333299</c:v>
                </c:pt>
                <c:pt idx="2857">
                  <c:v>-1.365793625</c:v>
                </c:pt>
                <c:pt idx="2858">
                  <c:v>-1.3644049166666701</c:v>
                </c:pt>
                <c:pt idx="2859">
                  <c:v>-1.3630162083333299</c:v>
                </c:pt>
                <c:pt idx="2860">
                  <c:v>-1.3616275</c:v>
                </c:pt>
                <c:pt idx="2861">
                  <c:v>-1.3602387916666701</c:v>
                </c:pt>
                <c:pt idx="2862">
                  <c:v>-1.3588500833333299</c:v>
                </c:pt>
                <c:pt idx="2863">
                  <c:v>-1.357461375</c:v>
                </c:pt>
                <c:pt idx="2864">
                  <c:v>-1.35607266666667</c:v>
                </c:pt>
                <c:pt idx="2865">
                  <c:v>-1.3546839583333301</c:v>
                </c:pt>
                <c:pt idx="2866">
                  <c:v>-1.3532952499999999</c:v>
                </c:pt>
                <c:pt idx="2867">
                  <c:v>-1.35190654166667</c:v>
                </c:pt>
                <c:pt idx="2868">
                  <c:v>-1.3505178333333301</c:v>
                </c:pt>
                <c:pt idx="2869">
                  <c:v>-1.3491291249999999</c:v>
                </c:pt>
                <c:pt idx="2870">
                  <c:v>-1.34774041666667</c:v>
                </c:pt>
                <c:pt idx="2871">
                  <c:v>-1.3463517083333301</c:v>
                </c:pt>
                <c:pt idx="2872">
                  <c:v>-1.3449629999999999</c:v>
                </c:pt>
                <c:pt idx="2873">
                  <c:v>-1.34357429166667</c:v>
                </c:pt>
                <c:pt idx="2874">
                  <c:v>-1.34218558333333</c:v>
                </c:pt>
                <c:pt idx="2875">
                  <c:v>-1.3407968750000001</c:v>
                </c:pt>
                <c:pt idx="2876">
                  <c:v>-1.33940816666667</c:v>
                </c:pt>
                <c:pt idx="2877">
                  <c:v>-1.33801945833333</c:v>
                </c:pt>
                <c:pt idx="2878">
                  <c:v>-1.3366307500000001</c:v>
                </c:pt>
                <c:pt idx="2879">
                  <c:v>-1.3352420416666699</c:v>
                </c:pt>
                <c:pt idx="2880">
                  <c:v>-1.33385333333333</c:v>
                </c:pt>
                <c:pt idx="2881">
                  <c:v>-1.3324646250000001</c:v>
                </c:pt>
                <c:pt idx="2882">
                  <c:v>-1.3310759166666699</c:v>
                </c:pt>
                <c:pt idx="2883">
                  <c:v>-1.32968720833333</c:v>
                </c:pt>
                <c:pt idx="2884">
                  <c:v>-1.3282985</c:v>
                </c:pt>
                <c:pt idx="2885">
                  <c:v>-1.3269097916666699</c:v>
                </c:pt>
                <c:pt idx="2886">
                  <c:v>-1.32552108333333</c:v>
                </c:pt>
                <c:pt idx="2887">
                  <c:v>-1.324132375</c:v>
                </c:pt>
                <c:pt idx="2888">
                  <c:v>-1.3227436666666701</c:v>
                </c:pt>
                <c:pt idx="2889">
                  <c:v>-1.3213549583333299</c:v>
                </c:pt>
                <c:pt idx="2890">
                  <c:v>-1.31996625</c:v>
                </c:pt>
                <c:pt idx="2891">
                  <c:v>-1.3185775416666701</c:v>
                </c:pt>
                <c:pt idx="2892">
                  <c:v>-1.3171888333333299</c:v>
                </c:pt>
                <c:pt idx="2893">
                  <c:v>-1.315800125</c:v>
                </c:pt>
                <c:pt idx="2894">
                  <c:v>-1.3144114166666701</c:v>
                </c:pt>
                <c:pt idx="2895">
                  <c:v>-1.3130227083333299</c:v>
                </c:pt>
                <c:pt idx="2896">
                  <c:v>-1.311634</c:v>
                </c:pt>
                <c:pt idx="2897">
                  <c:v>-1.31024529166667</c:v>
                </c:pt>
                <c:pt idx="2898">
                  <c:v>-1.3088565833333301</c:v>
                </c:pt>
                <c:pt idx="2899">
                  <c:v>-1.3074678749999999</c:v>
                </c:pt>
                <c:pt idx="2900">
                  <c:v>-1.30607916666667</c:v>
                </c:pt>
                <c:pt idx="2901">
                  <c:v>-1.3046904583333301</c:v>
                </c:pt>
                <c:pt idx="2902">
                  <c:v>-1.3033017499999999</c:v>
                </c:pt>
                <c:pt idx="2903">
                  <c:v>-1.30191304166667</c:v>
                </c:pt>
                <c:pt idx="2904">
                  <c:v>-1.3005243333333301</c:v>
                </c:pt>
                <c:pt idx="2905">
                  <c:v>-1.2991356249999999</c:v>
                </c:pt>
                <c:pt idx="2906">
                  <c:v>-1.29774691666667</c:v>
                </c:pt>
                <c:pt idx="2907">
                  <c:v>-1.29635820833333</c:v>
                </c:pt>
                <c:pt idx="2908">
                  <c:v>-1.2949695000000001</c:v>
                </c:pt>
                <c:pt idx="2909">
                  <c:v>-1.2935807916666699</c:v>
                </c:pt>
                <c:pt idx="2910">
                  <c:v>-1.29219208333333</c:v>
                </c:pt>
                <c:pt idx="2911">
                  <c:v>-1.2908033750000001</c:v>
                </c:pt>
                <c:pt idx="2912">
                  <c:v>-1.2894146666666699</c:v>
                </c:pt>
                <c:pt idx="2913">
                  <c:v>-1.28802595833333</c:v>
                </c:pt>
                <c:pt idx="2914">
                  <c:v>-1.2866372500000001</c:v>
                </c:pt>
                <c:pt idx="2915">
                  <c:v>-1.2852485416666699</c:v>
                </c:pt>
                <c:pt idx="2916">
                  <c:v>-1.28385983333333</c:v>
                </c:pt>
                <c:pt idx="2917">
                  <c:v>-1.282471125</c:v>
                </c:pt>
                <c:pt idx="2918">
                  <c:v>-1.2810824166666701</c:v>
                </c:pt>
                <c:pt idx="2919">
                  <c:v>-1.27969370833333</c:v>
                </c:pt>
                <c:pt idx="2920">
                  <c:v>-1.278305</c:v>
                </c:pt>
                <c:pt idx="2921">
                  <c:v>-1.2769162916666701</c:v>
                </c:pt>
                <c:pt idx="2922">
                  <c:v>-1.2755275833333299</c:v>
                </c:pt>
                <c:pt idx="2923">
                  <c:v>-1.274138875</c:v>
                </c:pt>
                <c:pt idx="2924">
                  <c:v>-1.2727501666666701</c:v>
                </c:pt>
                <c:pt idx="2925">
                  <c:v>-1.2713614583333299</c:v>
                </c:pt>
                <c:pt idx="2926">
                  <c:v>-1.26997275</c:v>
                </c:pt>
                <c:pt idx="2927">
                  <c:v>-1.26858404166667</c:v>
                </c:pt>
                <c:pt idx="2928">
                  <c:v>-1.2671953333333299</c:v>
                </c:pt>
                <c:pt idx="2929">
                  <c:v>-1.265806625</c:v>
                </c:pt>
                <c:pt idx="2930">
                  <c:v>-1.26441791666667</c:v>
                </c:pt>
                <c:pt idx="2931">
                  <c:v>-1.2630292083333301</c:v>
                </c:pt>
                <c:pt idx="2932">
                  <c:v>-1.2616404999999999</c:v>
                </c:pt>
                <c:pt idx="2933">
                  <c:v>-1.26025179166667</c:v>
                </c:pt>
                <c:pt idx="2934">
                  <c:v>-1.2588630833333301</c:v>
                </c:pt>
                <c:pt idx="2935">
                  <c:v>-1.2574743749999999</c:v>
                </c:pt>
                <c:pt idx="2936">
                  <c:v>-1.25608566666667</c:v>
                </c:pt>
                <c:pt idx="2937">
                  <c:v>-1.2546969583333301</c:v>
                </c:pt>
                <c:pt idx="2938">
                  <c:v>-1.2533082499999999</c:v>
                </c:pt>
                <c:pt idx="2939">
                  <c:v>-1.25191954166667</c:v>
                </c:pt>
                <c:pt idx="2940">
                  <c:v>-1.25053083333333</c:v>
                </c:pt>
                <c:pt idx="2941">
                  <c:v>-1.2491421250000001</c:v>
                </c:pt>
                <c:pt idx="2942">
                  <c:v>-1.2477534166666699</c:v>
                </c:pt>
                <c:pt idx="2943">
                  <c:v>-1.24636470833333</c:v>
                </c:pt>
                <c:pt idx="2944">
                  <c:v>-1.2449760000000001</c:v>
                </c:pt>
                <c:pt idx="2945">
                  <c:v>-1.2435872916666699</c:v>
                </c:pt>
                <c:pt idx="2946">
                  <c:v>-1.24219858333333</c:v>
                </c:pt>
                <c:pt idx="2947">
                  <c:v>-1.2408098750000001</c:v>
                </c:pt>
                <c:pt idx="2948">
                  <c:v>-1.2394211666666699</c:v>
                </c:pt>
                <c:pt idx="2949">
                  <c:v>-1.23803245833333</c:v>
                </c:pt>
                <c:pt idx="2950">
                  <c:v>-1.23664375</c:v>
                </c:pt>
                <c:pt idx="2951">
                  <c:v>-1.2352550416666701</c:v>
                </c:pt>
                <c:pt idx="2952">
                  <c:v>-1.23386633333333</c:v>
                </c:pt>
                <c:pt idx="2953">
                  <c:v>-1.232477625</c:v>
                </c:pt>
                <c:pt idx="2954">
                  <c:v>-1.2310889166666701</c:v>
                </c:pt>
                <c:pt idx="2955">
                  <c:v>-1.2297002083333299</c:v>
                </c:pt>
                <c:pt idx="2956">
                  <c:v>-1.2283115</c:v>
                </c:pt>
                <c:pt idx="2957">
                  <c:v>-1.2269227916666701</c:v>
                </c:pt>
                <c:pt idx="2958">
                  <c:v>-1.2255340833333299</c:v>
                </c:pt>
                <c:pt idx="2959">
                  <c:v>-1.224145375</c:v>
                </c:pt>
                <c:pt idx="2960">
                  <c:v>-1.22275666666667</c:v>
                </c:pt>
                <c:pt idx="2961">
                  <c:v>-1.2213679583333299</c:v>
                </c:pt>
                <c:pt idx="2962">
                  <c:v>-1.21997925</c:v>
                </c:pt>
                <c:pt idx="2963">
                  <c:v>-1.21859054166667</c:v>
                </c:pt>
                <c:pt idx="2964">
                  <c:v>-1.2172018333333301</c:v>
                </c:pt>
                <c:pt idx="2965">
                  <c:v>-1.2158131249999999</c:v>
                </c:pt>
                <c:pt idx="2966">
                  <c:v>-1.21442441666667</c:v>
                </c:pt>
                <c:pt idx="2967">
                  <c:v>-1.2130357083333301</c:v>
                </c:pt>
                <c:pt idx="2968">
                  <c:v>-1.2116469999999999</c:v>
                </c:pt>
                <c:pt idx="2969">
                  <c:v>-1.21025829166667</c:v>
                </c:pt>
                <c:pt idx="2970">
                  <c:v>-1.2088695833333301</c:v>
                </c:pt>
                <c:pt idx="2971">
                  <c:v>-1.2074808749999999</c:v>
                </c:pt>
                <c:pt idx="2972">
                  <c:v>-1.20609216666667</c:v>
                </c:pt>
                <c:pt idx="2973">
                  <c:v>-1.20470345833333</c:v>
                </c:pt>
                <c:pt idx="2974">
                  <c:v>-1.2033147500000001</c:v>
                </c:pt>
                <c:pt idx="2975">
                  <c:v>-1.2019260416666699</c:v>
                </c:pt>
                <c:pt idx="2976">
                  <c:v>-1.20053733333333</c:v>
                </c:pt>
                <c:pt idx="2977">
                  <c:v>-1.1991486250000001</c:v>
                </c:pt>
                <c:pt idx="2978">
                  <c:v>-1.1977599166666699</c:v>
                </c:pt>
                <c:pt idx="2979">
                  <c:v>-1.19637120833333</c:v>
                </c:pt>
                <c:pt idx="2980">
                  <c:v>-1.1949825000000001</c:v>
                </c:pt>
                <c:pt idx="2981">
                  <c:v>-1.1935937916666699</c:v>
                </c:pt>
                <c:pt idx="2982">
                  <c:v>-1.19220508333333</c:v>
                </c:pt>
                <c:pt idx="2983">
                  <c:v>-1.190816375</c:v>
                </c:pt>
                <c:pt idx="2984">
                  <c:v>-1.1894276666666701</c:v>
                </c:pt>
                <c:pt idx="2985">
                  <c:v>-1.18803895833333</c:v>
                </c:pt>
                <c:pt idx="2986">
                  <c:v>-1.18665025</c:v>
                </c:pt>
                <c:pt idx="2987">
                  <c:v>-1.1852615416666701</c:v>
                </c:pt>
                <c:pt idx="2988">
                  <c:v>-1.1838728333333299</c:v>
                </c:pt>
                <c:pt idx="2989">
                  <c:v>-1.182484125</c:v>
                </c:pt>
                <c:pt idx="2990">
                  <c:v>-1.1810954166666701</c:v>
                </c:pt>
                <c:pt idx="2991">
                  <c:v>-1.1797067083333299</c:v>
                </c:pt>
                <c:pt idx="2992">
                  <c:v>-1.178318</c:v>
                </c:pt>
                <c:pt idx="2993">
                  <c:v>-1.17692929166667</c:v>
                </c:pt>
                <c:pt idx="2994">
                  <c:v>-1.1755405833333299</c:v>
                </c:pt>
                <c:pt idx="2995">
                  <c:v>-1.174151875</c:v>
                </c:pt>
                <c:pt idx="2996">
                  <c:v>-1.17276316666667</c:v>
                </c:pt>
                <c:pt idx="2997">
                  <c:v>-1.1713744583333301</c:v>
                </c:pt>
                <c:pt idx="2998">
                  <c:v>-1.1699857499999999</c:v>
                </c:pt>
                <c:pt idx="2999">
                  <c:v>-1.16859704166667</c:v>
                </c:pt>
                <c:pt idx="3000">
                  <c:v>-1.1672083333333301</c:v>
                </c:pt>
                <c:pt idx="3001">
                  <c:v>-1.1658196249999999</c:v>
                </c:pt>
                <c:pt idx="3002">
                  <c:v>-1.16443091666667</c:v>
                </c:pt>
                <c:pt idx="3003">
                  <c:v>-1.1630422083333301</c:v>
                </c:pt>
                <c:pt idx="3004">
                  <c:v>-1.1616534999999999</c:v>
                </c:pt>
                <c:pt idx="3005">
                  <c:v>-1.16026479166667</c:v>
                </c:pt>
                <c:pt idx="3006">
                  <c:v>-1.15887608333333</c:v>
                </c:pt>
                <c:pt idx="3007">
                  <c:v>-1.1574873750000001</c:v>
                </c:pt>
                <c:pt idx="3008">
                  <c:v>-1.1560986666666699</c:v>
                </c:pt>
                <c:pt idx="3009">
                  <c:v>-1.15470995833333</c:v>
                </c:pt>
                <c:pt idx="3010">
                  <c:v>-1.1533212500000001</c:v>
                </c:pt>
                <c:pt idx="3011">
                  <c:v>-1.1519325416666699</c:v>
                </c:pt>
                <c:pt idx="3012">
                  <c:v>-1.15054383333333</c:v>
                </c:pt>
                <c:pt idx="3013">
                  <c:v>-1.1491551250000001</c:v>
                </c:pt>
                <c:pt idx="3014">
                  <c:v>-1.1477664166666699</c:v>
                </c:pt>
                <c:pt idx="3015">
                  <c:v>-1.14637770833333</c:v>
                </c:pt>
                <c:pt idx="3016">
                  <c:v>-1.144989</c:v>
                </c:pt>
                <c:pt idx="3017">
                  <c:v>-1.1436002916666701</c:v>
                </c:pt>
                <c:pt idx="3018">
                  <c:v>-1.1422115833333299</c:v>
                </c:pt>
                <c:pt idx="3019">
                  <c:v>-1.140822875</c:v>
                </c:pt>
                <c:pt idx="3020">
                  <c:v>-1.1394341666666701</c:v>
                </c:pt>
                <c:pt idx="3021">
                  <c:v>-1.1380454583333299</c:v>
                </c:pt>
                <c:pt idx="3022">
                  <c:v>-1.13665675</c:v>
                </c:pt>
                <c:pt idx="3023">
                  <c:v>-1.1352680416666701</c:v>
                </c:pt>
                <c:pt idx="3024">
                  <c:v>-1.1338793333333299</c:v>
                </c:pt>
                <c:pt idx="3025">
                  <c:v>-1.132490625</c:v>
                </c:pt>
                <c:pt idx="3026">
                  <c:v>-1.13110191666667</c:v>
                </c:pt>
                <c:pt idx="3027">
                  <c:v>-1.1297132083333301</c:v>
                </c:pt>
                <c:pt idx="3028">
                  <c:v>-1.1283245</c:v>
                </c:pt>
                <c:pt idx="3029">
                  <c:v>-1.12693579166667</c:v>
                </c:pt>
                <c:pt idx="3030">
                  <c:v>-1.1255470833333301</c:v>
                </c:pt>
                <c:pt idx="3031">
                  <c:v>-1.1241583749999999</c:v>
                </c:pt>
                <c:pt idx="3032">
                  <c:v>-1.12276966666667</c:v>
                </c:pt>
                <c:pt idx="3033">
                  <c:v>-1.1213809583333301</c:v>
                </c:pt>
                <c:pt idx="3034">
                  <c:v>-1.1199922499999999</c:v>
                </c:pt>
                <c:pt idx="3035">
                  <c:v>-1.11860354166667</c:v>
                </c:pt>
                <c:pt idx="3036">
                  <c:v>-1.11721483333333</c:v>
                </c:pt>
                <c:pt idx="3037">
                  <c:v>-1.1158261249999999</c:v>
                </c:pt>
                <c:pt idx="3038">
                  <c:v>-1.11443741666667</c:v>
                </c:pt>
                <c:pt idx="3039">
                  <c:v>-1.11304870833333</c:v>
                </c:pt>
                <c:pt idx="3040">
                  <c:v>-1.1116600000000001</c:v>
                </c:pt>
                <c:pt idx="3041">
                  <c:v>-1.1102712916666699</c:v>
                </c:pt>
                <c:pt idx="3042">
                  <c:v>-1.10888258333333</c:v>
                </c:pt>
                <c:pt idx="3043">
                  <c:v>-1.1074938750000001</c:v>
                </c:pt>
                <c:pt idx="3044">
                  <c:v>-1.1061051666666699</c:v>
                </c:pt>
                <c:pt idx="3045">
                  <c:v>-1.10471645833333</c:v>
                </c:pt>
                <c:pt idx="3046">
                  <c:v>-1.1033277500000001</c:v>
                </c:pt>
                <c:pt idx="3047">
                  <c:v>-1.1019390416666699</c:v>
                </c:pt>
                <c:pt idx="3048">
                  <c:v>-1.10055033333333</c:v>
                </c:pt>
                <c:pt idx="3049">
                  <c:v>-1.099161625</c:v>
                </c:pt>
                <c:pt idx="3050">
                  <c:v>-1.0977729166666701</c:v>
                </c:pt>
                <c:pt idx="3051">
                  <c:v>-1.0963842083333299</c:v>
                </c:pt>
                <c:pt idx="3052">
                  <c:v>-1.0949955</c:v>
                </c:pt>
                <c:pt idx="3053">
                  <c:v>-1.0936067916666701</c:v>
                </c:pt>
                <c:pt idx="3054">
                  <c:v>-1.0922180833333299</c:v>
                </c:pt>
                <c:pt idx="3055">
                  <c:v>-1.090829375</c:v>
                </c:pt>
                <c:pt idx="3056">
                  <c:v>-1.0894406666666701</c:v>
                </c:pt>
                <c:pt idx="3057">
                  <c:v>-1.0880519583333299</c:v>
                </c:pt>
                <c:pt idx="3058">
                  <c:v>-1.08666325</c:v>
                </c:pt>
                <c:pt idx="3059">
                  <c:v>-1.08527454166667</c:v>
                </c:pt>
                <c:pt idx="3060">
                  <c:v>-1.0838858333333301</c:v>
                </c:pt>
                <c:pt idx="3061">
                  <c:v>-1.0824971249999999</c:v>
                </c:pt>
                <c:pt idx="3062">
                  <c:v>-1.08110841666667</c:v>
                </c:pt>
                <c:pt idx="3063">
                  <c:v>-1.0797197083333301</c:v>
                </c:pt>
                <c:pt idx="3064">
                  <c:v>-1.0783309999999999</c:v>
                </c:pt>
                <c:pt idx="3065">
                  <c:v>-1.07694229166667</c:v>
                </c:pt>
                <c:pt idx="3066">
                  <c:v>-1.0755535833333301</c:v>
                </c:pt>
                <c:pt idx="3067">
                  <c:v>-1.0741648749999999</c:v>
                </c:pt>
                <c:pt idx="3068">
                  <c:v>-1.07277616666667</c:v>
                </c:pt>
                <c:pt idx="3069">
                  <c:v>-1.07138745833333</c:v>
                </c:pt>
                <c:pt idx="3070">
                  <c:v>-1.0699987500000001</c:v>
                </c:pt>
                <c:pt idx="3071">
                  <c:v>-1.06861004166667</c:v>
                </c:pt>
                <c:pt idx="3072">
                  <c:v>-1.06722133333333</c:v>
                </c:pt>
                <c:pt idx="3073">
                  <c:v>-1.0658326250000001</c:v>
                </c:pt>
                <c:pt idx="3074">
                  <c:v>-1.0644439166666699</c:v>
                </c:pt>
                <c:pt idx="3075">
                  <c:v>-1.06305520833333</c:v>
                </c:pt>
                <c:pt idx="3076">
                  <c:v>-1.0616665000000001</c:v>
                </c:pt>
                <c:pt idx="3077">
                  <c:v>-1.0602777916666699</c:v>
                </c:pt>
                <c:pt idx="3078">
                  <c:v>-1.05888908333333</c:v>
                </c:pt>
                <c:pt idx="3079">
                  <c:v>-1.057500375</c:v>
                </c:pt>
                <c:pt idx="3080">
                  <c:v>-1.0561116666666699</c:v>
                </c:pt>
                <c:pt idx="3081">
                  <c:v>-1.05472295833333</c:v>
                </c:pt>
                <c:pt idx="3082">
                  <c:v>-1.05333425</c:v>
                </c:pt>
                <c:pt idx="3083">
                  <c:v>-1.0519455416666701</c:v>
                </c:pt>
                <c:pt idx="3084">
                  <c:v>-1.0505568333333299</c:v>
                </c:pt>
                <c:pt idx="3085">
                  <c:v>-1.049168125</c:v>
                </c:pt>
                <c:pt idx="3086">
                  <c:v>-1.0477794166666701</c:v>
                </c:pt>
                <c:pt idx="3087">
                  <c:v>-1.0463907083333299</c:v>
                </c:pt>
                <c:pt idx="3088">
                  <c:v>-1.045002</c:v>
                </c:pt>
                <c:pt idx="3089">
                  <c:v>-1.0436132916666701</c:v>
                </c:pt>
                <c:pt idx="3090">
                  <c:v>-1.0422245833333299</c:v>
                </c:pt>
                <c:pt idx="3091">
                  <c:v>-1.040835875</c:v>
                </c:pt>
                <c:pt idx="3092">
                  <c:v>-1.03944716666667</c:v>
                </c:pt>
                <c:pt idx="3093">
                  <c:v>-1.0380584583333301</c:v>
                </c:pt>
                <c:pt idx="3094">
                  <c:v>-1.0366697499999999</c:v>
                </c:pt>
                <c:pt idx="3095">
                  <c:v>-1.03528104166667</c:v>
                </c:pt>
                <c:pt idx="3096">
                  <c:v>-1.0338923333333301</c:v>
                </c:pt>
                <c:pt idx="3097">
                  <c:v>-1.0325036249999999</c:v>
                </c:pt>
                <c:pt idx="3098">
                  <c:v>-1.03111491666667</c:v>
                </c:pt>
                <c:pt idx="3099">
                  <c:v>-1.0297262083333301</c:v>
                </c:pt>
                <c:pt idx="3100">
                  <c:v>-1.0283374999999999</c:v>
                </c:pt>
                <c:pt idx="3101">
                  <c:v>-1.02694879166667</c:v>
                </c:pt>
                <c:pt idx="3102">
                  <c:v>-1.02556008333333</c:v>
                </c:pt>
                <c:pt idx="3103">
                  <c:v>-1.0241713750000001</c:v>
                </c:pt>
                <c:pt idx="3104">
                  <c:v>-1.0227826666666699</c:v>
                </c:pt>
                <c:pt idx="3105">
                  <c:v>-1.02139395833333</c:v>
                </c:pt>
                <c:pt idx="3106">
                  <c:v>-1.0200052500000001</c:v>
                </c:pt>
                <c:pt idx="3107">
                  <c:v>-1.0186165416666699</c:v>
                </c:pt>
                <c:pt idx="3108">
                  <c:v>-1.01722783333333</c:v>
                </c:pt>
                <c:pt idx="3109">
                  <c:v>-1.0158391250000001</c:v>
                </c:pt>
                <c:pt idx="3110">
                  <c:v>-1.0144504166666699</c:v>
                </c:pt>
                <c:pt idx="3111">
                  <c:v>-1.01306170833333</c:v>
                </c:pt>
                <c:pt idx="3112">
                  <c:v>-1.011673</c:v>
                </c:pt>
                <c:pt idx="3113">
                  <c:v>-1.0102842916666701</c:v>
                </c:pt>
                <c:pt idx="3114">
                  <c:v>-1.00889558333333</c:v>
                </c:pt>
                <c:pt idx="3115">
                  <c:v>-1.007506875</c:v>
                </c:pt>
                <c:pt idx="3116">
                  <c:v>-1.0061181666666701</c:v>
                </c:pt>
                <c:pt idx="3117">
                  <c:v>-1.0047294583333299</c:v>
                </c:pt>
                <c:pt idx="3118">
                  <c:v>-1.00334075</c:v>
                </c:pt>
                <c:pt idx="3119">
                  <c:v>-1.0019520416666701</c:v>
                </c:pt>
                <c:pt idx="3120">
                  <c:v>-1.0005633333333299</c:v>
                </c:pt>
                <c:pt idx="3121">
                  <c:v>-0.99917462499999998</c:v>
                </c:pt>
                <c:pt idx="3122">
                  <c:v>-0.99778591666666705</c:v>
                </c:pt>
                <c:pt idx="3123">
                  <c:v>-0.99639720833333301</c:v>
                </c:pt>
                <c:pt idx="3124">
                  <c:v>-0.99500849999999996</c:v>
                </c:pt>
                <c:pt idx="3125">
                  <c:v>-0.99361979166666703</c:v>
                </c:pt>
                <c:pt idx="3126">
                  <c:v>-0.99223108333333299</c:v>
                </c:pt>
                <c:pt idx="3127">
                  <c:v>-0.99084237500000005</c:v>
                </c:pt>
                <c:pt idx="3128">
                  <c:v>-0.98945366666666601</c:v>
                </c:pt>
                <c:pt idx="3129">
                  <c:v>-0.98806495833333297</c:v>
                </c:pt>
                <c:pt idx="3130">
                  <c:v>-0.98667625000000003</c:v>
                </c:pt>
                <c:pt idx="3131">
                  <c:v>-0.98528754166666599</c:v>
                </c:pt>
                <c:pt idx="3132">
                  <c:v>-0.98389883333333295</c:v>
                </c:pt>
                <c:pt idx="3133">
                  <c:v>-0.98251012500000001</c:v>
                </c:pt>
                <c:pt idx="3134">
                  <c:v>-0.98112141666666697</c:v>
                </c:pt>
                <c:pt idx="3135">
                  <c:v>-0.97973270833333304</c:v>
                </c:pt>
                <c:pt idx="3136">
                  <c:v>-0.97834399999999999</c:v>
                </c:pt>
                <c:pt idx="3137">
                  <c:v>-0.97695529166666595</c:v>
                </c:pt>
                <c:pt idx="3138">
                  <c:v>-0.97556658333333401</c:v>
                </c:pt>
                <c:pt idx="3139">
                  <c:v>-0.97417787499999997</c:v>
                </c:pt>
                <c:pt idx="3140">
                  <c:v>-0.97278916666666704</c:v>
                </c:pt>
                <c:pt idx="3141">
                  <c:v>-0.97140045833333299</c:v>
                </c:pt>
                <c:pt idx="3142">
                  <c:v>-0.97001174999999995</c:v>
                </c:pt>
                <c:pt idx="3143">
                  <c:v>-0.96862304166666702</c:v>
                </c:pt>
                <c:pt idx="3144">
                  <c:v>-0.96723433333333297</c:v>
                </c:pt>
                <c:pt idx="3145">
                  <c:v>-0.96584562500000004</c:v>
                </c:pt>
                <c:pt idx="3146">
                  <c:v>-0.964456916666666</c:v>
                </c:pt>
                <c:pt idx="3147">
                  <c:v>-0.96306820833333295</c:v>
                </c:pt>
                <c:pt idx="3148">
                  <c:v>-0.96167950000000002</c:v>
                </c:pt>
                <c:pt idx="3149">
                  <c:v>-0.96029079166666598</c:v>
                </c:pt>
                <c:pt idx="3150">
                  <c:v>-0.95890208333333304</c:v>
                </c:pt>
                <c:pt idx="3151">
                  <c:v>-0.957513375</c:v>
                </c:pt>
                <c:pt idx="3152">
                  <c:v>-0.95612466666666696</c:v>
                </c:pt>
                <c:pt idx="3153">
                  <c:v>-0.95473595833333302</c:v>
                </c:pt>
                <c:pt idx="3154">
                  <c:v>-0.95334724999999998</c:v>
                </c:pt>
                <c:pt idx="3155">
                  <c:v>-0.95195854166666605</c:v>
                </c:pt>
                <c:pt idx="3156">
                  <c:v>-0.950569833333333</c:v>
                </c:pt>
                <c:pt idx="3157">
                  <c:v>-0.94918112499999996</c:v>
                </c:pt>
                <c:pt idx="3158">
                  <c:v>-0.94779241666666703</c:v>
                </c:pt>
                <c:pt idx="3159">
                  <c:v>-0.94640370833333298</c:v>
                </c:pt>
                <c:pt idx="3160">
                  <c:v>-0.94501500000000005</c:v>
                </c:pt>
                <c:pt idx="3161">
                  <c:v>-0.94362629166666701</c:v>
                </c:pt>
                <c:pt idx="3162">
                  <c:v>-0.94223758333333296</c:v>
                </c:pt>
                <c:pt idx="3163">
                  <c:v>-0.94084887500000003</c:v>
                </c:pt>
                <c:pt idx="3164">
                  <c:v>-0.93946016666666599</c:v>
                </c:pt>
                <c:pt idx="3165">
                  <c:v>-0.93807145833333305</c:v>
                </c:pt>
                <c:pt idx="3166">
                  <c:v>-0.93668275000000001</c:v>
                </c:pt>
                <c:pt idx="3167">
                  <c:v>-0.93529404166666696</c:v>
                </c:pt>
                <c:pt idx="3168">
                  <c:v>-0.93390533333333303</c:v>
                </c:pt>
                <c:pt idx="3169">
                  <c:v>-0.93251662499999999</c:v>
                </c:pt>
                <c:pt idx="3170">
                  <c:v>-0.93112791666666705</c:v>
                </c:pt>
                <c:pt idx="3171">
                  <c:v>-0.92973920833333301</c:v>
                </c:pt>
                <c:pt idx="3172">
                  <c:v>-0.92835049999999997</c:v>
                </c:pt>
                <c:pt idx="3173">
                  <c:v>-0.92696179166666604</c:v>
                </c:pt>
                <c:pt idx="3174">
                  <c:v>-0.92557308333333299</c:v>
                </c:pt>
                <c:pt idx="3175">
                  <c:v>-0.92418437499999995</c:v>
                </c:pt>
                <c:pt idx="3176">
                  <c:v>-0.92279566666666701</c:v>
                </c:pt>
                <c:pt idx="3177">
                  <c:v>-0.92140695833333297</c:v>
                </c:pt>
                <c:pt idx="3178">
                  <c:v>-0.92001825000000004</c:v>
                </c:pt>
                <c:pt idx="3179">
                  <c:v>-0.91862954166666699</c:v>
                </c:pt>
                <c:pt idx="3180">
                  <c:v>-0.91724083333333295</c:v>
                </c:pt>
                <c:pt idx="3181">
                  <c:v>-0.91585212500000002</c:v>
                </c:pt>
                <c:pt idx="3182">
                  <c:v>-0.91446341666666597</c:v>
                </c:pt>
                <c:pt idx="3183">
                  <c:v>-0.91307470833333304</c:v>
                </c:pt>
                <c:pt idx="3184">
                  <c:v>-0.911686</c:v>
                </c:pt>
                <c:pt idx="3185">
                  <c:v>-0.91029729166666695</c:v>
                </c:pt>
                <c:pt idx="3186">
                  <c:v>-0.90890858333333302</c:v>
                </c:pt>
                <c:pt idx="3187">
                  <c:v>-0.90751987499999998</c:v>
                </c:pt>
                <c:pt idx="3188">
                  <c:v>-0.90613116666666704</c:v>
                </c:pt>
                <c:pt idx="3189">
                  <c:v>-0.904742458333333</c:v>
                </c:pt>
                <c:pt idx="3190">
                  <c:v>-0.90335374999999996</c:v>
                </c:pt>
                <c:pt idx="3191">
                  <c:v>-0.90196504166666602</c:v>
                </c:pt>
                <c:pt idx="3192">
                  <c:v>-0.90057633333333298</c:v>
                </c:pt>
                <c:pt idx="3193">
                  <c:v>-0.89918762500000005</c:v>
                </c:pt>
                <c:pt idx="3194">
                  <c:v>-0.897798916666666</c:v>
                </c:pt>
                <c:pt idx="3195">
                  <c:v>-0.89641020833333296</c:v>
                </c:pt>
                <c:pt idx="3196">
                  <c:v>-0.89502150000000003</c:v>
                </c:pt>
                <c:pt idx="3197">
                  <c:v>-0.89363279166666698</c:v>
                </c:pt>
                <c:pt idx="3198">
                  <c:v>-0.89224408333333305</c:v>
                </c:pt>
                <c:pt idx="3199">
                  <c:v>-0.890855375</c:v>
                </c:pt>
                <c:pt idx="3200">
                  <c:v>-0.88946666666666596</c:v>
                </c:pt>
                <c:pt idx="3201">
                  <c:v>-0.88807795833333403</c:v>
                </c:pt>
                <c:pt idx="3202">
                  <c:v>-0.88668924999999998</c:v>
                </c:pt>
                <c:pt idx="3203">
                  <c:v>-0.88530054166666705</c:v>
                </c:pt>
                <c:pt idx="3204">
                  <c:v>-0.88391183333333301</c:v>
                </c:pt>
                <c:pt idx="3205">
                  <c:v>-0.88252312499999996</c:v>
                </c:pt>
                <c:pt idx="3206">
                  <c:v>-0.88113441666666703</c:v>
                </c:pt>
                <c:pt idx="3207">
                  <c:v>-0.87974570833333299</c:v>
                </c:pt>
                <c:pt idx="3208">
                  <c:v>-0.87835700000000005</c:v>
                </c:pt>
                <c:pt idx="3209">
                  <c:v>-0.87696829166666601</c:v>
                </c:pt>
                <c:pt idx="3210">
                  <c:v>-0.87557958333333297</c:v>
                </c:pt>
                <c:pt idx="3211">
                  <c:v>-0.87419087500000003</c:v>
                </c:pt>
                <c:pt idx="3212">
                  <c:v>-0.87280216666666599</c:v>
                </c:pt>
                <c:pt idx="3213">
                  <c:v>-0.87141345833333295</c:v>
                </c:pt>
                <c:pt idx="3214">
                  <c:v>-0.87002475000000001</c:v>
                </c:pt>
                <c:pt idx="3215">
                  <c:v>-0.86863604166666697</c:v>
                </c:pt>
                <c:pt idx="3216">
                  <c:v>-0.86724733333333304</c:v>
                </c:pt>
                <c:pt idx="3217">
                  <c:v>-0.86585862499999999</c:v>
                </c:pt>
                <c:pt idx="3218">
                  <c:v>-0.86446991666666595</c:v>
                </c:pt>
                <c:pt idx="3219">
                  <c:v>-0.86308120833333402</c:v>
                </c:pt>
                <c:pt idx="3220">
                  <c:v>-0.86169249999999997</c:v>
                </c:pt>
                <c:pt idx="3221">
                  <c:v>-0.86030379166666704</c:v>
                </c:pt>
                <c:pt idx="3222">
                  <c:v>-0.858915083333333</c:v>
                </c:pt>
                <c:pt idx="3223">
                  <c:v>-0.85752637499999995</c:v>
                </c:pt>
                <c:pt idx="3224">
                  <c:v>-0.85613766666666702</c:v>
                </c:pt>
                <c:pt idx="3225">
                  <c:v>-0.85474895833333298</c:v>
                </c:pt>
                <c:pt idx="3226">
                  <c:v>-0.85336025000000004</c:v>
                </c:pt>
                <c:pt idx="3227">
                  <c:v>-0.851971541666666</c:v>
                </c:pt>
                <c:pt idx="3228">
                  <c:v>-0.85058283333333295</c:v>
                </c:pt>
                <c:pt idx="3229">
                  <c:v>-0.84919412500000002</c:v>
                </c:pt>
                <c:pt idx="3230">
                  <c:v>-0.84780541666666698</c:v>
                </c:pt>
                <c:pt idx="3231">
                  <c:v>-0.84641670833333305</c:v>
                </c:pt>
                <c:pt idx="3232">
                  <c:v>-0.845028</c:v>
                </c:pt>
                <c:pt idx="3233">
                  <c:v>-0.84363929166666696</c:v>
                </c:pt>
                <c:pt idx="3234">
                  <c:v>-0.84225058333333302</c:v>
                </c:pt>
                <c:pt idx="3235">
                  <c:v>-0.84086187499999998</c:v>
                </c:pt>
                <c:pt idx="3236">
                  <c:v>-0.83947316666666605</c:v>
                </c:pt>
                <c:pt idx="3237">
                  <c:v>-0.838084458333333</c:v>
                </c:pt>
                <c:pt idx="3238">
                  <c:v>-0.83669574999999996</c:v>
                </c:pt>
                <c:pt idx="3239">
                  <c:v>-0.83530704166666703</c:v>
                </c:pt>
                <c:pt idx="3240">
                  <c:v>-0.83391833333333298</c:v>
                </c:pt>
                <c:pt idx="3241">
                  <c:v>-0.83252962500000005</c:v>
                </c:pt>
                <c:pt idx="3242">
                  <c:v>-0.83114091666666701</c:v>
                </c:pt>
                <c:pt idx="3243">
                  <c:v>-0.82975220833333296</c:v>
                </c:pt>
                <c:pt idx="3244">
                  <c:v>-0.82836350000000003</c:v>
                </c:pt>
                <c:pt idx="3245">
                  <c:v>-0.82697479166666599</c:v>
                </c:pt>
                <c:pt idx="3246">
                  <c:v>-0.82558608333333305</c:v>
                </c:pt>
                <c:pt idx="3247">
                  <c:v>-0.82419737500000001</c:v>
                </c:pt>
                <c:pt idx="3248">
                  <c:v>-0.82280866666666697</c:v>
                </c:pt>
                <c:pt idx="3249">
                  <c:v>-0.82141995833333303</c:v>
                </c:pt>
                <c:pt idx="3250">
                  <c:v>-0.82003124999999999</c:v>
                </c:pt>
                <c:pt idx="3251">
                  <c:v>-0.81864254166666695</c:v>
                </c:pt>
                <c:pt idx="3252">
                  <c:v>-0.81725383333333301</c:v>
                </c:pt>
                <c:pt idx="3253">
                  <c:v>-0.81586512499999997</c:v>
                </c:pt>
                <c:pt idx="3254">
                  <c:v>-0.81447641666666604</c:v>
                </c:pt>
                <c:pt idx="3255">
                  <c:v>-0.81308770833333299</c:v>
                </c:pt>
                <c:pt idx="3256">
                  <c:v>-0.81169899999999995</c:v>
                </c:pt>
                <c:pt idx="3257">
                  <c:v>-0.81031029166666702</c:v>
                </c:pt>
                <c:pt idx="3258">
                  <c:v>-0.80892158333333297</c:v>
                </c:pt>
                <c:pt idx="3259">
                  <c:v>-0.80753287500000004</c:v>
                </c:pt>
                <c:pt idx="3260">
                  <c:v>-0.80614416666666699</c:v>
                </c:pt>
                <c:pt idx="3261">
                  <c:v>-0.80475545833333295</c:v>
                </c:pt>
                <c:pt idx="3262">
                  <c:v>-0.80336675000000002</c:v>
                </c:pt>
                <c:pt idx="3263">
                  <c:v>-0.80197804166666598</c:v>
                </c:pt>
                <c:pt idx="3264">
                  <c:v>-0.80058933333333404</c:v>
                </c:pt>
                <c:pt idx="3265">
                  <c:v>-0.799200625</c:v>
                </c:pt>
                <c:pt idx="3266">
                  <c:v>-0.79781191666666695</c:v>
                </c:pt>
                <c:pt idx="3267">
                  <c:v>-0.79642320833333302</c:v>
                </c:pt>
                <c:pt idx="3268">
                  <c:v>-0.79503449999999998</c:v>
                </c:pt>
                <c:pt idx="3269">
                  <c:v>-0.79364579166666704</c:v>
                </c:pt>
                <c:pt idx="3270">
                  <c:v>-0.792257083333333</c:v>
                </c:pt>
                <c:pt idx="3271">
                  <c:v>-0.79086837499999996</c:v>
                </c:pt>
                <c:pt idx="3272">
                  <c:v>-0.78947966666666602</c:v>
                </c:pt>
                <c:pt idx="3273">
                  <c:v>-0.78809095833333298</c:v>
                </c:pt>
                <c:pt idx="3274">
                  <c:v>-0.78670225000000005</c:v>
                </c:pt>
                <c:pt idx="3275">
                  <c:v>-0.785313541666666</c:v>
                </c:pt>
                <c:pt idx="3276">
                  <c:v>-0.78392483333333296</c:v>
                </c:pt>
                <c:pt idx="3277">
                  <c:v>-0.78253612500000003</c:v>
                </c:pt>
                <c:pt idx="3278">
                  <c:v>-0.78114741666666698</c:v>
                </c:pt>
                <c:pt idx="3279">
                  <c:v>-0.77975870833333305</c:v>
                </c:pt>
                <c:pt idx="3280">
                  <c:v>-0.77837000000000001</c:v>
                </c:pt>
                <c:pt idx="3281">
                  <c:v>-0.77698129166666596</c:v>
                </c:pt>
                <c:pt idx="3282">
                  <c:v>-0.77559258333333403</c:v>
                </c:pt>
                <c:pt idx="3283">
                  <c:v>-0.77420387499999999</c:v>
                </c:pt>
                <c:pt idx="3284">
                  <c:v>-0.77281516666666705</c:v>
                </c:pt>
                <c:pt idx="3285">
                  <c:v>-0.77142645833333301</c:v>
                </c:pt>
                <c:pt idx="3286">
                  <c:v>-0.77003774999999997</c:v>
                </c:pt>
                <c:pt idx="3287">
                  <c:v>-0.76864904166666703</c:v>
                </c:pt>
                <c:pt idx="3288">
                  <c:v>-0.76726033333333299</c:v>
                </c:pt>
                <c:pt idx="3289">
                  <c:v>-0.76587162499999994</c:v>
                </c:pt>
                <c:pt idx="3290">
                  <c:v>-0.76448291666666601</c:v>
                </c:pt>
                <c:pt idx="3291">
                  <c:v>-0.76309420833333297</c:v>
                </c:pt>
                <c:pt idx="3292">
                  <c:v>-0.76170550000000004</c:v>
                </c:pt>
                <c:pt idx="3293">
                  <c:v>-0.76031679166666699</c:v>
                </c:pt>
                <c:pt idx="3294">
                  <c:v>-0.75892808333333295</c:v>
                </c:pt>
                <c:pt idx="3295">
                  <c:v>-0.75753937500000001</c:v>
                </c:pt>
                <c:pt idx="3296">
                  <c:v>-0.75615066666666697</c:v>
                </c:pt>
                <c:pt idx="3297">
                  <c:v>-0.75476195833333304</c:v>
                </c:pt>
                <c:pt idx="3298">
                  <c:v>-0.75337324999999999</c:v>
                </c:pt>
                <c:pt idx="3299">
                  <c:v>-0.75198454166666595</c:v>
                </c:pt>
                <c:pt idx="3300">
                  <c:v>-0.75059583333333402</c:v>
                </c:pt>
                <c:pt idx="3301">
                  <c:v>-0.74920712499999997</c:v>
                </c:pt>
                <c:pt idx="3302">
                  <c:v>-0.74781841666666704</c:v>
                </c:pt>
                <c:pt idx="3303">
                  <c:v>-0.746429708333333</c:v>
                </c:pt>
                <c:pt idx="3304">
                  <c:v>-0.74504099999999995</c:v>
                </c:pt>
                <c:pt idx="3305">
                  <c:v>-0.74365229166666702</c:v>
                </c:pt>
                <c:pt idx="3306">
                  <c:v>-0.74226358333333298</c:v>
                </c:pt>
                <c:pt idx="3307">
                  <c:v>-0.74087487500000004</c:v>
                </c:pt>
                <c:pt idx="3308">
                  <c:v>-0.739486166666666</c:v>
                </c:pt>
                <c:pt idx="3309">
                  <c:v>-0.73809745833333396</c:v>
                </c:pt>
                <c:pt idx="3310">
                  <c:v>-0.73670875000000002</c:v>
                </c:pt>
                <c:pt idx="3311">
                  <c:v>-0.73532004166666698</c:v>
                </c:pt>
                <c:pt idx="3312">
                  <c:v>-0.73393133333333305</c:v>
                </c:pt>
                <c:pt idx="3313">
                  <c:v>-0.732542625</c:v>
                </c:pt>
                <c:pt idx="3314">
                  <c:v>-0.73115391666666696</c:v>
                </c:pt>
                <c:pt idx="3315">
                  <c:v>-0.72976520833333303</c:v>
                </c:pt>
                <c:pt idx="3316">
                  <c:v>-0.72837649999999998</c:v>
                </c:pt>
                <c:pt idx="3317">
                  <c:v>-0.72698779166666605</c:v>
                </c:pt>
                <c:pt idx="3318">
                  <c:v>-0.72559908333333301</c:v>
                </c:pt>
                <c:pt idx="3319">
                  <c:v>-0.72421037499999996</c:v>
                </c:pt>
                <c:pt idx="3320">
                  <c:v>-0.72282166666666703</c:v>
                </c:pt>
                <c:pt idx="3321">
                  <c:v>-0.72143295833333299</c:v>
                </c:pt>
                <c:pt idx="3322">
                  <c:v>-0.72004425000000005</c:v>
                </c:pt>
                <c:pt idx="3323">
                  <c:v>-0.71865554166666701</c:v>
                </c:pt>
                <c:pt idx="3324">
                  <c:v>-0.71726683333333296</c:v>
                </c:pt>
                <c:pt idx="3325">
                  <c:v>-0.71587812500000003</c:v>
                </c:pt>
                <c:pt idx="3326">
                  <c:v>-0.71448941666666599</c:v>
                </c:pt>
                <c:pt idx="3327">
                  <c:v>-0.71310070833333405</c:v>
                </c:pt>
                <c:pt idx="3328">
                  <c:v>-0.71171200000000001</c:v>
                </c:pt>
                <c:pt idx="3329">
                  <c:v>-0.71032329166666697</c:v>
                </c:pt>
                <c:pt idx="3330">
                  <c:v>-0.70893458333333303</c:v>
                </c:pt>
                <c:pt idx="3331">
                  <c:v>-0.70754587499999999</c:v>
                </c:pt>
                <c:pt idx="3332">
                  <c:v>-0.70615716666666695</c:v>
                </c:pt>
                <c:pt idx="3333">
                  <c:v>-0.70476845833333301</c:v>
                </c:pt>
                <c:pt idx="3334">
                  <c:v>-0.70337974999999997</c:v>
                </c:pt>
                <c:pt idx="3335">
                  <c:v>-0.70199104166666604</c:v>
                </c:pt>
                <c:pt idx="3336">
                  <c:v>-0.70060233333333299</c:v>
                </c:pt>
                <c:pt idx="3337">
                  <c:v>-0.69921362499999995</c:v>
                </c:pt>
                <c:pt idx="3338">
                  <c:v>-0.69782491666666702</c:v>
                </c:pt>
                <c:pt idx="3339">
                  <c:v>-0.69643620833333297</c:v>
                </c:pt>
                <c:pt idx="3340">
                  <c:v>-0.69504750000000004</c:v>
                </c:pt>
                <c:pt idx="3341">
                  <c:v>-0.693658791666667</c:v>
                </c:pt>
                <c:pt idx="3342">
                  <c:v>-0.69227008333333295</c:v>
                </c:pt>
                <c:pt idx="3343">
                  <c:v>-0.69088137500000002</c:v>
                </c:pt>
                <c:pt idx="3344">
                  <c:v>-0.68949266666666598</c:v>
                </c:pt>
                <c:pt idx="3345">
                  <c:v>-0.68810395833333404</c:v>
                </c:pt>
                <c:pt idx="3346">
                  <c:v>-0.68671525</c:v>
                </c:pt>
                <c:pt idx="3347">
                  <c:v>-0.68532654166666696</c:v>
                </c:pt>
                <c:pt idx="3348">
                  <c:v>-0.68393783333333302</c:v>
                </c:pt>
                <c:pt idx="3349">
                  <c:v>-0.68254912499999998</c:v>
                </c:pt>
                <c:pt idx="3350">
                  <c:v>-0.68116041666666705</c:v>
                </c:pt>
                <c:pt idx="3351">
                  <c:v>-0.679771708333333</c:v>
                </c:pt>
                <c:pt idx="3352">
                  <c:v>-0.67838299999999996</c:v>
                </c:pt>
                <c:pt idx="3353">
                  <c:v>-0.67699429166666603</c:v>
                </c:pt>
                <c:pt idx="3354">
                  <c:v>-0.67560558333333298</c:v>
                </c:pt>
                <c:pt idx="3355">
                  <c:v>-0.67421687500000005</c:v>
                </c:pt>
                <c:pt idx="3356">
                  <c:v>-0.672828166666667</c:v>
                </c:pt>
                <c:pt idx="3357">
                  <c:v>-0.67143945833333296</c:v>
                </c:pt>
                <c:pt idx="3358">
                  <c:v>-0.67005075000000003</c:v>
                </c:pt>
                <c:pt idx="3359">
                  <c:v>-0.66866204166666698</c:v>
                </c:pt>
                <c:pt idx="3360">
                  <c:v>-0.66727333333333305</c:v>
                </c:pt>
                <c:pt idx="3361">
                  <c:v>-0.66588462500000001</c:v>
                </c:pt>
                <c:pt idx="3362">
                  <c:v>-0.66449591666666596</c:v>
                </c:pt>
                <c:pt idx="3363">
                  <c:v>-0.66310720833333403</c:v>
                </c:pt>
                <c:pt idx="3364">
                  <c:v>-0.66171849999999999</c:v>
                </c:pt>
                <c:pt idx="3365">
                  <c:v>-0.66032979166666705</c:v>
                </c:pt>
                <c:pt idx="3366">
                  <c:v>-0.65894108333333301</c:v>
                </c:pt>
                <c:pt idx="3367">
                  <c:v>-0.65755237499999997</c:v>
                </c:pt>
                <c:pt idx="3368">
                  <c:v>-0.65616366666666703</c:v>
                </c:pt>
                <c:pt idx="3369">
                  <c:v>-0.65477495833333299</c:v>
                </c:pt>
                <c:pt idx="3370">
                  <c:v>-0.65338624999999995</c:v>
                </c:pt>
                <c:pt idx="3371">
                  <c:v>-0.65199754166666601</c:v>
                </c:pt>
                <c:pt idx="3372">
                  <c:v>-0.65060883333333397</c:v>
                </c:pt>
                <c:pt idx="3373">
                  <c:v>-0.64922012500000004</c:v>
                </c:pt>
                <c:pt idx="3374">
                  <c:v>-0.64783141666666699</c:v>
                </c:pt>
                <c:pt idx="3375">
                  <c:v>-0.64644270833333295</c:v>
                </c:pt>
                <c:pt idx="3376">
                  <c:v>-0.64505400000000002</c:v>
                </c:pt>
                <c:pt idx="3377">
                  <c:v>-0.64366529166666697</c:v>
                </c:pt>
                <c:pt idx="3378">
                  <c:v>-0.64227658333333304</c:v>
                </c:pt>
                <c:pt idx="3379">
                  <c:v>-0.640887875</c:v>
                </c:pt>
                <c:pt idx="3380">
                  <c:v>-0.63949916666666595</c:v>
                </c:pt>
                <c:pt idx="3381">
                  <c:v>-0.63811045833333302</c:v>
                </c:pt>
                <c:pt idx="3382">
                  <c:v>-0.63672174999999998</c:v>
                </c:pt>
                <c:pt idx="3383">
                  <c:v>-0.63533304166666704</c:v>
                </c:pt>
                <c:pt idx="3384">
                  <c:v>-0.633944333333333</c:v>
                </c:pt>
                <c:pt idx="3385">
                  <c:v>-0.63255562499999995</c:v>
                </c:pt>
                <c:pt idx="3386">
                  <c:v>-0.63116691666666702</c:v>
                </c:pt>
                <c:pt idx="3387">
                  <c:v>-0.62977820833333298</c:v>
                </c:pt>
                <c:pt idx="3388">
                  <c:v>-0.62838950000000005</c:v>
                </c:pt>
                <c:pt idx="3389">
                  <c:v>-0.627000791666666</c:v>
                </c:pt>
                <c:pt idx="3390">
                  <c:v>-0.62561208333333296</c:v>
                </c:pt>
                <c:pt idx="3391">
                  <c:v>-0.62422337500000002</c:v>
                </c:pt>
                <c:pt idx="3392">
                  <c:v>-0.62283466666666698</c:v>
                </c:pt>
                <c:pt idx="3393">
                  <c:v>-0.62144595833333305</c:v>
                </c:pt>
                <c:pt idx="3394">
                  <c:v>-0.62005725</c:v>
                </c:pt>
                <c:pt idx="3395">
                  <c:v>-0.61866854166666696</c:v>
                </c:pt>
                <c:pt idx="3396">
                  <c:v>-0.61727983333333303</c:v>
                </c:pt>
                <c:pt idx="3397">
                  <c:v>-0.61589112499999998</c:v>
                </c:pt>
                <c:pt idx="3398">
                  <c:v>-0.61450241666666605</c:v>
                </c:pt>
                <c:pt idx="3399">
                  <c:v>-0.61311370833333301</c:v>
                </c:pt>
                <c:pt idx="3400">
                  <c:v>-0.61172499999999996</c:v>
                </c:pt>
                <c:pt idx="3401">
                  <c:v>-0.61033629166666703</c:v>
                </c:pt>
                <c:pt idx="3402">
                  <c:v>-0.60894758333333299</c:v>
                </c:pt>
                <c:pt idx="3403">
                  <c:v>-0.60755887500000005</c:v>
                </c:pt>
                <c:pt idx="3404">
                  <c:v>-0.60617016666666701</c:v>
                </c:pt>
                <c:pt idx="3405">
                  <c:v>-0.60478145833333297</c:v>
                </c:pt>
                <c:pt idx="3406">
                  <c:v>-0.60339275000000003</c:v>
                </c:pt>
                <c:pt idx="3407">
                  <c:v>-0.60200404166666599</c:v>
                </c:pt>
                <c:pt idx="3408">
                  <c:v>-0.60061533333333295</c:v>
                </c:pt>
                <c:pt idx="3409">
                  <c:v>-0.59922662500000001</c:v>
                </c:pt>
                <c:pt idx="3410">
                  <c:v>-0.59783791666666697</c:v>
                </c:pt>
                <c:pt idx="3411">
                  <c:v>-0.59644920833333304</c:v>
                </c:pt>
                <c:pt idx="3412">
                  <c:v>-0.59506049999999999</c:v>
                </c:pt>
                <c:pt idx="3413">
                  <c:v>-0.59367179166666695</c:v>
                </c:pt>
                <c:pt idx="3414">
                  <c:v>-0.59228308333333302</c:v>
                </c:pt>
                <c:pt idx="3415">
                  <c:v>-0.59089437499999997</c:v>
                </c:pt>
                <c:pt idx="3416">
                  <c:v>-0.58950566666666604</c:v>
                </c:pt>
                <c:pt idx="3417">
                  <c:v>-0.588116958333333</c:v>
                </c:pt>
                <c:pt idx="3418">
                  <c:v>-0.58672824999999995</c:v>
                </c:pt>
                <c:pt idx="3419">
                  <c:v>-0.58533954166666702</c:v>
                </c:pt>
                <c:pt idx="3420">
                  <c:v>-0.58395083333333297</c:v>
                </c:pt>
                <c:pt idx="3421">
                  <c:v>-0.58256212500000004</c:v>
                </c:pt>
                <c:pt idx="3422">
                  <c:v>-0.581173416666667</c:v>
                </c:pt>
                <c:pt idx="3423">
                  <c:v>-0.57978470833333295</c:v>
                </c:pt>
                <c:pt idx="3424">
                  <c:v>-0.57839600000000002</c:v>
                </c:pt>
                <c:pt idx="3425">
                  <c:v>-0.57700729166666598</c:v>
                </c:pt>
                <c:pt idx="3426">
                  <c:v>-0.57561858333333304</c:v>
                </c:pt>
                <c:pt idx="3427">
                  <c:v>-0.574229875</c:v>
                </c:pt>
                <c:pt idx="3428">
                  <c:v>-0.57284116666666696</c:v>
                </c:pt>
                <c:pt idx="3429">
                  <c:v>-0.57145245833333302</c:v>
                </c:pt>
                <c:pt idx="3430">
                  <c:v>-0.57006374999999998</c:v>
                </c:pt>
                <c:pt idx="3431">
                  <c:v>-0.56867504166666705</c:v>
                </c:pt>
                <c:pt idx="3432">
                  <c:v>-0.567286333333333</c:v>
                </c:pt>
                <c:pt idx="3433">
                  <c:v>-0.56589762499999996</c:v>
                </c:pt>
                <c:pt idx="3434">
                  <c:v>-0.56450891666666603</c:v>
                </c:pt>
                <c:pt idx="3435">
                  <c:v>-0.56312020833333298</c:v>
                </c:pt>
                <c:pt idx="3436">
                  <c:v>-0.56173150000000005</c:v>
                </c:pt>
                <c:pt idx="3437">
                  <c:v>-0.56034279166666701</c:v>
                </c:pt>
                <c:pt idx="3438">
                  <c:v>-0.55895408333333296</c:v>
                </c:pt>
                <c:pt idx="3439">
                  <c:v>-0.55756537500000003</c:v>
                </c:pt>
                <c:pt idx="3440">
                  <c:v>-0.55617666666666699</c:v>
                </c:pt>
                <c:pt idx="3441">
                  <c:v>-0.55478795833333305</c:v>
                </c:pt>
                <c:pt idx="3442">
                  <c:v>-0.55339925000000001</c:v>
                </c:pt>
                <c:pt idx="3443">
                  <c:v>-0.55201054166666597</c:v>
                </c:pt>
                <c:pt idx="3444">
                  <c:v>-0.55062183333333303</c:v>
                </c:pt>
                <c:pt idx="3445">
                  <c:v>-0.54923312499999999</c:v>
                </c:pt>
                <c:pt idx="3446">
                  <c:v>-0.54784441666666694</c:v>
                </c:pt>
                <c:pt idx="3447">
                  <c:v>-0.54645570833333301</c:v>
                </c:pt>
                <c:pt idx="3448">
                  <c:v>-0.54506699999999997</c:v>
                </c:pt>
                <c:pt idx="3449">
                  <c:v>-0.54367829166666704</c:v>
                </c:pt>
                <c:pt idx="3450">
                  <c:v>-0.54228958333333299</c:v>
                </c:pt>
                <c:pt idx="3451">
                  <c:v>-0.54090087499999995</c:v>
                </c:pt>
                <c:pt idx="3452">
                  <c:v>-0.53951216666666602</c:v>
                </c:pt>
                <c:pt idx="3453">
                  <c:v>-0.53812345833333297</c:v>
                </c:pt>
                <c:pt idx="3454">
                  <c:v>-0.53673475000000004</c:v>
                </c:pt>
                <c:pt idx="3455">
                  <c:v>-0.53534604166666699</c:v>
                </c:pt>
                <c:pt idx="3456">
                  <c:v>-0.53395733333333295</c:v>
                </c:pt>
                <c:pt idx="3457">
                  <c:v>-0.53256862500000002</c:v>
                </c:pt>
                <c:pt idx="3458">
                  <c:v>-0.53117991666666697</c:v>
                </c:pt>
                <c:pt idx="3459">
                  <c:v>-0.52979120833333304</c:v>
                </c:pt>
                <c:pt idx="3460">
                  <c:v>-0.5284025</c:v>
                </c:pt>
                <c:pt idx="3461">
                  <c:v>-0.52701379166666595</c:v>
                </c:pt>
                <c:pt idx="3462">
                  <c:v>-0.52562508333333302</c:v>
                </c:pt>
                <c:pt idx="3463">
                  <c:v>-0.52423637499999998</c:v>
                </c:pt>
                <c:pt idx="3464">
                  <c:v>-0.52284766666666704</c:v>
                </c:pt>
                <c:pt idx="3465">
                  <c:v>-0.521458958333333</c:v>
                </c:pt>
                <c:pt idx="3466">
                  <c:v>-0.52007024999999996</c:v>
                </c:pt>
                <c:pt idx="3467">
                  <c:v>-0.51868154166666702</c:v>
                </c:pt>
                <c:pt idx="3468">
                  <c:v>-0.51729283333333298</c:v>
                </c:pt>
                <c:pt idx="3469">
                  <c:v>-0.51590412500000005</c:v>
                </c:pt>
                <c:pt idx="3470">
                  <c:v>-0.514515416666666</c:v>
                </c:pt>
                <c:pt idx="3471">
                  <c:v>-0.51312670833333296</c:v>
                </c:pt>
                <c:pt idx="3472">
                  <c:v>-0.51173800000000003</c:v>
                </c:pt>
                <c:pt idx="3473">
                  <c:v>-0.51034929166666698</c:v>
                </c:pt>
                <c:pt idx="3474">
                  <c:v>-0.50896058333333305</c:v>
                </c:pt>
                <c:pt idx="3475">
                  <c:v>-0.50757187500000001</c:v>
                </c:pt>
                <c:pt idx="3476">
                  <c:v>-0.50618316666666696</c:v>
                </c:pt>
                <c:pt idx="3477">
                  <c:v>-0.50479445833333303</c:v>
                </c:pt>
                <c:pt idx="3478">
                  <c:v>-0.50340574999999999</c:v>
                </c:pt>
                <c:pt idx="3479">
                  <c:v>-0.50201704166666605</c:v>
                </c:pt>
                <c:pt idx="3480">
                  <c:v>-0.50062833333333301</c:v>
                </c:pt>
                <c:pt idx="3481">
                  <c:v>-0.49923962500000002</c:v>
                </c:pt>
                <c:pt idx="3482">
                  <c:v>-0.49785091666666698</c:v>
                </c:pt>
                <c:pt idx="3483">
                  <c:v>-0.49646220833333299</c:v>
                </c:pt>
                <c:pt idx="3484">
                  <c:v>-0.4950735</c:v>
                </c:pt>
                <c:pt idx="3485">
                  <c:v>-0.49368479166666701</c:v>
                </c:pt>
                <c:pt idx="3486">
                  <c:v>-0.49229608333333302</c:v>
                </c:pt>
                <c:pt idx="3487">
                  <c:v>-0.49090737499999998</c:v>
                </c:pt>
                <c:pt idx="3488">
                  <c:v>-0.48951866666666599</c:v>
                </c:pt>
                <c:pt idx="3489">
                  <c:v>-0.488129958333333</c:v>
                </c:pt>
                <c:pt idx="3490">
                  <c:v>-0.48674125000000001</c:v>
                </c:pt>
                <c:pt idx="3491">
                  <c:v>-0.48535254166666703</c:v>
                </c:pt>
                <c:pt idx="3492">
                  <c:v>-0.48396383333333298</c:v>
                </c:pt>
                <c:pt idx="3493">
                  <c:v>-0.48257512499999999</c:v>
                </c:pt>
                <c:pt idx="3494">
                  <c:v>-0.48118641666666701</c:v>
                </c:pt>
                <c:pt idx="3495">
                  <c:v>-0.47979770833333302</c:v>
                </c:pt>
                <c:pt idx="3496">
                  <c:v>-0.47840899999999997</c:v>
                </c:pt>
                <c:pt idx="3497">
                  <c:v>-0.47702029166666599</c:v>
                </c:pt>
                <c:pt idx="3498">
                  <c:v>-0.475631583333333</c:v>
                </c:pt>
                <c:pt idx="3499">
                  <c:v>-0.47424287500000001</c:v>
                </c:pt>
                <c:pt idx="3500">
                  <c:v>-0.47285416666666702</c:v>
                </c:pt>
                <c:pt idx="3501">
                  <c:v>-0.47146545833333298</c:v>
                </c:pt>
                <c:pt idx="3502">
                  <c:v>-0.47007674999999999</c:v>
                </c:pt>
                <c:pt idx="3503">
                  <c:v>-0.468688041666667</c:v>
                </c:pt>
                <c:pt idx="3504">
                  <c:v>-0.46729933333333301</c:v>
                </c:pt>
                <c:pt idx="3505">
                  <c:v>-0.46591062500000002</c:v>
                </c:pt>
                <c:pt idx="3506">
                  <c:v>-0.46452191666666598</c:v>
                </c:pt>
                <c:pt idx="3507">
                  <c:v>-0.46313320833333299</c:v>
                </c:pt>
                <c:pt idx="3508">
                  <c:v>-0.4617445</c:v>
                </c:pt>
                <c:pt idx="3509">
                  <c:v>-0.46035579166666701</c:v>
                </c:pt>
                <c:pt idx="3510">
                  <c:v>-0.45896708333333303</c:v>
                </c:pt>
                <c:pt idx="3511">
                  <c:v>-0.45757837499999998</c:v>
                </c:pt>
                <c:pt idx="3512">
                  <c:v>-0.45618966666666699</c:v>
                </c:pt>
                <c:pt idx="3513">
                  <c:v>-0.45480095833333301</c:v>
                </c:pt>
                <c:pt idx="3514">
                  <c:v>-0.45341225000000002</c:v>
                </c:pt>
                <c:pt idx="3515">
                  <c:v>-0.45202354166666597</c:v>
                </c:pt>
                <c:pt idx="3516">
                  <c:v>-0.45063483333333298</c:v>
                </c:pt>
                <c:pt idx="3517">
                  <c:v>-0.449246125</c:v>
                </c:pt>
                <c:pt idx="3518">
                  <c:v>-0.44785741666666701</c:v>
                </c:pt>
                <c:pt idx="3519">
                  <c:v>-0.44646870833333302</c:v>
                </c:pt>
                <c:pt idx="3520">
                  <c:v>-0.44507999999999998</c:v>
                </c:pt>
                <c:pt idx="3521">
                  <c:v>-0.44369129166666699</c:v>
                </c:pt>
                <c:pt idx="3522">
                  <c:v>-0.442302583333333</c:v>
                </c:pt>
                <c:pt idx="3523">
                  <c:v>-0.44091387500000001</c:v>
                </c:pt>
                <c:pt idx="3524">
                  <c:v>-0.43952516666666602</c:v>
                </c:pt>
                <c:pt idx="3525">
                  <c:v>-0.43813645833333298</c:v>
                </c:pt>
                <c:pt idx="3526">
                  <c:v>-0.43674774999999999</c:v>
                </c:pt>
                <c:pt idx="3527">
                  <c:v>-0.435359041666667</c:v>
                </c:pt>
                <c:pt idx="3528">
                  <c:v>-0.43397033333333301</c:v>
                </c:pt>
                <c:pt idx="3529">
                  <c:v>-0.43258162500000003</c:v>
                </c:pt>
                <c:pt idx="3530">
                  <c:v>-0.43119291666666698</c:v>
                </c:pt>
                <c:pt idx="3531">
                  <c:v>-0.42980420833333299</c:v>
                </c:pt>
                <c:pt idx="3532">
                  <c:v>-0.4284155</c:v>
                </c:pt>
                <c:pt idx="3533">
                  <c:v>-0.42702679166666602</c:v>
                </c:pt>
                <c:pt idx="3534">
                  <c:v>-0.42563808333333297</c:v>
                </c:pt>
                <c:pt idx="3535">
                  <c:v>-0.42424937499999998</c:v>
                </c:pt>
                <c:pt idx="3536">
                  <c:v>-0.422860666666667</c:v>
                </c:pt>
                <c:pt idx="3537">
                  <c:v>-0.42147195833333301</c:v>
                </c:pt>
                <c:pt idx="3538">
                  <c:v>-0.42008325000000002</c:v>
                </c:pt>
                <c:pt idx="3539">
                  <c:v>-0.41869454166666698</c:v>
                </c:pt>
                <c:pt idx="3540">
                  <c:v>-0.41730583333333299</c:v>
                </c:pt>
                <c:pt idx="3541">
                  <c:v>-0.415917125</c:v>
                </c:pt>
                <c:pt idx="3542">
                  <c:v>-0.41452841666666601</c:v>
                </c:pt>
                <c:pt idx="3543">
                  <c:v>-0.41313970833333302</c:v>
                </c:pt>
                <c:pt idx="3544">
                  <c:v>-0.41175099999999998</c:v>
                </c:pt>
                <c:pt idx="3545">
                  <c:v>-0.41036229166666699</c:v>
                </c:pt>
                <c:pt idx="3546">
                  <c:v>-0.408973583333333</c:v>
                </c:pt>
                <c:pt idx="3547">
                  <c:v>-0.40758487500000001</c:v>
                </c:pt>
                <c:pt idx="3548">
                  <c:v>-0.40619616666666702</c:v>
                </c:pt>
                <c:pt idx="3549">
                  <c:v>-0.40480745833333298</c:v>
                </c:pt>
                <c:pt idx="3550">
                  <c:v>-0.40341874999999999</c:v>
                </c:pt>
                <c:pt idx="3551">
                  <c:v>-0.402030041666666</c:v>
                </c:pt>
                <c:pt idx="3552">
                  <c:v>-0.40064133333333302</c:v>
                </c:pt>
                <c:pt idx="3553">
                  <c:v>-0.39925262500000003</c:v>
                </c:pt>
                <c:pt idx="3554">
                  <c:v>-0.39786391666666698</c:v>
                </c:pt>
                <c:pt idx="3555">
                  <c:v>-0.396475208333333</c:v>
                </c:pt>
                <c:pt idx="3556">
                  <c:v>-0.39508650000000001</c:v>
                </c:pt>
                <c:pt idx="3557">
                  <c:v>-0.39369779166666702</c:v>
                </c:pt>
                <c:pt idx="3558">
                  <c:v>-0.39230908333333298</c:v>
                </c:pt>
                <c:pt idx="3559">
                  <c:v>-0.39092037499999999</c:v>
                </c:pt>
                <c:pt idx="3560">
                  <c:v>-0.389531666666666</c:v>
                </c:pt>
                <c:pt idx="3561">
                  <c:v>-0.38814295833333301</c:v>
                </c:pt>
                <c:pt idx="3562">
                  <c:v>-0.38675425000000002</c:v>
                </c:pt>
                <c:pt idx="3563">
                  <c:v>-0.38536554166666698</c:v>
                </c:pt>
                <c:pt idx="3564">
                  <c:v>-0.38397683333333299</c:v>
                </c:pt>
                <c:pt idx="3565">
                  <c:v>-0.382588125</c:v>
                </c:pt>
                <c:pt idx="3566">
                  <c:v>-0.38119941666666701</c:v>
                </c:pt>
                <c:pt idx="3567">
                  <c:v>-0.37981070833333302</c:v>
                </c:pt>
                <c:pt idx="3568">
                  <c:v>-0.37842199999999998</c:v>
                </c:pt>
                <c:pt idx="3569">
                  <c:v>-0.37703329166666599</c:v>
                </c:pt>
                <c:pt idx="3570">
                  <c:v>-0.375644583333333</c:v>
                </c:pt>
                <c:pt idx="3571">
                  <c:v>-0.37425587500000002</c:v>
                </c:pt>
                <c:pt idx="3572">
                  <c:v>-0.37286716666666703</c:v>
                </c:pt>
                <c:pt idx="3573">
                  <c:v>-0.37147845833333298</c:v>
                </c:pt>
                <c:pt idx="3574">
                  <c:v>-0.37008975</c:v>
                </c:pt>
                <c:pt idx="3575">
                  <c:v>-0.36870104166666701</c:v>
                </c:pt>
                <c:pt idx="3576">
                  <c:v>-0.36731233333333302</c:v>
                </c:pt>
                <c:pt idx="3577">
                  <c:v>-0.36592362499999997</c:v>
                </c:pt>
                <c:pt idx="3578">
                  <c:v>-0.36453491666666599</c:v>
                </c:pt>
                <c:pt idx="3579">
                  <c:v>-0.363146208333333</c:v>
                </c:pt>
                <c:pt idx="3580">
                  <c:v>-0.36175750000000001</c:v>
                </c:pt>
                <c:pt idx="3581">
                  <c:v>-0.36036879166666702</c:v>
                </c:pt>
                <c:pt idx="3582">
                  <c:v>-0.35898008333333298</c:v>
                </c:pt>
                <c:pt idx="3583">
                  <c:v>-0.35759137499999999</c:v>
                </c:pt>
                <c:pt idx="3584">
                  <c:v>-0.356202666666666</c:v>
                </c:pt>
                <c:pt idx="3585">
                  <c:v>-0.35481395833333301</c:v>
                </c:pt>
                <c:pt idx="3586">
                  <c:v>-0.35342525000000002</c:v>
                </c:pt>
                <c:pt idx="3587">
                  <c:v>-0.35203654166666598</c:v>
                </c:pt>
                <c:pt idx="3588">
                  <c:v>-0.35064783333333299</c:v>
                </c:pt>
                <c:pt idx="3589">
                  <c:v>-0.349259125</c:v>
                </c:pt>
                <c:pt idx="3590">
                  <c:v>-0.34787041666666702</c:v>
                </c:pt>
                <c:pt idx="3591">
                  <c:v>-0.34648170833333303</c:v>
                </c:pt>
                <c:pt idx="3592">
                  <c:v>-0.34509299999999998</c:v>
                </c:pt>
                <c:pt idx="3593">
                  <c:v>-0.343704291666666</c:v>
                </c:pt>
                <c:pt idx="3594">
                  <c:v>-0.34231558333333301</c:v>
                </c:pt>
                <c:pt idx="3595">
                  <c:v>-0.34092687500000002</c:v>
                </c:pt>
                <c:pt idx="3596">
                  <c:v>-0.33953816666666597</c:v>
                </c:pt>
                <c:pt idx="3597">
                  <c:v>-0.33814945833333299</c:v>
                </c:pt>
                <c:pt idx="3598">
                  <c:v>-0.33676075</c:v>
                </c:pt>
                <c:pt idx="3599">
                  <c:v>-0.33537204166666701</c:v>
                </c:pt>
                <c:pt idx="3600">
                  <c:v>-0.33398333333333302</c:v>
                </c:pt>
                <c:pt idx="3601">
                  <c:v>-0.33259462499999998</c:v>
                </c:pt>
                <c:pt idx="3602">
                  <c:v>-0.33120591666666599</c:v>
                </c:pt>
                <c:pt idx="3603">
                  <c:v>-0.329817208333333</c:v>
                </c:pt>
                <c:pt idx="3604">
                  <c:v>-0.32842850000000001</c:v>
                </c:pt>
                <c:pt idx="3605">
                  <c:v>-0.32703979166666602</c:v>
                </c:pt>
                <c:pt idx="3606">
                  <c:v>-0.32565108333333298</c:v>
                </c:pt>
                <c:pt idx="3607">
                  <c:v>-0.32426237499999999</c:v>
                </c:pt>
                <c:pt idx="3608">
                  <c:v>-0.322873666666667</c:v>
                </c:pt>
                <c:pt idx="3609">
                  <c:v>-0.32148495833333302</c:v>
                </c:pt>
                <c:pt idx="3610">
                  <c:v>-0.32009625000000003</c:v>
                </c:pt>
                <c:pt idx="3611">
                  <c:v>-0.31870754166666598</c:v>
                </c:pt>
                <c:pt idx="3612">
                  <c:v>-0.31731883333333299</c:v>
                </c:pt>
                <c:pt idx="3613">
                  <c:v>-0.31593012500000001</c:v>
                </c:pt>
                <c:pt idx="3614">
                  <c:v>-0.31454141666666602</c:v>
                </c:pt>
                <c:pt idx="3615">
                  <c:v>-0.31315270833333297</c:v>
                </c:pt>
                <c:pt idx="3616">
                  <c:v>-0.31176399999999999</c:v>
                </c:pt>
                <c:pt idx="3617">
                  <c:v>-0.310375291666667</c:v>
                </c:pt>
                <c:pt idx="3618">
                  <c:v>-0.30898658333333301</c:v>
                </c:pt>
                <c:pt idx="3619">
                  <c:v>-0.30759787500000002</c:v>
                </c:pt>
                <c:pt idx="3620">
                  <c:v>-0.30620916666666598</c:v>
                </c:pt>
                <c:pt idx="3621">
                  <c:v>-0.30482045833333299</c:v>
                </c:pt>
                <c:pt idx="3622">
                  <c:v>-0.30343175</c:v>
                </c:pt>
                <c:pt idx="3623">
                  <c:v>-0.30204304166666601</c:v>
                </c:pt>
                <c:pt idx="3624">
                  <c:v>-0.30065433333333302</c:v>
                </c:pt>
                <c:pt idx="3625">
                  <c:v>-0.29926562499999998</c:v>
                </c:pt>
                <c:pt idx="3626">
                  <c:v>-0.29787691666666699</c:v>
                </c:pt>
                <c:pt idx="3627">
                  <c:v>-0.296488208333333</c:v>
                </c:pt>
                <c:pt idx="3628">
                  <c:v>-0.29509950000000001</c:v>
                </c:pt>
                <c:pt idx="3629">
                  <c:v>-0.29371079166666603</c:v>
                </c:pt>
                <c:pt idx="3630">
                  <c:v>-0.29232208333333298</c:v>
                </c:pt>
                <c:pt idx="3631">
                  <c:v>-0.29093337499999999</c:v>
                </c:pt>
                <c:pt idx="3632">
                  <c:v>-0.28954466666666601</c:v>
                </c:pt>
                <c:pt idx="3633">
                  <c:v>-0.28815595833333302</c:v>
                </c:pt>
                <c:pt idx="3634">
                  <c:v>-0.28676724999999997</c:v>
                </c:pt>
                <c:pt idx="3635">
                  <c:v>-0.28537854166666698</c:v>
                </c:pt>
                <c:pt idx="3636">
                  <c:v>-0.283989833333333</c:v>
                </c:pt>
                <c:pt idx="3637">
                  <c:v>-0.28260112500000001</c:v>
                </c:pt>
                <c:pt idx="3638">
                  <c:v>-0.28121241666666602</c:v>
                </c:pt>
                <c:pt idx="3639">
                  <c:v>-0.27982370833333298</c:v>
                </c:pt>
                <c:pt idx="3640">
                  <c:v>-0.27843499999999999</c:v>
                </c:pt>
                <c:pt idx="3641">
                  <c:v>-0.277046291666666</c:v>
                </c:pt>
                <c:pt idx="3642">
                  <c:v>-0.27565758333333301</c:v>
                </c:pt>
                <c:pt idx="3643">
                  <c:v>-0.27426887500000002</c:v>
                </c:pt>
                <c:pt idx="3644">
                  <c:v>-0.27288016666666698</c:v>
                </c:pt>
                <c:pt idx="3645">
                  <c:v>-0.27149145833333299</c:v>
                </c:pt>
                <c:pt idx="3646">
                  <c:v>-0.27010275</c:v>
                </c:pt>
                <c:pt idx="3647">
                  <c:v>-0.26871404166666601</c:v>
                </c:pt>
                <c:pt idx="3648">
                  <c:v>-0.26732533333333303</c:v>
                </c:pt>
                <c:pt idx="3649">
                  <c:v>-0.26593662499999998</c:v>
                </c:pt>
                <c:pt idx="3650">
                  <c:v>-0.26454791666666599</c:v>
                </c:pt>
                <c:pt idx="3651">
                  <c:v>-0.26315920833333301</c:v>
                </c:pt>
                <c:pt idx="3652">
                  <c:v>-0.26177050000000002</c:v>
                </c:pt>
                <c:pt idx="3653">
                  <c:v>-0.26038179166666697</c:v>
                </c:pt>
                <c:pt idx="3654">
                  <c:v>-0.25899308333333299</c:v>
                </c:pt>
                <c:pt idx="3655">
                  <c:v>-0.257604375</c:v>
                </c:pt>
                <c:pt idx="3656">
                  <c:v>-0.25621566666666601</c:v>
                </c:pt>
                <c:pt idx="3657">
                  <c:v>-0.25482695833333302</c:v>
                </c:pt>
                <c:pt idx="3658">
                  <c:v>-0.25343824999999998</c:v>
                </c:pt>
                <c:pt idx="3659">
                  <c:v>-0.25204954166666599</c:v>
                </c:pt>
                <c:pt idx="3660">
                  <c:v>-0.250660833333333</c:v>
                </c:pt>
                <c:pt idx="3661">
                  <c:v>-0.24927212500000001</c:v>
                </c:pt>
                <c:pt idx="3662">
                  <c:v>-0.24788341666666699</c:v>
                </c:pt>
                <c:pt idx="3663">
                  <c:v>-0.24649470833333301</c:v>
                </c:pt>
                <c:pt idx="3664">
                  <c:v>-0.24510599999999999</c:v>
                </c:pt>
                <c:pt idx="3665">
                  <c:v>-0.243717291666666</c:v>
                </c:pt>
                <c:pt idx="3666">
                  <c:v>-0.24232858333333299</c:v>
                </c:pt>
                <c:pt idx="3667">
                  <c:v>-0.240939875</c:v>
                </c:pt>
                <c:pt idx="3668">
                  <c:v>-0.23955116666666601</c:v>
                </c:pt>
                <c:pt idx="3669">
                  <c:v>-0.23816245833333299</c:v>
                </c:pt>
                <c:pt idx="3670">
                  <c:v>-0.23677375000000001</c:v>
                </c:pt>
                <c:pt idx="3671">
                  <c:v>-0.23538504166666699</c:v>
                </c:pt>
                <c:pt idx="3672">
                  <c:v>-0.233996333333333</c:v>
                </c:pt>
                <c:pt idx="3673">
                  <c:v>-0.23260762500000001</c:v>
                </c:pt>
                <c:pt idx="3674">
                  <c:v>-0.231218916666666</c:v>
                </c:pt>
                <c:pt idx="3675">
                  <c:v>-0.22983020833333301</c:v>
                </c:pt>
                <c:pt idx="3676">
                  <c:v>-0.22844149999999999</c:v>
                </c:pt>
                <c:pt idx="3677">
                  <c:v>-0.227052791666666</c:v>
                </c:pt>
                <c:pt idx="3678">
                  <c:v>-0.22566408333333299</c:v>
                </c:pt>
                <c:pt idx="3679">
                  <c:v>-0.224275375</c:v>
                </c:pt>
                <c:pt idx="3680">
                  <c:v>-0.22288666666666701</c:v>
                </c:pt>
                <c:pt idx="3681">
                  <c:v>-0.22149795833333299</c:v>
                </c:pt>
                <c:pt idx="3682">
                  <c:v>-0.22010925000000001</c:v>
                </c:pt>
                <c:pt idx="3683">
                  <c:v>-0.21872054166666599</c:v>
                </c:pt>
                <c:pt idx="3684">
                  <c:v>-0.217331833333333</c:v>
                </c:pt>
                <c:pt idx="3685">
                  <c:v>-0.21594312500000001</c:v>
                </c:pt>
                <c:pt idx="3686">
                  <c:v>-0.214554416666666</c:v>
                </c:pt>
                <c:pt idx="3687">
                  <c:v>-0.21316570833333301</c:v>
                </c:pt>
                <c:pt idx="3688">
                  <c:v>-0.21177699999999999</c:v>
                </c:pt>
                <c:pt idx="3689">
                  <c:v>-0.210388291666667</c:v>
                </c:pt>
                <c:pt idx="3690">
                  <c:v>-0.20899958333333299</c:v>
                </c:pt>
                <c:pt idx="3691">
                  <c:v>-0.207610875</c:v>
                </c:pt>
                <c:pt idx="3692">
                  <c:v>-0.20622216666666601</c:v>
                </c:pt>
                <c:pt idx="3693">
                  <c:v>-0.204833458333333</c:v>
                </c:pt>
                <c:pt idx="3694">
                  <c:v>-0.20344475000000001</c:v>
                </c:pt>
                <c:pt idx="3695">
                  <c:v>-0.20205604166666599</c:v>
                </c:pt>
                <c:pt idx="3696">
                  <c:v>-0.200667333333333</c:v>
                </c:pt>
                <c:pt idx="3697">
                  <c:v>-0.19927862499999999</c:v>
                </c:pt>
                <c:pt idx="3698">
                  <c:v>-0.197889916666667</c:v>
                </c:pt>
                <c:pt idx="3699">
                  <c:v>-0.19650120833333301</c:v>
                </c:pt>
                <c:pt idx="3700">
                  <c:v>-0.19511249999999999</c:v>
                </c:pt>
                <c:pt idx="3701">
                  <c:v>-0.19372379166666601</c:v>
                </c:pt>
                <c:pt idx="3702">
                  <c:v>-0.19233508333333299</c:v>
                </c:pt>
                <c:pt idx="3703">
                  <c:v>-0.190946375</c:v>
                </c:pt>
                <c:pt idx="3704">
                  <c:v>-0.18955766666666601</c:v>
                </c:pt>
                <c:pt idx="3705">
                  <c:v>-0.188168958333333</c:v>
                </c:pt>
                <c:pt idx="3706">
                  <c:v>-0.18678025000000001</c:v>
                </c:pt>
                <c:pt idx="3707">
                  <c:v>-0.18539154166666699</c:v>
                </c:pt>
                <c:pt idx="3708">
                  <c:v>-0.184002833333333</c:v>
                </c:pt>
                <c:pt idx="3709">
                  <c:v>-0.18261412499999999</c:v>
                </c:pt>
                <c:pt idx="3710">
                  <c:v>-0.181225416666666</c:v>
                </c:pt>
                <c:pt idx="3711">
                  <c:v>-0.17983670833333301</c:v>
                </c:pt>
                <c:pt idx="3712">
                  <c:v>-0.178448</c:v>
                </c:pt>
                <c:pt idx="3713">
                  <c:v>-0.17705929166666601</c:v>
                </c:pt>
                <c:pt idx="3714">
                  <c:v>-0.17567058333333299</c:v>
                </c:pt>
                <c:pt idx="3715">
                  <c:v>-0.174281875</c:v>
                </c:pt>
                <c:pt idx="3716">
                  <c:v>-0.17289316666666699</c:v>
                </c:pt>
                <c:pt idx="3717">
                  <c:v>-0.171504458333333</c:v>
                </c:pt>
                <c:pt idx="3718">
                  <c:v>-0.17011575000000001</c:v>
                </c:pt>
                <c:pt idx="3719">
                  <c:v>-0.16872704166666599</c:v>
                </c:pt>
                <c:pt idx="3720">
                  <c:v>-0.16733833333333301</c:v>
                </c:pt>
                <c:pt idx="3721">
                  <c:v>-0.16594962499999999</c:v>
                </c:pt>
                <c:pt idx="3722">
                  <c:v>-0.164560916666666</c:v>
                </c:pt>
                <c:pt idx="3723">
                  <c:v>-0.16317220833333301</c:v>
                </c:pt>
                <c:pt idx="3724">
                  <c:v>-0.1617835</c:v>
                </c:pt>
                <c:pt idx="3725">
                  <c:v>-0.16039479166666701</c:v>
                </c:pt>
                <c:pt idx="3726">
                  <c:v>-0.15900608333333299</c:v>
                </c:pt>
                <c:pt idx="3727">
                  <c:v>-0.157617375</c:v>
                </c:pt>
                <c:pt idx="3728">
                  <c:v>-0.15622866666666599</c:v>
                </c:pt>
                <c:pt idx="3729">
                  <c:v>-0.154839958333333</c:v>
                </c:pt>
                <c:pt idx="3730">
                  <c:v>-0.15345125000000001</c:v>
                </c:pt>
                <c:pt idx="3731">
                  <c:v>-0.152062541666666</c:v>
                </c:pt>
                <c:pt idx="3732">
                  <c:v>-0.15067383333333301</c:v>
                </c:pt>
                <c:pt idx="3733">
                  <c:v>-0.14928512499999999</c:v>
                </c:pt>
                <c:pt idx="3734">
                  <c:v>-0.147896416666667</c:v>
                </c:pt>
                <c:pt idx="3735">
                  <c:v>-0.14650770833333299</c:v>
                </c:pt>
                <c:pt idx="3736">
                  <c:v>-0.145119</c:v>
                </c:pt>
                <c:pt idx="3737">
                  <c:v>-0.14373029166666601</c:v>
                </c:pt>
                <c:pt idx="3738">
                  <c:v>-0.14234158333333299</c:v>
                </c:pt>
                <c:pt idx="3739">
                  <c:v>-0.14095287500000001</c:v>
                </c:pt>
                <c:pt idx="3740">
                  <c:v>-0.13956416666666599</c:v>
                </c:pt>
                <c:pt idx="3741">
                  <c:v>-0.138175458333333</c:v>
                </c:pt>
                <c:pt idx="3742">
                  <c:v>-0.13678675000000001</c:v>
                </c:pt>
                <c:pt idx="3743">
                  <c:v>-0.135398041666667</c:v>
                </c:pt>
                <c:pt idx="3744">
                  <c:v>-0.13400933333333301</c:v>
                </c:pt>
                <c:pt idx="3745">
                  <c:v>-0.13262062499999999</c:v>
                </c:pt>
                <c:pt idx="3746">
                  <c:v>-0.131231916666666</c:v>
                </c:pt>
                <c:pt idx="3747">
                  <c:v>-0.12984320833333299</c:v>
                </c:pt>
                <c:pt idx="3748">
                  <c:v>-0.1284545</c:v>
                </c:pt>
                <c:pt idx="3749">
                  <c:v>-0.12706579166666601</c:v>
                </c:pt>
                <c:pt idx="3750">
                  <c:v>-0.125677083333333</c:v>
                </c:pt>
                <c:pt idx="3751">
                  <c:v>-0.12428837500000001</c:v>
                </c:pt>
                <c:pt idx="3752">
                  <c:v>-0.122899666666667</c:v>
                </c:pt>
                <c:pt idx="3753">
                  <c:v>-0.121510958333333</c:v>
                </c:pt>
                <c:pt idx="3754">
                  <c:v>-0.12012225</c:v>
                </c:pt>
                <c:pt idx="3755">
                  <c:v>-0.118733541666666</c:v>
                </c:pt>
                <c:pt idx="3756">
                  <c:v>-0.117344833333333</c:v>
                </c:pt>
                <c:pt idx="3757">
                  <c:v>-0.11595612499999999</c:v>
                </c:pt>
                <c:pt idx="3758">
                  <c:v>-0.11456741666666601</c:v>
                </c:pt>
                <c:pt idx="3759">
                  <c:v>-0.113178708333333</c:v>
                </c:pt>
                <c:pt idx="3760">
                  <c:v>-0.11179</c:v>
                </c:pt>
                <c:pt idx="3761">
                  <c:v>-0.110401291666667</c:v>
                </c:pt>
                <c:pt idx="3762">
                  <c:v>-0.109012583333333</c:v>
                </c:pt>
                <c:pt idx="3763">
                  <c:v>-0.10762387499999999</c:v>
                </c:pt>
                <c:pt idx="3764">
                  <c:v>-0.10623516666666601</c:v>
                </c:pt>
                <c:pt idx="3765">
                  <c:v>-0.104846458333333</c:v>
                </c:pt>
                <c:pt idx="3766">
                  <c:v>-0.10345775</c:v>
                </c:pt>
                <c:pt idx="3767">
                  <c:v>-0.102069041666666</c:v>
                </c:pt>
                <c:pt idx="3768">
                  <c:v>-0.100680333333333</c:v>
                </c:pt>
                <c:pt idx="3769">
                  <c:v>-9.9291625000000105E-2</c:v>
                </c:pt>
                <c:pt idx="3770">
                  <c:v>-9.7902916666666701E-2</c:v>
                </c:pt>
                <c:pt idx="3771">
                  <c:v>-9.6514208333333198E-2</c:v>
                </c:pt>
                <c:pt idx="3772">
                  <c:v>-9.5125499999999696E-2</c:v>
                </c:pt>
                <c:pt idx="3773">
                  <c:v>-9.3736791666666194E-2</c:v>
                </c:pt>
                <c:pt idx="3774">
                  <c:v>-9.23480833333334E-2</c:v>
                </c:pt>
                <c:pt idx="3775">
                  <c:v>-9.0959374999999898E-2</c:v>
                </c:pt>
                <c:pt idx="3776">
                  <c:v>-8.9570666666666396E-2</c:v>
                </c:pt>
                <c:pt idx="3777">
                  <c:v>-8.8181958333333005E-2</c:v>
                </c:pt>
                <c:pt idx="3778">
                  <c:v>-8.6793250000000099E-2</c:v>
                </c:pt>
                <c:pt idx="3779">
                  <c:v>-8.5404541666666695E-2</c:v>
                </c:pt>
                <c:pt idx="3780">
                  <c:v>-8.4015833333333206E-2</c:v>
                </c:pt>
                <c:pt idx="3781">
                  <c:v>-8.2627124999999704E-2</c:v>
                </c:pt>
                <c:pt idx="3782">
                  <c:v>-8.1238416666666202E-2</c:v>
                </c:pt>
                <c:pt idx="3783">
                  <c:v>-7.9849708333333394E-2</c:v>
                </c:pt>
                <c:pt idx="3784">
                  <c:v>-7.8460999999999906E-2</c:v>
                </c:pt>
                <c:pt idx="3785">
                  <c:v>-7.7072291666666404E-2</c:v>
                </c:pt>
                <c:pt idx="3786">
                  <c:v>-7.5683583333332999E-2</c:v>
                </c:pt>
                <c:pt idx="3787">
                  <c:v>-7.4294875000000093E-2</c:v>
                </c:pt>
                <c:pt idx="3788">
                  <c:v>-7.2906166666666702E-2</c:v>
                </c:pt>
                <c:pt idx="3789">
                  <c:v>-7.15174583333332E-2</c:v>
                </c:pt>
                <c:pt idx="3790">
                  <c:v>-7.0128749999999698E-2</c:v>
                </c:pt>
                <c:pt idx="3791">
                  <c:v>-6.8740041666666196E-2</c:v>
                </c:pt>
                <c:pt idx="3792">
                  <c:v>-6.7351333333333402E-2</c:v>
                </c:pt>
                <c:pt idx="3793">
                  <c:v>-6.59626249999999E-2</c:v>
                </c:pt>
                <c:pt idx="3794">
                  <c:v>-6.4573916666666398E-2</c:v>
                </c:pt>
                <c:pt idx="3795">
                  <c:v>-6.3185208333333007E-2</c:v>
                </c:pt>
                <c:pt idx="3796">
                  <c:v>-6.1796499999999498E-2</c:v>
                </c:pt>
                <c:pt idx="3797">
                  <c:v>-6.0407791666666703E-2</c:v>
                </c:pt>
                <c:pt idx="3798">
                  <c:v>-5.9019083333333201E-2</c:v>
                </c:pt>
                <c:pt idx="3799">
                  <c:v>-5.7630374999999699E-2</c:v>
                </c:pt>
                <c:pt idx="3800">
                  <c:v>-5.6241666666666197E-2</c:v>
                </c:pt>
                <c:pt idx="3801">
                  <c:v>-5.4852958333333403E-2</c:v>
                </c:pt>
                <c:pt idx="3802">
                  <c:v>-5.3464249999999901E-2</c:v>
                </c:pt>
                <c:pt idx="3803">
                  <c:v>-5.2075541666666399E-2</c:v>
                </c:pt>
                <c:pt idx="3804">
                  <c:v>-5.0686833333333001E-2</c:v>
                </c:pt>
                <c:pt idx="3805">
                  <c:v>-4.9298124999999499E-2</c:v>
                </c:pt>
                <c:pt idx="3806">
                  <c:v>-4.7909416666666697E-2</c:v>
                </c:pt>
                <c:pt idx="3807">
                  <c:v>-4.6520708333333202E-2</c:v>
                </c:pt>
                <c:pt idx="3808">
                  <c:v>-4.51319999999997E-2</c:v>
                </c:pt>
                <c:pt idx="3809">
                  <c:v>-4.3743291666666198E-2</c:v>
                </c:pt>
                <c:pt idx="3810">
                  <c:v>-4.2354583333333397E-2</c:v>
                </c:pt>
                <c:pt idx="3811">
                  <c:v>-4.0965874999999902E-2</c:v>
                </c:pt>
                <c:pt idx="3812">
                  <c:v>-3.9577166666666497E-2</c:v>
                </c:pt>
                <c:pt idx="3813">
                  <c:v>-3.8188458333333002E-2</c:v>
                </c:pt>
                <c:pt idx="3814">
                  <c:v>-3.67997499999995E-2</c:v>
                </c:pt>
                <c:pt idx="3815">
                  <c:v>-3.5411041666666698E-2</c:v>
                </c:pt>
                <c:pt idx="3816">
                  <c:v>-3.4022333333333203E-2</c:v>
                </c:pt>
                <c:pt idx="3817">
                  <c:v>-3.2633624999999701E-2</c:v>
                </c:pt>
                <c:pt idx="3818">
                  <c:v>-3.1244916666666199E-2</c:v>
                </c:pt>
                <c:pt idx="3819">
                  <c:v>-2.9856208333333401E-2</c:v>
                </c:pt>
                <c:pt idx="3820">
                  <c:v>-2.8467499999999899E-2</c:v>
                </c:pt>
                <c:pt idx="3821">
                  <c:v>-2.7078791666666501E-2</c:v>
                </c:pt>
                <c:pt idx="3822">
                  <c:v>-2.5690083333332999E-2</c:v>
                </c:pt>
                <c:pt idx="3823">
                  <c:v>-2.43013749999995E-2</c:v>
                </c:pt>
                <c:pt idx="3824">
                  <c:v>-2.2912666666666699E-2</c:v>
                </c:pt>
                <c:pt idx="3825">
                  <c:v>-2.1523958333333201E-2</c:v>
                </c:pt>
                <c:pt idx="3826">
                  <c:v>-2.0135249999999699E-2</c:v>
                </c:pt>
                <c:pt idx="3827">
                  <c:v>-1.87465416666662E-2</c:v>
                </c:pt>
                <c:pt idx="3828">
                  <c:v>-1.7357833333333399E-2</c:v>
                </c:pt>
                <c:pt idx="3829">
                  <c:v>-1.59691249999999E-2</c:v>
                </c:pt>
                <c:pt idx="3830">
                  <c:v>-1.45804166666665E-2</c:v>
                </c:pt>
                <c:pt idx="3831">
                  <c:v>-1.3191708333333E-2</c:v>
                </c:pt>
                <c:pt idx="3832">
                  <c:v>-1.18029999999995E-2</c:v>
                </c:pt>
                <c:pt idx="3833">
                  <c:v>-1.04142916666667E-2</c:v>
                </c:pt>
                <c:pt idx="3834">
                  <c:v>-9.0255833333331894E-3</c:v>
                </c:pt>
                <c:pt idx="3835">
                  <c:v>-7.6368749999997203E-3</c:v>
                </c:pt>
                <c:pt idx="3836">
                  <c:v>-6.2481666666662399E-3</c:v>
                </c:pt>
                <c:pt idx="3837">
                  <c:v>-4.8594583333333996E-3</c:v>
                </c:pt>
                <c:pt idx="3838">
                  <c:v>-3.4707499999999301E-3</c:v>
                </c:pt>
                <c:pt idx="3839">
                  <c:v>-2.0820416666664501E-3</c:v>
                </c:pt>
                <c:pt idx="3840">
                  <c:v>-6.9333333333298098E-4</c:v>
                </c:pt>
                <c:pt idx="3841">
                  <c:v>6.9537500000049302E-4</c:v>
                </c:pt>
                <c:pt idx="3842">
                  <c:v>2.0840833333333302E-3</c:v>
                </c:pt>
                <c:pt idx="3843">
                  <c:v>3.4727916666668101E-3</c:v>
                </c:pt>
                <c:pt idx="3844">
                  <c:v>4.8615000000002797E-3</c:v>
                </c:pt>
                <c:pt idx="3845">
                  <c:v>6.2502083333337601E-3</c:v>
                </c:pt>
                <c:pt idx="3846">
                  <c:v>7.6389166666666003E-3</c:v>
                </c:pt>
                <c:pt idx="3847">
                  <c:v>9.0276250000000703E-3</c:v>
                </c:pt>
                <c:pt idx="3848">
                  <c:v>1.04163333333335E-2</c:v>
                </c:pt>
                <c:pt idx="3849">
                  <c:v>1.1805041666667E-2</c:v>
                </c:pt>
                <c:pt idx="3850">
                  <c:v>1.31937500000005E-2</c:v>
                </c:pt>
                <c:pt idx="3851">
                  <c:v>1.45824583333333E-2</c:v>
                </c:pt>
                <c:pt idx="3852">
                  <c:v>1.59711666666668E-2</c:v>
                </c:pt>
                <c:pt idx="3853">
                  <c:v>1.7359875000000299E-2</c:v>
                </c:pt>
                <c:pt idx="3854">
                  <c:v>1.8748583333333801E-2</c:v>
                </c:pt>
                <c:pt idx="3855">
                  <c:v>2.0137291666666599E-2</c:v>
                </c:pt>
                <c:pt idx="3856">
                  <c:v>2.1526000000000101E-2</c:v>
                </c:pt>
                <c:pt idx="3857">
                  <c:v>2.2914708333333499E-2</c:v>
                </c:pt>
                <c:pt idx="3858">
                  <c:v>2.4303416666667001E-2</c:v>
                </c:pt>
                <c:pt idx="3859">
                  <c:v>2.5692125000000499E-2</c:v>
                </c:pt>
                <c:pt idx="3860">
                  <c:v>2.7080833333333301E-2</c:v>
                </c:pt>
                <c:pt idx="3861">
                  <c:v>2.8469541666666799E-2</c:v>
                </c:pt>
                <c:pt idx="3862">
                  <c:v>2.9858250000000301E-2</c:v>
                </c:pt>
                <c:pt idx="3863">
                  <c:v>3.1246958333333699E-2</c:v>
                </c:pt>
                <c:pt idx="3864">
                  <c:v>3.2635666666666598E-2</c:v>
                </c:pt>
                <c:pt idx="3865">
                  <c:v>3.40243750000001E-2</c:v>
                </c:pt>
                <c:pt idx="3866">
                  <c:v>3.5413083333333498E-2</c:v>
                </c:pt>
                <c:pt idx="3867">
                  <c:v>3.6801791666667E-2</c:v>
                </c:pt>
                <c:pt idx="3868">
                  <c:v>3.8190500000000502E-2</c:v>
                </c:pt>
                <c:pt idx="3869">
                  <c:v>3.9579208333333303E-2</c:v>
                </c:pt>
                <c:pt idx="3870">
                  <c:v>4.0967916666666798E-2</c:v>
                </c:pt>
                <c:pt idx="3871">
                  <c:v>4.23566250000003E-2</c:v>
                </c:pt>
                <c:pt idx="3872">
                  <c:v>4.3745333333333802E-2</c:v>
                </c:pt>
                <c:pt idx="3873">
                  <c:v>4.5134041666666597E-2</c:v>
                </c:pt>
                <c:pt idx="3874">
                  <c:v>4.6522750000000099E-2</c:v>
                </c:pt>
                <c:pt idx="3875">
                  <c:v>4.7911458333333497E-2</c:v>
                </c:pt>
                <c:pt idx="3876">
                  <c:v>4.9300166666666999E-2</c:v>
                </c:pt>
                <c:pt idx="3877">
                  <c:v>5.0688875000000501E-2</c:v>
                </c:pt>
                <c:pt idx="3878">
                  <c:v>5.2077583333333302E-2</c:v>
                </c:pt>
                <c:pt idx="3879">
                  <c:v>5.3466291666666797E-2</c:v>
                </c:pt>
                <c:pt idx="3880">
                  <c:v>5.4855000000000299E-2</c:v>
                </c:pt>
                <c:pt idx="3881">
                  <c:v>5.6243708333333697E-2</c:v>
                </c:pt>
                <c:pt idx="3882">
                  <c:v>5.7632416666666603E-2</c:v>
                </c:pt>
                <c:pt idx="3883">
                  <c:v>5.9021125000000098E-2</c:v>
                </c:pt>
                <c:pt idx="3884">
                  <c:v>6.0409833333333503E-2</c:v>
                </c:pt>
                <c:pt idx="3885">
                  <c:v>6.1798541666666998E-2</c:v>
                </c:pt>
                <c:pt idx="3886">
                  <c:v>6.31872500000005E-2</c:v>
                </c:pt>
                <c:pt idx="3887">
                  <c:v>6.4575958333333294E-2</c:v>
                </c:pt>
                <c:pt idx="3888">
                  <c:v>6.5964666666666796E-2</c:v>
                </c:pt>
                <c:pt idx="3889">
                  <c:v>6.7353375000000298E-2</c:v>
                </c:pt>
                <c:pt idx="3890">
                  <c:v>6.8742083333333703E-2</c:v>
                </c:pt>
                <c:pt idx="3891">
                  <c:v>7.0130791666666595E-2</c:v>
                </c:pt>
                <c:pt idx="3892">
                  <c:v>7.1519500000000097E-2</c:v>
                </c:pt>
                <c:pt idx="3893">
                  <c:v>7.2908208333333502E-2</c:v>
                </c:pt>
                <c:pt idx="3894">
                  <c:v>7.4296916666667004E-2</c:v>
                </c:pt>
                <c:pt idx="3895">
                  <c:v>7.5685625000000506E-2</c:v>
                </c:pt>
                <c:pt idx="3896">
                  <c:v>7.70743333333333E-2</c:v>
                </c:pt>
                <c:pt idx="3897">
                  <c:v>7.8463041666666802E-2</c:v>
                </c:pt>
                <c:pt idx="3898">
                  <c:v>7.9851750000000304E-2</c:v>
                </c:pt>
                <c:pt idx="3899">
                  <c:v>8.1240458333333695E-2</c:v>
                </c:pt>
                <c:pt idx="3900">
                  <c:v>8.2629166666666601E-2</c:v>
                </c:pt>
                <c:pt idx="3901">
                  <c:v>8.4017875000000103E-2</c:v>
                </c:pt>
                <c:pt idx="3902">
                  <c:v>8.5406583333333494E-2</c:v>
                </c:pt>
                <c:pt idx="3903">
                  <c:v>8.6795291666666996E-2</c:v>
                </c:pt>
                <c:pt idx="3904">
                  <c:v>8.8184000000000498E-2</c:v>
                </c:pt>
                <c:pt idx="3905">
                  <c:v>8.9572708333333306E-2</c:v>
                </c:pt>
                <c:pt idx="3906">
                  <c:v>9.0961416666666794E-2</c:v>
                </c:pt>
                <c:pt idx="3907">
                  <c:v>9.2350125000000297E-2</c:v>
                </c:pt>
                <c:pt idx="3908">
                  <c:v>9.3738833333333701E-2</c:v>
                </c:pt>
                <c:pt idx="3909">
                  <c:v>9.5127541666666607E-2</c:v>
                </c:pt>
                <c:pt idx="3910">
                  <c:v>9.6516250000000095E-2</c:v>
                </c:pt>
                <c:pt idx="3911">
                  <c:v>9.79049583333335E-2</c:v>
                </c:pt>
                <c:pt idx="3912">
                  <c:v>9.9293666666667002E-2</c:v>
                </c:pt>
                <c:pt idx="3913">
                  <c:v>0.100682375</c:v>
                </c:pt>
                <c:pt idx="3914">
                  <c:v>0.10207108333333299</c:v>
                </c:pt>
                <c:pt idx="3915">
                  <c:v>0.10345979166666699</c:v>
                </c:pt>
                <c:pt idx="3916">
                  <c:v>0.1048485</c:v>
                </c:pt>
                <c:pt idx="3917">
                  <c:v>0.106237208333334</c:v>
                </c:pt>
                <c:pt idx="3918">
                  <c:v>0.107625916666667</c:v>
                </c:pt>
                <c:pt idx="3919">
                  <c:v>0.109014625</c:v>
                </c:pt>
                <c:pt idx="3920">
                  <c:v>0.11040333333333401</c:v>
                </c:pt>
                <c:pt idx="3921">
                  <c:v>0.11179204166666699</c:v>
                </c:pt>
                <c:pt idx="3922">
                  <c:v>0.11318075</c:v>
                </c:pt>
                <c:pt idx="3923">
                  <c:v>0.114569458333333</c:v>
                </c:pt>
                <c:pt idx="3924">
                  <c:v>0.115958166666667</c:v>
                </c:pt>
                <c:pt idx="3925">
                  <c:v>0.117346875</c:v>
                </c:pt>
                <c:pt idx="3926">
                  <c:v>0.118735583333334</c:v>
                </c:pt>
                <c:pt idx="3927">
                  <c:v>0.12012429166666699</c:v>
                </c:pt>
                <c:pt idx="3928">
                  <c:v>0.121513</c:v>
                </c:pt>
                <c:pt idx="3929">
                  <c:v>0.122901708333334</c:v>
                </c:pt>
                <c:pt idx="3930">
                  <c:v>0.124290416666667</c:v>
                </c:pt>
                <c:pt idx="3931">
                  <c:v>0.125679125</c:v>
                </c:pt>
                <c:pt idx="3932">
                  <c:v>0.12706783333333299</c:v>
                </c:pt>
                <c:pt idx="3933">
                  <c:v>0.12845654166666701</c:v>
                </c:pt>
                <c:pt idx="3934">
                  <c:v>0.12984525</c:v>
                </c:pt>
                <c:pt idx="3935">
                  <c:v>0.13123395833333401</c:v>
                </c:pt>
                <c:pt idx="3936">
                  <c:v>0.132622666666667</c:v>
                </c:pt>
                <c:pt idx="3937">
                  <c:v>0.13401137499999999</c:v>
                </c:pt>
                <c:pt idx="3938">
                  <c:v>0.135400083333334</c:v>
                </c:pt>
                <c:pt idx="3939">
                  <c:v>0.13678879166666599</c:v>
                </c:pt>
                <c:pt idx="3940">
                  <c:v>0.13817750000000001</c:v>
                </c:pt>
                <c:pt idx="3941">
                  <c:v>0.139566208333333</c:v>
                </c:pt>
                <c:pt idx="3942">
                  <c:v>0.14095491666666701</c:v>
                </c:pt>
                <c:pt idx="3943">
                  <c:v>0.142343625</c:v>
                </c:pt>
                <c:pt idx="3944">
                  <c:v>0.14373233333333299</c:v>
                </c:pt>
                <c:pt idx="3945">
                  <c:v>0.14512104166666701</c:v>
                </c:pt>
                <c:pt idx="3946">
                  <c:v>0.14650974999999999</c:v>
                </c:pt>
                <c:pt idx="3947">
                  <c:v>0.14789845833333401</c:v>
                </c:pt>
                <c:pt idx="3948">
                  <c:v>0.149287166666666</c:v>
                </c:pt>
                <c:pt idx="3949">
                  <c:v>0.15067587499999999</c:v>
                </c:pt>
                <c:pt idx="3950">
                  <c:v>0.152064583333333</c:v>
                </c:pt>
                <c:pt idx="3951">
                  <c:v>0.15345329166666699</c:v>
                </c:pt>
                <c:pt idx="3952">
                  <c:v>0.15484200000000001</c:v>
                </c:pt>
                <c:pt idx="3953">
                  <c:v>0.156230708333333</c:v>
                </c:pt>
                <c:pt idx="3954">
                  <c:v>0.15761941666666701</c:v>
                </c:pt>
                <c:pt idx="3955">
                  <c:v>0.159008125</c:v>
                </c:pt>
                <c:pt idx="3956">
                  <c:v>0.16039683333333399</c:v>
                </c:pt>
                <c:pt idx="3957">
                  <c:v>0.16178554166666601</c:v>
                </c:pt>
                <c:pt idx="3958">
                  <c:v>0.16317424999999999</c:v>
                </c:pt>
                <c:pt idx="3959">
                  <c:v>0.16456295833333301</c:v>
                </c:pt>
                <c:pt idx="3960">
                  <c:v>0.165951666666667</c:v>
                </c:pt>
                <c:pt idx="3961">
                  <c:v>0.16734037500000001</c:v>
                </c:pt>
                <c:pt idx="3962">
                  <c:v>0.168729083333333</c:v>
                </c:pt>
                <c:pt idx="3963">
                  <c:v>0.17011779166666699</c:v>
                </c:pt>
                <c:pt idx="3964">
                  <c:v>0.17150650000000001</c:v>
                </c:pt>
                <c:pt idx="3965">
                  <c:v>0.17289520833333399</c:v>
                </c:pt>
                <c:pt idx="3966">
                  <c:v>0.17428391666666601</c:v>
                </c:pt>
                <c:pt idx="3967">
                  <c:v>0.175672625</c:v>
                </c:pt>
                <c:pt idx="3968">
                  <c:v>0.17706133333333299</c:v>
                </c:pt>
                <c:pt idx="3969">
                  <c:v>0.178450041666667</c:v>
                </c:pt>
                <c:pt idx="3970">
                  <c:v>0.17983874999999999</c:v>
                </c:pt>
                <c:pt idx="3971">
                  <c:v>0.18122745833333301</c:v>
                </c:pt>
                <c:pt idx="3972">
                  <c:v>0.182616166666667</c:v>
                </c:pt>
                <c:pt idx="3973">
                  <c:v>0.18400487500000001</c:v>
                </c:pt>
                <c:pt idx="3974">
                  <c:v>0.185393583333334</c:v>
                </c:pt>
                <c:pt idx="3975">
                  <c:v>0.18678229166666599</c:v>
                </c:pt>
                <c:pt idx="3976">
                  <c:v>0.188171</c:v>
                </c:pt>
                <c:pt idx="3977">
                  <c:v>0.18955970833333299</c:v>
                </c:pt>
                <c:pt idx="3978">
                  <c:v>0.19094841666666701</c:v>
                </c:pt>
                <c:pt idx="3979">
                  <c:v>0.192337125</c:v>
                </c:pt>
                <c:pt idx="3980">
                  <c:v>0.19372583333333299</c:v>
                </c:pt>
                <c:pt idx="3981">
                  <c:v>0.195114541666667</c:v>
                </c:pt>
                <c:pt idx="3982">
                  <c:v>0.19650324999999999</c:v>
                </c:pt>
                <c:pt idx="3983">
                  <c:v>0.19789195833333401</c:v>
                </c:pt>
                <c:pt idx="3984">
                  <c:v>0.199280666666666</c:v>
                </c:pt>
                <c:pt idx="3985">
                  <c:v>0.20066937500000001</c:v>
                </c:pt>
                <c:pt idx="3986">
                  <c:v>0.202058083333333</c:v>
                </c:pt>
                <c:pt idx="3987">
                  <c:v>0.20344679166666699</c:v>
                </c:pt>
                <c:pt idx="3988">
                  <c:v>0.2048355</c:v>
                </c:pt>
                <c:pt idx="3989">
                  <c:v>0.20622420833333299</c:v>
                </c:pt>
                <c:pt idx="3990">
                  <c:v>0.20761291666666701</c:v>
                </c:pt>
                <c:pt idx="3991">
                  <c:v>0.209001625</c:v>
                </c:pt>
                <c:pt idx="3992">
                  <c:v>0.21039033333333401</c:v>
                </c:pt>
                <c:pt idx="3993">
                  <c:v>0.211779041666666</c:v>
                </c:pt>
                <c:pt idx="3994">
                  <c:v>0.21316774999999999</c:v>
                </c:pt>
                <c:pt idx="3995">
                  <c:v>0.21455645833333301</c:v>
                </c:pt>
                <c:pt idx="3996">
                  <c:v>0.21594516666666699</c:v>
                </c:pt>
                <c:pt idx="3997">
                  <c:v>0.21733387500000001</c:v>
                </c:pt>
                <c:pt idx="3998">
                  <c:v>0.218722583333333</c:v>
                </c:pt>
                <c:pt idx="3999">
                  <c:v>0.22011129166666701</c:v>
                </c:pt>
                <c:pt idx="4000">
                  <c:v>0.2215</c:v>
                </c:pt>
                <c:pt idx="4001">
                  <c:v>0.22288870833333399</c:v>
                </c:pt>
                <c:pt idx="4002">
                  <c:v>0.22427741666666601</c:v>
                </c:pt>
                <c:pt idx="4003">
                  <c:v>0.225666125</c:v>
                </c:pt>
                <c:pt idx="4004">
                  <c:v>0.22705483333333301</c:v>
                </c:pt>
                <c:pt idx="4005">
                  <c:v>0.228443541666667</c:v>
                </c:pt>
                <c:pt idx="4006">
                  <c:v>0.22983224999999999</c:v>
                </c:pt>
                <c:pt idx="4007">
                  <c:v>0.231220958333333</c:v>
                </c:pt>
                <c:pt idx="4008">
                  <c:v>0.23260966666666699</c:v>
                </c:pt>
                <c:pt idx="4009">
                  <c:v>0.23399837500000001</c:v>
                </c:pt>
                <c:pt idx="4010">
                  <c:v>0.235387083333334</c:v>
                </c:pt>
                <c:pt idx="4011">
                  <c:v>0.23677579166666601</c:v>
                </c:pt>
                <c:pt idx="4012">
                  <c:v>0.2381645</c:v>
                </c:pt>
                <c:pt idx="4013">
                  <c:v>0.23955320833333299</c:v>
                </c:pt>
                <c:pt idx="4014">
                  <c:v>0.24094191666666701</c:v>
                </c:pt>
                <c:pt idx="4015">
                  <c:v>0.24233062499999999</c:v>
                </c:pt>
                <c:pt idx="4016">
                  <c:v>0.24371933333333301</c:v>
                </c:pt>
                <c:pt idx="4017">
                  <c:v>0.245108041666667</c:v>
                </c:pt>
                <c:pt idx="4018">
                  <c:v>0.24649674999999999</c:v>
                </c:pt>
                <c:pt idx="4019">
                  <c:v>0.247885458333334</c:v>
                </c:pt>
                <c:pt idx="4020">
                  <c:v>0.24927416666666599</c:v>
                </c:pt>
                <c:pt idx="4021">
                  <c:v>0.25066287500000001</c:v>
                </c:pt>
                <c:pt idx="4022">
                  <c:v>0.252051583333333</c:v>
                </c:pt>
                <c:pt idx="4023">
                  <c:v>0.25344029166666698</c:v>
                </c:pt>
                <c:pt idx="4024">
                  <c:v>0.25482900000000003</c:v>
                </c:pt>
                <c:pt idx="4025">
                  <c:v>0.25621770833333302</c:v>
                </c:pt>
                <c:pt idx="4026">
                  <c:v>0.257606416666667</c:v>
                </c:pt>
                <c:pt idx="4027">
                  <c:v>0.25899512499999999</c:v>
                </c:pt>
                <c:pt idx="4028">
                  <c:v>0.26038383333333398</c:v>
                </c:pt>
                <c:pt idx="4029">
                  <c:v>0.26177254166666603</c:v>
                </c:pt>
                <c:pt idx="4030">
                  <c:v>0.26316125000000001</c:v>
                </c:pt>
                <c:pt idx="4031">
                  <c:v>0.264549958333333</c:v>
                </c:pt>
                <c:pt idx="4032">
                  <c:v>0.26593866666666699</c:v>
                </c:pt>
                <c:pt idx="4033">
                  <c:v>0.26732737499999998</c:v>
                </c:pt>
                <c:pt idx="4034">
                  <c:v>0.26871608333333302</c:v>
                </c:pt>
                <c:pt idx="4035">
                  <c:v>0.27010479166666701</c:v>
                </c:pt>
                <c:pt idx="4036">
                  <c:v>0.2714935</c:v>
                </c:pt>
                <c:pt idx="4037">
                  <c:v>0.27288220833333399</c:v>
                </c:pt>
                <c:pt idx="4038">
                  <c:v>0.27427091666666598</c:v>
                </c:pt>
                <c:pt idx="4039">
                  <c:v>0.27565962500000002</c:v>
                </c:pt>
                <c:pt idx="4040">
                  <c:v>0.27704833333333301</c:v>
                </c:pt>
                <c:pt idx="4041">
                  <c:v>0.278437041666667</c:v>
                </c:pt>
                <c:pt idx="4042">
                  <c:v>0.27982574999999998</c:v>
                </c:pt>
                <c:pt idx="4043">
                  <c:v>0.28121445833333297</c:v>
                </c:pt>
                <c:pt idx="4044">
                  <c:v>0.28260316666666702</c:v>
                </c:pt>
                <c:pt idx="4045">
                  <c:v>0.283991875</c:v>
                </c:pt>
                <c:pt idx="4046">
                  <c:v>0.28538058333333399</c:v>
                </c:pt>
                <c:pt idx="4047">
                  <c:v>0.28676929166666598</c:v>
                </c:pt>
                <c:pt idx="4048">
                  <c:v>0.28815800000000003</c:v>
                </c:pt>
                <c:pt idx="4049">
                  <c:v>0.28954670833333301</c:v>
                </c:pt>
                <c:pt idx="4050">
                  <c:v>0.290935416666667</c:v>
                </c:pt>
                <c:pt idx="4051">
                  <c:v>0.29232412499999999</c:v>
                </c:pt>
                <c:pt idx="4052">
                  <c:v>0.29371283333333298</c:v>
                </c:pt>
                <c:pt idx="4053">
                  <c:v>0.29510154166666702</c:v>
                </c:pt>
                <c:pt idx="4054">
                  <c:v>0.29649025000000001</c:v>
                </c:pt>
                <c:pt idx="4055">
                  <c:v>0.297878958333334</c:v>
                </c:pt>
                <c:pt idx="4056">
                  <c:v>0.29926766666666599</c:v>
                </c:pt>
                <c:pt idx="4057">
                  <c:v>0.30065637499999998</c:v>
                </c:pt>
                <c:pt idx="4058">
                  <c:v>0.30204508333333302</c:v>
                </c:pt>
                <c:pt idx="4059">
                  <c:v>0.30343379166666701</c:v>
                </c:pt>
                <c:pt idx="4060">
                  <c:v>0.3048225</c:v>
                </c:pt>
                <c:pt idx="4061">
                  <c:v>0.30621120833333298</c:v>
                </c:pt>
                <c:pt idx="4062">
                  <c:v>0.30759991666666697</c:v>
                </c:pt>
                <c:pt idx="4063">
                  <c:v>0.30898862500000002</c:v>
                </c:pt>
                <c:pt idx="4064">
                  <c:v>0.310377333333334</c:v>
                </c:pt>
                <c:pt idx="4065">
                  <c:v>0.31176604166666599</c:v>
                </c:pt>
                <c:pt idx="4066">
                  <c:v>0.31315474999999998</c:v>
                </c:pt>
                <c:pt idx="4067">
                  <c:v>0.31454345833333303</c:v>
                </c:pt>
                <c:pt idx="4068">
                  <c:v>0.31593216666666701</c:v>
                </c:pt>
                <c:pt idx="4069">
                  <c:v>0.317320875</c:v>
                </c:pt>
                <c:pt idx="4070">
                  <c:v>0.31870958333333299</c:v>
                </c:pt>
                <c:pt idx="4071">
                  <c:v>0.32009829166666698</c:v>
                </c:pt>
                <c:pt idx="4072">
                  <c:v>0.32148700000000002</c:v>
                </c:pt>
                <c:pt idx="4073">
                  <c:v>0.32287570833333301</c:v>
                </c:pt>
                <c:pt idx="4074">
                  <c:v>0.324264416666666</c:v>
                </c:pt>
                <c:pt idx="4075">
                  <c:v>0.32565312499999999</c:v>
                </c:pt>
                <c:pt idx="4076">
                  <c:v>0.32704183333333298</c:v>
                </c:pt>
                <c:pt idx="4077">
                  <c:v>0.32843054166666702</c:v>
                </c:pt>
                <c:pt idx="4078">
                  <c:v>0.32981925000000001</c:v>
                </c:pt>
                <c:pt idx="4079">
                  <c:v>0.331207958333333</c:v>
                </c:pt>
                <c:pt idx="4080">
                  <c:v>0.33259666666666698</c:v>
                </c:pt>
                <c:pt idx="4081">
                  <c:v>0.33398537499999997</c:v>
                </c:pt>
                <c:pt idx="4082">
                  <c:v>0.33537408333333302</c:v>
                </c:pt>
                <c:pt idx="4083">
                  <c:v>0.33676279166666601</c:v>
                </c:pt>
                <c:pt idx="4084">
                  <c:v>0.33815149999999999</c:v>
                </c:pt>
                <c:pt idx="4085">
                  <c:v>0.33954020833333298</c:v>
                </c:pt>
                <c:pt idx="4086">
                  <c:v>0.34092891666666703</c:v>
                </c:pt>
                <c:pt idx="4087">
                  <c:v>0.34231762500000001</c:v>
                </c:pt>
                <c:pt idx="4088">
                  <c:v>0.343706333333333</c:v>
                </c:pt>
                <c:pt idx="4089">
                  <c:v>0.34509504166666699</c:v>
                </c:pt>
                <c:pt idx="4090">
                  <c:v>0.34648374999999998</c:v>
                </c:pt>
                <c:pt idx="4091">
                  <c:v>0.34787245833333302</c:v>
                </c:pt>
                <c:pt idx="4092">
                  <c:v>0.34926116666666601</c:v>
                </c:pt>
                <c:pt idx="4093">
                  <c:v>0.350649875</c:v>
                </c:pt>
                <c:pt idx="4094">
                  <c:v>0.35203858333333299</c:v>
                </c:pt>
                <c:pt idx="4095">
                  <c:v>0.35342729166666698</c:v>
                </c:pt>
                <c:pt idx="4096">
                  <c:v>0.35481600000000002</c:v>
                </c:pt>
                <c:pt idx="4097">
                  <c:v>0.35620470833333301</c:v>
                </c:pt>
                <c:pt idx="4098">
                  <c:v>0.357593416666666</c:v>
                </c:pt>
                <c:pt idx="4099">
                  <c:v>0.35898212499999999</c:v>
                </c:pt>
                <c:pt idx="4100">
                  <c:v>0.36037083333333397</c:v>
                </c:pt>
                <c:pt idx="4101">
                  <c:v>0.36175954166666702</c:v>
                </c:pt>
                <c:pt idx="4102">
                  <c:v>0.36314825000000001</c:v>
                </c:pt>
                <c:pt idx="4103">
                  <c:v>0.36453695833333299</c:v>
                </c:pt>
                <c:pt idx="4104">
                  <c:v>0.36592566666666698</c:v>
                </c:pt>
                <c:pt idx="4105">
                  <c:v>0.36731437500000103</c:v>
                </c:pt>
                <c:pt idx="4106">
                  <c:v>0.36870308333333401</c:v>
                </c:pt>
                <c:pt idx="4107">
                  <c:v>0.370091791666667</c:v>
                </c:pt>
                <c:pt idx="4108">
                  <c:v>0.37148049999999899</c:v>
                </c:pt>
                <c:pt idx="4109">
                  <c:v>0.37286920833333398</c:v>
                </c:pt>
                <c:pt idx="4110">
                  <c:v>0.37425791666666602</c:v>
                </c:pt>
                <c:pt idx="4111">
                  <c:v>0.37564662500000001</c:v>
                </c:pt>
                <c:pt idx="4112">
                  <c:v>0.377035333333333</c:v>
                </c:pt>
                <c:pt idx="4113">
                  <c:v>0.37842404166666599</c:v>
                </c:pt>
                <c:pt idx="4114">
                  <c:v>0.37981274999999998</c:v>
                </c:pt>
                <c:pt idx="4115">
                  <c:v>0.38120145833333302</c:v>
                </c:pt>
                <c:pt idx="4116">
                  <c:v>0.38259016666666701</c:v>
                </c:pt>
                <c:pt idx="4117">
                  <c:v>0.383978875</c:v>
                </c:pt>
                <c:pt idx="4118">
                  <c:v>0.38536758333333299</c:v>
                </c:pt>
                <c:pt idx="4119">
                  <c:v>0.38675629166666597</c:v>
                </c:pt>
                <c:pt idx="4120">
                  <c:v>0.38814500000000002</c:v>
                </c:pt>
                <c:pt idx="4121">
                  <c:v>0.38953370833333401</c:v>
                </c:pt>
                <c:pt idx="4122">
                  <c:v>0.39092241666666699</c:v>
                </c:pt>
                <c:pt idx="4123">
                  <c:v>0.39231112499999998</c:v>
                </c:pt>
                <c:pt idx="4124">
                  <c:v>0.39369983333333203</c:v>
                </c:pt>
                <c:pt idx="4125">
                  <c:v>0.39508854166666701</c:v>
                </c:pt>
                <c:pt idx="4126">
                  <c:v>0.396477250000001</c:v>
                </c:pt>
                <c:pt idx="4127">
                  <c:v>0.39786595833333299</c:v>
                </c:pt>
                <c:pt idx="4128">
                  <c:v>0.39925466666666598</c:v>
                </c:pt>
                <c:pt idx="4129">
                  <c:v>0.40064337499999902</c:v>
                </c:pt>
                <c:pt idx="4130">
                  <c:v>0.40203208333333301</c:v>
                </c:pt>
                <c:pt idx="4131">
                  <c:v>0.403420791666667</c:v>
                </c:pt>
                <c:pt idx="4132">
                  <c:v>0.40480949999999999</c:v>
                </c:pt>
                <c:pt idx="4133">
                  <c:v>0.40619820833333298</c:v>
                </c:pt>
                <c:pt idx="4134">
                  <c:v>0.40758691666666602</c:v>
                </c:pt>
                <c:pt idx="4135">
                  <c:v>0.40897562500000001</c:v>
                </c:pt>
                <c:pt idx="4136">
                  <c:v>0.410364333333334</c:v>
                </c:pt>
                <c:pt idx="4137">
                  <c:v>0.41175304166666699</c:v>
                </c:pt>
                <c:pt idx="4138">
                  <c:v>0.41314174999999997</c:v>
                </c:pt>
                <c:pt idx="4139">
                  <c:v>0.41453045833333302</c:v>
                </c:pt>
                <c:pt idx="4140">
                  <c:v>0.41591916666666701</c:v>
                </c:pt>
                <c:pt idx="4141">
                  <c:v>0.41730787500000099</c:v>
                </c:pt>
                <c:pt idx="4142">
                  <c:v>0.41869658333333398</c:v>
                </c:pt>
                <c:pt idx="4143">
                  <c:v>0.42008529166666703</c:v>
                </c:pt>
                <c:pt idx="4144">
                  <c:v>0.42147399999999902</c:v>
                </c:pt>
                <c:pt idx="4145">
                  <c:v>0.422862708333333</c:v>
                </c:pt>
                <c:pt idx="4146">
                  <c:v>0.42425141666666599</c:v>
                </c:pt>
                <c:pt idx="4147">
                  <c:v>0.42564012499999998</c:v>
                </c:pt>
                <c:pt idx="4148">
                  <c:v>0.42702883333333302</c:v>
                </c:pt>
                <c:pt idx="4149">
                  <c:v>0.42841754166666601</c:v>
                </c:pt>
                <c:pt idx="4150">
                  <c:v>0.42980625</c:v>
                </c:pt>
                <c:pt idx="4151">
                  <c:v>0.43119495833333299</c:v>
                </c:pt>
                <c:pt idx="4152">
                  <c:v>0.43258366666666698</c:v>
                </c:pt>
                <c:pt idx="4153">
                  <c:v>0.43397237500000002</c:v>
                </c:pt>
                <c:pt idx="4154">
                  <c:v>0.43536108333333301</c:v>
                </c:pt>
                <c:pt idx="4155">
                  <c:v>0.436749791666666</c:v>
                </c:pt>
                <c:pt idx="4156">
                  <c:v>0.43813849999999999</c:v>
                </c:pt>
                <c:pt idx="4157">
                  <c:v>0.43952720833333397</c:v>
                </c:pt>
                <c:pt idx="4158">
                  <c:v>0.44091591666666702</c:v>
                </c:pt>
                <c:pt idx="4159">
                  <c:v>0.44230462500000001</c:v>
                </c:pt>
                <c:pt idx="4160">
                  <c:v>0.443693333333332</c:v>
                </c:pt>
                <c:pt idx="4161">
                  <c:v>0.44508204166666698</c:v>
                </c:pt>
                <c:pt idx="4162">
                  <c:v>0.44647075000000103</c:v>
                </c:pt>
                <c:pt idx="4163">
                  <c:v>0.44785945833333302</c:v>
                </c:pt>
                <c:pt idx="4164">
                  <c:v>0.449248166666666</c:v>
                </c:pt>
                <c:pt idx="4165">
                  <c:v>0.45063687499999899</c:v>
                </c:pt>
                <c:pt idx="4166">
                  <c:v>0.45202558333333298</c:v>
                </c:pt>
                <c:pt idx="4167">
                  <c:v>0.45341429166666702</c:v>
                </c:pt>
                <c:pt idx="4168">
                  <c:v>0.45480300000000001</c:v>
                </c:pt>
                <c:pt idx="4169">
                  <c:v>0.456191708333333</c:v>
                </c:pt>
                <c:pt idx="4170">
                  <c:v>0.45758041666666599</c:v>
                </c:pt>
                <c:pt idx="4171">
                  <c:v>0.45896912499999998</c:v>
                </c:pt>
                <c:pt idx="4172">
                  <c:v>0.46035783333333402</c:v>
                </c:pt>
                <c:pt idx="4173">
                  <c:v>0.46174654166666701</c:v>
                </c:pt>
                <c:pt idx="4174">
                  <c:v>0.46313525</c:v>
                </c:pt>
                <c:pt idx="4175">
                  <c:v>0.46452395833333299</c:v>
                </c:pt>
                <c:pt idx="4176">
                  <c:v>0.46591266666666697</c:v>
                </c:pt>
                <c:pt idx="4177">
                  <c:v>0.46730137500000102</c:v>
                </c:pt>
                <c:pt idx="4178">
                  <c:v>0.46869008333333401</c:v>
                </c:pt>
                <c:pt idx="4179">
                  <c:v>0.470078791666667</c:v>
                </c:pt>
                <c:pt idx="4180">
                  <c:v>0.47146749999999898</c:v>
                </c:pt>
                <c:pt idx="4181">
                  <c:v>0.47285620833333297</c:v>
                </c:pt>
                <c:pt idx="4182">
                  <c:v>0.47424491666666602</c:v>
                </c:pt>
                <c:pt idx="4183">
                  <c:v>0.475633625</c:v>
                </c:pt>
                <c:pt idx="4184">
                  <c:v>0.47702233333333299</c:v>
                </c:pt>
                <c:pt idx="4185">
                  <c:v>0.47841104166666598</c:v>
                </c:pt>
                <c:pt idx="4186">
                  <c:v>0.47979975000000002</c:v>
                </c:pt>
                <c:pt idx="4187">
                  <c:v>0.48118845833333301</c:v>
                </c:pt>
                <c:pt idx="4188">
                  <c:v>0.482577166666667</c:v>
                </c:pt>
                <c:pt idx="4189">
                  <c:v>0.48396587499999999</c:v>
                </c:pt>
                <c:pt idx="4190">
                  <c:v>0.48535458333333298</c:v>
                </c:pt>
                <c:pt idx="4191">
                  <c:v>0.48674329166666602</c:v>
                </c:pt>
                <c:pt idx="4192">
                  <c:v>0.48813200000000001</c:v>
                </c:pt>
                <c:pt idx="4193">
                  <c:v>0.489520708333334</c:v>
                </c:pt>
                <c:pt idx="4194">
                  <c:v>0.49090941666666699</c:v>
                </c:pt>
                <c:pt idx="4195">
                  <c:v>0.49229812499999998</c:v>
                </c:pt>
                <c:pt idx="4196">
                  <c:v>0.49368683333333202</c:v>
                </c:pt>
                <c:pt idx="4197">
                  <c:v>0.49507554166666701</c:v>
                </c:pt>
                <c:pt idx="4198">
                  <c:v>0.496464250000001</c:v>
                </c:pt>
                <c:pt idx="4199">
                  <c:v>0.49785295833333298</c:v>
                </c:pt>
                <c:pt idx="4200">
                  <c:v>0.49924166666666597</c:v>
                </c:pt>
                <c:pt idx="4201">
                  <c:v>0.50063037499999896</c:v>
                </c:pt>
                <c:pt idx="4202">
                  <c:v>0.502019083333333</c:v>
                </c:pt>
                <c:pt idx="4203">
                  <c:v>0.50340779166666705</c:v>
                </c:pt>
                <c:pt idx="4204">
                  <c:v>0.50479649999999998</c:v>
                </c:pt>
                <c:pt idx="4205">
                  <c:v>0.50618520833333303</c:v>
                </c:pt>
                <c:pt idx="4206">
                  <c:v>0.50757391666666596</c:v>
                </c:pt>
                <c:pt idx="4207">
                  <c:v>0.508962625</c:v>
                </c:pt>
                <c:pt idx="4208">
                  <c:v>0.51035133333333405</c:v>
                </c:pt>
                <c:pt idx="4209">
                  <c:v>0.51174004166666698</c:v>
                </c:pt>
                <c:pt idx="4210">
                  <c:v>0.51312875000000002</c:v>
                </c:pt>
                <c:pt idx="4211">
                  <c:v>0.51451745833333296</c:v>
                </c:pt>
                <c:pt idx="4212">
                  <c:v>0.515906166666667</c:v>
                </c:pt>
                <c:pt idx="4213">
                  <c:v>0.51729487500000104</c:v>
                </c:pt>
                <c:pt idx="4214">
                  <c:v>0.51868358333333398</c:v>
                </c:pt>
                <c:pt idx="4215">
                  <c:v>0.52007229166666702</c:v>
                </c:pt>
                <c:pt idx="4216">
                  <c:v>0.52146099999999895</c:v>
                </c:pt>
                <c:pt idx="4217">
                  <c:v>0.522849708333333</c:v>
                </c:pt>
                <c:pt idx="4218">
                  <c:v>0.52423841666666604</c:v>
                </c:pt>
                <c:pt idx="4219">
                  <c:v>0.52562712499999997</c:v>
                </c:pt>
                <c:pt idx="4220">
                  <c:v>0.52701583333333302</c:v>
                </c:pt>
                <c:pt idx="4221">
                  <c:v>0.52840454166666595</c:v>
                </c:pt>
                <c:pt idx="4222">
                  <c:v>0.52979324999999999</c:v>
                </c:pt>
                <c:pt idx="4223">
                  <c:v>0.53118195833333304</c:v>
                </c:pt>
                <c:pt idx="4224">
                  <c:v>0.53257066666666697</c:v>
                </c:pt>
                <c:pt idx="4225">
                  <c:v>0.53395937500000001</c:v>
                </c:pt>
                <c:pt idx="4226">
                  <c:v>0.53534808333333295</c:v>
                </c:pt>
                <c:pt idx="4227">
                  <c:v>0.53673679166666599</c:v>
                </c:pt>
                <c:pt idx="4228">
                  <c:v>0.53812550000000003</c:v>
                </c:pt>
                <c:pt idx="4229">
                  <c:v>0.53951420833333397</c:v>
                </c:pt>
                <c:pt idx="4230">
                  <c:v>0.54090291666666701</c:v>
                </c:pt>
                <c:pt idx="4231">
                  <c:v>0.54229162500000005</c:v>
                </c:pt>
                <c:pt idx="4232">
                  <c:v>0.54368033333333199</c:v>
                </c:pt>
                <c:pt idx="4233">
                  <c:v>0.54506904166666703</c:v>
                </c:pt>
                <c:pt idx="4234">
                  <c:v>0.54645775000000096</c:v>
                </c:pt>
                <c:pt idx="4235">
                  <c:v>0.54784645833333401</c:v>
                </c:pt>
                <c:pt idx="4236">
                  <c:v>0.54923516666666605</c:v>
                </c:pt>
                <c:pt idx="4237">
                  <c:v>0.55062387499999899</c:v>
                </c:pt>
                <c:pt idx="4238">
                  <c:v>0.55201258333333303</c:v>
                </c:pt>
                <c:pt idx="4239">
                  <c:v>0.55340129166666696</c:v>
                </c:pt>
                <c:pt idx="4240">
                  <c:v>0.55479000000000001</c:v>
                </c:pt>
                <c:pt idx="4241">
                  <c:v>0.55617870833333305</c:v>
                </c:pt>
                <c:pt idx="4242">
                  <c:v>0.55756741666666598</c:v>
                </c:pt>
                <c:pt idx="4243">
                  <c:v>0.55895612500000003</c:v>
                </c:pt>
                <c:pt idx="4244">
                  <c:v>0.56034483333333396</c:v>
                </c:pt>
                <c:pt idx="4245">
                  <c:v>0.561733541666667</c:v>
                </c:pt>
                <c:pt idx="4246">
                  <c:v>0.56312225000000005</c:v>
                </c:pt>
                <c:pt idx="4247">
                  <c:v>0.56451095833333298</c:v>
                </c:pt>
                <c:pt idx="4248">
                  <c:v>0.56589966666666702</c:v>
                </c:pt>
                <c:pt idx="4249">
                  <c:v>0.56728837500000096</c:v>
                </c:pt>
                <c:pt idx="4250">
                  <c:v>0.568677083333334</c:v>
                </c:pt>
                <c:pt idx="4251">
                  <c:v>0.57006579166666704</c:v>
                </c:pt>
                <c:pt idx="4252">
                  <c:v>0.57145449999999898</c:v>
                </c:pt>
                <c:pt idx="4253">
                  <c:v>0.57284320833333402</c:v>
                </c:pt>
                <c:pt idx="4254">
                  <c:v>0.57423191666666595</c:v>
                </c:pt>
                <c:pt idx="4255">
                  <c:v>0.575620625</c:v>
                </c:pt>
                <c:pt idx="4256">
                  <c:v>0.57700933333333304</c:v>
                </c:pt>
                <c:pt idx="4257">
                  <c:v>0.57839804166666597</c:v>
                </c:pt>
                <c:pt idx="4258">
                  <c:v>0.57978675000000002</c:v>
                </c:pt>
                <c:pt idx="4259">
                  <c:v>0.58117545833333295</c:v>
                </c:pt>
                <c:pt idx="4260">
                  <c:v>0.58256416666666699</c:v>
                </c:pt>
                <c:pt idx="4261">
                  <c:v>0.58395287500000004</c:v>
                </c:pt>
                <c:pt idx="4262">
                  <c:v>0.58534158333333297</c:v>
                </c:pt>
                <c:pt idx="4263">
                  <c:v>0.58673029166666602</c:v>
                </c:pt>
                <c:pt idx="4264">
                  <c:v>0.58811899999999995</c:v>
                </c:pt>
                <c:pt idx="4265">
                  <c:v>0.58950770833333399</c:v>
                </c:pt>
                <c:pt idx="4266">
                  <c:v>0.59089641666666703</c:v>
                </c:pt>
                <c:pt idx="4267">
                  <c:v>0.59228512499999997</c:v>
                </c:pt>
                <c:pt idx="4268">
                  <c:v>0.59367383333333201</c:v>
                </c:pt>
                <c:pt idx="4269">
                  <c:v>0.59506254166666706</c:v>
                </c:pt>
                <c:pt idx="4270">
                  <c:v>0.59645125000000099</c:v>
                </c:pt>
                <c:pt idx="4271">
                  <c:v>0.59783995833333303</c:v>
                </c:pt>
                <c:pt idx="4272">
                  <c:v>0.59922866666666597</c:v>
                </c:pt>
                <c:pt idx="4273">
                  <c:v>0.60061737499999901</c:v>
                </c:pt>
                <c:pt idx="4274">
                  <c:v>0.60200608333333305</c:v>
                </c:pt>
                <c:pt idx="4275">
                  <c:v>0.60339479166666699</c:v>
                </c:pt>
                <c:pt idx="4276">
                  <c:v>0.60478350000000003</c:v>
                </c:pt>
                <c:pt idx="4277">
                  <c:v>0.60617220833333296</c:v>
                </c:pt>
                <c:pt idx="4278">
                  <c:v>0.60756091666666601</c:v>
                </c:pt>
                <c:pt idx="4279">
                  <c:v>0.60894962500000005</c:v>
                </c:pt>
                <c:pt idx="4280">
                  <c:v>0.61033833333333398</c:v>
                </c:pt>
                <c:pt idx="4281">
                  <c:v>0.61172704166666703</c:v>
                </c:pt>
                <c:pt idx="4282">
                  <c:v>0.61311574999999996</c:v>
                </c:pt>
                <c:pt idx="4283">
                  <c:v>0.614504458333333</c:v>
                </c:pt>
                <c:pt idx="4284">
                  <c:v>0.61589316666666705</c:v>
                </c:pt>
                <c:pt idx="4285">
                  <c:v>0.61728187500000098</c:v>
                </c:pt>
                <c:pt idx="4286">
                  <c:v>0.61867058333333402</c:v>
                </c:pt>
                <c:pt idx="4287">
                  <c:v>0.62005929166666696</c:v>
                </c:pt>
                <c:pt idx="4288">
                  <c:v>0.621447999999999</c:v>
                </c:pt>
                <c:pt idx="4289">
                  <c:v>0.62283670833333304</c:v>
                </c:pt>
                <c:pt idx="4290">
                  <c:v>0.62422541666666598</c:v>
                </c:pt>
                <c:pt idx="4291">
                  <c:v>0.62561412500000002</c:v>
                </c:pt>
                <c:pt idx="4292">
                  <c:v>0.62700283333333295</c:v>
                </c:pt>
                <c:pt idx="4293">
                  <c:v>0.628391541666666</c:v>
                </c:pt>
                <c:pt idx="4294">
                  <c:v>0.62978025000000004</c:v>
                </c:pt>
                <c:pt idx="4295">
                  <c:v>0.63116895833333297</c:v>
                </c:pt>
                <c:pt idx="4296">
                  <c:v>0.63255766666666702</c:v>
                </c:pt>
                <c:pt idx="4297">
                  <c:v>0.63394637499999995</c:v>
                </c:pt>
                <c:pt idx="4298">
                  <c:v>0.635335083333333</c:v>
                </c:pt>
                <c:pt idx="4299">
                  <c:v>0.63672379166666704</c:v>
                </c:pt>
                <c:pt idx="4300">
                  <c:v>0.63811249999999997</c:v>
                </c:pt>
                <c:pt idx="4301">
                  <c:v>0.63950120833333401</c:v>
                </c:pt>
                <c:pt idx="4302">
                  <c:v>0.64088991666666695</c:v>
                </c:pt>
                <c:pt idx="4303">
                  <c:v>0.64227862499999999</c:v>
                </c:pt>
                <c:pt idx="4304">
                  <c:v>0.64366733333333204</c:v>
                </c:pt>
                <c:pt idx="4305">
                  <c:v>0.64505604166666597</c:v>
                </c:pt>
                <c:pt idx="4306">
                  <c:v>0.64644475000000101</c:v>
                </c:pt>
                <c:pt idx="4307">
                  <c:v>0.64783345833333295</c:v>
                </c:pt>
                <c:pt idx="4308">
                  <c:v>0.64922216666666599</c:v>
                </c:pt>
                <c:pt idx="4309">
                  <c:v>0.65061087499999903</c:v>
                </c:pt>
                <c:pt idx="4310">
                  <c:v>0.65199958333333297</c:v>
                </c:pt>
                <c:pt idx="4311">
                  <c:v>0.65338829166666701</c:v>
                </c:pt>
                <c:pt idx="4312">
                  <c:v>0.65477700000000005</c:v>
                </c:pt>
                <c:pt idx="4313">
                  <c:v>0.65616570833333299</c:v>
                </c:pt>
                <c:pt idx="4314">
                  <c:v>0.65755441666666603</c:v>
                </c:pt>
                <c:pt idx="4315">
                  <c:v>0.65894312499999996</c:v>
                </c:pt>
                <c:pt idx="4316">
                  <c:v>0.66033183333333401</c:v>
                </c:pt>
                <c:pt idx="4317">
                  <c:v>0.66172054166666705</c:v>
                </c:pt>
                <c:pt idx="4318">
                  <c:v>0.66310924999999998</c:v>
                </c:pt>
                <c:pt idx="4319">
                  <c:v>0.66449795833333303</c:v>
                </c:pt>
                <c:pt idx="4320">
                  <c:v>0.66588666666666696</c:v>
                </c:pt>
                <c:pt idx="4321">
                  <c:v>0.667275375000001</c:v>
                </c:pt>
                <c:pt idx="4322">
                  <c:v>0.66866408333333405</c:v>
                </c:pt>
                <c:pt idx="4323">
                  <c:v>0.67005279166666598</c:v>
                </c:pt>
                <c:pt idx="4324">
                  <c:v>0.67144149999999903</c:v>
                </c:pt>
                <c:pt idx="4325">
                  <c:v>0.67283020833333296</c:v>
                </c:pt>
                <c:pt idx="4326">
                  <c:v>0.674218916666668</c:v>
                </c:pt>
                <c:pt idx="4327">
                  <c:v>0.67560762500000004</c:v>
                </c:pt>
                <c:pt idx="4328">
                  <c:v>0.67699633333333298</c:v>
                </c:pt>
                <c:pt idx="4329">
                  <c:v>0.67838504166666602</c:v>
                </c:pt>
                <c:pt idx="4330">
                  <c:v>0.67977374999999995</c:v>
                </c:pt>
                <c:pt idx="4331">
                  <c:v>0.681162458333333</c:v>
                </c:pt>
                <c:pt idx="4332">
                  <c:v>0.68255116666666704</c:v>
                </c:pt>
                <c:pt idx="4333">
                  <c:v>0.68393987499999997</c:v>
                </c:pt>
                <c:pt idx="4334">
                  <c:v>0.68532858333333302</c:v>
                </c:pt>
                <c:pt idx="4335">
                  <c:v>0.68671729166666695</c:v>
                </c:pt>
                <c:pt idx="4336">
                  <c:v>0.688106</c:v>
                </c:pt>
                <c:pt idx="4337">
                  <c:v>0.68949470833333404</c:v>
                </c:pt>
                <c:pt idx="4338">
                  <c:v>0.69088341666666697</c:v>
                </c:pt>
                <c:pt idx="4339">
                  <c:v>0.69227212500000002</c:v>
                </c:pt>
                <c:pt idx="4340">
                  <c:v>0.69366083333333195</c:v>
                </c:pt>
                <c:pt idx="4341">
                  <c:v>0.69504954166666599</c:v>
                </c:pt>
                <c:pt idx="4342">
                  <c:v>0.69643825000000104</c:v>
                </c:pt>
                <c:pt idx="4343">
                  <c:v>0.69782695833333297</c:v>
                </c:pt>
                <c:pt idx="4344">
                  <c:v>0.69921566666666601</c:v>
                </c:pt>
                <c:pt idx="4345">
                  <c:v>0.70060437499999895</c:v>
                </c:pt>
                <c:pt idx="4346">
                  <c:v>0.70199308333333299</c:v>
                </c:pt>
                <c:pt idx="4347">
                  <c:v>0.70338179166666703</c:v>
                </c:pt>
                <c:pt idx="4348">
                  <c:v>0.70477049999999997</c:v>
                </c:pt>
                <c:pt idx="4349">
                  <c:v>0.70615920833333301</c:v>
                </c:pt>
                <c:pt idx="4350">
                  <c:v>0.70754791666666605</c:v>
                </c:pt>
                <c:pt idx="4351">
                  <c:v>0.70893662499999999</c:v>
                </c:pt>
                <c:pt idx="4352">
                  <c:v>0.71032533333333403</c:v>
                </c:pt>
                <c:pt idx="4353">
                  <c:v>0.71171404166666696</c:v>
                </c:pt>
                <c:pt idx="4354">
                  <c:v>0.71310275000000001</c:v>
                </c:pt>
                <c:pt idx="4355">
                  <c:v>0.71449145833333305</c:v>
                </c:pt>
                <c:pt idx="4356">
                  <c:v>0.71588016666666698</c:v>
                </c:pt>
                <c:pt idx="4357">
                  <c:v>0.71726887500000103</c:v>
                </c:pt>
                <c:pt idx="4358">
                  <c:v>0.71865758333333396</c:v>
                </c:pt>
                <c:pt idx="4359">
                  <c:v>0.72004629166666601</c:v>
                </c:pt>
                <c:pt idx="4360">
                  <c:v>0.72143499999999905</c:v>
                </c:pt>
                <c:pt idx="4361">
                  <c:v>0.72282370833333298</c:v>
                </c:pt>
                <c:pt idx="4362">
                  <c:v>0.72421241666666802</c:v>
                </c:pt>
                <c:pt idx="4363">
                  <c:v>0.72560112499999996</c:v>
                </c:pt>
                <c:pt idx="4364">
                  <c:v>0.726989833333333</c:v>
                </c:pt>
                <c:pt idx="4365">
                  <c:v>0.72837854166666605</c:v>
                </c:pt>
                <c:pt idx="4366">
                  <c:v>0.72976724999999998</c:v>
                </c:pt>
                <c:pt idx="4367">
                  <c:v>0.73115595833333302</c:v>
                </c:pt>
                <c:pt idx="4368">
                  <c:v>0.73254466666666695</c:v>
                </c:pt>
                <c:pt idx="4369">
                  <c:v>0.733933375</c:v>
                </c:pt>
                <c:pt idx="4370">
                  <c:v>0.73532208333333304</c:v>
                </c:pt>
                <c:pt idx="4371">
                  <c:v>0.73671079166666698</c:v>
                </c:pt>
                <c:pt idx="4372">
                  <c:v>0.73809950000000002</c:v>
                </c:pt>
                <c:pt idx="4373">
                  <c:v>0.73948820833333395</c:v>
                </c:pt>
                <c:pt idx="4374">
                  <c:v>0.740876916666667</c:v>
                </c:pt>
                <c:pt idx="4375">
                  <c:v>0.74226562500000004</c:v>
                </c:pt>
                <c:pt idx="4376">
                  <c:v>0.74365433333333197</c:v>
                </c:pt>
                <c:pt idx="4377">
                  <c:v>0.74504304166666702</c:v>
                </c:pt>
                <c:pt idx="4378">
                  <c:v>0.74643175000000095</c:v>
                </c:pt>
                <c:pt idx="4379">
                  <c:v>0.74782045833333299</c:v>
                </c:pt>
                <c:pt idx="4380">
                  <c:v>0.74920916666666604</c:v>
                </c:pt>
                <c:pt idx="4381">
                  <c:v>0.75059787499999897</c:v>
                </c:pt>
                <c:pt idx="4382">
                  <c:v>0.75198658333333301</c:v>
                </c:pt>
                <c:pt idx="4383">
                  <c:v>0.75337529166666695</c:v>
                </c:pt>
                <c:pt idx="4384">
                  <c:v>0.75476399999999999</c:v>
                </c:pt>
                <c:pt idx="4385">
                  <c:v>0.75615270833333303</c:v>
                </c:pt>
                <c:pt idx="4386">
                  <c:v>0.75754141666666597</c:v>
                </c:pt>
                <c:pt idx="4387">
                  <c:v>0.75893012500000001</c:v>
                </c:pt>
                <c:pt idx="4388">
                  <c:v>0.76031883333333405</c:v>
                </c:pt>
                <c:pt idx="4389">
                  <c:v>0.76170754166666699</c:v>
                </c:pt>
                <c:pt idx="4390">
                  <c:v>0.76309625000000003</c:v>
                </c:pt>
                <c:pt idx="4391">
                  <c:v>0.76448495833333296</c:v>
                </c:pt>
                <c:pt idx="4392">
                  <c:v>0.76587366666666701</c:v>
                </c:pt>
                <c:pt idx="4393">
                  <c:v>0.76726237500000105</c:v>
                </c:pt>
                <c:pt idx="4394">
                  <c:v>0.76865108333333398</c:v>
                </c:pt>
                <c:pt idx="4395">
                  <c:v>0.77003979166666703</c:v>
                </c:pt>
                <c:pt idx="4396">
                  <c:v>0.77142849999999896</c:v>
                </c:pt>
                <c:pt idx="4397">
                  <c:v>0.77281720833333301</c:v>
                </c:pt>
                <c:pt idx="4398">
                  <c:v>0.77420591666666805</c:v>
                </c:pt>
                <c:pt idx="4399">
                  <c:v>0.77559462499999998</c:v>
                </c:pt>
                <c:pt idx="4400">
                  <c:v>0.77698333333333303</c:v>
                </c:pt>
                <c:pt idx="4401">
                  <c:v>0.77837204166666596</c:v>
                </c:pt>
                <c:pt idx="4402">
                  <c:v>0.77976075</c:v>
                </c:pt>
                <c:pt idx="4403">
                  <c:v>0.78114945833333305</c:v>
                </c:pt>
                <c:pt idx="4404">
                  <c:v>0.78253816666666698</c:v>
                </c:pt>
                <c:pt idx="4405">
                  <c:v>0.78392687500000002</c:v>
                </c:pt>
                <c:pt idx="4406">
                  <c:v>0.78531558333333296</c:v>
                </c:pt>
                <c:pt idx="4407">
                  <c:v>0.786704291666667</c:v>
                </c:pt>
                <c:pt idx="4408">
                  <c:v>0.78809300000000004</c:v>
                </c:pt>
                <c:pt idx="4409">
                  <c:v>0.78948170833333398</c:v>
                </c:pt>
                <c:pt idx="4410">
                  <c:v>0.79087041666666702</c:v>
                </c:pt>
                <c:pt idx="4411">
                  <c:v>0.79225912499999995</c:v>
                </c:pt>
                <c:pt idx="4412">
                  <c:v>0.793647833333332</c:v>
                </c:pt>
                <c:pt idx="4413">
                  <c:v>0.79503654166666704</c:v>
                </c:pt>
                <c:pt idx="4414">
                  <c:v>0.79642525000000097</c:v>
                </c:pt>
                <c:pt idx="4415">
                  <c:v>0.79781395833333302</c:v>
                </c:pt>
                <c:pt idx="4416">
                  <c:v>0.79920266666666595</c:v>
                </c:pt>
                <c:pt idx="4417">
                  <c:v>0.80059137499999899</c:v>
                </c:pt>
                <c:pt idx="4418">
                  <c:v>0.80198008333333304</c:v>
                </c:pt>
                <c:pt idx="4419">
                  <c:v>0.80336879166666697</c:v>
                </c:pt>
                <c:pt idx="4420">
                  <c:v>0.80475750000000001</c:v>
                </c:pt>
                <c:pt idx="4421">
                  <c:v>0.80614620833333295</c:v>
                </c:pt>
                <c:pt idx="4422">
                  <c:v>0.80753491666666599</c:v>
                </c:pt>
                <c:pt idx="4423">
                  <c:v>0.80892362500000004</c:v>
                </c:pt>
                <c:pt idx="4424">
                  <c:v>0.81031233333333397</c:v>
                </c:pt>
                <c:pt idx="4425">
                  <c:v>0.81170104166666701</c:v>
                </c:pt>
                <c:pt idx="4426">
                  <c:v>0.81308975000000006</c:v>
                </c:pt>
                <c:pt idx="4427">
                  <c:v>0.81447845833333299</c:v>
                </c:pt>
                <c:pt idx="4428">
                  <c:v>0.81586716666666703</c:v>
                </c:pt>
                <c:pt idx="4429">
                  <c:v>0.81725587500000096</c:v>
                </c:pt>
                <c:pt idx="4430">
                  <c:v>0.81864458333333401</c:v>
                </c:pt>
                <c:pt idx="4431">
                  <c:v>0.82003329166666605</c:v>
                </c:pt>
                <c:pt idx="4432">
                  <c:v>0.82142199999999899</c:v>
                </c:pt>
                <c:pt idx="4433">
                  <c:v>0.82281070833333303</c:v>
                </c:pt>
                <c:pt idx="4434">
                  <c:v>0.82419941666666796</c:v>
                </c:pt>
                <c:pt idx="4435">
                  <c:v>0.82558812500000001</c:v>
                </c:pt>
                <c:pt idx="4436">
                  <c:v>0.82697683333333305</c:v>
                </c:pt>
                <c:pt idx="4437">
                  <c:v>0.82836554166666598</c:v>
                </c:pt>
                <c:pt idx="4438">
                  <c:v>0.82975425000000003</c:v>
                </c:pt>
                <c:pt idx="4439">
                  <c:v>0.83114295833333296</c:v>
                </c:pt>
                <c:pt idx="4440">
                  <c:v>0.832531666666667</c:v>
                </c:pt>
                <c:pt idx="4441">
                  <c:v>0.83392037500000005</c:v>
                </c:pt>
                <c:pt idx="4442">
                  <c:v>0.83530908333333298</c:v>
                </c:pt>
                <c:pt idx="4443">
                  <c:v>0.83669779166666702</c:v>
                </c:pt>
                <c:pt idx="4444">
                  <c:v>0.83808649999999996</c:v>
                </c:pt>
                <c:pt idx="4445">
                  <c:v>0.839475208333334</c:v>
                </c:pt>
                <c:pt idx="4446">
                  <c:v>0.84086391666666704</c:v>
                </c:pt>
                <c:pt idx="4447">
                  <c:v>0.84225262499999898</c:v>
                </c:pt>
                <c:pt idx="4448">
                  <c:v>0.84364133333333202</c:v>
                </c:pt>
                <c:pt idx="4449">
                  <c:v>0.84503004166666595</c:v>
                </c:pt>
                <c:pt idx="4450">
                  <c:v>0.846418750000001</c:v>
                </c:pt>
                <c:pt idx="4451">
                  <c:v>0.84780745833333304</c:v>
                </c:pt>
                <c:pt idx="4452">
                  <c:v>0.84919616666666597</c:v>
                </c:pt>
                <c:pt idx="4453">
                  <c:v>0.85058487499999902</c:v>
                </c:pt>
                <c:pt idx="4454">
                  <c:v>0.85197358333333295</c:v>
                </c:pt>
                <c:pt idx="4455">
                  <c:v>0.85336229166666699</c:v>
                </c:pt>
                <c:pt idx="4456">
                  <c:v>0.85475100000000004</c:v>
                </c:pt>
                <c:pt idx="4457">
                  <c:v>0.85613970833333297</c:v>
                </c:pt>
                <c:pt idx="4458">
                  <c:v>0.85752841666666602</c:v>
                </c:pt>
                <c:pt idx="4459">
                  <c:v>0.85891712499999995</c:v>
                </c:pt>
                <c:pt idx="4460">
                  <c:v>0.86030583333333399</c:v>
                </c:pt>
                <c:pt idx="4461">
                  <c:v>0.86169454166666704</c:v>
                </c:pt>
                <c:pt idx="4462">
                  <c:v>0.86308324999999997</c:v>
                </c:pt>
                <c:pt idx="4463">
                  <c:v>0.86447195833333301</c:v>
                </c:pt>
                <c:pt idx="4464">
                  <c:v>0.86586066666666694</c:v>
                </c:pt>
                <c:pt idx="4465">
                  <c:v>0.86724937500000099</c:v>
                </c:pt>
                <c:pt idx="4466">
                  <c:v>0.86863808333333403</c:v>
                </c:pt>
                <c:pt idx="4467">
                  <c:v>0.87002679166666597</c:v>
                </c:pt>
                <c:pt idx="4468">
                  <c:v>0.87141549999999901</c:v>
                </c:pt>
                <c:pt idx="4469">
                  <c:v>0.87280420833333305</c:v>
                </c:pt>
                <c:pt idx="4470">
                  <c:v>0.87419291666666699</c:v>
                </c:pt>
                <c:pt idx="4471">
                  <c:v>0.87558162500000003</c:v>
                </c:pt>
                <c:pt idx="4472">
                  <c:v>0.87697033333333296</c:v>
                </c:pt>
                <c:pt idx="4473">
                  <c:v>0.87835904166666601</c:v>
                </c:pt>
                <c:pt idx="4474">
                  <c:v>0.87974775000000005</c:v>
                </c:pt>
                <c:pt idx="4475">
                  <c:v>0.88113645833333298</c:v>
                </c:pt>
                <c:pt idx="4476">
                  <c:v>0.88252516666666703</c:v>
                </c:pt>
                <c:pt idx="4477">
                  <c:v>0.88391387499999996</c:v>
                </c:pt>
                <c:pt idx="4478">
                  <c:v>0.885302583333333</c:v>
                </c:pt>
                <c:pt idx="4479">
                  <c:v>0.88669129166666705</c:v>
                </c:pt>
                <c:pt idx="4480">
                  <c:v>0.88807999999999998</c:v>
                </c:pt>
                <c:pt idx="4481">
                  <c:v>0.88946870833333402</c:v>
                </c:pt>
                <c:pt idx="4482">
                  <c:v>0.89085741666666696</c:v>
                </c:pt>
                <c:pt idx="4483">
                  <c:v>0.892246124999999</c:v>
                </c:pt>
                <c:pt idx="4484">
                  <c:v>0.89363483333333205</c:v>
                </c:pt>
                <c:pt idx="4485">
                  <c:v>0.89502354166666598</c:v>
                </c:pt>
                <c:pt idx="4486">
                  <c:v>0.89641225000000102</c:v>
                </c:pt>
                <c:pt idx="4487">
                  <c:v>0.89780095833333295</c:v>
                </c:pt>
                <c:pt idx="4488">
                  <c:v>0.899189666666666</c:v>
                </c:pt>
                <c:pt idx="4489">
                  <c:v>0.90057837499999904</c:v>
                </c:pt>
                <c:pt idx="4490">
                  <c:v>0.90196708333333298</c:v>
                </c:pt>
                <c:pt idx="4491">
                  <c:v>0.90335579166666702</c:v>
                </c:pt>
                <c:pt idx="4492">
                  <c:v>0.90474449999999995</c:v>
                </c:pt>
                <c:pt idx="4493">
                  <c:v>0.906133208333333</c:v>
                </c:pt>
                <c:pt idx="4494">
                  <c:v>0.90752191666666604</c:v>
                </c:pt>
                <c:pt idx="4495">
                  <c:v>0.90891062499999997</c:v>
                </c:pt>
                <c:pt idx="4496">
                  <c:v>0.91029933333333402</c:v>
                </c:pt>
                <c:pt idx="4497">
                  <c:v>0.91168804166666695</c:v>
                </c:pt>
                <c:pt idx="4498">
                  <c:v>0.91307674999999999</c:v>
                </c:pt>
                <c:pt idx="4499">
                  <c:v>0.91446545833333304</c:v>
                </c:pt>
                <c:pt idx="4500">
                  <c:v>0.91585416666666697</c:v>
                </c:pt>
                <c:pt idx="4501">
                  <c:v>0.91724287500000101</c:v>
                </c:pt>
                <c:pt idx="4502">
                  <c:v>0.91863158333333395</c:v>
                </c:pt>
                <c:pt idx="4503">
                  <c:v>0.92002029166666599</c:v>
                </c:pt>
                <c:pt idx="4504">
                  <c:v>0.92140899999999903</c:v>
                </c:pt>
                <c:pt idx="4505">
                  <c:v>0.92279770833333297</c:v>
                </c:pt>
                <c:pt idx="4506">
                  <c:v>0.92418641666666801</c:v>
                </c:pt>
                <c:pt idx="4507">
                  <c:v>0.92557512500000005</c:v>
                </c:pt>
                <c:pt idx="4508">
                  <c:v>0.92696383333333299</c:v>
                </c:pt>
                <c:pt idx="4509">
                  <c:v>0.92835254166666603</c:v>
                </c:pt>
                <c:pt idx="4510">
                  <c:v>0.92974124999999996</c:v>
                </c:pt>
                <c:pt idx="4511">
                  <c:v>0.93112995833333401</c:v>
                </c:pt>
                <c:pt idx="4512">
                  <c:v>0.93251866666666705</c:v>
                </c:pt>
                <c:pt idx="4513">
                  <c:v>0.93390737499999998</c:v>
                </c:pt>
                <c:pt idx="4514">
                  <c:v>0.93529608333333303</c:v>
                </c:pt>
                <c:pt idx="4515">
                  <c:v>0.93668479166666696</c:v>
                </c:pt>
                <c:pt idx="4516">
                  <c:v>0.9380735</c:v>
                </c:pt>
                <c:pt idx="4517">
                  <c:v>0.93946220833333405</c:v>
                </c:pt>
                <c:pt idx="4518">
                  <c:v>0.94085091666666698</c:v>
                </c:pt>
                <c:pt idx="4519">
                  <c:v>0.94223962500000003</c:v>
                </c:pt>
                <c:pt idx="4520">
                  <c:v>0.94362833333333396</c:v>
                </c:pt>
                <c:pt idx="4521">
                  <c:v>0.945017041666666</c:v>
                </c:pt>
                <c:pt idx="4522">
                  <c:v>0.94640575000000104</c:v>
                </c:pt>
                <c:pt idx="4523">
                  <c:v>0.94779445833333298</c:v>
                </c:pt>
                <c:pt idx="4524">
                  <c:v>0.94918316666666602</c:v>
                </c:pt>
                <c:pt idx="4525">
                  <c:v>0.95057187499999896</c:v>
                </c:pt>
                <c:pt idx="4526">
                  <c:v>0.951960583333333</c:v>
                </c:pt>
                <c:pt idx="4527">
                  <c:v>0.95334929166666704</c:v>
                </c:pt>
                <c:pt idx="4528">
                  <c:v>0.95473799999999998</c:v>
                </c:pt>
                <c:pt idx="4529">
                  <c:v>0.95612670833333302</c:v>
                </c:pt>
                <c:pt idx="4530">
                  <c:v>0.95751541666666595</c:v>
                </c:pt>
                <c:pt idx="4531">
                  <c:v>0.958904125</c:v>
                </c:pt>
                <c:pt idx="4532">
                  <c:v>0.96029283333333404</c:v>
                </c:pt>
                <c:pt idx="4533">
                  <c:v>0.96168154166666697</c:v>
                </c:pt>
                <c:pt idx="4534">
                  <c:v>0.96307025000000002</c:v>
                </c:pt>
                <c:pt idx="4535">
                  <c:v>0.96445895833333295</c:v>
                </c:pt>
                <c:pt idx="4536">
                  <c:v>0.96584766666666699</c:v>
                </c:pt>
                <c:pt idx="4537">
                  <c:v>0.96723637500000104</c:v>
                </c:pt>
                <c:pt idx="4538">
                  <c:v>0.96862508333333397</c:v>
                </c:pt>
                <c:pt idx="4539">
                  <c:v>0.97001379166666601</c:v>
                </c:pt>
                <c:pt idx="4540">
                  <c:v>0.97140249999999895</c:v>
                </c:pt>
                <c:pt idx="4541">
                  <c:v>0.97279120833333299</c:v>
                </c:pt>
                <c:pt idx="4542">
                  <c:v>0.97417991666666803</c:v>
                </c:pt>
                <c:pt idx="4543">
                  <c:v>0.97556862499999997</c:v>
                </c:pt>
                <c:pt idx="4544">
                  <c:v>0.97695733333333301</c:v>
                </c:pt>
                <c:pt idx="4545">
                  <c:v>0.97834604166666606</c:v>
                </c:pt>
                <c:pt idx="4546">
                  <c:v>0.97973474999999999</c:v>
                </c:pt>
                <c:pt idx="4547">
                  <c:v>0.98112345833333403</c:v>
                </c:pt>
                <c:pt idx="4548">
                  <c:v>0.98251216666666696</c:v>
                </c:pt>
                <c:pt idx="4549">
                  <c:v>0.98390087500000001</c:v>
                </c:pt>
                <c:pt idx="4550">
                  <c:v>0.98528958333333305</c:v>
                </c:pt>
                <c:pt idx="4551">
                  <c:v>0.98667829166666698</c:v>
                </c:pt>
                <c:pt idx="4552">
                  <c:v>0.98806700000000003</c:v>
                </c:pt>
                <c:pt idx="4553">
                  <c:v>0.98945570833333396</c:v>
                </c:pt>
                <c:pt idx="4554">
                  <c:v>0.990844416666667</c:v>
                </c:pt>
                <c:pt idx="4555">
                  <c:v>0.99223312500000005</c:v>
                </c:pt>
                <c:pt idx="4556">
                  <c:v>0.99362183333333398</c:v>
                </c:pt>
                <c:pt idx="4557">
                  <c:v>0.99501054166666603</c:v>
                </c:pt>
                <c:pt idx="4558">
                  <c:v>0.99639925000000096</c:v>
                </c:pt>
                <c:pt idx="4559">
                  <c:v>0.997787958333333</c:v>
                </c:pt>
                <c:pt idx="4560">
                  <c:v>0.99917666666666605</c:v>
                </c:pt>
                <c:pt idx="4561">
                  <c:v>1.0005653750000001</c:v>
                </c:pt>
                <c:pt idx="4562">
                  <c:v>1.00195408333333</c:v>
                </c:pt>
                <c:pt idx="4563">
                  <c:v>1.00334279166667</c:v>
                </c:pt>
                <c:pt idx="4564">
                  <c:v>1.0047315000000001</c:v>
                </c:pt>
                <c:pt idx="4565">
                  <c:v>1.00612020833333</c:v>
                </c:pt>
                <c:pt idx="4566">
                  <c:v>1.00750891666667</c:v>
                </c:pt>
                <c:pt idx="4567">
                  <c:v>1.0088976249999999</c:v>
                </c:pt>
                <c:pt idx="4568">
                  <c:v>1.0102863333333301</c:v>
                </c:pt>
                <c:pt idx="4569">
                  <c:v>1.01167504166667</c:v>
                </c:pt>
                <c:pt idx="4570">
                  <c:v>1.0130637499999999</c:v>
                </c:pt>
                <c:pt idx="4571">
                  <c:v>1.0144524583333301</c:v>
                </c:pt>
                <c:pt idx="4572">
                  <c:v>1.01584116666667</c:v>
                </c:pt>
                <c:pt idx="4573">
                  <c:v>1.017229875</c:v>
                </c:pt>
                <c:pt idx="4574">
                  <c:v>1.0186185833333301</c:v>
                </c:pt>
                <c:pt idx="4575">
                  <c:v>1.02000729166667</c:v>
                </c:pt>
                <c:pt idx="4576">
                  <c:v>1.021396</c:v>
                </c:pt>
                <c:pt idx="4577">
                  <c:v>1.0227847083333299</c:v>
                </c:pt>
                <c:pt idx="4578">
                  <c:v>1.0241734166666701</c:v>
                </c:pt>
                <c:pt idx="4579">
                  <c:v>1.025562125</c:v>
                </c:pt>
                <c:pt idx="4580">
                  <c:v>1.0269508333333299</c:v>
                </c:pt>
                <c:pt idx="4581">
                  <c:v>1.0283395416666701</c:v>
                </c:pt>
                <c:pt idx="4582">
                  <c:v>1.02972825</c:v>
                </c:pt>
                <c:pt idx="4583">
                  <c:v>1.0311169583333299</c:v>
                </c:pt>
                <c:pt idx="4584">
                  <c:v>1.0325056666666701</c:v>
                </c:pt>
                <c:pt idx="4585">
                  <c:v>1.033894375</c:v>
                </c:pt>
                <c:pt idx="4586">
                  <c:v>1.03528308333333</c:v>
                </c:pt>
                <c:pt idx="4587">
                  <c:v>1.0366717916666699</c:v>
                </c:pt>
                <c:pt idx="4588">
                  <c:v>1.0380605000000001</c:v>
                </c:pt>
                <c:pt idx="4589">
                  <c:v>1.03944920833333</c:v>
                </c:pt>
                <c:pt idx="4590">
                  <c:v>1.0408379166666699</c:v>
                </c:pt>
                <c:pt idx="4591">
                  <c:v>1.0422266250000001</c:v>
                </c:pt>
                <c:pt idx="4592">
                  <c:v>1.04361533333333</c:v>
                </c:pt>
                <c:pt idx="4593">
                  <c:v>1.0450040416666699</c:v>
                </c:pt>
                <c:pt idx="4594">
                  <c:v>1.0463927500000001</c:v>
                </c:pt>
                <c:pt idx="4595">
                  <c:v>1.04778145833333</c:v>
                </c:pt>
                <c:pt idx="4596">
                  <c:v>1.04917016666667</c:v>
                </c:pt>
                <c:pt idx="4597">
                  <c:v>1.0505588749999999</c:v>
                </c:pt>
                <c:pt idx="4598">
                  <c:v>1.05194758333333</c:v>
                </c:pt>
                <c:pt idx="4599">
                  <c:v>1.05333629166667</c:v>
                </c:pt>
                <c:pt idx="4600">
                  <c:v>1.0547249999999999</c:v>
                </c:pt>
                <c:pt idx="4601">
                  <c:v>1.0561137083333301</c:v>
                </c:pt>
                <c:pt idx="4602">
                  <c:v>1.05750241666667</c:v>
                </c:pt>
                <c:pt idx="4603">
                  <c:v>1.0588911249999999</c:v>
                </c:pt>
                <c:pt idx="4604">
                  <c:v>1.0602798333333301</c:v>
                </c:pt>
                <c:pt idx="4605">
                  <c:v>1.06166854166667</c:v>
                </c:pt>
                <c:pt idx="4606">
                  <c:v>1.06305725</c:v>
                </c:pt>
                <c:pt idx="4607">
                  <c:v>1.0644459583333299</c:v>
                </c:pt>
                <c:pt idx="4608">
                  <c:v>1.06583466666667</c:v>
                </c:pt>
                <c:pt idx="4609">
                  <c:v>1.067223375</c:v>
                </c:pt>
                <c:pt idx="4610">
                  <c:v>1.0686120833333299</c:v>
                </c:pt>
                <c:pt idx="4611">
                  <c:v>1.0700007916666701</c:v>
                </c:pt>
                <c:pt idx="4612">
                  <c:v>1.0713895</c:v>
                </c:pt>
                <c:pt idx="4613">
                  <c:v>1.0727782083333299</c:v>
                </c:pt>
                <c:pt idx="4614">
                  <c:v>1.0741669166666701</c:v>
                </c:pt>
                <c:pt idx="4615">
                  <c:v>1.075555625</c:v>
                </c:pt>
                <c:pt idx="4616">
                  <c:v>1.07694433333333</c:v>
                </c:pt>
                <c:pt idx="4617">
                  <c:v>1.0783330416666701</c:v>
                </c:pt>
                <c:pt idx="4618">
                  <c:v>1.07972175</c:v>
                </c:pt>
                <c:pt idx="4619">
                  <c:v>1.08111045833333</c:v>
                </c:pt>
                <c:pt idx="4620">
                  <c:v>1.0824991666666699</c:v>
                </c:pt>
                <c:pt idx="4621">
                  <c:v>1.0838878750000001</c:v>
                </c:pt>
                <c:pt idx="4622">
                  <c:v>1.08527658333333</c:v>
                </c:pt>
                <c:pt idx="4623">
                  <c:v>1.0866652916666699</c:v>
                </c:pt>
                <c:pt idx="4624">
                  <c:v>1.0880540000000001</c:v>
                </c:pt>
                <c:pt idx="4625">
                  <c:v>1.08944270833333</c:v>
                </c:pt>
                <c:pt idx="4626">
                  <c:v>1.0908314166666699</c:v>
                </c:pt>
                <c:pt idx="4627">
                  <c:v>1.0922201250000001</c:v>
                </c:pt>
                <c:pt idx="4628">
                  <c:v>1.09360883333333</c:v>
                </c:pt>
                <c:pt idx="4629">
                  <c:v>1.09499754166667</c:v>
                </c:pt>
                <c:pt idx="4630">
                  <c:v>1.0963862499999999</c:v>
                </c:pt>
                <c:pt idx="4631">
                  <c:v>1.0977749583333301</c:v>
                </c:pt>
                <c:pt idx="4632">
                  <c:v>1.09916366666667</c:v>
                </c:pt>
                <c:pt idx="4633">
                  <c:v>1.1005523749999999</c:v>
                </c:pt>
                <c:pt idx="4634">
                  <c:v>1.1019410833333301</c:v>
                </c:pt>
                <c:pt idx="4635">
                  <c:v>1.10332979166667</c:v>
                </c:pt>
                <c:pt idx="4636">
                  <c:v>1.1047184999999999</c:v>
                </c:pt>
                <c:pt idx="4637">
                  <c:v>1.1061072083333301</c:v>
                </c:pt>
                <c:pt idx="4638">
                  <c:v>1.10749591666667</c:v>
                </c:pt>
                <c:pt idx="4639">
                  <c:v>1.108884625</c:v>
                </c:pt>
                <c:pt idx="4640">
                  <c:v>1.1102733333333299</c:v>
                </c:pt>
                <c:pt idx="4641">
                  <c:v>1.11166204166667</c:v>
                </c:pt>
                <c:pt idx="4642">
                  <c:v>1.11305075</c:v>
                </c:pt>
                <c:pt idx="4643">
                  <c:v>1.1144394583333299</c:v>
                </c:pt>
                <c:pt idx="4644">
                  <c:v>1.1158281666666701</c:v>
                </c:pt>
                <c:pt idx="4645">
                  <c:v>1.117216875</c:v>
                </c:pt>
                <c:pt idx="4646">
                  <c:v>1.1186055833333299</c:v>
                </c:pt>
                <c:pt idx="4647">
                  <c:v>1.1199942916666701</c:v>
                </c:pt>
                <c:pt idx="4648">
                  <c:v>1.121383</c:v>
                </c:pt>
                <c:pt idx="4649">
                  <c:v>1.12277170833333</c:v>
                </c:pt>
                <c:pt idx="4650">
                  <c:v>1.1241604166666701</c:v>
                </c:pt>
                <c:pt idx="4651">
                  <c:v>1.125549125</c:v>
                </c:pt>
                <c:pt idx="4652">
                  <c:v>1.12693783333333</c:v>
                </c:pt>
                <c:pt idx="4653">
                  <c:v>1.1283265416666699</c:v>
                </c:pt>
                <c:pt idx="4654">
                  <c:v>1.1297152500000001</c:v>
                </c:pt>
                <c:pt idx="4655">
                  <c:v>1.13110395833333</c:v>
                </c:pt>
                <c:pt idx="4656">
                  <c:v>1.1324926666666699</c:v>
                </c:pt>
                <c:pt idx="4657">
                  <c:v>1.1338813750000001</c:v>
                </c:pt>
                <c:pt idx="4658">
                  <c:v>1.13527008333333</c:v>
                </c:pt>
                <c:pt idx="4659">
                  <c:v>1.1366587916666699</c:v>
                </c:pt>
                <c:pt idx="4660">
                  <c:v>1.1380475000000001</c:v>
                </c:pt>
                <c:pt idx="4661">
                  <c:v>1.13943620833333</c:v>
                </c:pt>
                <c:pt idx="4662">
                  <c:v>1.14082491666667</c:v>
                </c:pt>
                <c:pt idx="4663">
                  <c:v>1.1422136249999999</c:v>
                </c:pt>
                <c:pt idx="4664">
                  <c:v>1.1436023333333301</c:v>
                </c:pt>
                <c:pt idx="4665">
                  <c:v>1.14499104166667</c:v>
                </c:pt>
                <c:pt idx="4666">
                  <c:v>1.1463797499999999</c:v>
                </c:pt>
                <c:pt idx="4667">
                  <c:v>1.1477684583333301</c:v>
                </c:pt>
                <c:pt idx="4668">
                  <c:v>1.14915716666667</c:v>
                </c:pt>
                <c:pt idx="4669">
                  <c:v>1.1505458749999999</c:v>
                </c:pt>
                <c:pt idx="4670">
                  <c:v>1.1519345833333301</c:v>
                </c:pt>
                <c:pt idx="4671">
                  <c:v>1.15332329166667</c:v>
                </c:pt>
                <c:pt idx="4672">
                  <c:v>1.154712</c:v>
                </c:pt>
                <c:pt idx="4673">
                  <c:v>1.1561007083333299</c:v>
                </c:pt>
                <c:pt idx="4674">
                  <c:v>1.15748941666667</c:v>
                </c:pt>
                <c:pt idx="4675">
                  <c:v>1.158878125</c:v>
                </c:pt>
                <c:pt idx="4676">
                  <c:v>1.1602668333333299</c:v>
                </c:pt>
                <c:pt idx="4677">
                  <c:v>1.1616555416666701</c:v>
                </c:pt>
                <c:pt idx="4678">
                  <c:v>1.16304425</c:v>
                </c:pt>
                <c:pt idx="4679">
                  <c:v>1.1644329583333299</c:v>
                </c:pt>
                <c:pt idx="4680">
                  <c:v>1.1658216666666701</c:v>
                </c:pt>
                <c:pt idx="4681">
                  <c:v>1.167210375</c:v>
                </c:pt>
                <c:pt idx="4682">
                  <c:v>1.16859908333333</c:v>
                </c:pt>
                <c:pt idx="4683">
                  <c:v>1.1699877916666701</c:v>
                </c:pt>
                <c:pt idx="4684">
                  <c:v>1.1713765</c:v>
                </c:pt>
                <c:pt idx="4685">
                  <c:v>1.17276520833333</c:v>
                </c:pt>
                <c:pt idx="4686">
                  <c:v>1.1741539166666699</c:v>
                </c:pt>
                <c:pt idx="4687">
                  <c:v>1.1755426250000001</c:v>
                </c:pt>
                <c:pt idx="4688">
                  <c:v>1.17693133333333</c:v>
                </c:pt>
                <c:pt idx="4689">
                  <c:v>1.1783200416666699</c:v>
                </c:pt>
                <c:pt idx="4690">
                  <c:v>1.1797087500000001</c:v>
                </c:pt>
                <c:pt idx="4691">
                  <c:v>1.18109745833333</c:v>
                </c:pt>
                <c:pt idx="4692">
                  <c:v>1.1824861666666699</c:v>
                </c:pt>
                <c:pt idx="4693">
                  <c:v>1.1838748750000001</c:v>
                </c:pt>
                <c:pt idx="4694">
                  <c:v>1.18526358333333</c:v>
                </c:pt>
                <c:pt idx="4695">
                  <c:v>1.18665229166667</c:v>
                </c:pt>
                <c:pt idx="4696">
                  <c:v>1.1880409999999999</c:v>
                </c:pt>
                <c:pt idx="4697">
                  <c:v>1.1894297083333301</c:v>
                </c:pt>
                <c:pt idx="4698">
                  <c:v>1.19081841666667</c:v>
                </c:pt>
                <c:pt idx="4699">
                  <c:v>1.1922071249999999</c:v>
                </c:pt>
                <c:pt idx="4700">
                  <c:v>1.1935958333333301</c:v>
                </c:pt>
                <c:pt idx="4701">
                  <c:v>1.19498454166667</c:v>
                </c:pt>
                <c:pt idx="4702">
                  <c:v>1.1963732499999999</c:v>
                </c:pt>
                <c:pt idx="4703">
                  <c:v>1.1977619583333301</c:v>
                </c:pt>
                <c:pt idx="4704">
                  <c:v>1.19915066666667</c:v>
                </c:pt>
                <c:pt idx="4705">
                  <c:v>1.200539375</c:v>
                </c:pt>
                <c:pt idx="4706">
                  <c:v>1.2019280833333299</c:v>
                </c:pt>
                <c:pt idx="4707">
                  <c:v>1.20331679166667</c:v>
                </c:pt>
                <c:pt idx="4708">
                  <c:v>1.2047055</c:v>
                </c:pt>
                <c:pt idx="4709">
                  <c:v>1.2060942083333299</c:v>
                </c:pt>
                <c:pt idx="4710">
                  <c:v>1.2074829166666701</c:v>
                </c:pt>
                <c:pt idx="4711">
                  <c:v>1.208871625</c:v>
                </c:pt>
                <c:pt idx="4712">
                  <c:v>1.2102603333333299</c:v>
                </c:pt>
                <c:pt idx="4713">
                  <c:v>1.2116490416666701</c:v>
                </c:pt>
                <c:pt idx="4714">
                  <c:v>1.21303775</c:v>
                </c:pt>
                <c:pt idx="4715">
                  <c:v>1.21442645833333</c:v>
                </c:pt>
                <c:pt idx="4716">
                  <c:v>1.2158151666666701</c:v>
                </c:pt>
                <c:pt idx="4717">
                  <c:v>1.217203875</c:v>
                </c:pt>
                <c:pt idx="4718">
                  <c:v>1.21859258333333</c:v>
                </c:pt>
                <c:pt idx="4719">
                  <c:v>1.2199812916666699</c:v>
                </c:pt>
                <c:pt idx="4720">
                  <c:v>1.2213700000000001</c:v>
                </c:pt>
                <c:pt idx="4721">
                  <c:v>1.22275870833333</c:v>
                </c:pt>
                <c:pt idx="4722">
                  <c:v>1.2241474166666699</c:v>
                </c:pt>
                <c:pt idx="4723">
                  <c:v>1.2255361250000001</c:v>
                </c:pt>
                <c:pt idx="4724">
                  <c:v>1.22692483333333</c:v>
                </c:pt>
                <c:pt idx="4725">
                  <c:v>1.22831354166667</c:v>
                </c:pt>
                <c:pt idx="4726">
                  <c:v>1.2297022500000001</c:v>
                </c:pt>
                <c:pt idx="4727">
                  <c:v>1.23109095833333</c:v>
                </c:pt>
                <c:pt idx="4728">
                  <c:v>1.23247966666667</c:v>
                </c:pt>
                <c:pt idx="4729">
                  <c:v>1.2338683749999999</c:v>
                </c:pt>
                <c:pt idx="4730">
                  <c:v>1.2352570833333301</c:v>
                </c:pt>
                <c:pt idx="4731">
                  <c:v>1.23664579166667</c:v>
                </c:pt>
                <c:pt idx="4732">
                  <c:v>1.2380344999999999</c:v>
                </c:pt>
                <c:pt idx="4733">
                  <c:v>1.2394232083333301</c:v>
                </c:pt>
                <c:pt idx="4734">
                  <c:v>1.24081191666667</c:v>
                </c:pt>
                <c:pt idx="4735">
                  <c:v>1.2422006249999999</c:v>
                </c:pt>
                <c:pt idx="4736">
                  <c:v>1.2435893333333301</c:v>
                </c:pt>
                <c:pt idx="4737">
                  <c:v>1.24497804166667</c:v>
                </c:pt>
                <c:pt idx="4738">
                  <c:v>1.24636675</c:v>
                </c:pt>
                <c:pt idx="4739">
                  <c:v>1.2477554583333299</c:v>
                </c:pt>
                <c:pt idx="4740">
                  <c:v>1.2491441666666701</c:v>
                </c:pt>
                <c:pt idx="4741">
                  <c:v>1.250532875</c:v>
                </c:pt>
                <c:pt idx="4742">
                  <c:v>1.2519215833333299</c:v>
                </c:pt>
                <c:pt idx="4743">
                  <c:v>1.2533102916666701</c:v>
                </c:pt>
                <c:pt idx="4744">
                  <c:v>1.254699</c:v>
                </c:pt>
                <c:pt idx="4745">
                  <c:v>1.2560877083333299</c:v>
                </c:pt>
                <c:pt idx="4746">
                  <c:v>1.2574764166666701</c:v>
                </c:pt>
                <c:pt idx="4747">
                  <c:v>1.258865125</c:v>
                </c:pt>
                <c:pt idx="4748">
                  <c:v>1.26025383333333</c:v>
                </c:pt>
                <c:pt idx="4749">
                  <c:v>1.2616425416666699</c:v>
                </c:pt>
                <c:pt idx="4750">
                  <c:v>1.26303125</c:v>
                </c:pt>
                <c:pt idx="4751">
                  <c:v>1.26441995833333</c:v>
                </c:pt>
                <c:pt idx="4752">
                  <c:v>1.2658086666666699</c:v>
                </c:pt>
                <c:pt idx="4753">
                  <c:v>1.2671973750000001</c:v>
                </c:pt>
                <c:pt idx="4754">
                  <c:v>1.26858608333333</c:v>
                </c:pt>
                <c:pt idx="4755">
                  <c:v>1.2699747916666699</c:v>
                </c:pt>
                <c:pt idx="4756">
                  <c:v>1.2713635000000001</c:v>
                </c:pt>
                <c:pt idx="4757">
                  <c:v>1.27275220833333</c:v>
                </c:pt>
                <c:pt idx="4758">
                  <c:v>1.27414091666667</c:v>
                </c:pt>
                <c:pt idx="4759">
                  <c:v>1.2755296249999999</c:v>
                </c:pt>
                <c:pt idx="4760">
                  <c:v>1.27691833333333</c:v>
                </c:pt>
                <c:pt idx="4761">
                  <c:v>1.27830704166667</c:v>
                </c:pt>
                <c:pt idx="4762">
                  <c:v>1.2796957499999999</c:v>
                </c:pt>
                <c:pt idx="4763">
                  <c:v>1.2810844583333301</c:v>
                </c:pt>
                <c:pt idx="4764">
                  <c:v>1.28247316666667</c:v>
                </c:pt>
                <c:pt idx="4765">
                  <c:v>1.2838618749999999</c:v>
                </c:pt>
                <c:pt idx="4766">
                  <c:v>1.2852505833333301</c:v>
                </c:pt>
                <c:pt idx="4767">
                  <c:v>1.28663929166667</c:v>
                </c:pt>
                <c:pt idx="4768">
                  <c:v>1.288028</c:v>
                </c:pt>
                <c:pt idx="4769">
                  <c:v>1.2894167083333301</c:v>
                </c:pt>
                <c:pt idx="4770">
                  <c:v>1.29080541666667</c:v>
                </c:pt>
                <c:pt idx="4771">
                  <c:v>1.292194125</c:v>
                </c:pt>
                <c:pt idx="4772">
                  <c:v>1.2935828333333299</c:v>
                </c:pt>
                <c:pt idx="4773">
                  <c:v>1.2949715416666701</c:v>
                </c:pt>
                <c:pt idx="4774">
                  <c:v>1.29636025</c:v>
                </c:pt>
                <c:pt idx="4775">
                  <c:v>1.2977489583333299</c:v>
                </c:pt>
                <c:pt idx="4776">
                  <c:v>1.2991376666666701</c:v>
                </c:pt>
                <c:pt idx="4777">
                  <c:v>1.300526375</c:v>
                </c:pt>
                <c:pt idx="4778">
                  <c:v>1.3019150833333299</c:v>
                </c:pt>
                <c:pt idx="4779">
                  <c:v>1.3033037916666701</c:v>
                </c:pt>
                <c:pt idx="4780">
                  <c:v>1.3046925</c:v>
                </c:pt>
                <c:pt idx="4781">
                  <c:v>1.30608120833333</c:v>
                </c:pt>
                <c:pt idx="4782">
                  <c:v>1.3074699166666699</c:v>
                </c:pt>
                <c:pt idx="4783">
                  <c:v>1.3088586250000001</c:v>
                </c:pt>
                <c:pt idx="4784">
                  <c:v>1.31024733333333</c:v>
                </c:pt>
                <c:pt idx="4785">
                  <c:v>1.3116360416666699</c:v>
                </c:pt>
                <c:pt idx="4786">
                  <c:v>1.3130247500000001</c:v>
                </c:pt>
                <c:pt idx="4787">
                  <c:v>1.31441345833333</c:v>
                </c:pt>
                <c:pt idx="4788">
                  <c:v>1.3158021666666699</c:v>
                </c:pt>
                <c:pt idx="4789">
                  <c:v>1.3171908750000001</c:v>
                </c:pt>
                <c:pt idx="4790">
                  <c:v>1.31857958333333</c:v>
                </c:pt>
                <c:pt idx="4791">
                  <c:v>1.31996829166667</c:v>
                </c:pt>
                <c:pt idx="4792">
                  <c:v>1.3213569999999999</c:v>
                </c:pt>
                <c:pt idx="4793">
                  <c:v>1.3227457083333301</c:v>
                </c:pt>
                <c:pt idx="4794">
                  <c:v>1.32413441666667</c:v>
                </c:pt>
                <c:pt idx="4795">
                  <c:v>1.3255231249999999</c:v>
                </c:pt>
                <c:pt idx="4796">
                  <c:v>1.3269118333333301</c:v>
                </c:pt>
                <c:pt idx="4797">
                  <c:v>1.32830054166667</c:v>
                </c:pt>
                <c:pt idx="4798">
                  <c:v>1.3296892499999999</c:v>
                </c:pt>
                <c:pt idx="4799">
                  <c:v>1.3310779583333301</c:v>
                </c:pt>
                <c:pt idx="4800">
                  <c:v>1.33246666666667</c:v>
                </c:pt>
                <c:pt idx="4801">
                  <c:v>1.333855375</c:v>
                </c:pt>
                <c:pt idx="4802">
                  <c:v>1.3352440833333299</c:v>
                </c:pt>
                <c:pt idx="4803">
                  <c:v>1.33663279166667</c:v>
                </c:pt>
                <c:pt idx="4804">
                  <c:v>1.3380215</c:v>
                </c:pt>
                <c:pt idx="4805">
                  <c:v>1.3394102083333299</c:v>
                </c:pt>
                <c:pt idx="4806">
                  <c:v>1.3407989166666701</c:v>
                </c:pt>
                <c:pt idx="4807">
                  <c:v>1.342187625</c:v>
                </c:pt>
                <c:pt idx="4808">
                  <c:v>1.3435763333333299</c:v>
                </c:pt>
                <c:pt idx="4809">
                  <c:v>1.3449650416666701</c:v>
                </c:pt>
                <c:pt idx="4810">
                  <c:v>1.34635375</c:v>
                </c:pt>
                <c:pt idx="4811">
                  <c:v>1.34774245833333</c:v>
                </c:pt>
                <c:pt idx="4812">
                  <c:v>1.3491311666666701</c:v>
                </c:pt>
                <c:pt idx="4813">
                  <c:v>1.350519875</c:v>
                </c:pt>
                <c:pt idx="4814">
                  <c:v>1.35190858333333</c:v>
                </c:pt>
                <c:pt idx="4815">
                  <c:v>1.3532972916666699</c:v>
                </c:pt>
                <c:pt idx="4816">
                  <c:v>1.3546860000000001</c:v>
                </c:pt>
                <c:pt idx="4817">
                  <c:v>1.35607470833333</c:v>
                </c:pt>
                <c:pt idx="4818">
                  <c:v>1.3574634166666699</c:v>
                </c:pt>
                <c:pt idx="4819">
                  <c:v>1.3588521250000001</c:v>
                </c:pt>
                <c:pt idx="4820">
                  <c:v>1.36024083333333</c:v>
                </c:pt>
                <c:pt idx="4821">
                  <c:v>1.3616295416666699</c:v>
                </c:pt>
                <c:pt idx="4822">
                  <c:v>1.3630182500000001</c:v>
                </c:pt>
                <c:pt idx="4823">
                  <c:v>1.36440695833333</c:v>
                </c:pt>
                <c:pt idx="4824">
                  <c:v>1.36579566666667</c:v>
                </c:pt>
                <c:pt idx="4825">
                  <c:v>1.3671843749999999</c:v>
                </c:pt>
                <c:pt idx="4826">
                  <c:v>1.3685730833333301</c:v>
                </c:pt>
                <c:pt idx="4827">
                  <c:v>1.36996179166667</c:v>
                </c:pt>
                <c:pt idx="4828">
                  <c:v>1.3713504999999999</c:v>
                </c:pt>
                <c:pt idx="4829">
                  <c:v>1.3727392083333301</c:v>
                </c:pt>
                <c:pt idx="4830">
                  <c:v>1.37412791666667</c:v>
                </c:pt>
                <c:pt idx="4831">
                  <c:v>1.3755166249999999</c:v>
                </c:pt>
                <c:pt idx="4832">
                  <c:v>1.3769053333333301</c:v>
                </c:pt>
                <c:pt idx="4833">
                  <c:v>1.37829404166667</c:v>
                </c:pt>
                <c:pt idx="4834">
                  <c:v>1.37968275</c:v>
                </c:pt>
                <c:pt idx="4835">
                  <c:v>1.3810714583333299</c:v>
                </c:pt>
                <c:pt idx="4836">
                  <c:v>1.38246016666667</c:v>
                </c:pt>
                <c:pt idx="4837">
                  <c:v>1.383848875</c:v>
                </c:pt>
                <c:pt idx="4838">
                  <c:v>1.3852375833333299</c:v>
                </c:pt>
                <c:pt idx="4839">
                  <c:v>1.3866262916666701</c:v>
                </c:pt>
                <c:pt idx="4840">
                  <c:v>1.388015</c:v>
                </c:pt>
                <c:pt idx="4841">
                  <c:v>1.3894037083333299</c:v>
                </c:pt>
                <c:pt idx="4842">
                  <c:v>1.3907924166666701</c:v>
                </c:pt>
                <c:pt idx="4843">
                  <c:v>1.392181125</c:v>
                </c:pt>
                <c:pt idx="4844">
                  <c:v>1.39356983333333</c:v>
                </c:pt>
                <c:pt idx="4845">
                  <c:v>1.3949585416666701</c:v>
                </c:pt>
                <c:pt idx="4846">
                  <c:v>1.39634725</c:v>
                </c:pt>
                <c:pt idx="4847">
                  <c:v>1.39773595833333</c:v>
                </c:pt>
                <c:pt idx="4848">
                  <c:v>1.3991246666666699</c:v>
                </c:pt>
                <c:pt idx="4849">
                  <c:v>1.4005133750000001</c:v>
                </c:pt>
                <c:pt idx="4850">
                  <c:v>1.40190208333333</c:v>
                </c:pt>
                <c:pt idx="4851">
                  <c:v>1.4032907916666699</c:v>
                </c:pt>
                <c:pt idx="4852">
                  <c:v>1.4046795000000001</c:v>
                </c:pt>
                <c:pt idx="4853">
                  <c:v>1.40606820833333</c:v>
                </c:pt>
                <c:pt idx="4854">
                  <c:v>1.4074569166666699</c:v>
                </c:pt>
                <c:pt idx="4855">
                  <c:v>1.4088456250000001</c:v>
                </c:pt>
                <c:pt idx="4856">
                  <c:v>1.41023433333333</c:v>
                </c:pt>
                <c:pt idx="4857">
                  <c:v>1.41162304166667</c:v>
                </c:pt>
                <c:pt idx="4858">
                  <c:v>1.4130117499999999</c:v>
                </c:pt>
                <c:pt idx="4859">
                  <c:v>1.4144004583333301</c:v>
                </c:pt>
                <c:pt idx="4860">
                  <c:v>1.41578916666667</c:v>
                </c:pt>
                <c:pt idx="4861">
                  <c:v>1.4171778749999999</c:v>
                </c:pt>
                <c:pt idx="4862">
                  <c:v>1.4185665833333301</c:v>
                </c:pt>
                <c:pt idx="4863">
                  <c:v>1.41995529166667</c:v>
                </c:pt>
                <c:pt idx="4864">
                  <c:v>1.4213439999999999</c:v>
                </c:pt>
                <c:pt idx="4865">
                  <c:v>1.4227327083333301</c:v>
                </c:pt>
                <c:pt idx="4866">
                  <c:v>1.42412141666667</c:v>
                </c:pt>
                <c:pt idx="4867">
                  <c:v>1.425510125</c:v>
                </c:pt>
                <c:pt idx="4868">
                  <c:v>1.4268988333333299</c:v>
                </c:pt>
                <c:pt idx="4869">
                  <c:v>1.42828754166667</c:v>
                </c:pt>
                <c:pt idx="4870">
                  <c:v>1.42967625</c:v>
                </c:pt>
                <c:pt idx="4871">
                  <c:v>1.4310649583333299</c:v>
                </c:pt>
                <c:pt idx="4872">
                  <c:v>1.4324536666666701</c:v>
                </c:pt>
                <c:pt idx="4873">
                  <c:v>1.433842375</c:v>
                </c:pt>
                <c:pt idx="4874">
                  <c:v>1.4352310833333299</c:v>
                </c:pt>
                <c:pt idx="4875">
                  <c:v>1.4366197916666701</c:v>
                </c:pt>
                <c:pt idx="4876">
                  <c:v>1.4380085</c:v>
                </c:pt>
                <c:pt idx="4877">
                  <c:v>1.43939720833333</c:v>
                </c:pt>
                <c:pt idx="4878">
                  <c:v>1.4407859166666701</c:v>
                </c:pt>
                <c:pt idx="4879">
                  <c:v>1.442174625</c:v>
                </c:pt>
                <c:pt idx="4880">
                  <c:v>1.44356333333333</c:v>
                </c:pt>
                <c:pt idx="4881">
                  <c:v>1.4449520416666699</c:v>
                </c:pt>
                <c:pt idx="4882">
                  <c:v>1.4463407500000001</c:v>
                </c:pt>
                <c:pt idx="4883">
                  <c:v>1.44772945833333</c:v>
                </c:pt>
                <c:pt idx="4884">
                  <c:v>1.4491181666666699</c:v>
                </c:pt>
                <c:pt idx="4885">
                  <c:v>1.4505068750000001</c:v>
                </c:pt>
                <c:pt idx="4886">
                  <c:v>1.45189558333333</c:v>
                </c:pt>
                <c:pt idx="4887">
                  <c:v>1.4532842916666699</c:v>
                </c:pt>
                <c:pt idx="4888">
                  <c:v>1.4546730000000001</c:v>
                </c:pt>
                <c:pt idx="4889">
                  <c:v>1.45606170833333</c:v>
                </c:pt>
                <c:pt idx="4890">
                  <c:v>1.45745041666667</c:v>
                </c:pt>
                <c:pt idx="4891">
                  <c:v>1.4588391249999999</c:v>
                </c:pt>
                <c:pt idx="4892">
                  <c:v>1.4602278333333301</c:v>
                </c:pt>
                <c:pt idx="4893">
                  <c:v>1.46161654166667</c:v>
                </c:pt>
                <c:pt idx="4894">
                  <c:v>1.4630052499999999</c:v>
                </c:pt>
                <c:pt idx="4895">
                  <c:v>1.4643939583333301</c:v>
                </c:pt>
                <c:pt idx="4896">
                  <c:v>1.46578266666667</c:v>
                </c:pt>
                <c:pt idx="4897">
                  <c:v>1.4671713749999999</c:v>
                </c:pt>
                <c:pt idx="4898">
                  <c:v>1.4685600833333301</c:v>
                </c:pt>
                <c:pt idx="4899">
                  <c:v>1.46994879166667</c:v>
                </c:pt>
                <c:pt idx="4900">
                  <c:v>1.4713375</c:v>
                </c:pt>
                <c:pt idx="4901">
                  <c:v>1.4727262083333299</c:v>
                </c:pt>
                <c:pt idx="4902">
                  <c:v>1.47411491666667</c:v>
                </c:pt>
                <c:pt idx="4903">
                  <c:v>1.475503625</c:v>
                </c:pt>
                <c:pt idx="4904">
                  <c:v>1.4768923333333299</c:v>
                </c:pt>
                <c:pt idx="4905">
                  <c:v>1.4782810416666701</c:v>
                </c:pt>
                <c:pt idx="4906">
                  <c:v>1.47966975</c:v>
                </c:pt>
                <c:pt idx="4907">
                  <c:v>1.4810584583333299</c:v>
                </c:pt>
                <c:pt idx="4908">
                  <c:v>1.4824471666666701</c:v>
                </c:pt>
                <c:pt idx="4909">
                  <c:v>1.483835875</c:v>
                </c:pt>
                <c:pt idx="4910">
                  <c:v>1.48522458333333</c:v>
                </c:pt>
                <c:pt idx="4911">
                  <c:v>1.4866132916666699</c:v>
                </c:pt>
                <c:pt idx="4912">
                  <c:v>1.488002</c:v>
                </c:pt>
                <c:pt idx="4913">
                  <c:v>1.48939070833333</c:v>
                </c:pt>
                <c:pt idx="4914">
                  <c:v>1.4907794166666699</c:v>
                </c:pt>
                <c:pt idx="4915">
                  <c:v>1.4921681250000001</c:v>
                </c:pt>
                <c:pt idx="4916">
                  <c:v>1.49355683333333</c:v>
                </c:pt>
                <c:pt idx="4917">
                  <c:v>1.4949455416666699</c:v>
                </c:pt>
                <c:pt idx="4918">
                  <c:v>1.4963342500000001</c:v>
                </c:pt>
                <c:pt idx="4919">
                  <c:v>1.49772295833333</c:v>
                </c:pt>
                <c:pt idx="4920">
                  <c:v>1.49911166666667</c:v>
                </c:pt>
                <c:pt idx="4921">
                  <c:v>1.5005003750000001</c:v>
                </c:pt>
                <c:pt idx="4922">
                  <c:v>1.50188908333333</c:v>
                </c:pt>
                <c:pt idx="4923">
                  <c:v>1.50327779166667</c:v>
                </c:pt>
                <c:pt idx="4924">
                  <c:v>1.5046664999999999</c:v>
                </c:pt>
                <c:pt idx="4925">
                  <c:v>1.5060552083333301</c:v>
                </c:pt>
                <c:pt idx="4926">
                  <c:v>1.50744391666667</c:v>
                </c:pt>
                <c:pt idx="4927">
                  <c:v>1.5088326249999999</c:v>
                </c:pt>
                <c:pt idx="4928">
                  <c:v>1.5102213333333301</c:v>
                </c:pt>
                <c:pt idx="4929">
                  <c:v>1.51161004166667</c:v>
                </c:pt>
                <c:pt idx="4930">
                  <c:v>1.5129987499999999</c:v>
                </c:pt>
                <c:pt idx="4931">
                  <c:v>1.5143874583333301</c:v>
                </c:pt>
                <c:pt idx="4932">
                  <c:v>1.51577616666667</c:v>
                </c:pt>
                <c:pt idx="4933">
                  <c:v>1.517164875</c:v>
                </c:pt>
                <c:pt idx="4934">
                  <c:v>1.5185535833333299</c:v>
                </c:pt>
                <c:pt idx="4935">
                  <c:v>1.5199422916666701</c:v>
                </c:pt>
                <c:pt idx="4936">
                  <c:v>1.521331</c:v>
                </c:pt>
                <c:pt idx="4937">
                  <c:v>1.5227197083333299</c:v>
                </c:pt>
                <c:pt idx="4938">
                  <c:v>1.5241084166666701</c:v>
                </c:pt>
                <c:pt idx="4939">
                  <c:v>1.525497125</c:v>
                </c:pt>
                <c:pt idx="4940">
                  <c:v>1.5268858333333299</c:v>
                </c:pt>
                <c:pt idx="4941">
                  <c:v>1.5282745416666701</c:v>
                </c:pt>
                <c:pt idx="4942">
                  <c:v>1.52966325</c:v>
                </c:pt>
                <c:pt idx="4943">
                  <c:v>1.53105195833333</c:v>
                </c:pt>
                <c:pt idx="4944">
                  <c:v>1.5324406666666699</c:v>
                </c:pt>
                <c:pt idx="4945">
                  <c:v>1.5338293750000001</c:v>
                </c:pt>
                <c:pt idx="4946">
                  <c:v>1.53521808333333</c:v>
                </c:pt>
                <c:pt idx="4947">
                  <c:v>1.5366067916666699</c:v>
                </c:pt>
                <c:pt idx="4948">
                  <c:v>1.5379955000000001</c:v>
                </c:pt>
                <c:pt idx="4949">
                  <c:v>1.53938420833333</c:v>
                </c:pt>
                <c:pt idx="4950">
                  <c:v>1.5407729166666699</c:v>
                </c:pt>
                <c:pt idx="4951">
                  <c:v>1.5421616250000001</c:v>
                </c:pt>
                <c:pt idx="4952">
                  <c:v>1.54355033333333</c:v>
                </c:pt>
                <c:pt idx="4953">
                  <c:v>1.54493904166667</c:v>
                </c:pt>
                <c:pt idx="4954">
                  <c:v>1.5463277499999999</c:v>
                </c:pt>
                <c:pt idx="4955">
                  <c:v>1.54771645833333</c:v>
                </c:pt>
                <c:pt idx="4956">
                  <c:v>1.54910516666667</c:v>
                </c:pt>
                <c:pt idx="4957">
                  <c:v>1.5504938749999999</c:v>
                </c:pt>
                <c:pt idx="4958">
                  <c:v>1.5518825833333301</c:v>
                </c:pt>
                <c:pt idx="4959">
                  <c:v>1.55327129166667</c:v>
                </c:pt>
                <c:pt idx="4960">
                  <c:v>1.5546599999999999</c:v>
                </c:pt>
                <c:pt idx="4961">
                  <c:v>1.5560487083333301</c:v>
                </c:pt>
                <c:pt idx="4962">
                  <c:v>1.55743741666667</c:v>
                </c:pt>
                <c:pt idx="4963">
                  <c:v>1.558826125</c:v>
                </c:pt>
                <c:pt idx="4964">
                  <c:v>1.5602148333333301</c:v>
                </c:pt>
                <c:pt idx="4965">
                  <c:v>1.56160354166667</c:v>
                </c:pt>
                <c:pt idx="4966">
                  <c:v>1.56299225</c:v>
                </c:pt>
                <c:pt idx="4967">
                  <c:v>1.5643809583333299</c:v>
                </c:pt>
                <c:pt idx="4968">
                  <c:v>1.5657696666666701</c:v>
                </c:pt>
                <c:pt idx="4969">
                  <c:v>1.567158375</c:v>
                </c:pt>
                <c:pt idx="4970">
                  <c:v>1.5685470833333299</c:v>
                </c:pt>
                <c:pt idx="4971">
                  <c:v>1.5699357916666701</c:v>
                </c:pt>
                <c:pt idx="4972">
                  <c:v>1.5713245</c:v>
                </c:pt>
                <c:pt idx="4973">
                  <c:v>1.5727132083333299</c:v>
                </c:pt>
                <c:pt idx="4974">
                  <c:v>1.5741019166666701</c:v>
                </c:pt>
                <c:pt idx="4975">
                  <c:v>1.575490625</c:v>
                </c:pt>
                <c:pt idx="4976">
                  <c:v>1.57687933333333</c:v>
                </c:pt>
                <c:pt idx="4977">
                  <c:v>1.5782680416666699</c:v>
                </c:pt>
                <c:pt idx="4978">
                  <c:v>1.5796567500000001</c:v>
                </c:pt>
                <c:pt idx="4979">
                  <c:v>1.58104545833333</c:v>
                </c:pt>
                <c:pt idx="4980">
                  <c:v>1.5824341666666699</c:v>
                </c:pt>
                <c:pt idx="4981">
                  <c:v>1.5838228750000001</c:v>
                </c:pt>
                <c:pt idx="4982">
                  <c:v>1.58521158333333</c:v>
                </c:pt>
                <c:pt idx="4983">
                  <c:v>1.5866002916666699</c:v>
                </c:pt>
                <c:pt idx="4984">
                  <c:v>1.5879890000000001</c:v>
                </c:pt>
                <c:pt idx="4985">
                  <c:v>1.58937770833333</c:v>
                </c:pt>
                <c:pt idx="4986">
                  <c:v>1.59076641666667</c:v>
                </c:pt>
                <c:pt idx="4987">
                  <c:v>1.5921551249999999</c:v>
                </c:pt>
                <c:pt idx="4988">
                  <c:v>1.5935438333333301</c:v>
                </c:pt>
                <c:pt idx="4989">
                  <c:v>1.59493254166667</c:v>
                </c:pt>
                <c:pt idx="4990">
                  <c:v>1.5963212499999999</c:v>
                </c:pt>
                <c:pt idx="4991">
                  <c:v>1.5977099583333301</c:v>
                </c:pt>
                <c:pt idx="4992">
                  <c:v>1.59909866666667</c:v>
                </c:pt>
                <c:pt idx="4993">
                  <c:v>1.6004873749999999</c:v>
                </c:pt>
                <c:pt idx="4994">
                  <c:v>1.6018760833333301</c:v>
                </c:pt>
                <c:pt idx="4995">
                  <c:v>1.60326479166667</c:v>
                </c:pt>
                <c:pt idx="4996">
                  <c:v>1.6046535</c:v>
                </c:pt>
                <c:pt idx="4997">
                  <c:v>1.6060422083333299</c:v>
                </c:pt>
                <c:pt idx="4998">
                  <c:v>1.60743091666667</c:v>
                </c:pt>
                <c:pt idx="4999">
                  <c:v>1.608819625</c:v>
                </c:pt>
                <c:pt idx="5000">
                  <c:v>1.6102083333333299</c:v>
                </c:pt>
                <c:pt idx="5001">
                  <c:v>1.6115970416666701</c:v>
                </c:pt>
                <c:pt idx="5002">
                  <c:v>1.61298575</c:v>
                </c:pt>
                <c:pt idx="5003">
                  <c:v>1.6143744583333299</c:v>
                </c:pt>
                <c:pt idx="5004">
                  <c:v>1.6157631666666701</c:v>
                </c:pt>
                <c:pt idx="5005">
                  <c:v>1.617151875</c:v>
                </c:pt>
                <c:pt idx="5006">
                  <c:v>1.61854058333333</c:v>
                </c:pt>
                <c:pt idx="5007">
                  <c:v>1.6199292916666701</c:v>
                </c:pt>
                <c:pt idx="5008">
                  <c:v>1.621318</c:v>
                </c:pt>
                <c:pt idx="5009">
                  <c:v>1.62270670833333</c:v>
                </c:pt>
                <c:pt idx="5010">
                  <c:v>1.6240954166666699</c:v>
                </c:pt>
                <c:pt idx="5011">
                  <c:v>1.6254841250000001</c:v>
                </c:pt>
                <c:pt idx="5012">
                  <c:v>1.62687283333333</c:v>
                </c:pt>
                <c:pt idx="5013">
                  <c:v>1.6282615416666699</c:v>
                </c:pt>
                <c:pt idx="5014">
                  <c:v>1.6296502500000001</c:v>
                </c:pt>
                <c:pt idx="5015">
                  <c:v>1.63103895833333</c:v>
                </c:pt>
                <c:pt idx="5016">
                  <c:v>1.6324276666666699</c:v>
                </c:pt>
                <c:pt idx="5017">
                  <c:v>1.6338163750000001</c:v>
                </c:pt>
                <c:pt idx="5018">
                  <c:v>1.63520508333333</c:v>
                </c:pt>
                <c:pt idx="5019">
                  <c:v>1.63659379166667</c:v>
                </c:pt>
                <c:pt idx="5020">
                  <c:v>1.6379824999999999</c:v>
                </c:pt>
                <c:pt idx="5021">
                  <c:v>1.6393712083333301</c:v>
                </c:pt>
                <c:pt idx="5022">
                  <c:v>1.64075991666667</c:v>
                </c:pt>
                <c:pt idx="5023">
                  <c:v>1.6421486249999999</c:v>
                </c:pt>
                <c:pt idx="5024">
                  <c:v>1.6435373333333301</c:v>
                </c:pt>
                <c:pt idx="5025">
                  <c:v>1.64492604166667</c:v>
                </c:pt>
                <c:pt idx="5026">
                  <c:v>1.6463147499999999</c:v>
                </c:pt>
                <c:pt idx="5027">
                  <c:v>1.6477034583333301</c:v>
                </c:pt>
                <c:pt idx="5028">
                  <c:v>1.64909216666667</c:v>
                </c:pt>
                <c:pt idx="5029">
                  <c:v>1.650480875</c:v>
                </c:pt>
                <c:pt idx="5030">
                  <c:v>1.6518695833333299</c:v>
                </c:pt>
                <c:pt idx="5031">
                  <c:v>1.65325829166667</c:v>
                </c:pt>
                <c:pt idx="5032">
                  <c:v>1.654647</c:v>
                </c:pt>
                <c:pt idx="5033">
                  <c:v>1.6560357083333299</c:v>
                </c:pt>
                <c:pt idx="5034">
                  <c:v>1.6574244166666701</c:v>
                </c:pt>
                <c:pt idx="5035">
                  <c:v>1.658813125</c:v>
                </c:pt>
                <c:pt idx="5036">
                  <c:v>1.6602018333333299</c:v>
                </c:pt>
                <c:pt idx="5037">
                  <c:v>1.6615905416666701</c:v>
                </c:pt>
                <c:pt idx="5038">
                  <c:v>1.66297925</c:v>
                </c:pt>
                <c:pt idx="5039">
                  <c:v>1.66436795833333</c:v>
                </c:pt>
                <c:pt idx="5040">
                  <c:v>1.6657566666666701</c:v>
                </c:pt>
                <c:pt idx="5041">
                  <c:v>1.667145375</c:v>
                </c:pt>
                <c:pt idx="5042">
                  <c:v>1.66853408333333</c:v>
                </c:pt>
                <c:pt idx="5043">
                  <c:v>1.6699227916666699</c:v>
                </c:pt>
                <c:pt idx="5044">
                  <c:v>1.6713115000000001</c:v>
                </c:pt>
                <c:pt idx="5045">
                  <c:v>1.67270020833333</c:v>
                </c:pt>
                <c:pt idx="5046">
                  <c:v>1.6740889166666699</c:v>
                </c:pt>
                <c:pt idx="5047">
                  <c:v>1.6754776250000001</c:v>
                </c:pt>
                <c:pt idx="5048">
                  <c:v>1.67686633333333</c:v>
                </c:pt>
                <c:pt idx="5049">
                  <c:v>1.6782550416666699</c:v>
                </c:pt>
                <c:pt idx="5050">
                  <c:v>1.6796437500000001</c:v>
                </c:pt>
                <c:pt idx="5051">
                  <c:v>1.68103245833333</c:v>
                </c:pt>
                <c:pt idx="5052">
                  <c:v>1.68242116666667</c:v>
                </c:pt>
                <c:pt idx="5053">
                  <c:v>1.6838098749999999</c:v>
                </c:pt>
                <c:pt idx="5054">
                  <c:v>1.6851985833333301</c:v>
                </c:pt>
                <c:pt idx="5055">
                  <c:v>1.68658729166667</c:v>
                </c:pt>
                <c:pt idx="5056">
                  <c:v>1.6879759999999999</c:v>
                </c:pt>
                <c:pt idx="5057">
                  <c:v>1.6893647083333301</c:v>
                </c:pt>
                <c:pt idx="5058">
                  <c:v>1.69075341666667</c:v>
                </c:pt>
                <c:pt idx="5059">
                  <c:v>1.6921421249999999</c:v>
                </c:pt>
                <c:pt idx="5060">
                  <c:v>1.6935308333333301</c:v>
                </c:pt>
                <c:pt idx="5061">
                  <c:v>1.69491954166667</c:v>
                </c:pt>
                <c:pt idx="5062">
                  <c:v>1.69630825</c:v>
                </c:pt>
                <c:pt idx="5063">
                  <c:v>1.6976969583333299</c:v>
                </c:pt>
                <c:pt idx="5064">
                  <c:v>1.69908566666667</c:v>
                </c:pt>
                <c:pt idx="5065">
                  <c:v>1.700474375</c:v>
                </c:pt>
                <c:pt idx="5066">
                  <c:v>1.7018630833333299</c:v>
                </c:pt>
                <c:pt idx="5067">
                  <c:v>1.7032517916666701</c:v>
                </c:pt>
                <c:pt idx="5068">
                  <c:v>1.7046405</c:v>
                </c:pt>
                <c:pt idx="5069">
                  <c:v>1.7060292083333299</c:v>
                </c:pt>
                <c:pt idx="5070">
                  <c:v>1.7074179166666701</c:v>
                </c:pt>
                <c:pt idx="5071">
                  <c:v>1.708806625</c:v>
                </c:pt>
                <c:pt idx="5072">
                  <c:v>1.71019533333333</c:v>
                </c:pt>
                <c:pt idx="5073">
                  <c:v>1.7115840416666701</c:v>
                </c:pt>
                <c:pt idx="5074">
                  <c:v>1.71297275</c:v>
                </c:pt>
                <c:pt idx="5075">
                  <c:v>1.71436145833333</c:v>
                </c:pt>
                <c:pt idx="5076">
                  <c:v>1.7157501666666699</c:v>
                </c:pt>
                <c:pt idx="5077">
                  <c:v>1.7171388750000001</c:v>
                </c:pt>
                <c:pt idx="5078">
                  <c:v>1.71852758333333</c:v>
                </c:pt>
                <c:pt idx="5079">
                  <c:v>1.7199162916666699</c:v>
                </c:pt>
                <c:pt idx="5080">
                  <c:v>1.7213050000000001</c:v>
                </c:pt>
                <c:pt idx="5081">
                  <c:v>1.72269370833333</c:v>
                </c:pt>
                <c:pt idx="5082">
                  <c:v>1.7240824166666699</c:v>
                </c:pt>
                <c:pt idx="5083">
                  <c:v>1.7254711250000001</c:v>
                </c:pt>
                <c:pt idx="5084">
                  <c:v>1.72685983333333</c:v>
                </c:pt>
                <c:pt idx="5085">
                  <c:v>1.72824854166667</c:v>
                </c:pt>
                <c:pt idx="5086">
                  <c:v>1.7296372499999999</c:v>
                </c:pt>
                <c:pt idx="5087">
                  <c:v>1.7310259583333301</c:v>
                </c:pt>
                <c:pt idx="5088">
                  <c:v>1.73241466666667</c:v>
                </c:pt>
                <c:pt idx="5089">
                  <c:v>1.7338033749999999</c:v>
                </c:pt>
                <c:pt idx="5090">
                  <c:v>1.7351920833333301</c:v>
                </c:pt>
                <c:pt idx="5091">
                  <c:v>1.73658079166667</c:v>
                </c:pt>
                <c:pt idx="5092">
                  <c:v>1.7379694999999999</c:v>
                </c:pt>
                <c:pt idx="5093">
                  <c:v>1.7393582083333301</c:v>
                </c:pt>
                <c:pt idx="5094">
                  <c:v>1.74074691666667</c:v>
                </c:pt>
                <c:pt idx="5095">
                  <c:v>1.742135625</c:v>
                </c:pt>
                <c:pt idx="5096">
                  <c:v>1.7435243333333299</c:v>
                </c:pt>
                <c:pt idx="5097">
                  <c:v>1.7449130416666701</c:v>
                </c:pt>
                <c:pt idx="5098">
                  <c:v>1.74630175</c:v>
                </c:pt>
                <c:pt idx="5099">
                  <c:v>1.7476904583333299</c:v>
                </c:pt>
                <c:pt idx="5100">
                  <c:v>1.7490791666666701</c:v>
                </c:pt>
                <c:pt idx="5101">
                  <c:v>1.750467875</c:v>
                </c:pt>
                <c:pt idx="5102">
                  <c:v>1.7518565833333299</c:v>
                </c:pt>
                <c:pt idx="5103">
                  <c:v>1.7532452916666701</c:v>
                </c:pt>
                <c:pt idx="5104">
                  <c:v>1.754634</c:v>
                </c:pt>
                <c:pt idx="5105">
                  <c:v>1.75602270833333</c:v>
                </c:pt>
                <c:pt idx="5106">
                  <c:v>1.7574114166666699</c:v>
                </c:pt>
                <c:pt idx="5107">
                  <c:v>1.758800125</c:v>
                </c:pt>
                <c:pt idx="5108">
                  <c:v>1.76018883333333</c:v>
                </c:pt>
                <c:pt idx="5109">
                  <c:v>1.7615775416666699</c:v>
                </c:pt>
                <c:pt idx="5110">
                  <c:v>1.7629662500000001</c:v>
                </c:pt>
                <c:pt idx="5111">
                  <c:v>1.76435495833333</c:v>
                </c:pt>
                <c:pt idx="5112">
                  <c:v>1.7657436666666699</c:v>
                </c:pt>
                <c:pt idx="5113">
                  <c:v>1.7671323750000001</c:v>
                </c:pt>
                <c:pt idx="5114">
                  <c:v>1.76852108333333</c:v>
                </c:pt>
                <c:pt idx="5115">
                  <c:v>1.76990979166667</c:v>
                </c:pt>
                <c:pt idx="5116">
                  <c:v>1.7712985000000001</c:v>
                </c:pt>
                <c:pt idx="5117">
                  <c:v>1.77268720833333</c:v>
                </c:pt>
                <c:pt idx="5118">
                  <c:v>1.77407591666667</c:v>
                </c:pt>
                <c:pt idx="5119">
                  <c:v>1.7754646249999999</c:v>
                </c:pt>
                <c:pt idx="5120">
                  <c:v>1.7768533333333301</c:v>
                </c:pt>
                <c:pt idx="5121">
                  <c:v>1.77824204166667</c:v>
                </c:pt>
                <c:pt idx="5122">
                  <c:v>1.7796307499999999</c:v>
                </c:pt>
                <c:pt idx="5123">
                  <c:v>1.7810194583333301</c:v>
                </c:pt>
                <c:pt idx="5124">
                  <c:v>1.78240816666667</c:v>
                </c:pt>
                <c:pt idx="5125">
                  <c:v>1.7837968749999999</c:v>
                </c:pt>
                <c:pt idx="5126">
                  <c:v>1.7851855833333301</c:v>
                </c:pt>
                <c:pt idx="5127">
                  <c:v>1.78657429166667</c:v>
                </c:pt>
                <c:pt idx="5128">
                  <c:v>1.787963</c:v>
                </c:pt>
                <c:pt idx="5129">
                  <c:v>1.7893517083333299</c:v>
                </c:pt>
                <c:pt idx="5130">
                  <c:v>1.7907404166666701</c:v>
                </c:pt>
                <c:pt idx="5131">
                  <c:v>1.792129125</c:v>
                </c:pt>
                <c:pt idx="5132">
                  <c:v>1.7935178333333299</c:v>
                </c:pt>
                <c:pt idx="5133">
                  <c:v>1.7949065416666701</c:v>
                </c:pt>
                <c:pt idx="5134">
                  <c:v>1.79629525</c:v>
                </c:pt>
                <c:pt idx="5135">
                  <c:v>1.7976839583333299</c:v>
                </c:pt>
                <c:pt idx="5136">
                  <c:v>1.7990726666666701</c:v>
                </c:pt>
                <c:pt idx="5137">
                  <c:v>1.800461375</c:v>
                </c:pt>
                <c:pt idx="5138">
                  <c:v>1.80185008333333</c:v>
                </c:pt>
                <c:pt idx="5139">
                  <c:v>1.8032387916666699</c:v>
                </c:pt>
                <c:pt idx="5140">
                  <c:v>1.8046275000000001</c:v>
                </c:pt>
                <c:pt idx="5141">
                  <c:v>1.80601620833333</c:v>
                </c:pt>
                <c:pt idx="5142">
                  <c:v>1.8074049166666699</c:v>
                </c:pt>
                <c:pt idx="5143">
                  <c:v>1.8087936250000001</c:v>
                </c:pt>
                <c:pt idx="5144">
                  <c:v>1.81018233333333</c:v>
                </c:pt>
                <c:pt idx="5145">
                  <c:v>1.8115710416666699</c:v>
                </c:pt>
                <c:pt idx="5146">
                  <c:v>1.8129597500000001</c:v>
                </c:pt>
                <c:pt idx="5147">
                  <c:v>1.81434845833333</c:v>
                </c:pt>
                <c:pt idx="5148">
                  <c:v>1.81573716666667</c:v>
                </c:pt>
                <c:pt idx="5149">
                  <c:v>1.8171258749999999</c:v>
                </c:pt>
                <c:pt idx="5150">
                  <c:v>1.81851458333333</c:v>
                </c:pt>
                <c:pt idx="5151">
                  <c:v>1.81990329166667</c:v>
                </c:pt>
                <c:pt idx="5152">
                  <c:v>1.8212919999999999</c:v>
                </c:pt>
                <c:pt idx="5153">
                  <c:v>1.8226807083333301</c:v>
                </c:pt>
                <c:pt idx="5154">
                  <c:v>1.82406941666667</c:v>
                </c:pt>
                <c:pt idx="5155">
                  <c:v>1.8254581249999999</c:v>
                </c:pt>
                <c:pt idx="5156">
                  <c:v>1.8268468333333301</c:v>
                </c:pt>
                <c:pt idx="5157">
                  <c:v>1.82823554166667</c:v>
                </c:pt>
                <c:pt idx="5158">
                  <c:v>1.82962425</c:v>
                </c:pt>
                <c:pt idx="5159">
                  <c:v>1.8310129583333301</c:v>
                </c:pt>
                <c:pt idx="5160">
                  <c:v>1.83240166666667</c:v>
                </c:pt>
                <c:pt idx="5161">
                  <c:v>1.833790375</c:v>
                </c:pt>
                <c:pt idx="5162">
                  <c:v>1.8351790833333299</c:v>
                </c:pt>
                <c:pt idx="5163">
                  <c:v>1.8365677916666701</c:v>
                </c:pt>
                <c:pt idx="5164">
                  <c:v>1.8379565</c:v>
                </c:pt>
                <c:pt idx="5165">
                  <c:v>1.8393452083333299</c:v>
                </c:pt>
                <c:pt idx="5166">
                  <c:v>1.8407339166666701</c:v>
                </c:pt>
                <c:pt idx="5167">
                  <c:v>1.842122625</c:v>
                </c:pt>
                <c:pt idx="5168">
                  <c:v>1.8435113333333299</c:v>
                </c:pt>
                <c:pt idx="5169">
                  <c:v>1.8449000416666701</c:v>
                </c:pt>
                <c:pt idx="5170">
                  <c:v>1.84628875</c:v>
                </c:pt>
                <c:pt idx="5171">
                  <c:v>1.84767745833333</c:v>
                </c:pt>
                <c:pt idx="5172">
                  <c:v>1.8490661666666699</c:v>
                </c:pt>
                <c:pt idx="5173">
                  <c:v>1.8504548750000001</c:v>
                </c:pt>
                <c:pt idx="5174">
                  <c:v>1.85184358333333</c:v>
                </c:pt>
                <c:pt idx="5175">
                  <c:v>1.8532322916666699</c:v>
                </c:pt>
                <c:pt idx="5176">
                  <c:v>1.8546210000000001</c:v>
                </c:pt>
                <c:pt idx="5177">
                  <c:v>1.85600970833333</c:v>
                </c:pt>
                <c:pt idx="5178">
                  <c:v>1.8573984166666699</c:v>
                </c:pt>
                <c:pt idx="5179">
                  <c:v>1.8587871250000001</c:v>
                </c:pt>
                <c:pt idx="5180">
                  <c:v>1.86017583333333</c:v>
                </c:pt>
                <c:pt idx="5181">
                  <c:v>1.86156454166667</c:v>
                </c:pt>
                <c:pt idx="5182">
                  <c:v>1.8629532499999999</c:v>
                </c:pt>
                <c:pt idx="5183">
                  <c:v>1.8643419583333301</c:v>
                </c:pt>
                <c:pt idx="5184">
                  <c:v>1.86573066666667</c:v>
                </c:pt>
                <c:pt idx="5185">
                  <c:v>1.8671193749999999</c:v>
                </c:pt>
                <c:pt idx="5186">
                  <c:v>1.8685080833333301</c:v>
                </c:pt>
                <c:pt idx="5187">
                  <c:v>1.86989679166667</c:v>
                </c:pt>
                <c:pt idx="5188">
                  <c:v>1.8712854999999999</c:v>
                </c:pt>
                <c:pt idx="5189">
                  <c:v>1.8726742083333301</c:v>
                </c:pt>
                <c:pt idx="5190">
                  <c:v>1.87406291666667</c:v>
                </c:pt>
                <c:pt idx="5191">
                  <c:v>1.875451625</c:v>
                </c:pt>
                <c:pt idx="5192">
                  <c:v>1.8768403333333299</c:v>
                </c:pt>
                <c:pt idx="5193">
                  <c:v>1.87822904166667</c:v>
                </c:pt>
                <c:pt idx="5194">
                  <c:v>1.87961775</c:v>
                </c:pt>
                <c:pt idx="5195">
                  <c:v>1.8810064583333299</c:v>
                </c:pt>
                <c:pt idx="5196">
                  <c:v>1.8823951666666701</c:v>
                </c:pt>
                <c:pt idx="5197">
                  <c:v>1.883783875</c:v>
                </c:pt>
                <c:pt idx="5198">
                  <c:v>1.8851725833333299</c:v>
                </c:pt>
                <c:pt idx="5199">
                  <c:v>1.8865612916666701</c:v>
                </c:pt>
                <c:pt idx="5200">
                  <c:v>1.88795</c:v>
                </c:pt>
                <c:pt idx="5201">
                  <c:v>1.88933870833333</c:v>
                </c:pt>
                <c:pt idx="5202">
                  <c:v>1.8907274166666701</c:v>
                </c:pt>
                <c:pt idx="5203">
                  <c:v>1.892116125</c:v>
                </c:pt>
                <c:pt idx="5204">
                  <c:v>1.89350483333333</c:v>
                </c:pt>
                <c:pt idx="5205">
                  <c:v>1.8948935416666699</c:v>
                </c:pt>
                <c:pt idx="5206">
                  <c:v>1.8962822500000001</c:v>
                </c:pt>
                <c:pt idx="5207">
                  <c:v>1.89767095833333</c:v>
                </c:pt>
                <c:pt idx="5208">
                  <c:v>1.8990596666666699</c:v>
                </c:pt>
                <c:pt idx="5209">
                  <c:v>1.9004483750000001</c:v>
                </c:pt>
                <c:pt idx="5210">
                  <c:v>1.90183708333333</c:v>
                </c:pt>
                <c:pt idx="5211">
                  <c:v>1.9032257916666699</c:v>
                </c:pt>
                <c:pt idx="5212">
                  <c:v>1.9046145000000001</c:v>
                </c:pt>
                <c:pt idx="5213">
                  <c:v>1.90600320833333</c:v>
                </c:pt>
                <c:pt idx="5214">
                  <c:v>1.90739191666667</c:v>
                </c:pt>
                <c:pt idx="5215">
                  <c:v>1.9087806249999999</c:v>
                </c:pt>
                <c:pt idx="5216">
                  <c:v>1.9101693333333301</c:v>
                </c:pt>
                <c:pt idx="5217">
                  <c:v>1.91155804166667</c:v>
                </c:pt>
                <c:pt idx="5218">
                  <c:v>1.9129467499999999</c:v>
                </c:pt>
                <c:pt idx="5219">
                  <c:v>1.9143354583333301</c:v>
                </c:pt>
                <c:pt idx="5220">
                  <c:v>1.91572416666667</c:v>
                </c:pt>
                <c:pt idx="5221">
                  <c:v>1.9171128749999999</c:v>
                </c:pt>
                <c:pt idx="5222">
                  <c:v>1.9185015833333301</c:v>
                </c:pt>
                <c:pt idx="5223">
                  <c:v>1.91989029166667</c:v>
                </c:pt>
                <c:pt idx="5224">
                  <c:v>1.921279</c:v>
                </c:pt>
                <c:pt idx="5225">
                  <c:v>1.9226677083333299</c:v>
                </c:pt>
                <c:pt idx="5226">
                  <c:v>1.92405641666667</c:v>
                </c:pt>
                <c:pt idx="5227">
                  <c:v>1.925445125</c:v>
                </c:pt>
                <c:pt idx="5228">
                  <c:v>1.9268338333333299</c:v>
                </c:pt>
                <c:pt idx="5229">
                  <c:v>1.9282225416666701</c:v>
                </c:pt>
                <c:pt idx="5230">
                  <c:v>1.92961125</c:v>
                </c:pt>
                <c:pt idx="5231">
                  <c:v>1.9309999583333299</c:v>
                </c:pt>
                <c:pt idx="5232">
                  <c:v>1.9323886666666701</c:v>
                </c:pt>
                <c:pt idx="5233">
                  <c:v>1.933777375</c:v>
                </c:pt>
                <c:pt idx="5234">
                  <c:v>1.93516608333333</c:v>
                </c:pt>
                <c:pt idx="5235">
                  <c:v>1.9365547916666701</c:v>
                </c:pt>
                <c:pt idx="5236">
                  <c:v>1.9379435</c:v>
                </c:pt>
                <c:pt idx="5237">
                  <c:v>1.93933220833333</c:v>
                </c:pt>
                <c:pt idx="5238">
                  <c:v>1.9407209166666699</c:v>
                </c:pt>
                <c:pt idx="5239">
                  <c:v>1.9421096250000001</c:v>
                </c:pt>
                <c:pt idx="5240">
                  <c:v>1.94349833333333</c:v>
                </c:pt>
                <c:pt idx="5241">
                  <c:v>1.9448870416666699</c:v>
                </c:pt>
                <c:pt idx="5242">
                  <c:v>1.9462757500000001</c:v>
                </c:pt>
                <c:pt idx="5243">
                  <c:v>1.94766445833333</c:v>
                </c:pt>
                <c:pt idx="5244">
                  <c:v>1.9490531666666699</c:v>
                </c:pt>
                <c:pt idx="5245">
                  <c:v>1.9504418750000001</c:v>
                </c:pt>
                <c:pt idx="5246">
                  <c:v>1.95183058333333</c:v>
                </c:pt>
                <c:pt idx="5247">
                  <c:v>1.95321929166667</c:v>
                </c:pt>
                <c:pt idx="5248">
                  <c:v>1.9546079999999999</c:v>
                </c:pt>
                <c:pt idx="5249">
                  <c:v>1.9559967083333301</c:v>
                </c:pt>
                <c:pt idx="5250">
                  <c:v>1.95738541666667</c:v>
                </c:pt>
                <c:pt idx="5251">
                  <c:v>1.9587741249999999</c:v>
                </c:pt>
                <c:pt idx="5252">
                  <c:v>1.9601628333333301</c:v>
                </c:pt>
                <c:pt idx="5253">
                  <c:v>1.96155154166667</c:v>
                </c:pt>
                <c:pt idx="5254">
                  <c:v>1.9629402499999999</c:v>
                </c:pt>
                <c:pt idx="5255">
                  <c:v>1.9643289583333301</c:v>
                </c:pt>
                <c:pt idx="5256">
                  <c:v>1.96571766666667</c:v>
                </c:pt>
                <c:pt idx="5257">
                  <c:v>1.967106375</c:v>
                </c:pt>
                <c:pt idx="5258">
                  <c:v>1.9684950833333299</c:v>
                </c:pt>
                <c:pt idx="5259">
                  <c:v>1.96988379166667</c:v>
                </c:pt>
                <c:pt idx="5260">
                  <c:v>1.9712725</c:v>
                </c:pt>
                <c:pt idx="5261">
                  <c:v>1.9726612083333299</c:v>
                </c:pt>
                <c:pt idx="5262">
                  <c:v>1.9740499166666701</c:v>
                </c:pt>
                <c:pt idx="5263">
                  <c:v>1.975438625</c:v>
                </c:pt>
                <c:pt idx="5264">
                  <c:v>1.9768273333333299</c:v>
                </c:pt>
                <c:pt idx="5265">
                  <c:v>1.9782160416666701</c:v>
                </c:pt>
                <c:pt idx="5266">
                  <c:v>1.97960475</c:v>
                </c:pt>
                <c:pt idx="5267">
                  <c:v>1.98099345833333</c:v>
                </c:pt>
                <c:pt idx="5268">
                  <c:v>1.9823821666666701</c:v>
                </c:pt>
                <c:pt idx="5269">
                  <c:v>1.983770875</c:v>
                </c:pt>
                <c:pt idx="5270">
                  <c:v>1.98515958333333</c:v>
                </c:pt>
                <c:pt idx="5271">
                  <c:v>1.9865482916666699</c:v>
                </c:pt>
                <c:pt idx="5272">
                  <c:v>1.9879370000000001</c:v>
                </c:pt>
                <c:pt idx="5273">
                  <c:v>1.98932570833333</c:v>
                </c:pt>
                <c:pt idx="5274">
                  <c:v>1.9907144166666699</c:v>
                </c:pt>
                <c:pt idx="5275">
                  <c:v>1.9921031250000001</c:v>
                </c:pt>
                <c:pt idx="5276">
                  <c:v>1.99349183333333</c:v>
                </c:pt>
                <c:pt idx="5277">
                  <c:v>1.9948805416666699</c:v>
                </c:pt>
                <c:pt idx="5278">
                  <c:v>1.9962692500000001</c:v>
                </c:pt>
                <c:pt idx="5279">
                  <c:v>1.99765795833333</c:v>
                </c:pt>
                <c:pt idx="5280">
                  <c:v>1.99904666666667</c:v>
                </c:pt>
                <c:pt idx="5281">
                  <c:v>2.0004353749999999</c:v>
                </c:pt>
                <c:pt idx="5282">
                  <c:v>2.0018240833333301</c:v>
                </c:pt>
                <c:pt idx="5283">
                  <c:v>2.00321279166667</c:v>
                </c:pt>
                <c:pt idx="5284">
                  <c:v>2.0046015000000001</c:v>
                </c:pt>
                <c:pt idx="5285">
                  <c:v>2.0059902083333299</c:v>
                </c:pt>
                <c:pt idx="5286">
                  <c:v>2.0073789166666698</c:v>
                </c:pt>
                <c:pt idx="5287">
                  <c:v>2.0087676249999999</c:v>
                </c:pt>
                <c:pt idx="5288">
                  <c:v>2.0101563333333301</c:v>
                </c:pt>
                <c:pt idx="5289">
                  <c:v>2.01154504166667</c:v>
                </c:pt>
                <c:pt idx="5290">
                  <c:v>2.0129337500000002</c:v>
                </c:pt>
                <c:pt idx="5291">
                  <c:v>2.0143224583333299</c:v>
                </c:pt>
                <c:pt idx="5292">
                  <c:v>2.0157111666666698</c:v>
                </c:pt>
                <c:pt idx="5293">
                  <c:v>2.017099875</c:v>
                </c:pt>
                <c:pt idx="5294">
                  <c:v>2.0184885833333301</c:v>
                </c:pt>
                <c:pt idx="5295">
                  <c:v>2.0198772916666701</c:v>
                </c:pt>
                <c:pt idx="5296">
                  <c:v>2.0212659999999998</c:v>
                </c:pt>
                <c:pt idx="5297">
                  <c:v>2.0226547083333299</c:v>
                </c:pt>
                <c:pt idx="5298">
                  <c:v>2.0240434166666699</c:v>
                </c:pt>
                <c:pt idx="5299">
                  <c:v>2.025432125</c:v>
                </c:pt>
                <c:pt idx="5300">
                  <c:v>2.0268208333333302</c:v>
                </c:pt>
                <c:pt idx="5301">
                  <c:v>2.0282095416666701</c:v>
                </c:pt>
                <c:pt idx="5302">
                  <c:v>2.0295982499999998</c:v>
                </c:pt>
                <c:pt idx="5303">
                  <c:v>2.03098695833333</c:v>
                </c:pt>
                <c:pt idx="5304">
                  <c:v>2.0323756666666699</c:v>
                </c:pt>
                <c:pt idx="5305">
                  <c:v>2.0337643750000001</c:v>
                </c:pt>
                <c:pt idx="5306">
                  <c:v>2.0351530833333298</c:v>
                </c:pt>
                <c:pt idx="5307">
                  <c:v>2.0365417916666702</c:v>
                </c:pt>
                <c:pt idx="5308">
                  <c:v>2.0379304999999999</c:v>
                </c:pt>
                <c:pt idx="5309">
                  <c:v>2.03931920833333</c:v>
                </c:pt>
                <c:pt idx="5310">
                  <c:v>2.04070791666667</c:v>
                </c:pt>
                <c:pt idx="5311">
                  <c:v>2.0420966250000001</c:v>
                </c:pt>
                <c:pt idx="5312">
                  <c:v>2.0434853333333298</c:v>
                </c:pt>
                <c:pt idx="5313">
                  <c:v>2.0448740416666702</c:v>
                </c:pt>
                <c:pt idx="5314">
                  <c:v>2.0462627499999999</c:v>
                </c:pt>
                <c:pt idx="5315">
                  <c:v>2.0476514583333301</c:v>
                </c:pt>
                <c:pt idx="5316">
                  <c:v>2.04904016666667</c:v>
                </c:pt>
                <c:pt idx="5317">
                  <c:v>2.0504288750000002</c:v>
                </c:pt>
                <c:pt idx="5318">
                  <c:v>2.0518175833333299</c:v>
                </c:pt>
                <c:pt idx="5319">
                  <c:v>2.0532062916666698</c:v>
                </c:pt>
                <c:pt idx="5320">
                  <c:v>2.0545949999999999</c:v>
                </c:pt>
                <c:pt idx="5321">
                  <c:v>2.0559837083333301</c:v>
                </c:pt>
                <c:pt idx="5322">
                  <c:v>2.05737241666667</c:v>
                </c:pt>
                <c:pt idx="5323">
                  <c:v>2.0587611250000002</c:v>
                </c:pt>
                <c:pt idx="5324">
                  <c:v>2.0601498333333299</c:v>
                </c:pt>
                <c:pt idx="5325">
                  <c:v>2.0615385416666698</c:v>
                </c:pt>
                <c:pt idx="5326">
                  <c:v>2.06292725</c:v>
                </c:pt>
                <c:pt idx="5327">
                  <c:v>2.0643159583333301</c:v>
                </c:pt>
                <c:pt idx="5328">
                  <c:v>2.0657046666666701</c:v>
                </c:pt>
                <c:pt idx="5329">
                  <c:v>2.0670933749999998</c:v>
                </c:pt>
                <c:pt idx="5330">
                  <c:v>2.0684820833333299</c:v>
                </c:pt>
                <c:pt idx="5331">
                  <c:v>2.0698707916666699</c:v>
                </c:pt>
                <c:pt idx="5332">
                  <c:v>2.0712595</c:v>
                </c:pt>
                <c:pt idx="5333">
                  <c:v>2.0726482083333302</c:v>
                </c:pt>
                <c:pt idx="5334">
                  <c:v>2.0740369166666701</c:v>
                </c:pt>
                <c:pt idx="5335">
                  <c:v>2.0754256249999998</c:v>
                </c:pt>
                <c:pt idx="5336">
                  <c:v>2.07681433333333</c:v>
                </c:pt>
                <c:pt idx="5337">
                  <c:v>2.0782030416666699</c:v>
                </c:pt>
                <c:pt idx="5338">
                  <c:v>2.0795917500000001</c:v>
                </c:pt>
                <c:pt idx="5339">
                  <c:v>2.0809804583333298</c:v>
                </c:pt>
                <c:pt idx="5340">
                  <c:v>2.0823691666666702</c:v>
                </c:pt>
                <c:pt idx="5341">
                  <c:v>2.0837578749999999</c:v>
                </c:pt>
                <c:pt idx="5342">
                  <c:v>2.08514658333333</c:v>
                </c:pt>
                <c:pt idx="5343">
                  <c:v>2.08653529166667</c:v>
                </c:pt>
                <c:pt idx="5344">
                  <c:v>2.0879240000000001</c:v>
                </c:pt>
                <c:pt idx="5345">
                  <c:v>2.0893127083333298</c:v>
                </c:pt>
                <c:pt idx="5346">
                  <c:v>2.0907014166666702</c:v>
                </c:pt>
                <c:pt idx="5347">
                  <c:v>2.0920901249999999</c:v>
                </c:pt>
                <c:pt idx="5348">
                  <c:v>2.0934788333333301</c:v>
                </c:pt>
                <c:pt idx="5349">
                  <c:v>2.09486754166667</c:v>
                </c:pt>
                <c:pt idx="5350">
                  <c:v>2.0962562500000002</c:v>
                </c:pt>
                <c:pt idx="5351">
                  <c:v>2.0976449583333299</c:v>
                </c:pt>
                <c:pt idx="5352">
                  <c:v>2.0990336666666698</c:v>
                </c:pt>
                <c:pt idx="5353">
                  <c:v>2.100422375</c:v>
                </c:pt>
                <c:pt idx="5354">
                  <c:v>2.1018110833333301</c:v>
                </c:pt>
                <c:pt idx="5355">
                  <c:v>2.10319979166667</c:v>
                </c:pt>
                <c:pt idx="5356">
                  <c:v>2.1045885000000002</c:v>
                </c:pt>
                <c:pt idx="5357">
                  <c:v>2.1059772083333299</c:v>
                </c:pt>
                <c:pt idx="5358">
                  <c:v>2.1073659166666698</c:v>
                </c:pt>
                <c:pt idx="5359">
                  <c:v>2.108754625</c:v>
                </c:pt>
                <c:pt idx="5360">
                  <c:v>2.1101433333333302</c:v>
                </c:pt>
                <c:pt idx="5361">
                  <c:v>2.1115320416666701</c:v>
                </c:pt>
                <c:pt idx="5362">
                  <c:v>2.1129207499999998</c:v>
                </c:pt>
                <c:pt idx="5363">
                  <c:v>2.1143094583333299</c:v>
                </c:pt>
                <c:pt idx="5364">
                  <c:v>2.1156981666666699</c:v>
                </c:pt>
                <c:pt idx="5365">
                  <c:v>2.117086875</c:v>
                </c:pt>
                <c:pt idx="5366">
                  <c:v>2.1184755833333302</c:v>
                </c:pt>
                <c:pt idx="5367">
                  <c:v>2.1198642916666701</c:v>
                </c:pt>
                <c:pt idx="5368">
                  <c:v>2.1212529999999998</c:v>
                </c:pt>
                <c:pt idx="5369">
                  <c:v>2.12264170833333</c:v>
                </c:pt>
                <c:pt idx="5370">
                  <c:v>2.1240304166666699</c:v>
                </c:pt>
                <c:pt idx="5371">
                  <c:v>2.1254191250000001</c:v>
                </c:pt>
                <c:pt idx="5372">
                  <c:v>2.1268078333333298</c:v>
                </c:pt>
                <c:pt idx="5373">
                  <c:v>2.1281965416666702</c:v>
                </c:pt>
                <c:pt idx="5374">
                  <c:v>2.1295852499999999</c:v>
                </c:pt>
                <c:pt idx="5375">
                  <c:v>2.13097395833333</c:v>
                </c:pt>
                <c:pt idx="5376">
                  <c:v>2.13236266666667</c:v>
                </c:pt>
                <c:pt idx="5377">
                  <c:v>2.1337513750000001</c:v>
                </c:pt>
                <c:pt idx="5378">
                  <c:v>2.1351400833333298</c:v>
                </c:pt>
                <c:pt idx="5379">
                  <c:v>2.1365287916666702</c:v>
                </c:pt>
                <c:pt idx="5380">
                  <c:v>2.1379174999999999</c:v>
                </c:pt>
                <c:pt idx="5381">
                  <c:v>2.1393062083333301</c:v>
                </c:pt>
                <c:pt idx="5382">
                  <c:v>2.14069491666667</c:v>
                </c:pt>
                <c:pt idx="5383">
                  <c:v>2.1420836250000002</c:v>
                </c:pt>
                <c:pt idx="5384">
                  <c:v>2.1434723333333299</c:v>
                </c:pt>
                <c:pt idx="5385">
                  <c:v>2.1448610416666698</c:v>
                </c:pt>
                <c:pt idx="5386">
                  <c:v>2.14624975</c:v>
                </c:pt>
                <c:pt idx="5387">
                  <c:v>2.1476384583333301</c:v>
                </c:pt>
                <c:pt idx="5388">
                  <c:v>2.14902716666667</c:v>
                </c:pt>
                <c:pt idx="5389">
                  <c:v>2.1504158750000002</c:v>
                </c:pt>
                <c:pt idx="5390">
                  <c:v>2.1518045833333299</c:v>
                </c:pt>
                <c:pt idx="5391">
                  <c:v>2.1531932916666698</c:v>
                </c:pt>
                <c:pt idx="5392">
                  <c:v>2.154582</c:v>
                </c:pt>
                <c:pt idx="5393">
                  <c:v>2.1559707083333302</c:v>
                </c:pt>
                <c:pt idx="5394">
                  <c:v>2.1573594166666701</c:v>
                </c:pt>
                <c:pt idx="5395">
                  <c:v>2.1587481249999998</c:v>
                </c:pt>
                <c:pt idx="5396">
                  <c:v>2.16013683333333</c:v>
                </c:pt>
                <c:pt idx="5397">
                  <c:v>2.1615255416666699</c:v>
                </c:pt>
                <c:pt idx="5398">
                  <c:v>2.16291425</c:v>
                </c:pt>
                <c:pt idx="5399">
                  <c:v>2.1643029583333302</c:v>
                </c:pt>
                <c:pt idx="5400">
                  <c:v>2.1656916666666701</c:v>
                </c:pt>
                <c:pt idx="5401">
                  <c:v>2.1670803749999998</c:v>
                </c:pt>
                <c:pt idx="5402">
                  <c:v>2.16846908333333</c:v>
                </c:pt>
                <c:pt idx="5403">
                  <c:v>2.1698577916666699</c:v>
                </c:pt>
                <c:pt idx="5404">
                  <c:v>2.1712465000000001</c:v>
                </c:pt>
                <c:pt idx="5405">
                  <c:v>2.1726352083333298</c:v>
                </c:pt>
                <c:pt idx="5406">
                  <c:v>2.1740239166666702</c:v>
                </c:pt>
                <c:pt idx="5407">
                  <c:v>2.1754126249999999</c:v>
                </c:pt>
                <c:pt idx="5408">
                  <c:v>2.17680133333333</c:v>
                </c:pt>
                <c:pt idx="5409">
                  <c:v>2.17819004166667</c:v>
                </c:pt>
                <c:pt idx="5410">
                  <c:v>2.1795787500000001</c:v>
                </c:pt>
                <c:pt idx="5411">
                  <c:v>2.1809674583333298</c:v>
                </c:pt>
                <c:pt idx="5412">
                  <c:v>2.1823561666666702</c:v>
                </c:pt>
                <c:pt idx="5413">
                  <c:v>2.1837448749999999</c:v>
                </c:pt>
                <c:pt idx="5414">
                  <c:v>2.1851335833333301</c:v>
                </c:pt>
                <c:pt idx="5415">
                  <c:v>2.18652229166667</c:v>
                </c:pt>
                <c:pt idx="5416">
                  <c:v>2.1879110000000002</c:v>
                </c:pt>
                <c:pt idx="5417">
                  <c:v>2.1892997083333299</c:v>
                </c:pt>
                <c:pt idx="5418">
                  <c:v>2.1906884166666698</c:v>
                </c:pt>
                <c:pt idx="5419">
                  <c:v>2.192077125</c:v>
                </c:pt>
                <c:pt idx="5420">
                  <c:v>2.1934658333333301</c:v>
                </c:pt>
                <c:pt idx="5421">
                  <c:v>2.19485454166667</c:v>
                </c:pt>
                <c:pt idx="5422">
                  <c:v>2.1962432500000002</c:v>
                </c:pt>
                <c:pt idx="5423">
                  <c:v>2.1976319583333299</c:v>
                </c:pt>
                <c:pt idx="5424">
                  <c:v>2.1990206666666698</c:v>
                </c:pt>
                <c:pt idx="5425">
                  <c:v>2.200409375</c:v>
                </c:pt>
                <c:pt idx="5426">
                  <c:v>2.2017980833333302</c:v>
                </c:pt>
                <c:pt idx="5427">
                  <c:v>2.2031867916666701</c:v>
                </c:pt>
                <c:pt idx="5428">
                  <c:v>2.2045754999999998</c:v>
                </c:pt>
                <c:pt idx="5429">
                  <c:v>2.20596420833333</c:v>
                </c:pt>
                <c:pt idx="5430">
                  <c:v>2.2073529166666699</c:v>
                </c:pt>
                <c:pt idx="5431">
                  <c:v>2.208741625</c:v>
                </c:pt>
                <c:pt idx="5432">
                  <c:v>2.2101303333333302</c:v>
                </c:pt>
                <c:pt idx="5433">
                  <c:v>2.2115190416666701</c:v>
                </c:pt>
                <c:pt idx="5434">
                  <c:v>2.2129077499999998</c:v>
                </c:pt>
                <c:pt idx="5435">
                  <c:v>2.21429645833333</c:v>
                </c:pt>
                <c:pt idx="5436">
                  <c:v>2.2156851666666699</c:v>
                </c:pt>
                <c:pt idx="5437">
                  <c:v>2.2170738750000001</c:v>
                </c:pt>
                <c:pt idx="5438">
                  <c:v>2.2184625833333298</c:v>
                </c:pt>
                <c:pt idx="5439">
                  <c:v>2.2198512916666702</c:v>
                </c:pt>
                <c:pt idx="5440">
                  <c:v>2.2212399999999999</c:v>
                </c:pt>
                <c:pt idx="5441">
                  <c:v>2.22262870833333</c:v>
                </c:pt>
                <c:pt idx="5442">
                  <c:v>2.22401741666667</c:v>
                </c:pt>
                <c:pt idx="5443">
                  <c:v>2.2254061250000001</c:v>
                </c:pt>
                <c:pt idx="5444">
                  <c:v>2.2267948333333298</c:v>
                </c:pt>
                <c:pt idx="5445">
                  <c:v>2.2281835416666702</c:v>
                </c:pt>
                <c:pt idx="5446">
                  <c:v>2.2295722499999999</c:v>
                </c:pt>
                <c:pt idx="5447">
                  <c:v>2.2309609583333301</c:v>
                </c:pt>
                <c:pt idx="5448">
                  <c:v>2.23234966666667</c:v>
                </c:pt>
                <c:pt idx="5449">
                  <c:v>2.2337383750000002</c:v>
                </c:pt>
                <c:pt idx="5450">
                  <c:v>2.2351270833333299</c:v>
                </c:pt>
                <c:pt idx="5451">
                  <c:v>2.2365157916666698</c:v>
                </c:pt>
                <c:pt idx="5452">
                  <c:v>2.2379045</c:v>
                </c:pt>
                <c:pt idx="5453">
                  <c:v>2.2392932083333301</c:v>
                </c:pt>
                <c:pt idx="5454">
                  <c:v>2.24068191666667</c:v>
                </c:pt>
                <c:pt idx="5455">
                  <c:v>2.2420706250000002</c:v>
                </c:pt>
                <c:pt idx="5456">
                  <c:v>2.2434593333333299</c:v>
                </c:pt>
                <c:pt idx="5457">
                  <c:v>2.2448480416666698</c:v>
                </c:pt>
                <c:pt idx="5458">
                  <c:v>2.24623675</c:v>
                </c:pt>
                <c:pt idx="5459">
                  <c:v>2.2476254583333302</c:v>
                </c:pt>
                <c:pt idx="5460">
                  <c:v>2.2490141666666701</c:v>
                </c:pt>
                <c:pt idx="5461">
                  <c:v>2.2504028749999998</c:v>
                </c:pt>
                <c:pt idx="5462">
                  <c:v>2.25179158333333</c:v>
                </c:pt>
                <c:pt idx="5463">
                  <c:v>2.2531802916666699</c:v>
                </c:pt>
                <c:pt idx="5464">
                  <c:v>2.254569</c:v>
                </c:pt>
                <c:pt idx="5465">
                  <c:v>2.2559577083333302</c:v>
                </c:pt>
                <c:pt idx="5466">
                  <c:v>2.2573464166666701</c:v>
                </c:pt>
                <c:pt idx="5467">
                  <c:v>2.2587351249999998</c:v>
                </c:pt>
                <c:pt idx="5468">
                  <c:v>2.26012383333333</c:v>
                </c:pt>
                <c:pt idx="5469">
                  <c:v>2.2615125416666699</c:v>
                </c:pt>
                <c:pt idx="5470">
                  <c:v>2.2629012500000001</c:v>
                </c:pt>
                <c:pt idx="5471">
                  <c:v>2.2642899583333298</c:v>
                </c:pt>
                <c:pt idx="5472">
                  <c:v>2.2656786666666702</c:v>
                </c:pt>
                <c:pt idx="5473">
                  <c:v>2.2670673749999999</c:v>
                </c:pt>
                <c:pt idx="5474">
                  <c:v>2.26845608333333</c:v>
                </c:pt>
                <c:pt idx="5475">
                  <c:v>2.26984479166667</c:v>
                </c:pt>
                <c:pt idx="5476">
                  <c:v>2.2712335000000001</c:v>
                </c:pt>
                <c:pt idx="5477">
                  <c:v>2.2726222083333298</c:v>
                </c:pt>
                <c:pt idx="5478">
                  <c:v>2.2740109166666702</c:v>
                </c:pt>
                <c:pt idx="5479">
                  <c:v>2.2753996249999999</c:v>
                </c:pt>
                <c:pt idx="5480">
                  <c:v>2.2767883333333301</c:v>
                </c:pt>
                <c:pt idx="5481">
                  <c:v>2.27817704166667</c:v>
                </c:pt>
                <c:pt idx="5482">
                  <c:v>2.2795657500000002</c:v>
                </c:pt>
                <c:pt idx="5483">
                  <c:v>2.2809544583333299</c:v>
                </c:pt>
                <c:pt idx="5484">
                  <c:v>2.2823431666666698</c:v>
                </c:pt>
                <c:pt idx="5485">
                  <c:v>2.283731875</c:v>
                </c:pt>
                <c:pt idx="5486">
                  <c:v>2.2851205833333301</c:v>
                </c:pt>
                <c:pt idx="5487">
                  <c:v>2.2865092916666701</c:v>
                </c:pt>
                <c:pt idx="5488">
                  <c:v>2.2878980000000002</c:v>
                </c:pt>
                <c:pt idx="5489">
                  <c:v>2.2892867083333299</c:v>
                </c:pt>
                <c:pt idx="5490">
                  <c:v>2.2906754166666699</c:v>
                </c:pt>
                <c:pt idx="5491">
                  <c:v>2.292064125</c:v>
                </c:pt>
                <c:pt idx="5492">
                  <c:v>2.2934528333333302</c:v>
                </c:pt>
                <c:pt idx="5493">
                  <c:v>2.2948415416666701</c:v>
                </c:pt>
                <c:pt idx="5494">
                  <c:v>2.2962302499999998</c:v>
                </c:pt>
                <c:pt idx="5495">
                  <c:v>2.29761895833333</c:v>
                </c:pt>
                <c:pt idx="5496">
                  <c:v>2.2990076666666699</c:v>
                </c:pt>
                <c:pt idx="5497">
                  <c:v>2.300396375</c:v>
                </c:pt>
                <c:pt idx="5498">
                  <c:v>2.3017850833333302</c:v>
                </c:pt>
                <c:pt idx="5499">
                  <c:v>2.3031737916666701</c:v>
                </c:pt>
                <c:pt idx="5500">
                  <c:v>2.3045624999999998</c:v>
                </c:pt>
                <c:pt idx="5501">
                  <c:v>2.30595120833333</c:v>
                </c:pt>
                <c:pt idx="5502">
                  <c:v>2.3073399166666699</c:v>
                </c:pt>
                <c:pt idx="5503">
                  <c:v>2.3087286250000001</c:v>
                </c:pt>
                <c:pt idx="5504">
                  <c:v>2.3101173333333298</c:v>
                </c:pt>
                <c:pt idx="5505">
                  <c:v>2.3115060416666702</c:v>
                </c:pt>
                <c:pt idx="5506">
                  <c:v>2.3128947499999999</c:v>
                </c:pt>
                <c:pt idx="5507">
                  <c:v>2.31428345833333</c:v>
                </c:pt>
                <c:pt idx="5508">
                  <c:v>2.31567216666667</c:v>
                </c:pt>
                <c:pt idx="5509">
                  <c:v>2.3170608750000001</c:v>
                </c:pt>
                <c:pt idx="5510">
                  <c:v>2.3184495833333298</c:v>
                </c:pt>
                <c:pt idx="5511">
                  <c:v>2.3198382916666702</c:v>
                </c:pt>
                <c:pt idx="5512">
                  <c:v>2.3212269999999999</c:v>
                </c:pt>
                <c:pt idx="5513">
                  <c:v>2.3226157083333301</c:v>
                </c:pt>
                <c:pt idx="5514">
                  <c:v>2.32400441666667</c:v>
                </c:pt>
                <c:pt idx="5515">
                  <c:v>2.3253931250000002</c:v>
                </c:pt>
                <c:pt idx="5516">
                  <c:v>2.3267818333333299</c:v>
                </c:pt>
                <c:pt idx="5517">
                  <c:v>2.3281705416666698</c:v>
                </c:pt>
                <c:pt idx="5518">
                  <c:v>2.32955925</c:v>
                </c:pt>
                <c:pt idx="5519">
                  <c:v>2.3309479583333301</c:v>
                </c:pt>
                <c:pt idx="5520">
                  <c:v>2.3323366666666701</c:v>
                </c:pt>
                <c:pt idx="5521">
                  <c:v>2.3337253750000002</c:v>
                </c:pt>
                <c:pt idx="5522">
                  <c:v>2.3351140833333299</c:v>
                </c:pt>
                <c:pt idx="5523">
                  <c:v>2.3365027916666699</c:v>
                </c:pt>
                <c:pt idx="5524">
                  <c:v>2.3378915</c:v>
                </c:pt>
                <c:pt idx="5525">
                  <c:v>2.3392802083333302</c:v>
                </c:pt>
                <c:pt idx="5526">
                  <c:v>2.3406689166666701</c:v>
                </c:pt>
                <c:pt idx="5527">
                  <c:v>2.3420576249999998</c:v>
                </c:pt>
                <c:pt idx="5528">
                  <c:v>2.34344633333333</c:v>
                </c:pt>
                <c:pt idx="5529">
                  <c:v>2.3448350416666699</c:v>
                </c:pt>
                <c:pt idx="5530">
                  <c:v>2.3462237500000001</c:v>
                </c:pt>
                <c:pt idx="5531">
                  <c:v>2.3476124583333302</c:v>
                </c:pt>
                <c:pt idx="5532">
                  <c:v>2.3490011666666701</c:v>
                </c:pt>
                <c:pt idx="5533">
                  <c:v>2.3503898749999999</c:v>
                </c:pt>
                <c:pt idx="5534">
                  <c:v>2.35177858333333</c:v>
                </c:pt>
                <c:pt idx="5535">
                  <c:v>2.3531672916666699</c:v>
                </c:pt>
                <c:pt idx="5536">
                  <c:v>2.3545560000000001</c:v>
                </c:pt>
                <c:pt idx="5537">
                  <c:v>2.3559447083333298</c:v>
                </c:pt>
                <c:pt idx="5538">
                  <c:v>2.3573334166666702</c:v>
                </c:pt>
                <c:pt idx="5539">
                  <c:v>2.3587221249999999</c:v>
                </c:pt>
                <c:pt idx="5540">
                  <c:v>2.36011083333333</c:v>
                </c:pt>
                <c:pt idx="5541">
                  <c:v>2.36149954166667</c:v>
                </c:pt>
                <c:pt idx="5542">
                  <c:v>2.3628882500000001</c:v>
                </c:pt>
                <c:pt idx="5543">
                  <c:v>2.3642769583333298</c:v>
                </c:pt>
                <c:pt idx="5544">
                  <c:v>2.3656656666666702</c:v>
                </c:pt>
                <c:pt idx="5545">
                  <c:v>2.3670543749999999</c:v>
                </c:pt>
                <c:pt idx="5546">
                  <c:v>2.3684430833333301</c:v>
                </c:pt>
                <c:pt idx="5547">
                  <c:v>2.36983179166667</c:v>
                </c:pt>
                <c:pt idx="5548">
                  <c:v>2.3712205000000002</c:v>
                </c:pt>
                <c:pt idx="5549">
                  <c:v>2.3726092083333299</c:v>
                </c:pt>
                <c:pt idx="5550">
                  <c:v>2.3739979166666698</c:v>
                </c:pt>
                <c:pt idx="5551">
                  <c:v>2.375386625</c:v>
                </c:pt>
                <c:pt idx="5552">
                  <c:v>2.3767753333333301</c:v>
                </c:pt>
                <c:pt idx="5553">
                  <c:v>2.3781640416666701</c:v>
                </c:pt>
                <c:pt idx="5554">
                  <c:v>2.3795527500000002</c:v>
                </c:pt>
                <c:pt idx="5555">
                  <c:v>2.3809414583333299</c:v>
                </c:pt>
                <c:pt idx="5556">
                  <c:v>2.3823301666666699</c:v>
                </c:pt>
                <c:pt idx="5557">
                  <c:v>2.383718875</c:v>
                </c:pt>
                <c:pt idx="5558">
                  <c:v>2.3851075833333302</c:v>
                </c:pt>
                <c:pt idx="5559">
                  <c:v>2.3864962916666701</c:v>
                </c:pt>
                <c:pt idx="5560">
                  <c:v>2.3878849999999998</c:v>
                </c:pt>
                <c:pt idx="5561">
                  <c:v>2.38927370833333</c:v>
                </c:pt>
                <c:pt idx="5562">
                  <c:v>2.3906624166666699</c:v>
                </c:pt>
                <c:pt idx="5563">
                  <c:v>2.3920511250000001</c:v>
                </c:pt>
                <c:pt idx="5564">
                  <c:v>2.3934398333333302</c:v>
                </c:pt>
                <c:pt idx="5565">
                  <c:v>2.3948285416666701</c:v>
                </c:pt>
                <c:pt idx="5566">
                  <c:v>2.3962172499999999</c:v>
                </c:pt>
                <c:pt idx="5567">
                  <c:v>2.39760595833333</c:v>
                </c:pt>
                <c:pt idx="5568">
                  <c:v>2.3989946666666699</c:v>
                </c:pt>
                <c:pt idx="5569">
                  <c:v>2.4003833750000001</c:v>
                </c:pt>
                <c:pt idx="5570">
                  <c:v>2.4017720833333298</c:v>
                </c:pt>
                <c:pt idx="5571">
                  <c:v>2.4031607916666702</c:v>
                </c:pt>
                <c:pt idx="5572">
                  <c:v>2.4045494999999999</c:v>
                </c:pt>
                <c:pt idx="5573">
                  <c:v>2.4059382083333301</c:v>
                </c:pt>
                <c:pt idx="5574">
                  <c:v>2.40732691666667</c:v>
                </c:pt>
                <c:pt idx="5575">
                  <c:v>2.4087156250000001</c:v>
                </c:pt>
                <c:pt idx="5576">
                  <c:v>2.4101043333333299</c:v>
                </c:pt>
                <c:pt idx="5577">
                  <c:v>2.4114930416666698</c:v>
                </c:pt>
                <c:pt idx="5578">
                  <c:v>2.4128817499999999</c:v>
                </c:pt>
                <c:pt idx="5579">
                  <c:v>2.4142704583333301</c:v>
                </c:pt>
                <c:pt idx="5580">
                  <c:v>2.41565916666667</c:v>
                </c:pt>
                <c:pt idx="5581">
                  <c:v>2.4170478750000002</c:v>
                </c:pt>
                <c:pt idx="5582">
                  <c:v>2.4184365833333299</c:v>
                </c:pt>
                <c:pt idx="5583">
                  <c:v>2.4198252916666698</c:v>
                </c:pt>
                <c:pt idx="5584">
                  <c:v>2.421214</c:v>
                </c:pt>
                <c:pt idx="5585">
                  <c:v>2.4226027083333301</c:v>
                </c:pt>
                <c:pt idx="5586">
                  <c:v>2.4239914166666701</c:v>
                </c:pt>
                <c:pt idx="5587">
                  <c:v>2.4253801250000002</c:v>
                </c:pt>
                <c:pt idx="5588">
                  <c:v>2.4267688333333299</c:v>
                </c:pt>
                <c:pt idx="5589">
                  <c:v>2.4281575416666699</c:v>
                </c:pt>
                <c:pt idx="5590">
                  <c:v>2.42954625</c:v>
                </c:pt>
                <c:pt idx="5591">
                  <c:v>2.4309349583333302</c:v>
                </c:pt>
                <c:pt idx="5592">
                  <c:v>2.4323236666666701</c:v>
                </c:pt>
                <c:pt idx="5593">
                  <c:v>2.4337123749999998</c:v>
                </c:pt>
                <c:pt idx="5594">
                  <c:v>2.43510108333333</c:v>
                </c:pt>
                <c:pt idx="5595">
                  <c:v>2.4364897916666699</c:v>
                </c:pt>
                <c:pt idx="5596">
                  <c:v>2.4378785000000001</c:v>
                </c:pt>
                <c:pt idx="5597">
                  <c:v>2.4392672083333302</c:v>
                </c:pt>
                <c:pt idx="5598">
                  <c:v>2.4406559166666701</c:v>
                </c:pt>
                <c:pt idx="5599">
                  <c:v>2.4420446249999999</c:v>
                </c:pt>
                <c:pt idx="5600">
                  <c:v>2.44343333333333</c:v>
                </c:pt>
                <c:pt idx="5601">
                  <c:v>2.4448220416666699</c:v>
                </c:pt>
                <c:pt idx="5602">
                  <c:v>2.4462107500000001</c:v>
                </c:pt>
                <c:pt idx="5603">
                  <c:v>2.4475994583333298</c:v>
                </c:pt>
                <c:pt idx="5604">
                  <c:v>2.4489881666666702</c:v>
                </c:pt>
                <c:pt idx="5605">
                  <c:v>2.4503768749999999</c:v>
                </c:pt>
                <c:pt idx="5606">
                  <c:v>2.4517655833333301</c:v>
                </c:pt>
                <c:pt idx="5607">
                  <c:v>2.45315429166667</c:v>
                </c:pt>
                <c:pt idx="5608">
                  <c:v>2.4545430000000001</c:v>
                </c:pt>
                <c:pt idx="5609">
                  <c:v>2.4559317083333299</c:v>
                </c:pt>
                <c:pt idx="5610">
                  <c:v>2.4573204166666698</c:v>
                </c:pt>
                <c:pt idx="5611">
                  <c:v>2.4587091249999999</c:v>
                </c:pt>
                <c:pt idx="5612">
                  <c:v>2.4600978333333301</c:v>
                </c:pt>
                <c:pt idx="5613">
                  <c:v>2.46148654166667</c:v>
                </c:pt>
                <c:pt idx="5614">
                  <c:v>2.4628752500000002</c:v>
                </c:pt>
                <c:pt idx="5615">
                  <c:v>2.4642639583333299</c:v>
                </c:pt>
                <c:pt idx="5616">
                  <c:v>2.4656526666666698</c:v>
                </c:pt>
                <c:pt idx="5617">
                  <c:v>2.467041375</c:v>
                </c:pt>
                <c:pt idx="5618">
                  <c:v>2.4684300833333301</c:v>
                </c:pt>
                <c:pt idx="5619">
                  <c:v>2.4698187916666701</c:v>
                </c:pt>
                <c:pt idx="5620">
                  <c:v>2.4712074999999998</c:v>
                </c:pt>
                <c:pt idx="5621">
                  <c:v>2.4725962083333299</c:v>
                </c:pt>
                <c:pt idx="5622">
                  <c:v>2.4739849166666699</c:v>
                </c:pt>
                <c:pt idx="5623">
                  <c:v>2.475373625</c:v>
                </c:pt>
                <c:pt idx="5624">
                  <c:v>2.4767623333333302</c:v>
                </c:pt>
                <c:pt idx="5625">
                  <c:v>2.4781510416666701</c:v>
                </c:pt>
                <c:pt idx="5626">
                  <c:v>2.4795397499999998</c:v>
                </c:pt>
                <c:pt idx="5627">
                  <c:v>2.48092845833333</c:v>
                </c:pt>
                <c:pt idx="5628">
                  <c:v>2.4823171666666699</c:v>
                </c:pt>
                <c:pt idx="5629">
                  <c:v>2.4837058750000001</c:v>
                </c:pt>
                <c:pt idx="5630">
                  <c:v>2.4850945833333302</c:v>
                </c:pt>
                <c:pt idx="5631">
                  <c:v>2.4864832916666701</c:v>
                </c:pt>
                <c:pt idx="5632">
                  <c:v>2.4878719999999999</c:v>
                </c:pt>
                <c:pt idx="5633">
                  <c:v>2.48926070833333</c:v>
                </c:pt>
                <c:pt idx="5634">
                  <c:v>2.4906494166666699</c:v>
                </c:pt>
                <c:pt idx="5635">
                  <c:v>2.4920381250000001</c:v>
                </c:pt>
                <c:pt idx="5636">
                  <c:v>2.4934268333333298</c:v>
                </c:pt>
                <c:pt idx="5637">
                  <c:v>2.4948155416666702</c:v>
                </c:pt>
                <c:pt idx="5638">
                  <c:v>2.4962042499999999</c:v>
                </c:pt>
                <c:pt idx="5639">
                  <c:v>2.4975929583333301</c:v>
                </c:pt>
                <c:pt idx="5640">
                  <c:v>2.49898166666667</c:v>
                </c:pt>
                <c:pt idx="5641">
                  <c:v>2.5003703750000001</c:v>
                </c:pt>
                <c:pt idx="5642">
                  <c:v>2.5017590833333299</c:v>
                </c:pt>
                <c:pt idx="5643">
                  <c:v>2.5031477916666698</c:v>
                </c:pt>
                <c:pt idx="5644">
                  <c:v>2.5045364999999999</c:v>
                </c:pt>
                <c:pt idx="5645">
                  <c:v>2.5059252083333301</c:v>
                </c:pt>
                <c:pt idx="5646">
                  <c:v>2.50731391666667</c:v>
                </c:pt>
                <c:pt idx="5647">
                  <c:v>2.5087026250000002</c:v>
                </c:pt>
                <c:pt idx="5648">
                  <c:v>2.5100913333333299</c:v>
                </c:pt>
                <c:pt idx="5649">
                  <c:v>2.5114800416666698</c:v>
                </c:pt>
                <c:pt idx="5650">
                  <c:v>2.51286875</c:v>
                </c:pt>
                <c:pt idx="5651">
                  <c:v>2.5142574583333301</c:v>
                </c:pt>
                <c:pt idx="5652">
                  <c:v>2.5156461666666701</c:v>
                </c:pt>
                <c:pt idx="5653">
                  <c:v>2.5170348749999998</c:v>
                </c:pt>
                <c:pt idx="5654">
                  <c:v>2.5184235833333299</c:v>
                </c:pt>
                <c:pt idx="5655">
                  <c:v>2.5198122916666699</c:v>
                </c:pt>
                <c:pt idx="5656">
                  <c:v>2.521201</c:v>
                </c:pt>
                <c:pt idx="5657">
                  <c:v>2.5225897083333302</c:v>
                </c:pt>
                <c:pt idx="5658">
                  <c:v>2.5239784166666701</c:v>
                </c:pt>
                <c:pt idx="5659">
                  <c:v>2.5253671249999998</c:v>
                </c:pt>
                <c:pt idx="5660">
                  <c:v>2.52675583333333</c:v>
                </c:pt>
                <c:pt idx="5661">
                  <c:v>2.5281445416666699</c:v>
                </c:pt>
                <c:pt idx="5662">
                  <c:v>2.5295332500000001</c:v>
                </c:pt>
                <c:pt idx="5663">
                  <c:v>2.5309219583333298</c:v>
                </c:pt>
                <c:pt idx="5664">
                  <c:v>2.5323106666666702</c:v>
                </c:pt>
                <c:pt idx="5665">
                  <c:v>2.5336993749999999</c:v>
                </c:pt>
                <c:pt idx="5666">
                  <c:v>2.53508808333333</c:v>
                </c:pt>
                <c:pt idx="5667">
                  <c:v>2.5364767916666699</c:v>
                </c:pt>
                <c:pt idx="5668">
                  <c:v>2.5378655000000001</c:v>
                </c:pt>
                <c:pt idx="5669">
                  <c:v>2.5392542083333298</c:v>
                </c:pt>
                <c:pt idx="5670">
                  <c:v>2.5406429166666702</c:v>
                </c:pt>
                <c:pt idx="5671">
                  <c:v>2.5420316249999999</c:v>
                </c:pt>
                <c:pt idx="5672">
                  <c:v>2.5434203333333301</c:v>
                </c:pt>
                <c:pt idx="5673">
                  <c:v>2.54480904166667</c:v>
                </c:pt>
                <c:pt idx="5674">
                  <c:v>2.5461977500000001</c:v>
                </c:pt>
                <c:pt idx="5675">
                  <c:v>2.5475864583333299</c:v>
                </c:pt>
                <c:pt idx="5676">
                  <c:v>2.5489751666666698</c:v>
                </c:pt>
                <c:pt idx="5677">
                  <c:v>2.5503638749999999</c:v>
                </c:pt>
                <c:pt idx="5678">
                  <c:v>2.5517525833333301</c:v>
                </c:pt>
                <c:pt idx="5679">
                  <c:v>2.55314129166667</c:v>
                </c:pt>
                <c:pt idx="5680">
                  <c:v>2.5545300000000002</c:v>
                </c:pt>
                <c:pt idx="5681">
                  <c:v>2.5559187083333299</c:v>
                </c:pt>
                <c:pt idx="5682">
                  <c:v>2.5573074166666698</c:v>
                </c:pt>
                <c:pt idx="5683">
                  <c:v>2.558696125</c:v>
                </c:pt>
                <c:pt idx="5684">
                  <c:v>2.5600848333333301</c:v>
                </c:pt>
                <c:pt idx="5685">
                  <c:v>2.5614735416666701</c:v>
                </c:pt>
                <c:pt idx="5686">
                  <c:v>2.5628622499999998</c:v>
                </c:pt>
                <c:pt idx="5687">
                  <c:v>2.5642509583333299</c:v>
                </c:pt>
                <c:pt idx="5688">
                  <c:v>2.5656396666666699</c:v>
                </c:pt>
                <c:pt idx="5689">
                  <c:v>2.567028375</c:v>
                </c:pt>
                <c:pt idx="5690">
                  <c:v>2.5684170833333302</c:v>
                </c:pt>
                <c:pt idx="5691">
                  <c:v>2.5698057916666701</c:v>
                </c:pt>
                <c:pt idx="5692">
                  <c:v>2.5711944999999998</c:v>
                </c:pt>
                <c:pt idx="5693">
                  <c:v>2.57258320833333</c:v>
                </c:pt>
                <c:pt idx="5694">
                  <c:v>2.5739719166666699</c:v>
                </c:pt>
                <c:pt idx="5695">
                  <c:v>2.5753606250000001</c:v>
                </c:pt>
                <c:pt idx="5696">
                  <c:v>2.5767493333333298</c:v>
                </c:pt>
                <c:pt idx="5697">
                  <c:v>2.5781380416666702</c:v>
                </c:pt>
                <c:pt idx="5698">
                  <c:v>2.5795267499999999</c:v>
                </c:pt>
                <c:pt idx="5699">
                  <c:v>2.58091545833333</c:v>
                </c:pt>
                <c:pt idx="5700">
                  <c:v>2.58230416666667</c:v>
                </c:pt>
                <c:pt idx="5701">
                  <c:v>2.5836928750000001</c:v>
                </c:pt>
                <c:pt idx="5702">
                  <c:v>2.5850815833333298</c:v>
                </c:pt>
                <c:pt idx="5703">
                  <c:v>2.5864702916666702</c:v>
                </c:pt>
                <c:pt idx="5704">
                  <c:v>2.5878589999999999</c:v>
                </c:pt>
                <c:pt idx="5705">
                  <c:v>2.5892477083333301</c:v>
                </c:pt>
                <c:pt idx="5706">
                  <c:v>2.59063641666667</c:v>
                </c:pt>
                <c:pt idx="5707">
                  <c:v>2.5920251250000002</c:v>
                </c:pt>
                <c:pt idx="5708">
                  <c:v>2.5934138333333299</c:v>
                </c:pt>
                <c:pt idx="5709">
                  <c:v>2.5948025416666698</c:v>
                </c:pt>
                <c:pt idx="5710">
                  <c:v>2.59619125</c:v>
                </c:pt>
                <c:pt idx="5711">
                  <c:v>2.5975799583333301</c:v>
                </c:pt>
                <c:pt idx="5712">
                  <c:v>2.59896866666667</c:v>
                </c:pt>
                <c:pt idx="5713">
                  <c:v>2.6003573750000002</c:v>
                </c:pt>
                <c:pt idx="5714">
                  <c:v>2.6017460833333299</c:v>
                </c:pt>
                <c:pt idx="5715">
                  <c:v>2.6031347916666698</c:v>
                </c:pt>
                <c:pt idx="5716">
                  <c:v>2.6045235</c:v>
                </c:pt>
                <c:pt idx="5717">
                  <c:v>2.6059122083333301</c:v>
                </c:pt>
                <c:pt idx="5718">
                  <c:v>2.6073009166666701</c:v>
                </c:pt>
                <c:pt idx="5719">
                  <c:v>2.6086896249999998</c:v>
                </c:pt>
                <c:pt idx="5720">
                  <c:v>2.6100783333333299</c:v>
                </c:pt>
                <c:pt idx="5721">
                  <c:v>2.6114670416666699</c:v>
                </c:pt>
                <c:pt idx="5722">
                  <c:v>2.61285575</c:v>
                </c:pt>
                <c:pt idx="5723">
                  <c:v>2.6142444583333302</c:v>
                </c:pt>
                <c:pt idx="5724">
                  <c:v>2.6156331666666701</c:v>
                </c:pt>
                <c:pt idx="5725">
                  <c:v>2.6170218749999998</c:v>
                </c:pt>
                <c:pt idx="5726">
                  <c:v>2.61841058333333</c:v>
                </c:pt>
                <c:pt idx="5727">
                  <c:v>2.6197992916666699</c:v>
                </c:pt>
                <c:pt idx="5728">
                  <c:v>2.6211880000000001</c:v>
                </c:pt>
                <c:pt idx="5729">
                  <c:v>2.6225767083333298</c:v>
                </c:pt>
                <c:pt idx="5730">
                  <c:v>2.6239654166666702</c:v>
                </c:pt>
                <c:pt idx="5731">
                  <c:v>2.6253541249999999</c:v>
                </c:pt>
                <c:pt idx="5732">
                  <c:v>2.62674283333333</c:v>
                </c:pt>
                <c:pt idx="5733">
                  <c:v>2.62813154166667</c:v>
                </c:pt>
                <c:pt idx="5734">
                  <c:v>2.6295202500000001</c:v>
                </c:pt>
                <c:pt idx="5735">
                  <c:v>2.6309089583333298</c:v>
                </c:pt>
                <c:pt idx="5736">
                  <c:v>2.6322976666666702</c:v>
                </c:pt>
                <c:pt idx="5737">
                  <c:v>2.6336863749999999</c:v>
                </c:pt>
                <c:pt idx="5738">
                  <c:v>2.6350750833333301</c:v>
                </c:pt>
                <c:pt idx="5739">
                  <c:v>2.63646379166667</c:v>
                </c:pt>
                <c:pt idx="5740">
                  <c:v>2.6378525000000002</c:v>
                </c:pt>
                <c:pt idx="5741">
                  <c:v>2.6392412083333299</c:v>
                </c:pt>
                <c:pt idx="5742">
                  <c:v>2.6406299166666698</c:v>
                </c:pt>
                <c:pt idx="5743">
                  <c:v>2.642018625</c:v>
                </c:pt>
                <c:pt idx="5744">
                  <c:v>2.6434073333333301</c:v>
                </c:pt>
                <c:pt idx="5745">
                  <c:v>2.64479604166667</c:v>
                </c:pt>
                <c:pt idx="5746">
                  <c:v>2.6461847500000002</c:v>
                </c:pt>
                <c:pt idx="5747">
                  <c:v>2.6475734583333299</c:v>
                </c:pt>
                <c:pt idx="5748">
                  <c:v>2.6489621666666698</c:v>
                </c:pt>
                <c:pt idx="5749">
                  <c:v>2.650350875</c:v>
                </c:pt>
                <c:pt idx="5750">
                  <c:v>2.6517395833333302</c:v>
                </c:pt>
                <c:pt idx="5751">
                  <c:v>2.6531282916666701</c:v>
                </c:pt>
                <c:pt idx="5752">
                  <c:v>2.6545169999999998</c:v>
                </c:pt>
                <c:pt idx="5753">
                  <c:v>2.65590570833333</c:v>
                </c:pt>
                <c:pt idx="5754">
                  <c:v>2.6572944166666699</c:v>
                </c:pt>
                <c:pt idx="5755">
                  <c:v>2.658683125</c:v>
                </c:pt>
                <c:pt idx="5756">
                  <c:v>2.6600718333333302</c:v>
                </c:pt>
                <c:pt idx="5757">
                  <c:v>2.6614605416666701</c:v>
                </c:pt>
                <c:pt idx="5758">
                  <c:v>2.6628492499999998</c:v>
                </c:pt>
                <c:pt idx="5759">
                  <c:v>2.66423795833333</c:v>
                </c:pt>
                <c:pt idx="5760">
                  <c:v>2.6656266666666699</c:v>
                </c:pt>
                <c:pt idx="5761">
                  <c:v>2.6670153750000001</c:v>
                </c:pt>
                <c:pt idx="5762">
                  <c:v>2.6684040833333298</c:v>
                </c:pt>
                <c:pt idx="5763">
                  <c:v>2.6697927916666702</c:v>
                </c:pt>
                <c:pt idx="5764">
                  <c:v>2.6711814999999999</c:v>
                </c:pt>
                <c:pt idx="5765">
                  <c:v>2.67257020833333</c:v>
                </c:pt>
                <c:pt idx="5766">
                  <c:v>2.67395891666667</c:v>
                </c:pt>
                <c:pt idx="5767">
                  <c:v>2.6753476250000001</c:v>
                </c:pt>
                <c:pt idx="5768">
                  <c:v>2.6767363333333298</c:v>
                </c:pt>
                <c:pt idx="5769">
                  <c:v>2.6781250416666702</c:v>
                </c:pt>
                <c:pt idx="5770">
                  <c:v>2.6795137499999999</c:v>
                </c:pt>
                <c:pt idx="5771">
                  <c:v>2.6809024583333301</c:v>
                </c:pt>
                <c:pt idx="5772">
                  <c:v>2.68229116666667</c:v>
                </c:pt>
                <c:pt idx="5773">
                  <c:v>2.6836798750000002</c:v>
                </c:pt>
                <c:pt idx="5774">
                  <c:v>2.6850685833333299</c:v>
                </c:pt>
                <c:pt idx="5775">
                  <c:v>2.6864572916666698</c:v>
                </c:pt>
                <c:pt idx="5776">
                  <c:v>2.687846</c:v>
                </c:pt>
                <c:pt idx="5777">
                  <c:v>2.6892347083333301</c:v>
                </c:pt>
                <c:pt idx="5778">
                  <c:v>2.69062341666667</c:v>
                </c:pt>
                <c:pt idx="5779">
                  <c:v>2.6920121250000002</c:v>
                </c:pt>
                <c:pt idx="5780">
                  <c:v>2.6934008333333299</c:v>
                </c:pt>
                <c:pt idx="5781">
                  <c:v>2.6947895416666698</c:v>
                </c:pt>
                <c:pt idx="5782">
                  <c:v>2.69617825</c:v>
                </c:pt>
                <c:pt idx="5783">
                  <c:v>2.6975669583333302</c:v>
                </c:pt>
                <c:pt idx="5784">
                  <c:v>2.6989556666666701</c:v>
                </c:pt>
                <c:pt idx="5785">
                  <c:v>2.7003443749999998</c:v>
                </c:pt>
                <c:pt idx="5786">
                  <c:v>2.70173308333333</c:v>
                </c:pt>
                <c:pt idx="5787">
                  <c:v>2.7031217916666699</c:v>
                </c:pt>
                <c:pt idx="5788">
                  <c:v>2.7045105</c:v>
                </c:pt>
                <c:pt idx="5789">
                  <c:v>2.7058992083333302</c:v>
                </c:pt>
                <c:pt idx="5790">
                  <c:v>2.7072879166666701</c:v>
                </c:pt>
                <c:pt idx="5791">
                  <c:v>2.7086766249999998</c:v>
                </c:pt>
                <c:pt idx="5792">
                  <c:v>2.71006533333333</c:v>
                </c:pt>
                <c:pt idx="5793">
                  <c:v>2.7114540416666699</c:v>
                </c:pt>
                <c:pt idx="5794">
                  <c:v>2.7128427500000001</c:v>
                </c:pt>
                <c:pt idx="5795">
                  <c:v>2.7142314583333298</c:v>
                </c:pt>
                <c:pt idx="5796">
                  <c:v>2.7156201666666702</c:v>
                </c:pt>
                <c:pt idx="5797">
                  <c:v>2.7170088749999999</c:v>
                </c:pt>
                <c:pt idx="5798">
                  <c:v>2.71839758333333</c:v>
                </c:pt>
                <c:pt idx="5799">
                  <c:v>2.71978629166667</c:v>
                </c:pt>
                <c:pt idx="5800">
                  <c:v>2.7211750000000001</c:v>
                </c:pt>
                <c:pt idx="5801">
                  <c:v>2.7225637083333298</c:v>
                </c:pt>
                <c:pt idx="5802">
                  <c:v>2.7239524166666702</c:v>
                </c:pt>
                <c:pt idx="5803">
                  <c:v>2.7253411249999999</c:v>
                </c:pt>
                <c:pt idx="5804">
                  <c:v>2.7267298333333301</c:v>
                </c:pt>
                <c:pt idx="5805">
                  <c:v>2.72811854166667</c:v>
                </c:pt>
                <c:pt idx="5806">
                  <c:v>2.7295072500000002</c:v>
                </c:pt>
                <c:pt idx="5807">
                  <c:v>2.7308959583333299</c:v>
                </c:pt>
                <c:pt idx="5808">
                  <c:v>2.7322846666666698</c:v>
                </c:pt>
                <c:pt idx="5809">
                  <c:v>2.733673375</c:v>
                </c:pt>
                <c:pt idx="5810">
                  <c:v>2.7350620833333301</c:v>
                </c:pt>
                <c:pt idx="5811">
                  <c:v>2.73645079166667</c:v>
                </c:pt>
                <c:pt idx="5812">
                  <c:v>2.7378395000000002</c:v>
                </c:pt>
                <c:pt idx="5813">
                  <c:v>2.7392282083333299</c:v>
                </c:pt>
                <c:pt idx="5814">
                  <c:v>2.7406169166666698</c:v>
                </c:pt>
                <c:pt idx="5815">
                  <c:v>2.742005625</c:v>
                </c:pt>
                <c:pt idx="5816">
                  <c:v>2.7433943333333302</c:v>
                </c:pt>
                <c:pt idx="5817">
                  <c:v>2.7447830416666701</c:v>
                </c:pt>
                <c:pt idx="5818">
                  <c:v>2.7461717499999998</c:v>
                </c:pt>
                <c:pt idx="5819">
                  <c:v>2.74756045833333</c:v>
                </c:pt>
                <c:pt idx="5820">
                  <c:v>2.7489491666666699</c:v>
                </c:pt>
                <c:pt idx="5821">
                  <c:v>2.750337875</c:v>
                </c:pt>
                <c:pt idx="5822">
                  <c:v>2.7517265833333302</c:v>
                </c:pt>
                <c:pt idx="5823">
                  <c:v>2.7531152916666701</c:v>
                </c:pt>
                <c:pt idx="5824">
                  <c:v>2.7545039999999998</c:v>
                </c:pt>
                <c:pt idx="5825">
                  <c:v>2.75589270833333</c:v>
                </c:pt>
                <c:pt idx="5826">
                  <c:v>2.7572814166666699</c:v>
                </c:pt>
                <c:pt idx="5827">
                  <c:v>2.7586701250000001</c:v>
                </c:pt>
                <c:pt idx="5828">
                  <c:v>2.7600588333333298</c:v>
                </c:pt>
                <c:pt idx="5829">
                  <c:v>2.7614475416666702</c:v>
                </c:pt>
                <c:pt idx="5830">
                  <c:v>2.7628362499999999</c:v>
                </c:pt>
                <c:pt idx="5831">
                  <c:v>2.76422495833333</c:v>
                </c:pt>
                <c:pt idx="5832">
                  <c:v>2.76561366666667</c:v>
                </c:pt>
                <c:pt idx="5833">
                  <c:v>2.7670023750000001</c:v>
                </c:pt>
                <c:pt idx="5834">
                  <c:v>2.7683910833333298</c:v>
                </c:pt>
                <c:pt idx="5835">
                  <c:v>2.7697797916666702</c:v>
                </c:pt>
                <c:pt idx="5836">
                  <c:v>2.7711684999999999</c:v>
                </c:pt>
                <c:pt idx="5837">
                  <c:v>2.7725572083333301</c:v>
                </c:pt>
                <c:pt idx="5838">
                  <c:v>2.77394591666667</c:v>
                </c:pt>
                <c:pt idx="5839">
                  <c:v>2.7753346250000002</c:v>
                </c:pt>
                <c:pt idx="5840">
                  <c:v>2.7767233333333299</c:v>
                </c:pt>
                <c:pt idx="5841">
                  <c:v>2.7781120416666698</c:v>
                </c:pt>
                <c:pt idx="5842">
                  <c:v>2.77950075</c:v>
                </c:pt>
                <c:pt idx="5843">
                  <c:v>2.7808894583333301</c:v>
                </c:pt>
                <c:pt idx="5844">
                  <c:v>2.78227816666667</c:v>
                </c:pt>
                <c:pt idx="5845">
                  <c:v>2.7836668750000002</c:v>
                </c:pt>
                <c:pt idx="5846">
                  <c:v>2.7850555833333299</c:v>
                </c:pt>
                <c:pt idx="5847">
                  <c:v>2.7864442916666698</c:v>
                </c:pt>
                <c:pt idx="5848">
                  <c:v>2.787833</c:v>
                </c:pt>
                <c:pt idx="5849">
                  <c:v>2.7892217083333302</c:v>
                </c:pt>
                <c:pt idx="5850">
                  <c:v>2.7906104166666701</c:v>
                </c:pt>
                <c:pt idx="5851">
                  <c:v>2.7919991249999998</c:v>
                </c:pt>
                <c:pt idx="5852">
                  <c:v>2.79338783333333</c:v>
                </c:pt>
                <c:pt idx="5853">
                  <c:v>2.7947765416666699</c:v>
                </c:pt>
                <c:pt idx="5854">
                  <c:v>2.79616525</c:v>
                </c:pt>
                <c:pt idx="5855">
                  <c:v>2.7975539583333302</c:v>
                </c:pt>
                <c:pt idx="5856">
                  <c:v>2.7989426666666701</c:v>
                </c:pt>
                <c:pt idx="5857">
                  <c:v>2.8003313749999998</c:v>
                </c:pt>
                <c:pt idx="5858">
                  <c:v>2.80172008333333</c:v>
                </c:pt>
                <c:pt idx="5859">
                  <c:v>2.8031087916666699</c:v>
                </c:pt>
                <c:pt idx="5860">
                  <c:v>2.8044975000000001</c:v>
                </c:pt>
                <c:pt idx="5861">
                  <c:v>2.8058862083333298</c:v>
                </c:pt>
                <c:pt idx="5862">
                  <c:v>2.8072749166666702</c:v>
                </c:pt>
                <c:pt idx="5863">
                  <c:v>2.8086636249999999</c:v>
                </c:pt>
                <c:pt idx="5864">
                  <c:v>2.81005233333333</c:v>
                </c:pt>
                <c:pt idx="5865">
                  <c:v>2.81144104166667</c:v>
                </c:pt>
                <c:pt idx="5866">
                  <c:v>2.8128297500000001</c:v>
                </c:pt>
                <c:pt idx="5867">
                  <c:v>2.8142184583333298</c:v>
                </c:pt>
                <c:pt idx="5868">
                  <c:v>2.8156071666666702</c:v>
                </c:pt>
                <c:pt idx="5869">
                  <c:v>2.8169958749999999</c:v>
                </c:pt>
                <c:pt idx="5870">
                  <c:v>2.8183845833333301</c:v>
                </c:pt>
                <c:pt idx="5871">
                  <c:v>2.81977329166667</c:v>
                </c:pt>
                <c:pt idx="5872">
                  <c:v>2.8211620000000002</c:v>
                </c:pt>
                <c:pt idx="5873">
                  <c:v>2.8225507083333299</c:v>
                </c:pt>
                <c:pt idx="5874">
                  <c:v>2.8239394166666698</c:v>
                </c:pt>
                <c:pt idx="5875">
                  <c:v>2.825328125</c:v>
                </c:pt>
                <c:pt idx="5876">
                  <c:v>2.8267168333333301</c:v>
                </c:pt>
                <c:pt idx="5877">
                  <c:v>2.8281055416666701</c:v>
                </c:pt>
                <c:pt idx="5878">
                  <c:v>2.8294942500000002</c:v>
                </c:pt>
                <c:pt idx="5879">
                  <c:v>2.8308829583333299</c:v>
                </c:pt>
                <c:pt idx="5880">
                  <c:v>2.8322716666666699</c:v>
                </c:pt>
                <c:pt idx="5881">
                  <c:v>2.833660375</c:v>
                </c:pt>
                <c:pt idx="5882">
                  <c:v>2.8350490833333302</c:v>
                </c:pt>
                <c:pt idx="5883">
                  <c:v>2.8364377916666701</c:v>
                </c:pt>
                <c:pt idx="5884">
                  <c:v>2.8378264999999998</c:v>
                </c:pt>
                <c:pt idx="5885">
                  <c:v>2.83921520833333</c:v>
                </c:pt>
                <c:pt idx="5886">
                  <c:v>2.8406039166666699</c:v>
                </c:pt>
                <c:pt idx="5887">
                  <c:v>2.8419926250000001</c:v>
                </c:pt>
                <c:pt idx="5888">
                  <c:v>2.8433813333333302</c:v>
                </c:pt>
                <c:pt idx="5889">
                  <c:v>2.8447700416666701</c:v>
                </c:pt>
                <c:pt idx="5890">
                  <c:v>2.8461587499999998</c:v>
                </c:pt>
                <c:pt idx="5891">
                  <c:v>2.84754745833333</c:v>
                </c:pt>
                <c:pt idx="5892">
                  <c:v>2.8489361666666699</c:v>
                </c:pt>
                <c:pt idx="5893">
                  <c:v>2.8503248750000001</c:v>
                </c:pt>
                <c:pt idx="5894">
                  <c:v>2.8517135833333298</c:v>
                </c:pt>
                <c:pt idx="5895">
                  <c:v>2.8531022916666702</c:v>
                </c:pt>
                <c:pt idx="5896">
                  <c:v>2.8544909999999999</c:v>
                </c:pt>
                <c:pt idx="5897">
                  <c:v>2.85587970833333</c:v>
                </c:pt>
                <c:pt idx="5898">
                  <c:v>2.85726841666667</c:v>
                </c:pt>
                <c:pt idx="5899">
                  <c:v>2.8586571250000001</c:v>
                </c:pt>
                <c:pt idx="5900">
                  <c:v>2.8600458333333298</c:v>
                </c:pt>
                <c:pt idx="5901">
                  <c:v>2.8614345416666702</c:v>
                </c:pt>
                <c:pt idx="5902">
                  <c:v>2.8628232499999999</c:v>
                </c:pt>
                <c:pt idx="5903">
                  <c:v>2.8642119583333301</c:v>
                </c:pt>
                <c:pt idx="5904">
                  <c:v>2.86560066666667</c:v>
                </c:pt>
                <c:pt idx="5905">
                  <c:v>2.8669893750000002</c:v>
                </c:pt>
                <c:pt idx="5906">
                  <c:v>2.8683780833333299</c:v>
                </c:pt>
                <c:pt idx="5907">
                  <c:v>2.8697667916666698</c:v>
                </c:pt>
                <c:pt idx="5908">
                  <c:v>2.8711555</c:v>
                </c:pt>
                <c:pt idx="5909">
                  <c:v>2.8725442083333301</c:v>
                </c:pt>
                <c:pt idx="5910">
                  <c:v>2.8739329166666701</c:v>
                </c:pt>
                <c:pt idx="5911">
                  <c:v>2.8753216250000002</c:v>
                </c:pt>
                <c:pt idx="5912">
                  <c:v>2.8767103333333299</c:v>
                </c:pt>
                <c:pt idx="5913">
                  <c:v>2.8780990416666699</c:v>
                </c:pt>
                <c:pt idx="5914">
                  <c:v>2.87948775</c:v>
                </c:pt>
                <c:pt idx="5915">
                  <c:v>2.8808764583333302</c:v>
                </c:pt>
                <c:pt idx="5916">
                  <c:v>2.8822651666666701</c:v>
                </c:pt>
                <c:pt idx="5917">
                  <c:v>2.8836538749999998</c:v>
                </c:pt>
                <c:pt idx="5918">
                  <c:v>2.88504258333333</c:v>
                </c:pt>
                <c:pt idx="5919">
                  <c:v>2.8864312916666699</c:v>
                </c:pt>
                <c:pt idx="5920">
                  <c:v>2.8878200000000001</c:v>
                </c:pt>
                <c:pt idx="5921">
                  <c:v>2.8892087083333302</c:v>
                </c:pt>
                <c:pt idx="5922">
                  <c:v>2.8905974166666701</c:v>
                </c:pt>
                <c:pt idx="5923">
                  <c:v>2.8919861249999999</c:v>
                </c:pt>
                <c:pt idx="5924">
                  <c:v>2.89337483333333</c:v>
                </c:pt>
                <c:pt idx="5925">
                  <c:v>2.8947635416666699</c:v>
                </c:pt>
                <c:pt idx="5926">
                  <c:v>2.8961522500000001</c:v>
                </c:pt>
                <c:pt idx="5927">
                  <c:v>2.8975409583333298</c:v>
                </c:pt>
                <c:pt idx="5928">
                  <c:v>2.8989296666666702</c:v>
                </c:pt>
                <c:pt idx="5929">
                  <c:v>2.9003183749999999</c:v>
                </c:pt>
                <c:pt idx="5930">
                  <c:v>2.9017070833333301</c:v>
                </c:pt>
                <c:pt idx="5931">
                  <c:v>2.90309579166667</c:v>
                </c:pt>
                <c:pt idx="5932">
                  <c:v>2.9044845000000001</c:v>
                </c:pt>
                <c:pt idx="5933">
                  <c:v>2.9058732083333298</c:v>
                </c:pt>
                <c:pt idx="5934">
                  <c:v>2.9072619166666702</c:v>
                </c:pt>
                <c:pt idx="5935">
                  <c:v>2.9086506249999999</c:v>
                </c:pt>
                <c:pt idx="5936">
                  <c:v>2.9100393333333301</c:v>
                </c:pt>
                <c:pt idx="5937">
                  <c:v>2.91142804166667</c:v>
                </c:pt>
                <c:pt idx="5938">
                  <c:v>2.9128167500000002</c:v>
                </c:pt>
                <c:pt idx="5939">
                  <c:v>2.9142054583333299</c:v>
                </c:pt>
                <c:pt idx="5940">
                  <c:v>2.9155941666666698</c:v>
                </c:pt>
                <c:pt idx="5941">
                  <c:v>2.916982875</c:v>
                </c:pt>
                <c:pt idx="5942">
                  <c:v>2.9183715833333301</c:v>
                </c:pt>
                <c:pt idx="5943">
                  <c:v>2.9197602916666701</c:v>
                </c:pt>
                <c:pt idx="5944">
                  <c:v>2.9211490000000002</c:v>
                </c:pt>
                <c:pt idx="5945">
                  <c:v>2.9225377083333299</c:v>
                </c:pt>
                <c:pt idx="5946">
                  <c:v>2.9239264166666699</c:v>
                </c:pt>
                <c:pt idx="5947">
                  <c:v>2.925315125</c:v>
                </c:pt>
                <c:pt idx="5948">
                  <c:v>2.9267038333333302</c:v>
                </c:pt>
                <c:pt idx="5949">
                  <c:v>2.9280925416666701</c:v>
                </c:pt>
                <c:pt idx="5950">
                  <c:v>2.9294812499999998</c:v>
                </c:pt>
                <c:pt idx="5951">
                  <c:v>2.93086995833333</c:v>
                </c:pt>
                <c:pt idx="5952">
                  <c:v>2.9322586666666699</c:v>
                </c:pt>
                <c:pt idx="5953">
                  <c:v>2.9336473750000001</c:v>
                </c:pt>
                <c:pt idx="5954">
                  <c:v>2.9350360833333302</c:v>
                </c:pt>
                <c:pt idx="5955">
                  <c:v>2.9364247916666701</c:v>
                </c:pt>
                <c:pt idx="5956">
                  <c:v>2.9378134999999999</c:v>
                </c:pt>
                <c:pt idx="5957">
                  <c:v>2.93920220833333</c:v>
                </c:pt>
                <c:pt idx="5958">
                  <c:v>2.9405909166666699</c:v>
                </c:pt>
                <c:pt idx="5959">
                  <c:v>2.9419796250000001</c:v>
                </c:pt>
                <c:pt idx="5960">
                  <c:v>2.9433683333333298</c:v>
                </c:pt>
                <c:pt idx="5961">
                  <c:v>2.9447570416666702</c:v>
                </c:pt>
                <c:pt idx="5962">
                  <c:v>2.9461457499999999</c:v>
                </c:pt>
                <c:pt idx="5963">
                  <c:v>2.9475344583333301</c:v>
                </c:pt>
                <c:pt idx="5964">
                  <c:v>2.94892316666667</c:v>
                </c:pt>
                <c:pt idx="5965">
                  <c:v>2.9503118750000001</c:v>
                </c:pt>
                <c:pt idx="5966">
                  <c:v>2.9517005833333299</c:v>
                </c:pt>
                <c:pt idx="5967">
                  <c:v>2.9530892916666698</c:v>
                </c:pt>
                <c:pt idx="5968">
                  <c:v>2.9544779999999999</c:v>
                </c:pt>
                <c:pt idx="5969">
                  <c:v>2.9558667083333301</c:v>
                </c:pt>
                <c:pt idx="5970">
                  <c:v>2.95725541666667</c:v>
                </c:pt>
                <c:pt idx="5971">
                  <c:v>2.9586441250000002</c:v>
                </c:pt>
                <c:pt idx="5972">
                  <c:v>2.9600328333333299</c:v>
                </c:pt>
                <c:pt idx="5973">
                  <c:v>2.9614215416666698</c:v>
                </c:pt>
                <c:pt idx="5974">
                  <c:v>2.96281025</c:v>
                </c:pt>
                <c:pt idx="5975">
                  <c:v>2.9641989583333301</c:v>
                </c:pt>
                <c:pt idx="5976">
                  <c:v>2.9655876666666701</c:v>
                </c:pt>
                <c:pt idx="5977">
                  <c:v>2.9669763750000002</c:v>
                </c:pt>
                <c:pt idx="5978">
                  <c:v>2.9683650833333299</c:v>
                </c:pt>
                <c:pt idx="5979">
                  <c:v>2.9697537916666699</c:v>
                </c:pt>
                <c:pt idx="5980">
                  <c:v>2.9711425</c:v>
                </c:pt>
                <c:pt idx="5981">
                  <c:v>2.9725312083333302</c:v>
                </c:pt>
                <c:pt idx="5982">
                  <c:v>2.9739199166666701</c:v>
                </c:pt>
                <c:pt idx="5983">
                  <c:v>2.9753086249999998</c:v>
                </c:pt>
                <c:pt idx="5984">
                  <c:v>2.97669733333333</c:v>
                </c:pt>
                <c:pt idx="5985">
                  <c:v>2.9780860416666699</c:v>
                </c:pt>
                <c:pt idx="5986">
                  <c:v>2.9794747500000001</c:v>
                </c:pt>
                <c:pt idx="5987">
                  <c:v>2.9808634583333302</c:v>
                </c:pt>
                <c:pt idx="5988">
                  <c:v>2.9822521666666701</c:v>
                </c:pt>
                <c:pt idx="5989">
                  <c:v>2.9836408749999999</c:v>
                </c:pt>
                <c:pt idx="5990">
                  <c:v>2.98502958333333</c:v>
                </c:pt>
                <c:pt idx="5991">
                  <c:v>2.9864182916666699</c:v>
                </c:pt>
                <c:pt idx="5992">
                  <c:v>2.9878070000000001</c:v>
                </c:pt>
                <c:pt idx="5993">
                  <c:v>2.9891957083333298</c:v>
                </c:pt>
                <c:pt idx="5994">
                  <c:v>2.9905844166666702</c:v>
                </c:pt>
                <c:pt idx="5995">
                  <c:v>2.9919731249999999</c:v>
                </c:pt>
                <c:pt idx="5996">
                  <c:v>2.9933618333333301</c:v>
                </c:pt>
                <c:pt idx="5997">
                  <c:v>2.99475054166667</c:v>
                </c:pt>
                <c:pt idx="5998">
                  <c:v>2.9961392500000001</c:v>
                </c:pt>
                <c:pt idx="5999">
                  <c:v>2.9975279583333299</c:v>
                </c:pt>
                <c:pt idx="6000">
                  <c:v>2.9989166666666698</c:v>
                </c:pt>
                <c:pt idx="6001">
                  <c:v>3.0003053749999999</c:v>
                </c:pt>
                <c:pt idx="6002">
                  <c:v>3.0016940833333301</c:v>
                </c:pt>
                <c:pt idx="6003">
                  <c:v>3.00308279166667</c:v>
                </c:pt>
                <c:pt idx="6004">
                  <c:v>3.0044715000000002</c:v>
                </c:pt>
                <c:pt idx="6005">
                  <c:v>3.0058602083333299</c:v>
                </c:pt>
                <c:pt idx="6006">
                  <c:v>3.0072489166666698</c:v>
                </c:pt>
                <c:pt idx="6007">
                  <c:v>3.008637625</c:v>
                </c:pt>
                <c:pt idx="6008">
                  <c:v>3.0100263333333301</c:v>
                </c:pt>
                <c:pt idx="6009">
                  <c:v>3.0114150416666701</c:v>
                </c:pt>
                <c:pt idx="6010">
                  <c:v>3.0128037499999998</c:v>
                </c:pt>
                <c:pt idx="6011">
                  <c:v>3.0141924583333299</c:v>
                </c:pt>
                <c:pt idx="6012">
                  <c:v>3.0155811666666699</c:v>
                </c:pt>
                <c:pt idx="6013">
                  <c:v>3.016969875</c:v>
                </c:pt>
                <c:pt idx="6014">
                  <c:v>3.0183585833333302</c:v>
                </c:pt>
                <c:pt idx="6015">
                  <c:v>3.0197472916666701</c:v>
                </c:pt>
                <c:pt idx="6016">
                  <c:v>3.0211359999999998</c:v>
                </c:pt>
                <c:pt idx="6017">
                  <c:v>3.02252470833333</c:v>
                </c:pt>
                <c:pt idx="6018">
                  <c:v>3.0239134166666699</c:v>
                </c:pt>
                <c:pt idx="6019">
                  <c:v>3.0253021250000001</c:v>
                </c:pt>
                <c:pt idx="6020">
                  <c:v>3.0266908333333302</c:v>
                </c:pt>
                <c:pt idx="6021">
                  <c:v>3.0280795416666701</c:v>
                </c:pt>
                <c:pt idx="6022">
                  <c:v>3.0294682499999999</c:v>
                </c:pt>
                <c:pt idx="6023">
                  <c:v>3.03085695833333</c:v>
                </c:pt>
                <c:pt idx="6024">
                  <c:v>3.0322456666666699</c:v>
                </c:pt>
                <c:pt idx="6025">
                  <c:v>3.0336343750000001</c:v>
                </c:pt>
                <c:pt idx="6026">
                  <c:v>3.0350230833333298</c:v>
                </c:pt>
                <c:pt idx="6027">
                  <c:v>3.0364117916666702</c:v>
                </c:pt>
                <c:pt idx="6028">
                  <c:v>3.0378004999999999</c:v>
                </c:pt>
                <c:pt idx="6029">
                  <c:v>3.0391892083333301</c:v>
                </c:pt>
                <c:pt idx="6030">
                  <c:v>3.04057791666667</c:v>
                </c:pt>
                <c:pt idx="6031">
                  <c:v>3.0419666250000001</c:v>
                </c:pt>
                <c:pt idx="6032">
                  <c:v>3.0433553333333299</c:v>
                </c:pt>
                <c:pt idx="6033">
                  <c:v>3.0447440416666698</c:v>
                </c:pt>
                <c:pt idx="6034">
                  <c:v>3.0461327499999999</c:v>
                </c:pt>
                <c:pt idx="6035">
                  <c:v>3.0475214583333301</c:v>
                </c:pt>
                <c:pt idx="6036">
                  <c:v>3.04891016666667</c:v>
                </c:pt>
                <c:pt idx="6037">
                  <c:v>3.0502988750000002</c:v>
                </c:pt>
                <c:pt idx="6038">
                  <c:v>3.0516875833333299</c:v>
                </c:pt>
                <c:pt idx="6039">
                  <c:v>3.0530762916666698</c:v>
                </c:pt>
                <c:pt idx="6040">
                  <c:v>3.054465</c:v>
                </c:pt>
                <c:pt idx="6041">
                  <c:v>3.0558537083333301</c:v>
                </c:pt>
                <c:pt idx="6042">
                  <c:v>3.0572424166666701</c:v>
                </c:pt>
                <c:pt idx="6043">
                  <c:v>3.0586311249999998</c:v>
                </c:pt>
                <c:pt idx="6044">
                  <c:v>3.0600198333333299</c:v>
                </c:pt>
                <c:pt idx="6045">
                  <c:v>3.0614085416666699</c:v>
                </c:pt>
                <c:pt idx="6046">
                  <c:v>3.06279725</c:v>
                </c:pt>
                <c:pt idx="6047">
                  <c:v>3.0641859583333302</c:v>
                </c:pt>
                <c:pt idx="6048">
                  <c:v>3.0655746666666701</c:v>
                </c:pt>
                <c:pt idx="6049">
                  <c:v>3.0669633749999998</c:v>
                </c:pt>
                <c:pt idx="6050">
                  <c:v>3.06835208333333</c:v>
                </c:pt>
                <c:pt idx="6051">
                  <c:v>3.0697407916666699</c:v>
                </c:pt>
                <c:pt idx="6052">
                  <c:v>3.0711295000000001</c:v>
                </c:pt>
                <c:pt idx="6053">
                  <c:v>3.0725182083333298</c:v>
                </c:pt>
                <c:pt idx="6054">
                  <c:v>3.0739069166666702</c:v>
                </c:pt>
                <c:pt idx="6055">
                  <c:v>3.0752956249999999</c:v>
                </c:pt>
                <c:pt idx="6056">
                  <c:v>3.07668433333333</c:v>
                </c:pt>
                <c:pt idx="6057">
                  <c:v>3.07807304166667</c:v>
                </c:pt>
                <c:pt idx="6058">
                  <c:v>3.0794617500000001</c:v>
                </c:pt>
                <c:pt idx="6059">
                  <c:v>3.0808504583333298</c:v>
                </c:pt>
                <c:pt idx="6060">
                  <c:v>3.0822391666666702</c:v>
                </c:pt>
                <c:pt idx="6061">
                  <c:v>3.0836278749999999</c:v>
                </c:pt>
                <c:pt idx="6062">
                  <c:v>3.0850165833333301</c:v>
                </c:pt>
                <c:pt idx="6063">
                  <c:v>3.08640529166667</c:v>
                </c:pt>
                <c:pt idx="6064">
                  <c:v>3.0877940000000001</c:v>
                </c:pt>
                <c:pt idx="6065">
                  <c:v>3.0891827083333299</c:v>
                </c:pt>
                <c:pt idx="6066">
                  <c:v>3.0905714166666698</c:v>
                </c:pt>
                <c:pt idx="6067">
                  <c:v>3.0919601249999999</c:v>
                </c:pt>
                <c:pt idx="6068">
                  <c:v>3.0933488333333301</c:v>
                </c:pt>
                <c:pt idx="6069">
                  <c:v>3.09473754166667</c:v>
                </c:pt>
                <c:pt idx="6070">
                  <c:v>3.0961262500000002</c:v>
                </c:pt>
                <c:pt idx="6071">
                  <c:v>3.0975149583333299</c:v>
                </c:pt>
                <c:pt idx="6072">
                  <c:v>3.0989036666666698</c:v>
                </c:pt>
                <c:pt idx="6073">
                  <c:v>3.100292375</c:v>
                </c:pt>
                <c:pt idx="6074">
                  <c:v>3.1016810833333301</c:v>
                </c:pt>
                <c:pt idx="6075">
                  <c:v>3.1030697916666701</c:v>
                </c:pt>
                <c:pt idx="6076">
                  <c:v>3.1044584999999998</c:v>
                </c:pt>
                <c:pt idx="6077">
                  <c:v>3.1058472083333299</c:v>
                </c:pt>
                <c:pt idx="6078">
                  <c:v>3.1072359166666699</c:v>
                </c:pt>
                <c:pt idx="6079">
                  <c:v>3.108624625</c:v>
                </c:pt>
                <c:pt idx="6080">
                  <c:v>3.1100133333333302</c:v>
                </c:pt>
                <c:pt idx="6081">
                  <c:v>3.1114020416666701</c:v>
                </c:pt>
                <c:pt idx="6082">
                  <c:v>3.1127907499999998</c:v>
                </c:pt>
                <c:pt idx="6083">
                  <c:v>3.11417945833333</c:v>
                </c:pt>
                <c:pt idx="6084">
                  <c:v>3.1155681666666699</c:v>
                </c:pt>
                <c:pt idx="6085">
                  <c:v>3.1169568750000001</c:v>
                </c:pt>
                <c:pt idx="6086">
                  <c:v>3.1183455833333298</c:v>
                </c:pt>
                <c:pt idx="6087">
                  <c:v>3.1197342916666702</c:v>
                </c:pt>
                <c:pt idx="6088">
                  <c:v>3.1211229999999999</c:v>
                </c:pt>
                <c:pt idx="6089">
                  <c:v>3.12251170833333</c:v>
                </c:pt>
                <c:pt idx="6090">
                  <c:v>3.12390041666667</c:v>
                </c:pt>
                <c:pt idx="6091">
                  <c:v>3.1252891250000001</c:v>
                </c:pt>
                <c:pt idx="6092">
                  <c:v>3.1266778333333298</c:v>
                </c:pt>
                <c:pt idx="6093">
                  <c:v>3.1280665416666702</c:v>
                </c:pt>
                <c:pt idx="6094">
                  <c:v>3.1294552499999999</c:v>
                </c:pt>
                <c:pt idx="6095">
                  <c:v>3.1308439583333301</c:v>
                </c:pt>
                <c:pt idx="6096">
                  <c:v>3.13223266666667</c:v>
                </c:pt>
                <c:pt idx="6097">
                  <c:v>3.1336213750000002</c:v>
                </c:pt>
                <c:pt idx="6098">
                  <c:v>3.1350100833333299</c:v>
                </c:pt>
                <c:pt idx="6099">
                  <c:v>3.1363987916666698</c:v>
                </c:pt>
                <c:pt idx="6100">
                  <c:v>3.1377875</c:v>
                </c:pt>
                <c:pt idx="6101">
                  <c:v>3.1391762083333301</c:v>
                </c:pt>
                <c:pt idx="6102">
                  <c:v>3.14056491666667</c:v>
                </c:pt>
                <c:pt idx="6103">
                  <c:v>3.1419536250000002</c:v>
                </c:pt>
                <c:pt idx="6104">
                  <c:v>3.1433423333333299</c:v>
                </c:pt>
                <c:pt idx="6105">
                  <c:v>3.1447310416666698</c:v>
                </c:pt>
                <c:pt idx="6106">
                  <c:v>3.14611975</c:v>
                </c:pt>
                <c:pt idx="6107">
                  <c:v>3.1475084583333302</c:v>
                </c:pt>
                <c:pt idx="6108">
                  <c:v>3.1488971666666701</c:v>
                </c:pt>
                <c:pt idx="6109">
                  <c:v>3.1502858749999998</c:v>
                </c:pt>
                <c:pt idx="6110">
                  <c:v>3.1516745833333299</c:v>
                </c:pt>
                <c:pt idx="6111">
                  <c:v>3.1530632916666699</c:v>
                </c:pt>
                <c:pt idx="6112">
                  <c:v>3.154452</c:v>
                </c:pt>
                <c:pt idx="6113">
                  <c:v>3.1558407083333302</c:v>
                </c:pt>
                <c:pt idx="6114">
                  <c:v>3.1572294166666701</c:v>
                </c:pt>
                <c:pt idx="6115">
                  <c:v>3.1586181249999998</c:v>
                </c:pt>
                <c:pt idx="6116">
                  <c:v>3.16000683333333</c:v>
                </c:pt>
                <c:pt idx="6117">
                  <c:v>3.1613955416666699</c:v>
                </c:pt>
                <c:pt idx="6118">
                  <c:v>3.1627842500000001</c:v>
                </c:pt>
                <c:pt idx="6119">
                  <c:v>3.1641729583333298</c:v>
                </c:pt>
                <c:pt idx="6120">
                  <c:v>3.1655616666666702</c:v>
                </c:pt>
                <c:pt idx="6121">
                  <c:v>3.1669503749999999</c:v>
                </c:pt>
                <c:pt idx="6122">
                  <c:v>3.16833908333333</c:v>
                </c:pt>
                <c:pt idx="6123">
                  <c:v>3.16972779166667</c:v>
                </c:pt>
                <c:pt idx="6124">
                  <c:v>3.1711165000000001</c:v>
                </c:pt>
                <c:pt idx="6125">
                  <c:v>3.1725052083333298</c:v>
                </c:pt>
                <c:pt idx="6126">
                  <c:v>3.1738939166666702</c:v>
                </c:pt>
                <c:pt idx="6127">
                  <c:v>3.1752826249999999</c:v>
                </c:pt>
                <c:pt idx="6128">
                  <c:v>3.1766713333333301</c:v>
                </c:pt>
                <c:pt idx="6129">
                  <c:v>3.17806004166667</c:v>
                </c:pt>
                <c:pt idx="6130">
                  <c:v>3.1794487500000002</c:v>
                </c:pt>
                <c:pt idx="6131">
                  <c:v>3.1808374583333299</c:v>
                </c:pt>
                <c:pt idx="6132">
                  <c:v>3.1822261666666698</c:v>
                </c:pt>
                <c:pt idx="6133">
                  <c:v>3.183614875</c:v>
                </c:pt>
                <c:pt idx="6134">
                  <c:v>3.1850035833333301</c:v>
                </c:pt>
                <c:pt idx="6135">
                  <c:v>3.18639229166667</c:v>
                </c:pt>
                <c:pt idx="6136">
                  <c:v>3.1877810000000002</c:v>
                </c:pt>
                <c:pt idx="6137">
                  <c:v>3.1891697083333299</c:v>
                </c:pt>
                <c:pt idx="6138">
                  <c:v>3.1905584166666698</c:v>
                </c:pt>
                <c:pt idx="6139">
                  <c:v>3.191947125</c:v>
                </c:pt>
                <c:pt idx="6140">
                  <c:v>3.1933358333333302</c:v>
                </c:pt>
                <c:pt idx="6141">
                  <c:v>3.1947245416666701</c:v>
                </c:pt>
                <c:pt idx="6142">
                  <c:v>3.1961132499999998</c:v>
                </c:pt>
                <c:pt idx="6143">
                  <c:v>3.19750195833333</c:v>
                </c:pt>
                <c:pt idx="6144">
                  <c:v>3.1988906666666699</c:v>
                </c:pt>
                <c:pt idx="6145">
                  <c:v>3.200279375</c:v>
                </c:pt>
                <c:pt idx="6146">
                  <c:v>3.2016680833333302</c:v>
                </c:pt>
                <c:pt idx="6147">
                  <c:v>3.2030567916666701</c:v>
                </c:pt>
                <c:pt idx="6148">
                  <c:v>3.2044454999999998</c:v>
                </c:pt>
                <c:pt idx="6149">
                  <c:v>3.20583420833333</c:v>
                </c:pt>
                <c:pt idx="6150">
                  <c:v>3.2072229166666699</c:v>
                </c:pt>
                <c:pt idx="6151">
                  <c:v>3.2086116250000001</c:v>
                </c:pt>
                <c:pt idx="6152">
                  <c:v>3.2100003333333298</c:v>
                </c:pt>
                <c:pt idx="6153">
                  <c:v>3.2113890416666702</c:v>
                </c:pt>
                <c:pt idx="6154">
                  <c:v>3.2127777499999999</c:v>
                </c:pt>
                <c:pt idx="6155">
                  <c:v>3.21416645833333</c:v>
                </c:pt>
                <c:pt idx="6156">
                  <c:v>3.21555516666667</c:v>
                </c:pt>
                <c:pt idx="6157">
                  <c:v>3.2169438750000001</c:v>
                </c:pt>
                <c:pt idx="6158">
                  <c:v>3.2183325833333298</c:v>
                </c:pt>
                <c:pt idx="6159">
                  <c:v>3.2197212916666702</c:v>
                </c:pt>
                <c:pt idx="6160">
                  <c:v>3.2211099999999999</c:v>
                </c:pt>
                <c:pt idx="6161">
                  <c:v>3.2224987083333301</c:v>
                </c:pt>
                <c:pt idx="6162">
                  <c:v>3.22388741666667</c:v>
                </c:pt>
                <c:pt idx="6163">
                  <c:v>3.2252761250000002</c:v>
                </c:pt>
                <c:pt idx="6164">
                  <c:v>3.2266648333333299</c:v>
                </c:pt>
                <c:pt idx="6165">
                  <c:v>3.2280535416666698</c:v>
                </c:pt>
                <c:pt idx="6166">
                  <c:v>3.22944225</c:v>
                </c:pt>
                <c:pt idx="6167">
                  <c:v>3.2308309583333301</c:v>
                </c:pt>
                <c:pt idx="6168">
                  <c:v>3.23221966666667</c:v>
                </c:pt>
                <c:pt idx="6169">
                  <c:v>3.2336083750000002</c:v>
                </c:pt>
                <c:pt idx="6170">
                  <c:v>3.2349970833333299</c:v>
                </c:pt>
                <c:pt idx="6171">
                  <c:v>3.2363857916666698</c:v>
                </c:pt>
                <c:pt idx="6172">
                  <c:v>3.2377745</c:v>
                </c:pt>
                <c:pt idx="6173">
                  <c:v>3.2391632083333302</c:v>
                </c:pt>
                <c:pt idx="6174">
                  <c:v>3.2405519166666701</c:v>
                </c:pt>
                <c:pt idx="6175">
                  <c:v>3.2419406249999998</c:v>
                </c:pt>
                <c:pt idx="6176">
                  <c:v>3.24332933333333</c:v>
                </c:pt>
                <c:pt idx="6177">
                  <c:v>3.2447180416666699</c:v>
                </c:pt>
                <c:pt idx="6178">
                  <c:v>3.24610675</c:v>
                </c:pt>
                <c:pt idx="6179">
                  <c:v>3.2474954583333302</c:v>
                </c:pt>
                <c:pt idx="6180">
                  <c:v>3.2488841666666701</c:v>
                </c:pt>
                <c:pt idx="6181">
                  <c:v>3.2502728749999998</c:v>
                </c:pt>
                <c:pt idx="6182">
                  <c:v>3.25166158333333</c:v>
                </c:pt>
                <c:pt idx="6183">
                  <c:v>3.2530502916666699</c:v>
                </c:pt>
                <c:pt idx="6184">
                  <c:v>3.2544390000000001</c:v>
                </c:pt>
                <c:pt idx="6185">
                  <c:v>3.2558277083333298</c:v>
                </c:pt>
                <c:pt idx="6186">
                  <c:v>3.2572164166666702</c:v>
                </c:pt>
                <c:pt idx="6187">
                  <c:v>3.2586051249999999</c:v>
                </c:pt>
                <c:pt idx="6188">
                  <c:v>3.25999383333333</c:v>
                </c:pt>
                <c:pt idx="6189">
                  <c:v>3.26138254166667</c:v>
                </c:pt>
                <c:pt idx="6190">
                  <c:v>3.2627712500000001</c:v>
                </c:pt>
                <c:pt idx="6191">
                  <c:v>3.2641599583333298</c:v>
                </c:pt>
                <c:pt idx="6192">
                  <c:v>3.2655486666666702</c:v>
                </c:pt>
                <c:pt idx="6193">
                  <c:v>3.2669373749999999</c:v>
                </c:pt>
                <c:pt idx="6194">
                  <c:v>3.2683260833333301</c:v>
                </c:pt>
                <c:pt idx="6195">
                  <c:v>3.26971479166667</c:v>
                </c:pt>
                <c:pt idx="6196">
                  <c:v>3.2711035000000002</c:v>
                </c:pt>
                <c:pt idx="6197">
                  <c:v>3.2724922083333299</c:v>
                </c:pt>
                <c:pt idx="6198">
                  <c:v>3.2738809166666698</c:v>
                </c:pt>
                <c:pt idx="6199">
                  <c:v>3.275269625</c:v>
                </c:pt>
                <c:pt idx="6200">
                  <c:v>3.2766583333333301</c:v>
                </c:pt>
                <c:pt idx="6201">
                  <c:v>3.27804704166667</c:v>
                </c:pt>
                <c:pt idx="6202">
                  <c:v>3.2794357500000002</c:v>
                </c:pt>
                <c:pt idx="6203">
                  <c:v>3.2808244583333299</c:v>
                </c:pt>
                <c:pt idx="6204">
                  <c:v>3.2822131666666698</c:v>
                </c:pt>
                <c:pt idx="6205">
                  <c:v>3.283601875</c:v>
                </c:pt>
                <c:pt idx="6206">
                  <c:v>3.2849905833333302</c:v>
                </c:pt>
                <c:pt idx="6207">
                  <c:v>3.2863792916666701</c:v>
                </c:pt>
                <c:pt idx="6208">
                  <c:v>3.2877679999999998</c:v>
                </c:pt>
                <c:pt idx="6209">
                  <c:v>3.28915670833333</c:v>
                </c:pt>
                <c:pt idx="6210">
                  <c:v>3.2905454166666699</c:v>
                </c:pt>
                <c:pt idx="6211">
                  <c:v>3.291934125</c:v>
                </c:pt>
                <c:pt idx="6212">
                  <c:v>3.2933228333333302</c:v>
                </c:pt>
                <c:pt idx="6213">
                  <c:v>3.2947115416666701</c:v>
                </c:pt>
                <c:pt idx="6214">
                  <c:v>3.2961002499999998</c:v>
                </c:pt>
                <c:pt idx="6215">
                  <c:v>3.29748895833333</c:v>
                </c:pt>
                <c:pt idx="6216">
                  <c:v>3.2988776666666699</c:v>
                </c:pt>
                <c:pt idx="6217">
                  <c:v>3.3002663750000001</c:v>
                </c:pt>
                <c:pt idx="6218">
                  <c:v>3.3016550833333298</c:v>
                </c:pt>
                <c:pt idx="6219">
                  <c:v>3.3030437916666702</c:v>
                </c:pt>
                <c:pt idx="6220">
                  <c:v>3.3044324999999999</c:v>
                </c:pt>
                <c:pt idx="6221">
                  <c:v>3.30582120833333</c:v>
                </c:pt>
                <c:pt idx="6222">
                  <c:v>3.30720991666667</c:v>
                </c:pt>
                <c:pt idx="6223">
                  <c:v>3.3085986250000001</c:v>
                </c:pt>
                <c:pt idx="6224">
                  <c:v>3.3099873333333298</c:v>
                </c:pt>
                <c:pt idx="6225">
                  <c:v>3.3113760416666702</c:v>
                </c:pt>
                <c:pt idx="6226">
                  <c:v>3.3127647499999999</c:v>
                </c:pt>
                <c:pt idx="6227">
                  <c:v>3.3141534583333301</c:v>
                </c:pt>
                <c:pt idx="6228">
                  <c:v>3.31554216666667</c:v>
                </c:pt>
                <c:pt idx="6229">
                  <c:v>3.3169308750000002</c:v>
                </c:pt>
                <c:pt idx="6230">
                  <c:v>3.3183195833333299</c:v>
                </c:pt>
                <c:pt idx="6231">
                  <c:v>3.3197082916666698</c:v>
                </c:pt>
                <c:pt idx="6232">
                  <c:v>3.321097</c:v>
                </c:pt>
                <c:pt idx="6233">
                  <c:v>3.3224857083333301</c:v>
                </c:pt>
                <c:pt idx="6234">
                  <c:v>3.3238744166666701</c:v>
                </c:pt>
                <c:pt idx="6235">
                  <c:v>3.3252631250000002</c:v>
                </c:pt>
                <c:pt idx="6236">
                  <c:v>3.3266518333333299</c:v>
                </c:pt>
                <c:pt idx="6237">
                  <c:v>3.3280405416666698</c:v>
                </c:pt>
                <c:pt idx="6238">
                  <c:v>3.32942925</c:v>
                </c:pt>
                <c:pt idx="6239">
                  <c:v>3.3308179583333302</c:v>
                </c:pt>
                <c:pt idx="6240">
                  <c:v>3.3322066666666701</c:v>
                </c:pt>
                <c:pt idx="6241">
                  <c:v>3.3335953749999998</c:v>
                </c:pt>
                <c:pt idx="6242">
                  <c:v>3.33498408333333</c:v>
                </c:pt>
                <c:pt idx="6243">
                  <c:v>3.3363727916666699</c:v>
                </c:pt>
                <c:pt idx="6244">
                  <c:v>3.3377615</c:v>
                </c:pt>
                <c:pt idx="6245">
                  <c:v>3.3391502083333302</c:v>
                </c:pt>
                <c:pt idx="6246">
                  <c:v>3.3405389166666701</c:v>
                </c:pt>
                <c:pt idx="6247">
                  <c:v>3.3419276249999998</c:v>
                </c:pt>
                <c:pt idx="6248">
                  <c:v>3.34331633333333</c:v>
                </c:pt>
                <c:pt idx="6249">
                  <c:v>3.3447050416666699</c:v>
                </c:pt>
                <c:pt idx="6250">
                  <c:v>3.3460937500000001</c:v>
                </c:pt>
                <c:pt idx="6251">
                  <c:v>3.3474824583333298</c:v>
                </c:pt>
                <c:pt idx="6252">
                  <c:v>3.3488711666666702</c:v>
                </c:pt>
                <c:pt idx="6253">
                  <c:v>3.3502598749999999</c:v>
                </c:pt>
                <c:pt idx="6254">
                  <c:v>3.35164858333333</c:v>
                </c:pt>
                <c:pt idx="6255">
                  <c:v>3.35303729166667</c:v>
                </c:pt>
                <c:pt idx="6256">
                  <c:v>3.3544260000000001</c:v>
                </c:pt>
                <c:pt idx="6257">
                  <c:v>3.3558147083333298</c:v>
                </c:pt>
                <c:pt idx="6258">
                  <c:v>3.3572034166666702</c:v>
                </c:pt>
                <c:pt idx="6259">
                  <c:v>3.3585921249999999</c:v>
                </c:pt>
                <c:pt idx="6260">
                  <c:v>3.3599808333333301</c:v>
                </c:pt>
                <c:pt idx="6261">
                  <c:v>3.36136954166667</c:v>
                </c:pt>
                <c:pt idx="6262">
                  <c:v>3.3627582500000002</c:v>
                </c:pt>
                <c:pt idx="6263">
                  <c:v>3.3641469583333299</c:v>
                </c:pt>
                <c:pt idx="6264">
                  <c:v>3.3655356666666698</c:v>
                </c:pt>
                <c:pt idx="6265">
                  <c:v>3.366924375</c:v>
                </c:pt>
                <c:pt idx="6266">
                  <c:v>3.3683130833333301</c:v>
                </c:pt>
                <c:pt idx="6267">
                  <c:v>3.3697017916666701</c:v>
                </c:pt>
                <c:pt idx="6268">
                  <c:v>3.3710905000000002</c:v>
                </c:pt>
                <c:pt idx="6269">
                  <c:v>3.3724792083333299</c:v>
                </c:pt>
                <c:pt idx="6270">
                  <c:v>3.3738679166666699</c:v>
                </c:pt>
                <c:pt idx="6271">
                  <c:v>3.375256625</c:v>
                </c:pt>
                <c:pt idx="6272">
                  <c:v>3.3766453333333302</c:v>
                </c:pt>
                <c:pt idx="6273">
                  <c:v>3.3780340416666701</c:v>
                </c:pt>
                <c:pt idx="6274">
                  <c:v>3.3794227499999998</c:v>
                </c:pt>
                <c:pt idx="6275">
                  <c:v>3.38081145833333</c:v>
                </c:pt>
                <c:pt idx="6276">
                  <c:v>3.3822001666666699</c:v>
                </c:pt>
                <c:pt idx="6277">
                  <c:v>3.3835888750000001</c:v>
                </c:pt>
                <c:pt idx="6278">
                  <c:v>3.3849775833333302</c:v>
                </c:pt>
                <c:pt idx="6279">
                  <c:v>3.3863662916666701</c:v>
                </c:pt>
                <c:pt idx="6280">
                  <c:v>3.3877549999999998</c:v>
                </c:pt>
                <c:pt idx="6281">
                  <c:v>3.38914370833333</c:v>
                </c:pt>
                <c:pt idx="6282">
                  <c:v>3.3905324166666699</c:v>
                </c:pt>
                <c:pt idx="6283">
                  <c:v>3.3919211250000001</c:v>
                </c:pt>
                <c:pt idx="6284">
                  <c:v>3.3933098333333298</c:v>
                </c:pt>
                <c:pt idx="6285">
                  <c:v>3.3946985416666702</c:v>
                </c:pt>
                <c:pt idx="6286">
                  <c:v>3.3960872499999999</c:v>
                </c:pt>
                <c:pt idx="6287">
                  <c:v>3.39747595833333</c:v>
                </c:pt>
                <c:pt idx="6288">
                  <c:v>3.39886466666667</c:v>
                </c:pt>
                <c:pt idx="6289">
                  <c:v>3.4002533750000001</c:v>
                </c:pt>
                <c:pt idx="6290">
                  <c:v>3.4016420833333298</c:v>
                </c:pt>
                <c:pt idx="6291">
                  <c:v>3.4030307916666702</c:v>
                </c:pt>
                <c:pt idx="6292">
                  <c:v>3.4044194999999999</c:v>
                </c:pt>
                <c:pt idx="6293">
                  <c:v>3.4058082083333301</c:v>
                </c:pt>
                <c:pt idx="6294">
                  <c:v>3.40719691666667</c:v>
                </c:pt>
                <c:pt idx="6295">
                  <c:v>3.4085856250000002</c:v>
                </c:pt>
                <c:pt idx="6296">
                  <c:v>3.4099743333333299</c:v>
                </c:pt>
                <c:pt idx="6297">
                  <c:v>3.4113630416666698</c:v>
                </c:pt>
                <c:pt idx="6298">
                  <c:v>3.41275175</c:v>
                </c:pt>
                <c:pt idx="6299">
                  <c:v>3.4141404583333301</c:v>
                </c:pt>
                <c:pt idx="6300">
                  <c:v>3.4155291666666701</c:v>
                </c:pt>
                <c:pt idx="6301">
                  <c:v>3.4169178750000002</c:v>
                </c:pt>
                <c:pt idx="6302">
                  <c:v>3.4183065833333299</c:v>
                </c:pt>
                <c:pt idx="6303">
                  <c:v>3.4196952916666699</c:v>
                </c:pt>
                <c:pt idx="6304">
                  <c:v>3.421084</c:v>
                </c:pt>
                <c:pt idx="6305">
                  <c:v>3.4224727083333302</c:v>
                </c:pt>
                <c:pt idx="6306">
                  <c:v>3.4238614166666701</c:v>
                </c:pt>
                <c:pt idx="6307">
                  <c:v>3.4252501249999998</c:v>
                </c:pt>
                <c:pt idx="6308">
                  <c:v>3.42663883333333</c:v>
                </c:pt>
                <c:pt idx="6309">
                  <c:v>3.4280275416666699</c:v>
                </c:pt>
                <c:pt idx="6310">
                  <c:v>3.4294162500000001</c:v>
                </c:pt>
                <c:pt idx="6311">
                  <c:v>3.4308049583333302</c:v>
                </c:pt>
                <c:pt idx="6312">
                  <c:v>3.4321936666666701</c:v>
                </c:pt>
                <c:pt idx="6313">
                  <c:v>3.4335823749999999</c:v>
                </c:pt>
                <c:pt idx="6314">
                  <c:v>3.43497108333333</c:v>
                </c:pt>
                <c:pt idx="6315">
                  <c:v>3.4363597916666699</c:v>
                </c:pt>
                <c:pt idx="6316">
                  <c:v>3.4377485000000001</c:v>
                </c:pt>
                <c:pt idx="6317">
                  <c:v>3.4391372083333298</c:v>
                </c:pt>
                <c:pt idx="6318">
                  <c:v>3.4405259166666702</c:v>
                </c:pt>
                <c:pt idx="6319">
                  <c:v>3.4419146249999999</c:v>
                </c:pt>
                <c:pt idx="6320">
                  <c:v>3.4433033333333301</c:v>
                </c:pt>
                <c:pt idx="6321">
                  <c:v>3.44469204166667</c:v>
                </c:pt>
                <c:pt idx="6322">
                  <c:v>3.4460807500000001</c:v>
                </c:pt>
                <c:pt idx="6323">
                  <c:v>3.4474694583333299</c:v>
                </c:pt>
                <c:pt idx="6324">
                  <c:v>3.4488581666666702</c:v>
                </c:pt>
                <c:pt idx="6325">
                  <c:v>3.4502468749999999</c:v>
                </c:pt>
                <c:pt idx="6326">
                  <c:v>3.4516355833333301</c:v>
                </c:pt>
                <c:pt idx="6327">
                  <c:v>3.45302429166667</c:v>
                </c:pt>
                <c:pt idx="6328">
                  <c:v>3.4544130000000002</c:v>
                </c:pt>
                <c:pt idx="6329">
                  <c:v>3.4558017083333299</c:v>
                </c:pt>
                <c:pt idx="6330">
                  <c:v>3.4571904166666698</c:v>
                </c:pt>
                <c:pt idx="6331">
                  <c:v>3.458579125</c:v>
                </c:pt>
                <c:pt idx="6332">
                  <c:v>3.4599678333333301</c:v>
                </c:pt>
                <c:pt idx="6333">
                  <c:v>3.4613565416666701</c:v>
                </c:pt>
                <c:pt idx="6334">
                  <c:v>3.4627452500000002</c:v>
                </c:pt>
                <c:pt idx="6335">
                  <c:v>3.4641339583333299</c:v>
                </c:pt>
                <c:pt idx="6336">
                  <c:v>3.4655226666666699</c:v>
                </c:pt>
                <c:pt idx="6337">
                  <c:v>3.466911375</c:v>
                </c:pt>
                <c:pt idx="6338">
                  <c:v>3.4683000833333302</c:v>
                </c:pt>
                <c:pt idx="6339">
                  <c:v>3.4696887916666701</c:v>
                </c:pt>
                <c:pt idx="6340">
                  <c:v>3.4710774999999998</c:v>
                </c:pt>
                <c:pt idx="6341">
                  <c:v>3.47246620833333</c:v>
                </c:pt>
                <c:pt idx="6342">
                  <c:v>3.4738549166666699</c:v>
                </c:pt>
                <c:pt idx="6343">
                  <c:v>3.4752436250000001</c:v>
                </c:pt>
                <c:pt idx="6344">
                  <c:v>3.4766323333333302</c:v>
                </c:pt>
                <c:pt idx="6345">
                  <c:v>3.4780210416666701</c:v>
                </c:pt>
                <c:pt idx="6346">
                  <c:v>3.4794097499999999</c:v>
                </c:pt>
                <c:pt idx="6347">
                  <c:v>3.48079845833333</c:v>
                </c:pt>
                <c:pt idx="6348">
                  <c:v>3.4821871666666699</c:v>
                </c:pt>
                <c:pt idx="6349">
                  <c:v>3.4835758750000001</c:v>
                </c:pt>
                <c:pt idx="6350">
                  <c:v>3.4849645833333298</c:v>
                </c:pt>
                <c:pt idx="6351">
                  <c:v>3.4863532916666702</c:v>
                </c:pt>
                <c:pt idx="6352">
                  <c:v>3.4877419999999999</c:v>
                </c:pt>
                <c:pt idx="6353">
                  <c:v>3.4891307083333301</c:v>
                </c:pt>
                <c:pt idx="6354">
                  <c:v>3.49051941666667</c:v>
                </c:pt>
                <c:pt idx="6355">
                  <c:v>3.4919081250000001</c:v>
                </c:pt>
                <c:pt idx="6356">
                  <c:v>3.4932968333333299</c:v>
                </c:pt>
                <c:pt idx="6357">
                  <c:v>3.4946855416666698</c:v>
                </c:pt>
                <c:pt idx="6358">
                  <c:v>3.4960742499999999</c:v>
                </c:pt>
                <c:pt idx="6359">
                  <c:v>3.4974629583333301</c:v>
                </c:pt>
                <c:pt idx="6360">
                  <c:v>3.49885166666667</c:v>
                </c:pt>
                <c:pt idx="6361">
                  <c:v>3.5002403750000002</c:v>
                </c:pt>
                <c:pt idx="6362">
                  <c:v>3.5016290833333299</c:v>
                </c:pt>
                <c:pt idx="6363">
                  <c:v>3.5030177916666698</c:v>
                </c:pt>
                <c:pt idx="6364">
                  <c:v>3.5044065</c:v>
                </c:pt>
                <c:pt idx="6365">
                  <c:v>3.5057952083333301</c:v>
                </c:pt>
                <c:pt idx="6366">
                  <c:v>3.5071839166666701</c:v>
                </c:pt>
                <c:pt idx="6367">
                  <c:v>3.5085726249999998</c:v>
                </c:pt>
                <c:pt idx="6368">
                  <c:v>3.5099613333333299</c:v>
                </c:pt>
                <c:pt idx="6369">
                  <c:v>3.5113500416666699</c:v>
                </c:pt>
                <c:pt idx="6370">
                  <c:v>3.51273875</c:v>
                </c:pt>
                <c:pt idx="6371">
                  <c:v>3.5141274583333302</c:v>
                </c:pt>
                <c:pt idx="6372">
                  <c:v>3.5155161666666701</c:v>
                </c:pt>
                <c:pt idx="6373">
                  <c:v>3.5169048749999998</c:v>
                </c:pt>
                <c:pt idx="6374">
                  <c:v>3.51829358333333</c:v>
                </c:pt>
                <c:pt idx="6375">
                  <c:v>3.5196822916666699</c:v>
                </c:pt>
                <c:pt idx="6376">
                  <c:v>3.5210710000000001</c:v>
                </c:pt>
                <c:pt idx="6377">
                  <c:v>3.5224597083333302</c:v>
                </c:pt>
                <c:pt idx="6378">
                  <c:v>3.5238484166666701</c:v>
                </c:pt>
                <c:pt idx="6379">
                  <c:v>3.5252371249999999</c:v>
                </c:pt>
                <c:pt idx="6380">
                  <c:v>3.52662583333333</c:v>
                </c:pt>
                <c:pt idx="6381">
                  <c:v>3.5280145416666699</c:v>
                </c:pt>
                <c:pt idx="6382">
                  <c:v>3.5294032500000001</c:v>
                </c:pt>
                <c:pt idx="6383">
                  <c:v>3.5307919583333298</c:v>
                </c:pt>
                <c:pt idx="6384">
                  <c:v>3.5321806666666702</c:v>
                </c:pt>
                <c:pt idx="6385">
                  <c:v>3.5335693749999999</c:v>
                </c:pt>
                <c:pt idx="6386">
                  <c:v>3.5349580833333301</c:v>
                </c:pt>
                <c:pt idx="6387">
                  <c:v>3.53634679166667</c:v>
                </c:pt>
                <c:pt idx="6388">
                  <c:v>3.5377355000000001</c:v>
                </c:pt>
                <c:pt idx="6389">
                  <c:v>3.5391242083333299</c:v>
                </c:pt>
                <c:pt idx="6390">
                  <c:v>3.5405129166666698</c:v>
                </c:pt>
                <c:pt idx="6391">
                  <c:v>3.5419016249999999</c:v>
                </c:pt>
                <c:pt idx="6392">
                  <c:v>3.5432903333333301</c:v>
                </c:pt>
                <c:pt idx="6393">
                  <c:v>3.54467904166667</c:v>
                </c:pt>
                <c:pt idx="6394">
                  <c:v>3.5460677500000002</c:v>
                </c:pt>
                <c:pt idx="6395">
                  <c:v>3.5474564583333299</c:v>
                </c:pt>
                <c:pt idx="6396">
                  <c:v>3.5488451666666698</c:v>
                </c:pt>
                <c:pt idx="6397">
                  <c:v>3.550233875</c:v>
                </c:pt>
                <c:pt idx="6398">
                  <c:v>3.5516225833333301</c:v>
                </c:pt>
                <c:pt idx="6399">
                  <c:v>3.5530112916666701</c:v>
                </c:pt>
                <c:pt idx="6400">
                  <c:v>3.5543999999999998</c:v>
                </c:pt>
                <c:pt idx="6401">
                  <c:v>3.5557887083333299</c:v>
                </c:pt>
                <c:pt idx="6402">
                  <c:v>3.5571774166666699</c:v>
                </c:pt>
                <c:pt idx="6403">
                  <c:v>3.558566125</c:v>
                </c:pt>
                <c:pt idx="6404">
                  <c:v>3.5599548333333302</c:v>
                </c:pt>
                <c:pt idx="6405">
                  <c:v>3.5613435416666701</c:v>
                </c:pt>
                <c:pt idx="6406">
                  <c:v>3.5627322499999998</c:v>
                </c:pt>
                <c:pt idx="6407">
                  <c:v>3.56412095833333</c:v>
                </c:pt>
                <c:pt idx="6408">
                  <c:v>3.5655096666666699</c:v>
                </c:pt>
                <c:pt idx="6409">
                  <c:v>3.5668983750000001</c:v>
                </c:pt>
                <c:pt idx="6410">
                  <c:v>3.5682870833333298</c:v>
                </c:pt>
                <c:pt idx="6411">
                  <c:v>3.5696757916666702</c:v>
                </c:pt>
                <c:pt idx="6412">
                  <c:v>3.5710644999999999</c:v>
                </c:pt>
                <c:pt idx="6413">
                  <c:v>3.57245320833333</c:v>
                </c:pt>
                <c:pt idx="6414">
                  <c:v>3.5738419166666699</c:v>
                </c:pt>
                <c:pt idx="6415">
                  <c:v>3.5752306250000001</c:v>
                </c:pt>
                <c:pt idx="6416">
                  <c:v>3.5766193333333298</c:v>
                </c:pt>
                <c:pt idx="6417">
                  <c:v>3.5780080416666702</c:v>
                </c:pt>
                <c:pt idx="6418">
                  <c:v>3.5793967499999999</c:v>
                </c:pt>
                <c:pt idx="6419">
                  <c:v>3.5807854583333301</c:v>
                </c:pt>
                <c:pt idx="6420">
                  <c:v>3.58217416666667</c:v>
                </c:pt>
                <c:pt idx="6421">
                  <c:v>3.5835628750000001</c:v>
                </c:pt>
                <c:pt idx="6422">
                  <c:v>3.5849515833333299</c:v>
                </c:pt>
                <c:pt idx="6423">
                  <c:v>3.5863402916666698</c:v>
                </c:pt>
                <c:pt idx="6424">
                  <c:v>3.5877289999999999</c:v>
                </c:pt>
                <c:pt idx="6425">
                  <c:v>3.5891177083333301</c:v>
                </c:pt>
                <c:pt idx="6426">
                  <c:v>3.59050641666667</c:v>
                </c:pt>
                <c:pt idx="6427">
                  <c:v>3.5918951250000002</c:v>
                </c:pt>
                <c:pt idx="6428">
                  <c:v>3.5932838333333299</c:v>
                </c:pt>
                <c:pt idx="6429">
                  <c:v>3.5946725416666698</c:v>
                </c:pt>
                <c:pt idx="6430">
                  <c:v>3.59606125</c:v>
                </c:pt>
                <c:pt idx="6431">
                  <c:v>3.5974499583333301</c:v>
                </c:pt>
                <c:pt idx="6432">
                  <c:v>3.5988386666666701</c:v>
                </c:pt>
                <c:pt idx="6433">
                  <c:v>3.6002273749999998</c:v>
                </c:pt>
                <c:pt idx="6434">
                  <c:v>3.6016160833333299</c:v>
                </c:pt>
                <c:pt idx="6435">
                  <c:v>3.6030047916666699</c:v>
                </c:pt>
                <c:pt idx="6436">
                  <c:v>3.6043935</c:v>
                </c:pt>
                <c:pt idx="6437">
                  <c:v>3.6057822083333302</c:v>
                </c:pt>
                <c:pt idx="6438">
                  <c:v>3.6071709166666701</c:v>
                </c:pt>
                <c:pt idx="6439">
                  <c:v>3.6085596249999998</c:v>
                </c:pt>
                <c:pt idx="6440">
                  <c:v>3.60994833333333</c:v>
                </c:pt>
                <c:pt idx="6441">
                  <c:v>3.6113370416666699</c:v>
                </c:pt>
                <c:pt idx="6442">
                  <c:v>3.6127257500000001</c:v>
                </c:pt>
                <c:pt idx="6443">
                  <c:v>3.6141144583333298</c:v>
                </c:pt>
                <c:pt idx="6444">
                  <c:v>3.6155031666666702</c:v>
                </c:pt>
                <c:pt idx="6445">
                  <c:v>3.6168918749999999</c:v>
                </c:pt>
                <c:pt idx="6446">
                  <c:v>3.61828058333333</c:v>
                </c:pt>
                <c:pt idx="6447">
                  <c:v>3.61966929166667</c:v>
                </c:pt>
                <c:pt idx="6448">
                  <c:v>3.6210580000000001</c:v>
                </c:pt>
                <c:pt idx="6449">
                  <c:v>3.6224467083333298</c:v>
                </c:pt>
                <c:pt idx="6450">
                  <c:v>3.6238354166666702</c:v>
                </c:pt>
                <c:pt idx="6451">
                  <c:v>3.6252241249999999</c:v>
                </c:pt>
                <c:pt idx="6452">
                  <c:v>3.6266128333333301</c:v>
                </c:pt>
                <c:pt idx="6453">
                  <c:v>3.62800154166667</c:v>
                </c:pt>
                <c:pt idx="6454">
                  <c:v>3.6293902500000002</c:v>
                </c:pt>
                <c:pt idx="6455">
                  <c:v>3.6307789583333299</c:v>
                </c:pt>
                <c:pt idx="6456">
                  <c:v>3.6321676666666698</c:v>
                </c:pt>
                <c:pt idx="6457">
                  <c:v>3.6335563749999999</c:v>
                </c:pt>
                <c:pt idx="6458">
                  <c:v>3.6349450833333301</c:v>
                </c:pt>
                <c:pt idx="6459">
                  <c:v>3.63633379166667</c:v>
                </c:pt>
                <c:pt idx="6460">
                  <c:v>3.6377225000000002</c:v>
                </c:pt>
                <c:pt idx="6461">
                  <c:v>3.6391112083333299</c:v>
                </c:pt>
                <c:pt idx="6462">
                  <c:v>3.6404999166666698</c:v>
                </c:pt>
                <c:pt idx="6463">
                  <c:v>3.641888625</c:v>
                </c:pt>
                <c:pt idx="6464">
                  <c:v>3.6432773333333301</c:v>
                </c:pt>
                <c:pt idx="6465">
                  <c:v>3.6446660416666701</c:v>
                </c:pt>
                <c:pt idx="6466">
                  <c:v>3.6460547499999998</c:v>
                </c:pt>
                <c:pt idx="6467">
                  <c:v>3.6474434583333299</c:v>
                </c:pt>
                <c:pt idx="6468">
                  <c:v>3.6488321666666699</c:v>
                </c:pt>
                <c:pt idx="6469">
                  <c:v>3.650220875</c:v>
                </c:pt>
                <c:pt idx="6470">
                  <c:v>3.6516095833333302</c:v>
                </c:pt>
                <c:pt idx="6471">
                  <c:v>3.6529982916666701</c:v>
                </c:pt>
                <c:pt idx="6472">
                  <c:v>3.6543869999999998</c:v>
                </c:pt>
                <c:pt idx="6473">
                  <c:v>3.65577570833333</c:v>
                </c:pt>
                <c:pt idx="6474">
                  <c:v>3.6571644166666699</c:v>
                </c:pt>
                <c:pt idx="6475">
                  <c:v>3.6585531250000001</c:v>
                </c:pt>
                <c:pt idx="6476">
                  <c:v>3.6599418333333298</c:v>
                </c:pt>
                <c:pt idx="6477">
                  <c:v>3.6613305416666702</c:v>
                </c:pt>
                <c:pt idx="6478">
                  <c:v>3.6627192499999999</c:v>
                </c:pt>
                <c:pt idx="6479">
                  <c:v>3.66410795833333</c:v>
                </c:pt>
                <c:pt idx="6480">
                  <c:v>3.66549666666667</c:v>
                </c:pt>
                <c:pt idx="6481">
                  <c:v>3.6668853750000001</c:v>
                </c:pt>
                <c:pt idx="6482">
                  <c:v>3.6682740833333298</c:v>
                </c:pt>
                <c:pt idx="6483">
                  <c:v>3.6696627916666702</c:v>
                </c:pt>
                <c:pt idx="6484">
                  <c:v>3.6710514999999999</c:v>
                </c:pt>
                <c:pt idx="6485">
                  <c:v>3.6724402083333301</c:v>
                </c:pt>
                <c:pt idx="6486">
                  <c:v>3.67382891666667</c:v>
                </c:pt>
                <c:pt idx="6487">
                  <c:v>3.6752176250000002</c:v>
                </c:pt>
                <c:pt idx="6488">
                  <c:v>3.6766063333333299</c:v>
                </c:pt>
                <c:pt idx="6489">
                  <c:v>3.6779950416666698</c:v>
                </c:pt>
                <c:pt idx="6490">
                  <c:v>3.67938375</c:v>
                </c:pt>
                <c:pt idx="6491">
                  <c:v>3.6807724583333301</c:v>
                </c:pt>
                <c:pt idx="6492">
                  <c:v>3.68216116666667</c:v>
                </c:pt>
                <c:pt idx="6493">
                  <c:v>3.6835498750000002</c:v>
                </c:pt>
                <c:pt idx="6494">
                  <c:v>3.6849385833333299</c:v>
                </c:pt>
                <c:pt idx="6495">
                  <c:v>3.6863272916666698</c:v>
                </c:pt>
                <c:pt idx="6496">
                  <c:v>3.687716</c:v>
                </c:pt>
                <c:pt idx="6497">
                  <c:v>3.6891047083333302</c:v>
                </c:pt>
                <c:pt idx="6498">
                  <c:v>3.6904934166666701</c:v>
                </c:pt>
                <c:pt idx="6499">
                  <c:v>3.6918821249999998</c:v>
                </c:pt>
                <c:pt idx="6500">
                  <c:v>3.6932708333333299</c:v>
                </c:pt>
                <c:pt idx="6501">
                  <c:v>3.6946595416666699</c:v>
                </c:pt>
                <c:pt idx="6502">
                  <c:v>3.69604825</c:v>
                </c:pt>
                <c:pt idx="6503">
                  <c:v>3.6974369583333302</c:v>
                </c:pt>
                <c:pt idx="6504">
                  <c:v>3.6988256666666701</c:v>
                </c:pt>
                <c:pt idx="6505">
                  <c:v>3.7002143749999998</c:v>
                </c:pt>
                <c:pt idx="6506">
                  <c:v>3.70160308333333</c:v>
                </c:pt>
                <c:pt idx="6507">
                  <c:v>3.7029917916666699</c:v>
                </c:pt>
                <c:pt idx="6508">
                  <c:v>3.7043805000000001</c:v>
                </c:pt>
                <c:pt idx="6509">
                  <c:v>3.7057692083333298</c:v>
                </c:pt>
                <c:pt idx="6510">
                  <c:v>3.7071579166666702</c:v>
                </c:pt>
                <c:pt idx="6511">
                  <c:v>3.7085466249999999</c:v>
                </c:pt>
                <c:pt idx="6512">
                  <c:v>3.70993533333333</c:v>
                </c:pt>
                <c:pt idx="6513">
                  <c:v>3.71132404166667</c:v>
                </c:pt>
                <c:pt idx="6514">
                  <c:v>3.7127127500000001</c:v>
                </c:pt>
                <c:pt idx="6515">
                  <c:v>3.7141014583333298</c:v>
                </c:pt>
                <c:pt idx="6516">
                  <c:v>3.7154901666666702</c:v>
                </c:pt>
                <c:pt idx="6517">
                  <c:v>3.7168788749999999</c:v>
                </c:pt>
                <c:pt idx="6518">
                  <c:v>3.7182675833333301</c:v>
                </c:pt>
                <c:pt idx="6519">
                  <c:v>3.71965629166667</c:v>
                </c:pt>
                <c:pt idx="6520">
                  <c:v>3.7210450000000002</c:v>
                </c:pt>
                <c:pt idx="6521">
                  <c:v>3.7224337083333299</c:v>
                </c:pt>
                <c:pt idx="6522">
                  <c:v>3.7238224166666698</c:v>
                </c:pt>
                <c:pt idx="6523">
                  <c:v>3.725211125</c:v>
                </c:pt>
                <c:pt idx="6524">
                  <c:v>3.7265998333333301</c:v>
                </c:pt>
                <c:pt idx="6525">
                  <c:v>3.72798854166667</c:v>
                </c:pt>
                <c:pt idx="6526">
                  <c:v>3.7293772500000002</c:v>
                </c:pt>
                <c:pt idx="6527">
                  <c:v>3.7307659583333299</c:v>
                </c:pt>
                <c:pt idx="6528">
                  <c:v>3.7321546666666698</c:v>
                </c:pt>
                <c:pt idx="6529">
                  <c:v>3.733543375</c:v>
                </c:pt>
                <c:pt idx="6530">
                  <c:v>3.7349320833333302</c:v>
                </c:pt>
                <c:pt idx="6531">
                  <c:v>3.7363207916666701</c:v>
                </c:pt>
                <c:pt idx="6532">
                  <c:v>3.7377094999999998</c:v>
                </c:pt>
                <c:pt idx="6533">
                  <c:v>3.73909820833333</c:v>
                </c:pt>
                <c:pt idx="6534">
                  <c:v>3.7404869166666699</c:v>
                </c:pt>
                <c:pt idx="6535">
                  <c:v>3.741875625</c:v>
                </c:pt>
                <c:pt idx="6536">
                  <c:v>3.7432643333333302</c:v>
                </c:pt>
                <c:pt idx="6537">
                  <c:v>3.7446530416666701</c:v>
                </c:pt>
                <c:pt idx="6538">
                  <c:v>3.7460417499999998</c:v>
                </c:pt>
                <c:pt idx="6539">
                  <c:v>3.74743045833333</c:v>
                </c:pt>
                <c:pt idx="6540">
                  <c:v>3.7488191666666699</c:v>
                </c:pt>
                <c:pt idx="6541">
                  <c:v>3.7502078750000001</c:v>
                </c:pt>
                <c:pt idx="6542">
                  <c:v>3.7515965833333298</c:v>
                </c:pt>
                <c:pt idx="6543">
                  <c:v>3.7529852916666702</c:v>
                </c:pt>
                <c:pt idx="6544">
                  <c:v>3.7543739999999999</c:v>
                </c:pt>
                <c:pt idx="6545">
                  <c:v>3.75576270833333</c:v>
                </c:pt>
                <c:pt idx="6546">
                  <c:v>3.75715141666667</c:v>
                </c:pt>
                <c:pt idx="6547">
                  <c:v>3.7585401250000001</c:v>
                </c:pt>
                <c:pt idx="6548">
                  <c:v>3.7599288333333298</c:v>
                </c:pt>
                <c:pt idx="6549">
                  <c:v>3.7613175416666702</c:v>
                </c:pt>
                <c:pt idx="6550">
                  <c:v>3.7627062499999999</c:v>
                </c:pt>
                <c:pt idx="6551">
                  <c:v>3.7640949583333301</c:v>
                </c:pt>
                <c:pt idx="6552">
                  <c:v>3.76548366666667</c:v>
                </c:pt>
                <c:pt idx="6553">
                  <c:v>3.7668723750000002</c:v>
                </c:pt>
                <c:pt idx="6554">
                  <c:v>3.7682610833333299</c:v>
                </c:pt>
                <c:pt idx="6555">
                  <c:v>3.7696497916666698</c:v>
                </c:pt>
                <c:pt idx="6556">
                  <c:v>3.7710385</c:v>
                </c:pt>
                <c:pt idx="6557">
                  <c:v>3.7724272083333301</c:v>
                </c:pt>
                <c:pt idx="6558">
                  <c:v>3.77381591666667</c:v>
                </c:pt>
                <c:pt idx="6559">
                  <c:v>3.7752046250000002</c:v>
                </c:pt>
                <c:pt idx="6560">
                  <c:v>3.7765933333333299</c:v>
                </c:pt>
                <c:pt idx="6561">
                  <c:v>3.7779820416666698</c:v>
                </c:pt>
                <c:pt idx="6562">
                  <c:v>3.77937075</c:v>
                </c:pt>
                <c:pt idx="6563">
                  <c:v>3.7807594583333302</c:v>
                </c:pt>
                <c:pt idx="6564">
                  <c:v>3.7821481666666701</c:v>
                </c:pt>
                <c:pt idx="6565">
                  <c:v>3.7835368749999998</c:v>
                </c:pt>
                <c:pt idx="6566">
                  <c:v>3.78492558333333</c:v>
                </c:pt>
                <c:pt idx="6567">
                  <c:v>3.7863142916666699</c:v>
                </c:pt>
                <c:pt idx="6568">
                  <c:v>3.787703</c:v>
                </c:pt>
                <c:pt idx="6569">
                  <c:v>3.7890917083333302</c:v>
                </c:pt>
                <c:pt idx="6570">
                  <c:v>3.7904804166666701</c:v>
                </c:pt>
                <c:pt idx="6571">
                  <c:v>3.7918691249999998</c:v>
                </c:pt>
                <c:pt idx="6572">
                  <c:v>3.79325783333333</c:v>
                </c:pt>
                <c:pt idx="6573">
                  <c:v>3.7946465416666699</c:v>
                </c:pt>
                <c:pt idx="6574">
                  <c:v>3.7960352500000001</c:v>
                </c:pt>
                <c:pt idx="6575">
                  <c:v>3.7974239583333298</c:v>
                </c:pt>
                <c:pt idx="6576">
                  <c:v>3.7988126666666702</c:v>
                </c:pt>
                <c:pt idx="6577">
                  <c:v>3.8002013749999999</c:v>
                </c:pt>
                <c:pt idx="6578">
                  <c:v>3.80159008333333</c:v>
                </c:pt>
                <c:pt idx="6579">
                  <c:v>3.80297879166667</c:v>
                </c:pt>
                <c:pt idx="6580">
                  <c:v>3.8043675000000001</c:v>
                </c:pt>
                <c:pt idx="6581">
                  <c:v>3.8057562083333298</c:v>
                </c:pt>
                <c:pt idx="6582">
                  <c:v>3.8071449166666702</c:v>
                </c:pt>
                <c:pt idx="6583">
                  <c:v>3.8085336249999999</c:v>
                </c:pt>
                <c:pt idx="6584">
                  <c:v>3.8099223333333301</c:v>
                </c:pt>
                <c:pt idx="6585">
                  <c:v>3.81131104166667</c:v>
                </c:pt>
                <c:pt idx="6586">
                  <c:v>3.8126997500000002</c:v>
                </c:pt>
                <c:pt idx="6587">
                  <c:v>3.8140884583333299</c:v>
                </c:pt>
                <c:pt idx="6588">
                  <c:v>3.8154771666666698</c:v>
                </c:pt>
                <c:pt idx="6589">
                  <c:v>3.816865875</c:v>
                </c:pt>
                <c:pt idx="6590">
                  <c:v>3.8182545833333301</c:v>
                </c:pt>
                <c:pt idx="6591">
                  <c:v>3.81964329166667</c:v>
                </c:pt>
                <c:pt idx="6592">
                  <c:v>3.8210320000000002</c:v>
                </c:pt>
                <c:pt idx="6593">
                  <c:v>3.8224207083333299</c:v>
                </c:pt>
                <c:pt idx="6594">
                  <c:v>3.8238094166666698</c:v>
                </c:pt>
                <c:pt idx="6595">
                  <c:v>3.825198125</c:v>
                </c:pt>
                <c:pt idx="6596">
                  <c:v>3.8265868333333302</c:v>
                </c:pt>
                <c:pt idx="6597">
                  <c:v>3.8279755416666701</c:v>
                </c:pt>
                <c:pt idx="6598">
                  <c:v>3.8293642499999998</c:v>
                </c:pt>
                <c:pt idx="6599">
                  <c:v>3.83075295833333</c:v>
                </c:pt>
                <c:pt idx="6600">
                  <c:v>3.8321416666666699</c:v>
                </c:pt>
                <c:pt idx="6601">
                  <c:v>3.833530375</c:v>
                </c:pt>
                <c:pt idx="6602">
                  <c:v>3.8349190833333302</c:v>
                </c:pt>
                <c:pt idx="6603">
                  <c:v>3.8363077916666701</c:v>
                </c:pt>
                <c:pt idx="6604">
                  <c:v>3.8376964999999998</c:v>
                </c:pt>
                <c:pt idx="6605">
                  <c:v>3.83908520833333</c:v>
                </c:pt>
                <c:pt idx="6606">
                  <c:v>3.8404739166666699</c:v>
                </c:pt>
                <c:pt idx="6607">
                  <c:v>3.8418626250000001</c:v>
                </c:pt>
                <c:pt idx="6608">
                  <c:v>3.8432513333333298</c:v>
                </c:pt>
                <c:pt idx="6609">
                  <c:v>3.8446400416666702</c:v>
                </c:pt>
                <c:pt idx="6610">
                  <c:v>3.8460287499999999</c:v>
                </c:pt>
                <c:pt idx="6611">
                  <c:v>3.84741745833333</c:v>
                </c:pt>
                <c:pt idx="6612">
                  <c:v>3.84880616666667</c:v>
                </c:pt>
                <c:pt idx="6613">
                  <c:v>3.8501948750000001</c:v>
                </c:pt>
                <c:pt idx="6614">
                  <c:v>3.8515835833333298</c:v>
                </c:pt>
                <c:pt idx="6615">
                  <c:v>3.8529722916666702</c:v>
                </c:pt>
                <c:pt idx="6616">
                  <c:v>3.8543609999999999</c:v>
                </c:pt>
                <c:pt idx="6617">
                  <c:v>3.8557497083333301</c:v>
                </c:pt>
                <c:pt idx="6618">
                  <c:v>3.85713841666667</c:v>
                </c:pt>
                <c:pt idx="6619">
                  <c:v>3.8585271250000002</c:v>
                </c:pt>
                <c:pt idx="6620">
                  <c:v>3.8599158333333299</c:v>
                </c:pt>
                <c:pt idx="6621">
                  <c:v>3.8613045416666698</c:v>
                </c:pt>
                <c:pt idx="6622">
                  <c:v>3.86269325</c:v>
                </c:pt>
                <c:pt idx="6623">
                  <c:v>3.8640819583333301</c:v>
                </c:pt>
                <c:pt idx="6624">
                  <c:v>3.8654706666666701</c:v>
                </c:pt>
                <c:pt idx="6625">
                  <c:v>3.8668593750000002</c:v>
                </c:pt>
                <c:pt idx="6626">
                  <c:v>3.8682480833333299</c:v>
                </c:pt>
                <c:pt idx="6627">
                  <c:v>3.8696367916666699</c:v>
                </c:pt>
                <c:pt idx="6628">
                  <c:v>3.8710255</c:v>
                </c:pt>
                <c:pt idx="6629">
                  <c:v>3.8724142083333302</c:v>
                </c:pt>
                <c:pt idx="6630">
                  <c:v>3.8738029166666701</c:v>
                </c:pt>
                <c:pt idx="6631">
                  <c:v>3.8751916249999998</c:v>
                </c:pt>
                <c:pt idx="6632">
                  <c:v>3.87658033333333</c:v>
                </c:pt>
                <c:pt idx="6633">
                  <c:v>3.8779690416666699</c:v>
                </c:pt>
                <c:pt idx="6634">
                  <c:v>3.87935775</c:v>
                </c:pt>
                <c:pt idx="6635">
                  <c:v>3.8807464583333302</c:v>
                </c:pt>
                <c:pt idx="6636">
                  <c:v>3.8821351666666701</c:v>
                </c:pt>
                <c:pt idx="6637">
                  <c:v>3.8835238749999998</c:v>
                </c:pt>
                <c:pt idx="6638">
                  <c:v>3.88491258333333</c:v>
                </c:pt>
                <c:pt idx="6639">
                  <c:v>3.8863012916666699</c:v>
                </c:pt>
                <c:pt idx="6640">
                  <c:v>3.8876900000000001</c:v>
                </c:pt>
                <c:pt idx="6641">
                  <c:v>3.8890787083333298</c:v>
                </c:pt>
                <c:pt idx="6642">
                  <c:v>3.8904674166666702</c:v>
                </c:pt>
                <c:pt idx="6643">
                  <c:v>3.8918561249999999</c:v>
                </c:pt>
                <c:pt idx="6644">
                  <c:v>3.89324483333333</c:v>
                </c:pt>
                <c:pt idx="6645">
                  <c:v>3.89463354166667</c:v>
                </c:pt>
                <c:pt idx="6646">
                  <c:v>3.8960222500000001</c:v>
                </c:pt>
                <c:pt idx="6647">
                  <c:v>3.8974109583333298</c:v>
                </c:pt>
                <c:pt idx="6648">
                  <c:v>3.8987996666666702</c:v>
                </c:pt>
                <c:pt idx="6649">
                  <c:v>3.9001883749999999</c:v>
                </c:pt>
                <c:pt idx="6650">
                  <c:v>3.9015770833333301</c:v>
                </c:pt>
                <c:pt idx="6651">
                  <c:v>3.90296579166667</c:v>
                </c:pt>
                <c:pt idx="6652">
                  <c:v>3.9043545000000002</c:v>
                </c:pt>
                <c:pt idx="6653">
                  <c:v>3.9057432083333299</c:v>
                </c:pt>
                <c:pt idx="6654">
                  <c:v>3.9071319166666698</c:v>
                </c:pt>
                <c:pt idx="6655">
                  <c:v>3.908520625</c:v>
                </c:pt>
                <c:pt idx="6656">
                  <c:v>3.9099093333333301</c:v>
                </c:pt>
                <c:pt idx="6657">
                  <c:v>3.9112980416666701</c:v>
                </c:pt>
                <c:pt idx="6658">
                  <c:v>3.9126867500000002</c:v>
                </c:pt>
                <c:pt idx="6659">
                  <c:v>3.9140754583333299</c:v>
                </c:pt>
                <c:pt idx="6660">
                  <c:v>3.9154641666666699</c:v>
                </c:pt>
                <c:pt idx="6661">
                  <c:v>3.916852875</c:v>
                </c:pt>
                <c:pt idx="6662">
                  <c:v>3.9182415833333302</c:v>
                </c:pt>
                <c:pt idx="6663">
                  <c:v>3.9196302916666701</c:v>
                </c:pt>
                <c:pt idx="6664">
                  <c:v>3.9210189999999998</c:v>
                </c:pt>
                <c:pt idx="6665">
                  <c:v>3.92240770833333</c:v>
                </c:pt>
                <c:pt idx="6666">
                  <c:v>3.9237964166666699</c:v>
                </c:pt>
                <c:pt idx="6667">
                  <c:v>3.9251851250000001</c:v>
                </c:pt>
                <c:pt idx="6668">
                  <c:v>3.9265738333333302</c:v>
                </c:pt>
                <c:pt idx="6669">
                  <c:v>3.9279625416666701</c:v>
                </c:pt>
                <c:pt idx="6670">
                  <c:v>3.9293512499999999</c:v>
                </c:pt>
                <c:pt idx="6671">
                  <c:v>3.93073995833333</c:v>
                </c:pt>
                <c:pt idx="6672">
                  <c:v>3.9321286666666699</c:v>
                </c:pt>
                <c:pt idx="6673">
                  <c:v>3.9335173750000001</c:v>
                </c:pt>
                <c:pt idx="6674">
                  <c:v>3.9349060833333298</c:v>
                </c:pt>
                <c:pt idx="6675">
                  <c:v>3.9362947916666702</c:v>
                </c:pt>
                <c:pt idx="6676">
                  <c:v>3.9376834999999999</c:v>
                </c:pt>
                <c:pt idx="6677">
                  <c:v>3.93907220833333</c:v>
                </c:pt>
                <c:pt idx="6678">
                  <c:v>3.94046091666667</c:v>
                </c:pt>
                <c:pt idx="6679">
                  <c:v>3.9418496250000001</c:v>
                </c:pt>
                <c:pt idx="6680">
                  <c:v>3.9432383333333298</c:v>
                </c:pt>
                <c:pt idx="6681">
                  <c:v>3.9446270416666702</c:v>
                </c:pt>
                <c:pt idx="6682">
                  <c:v>3.9460157499999999</c:v>
                </c:pt>
                <c:pt idx="6683">
                  <c:v>3.9474044583333301</c:v>
                </c:pt>
                <c:pt idx="6684">
                  <c:v>3.94879316666667</c:v>
                </c:pt>
                <c:pt idx="6685">
                  <c:v>3.9501818750000002</c:v>
                </c:pt>
                <c:pt idx="6686">
                  <c:v>3.9515705833333299</c:v>
                </c:pt>
                <c:pt idx="6687">
                  <c:v>3.9529592916666698</c:v>
                </c:pt>
                <c:pt idx="6688">
                  <c:v>3.954348</c:v>
                </c:pt>
                <c:pt idx="6689">
                  <c:v>3.9557367083333301</c:v>
                </c:pt>
                <c:pt idx="6690">
                  <c:v>3.9571254166666701</c:v>
                </c:pt>
                <c:pt idx="6691">
                  <c:v>3.9585141250000002</c:v>
                </c:pt>
                <c:pt idx="6692">
                  <c:v>3.9599028333333299</c:v>
                </c:pt>
                <c:pt idx="6693">
                  <c:v>3.9612915416666699</c:v>
                </c:pt>
                <c:pt idx="6694">
                  <c:v>3.96268025</c:v>
                </c:pt>
                <c:pt idx="6695">
                  <c:v>3.9640689583333302</c:v>
                </c:pt>
                <c:pt idx="6696">
                  <c:v>3.9654576666666701</c:v>
                </c:pt>
                <c:pt idx="6697">
                  <c:v>3.9668463749999998</c:v>
                </c:pt>
                <c:pt idx="6698">
                  <c:v>3.96823508333333</c:v>
                </c:pt>
                <c:pt idx="6699">
                  <c:v>3.9696237916666699</c:v>
                </c:pt>
                <c:pt idx="6700">
                  <c:v>3.9710125000000001</c:v>
                </c:pt>
                <c:pt idx="6701">
                  <c:v>3.9724012083333302</c:v>
                </c:pt>
                <c:pt idx="6702">
                  <c:v>3.9737899166666701</c:v>
                </c:pt>
                <c:pt idx="6703">
                  <c:v>3.9751786249999999</c:v>
                </c:pt>
                <c:pt idx="6704">
                  <c:v>3.97656733333333</c:v>
                </c:pt>
                <c:pt idx="6705">
                  <c:v>3.9779560416666699</c:v>
                </c:pt>
                <c:pt idx="6706">
                  <c:v>3.9793447500000001</c:v>
                </c:pt>
                <c:pt idx="6707">
                  <c:v>3.9807334583333298</c:v>
                </c:pt>
                <c:pt idx="6708">
                  <c:v>3.9821221666666702</c:v>
                </c:pt>
                <c:pt idx="6709">
                  <c:v>3.9835108749999999</c:v>
                </c:pt>
                <c:pt idx="6710">
                  <c:v>3.9848995833333301</c:v>
                </c:pt>
                <c:pt idx="6711">
                  <c:v>3.98628829166667</c:v>
                </c:pt>
                <c:pt idx="6712">
                  <c:v>3.9876770000000001</c:v>
                </c:pt>
                <c:pt idx="6713">
                  <c:v>3.9890657083333299</c:v>
                </c:pt>
                <c:pt idx="6714">
                  <c:v>3.9904544166666698</c:v>
                </c:pt>
                <c:pt idx="6715">
                  <c:v>3.9918431249999999</c:v>
                </c:pt>
                <c:pt idx="6716">
                  <c:v>3.9932318333333301</c:v>
                </c:pt>
                <c:pt idx="6717">
                  <c:v>3.99462054166667</c:v>
                </c:pt>
                <c:pt idx="6718">
                  <c:v>3.9960092500000002</c:v>
                </c:pt>
                <c:pt idx="6719">
                  <c:v>3.9973979583333299</c:v>
                </c:pt>
                <c:pt idx="6720">
                  <c:v>3.9987866666666698</c:v>
                </c:pt>
                <c:pt idx="6721">
                  <c:v>4.0001753750000004</c:v>
                </c:pt>
                <c:pt idx="6722">
                  <c:v>4.0015640833333297</c:v>
                </c:pt>
                <c:pt idx="6723">
                  <c:v>4.0029527916666696</c:v>
                </c:pt>
                <c:pt idx="6724">
                  <c:v>4.0043414999999998</c:v>
                </c:pt>
                <c:pt idx="6725">
                  <c:v>4.0057302083333299</c:v>
                </c:pt>
                <c:pt idx="6726">
                  <c:v>4.0071189166666699</c:v>
                </c:pt>
                <c:pt idx="6727">
                  <c:v>4.008507625</c:v>
                </c:pt>
                <c:pt idx="6728">
                  <c:v>4.0098963333333302</c:v>
                </c:pt>
                <c:pt idx="6729">
                  <c:v>4.0112850416666701</c:v>
                </c:pt>
                <c:pt idx="6730">
                  <c:v>4.0126737500000003</c:v>
                </c:pt>
                <c:pt idx="6731">
                  <c:v>4.0140624583333304</c:v>
                </c:pt>
                <c:pt idx="6732">
                  <c:v>4.0154511666666703</c:v>
                </c:pt>
                <c:pt idx="6733">
                  <c:v>4.0168398749999996</c:v>
                </c:pt>
                <c:pt idx="6734">
                  <c:v>4.0182285833333298</c:v>
                </c:pt>
                <c:pt idx="6735">
                  <c:v>4.0196172916666697</c:v>
                </c:pt>
                <c:pt idx="6736">
                  <c:v>4.0210059999999999</c:v>
                </c:pt>
                <c:pt idx="6737">
                  <c:v>4.02239470833333</c:v>
                </c:pt>
                <c:pt idx="6738">
                  <c:v>4.0237834166666699</c:v>
                </c:pt>
                <c:pt idx="6739">
                  <c:v>4.0251721250000001</c:v>
                </c:pt>
                <c:pt idx="6740">
                  <c:v>4.0265608333333303</c:v>
                </c:pt>
                <c:pt idx="6741">
                  <c:v>4.0279495416666702</c:v>
                </c:pt>
                <c:pt idx="6742">
                  <c:v>4.0293382500000003</c:v>
                </c:pt>
                <c:pt idx="6743">
                  <c:v>4.0307269583333296</c:v>
                </c:pt>
                <c:pt idx="6744">
                  <c:v>4.0321156666666704</c:v>
                </c:pt>
                <c:pt idx="6745">
                  <c:v>4.0335043749999997</c:v>
                </c:pt>
                <c:pt idx="6746">
                  <c:v>4.0348930833333299</c:v>
                </c:pt>
                <c:pt idx="6747">
                  <c:v>4.0362817916666698</c:v>
                </c:pt>
                <c:pt idx="6748">
                  <c:v>4.0376704999999999</c:v>
                </c:pt>
                <c:pt idx="6749">
                  <c:v>4.0390592083333301</c:v>
                </c:pt>
                <c:pt idx="6750">
                  <c:v>4.04044791666667</c:v>
                </c:pt>
                <c:pt idx="6751">
                  <c:v>4.0418366250000002</c:v>
                </c:pt>
                <c:pt idx="6752">
                  <c:v>4.0432253333333303</c:v>
                </c:pt>
                <c:pt idx="6753">
                  <c:v>4.0446140416666703</c:v>
                </c:pt>
                <c:pt idx="6754">
                  <c:v>4.0460027500000004</c:v>
                </c:pt>
                <c:pt idx="6755">
                  <c:v>4.0473914583333297</c:v>
                </c:pt>
                <c:pt idx="6756">
                  <c:v>4.0487801666666696</c:v>
                </c:pt>
                <c:pt idx="6757">
                  <c:v>4.0501688749999998</c:v>
                </c:pt>
                <c:pt idx="6758">
                  <c:v>4.0515575833333299</c:v>
                </c:pt>
                <c:pt idx="6759">
                  <c:v>4.0529462916666699</c:v>
                </c:pt>
                <c:pt idx="6760">
                  <c:v>4.054335</c:v>
                </c:pt>
                <c:pt idx="6761">
                  <c:v>4.0557237083333302</c:v>
                </c:pt>
                <c:pt idx="6762">
                  <c:v>4.0571124166666701</c:v>
                </c:pt>
                <c:pt idx="6763">
                  <c:v>4.0585011250000003</c:v>
                </c:pt>
                <c:pt idx="6764">
                  <c:v>4.0598898333333304</c:v>
                </c:pt>
                <c:pt idx="6765">
                  <c:v>4.0612785416666703</c:v>
                </c:pt>
                <c:pt idx="6766">
                  <c:v>4.0626672499999996</c:v>
                </c:pt>
                <c:pt idx="6767">
                  <c:v>4.0640559583333298</c:v>
                </c:pt>
                <c:pt idx="6768">
                  <c:v>4.0654446666666697</c:v>
                </c:pt>
                <c:pt idx="6769">
                  <c:v>4.0668333749999999</c:v>
                </c:pt>
                <c:pt idx="6770">
                  <c:v>4.06822208333333</c:v>
                </c:pt>
                <c:pt idx="6771">
                  <c:v>4.0696107916666699</c:v>
                </c:pt>
                <c:pt idx="6772">
                  <c:v>4.0709995000000001</c:v>
                </c:pt>
                <c:pt idx="6773">
                  <c:v>4.0723882083333303</c:v>
                </c:pt>
                <c:pt idx="6774">
                  <c:v>4.0737769166666702</c:v>
                </c:pt>
                <c:pt idx="6775">
                  <c:v>4.0751656250000003</c:v>
                </c:pt>
                <c:pt idx="6776">
                  <c:v>4.0765543333333296</c:v>
                </c:pt>
                <c:pt idx="6777">
                  <c:v>4.0779430416666704</c:v>
                </c:pt>
                <c:pt idx="6778">
                  <c:v>4.0793317499999997</c:v>
                </c:pt>
                <c:pt idx="6779">
                  <c:v>4.0807204583333299</c:v>
                </c:pt>
                <c:pt idx="6780">
                  <c:v>4.0821091666666698</c:v>
                </c:pt>
                <c:pt idx="6781">
                  <c:v>4.0834978749999999</c:v>
                </c:pt>
                <c:pt idx="6782">
                  <c:v>4.0848865833333301</c:v>
                </c:pt>
                <c:pt idx="6783">
                  <c:v>4.08627529166667</c:v>
                </c:pt>
                <c:pt idx="6784">
                  <c:v>4.0876640000000002</c:v>
                </c:pt>
                <c:pt idx="6785">
                  <c:v>4.0890527083333303</c:v>
                </c:pt>
                <c:pt idx="6786">
                  <c:v>4.0904414166666703</c:v>
                </c:pt>
                <c:pt idx="6787">
                  <c:v>4.0918301250000004</c:v>
                </c:pt>
                <c:pt idx="6788">
                  <c:v>4.0932188333333297</c:v>
                </c:pt>
                <c:pt idx="6789">
                  <c:v>4.0946075416666696</c:v>
                </c:pt>
                <c:pt idx="6790">
                  <c:v>4.0959962499999998</c:v>
                </c:pt>
                <c:pt idx="6791">
                  <c:v>4.0973849583333299</c:v>
                </c:pt>
                <c:pt idx="6792">
                  <c:v>4.0987736666666699</c:v>
                </c:pt>
                <c:pt idx="6793">
                  <c:v>4.100162375</c:v>
                </c:pt>
                <c:pt idx="6794">
                  <c:v>4.1015510833333302</c:v>
                </c:pt>
                <c:pt idx="6795">
                  <c:v>4.1029397916666701</c:v>
                </c:pt>
                <c:pt idx="6796">
                  <c:v>4.1043285000000003</c:v>
                </c:pt>
                <c:pt idx="6797">
                  <c:v>4.1057172083333304</c:v>
                </c:pt>
                <c:pt idx="6798">
                  <c:v>4.1071059166666704</c:v>
                </c:pt>
                <c:pt idx="6799">
                  <c:v>4.1084946249999996</c:v>
                </c:pt>
                <c:pt idx="6800">
                  <c:v>4.1098833333333298</c:v>
                </c:pt>
                <c:pt idx="6801">
                  <c:v>4.1112720416666697</c:v>
                </c:pt>
                <c:pt idx="6802">
                  <c:v>4.1126607499999999</c:v>
                </c:pt>
                <c:pt idx="6803">
                  <c:v>4.11404945833333</c:v>
                </c:pt>
                <c:pt idx="6804">
                  <c:v>4.11543816666667</c:v>
                </c:pt>
                <c:pt idx="6805">
                  <c:v>4.1168268750000001</c:v>
                </c:pt>
                <c:pt idx="6806">
                  <c:v>4.1182155833333303</c:v>
                </c:pt>
                <c:pt idx="6807">
                  <c:v>4.1196042916666702</c:v>
                </c:pt>
                <c:pt idx="6808">
                  <c:v>4.1209930000000004</c:v>
                </c:pt>
                <c:pt idx="6809">
                  <c:v>4.1223817083333296</c:v>
                </c:pt>
                <c:pt idx="6810">
                  <c:v>4.1237704166666704</c:v>
                </c:pt>
                <c:pt idx="6811">
                  <c:v>4.1251591249999997</c:v>
                </c:pt>
                <c:pt idx="6812">
                  <c:v>4.1265478333333299</c:v>
                </c:pt>
                <c:pt idx="6813">
                  <c:v>4.1279365416666698</c:v>
                </c:pt>
                <c:pt idx="6814">
                  <c:v>4.1293252499999999</c:v>
                </c:pt>
                <c:pt idx="6815">
                  <c:v>4.1307139583333301</c:v>
                </c:pt>
                <c:pt idx="6816">
                  <c:v>4.13210266666667</c:v>
                </c:pt>
                <c:pt idx="6817">
                  <c:v>4.1334913750000002</c:v>
                </c:pt>
                <c:pt idx="6818">
                  <c:v>4.1348800833333303</c:v>
                </c:pt>
                <c:pt idx="6819">
                  <c:v>4.1362687916666703</c:v>
                </c:pt>
                <c:pt idx="6820">
                  <c:v>4.1376575000000004</c:v>
                </c:pt>
                <c:pt idx="6821">
                  <c:v>4.1390462083333297</c:v>
                </c:pt>
                <c:pt idx="6822">
                  <c:v>4.1404349166666696</c:v>
                </c:pt>
                <c:pt idx="6823">
                  <c:v>4.1418236249999998</c:v>
                </c:pt>
                <c:pt idx="6824">
                  <c:v>4.1432123333333299</c:v>
                </c:pt>
                <c:pt idx="6825">
                  <c:v>4.1446010416666699</c:v>
                </c:pt>
                <c:pt idx="6826">
                  <c:v>4.14598975</c:v>
                </c:pt>
                <c:pt idx="6827">
                  <c:v>4.1473784583333302</c:v>
                </c:pt>
                <c:pt idx="6828">
                  <c:v>4.1487671666666701</c:v>
                </c:pt>
                <c:pt idx="6829">
                  <c:v>4.1501558750000003</c:v>
                </c:pt>
                <c:pt idx="6830">
                  <c:v>4.1515445833333304</c:v>
                </c:pt>
                <c:pt idx="6831">
                  <c:v>4.1529332916666704</c:v>
                </c:pt>
                <c:pt idx="6832">
                  <c:v>4.1543219999999996</c:v>
                </c:pt>
                <c:pt idx="6833">
                  <c:v>4.1557107083333298</c:v>
                </c:pt>
                <c:pt idx="6834">
                  <c:v>4.1570994166666697</c:v>
                </c:pt>
                <c:pt idx="6835">
                  <c:v>4.1584881249999999</c:v>
                </c:pt>
                <c:pt idx="6836">
                  <c:v>4.15987683333333</c:v>
                </c:pt>
                <c:pt idx="6837">
                  <c:v>4.16126554166667</c:v>
                </c:pt>
                <c:pt idx="6838">
                  <c:v>4.1626542500000001</c:v>
                </c:pt>
                <c:pt idx="6839">
                  <c:v>4.1640429583333303</c:v>
                </c:pt>
                <c:pt idx="6840">
                  <c:v>4.1654316666666702</c:v>
                </c:pt>
                <c:pt idx="6841">
                  <c:v>4.1668203750000004</c:v>
                </c:pt>
                <c:pt idx="6842">
                  <c:v>4.1682090833333296</c:v>
                </c:pt>
                <c:pt idx="6843">
                  <c:v>4.1695977916666704</c:v>
                </c:pt>
                <c:pt idx="6844">
                  <c:v>4.1709864999999997</c:v>
                </c:pt>
                <c:pt idx="6845">
                  <c:v>4.1723752083333299</c:v>
                </c:pt>
                <c:pt idx="6846">
                  <c:v>4.1737639166666698</c:v>
                </c:pt>
                <c:pt idx="6847">
                  <c:v>4.175152625</c:v>
                </c:pt>
                <c:pt idx="6848">
                  <c:v>4.1765413333333301</c:v>
                </c:pt>
                <c:pt idx="6849">
                  <c:v>4.17793004166667</c:v>
                </c:pt>
                <c:pt idx="6850">
                  <c:v>4.1793187500000002</c:v>
                </c:pt>
                <c:pt idx="6851">
                  <c:v>4.1807074583333304</c:v>
                </c:pt>
                <c:pt idx="6852">
                  <c:v>4.1820961666666703</c:v>
                </c:pt>
                <c:pt idx="6853">
                  <c:v>4.1834848750000004</c:v>
                </c:pt>
                <c:pt idx="6854">
                  <c:v>4.1848735833333297</c:v>
                </c:pt>
                <c:pt idx="6855">
                  <c:v>4.1862622916666696</c:v>
                </c:pt>
                <c:pt idx="6856">
                  <c:v>4.1876509999999998</c:v>
                </c:pt>
                <c:pt idx="6857">
                  <c:v>4.1890397083333299</c:v>
                </c:pt>
                <c:pt idx="6858">
                  <c:v>4.1904284166666699</c:v>
                </c:pt>
                <c:pt idx="6859">
                  <c:v>4.191817125</c:v>
                </c:pt>
                <c:pt idx="6860">
                  <c:v>4.1932058333333302</c:v>
                </c:pt>
                <c:pt idx="6861">
                  <c:v>4.1945945416666701</c:v>
                </c:pt>
                <c:pt idx="6862">
                  <c:v>4.1959832500000003</c:v>
                </c:pt>
                <c:pt idx="6863">
                  <c:v>4.1973719583333304</c:v>
                </c:pt>
                <c:pt idx="6864">
                  <c:v>4.1987606666666704</c:v>
                </c:pt>
                <c:pt idx="6865">
                  <c:v>4.2001493749999996</c:v>
                </c:pt>
                <c:pt idx="6866">
                  <c:v>4.2015380833333298</c:v>
                </c:pt>
                <c:pt idx="6867">
                  <c:v>4.2029267916666697</c:v>
                </c:pt>
                <c:pt idx="6868">
                  <c:v>4.2043154999999999</c:v>
                </c:pt>
                <c:pt idx="6869">
                  <c:v>4.20570420833333</c:v>
                </c:pt>
                <c:pt idx="6870">
                  <c:v>4.20709291666667</c:v>
                </c:pt>
                <c:pt idx="6871">
                  <c:v>4.2084816250000001</c:v>
                </c:pt>
                <c:pt idx="6872">
                  <c:v>4.2098703333333303</c:v>
                </c:pt>
                <c:pt idx="6873">
                  <c:v>4.2112590416666702</c:v>
                </c:pt>
                <c:pt idx="6874">
                  <c:v>4.2126477500000004</c:v>
                </c:pt>
                <c:pt idx="6875">
                  <c:v>4.2140364583333296</c:v>
                </c:pt>
                <c:pt idx="6876">
                  <c:v>4.2154251666666704</c:v>
                </c:pt>
                <c:pt idx="6877">
                  <c:v>4.2168138749999997</c:v>
                </c:pt>
                <c:pt idx="6878">
                  <c:v>4.2182025833333299</c:v>
                </c:pt>
                <c:pt idx="6879">
                  <c:v>4.2195912916666698</c:v>
                </c:pt>
                <c:pt idx="6880">
                  <c:v>4.22098</c:v>
                </c:pt>
                <c:pt idx="6881">
                  <c:v>4.2223687083333301</c:v>
                </c:pt>
                <c:pt idx="6882">
                  <c:v>4.22375741666667</c:v>
                </c:pt>
                <c:pt idx="6883">
                  <c:v>4.2251461250000002</c:v>
                </c:pt>
                <c:pt idx="6884">
                  <c:v>4.2265348333333304</c:v>
                </c:pt>
                <c:pt idx="6885">
                  <c:v>4.2279235416666703</c:v>
                </c:pt>
                <c:pt idx="6886">
                  <c:v>4.2293122500000004</c:v>
                </c:pt>
                <c:pt idx="6887">
                  <c:v>4.2307009583333297</c:v>
                </c:pt>
                <c:pt idx="6888">
                  <c:v>4.2320896666666696</c:v>
                </c:pt>
                <c:pt idx="6889">
                  <c:v>4.2334783749999998</c:v>
                </c:pt>
                <c:pt idx="6890">
                  <c:v>4.23486708333333</c:v>
                </c:pt>
                <c:pt idx="6891">
                  <c:v>4.2362557916666699</c:v>
                </c:pt>
                <c:pt idx="6892">
                  <c:v>4.2376445</c:v>
                </c:pt>
                <c:pt idx="6893">
                  <c:v>4.2390332083333302</c:v>
                </c:pt>
                <c:pt idx="6894">
                  <c:v>4.2404219166666701</c:v>
                </c:pt>
                <c:pt idx="6895">
                  <c:v>4.2418106250000003</c:v>
                </c:pt>
                <c:pt idx="6896">
                  <c:v>4.2431993333333304</c:v>
                </c:pt>
                <c:pt idx="6897">
                  <c:v>4.2445880416666704</c:v>
                </c:pt>
                <c:pt idx="6898">
                  <c:v>4.2459767499999996</c:v>
                </c:pt>
                <c:pt idx="6899">
                  <c:v>4.2473654583333298</c:v>
                </c:pt>
                <c:pt idx="6900">
                  <c:v>4.2487541666666697</c:v>
                </c:pt>
                <c:pt idx="6901">
                  <c:v>4.2501428749999999</c:v>
                </c:pt>
                <c:pt idx="6902">
                  <c:v>4.25153158333333</c:v>
                </c:pt>
                <c:pt idx="6903">
                  <c:v>4.25292029166667</c:v>
                </c:pt>
                <c:pt idx="6904">
                  <c:v>4.2543090000000001</c:v>
                </c:pt>
                <c:pt idx="6905">
                  <c:v>4.2556977083333303</c:v>
                </c:pt>
                <c:pt idx="6906">
                  <c:v>4.2570864166666702</c:v>
                </c:pt>
                <c:pt idx="6907">
                  <c:v>4.2584751250000004</c:v>
                </c:pt>
                <c:pt idx="6908">
                  <c:v>4.2598638333333296</c:v>
                </c:pt>
                <c:pt idx="6909">
                  <c:v>4.2612525416666696</c:v>
                </c:pt>
                <c:pt idx="6910">
                  <c:v>4.2626412499999997</c:v>
                </c:pt>
                <c:pt idx="6911">
                  <c:v>4.2640299583333299</c:v>
                </c:pt>
                <c:pt idx="6912">
                  <c:v>4.2654186666666698</c:v>
                </c:pt>
                <c:pt idx="6913">
                  <c:v>4.266807375</c:v>
                </c:pt>
                <c:pt idx="6914">
                  <c:v>4.2681960833333301</c:v>
                </c:pt>
                <c:pt idx="6915">
                  <c:v>4.26958479166667</c:v>
                </c:pt>
                <c:pt idx="6916">
                  <c:v>4.2709735000000002</c:v>
                </c:pt>
                <c:pt idx="6917">
                  <c:v>4.2723622083333304</c:v>
                </c:pt>
                <c:pt idx="6918">
                  <c:v>4.2737509166666703</c:v>
                </c:pt>
                <c:pt idx="6919">
                  <c:v>4.2751396250000004</c:v>
                </c:pt>
                <c:pt idx="6920">
                  <c:v>4.2765283333333297</c:v>
                </c:pt>
                <c:pt idx="6921">
                  <c:v>4.2779170416666696</c:v>
                </c:pt>
                <c:pt idx="6922">
                  <c:v>4.2793057499999998</c:v>
                </c:pt>
                <c:pt idx="6923">
                  <c:v>4.28069445833333</c:v>
                </c:pt>
                <c:pt idx="6924">
                  <c:v>4.2820831666666699</c:v>
                </c:pt>
                <c:pt idx="6925">
                  <c:v>4.283471875</c:v>
                </c:pt>
                <c:pt idx="6926">
                  <c:v>4.2848605833333302</c:v>
                </c:pt>
                <c:pt idx="6927">
                  <c:v>4.2862492916666701</c:v>
                </c:pt>
                <c:pt idx="6928">
                  <c:v>4.2876380000000003</c:v>
                </c:pt>
                <c:pt idx="6929">
                  <c:v>4.2890267083333304</c:v>
                </c:pt>
                <c:pt idx="6930">
                  <c:v>4.2904154166666704</c:v>
                </c:pt>
                <c:pt idx="6931">
                  <c:v>4.2918041249999996</c:v>
                </c:pt>
                <c:pt idx="6932">
                  <c:v>4.2931928333333298</c:v>
                </c:pt>
                <c:pt idx="6933">
                  <c:v>4.2945815416666697</c:v>
                </c:pt>
                <c:pt idx="6934">
                  <c:v>4.2959702499999999</c:v>
                </c:pt>
                <c:pt idx="6935">
                  <c:v>4.29735895833333</c:v>
                </c:pt>
                <c:pt idx="6936">
                  <c:v>4.29874766666667</c:v>
                </c:pt>
                <c:pt idx="6937">
                  <c:v>4.3001363750000001</c:v>
                </c:pt>
                <c:pt idx="6938">
                  <c:v>4.3015250833333303</c:v>
                </c:pt>
                <c:pt idx="6939">
                  <c:v>4.3029137916666702</c:v>
                </c:pt>
                <c:pt idx="6940">
                  <c:v>4.3043025000000004</c:v>
                </c:pt>
                <c:pt idx="6941">
                  <c:v>4.3056912083333296</c:v>
                </c:pt>
                <c:pt idx="6942">
                  <c:v>4.3070799166666696</c:v>
                </c:pt>
                <c:pt idx="6943">
                  <c:v>4.3084686249999997</c:v>
                </c:pt>
                <c:pt idx="6944">
                  <c:v>4.3098573333333299</c:v>
                </c:pt>
                <c:pt idx="6945">
                  <c:v>4.3112460416666698</c:v>
                </c:pt>
                <c:pt idx="6946">
                  <c:v>4.31263475</c:v>
                </c:pt>
                <c:pt idx="6947">
                  <c:v>4.3140234583333301</c:v>
                </c:pt>
                <c:pt idx="6948">
                  <c:v>4.31541216666667</c:v>
                </c:pt>
                <c:pt idx="6949">
                  <c:v>4.3168008750000002</c:v>
                </c:pt>
                <c:pt idx="6950">
                  <c:v>4.3181895833333304</c:v>
                </c:pt>
                <c:pt idx="6951">
                  <c:v>4.3195782916666703</c:v>
                </c:pt>
                <c:pt idx="6952">
                  <c:v>4.3209669999999996</c:v>
                </c:pt>
                <c:pt idx="6953">
                  <c:v>4.3223557083333297</c:v>
                </c:pt>
                <c:pt idx="6954">
                  <c:v>4.3237444166666696</c:v>
                </c:pt>
                <c:pt idx="6955">
                  <c:v>4.3251331249999998</c:v>
                </c:pt>
                <c:pt idx="6956">
                  <c:v>4.32652183333333</c:v>
                </c:pt>
                <c:pt idx="6957">
                  <c:v>4.3279105416666699</c:v>
                </c:pt>
                <c:pt idx="6958">
                  <c:v>4.32929925</c:v>
                </c:pt>
                <c:pt idx="6959">
                  <c:v>4.3306879583333302</c:v>
                </c:pt>
                <c:pt idx="6960">
                  <c:v>4.3320766666666701</c:v>
                </c:pt>
                <c:pt idx="6961">
                  <c:v>4.3334653750000003</c:v>
                </c:pt>
                <c:pt idx="6962">
                  <c:v>4.3348540833333304</c:v>
                </c:pt>
                <c:pt idx="6963">
                  <c:v>4.3362427916666704</c:v>
                </c:pt>
                <c:pt idx="6964">
                  <c:v>4.3376314999999996</c:v>
                </c:pt>
                <c:pt idx="6965">
                  <c:v>4.3390202083333298</c:v>
                </c:pt>
                <c:pt idx="6966">
                  <c:v>4.3404089166666697</c:v>
                </c:pt>
                <c:pt idx="6967">
                  <c:v>4.3417976249999999</c:v>
                </c:pt>
                <c:pt idx="6968">
                  <c:v>4.34318633333333</c:v>
                </c:pt>
                <c:pt idx="6969">
                  <c:v>4.34457504166667</c:v>
                </c:pt>
                <c:pt idx="6970">
                  <c:v>4.3459637500000001</c:v>
                </c:pt>
                <c:pt idx="6971">
                  <c:v>4.3473524583333303</c:v>
                </c:pt>
                <c:pt idx="6972">
                  <c:v>4.3487411666666702</c:v>
                </c:pt>
                <c:pt idx="6973">
                  <c:v>4.3501298750000004</c:v>
                </c:pt>
                <c:pt idx="6974">
                  <c:v>4.3515185833333296</c:v>
                </c:pt>
                <c:pt idx="6975">
                  <c:v>4.3529072916666696</c:v>
                </c:pt>
                <c:pt idx="6976">
                  <c:v>4.3542959999999997</c:v>
                </c:pt>
                <c:pt idx="6977">
                  <c:v>4.3556847083333299</c:v>
                </c:pt>
                <c:pt idx="6978">
                  <c:v>4.3570734166666698</c:v>
                </c:pt>
                <c:pt idx="6979">
                  <c:v>4.358462125</c:v>
                </c:pt>
                <c:pt idx="6980">
                  <c:v>4.3598508333333301</c:v>
                </c:pt>
                <c:pt idx="6981">
                  <c:v>4.36123954166667</c:v>
                </c:pt>
                <c:pt idx="6982">
                  <c:v>4.3626282500000002</c:v>
                </c:pt>
                <c:pt idx="6983">
                  <c:v>4.3640169583333304</c:v>
                </c:pt>
                <c:pt idx="6984">
                  <c:v>4.3654056666666703</c:v>
                </c:pt>
                <c:pt idx="6985">
                  <c:v>4.3667943749999996</c:v>
                </c:pt>
                <c:pt idx="6986">
                  <c:v>4.3681830833333297</c:v>
                </c:pt>
                <c:pt idx="6987">
                  <c:v>4.3695717916666696</c:v>
                </c:pt>
                <c:pt idx="6988">
                  <c:v>4.3709604999999998</c:v>
                </c:pt>
                <c:pt idx="6989">
                  <c:v>4.37234920833333</c:v>
                </c:pt>
                <c:pt idx="6990">
                  <c:v>4.3737379166666699</c:v>
                </c:pt>
                <c:pt idx="6991">
                  <c:v>4.375126625</c:v>
                </c:pt>
                <c:pt idx="6992">
                  <c:v>4.3765153333333302</c:v>
                </c:pt>
                <c:pt idx="6993">
                  <c:v>4.3779040416666701</c:v>
                </c:pt>
                <c:pt idx="6994">
                  <c:v>4.3792927500000003</c:v>
                </c:pt>
                <c:pt idx="6995">
                  <c:v>4.3806814583333296</c:v>
                </c:pt>
                <c:pt idx="6996">
                  <c:v>4.3820701666666704</c:v>
                </c:pt>
                <c:pt idx="6997">
                  <c:v>4.3834588749999996</c:v>
                </c:pt>
                <c:pt idx="6998">
                  <c:v>4.3848475833333298</c:v>
                </c:pt>
                <c:pt idx="6999">
                  <c:v>4.3862362916666697</c:v>
                </c:pt>
                <c:pt idx="7000">
                  <c:v>4.3876249999999999</c:v>
                </c:pt>
                <c:pt idx="7001">
                  <c:v>4.38901370833333</c:v>
                </c:pt>
                <c:pt idx="7002">
                  <c:v>4.39040241666667</c:v>
                </c:pt>
                <c:pt idx="7003">
                  <c:v>4.3917911250000001</c:v>
                </c:pt>
                <c:pt idx="7004">
                  <c:v>4.3931798333333303</c:v>
                </c:pt>
                <c:pt idx="7005">
                  <c:v>4.3945685416666702</c:v>
                </c:pt>
                <c:pt idx="7006">
                  <c:v>4.3959572500000004</c:v>
                </c:pt>
                <c:pt idx="7007">
                  <c:v>4.3973459583333296</c:v>
                </c:pt>
                <c:pt idx="7008">
                  <c:v>4.3987346666666696</c:v>
                </c:pt>
                <c:pt idx="7009">
                  <c:v>4.4001233749999997</c:v>
                </c:pt>
                <c:pt idx="7010">
                  <c:v>4.4015120833333299</c:v>
                </c:pt>
                <c:pt idx="7011">
                  <c:v>4.4029007916666698</c:v>
                </c:pt>
                <c:pt idx="7012">
                  <c:v>4.4042895</c:v>
                </c:pt>
                <c:pt idx="7013">
                  <c:v>4.4056782083333301</c:v>
                </c:pt>
                <c:pt idx="7014">
                  <c:v>4.4070669166666701</c:v>
                </c:pt>
                <c:pt idx="7015">
                  <c:v>4.4084556250000002</c:v>
                </c:pt>
                <c:pt idx="7016">
                  <c:v>4.4098443333333304</c:v>
                </c:pt>
                <c:pt idx="7017">
                  <c:v>4.4112330416666703</c:v>
                </c:pt>
                <c:pt idx="7018">
                  <c:v>4.4126217499999996</c:v>
                </c:pt>
                <c:pt idx="7019">
                  <c:v>4.4140104583333297</c:v>
                </c:pt>
                <c:pt idx="7020">
                  <c:v>4.4153991666666697</c:v>
                </c:pt>
                <c:pt idx="7021">
                  <c:v>4.4167878749999998</c:v>
                </c:pt>
                <c:pt idx="7022">
                  <c:v>4.41817658333333</c:v>
                </c:pt>
                <c:pt idx="7023">
                  <c:v>4.4195652916666699</c:v>
                </c:pt>
                <c:pt idx="7024">
                  <c:v>4.4209540000000001</c:v>
                </c:pt>
                <c:pt idx="7025">
                  <c:v>4.4223427083333302</c:v>
                </c:pt>
                <c:pt idx="7026">
                  <c:v>4.4237314166666701</c:v>
                </c:pt>
                <c:pt idx="7027">
                  <c:v>4.4251201250000003</c:v>
                </c:pt>
                <c:pt idx="7028">
                  <c:v>4.4265088333333296</c:v>
                </c:pt>
                <c:pt idx="7029">
                  <c:v>4.4278975416666704</c:v>
                </c:pt>
                <c:pt idx="7030">
                  <c:v>4.4292862499999996</c:v>
                </c:pt>
                <c:pt idx="7031">
                  <c:v>4.4306749583333298</c:v>
                </c:pt>
                <c:pt idx="7032">
                  <c:v>4.4320636666666697</c:v>
                </c:pt>
                <c:pt idx="7033">
                  <c:v>4.4334523749999999</c:v>
                </c:pt>
                <c:pt idx="7034">
                  <c:v>4.43484108333333</c:v>
                </c:pt>
                <c:pt idx="7035">
                  <c:v>4.43622979166667</c:v>
                </c:pt>
                <c:pt idx="7036">
                  <c:v>4.4376185000000001</c:v>
                </c:pt>
                <c:pt idx="7037">
                  <c:v>4.4390072083333303</c:v>
                </c:pt>
                <c:pt idx="7038">
                  <c:v>4.4403959166666702</c:v>
                </c:pt>
                <c:pt idx="7039">
                  <c:v>4.4417846250000004</c:v>
                </c:pt>
                <c:pt idx="7040">
                  <c:v>4.4431733333333296</c:v>
                </c:pt>
                <c:pt idx="7041">
                  <c:v>4.4445620416666696</c:v>
                </c:pt>
                <c:pt idx="7042">
                  <c:v>4.4459507499999997</c:v>
                </c:pt>
                <c:pt idx="7043">
                  <c:v>4.4473394583333299</c:v>
                </c:pt>
                <c:pt idx="7044">
                  <c:v>4.4487281666666698</c:v>
                </c:pt>
                <c:pt idx="7045">
                  <c:v>4.450116875</c:v>
                </c:pt>
                <c:pt idx="7046">
                  <c:v>4.4515055833333301</c:v>
                </c:pt>
                <c:pt idx="7047">
                  <c:v>4.4528942916666701</c:v>
                </c:pt>
                <c:pt idx="7048">
                  <c:v>4.4542830000000002</c:v>
                </c:pt>
                <c:pt idx="7049">
                  <c:v>4.4556717083333304</c:v>
                </c:pt>
                <c:pt idx="7050">
                  <c:v>4.4570604166666703</c:v>
                </c:pt>
                <c:pt idx="7051">
                  <c:v>4.4584491249999996</c:v>
                </c:pt>
                <c:pt idx="7052">
                  <c:v>4.4598378333333297</c:v>
                </c:pt>
                <c:pt idx="7053">
                  <c:v>4.4612265416666697</c:v>
                </c:pt>
                <c:pt idx="7054">
                  <c:v>4.4626152499999998</c:v>
                </c:pt>
                <c:pt idx="7055">
                  <c:v>4.46400395833333</c:v>
                </c:pt>
                <c:pt idx="7056">
                  <c:v>4.4653926666666699</c:v>
                </c:pt>
                <c:pt idx="7057">
                  <c:v>4.4667813750000001</c:v>
                </c:pt>
                <c:pt idx="7058">
                  <c:v>4.4681700833333302</c:v>
                </c:pt>
                <c:pt idx="7059">
                  <c:v>4.4695587916666701</c:v>
                </c:pt>
                <c:pt idx="7060">
                  <c:v>4.4709475000000003</c:v>
                </c:pt>
                <c:pt idx="7061">
                  <c:v>4.4723362083333296</c:v>
                </c:pt>
                <c:pt idx="7062">
                  <c:v>4.4737249166666704</c:v>
                </c:pt>
                <c:pt idx="7063">
                  <c:v>4.4751136249999997</c:v>
                </c:pt>
                <c:pt idx="7064">
                  <c:v>4.4765023333333298</c:v>
                </c:pt>
                <c:pt idx="7065">
                  <c:v>4.4778910416666697</c:v>
                </c:pt>
                <c:pt idx="7066">
                  <c:v>4.4792797499999999</c:v>
                </c:pt>
                <c:pt idx="7067">
                  <c:v>4.4806684583333301</c:v>
                </c:pt>
                <c:pt idx="7068">
                  <c:v>4.48205716666667</c:v>
                </c:pt>
                <c:pt idx="7069">
                  <c:v>4.4834458750000001</c:v>
                </c:pt>
                <c:pt idx="7070">
                  <c:v>4.4848345833333303</c:v>
                </c:pt>
                <c:pt idx="7071">
                  <c:v>4.4862232916666702</c:v>
                </c:pt>
                <c:pt idx="7072">
                  <c:v>4.4876120000000004</c:v>
                </c:pt>
                <c:pt idx="7073">
                  <c:v>4.4890007083333296</c:v>
                </c:pt>
                <c:pt idx="7074">
                  <c:v>4.4903894166666696</c:v>
                </c:pt>
                <c:pt idx="7075">
                  <c:v>4.4917781249999997</c:v>
                </c:pt>
                <c:pt idx="7076">
                  <c:v>4.4931668333333299</c:v>
                </c:pt>
                <c:pt idx="7077">
                  <c:v>4.4945555416666698</c:v>
                </c:pt>
                <c:pt idx="7078">
                  <c:v>4.49594425</c:v>
                </c:pt>
                <c:pt idx="7079">
                  <c:v>4.4973329583333301</c:v>
                </c:pt>
                <c:pt idx="7080">
                  <c:v>4.4987216666666701</c:v>
                </c:pt>
                <c:pt idx="7081">
                  <c:v>4.5001103750000002</c:v>
                </c:pt>
                <c:pt idx="7082">
                  <c:v>4.5014990833333304</c:v>
                </c:pt>
                <c:pt idx="7083">
                  <c:v>4.5028877916666703</c:v>
                </c:pt>
                <c:pt idx="7084">
                  <c:v>4.5042764999999996</c:v>
                </c:pt>
                <c:pt idx="7085">
                  <c:v>4.5056652083333297</c:v>
                </c:pt>
                <c:pt idx="7086">
                  <c:v>4.5070539166666697</c:v>
                </c:pt>
                <c:pt idx="7087">
                  <c:v>4.5084426249999998</c:v>
                </c:pt>
                <c:pt idx="7088">
                  <c:v>4.50983133333333</c:v>
                </c:pt>
                <c:pt idx="7089">
                  <c:v>4.5112200416666699</c:v>
                </c:pt>
                <c:pt idx="7090">
                  <c:v>4.5126087500000001</c:v>
                </c:pt>
                <c:pt idx="7091">
                  <c:v>4.5139974583333302</c:v>
                </c:pt>
                <c:pt idx="7092">
                  <c:v>4.5153861666666701</c:v>
                </c:pt>
                <c:pt idx="7093">
                  <c:v>4.5167748750000003</c:v>
                </c:pt>
                <c:pt idx="7094">
                  <c:v>4.5181635833333296</c:v>
                </c:pt>
                <c:pt idx="7095">
                  <c:v>4.5195522916666704</c:v>
                </c:pt>
                <c:pt idx="7096">
                  <c:v>4.5209409999999997</c:v>
                </c:pt>
                <c:pt idx="7097">
                  <c:v>4.5223297083333298</c:v>
                </c:pt>
                <c:pt idx="7098">
                  <c:v>4.5237184166666697</c:v>
                </c:pt>
                <c:pt idx="7099">
                  <c:v>4.5251071249999999</c:v>
                </c:pt>
                <c:pt idx="7100">
                  <c:v>4.5264958333333301</c:v>
                </c:pt>
                <c:pt idx="7101">
                  <c:v>4.52788454166667</c:v>
                </c:pt>
                <c:pt idx="7102">
                  <c:v>4.5292732500000001</c:v>
                </c:pt>
                <c:pt idx="7103">
                  <c:v>4.5306619583333303</c:v>
                </c:pt>
                <c:pt idx="7104">
                  <c:v>4.5320506666666702</c:v>
                </c:pt>
                <c:pt idx="7105">
                  <c:v>4.5334393750000004</c:v>
                </c:pt>
                <c:pt idx="7106">
                  <c:v>4.5348280833333297</c:v>
                </c:pt>
                <c:pt idx="7107">
                  <c:v>4.5362167916666696</c:v>
                </c:pt>
                <c:pt idx="7108">
                  <c:v>4.5376054999999997</c:v>
                </c:pt>
                <c:pt idx="7109">
                  <c:v>4.5389942083333299</c:v>
                </c:pt>
                <c:pt idx="7110">
                  <c:v>4.5403829166666698</c:v>
                </c:pt>
                <c:pt idx="7111">
                  <c:v>4.541771625</c:v>
                </c:pt>
                <c:pt idx="7112">
                  <c:v>4.5431603333333301</c:v>
                </c:pt>
                <c:pt idx="7113">
                  <c:v>4.5445490416666701</c:v>
                </c:pt>
                <c:pt idx="7114">
                  <c:v>4.5459377500000002</c:v>
                </c:pt>
                <c:pt idx="7115">
                  <c:v>4.5473264583333304</c:v>
                </c:pt>
                <c:pt idx="7116">
                  <c:v>4.5487151666666703</c:v>
                </c:pt>
                <c:pt idx="7117">
                  <c:v>4.5501038749999996</c:v>
                </c:pt>
                <c:pt idx="7118">
                  <c:v>4.5514925833333297</c:v>
                </c:pt>
                <c:pt idx="7119">
                  <c:v>4.5528812916666697</c:v>
                </c:pt>
                <c:pt idx="7120">
                  <c:v>4.5542699999999998</c:v>
                </c:pt>
                <c:pt idx="7121">
                  <c:v>4.55565870833333</c:v>
                </c:pt>
                <c:pt idx="7122">
                  <c:v>4.5570474166666699</c:v>
                </c:pt>
                <c:pt idx="7123">
                  <c:v>4.5584361250000001</c:v>
                </c:pt>
                <c:pt idx="7124">
                  <c:v>4.5598248333333302</c:v>
                </c:pt>
                <c:pt idx="7125">
                  <c:v>4.5612135416666701</c:v>
                </c:pt>
                <c:pt idx="7126">
                  <c:v>4.5626022500000003</c:v>
                </c:pt>
                <c:pt idx="7127">
                  <c:v>4.5639909583333296</c:v>
                </c:pt>
                <c:pt idx="7128">
                  <c:v>4.5653796666666704</c:v>
                </c:pt>
                <c:pt idx="7129">
                  <c:v>4.5667683749999997</c:v>
                </c:pt>
                <c:pt idx="7130">
                  <c:v>4.5681570833333298</c:v>
                </c:pt>
                <c:pt idx="7131">
                  <c:v>4.5695457916666697</c:v>
                </c:pt>
                <c:pt idx="7132">
                  <c:v>4.5709344999999999</c:v>
                </c:pt>
                <c:pt idx="7133">
                  <c:v>4.5723232083333301</c:v>
                </c:pt>
                <c:pt idx="7134">
                  <c:v>4.57371191666667</c:v>
                </c:pt>
                <c:pt idx="7135">
                  <c:v>4.5751006250000001</c:v>
                </c:pt>
                <c:pt idx="7136">
                  <c:v>4.5764893333333303</c:v>
                </c:pt>
                <c:pt idx="7137">
                  <c:v>4.5778780416666702</c:v>
                </c:pt>
                <c:pt idx="7138">
                  <c:v>4.5792667500000004</c:v>
                </c:pt>
                <c:pt idx="7139">
                  <c:v>4.5806554583333297</c:v>
                </c:pt>
                <c:pt idx="7140">
                  <c:v>4.5820441666666696</c:v>
                </c:pt>
                <c:pt idx="7141">
                  <c:v>4.5834328749999997</c:v>
                </c:pt>
                <c:pt idx="7142">
                  <c:v>4.5848215833333299</c:v>
                </c:pt>
                <c:pt idx="7143">
                  <c:v>4.5862102916666698</c:v>
                </c:pt>
                <c:pt idx="7144">
                  <c:v>4.587599</c:v>
                </c:pt>
                <c:pt idx="7145">
                  <c:v>4.5889877083333301</c:v>
                </c:pt>
                <c:pt idx="7146">
                  <c:v>4.5903764166666701</c:v>
                </c:pt>
                <c:pt idx="7147">
                  <c:v>4.5917651250000002</c:v>
                </c:pt>
                <c:pt idx="7148">
                  <c:v>4.5931538333333304</c:v>
                </c:pt>
                <c:pt idx="7149">
                  <c:v>4.5945425416666703</c:v>
                </c:pt>
                <c:pt idx="7150">
                  <c:v>4.5959312499999996</c:v>
                </c:pt>
                <c:pt idx="7151">
                  <c:v>4.5973199583333297</c:v>
                </c:pt>
                <c:pt idx="7152">
                  <c:v>4.5987086666666697</c:v>
                </c:pt>
                <c:pt idx="7153">
                  <c:v>4.6000973749999998</c:v>
                </c:pt>
                <c:pt idx="7154">
                  <c:v>4.60148608333333</c:v>
                </c:pt>
                <c:pt idx="7155">
                  <c:v>4.6028747916666699</c:v>
                </c:pt>
                <c:pt idx="7156">
                  <c:v>4.6042635000000001</c:v>
                </c:pt>
                <c:pt idx="7157">
                  <c:v>4.6056522083333302</c:v>
                </c:pt>
                <c:pt idx="7158">
                  <c:v>4.6070409166666701</c:v>
                </c:pt>
                <c:pt idx="7159">
                  <c:v>4.6084296250000003</c:v>
                </c:pt>
                <c:pt idx="7160">
                  <c:v>4.6098183333333296</c:v>
                </c:pt>
                <c:pt idx="7161">
                  <c:v>4.6112070416666704</c:v>
                </c:pt>
                <c:pt idx="7162">
                  <c:v>4.6125957499999997</c:v>
                </c:pt>
                <c:pt idx="7163">
                  <c:v>4.6139844583333298</c:v>
                </c:pt>
                <c:pt idx="7164">
                  <c:v>4.6153731666666697</c:v>
                </c:pt>
                <c:pt idx="7165">
                  <c:v>4.6167618749999999</c:v>
                </c:pt>
                <c:pt idx="7166">
                  <c:v>4.6181505833333301</c:v>
                </c:pt>
                <c:pt idx="7167">
                  <c:v>4.61953929166667</c:v>
                </c:pt>
                <c:pt idx="7168">
                  <c:v>4.6209280000000001</c:v>
                </c:pt>
                <c:pt idx="7169">
                  <c:v>4.6223167083333303</c:v>
                </c:pt>
                <c:pt idx="7170">
                  <c:v>4.6237054166666702</c:v>
                </c:pt>
                <c:pt idx="7171">
                  <c:v>4.6250941250000004</c:v>
                </c:pt>
                <c:pt idx="7172">
                  <c:v>4.6264828333333297</c:v>
                </c:pt>
                <c:pt idx="7173">
                  <c:v>4.6278715416666696</c:v>
                </c:pt>
                <c:pt idx="7174">
                  <c:v>4.6292602499999997</c:v>
                </c:pt>
                <c:pt idx="7175">
                  <c:v>4.6306489583333299</c:v>
                </c:pt>
                <c:pt idx="7176">
                  <c:v>4.6320376666666698</c:v>
                </c:pt>
                <c:pt idx="7177">
                  <c:v>4.633426375</c:v>
                </c:pt>
                <c:pt idx="7178">
                  <c:v>4.6348150833333301</c:v>
                </c:pt>
                <c:pt idx="7179">
                  <c:v>4.6362037916666701</c:v>
                </c:pt>
                <c:pt idx="7180">
                  <c:v>4.6375925000000002</c:v>
                </c:pt>
                <c:pt idx="7181">
                  <c:v>4.6389812083333304</c:v>
                </c:pt>
                <c:pt idx="7182">
                  <c:v>4.6403699166666703</c:v>
                </c:pt>
                <c:pt idx="7183">
                  <c:v>4.6417586249999996</c:v>
                </c:pt>
                <c:pt idx="7184">
                  <c:v>4.6431473333333297</c:v>
                </c:pt>
                <c:pt idx="7185">
                  <c:v>4.6445360416666697</c:v>
                </c:pt>
                <c:pt idx="7186">
                  <c:v>4.6459247499999998</c:v>
                </c:pt>
                <c:pt idx="7187">
                  <c:v>4.64731345833333</c:v>
                </c:pt>
                <c:pt idx="7188">
                  <c:v>4.6487021666666699</c:v>
                </c:pt>
                <c:pt idx="7189">
                  <c:v>4.6500908750000001</c:v>
                </c:pt>
                <c:pt idx="7190">
                  <c:v>4.6514795833333302</c:v>
                </c:pt>
                <c:pt idx="7191">
                  <c:v>4.6528682916666702</c:v>
                </c:pt>
                <c:pt idx="7192">
                  <c:v>4.6542570000000003</c:v>
                </c:pt>
                <c:pt idx="7193">
                  <c:v>4.6556457083333296</c:v>
                </c:pt>
                <c:pt idx="7194">
                  <c:v>4.6570344166666704</c:v>
                </c:pt>
                <c:pt idx="7195">
                  <c:v>4.6584231249999997</c:v>
                </c:pt>
                <c:pt idx="7196">
                  <c:v>4.6598118333333298</c:v>
                </c:pt>
                <c:pt idx="7197">
                  <c:v>4.6612005416666697</c:v>
                </c:pt>
                <c:pt idx="7198">
                  <c:v>4.6625892499999999</c:v>
                </c:pt>
                <c:pt idx="7199">
                  <c:v>4.6639779583333301</c:v>
                </c:pt>
                <c:pt idx="7200">
                  <c:v>4.66536666666667</c:v>
                </c:pt>
                <c:pt idx="7201">
                  <c:v>4.6667553750000002</c:v>
                </c:pt>
                <c:pt idx="7202">
                  <c:v>4.6681440833333303</c:v>
                </c:pt>
                <c:pt idx="7203">
                  <c:v>4.6695327916666702</c:v>
                </c:pt>
                <c:pt idx="7204">
                  <c:v>4.6709215000000004</c:v>
                </c:pt>
                <c:pt idx="7205">
                  <c:v>4.6723102083333297</c:v>
                </c:pt>
                <c:pt idx="7206">
                  <c:v>4.6736989166666696</c:v>
                </c:pt>
                <c:pt idx="7207">
                  <c:v>4.6750876249999997</c:v>
                </c:pt>
                <c:pt idx="7208">
                  <c:v>4.6764763333333299</c:v>
                </c:pt>
                <c:pt idx="7209">
                  <c:v>4.6778650416666698</c:v>
                </c:pt>
                <c:pt idx="7210">
                  <c:v>4.67925375</c:v>
                </c:pt>
                <c:pt idx="7211">
                  <c:v>4.6806424583333301</c:v>
                </c:pt>
                <c:pt idx="7212">
                  <c:v>4.6820311666666701</c:v>
                </c:pt>
                <c:pt idx="7213">
                  <c:v>4.6834198750000002</c:v>
                </c:pt>
                <c:pt idx="7214">
                  <c:v>4.6848085833333304</c:v>
                </c:pt>
                <c:pt idx="7215">
                  <c:v>4.6861972916666703</c:v>
                </c:pt>
                <c:pt idx="7216">
                  <c:v>4.6875859999999996</c:v>
                </c:pt>
                <c:pt idx="7217">
                  <c:v>4.6889747083333297</c:v>
                </c:pt>
                <c:pt idx="7218">
                  <c:v>4.6903634166666697</c:v>
                </c:pt>
                <c:pt idx="7219">
                  <c:v>4.6917521249999998</c:v>
                </c:pt>
                <c:pt idx="7220">
                  <c:v>4.69314083333333</c:v>
                </c:pt>
                <c:pt idx="7221">
                  <c:v>4.6945295416666699</c:v>
                </c:pt>
                <c:pt idx="7222">
                  <c:v>4.6959182500000001</c:v>
                </c:pt>
                <c:pt idx="7223">
                  <c:v>4.6973069583333302</c:v>
                </c:pt>
                <c:pt idx="7224">
                  <c:v>4.6986956666666702</c:v>
                </c:pt>
                <c:pt idx="7225">
                  <c:v>4.7000843750000003</c:v>
                </c:pt>
                <c:pt idx="7226">
                  <c:v>4.7014730833333296</c:v>
                </c:pt>
                <c:pt idx="7227">
                  <c:v>4.7028617916666704</c:v>
                </c:pt>
                <c:pt idx="7228">
                  <c:v>4.7042504999999997</c:v>
                </c:pt>
                <c:pt idx="7229">
                  <c:v>4.7056392083333298</c:v>
                </c:pt>
                <c:pt idx="7230">
                  <c:v>4.7070279166666698</c:v>
                </c:pt>
                <c:pt idx="7231">
                  <c:v>4.7084166249999999</c:v>
                </c:pt>
                <c:pt idx="7232">
                  <c:v>4.7098053333333301</c:v>
                </c:pt>
                <c:pt idx="7233">
                  <c:v>4.71119404166667</c:v>
                </c:pt>
                <c:pt idx="7234">
                  <c:v>4.7125827500000002</c:v>
                </c:pt>
                <c:pt idx="7235">
                  <c:v>4.7139714583333303</c:v>
                </c:pt>
                <c:pt idx="7236">
                  <c:v>4.7153601666666702</c:v>
                </c:pt>
                <c:pt idx="7237">
                  <c:v>4.7167488750000004</c:v>
                </c:pt>
                <c:pt idx="7238">
                  <c:v>4.7181375833333297</c:v>
                </c:pt>
                <c:pt idx="7239">
                  <c:v>4.7195262916666696</c:v>
                </c:pt>
                <c:pt idx="7240">
                  <c:v>4.7209149999999998</c:v>
                </c:pt>
                <c:pt idx="7241">
                  <c:v>4.7223037083333299</c:v>
                </c:pt>
                <c:pt idx="7242">
                  <c:v>4.7236924166666698</c:v>
                </c:pt>
                <c:pt idx="7243">
                  <c:v>4.725081125</c:v>
                </c:pt>
                <c:pt idx="7244">
                  <c:v>4.7264698333333302</c:v>
                </c:pt>
                <c:pt idx="7245">
                  <c:v>4.7278585416666701</c:v>
                </c:pt>
                <c:pt idx="7246">
                  <c:v>4.7292472500000002</c:v>
                </c:pt>
                <c:pt idx="7247">
                  <c:v>4.7306359583333304</c:v>
                </c:pt>
                <c:pt idx="7248">
                  <c:v>4.7320246666666703</c:v>
                </c:pt>
                <c:pt idx="7249">
                  <c:v>4.7334133749999996</c:v>
                </c:pt>
                <c:pt idx="7250">
                  <c:v>4.7348020833333297</c:v>
                </c:pt>
                <c:pt idx="7251">
                  <c:v>4.7361907916666697</c:v>
                </c:pt>
                <c:pt idx="7252">
                  <c:v>4.7375794999999998</c:v>
                </c:pt>
                <c:pt idx="7253">
                  <c:v>4.73896820833333</c:v>
                </c:pt>
                <c:pt idx="7254">
                  <c:v>4.7403569166666699</c:v>
                </c:pt>
                <c:pt idx="7255">
                  <c:v>4.7417456250000001</c:v>
                </c:pt>
                <c:pt idx="7256">
                  <c:v>4.7431343333333302</c:v>
                </c:pt>
                <c:pt idx="7257">
                  <c:v>4.7445230416666702</c:v>
                </c:pt>
                <c:pt idx="7258">
                  <c:v>4.7459117500000003</c:v>
                </c:pt>
                <c:pt idx="7259">
                  <c:v>4.7473004583333296</c:v>
                </c:pt>
                <c:pt idx="7260">
                  <c:v>4.7486891666666704</c:v>
                </c:pt>
                <c:pt idx="7261">
                  <c:v>4.7500778749999997</c:v>
                </c:pt>
                <c:pt idx="7262">
                  <c:v>4.7514665833333298</c:v>
                </c:pt>
                <c:pt idx="7263">
                  <c:v>4.7528552916666698</c:v>
                </c:pt>
                <c:pt idx="7264">
                  <c:v>4.7542439999999999</c:v>
                </c:pt>
                <c:pt idx="7265">
                  <c:v>4.7556327083333301</c:v>
                </c:pt>
                <c:pt idx="7266">
                  <c:v>4.75702141666667</c:v>
                </c:pt>
                <c:pt idx="7267">
                  <c:v>4.7584101250000002</c:v>
                </c:pt>
                <c:pt idx="7268">
                  <c:v>4.7597988333333303</c:v>
                </c:pt>
                <c:pt idx="7269">
                  <c:v>4.7611875416666702</c:v>
                </c:pt>
                <c:pt idx="7270">
                  <c:v>4.7625762500000004</c:v>
                </c:pt>
                <c:pt idx="7271">
                  <c:v>4.7639649583333297</c:v>
                </c:pt>
                <c:pt idx="7272">
                  <c:v>4.7653536666666696</c:v>
                </c:pt>
                <c:pt idx="7273">
                  <c:v>4.7667423749999998</c:v>
                </c:pt>
                <c:pt idx="7274">
                  <c:v>4.7681310833333299</c:v>
                </c:pt>
                <c:pt idx="7275">
                  <c:v>4.7695197916666698</c:v>
                </c:pt>
                <c:pt idx="7276">
                  <c:v>4.7709085</c:v>
                </c:pt>
                <c:pt idx="7277">
                  <c:v>4.7722972083333302</c:v>
                </c:pt>
                <c:pt idx="7278">
                  <c:v>4.7736859166666701</c:v>
                </c:pt>
                <c:pt idx="7279">
                  <c:v>4.7750746250000002</c:v>
                </c:pt>
                <c:pt idx="7280">
                  <c:v>4.7764633333333304</c:v>
                </c:pt>
                <c:pt idx="7281">
                  <c:v>4.7778520416666703</c:v>
                </c:pt>
                <c:pt idx="7282">
                  <c:v>4.7792407499999996</c:v>
                </c:pt>
                <c:pt idx="7283">
                  <c:v>4.7806294583333298</c:v>
                </c:pt>
                <c:pt idx="7284">
                  <c:v>4.7820181666666697</c:v>
                </c:pt>
                <c:pt idx="7285">
                  <c:v>4.7834068749999998</c:v>
                </c:pt>
                <c:pt idx="7286">
                  <c:v>4.78479558333333</c:v>
                </c:pt>
                <c:pt idx="7287">
                  <c:v>4.7861842916666699</c:v>
                </c:pt>
                <c:pt idx="7288">
                  <c:v>4.7875730000000001</c:v>
                </c:pt>
                <c:pt idx="7289">
                  <c:v>4.7889617083333302</c:v>
                </c:pt>
                <c:pt idx="7290">
                  <c:v>4.7903504166666702</c:v>
                </c:pt>
                <c:pt idx="7291">
                  <c:v>4.7917391250000003</c:v>
                </c:pt>
                <c:pt idx="7292">
                  <c:v>4.7931278333333296</c:v>
                </c:pt>
                <c:pt idx="7293">
                  <c:v>4.7945165416666704</c:v>
                </c:pt>
                <c:pt idx="7294">
                  <c:v>4.7959052499999997</c:v>
                </c:pt>
                <c:pt idx="7295">
                  <c:v>4.7972939583333298</c:v>
                </c:pt>
                <c:pt idx="7296">
                  <c:v>4.7986826666666698</c:v>
                </c:pt>
                <c:pt idx="7297">
                  <c:v>4.8000713749999999</c:v>
                </c:pt>
                <c:pt idx="7298">
                  <c:v>4.8014600833333301</c:v>
                </c:pt>
                <c:pt idx="7299">
                  <c:v>4.80284879166667</c:v>
                </c:pt>
                <c:pt idx="7300">
                  <c:v>4.8042375000000002</c:v>
                </c:pt>
                <c:pt idx="7301">
                  <c:v>4.8056262083333303</c:v>
                </c:pt>
                <c:pt idx="7302">
                  <c:v>4.8070149166666702</c:v>
                </c:pt>
                <c:pt idx="7303">
                  <c:v>4.8084036250000004</c:v>
                </c:pt>
                <c:pt idx="7304">
                  <c:v>4.8097923333333297</c:v>
                </c:pt>
                <c:pt idx="7305">
                  <c:v>4.8111810416666696</c:v>
                </c:pt>
                <c:pt idx="7306">
                  <c:v>4.8125697499999998</c:v>
                </c:pt>
                <c:pt idx="7307">
                  <c:v>4.8139584583333299</c:v>
                </c:pt>
                <c:pt idx="7308">
                  <c:v>4.8153471666666698</c:v>
                </c:pt>
                <c:pt idx="7309">
                  <c:v>4.816735875</c:v>
                </c:pt>
                <c:pt idx="7310">
                  <c:v>4.8181245833333302</c:v>
                </c:pt>
                <c:pt idx="7311">
                  <c:v>4.8195132916666701</c:v>
                </c:pt>
                <c:pt idx="7312">
                  <c:v>4.8209020000000002</c:v>
                </c:pt>
                <c:pt idx="7313">
                  <c:v>4.8222907083333304</c:v>
                </c:pt>
                <c:pt idx="7314">
                  <c:v>4.8236794166666703</c:v>
                </c:pt>
                <c:pt idx="7315">
                  <c:v>4.8250681249999996</c:v>
                </c:pt>
                <c:pt idx="7316">
                  <c:v>4.8264568333333298</c:v>
                </c:pt>
                <c:pt idx="7317">
                  <c:v>4.8278455416666697</c:v>
                </c:pt>
                <c:pt idx="7318">
                  <c:v>4.8292342499999998</c:v>
                </c:pt>
                <c:pt idx="7319">
                  <c:v>4.83062295833333</c:v>
                </c:pt>
                <c:pt idx="7320">
                  <c:v>4.8320116666666699</c:v>
                </c:pt>
                <c:pt idx="7321">
                  <c:v>4.8334003750000001</c:v>
                </c:pt>
                <c:pt idx="7322">
                  <c:v>4.8347890833333302</c:v>
                </c:pt>
                <c:pt idx="7323">
                  <c:v>4.8361777916666702</c:v>
                </c:pt>
                <c:pt idx="7324">
                  <c:v>4.8375665000000003</c:v>
                </c:pt>
                <c:pt idx="7325">
                  <c:v>4.8389552083333296</c:v>
                </c:pt>
                <c:pt idx="7326">
                  <c:v>4.8403439166666704</c:v>
                </c:pt>
                <c:pt idx="7327">
                  <c:v>4.8417326249999997</c:v>
                </c:pt>
                <c:pt idx="7328">
                  <c:v>4.8431213333333298</c:v>
                </c:pt>
                <c:pt idx="7329">
                  <c:v>4.8445100416666698</c:v>
                </c:pt>
                <c:pt idx="7330">
                  <c:v>4.8458987499999999</c:v>
                </c:pt>
                <c:pt idx="7331">
                  <c:v>4.8472874583333301</c:v>
                </c:pt>
                <c:pt idx="7332">
                  <c:v>4.84867616666667</c:v>
                </c:pt>
                <c:pt idx="7333">
                  <c:v>4.8500648750000002</c:v>
                </c:pt>
                <c:pt idx="7334">
                  <c:v>4.8514535833333303</c:v>
                </c:pt>
                <c:pt idx="7335">
                  <c:v>4.8528422916666702</c:v>
                </c:pt>
                <c:pt idx="7336">
                  <c:v>4.8542310000000004</c:v>
                </c:pt>
                <c:pt idx="7337">
                  <c:v>4.8556197083333297</c:v>
                </c:pt>
                <c:pt idx="7338">
                  <c:v>4.8570084166666696</c:v>
                </c:pt>
                <c:pt idx="7339">
                  <c:v>4.8583971249999998</c:v>
                </c:pt>
                <c:pt idx="7340">
                  <c:v>4.8597858333333299</c:v>
                </c:pt>
                <c:pt idx="7341">
                  <c:v>4.8611745416666698</c:v>
                </c:pt>
                <c:pt idx="7342">
                  <c:v>4.86256325</c:v>
                </c:pt>
                <c:pt idx="7343">
                  <c:v>4.8639519583333302</c:v>
                </c:pt>
                <c:pt idx="7344">
                  <c:v>4.8653406666666701</c:v>
                </c:pt>
                <c:pt idx="7345">
                  <c:v>4.8667293750000002</c:v>
                </c:pt>
                <c:pt idx="7346">
                  <c:v>4.8681180833333304</c:v>
                </c:pt>
                <c:pt idx="7347">
                  <c:v>4.8695067916666703</c:v>
                </c:pt>
                <c:pt idx="7348">
                  <c:v>4.8708954999999996</c:v>
                </c:pt>
                <c:pt idx="7349">
                  <c:v>4.8722842083333298</c:v>
                </c:pt>
                <c:pt idx="7350">
                  <c:v>4.8736729166666697</c:v>
                </c:pt>
                <c:pt idx="7351">
                  <c:v>4.8750616249999998</c:v>
                </c:pt>
                <c:pt idx="7352">
                  <c:v>4.87645033333333</c:v>
                </c:pt>
                <c:pt idx="7353">
                  <c:v>4.8778390416666699</c:v>
                </c:pt>
                <c:pt idx="7354">
                  <c:v>4.8792277500000001</c:v>
                </c:pt>
                <c:pt idx="7355">
                  <c:v>4.8806164583333302</c:v>
                </c:pt>
                <c:pt idx="7356">
                  <c:v>4.8820051666666702</c:v>
                </c:pt>
                <c:pt idx="7357">
                  <c:v>4.8833938750000003</c:v>
                </c:pt>
                <c:pt idx="7358">
                  <c:v>4.8847825833333296</c:v>
                </c:pt>
                <c:pt idx="7359">
                  <c:v>4.8861712916666704</c:v>
                </c:pt>
                <c:pt idx="7360">
                  <c:v>4.8875599999999997</c:v>
                </c:pt>
                <c:pt idx="7361">
                  <c:v>4.8889487083333298</c:v>
                </c:pt>
                <c:pt idx="7362">
                  <c:v>4.8903374166666698</c:v>
                </c:pt>
                <c:pt idx="7363">
                  <c:v>4.8917261249999999</c:v>
                </c:pt>
                <c:pt idx="7364">
                  <c:v>4.8931148333333301</c:v>
                </c:pt>
                <c:pt idx="7365">
                  <c:v>4.89450354166667</c:v>
                </c:pt>
                <c:pt idx="7366">
                  <c:v>4.8958922500000002</c:v>
                </c:pt>
                <c:pt idx="7367">
                  <c:v>4.8972809583333303</c:v>
                </c:pt>
                <c:pt idx="7368">
                  <c:v>4.8986696666666703</c:v>
                </c:pt>
                <c:pt idx="7369">
                  <c:v>4.9000583750000004</c:v>
                </c:pt>
                <c:pt idx="7370">
                  <c:v>4.9014470833333297</c:v>
                </c:pt>
                <c:pt idx="7371">
                  <c:v>4.9028357916666696</c:v>
                </c:pt>
                <c:pt idx="7372">
                  <c:v>4.9042244999999998</c:v>
                </c:pt>
                <c:pt idx="7373">
                  <c:v>4.9056132083333299</c:v>
                </c:pt>
                <c:pt idx="7374">
                  <c:v>4.9070019166666698</c:v>
                </c:pt>
                <c:pt idx="7375">
                  <c:v>4.908390625</c:v>
                </c:pt>
                <c:pt idx="7376">
                  <c:v>4.9097793333333302</c:v>
                </c:pt>
                <c:pt idx="7377">
                  <c:v>4.9111680416666701</c:v>
                </c:pt>
                <c:pt idx="7378">
                  <c:v>4.9125567500000002</c:v>
                </c:pt>
                <c:pt idx="7379">
                  <c:v>4.9139454583333304</c:v>
                </c:pt>
                <c:pt idx="7380">
                  <c:v>4.9153341666666703</c:v>
                </c:pt>
                <c:pt idx="7381">
                  <c:v>4.9167228749999996</c:v>
                </c:pt>
                <c:pt idx="7382">
                  <c:v>4.9181115833333298</c:v>
                </c:pt>
                <c:pt idx="7383">
                  <c:v>4.9195002916666697</c:v>
                </c:pt>
                <c:pt idx="7384">
                  <c:v>4.9208889999999998</c:v>
                </c:pt>
                <c:pt idx="7385">
                  <c:v>4.92227770833333</c:v>
                </c:pt>
                <c:pt idx="7386">
                  <c:v>4.9236664166666699</c:v>
                </c:pt>
                <c:pt idx="7387">
                  <c:v>4.9250551250000001</c:v>
                </c:pt>
                <c:pt idx="7388">
                  <c:v>4.9264438333333302</c:v>
                </c:pt>
                <c:pt idx="7389">
                  <c:v>4.9278325416666702</c:v>
                </c:pt>
                <c:pt idx="7390">
                  <c:v>4.9292212500000003</c:v>
                </c:pt>
                <c:pt idx="7391">
                  <c:v>4.9306099583333296</c:v>
                </c:pt>
                <c:pt idx="7392">
                  <c:v>4.9319986666666704</c:v>
                </c:pt>
                <c:pt idx="7393">
                  <c:v>4.9333873749999997</c:v>
                </c:pt>
                <c:pt idx="7394">
                  <c:v>4.9347760833333298</c:v>
                </c:pt>
                <c:pt idx="7395">
                  <c:v>4.9361647916666698</c:v>
                </c:pt>
                <c:pt idx="7396">
                  <c:v>4.9375534999999999</c:v>
                </c:pt>
                <c:pt idx="7397">
                  <c:v>4.9389422083333301</c:v>
                </c:pt>
                <c:pt idx="7398">
                  <c:v>4.94033091666667</c:v>
                </c:pt>
                <c:pt idx="7399">
                  <c:v>4.9417196250000002</c:v>
                </c:pt>
                <c:pt idx="7400">
                  <c:v>4.9431083333333303</c:v>
                </c:pt>
                <c:pt idx="7401">
                  <c:v>4.9444970416666703</c:v>
                </c:pt>
                <c:pt idx="7402">
                  <c:v>4.9458857500000004</c:v>
                </c:pt>
                <c:pt idx="7403">
                  <c:v>4.9472744583333297</c:v>
                </c:pt>
                <c:pt idx="7404">
                  <c:v>4.9486631666666696</c:v>
                </c:pt>
                <c:pt idx="7405">
                  <c:v>4.9500518749999998</c:v>
                </c:pt>
                <c:pt idx="7406">
                  <c:v>4.9514405833333299</c:v>
                </c:pt>
                <c:pt idx="7407">
                  <c:v>4.9528292916666699</c:v>
                </c:pt>
                <c:pt idx="7408">
                  <c:v>4.954218</c:v>
                </c:pt>
                <c:pt idx="7409">
                  <c:v>4.9556067083333302</c:v>
                </c:pt>
                <c:pt idx="7410">
                  <c:v>4.9569954166666701</c:v>
                </c:pt>
                <c:pt idx="7411">
                  <c:v>4.9583841250000003</c:v>
                </c:pt>
                <c:pt idx="7412">
                  <c:v>4.9597728333333304</c:v>
                </c:pt>
                <c:pt idx="7413">
                  <c:v>4.9611615416666703</c:v>
                </c:pt>
                <c:pt idx="7414">
                  <c:v>4.9625502499999996</c:v>
                </c:pt>
                <c:pt idx="7415">
                  <c:v>4.9639389583333298</c:v>
                </c:pt>
                <c:pt idx="7416">
                  <c:v>4.9653276666666697</c:v>
                </c:pt>
                <c:pt idx="7417">
                  <c:v>4.9667163749999999</c:v>
                </c:pt>
                <c:pt idx="7418">
                  <c:v>4.96810508333333</c:v>
                </c:pt>
                <c:pt idx="7419">
                  <c:v>4.9694937916666699</c:v>
                </c:pt>
                <c:pt idx="7420">
                  <c:v>4.9708825000000001</c:v>
                </c:pt>
                <c:pt idx="7421">
                  <c:v>4.9722712083333303</c:v>
                </c:pt>
                <c:pt idx="7422">
                  <c:v>4.9736599166666702</c:v>
                </c:pt>
                <c:pt idx="7423">
                  <c:v>4.9750486250000003</c:v>
                </c:pt>
                <c:pt idx="7424">
                  <c:v>4.9764373333333296</c:v>
                </c:pt>
                <c:pt idx="7425">
                  <c:v>4.9778260416666704</c:v>
                </c:pt>
                <c:pt idx="7426">
                  <c:v>4.9792147499999997</c:v>
                </c:pt>
                <c:pt idx="7427">
                  <c:v>4.9806034583333298</c:v>
                </c:pt>
                <c:pt idx="7428">
                  <c:v>4.9819921666666698</c:v>
                </c:pt>
                <c:pt idx="7429">
                  <c:v>4.9833808749999999</c:v>
                </c:pt>
                <c:pt idx="7430">
                  <c:v>4.9847695833333301</c:v>
                </c:pt>
                <c:pt idx="7431">
                  <c:v>4.98615829166667</c:v>
                </c:pt>
                <c:pt idx="7432">
                  <c:v>4.9875470000000002</c:v>
                </c:pt>
                <c:pt idx="7433">
                  <c:v>4.9889357083333303</c:v>
                </c:pt>
                <c:pt idx="7434">
                  <c:v>4.9903244166666703</c:v>
                </c:pt>
                <c:pt idx="7435">
                  <c:v>4.9917131250000004</c:v>
                </c:pt>
                <c:pt idx="7436">
                  <c:v>4.9931018333333297</c:v>
                </c:pt>
                <c:pt idx="7437">
                  <c:v>4.9944905416666696</c:v>
                </c:pt>
                <c:pt idx="7438">
                  <c:v>4.9958792499999998</c:v>
                </c:pt>
                <c:pt idx="7439">
                  <c:v>4.9972679583333299</c:v>
                </c:pt>
                <c:pt idx="7440">
                  <c:v>4.9986566666666699</c:v>
                </c:pt>
                <c:pt idx="7441">
                  <c:v>5.000045375</c:v>
                </c:pt>
                <c:pt idx="7442">
                  <c:v>5.0014340833333302</c:v>
                </c:pt>
                <c:pt idx="7443">
                  <c:v>5.0028227916666701</c:v>
                </c:pt>
                <c:pt idx="7444">
                  <c:v>5.0042115000000003</c:v>
                </c:pt>
                <c:pt idx="7445">
                  <c:v>5.0056002083333304</c:v>
                </c:pt>
                <c:pt idx="7446">
                  <c:v>5.0069889166666703</c:v>
                </c:pt>
                <c:pt idx="7447">
                  <c:v>5.0083776249999996</c:v>
                </c:pt>
                <c:pt idx="7448">
                  <c:v>5.0097663333333298</c:v>
                </c:pt>
                <c:pt idx="7449">
                  <c:v>5.0111550416666697</c:v>
                </c:pt>
                <c:pt idx="7450">
                  <c:v>5.0125437499999999</c:v>
                </c:pt>
                <c:pt idx="7451">
                  <c:v>5.01393245833333</c:v>
                </c:pt>
                <c:pt idx="7452">
                  <c:v>5.0153211666666699</c:v>
                </c:pt>
                <c:pt idx="7453">
                  <c:v>5.0167098750000001</c:v>
                </c:pt>
                <c:pt idx="7454">
                  <c:v>5.0180985833333303</c:v>
                </c:pt>
                <c:pt idx="7455">
                  <c:v>5.0194872916666702</c:v>
                </c:pt>
                <c:pt idx="7456">
                  <c:v>5.0208760000000003</c:v>
                </c:pt>
                <c:pt idx="7457">
                  <c:v>5.0222647083333296</c:v>
                </c:pt>
                <c:pt idx="7458">
                  <c:v>5.0236534166666704</c:v>
                </c:pt>
                <c:pt idx="7459">
                  <c:v>5.0250421249999997</c:v>
                </c:pt>
                <c:pt idx="7460">
                  <c:v>5.0264308333333299</c:v>
                </c:pt>
                <c:pt idx="7461">
                  <c:v>5.0278195416666698</c:v>
                </c:pt>
                <c:pt idx="7462">
                  <c:v>5.0292082499999999</c:v>
                </c:pt>
                <c:pt idx="7463">
                  <c:v>5.0305969583333301</c:v>
                </c:pt>
                <c:pt idx="7464">
                  <c:v>5.03198566666667</c:v>
                </c:pt>
                <c:pt idx="7465">
                  <c:v>5.0333743750000002</c:v>
                </c:pt>
                <c:pt idx="7466">
                  <c:v>5.0347630833333303</c:v>
                </c:pt>
                <c:pt idx="7467">
                  <c:v>5.0361517916666703</c:v>
                </c:pt>
                <c:pt idx="7468">
                  <c:v>5.0375405000000004</c:v>
                </c:pt>
                <c:pt idx="7469">
                  <c:v>5.0389292083333297</c:v>
                </c:pt>
                <c:pt idx="7470">
                  <c:v>5.0403179166666696</c:v>
                </c:pt>
                <c:pt idx="7471">
                  <c:v>5.0417066249999998</c:v>
                </c:pt>
                <c:pt idx="7472">
                  <c:v>5.0430953333333299</c:v>
                </c:pt>
                <c:pt idx="7473">
                  <c:v>5.0444840416666699</c:v>
                </c:pt>
                <c:pt idx="7474">
                  <c:v>5.04587275</c:v>
                </c:pt>
                <c:pt idx="7475">
                  <c:v>5.0472614583333302</c:v>
                </c:pt>
                <c:pt idx="7476">
                  <c:v>5.0486501666666701</c:v>
                </c:pt>
                <c:pt idx="7477">
                  <c:v>5.0500388750000003</c:v>
                </c:pt>
                <c:pt idx="7478">
                  <c:v>5.0514275833333304</c:v>
                </c:pt>
                <c:pt idx="7479">
                  <c:v>5.0528162916666703</c:v>
                </c:pt>
                <c:pt idx="7480">
                  <c:v>5.0542049999999996</c:v>
                </c:pt>
                <c:pt idx="7481">
                  <c:v>5.0555937083333298</c:v>
                </c:pt>
                <c:pt idx="7482">
                  <c:v>5.0569824166666697</c:v>
                </c:pt>
                <c:pt idx="7483">
                  <c:v>5.0583711249999999</c:v>
                </c:pt>
                <c:pt idx="7484">
                  <c:v>5.05975983333333</c:v>
                </c:pt>
                <c:pt idx="7485">
                  <c:v>5.0611485416666699</c:v>
                </c:pt>
                <c:pt idx="7486">
                  <c:v>5.0625372500000001</c:v>
                </c:pt>
                <c:pt idx="7487">
                  <c:v>5.0639259583333303</c:v>
                </c:pt>
                <c:pt idx="7488">
                  <c:v>5.0653146666666702</c:v>
                </c:pt>
                <c:pt idx="7489">
                  <c:v>5.0667033750000003</c:v>
                </c:pt>
                <c:pt idx="7490">
                  <c:v>5.0680920833333296</c:v>
                </c:pt>
                <c:pt idx="7491">
                  <c:v>5.0694807916666704</c:v>
                </c:pt>
                <c:pt idx="7492">
                  <c:v>5.0708694999999997</c:v>
                </c:pt>
                <c:pt idx="7493">
                  <c:v>5.0722582083333299</c:v>
                </c:pt>
                <c:pt idx="7494">
                  <c:v>5.0736469166666698</c:v>
                </c:pt>
                <c:pt idx="7495">
                  <c:v>5.0750356249999999</c:v>
                </c:pt>
                <c:pt idx="7496">
                  <c:v>5.0764243333333301</c:v>
                </c:pt>
                <c:pt idx="7497">
                  <c:v>5.07781304166667</c:v>
                </c:pt>
                <c:pt idx="7498">
                  <c:v>5.0792017500000002</c:v>
                </c:pt>
                <c:pt idx="7499">
                  <c:v>5.0805904583333303</c:v>
                </c:pt>
                <c:pt idx="7500">
                  <c:v>5.0819791666666703</c:v>
                </c:pt>
                <c:pt idx="7501">
                  <c:v>5.0833678750000004</c:v>
                </c:pt>
                <c:pt idx="7502">
                  <c:v>5.0847565833333297</c:v>
                </c:pt>
                <c:pt idx="7503">
                  <c:v>5.0861452916666696</c:v>
                </c:pt>
                <c:pt idx="7504">
                  <c:v>5.0875339999999998</c:v>
                </c:pt>
                <c:pt idx="7505">
                  <c:v>5.0889227083333299</c:v>
                </c:pt>
                <c:pt idx="7506">
                  <c:v>5.0903114166666699</c:v>
                </c:pt>
                <c:pt idx="7507">
                  <c:v>5.091700125</c:v>
                </c:pt>
                <c:pt idx="7508">
                  <c:v>5.0930888333333302</c:v>
                </c:pt>
                <c:pt idx="7509">
                  <c:v>5.0944775416666701</c:v>
                </c:pt>
                <c:pt idx="7510">
                  <c:v>5.0958662500000003</c:v>
                </c:pt>
                <c:pt idx="7511">
                  <c:v>5.0972549583333304</c:v>
                </c:pt>
                <c:pt idx="7512">
                  <c:v>5.0986436666666703</c:v>
                </c:pt>
                <c:pt idx="7513">
                  <c:v>5.1000323749999996</c:v>
                </c:pt>
                <c:pt idx="7514">
                  <c:v>5.1014210833333298</c:v>
                </c:pt>
                <c:pt idx="7515">
                  <c:v>5.1028097916666697</c:v>
                </c:pt>
                <c:pt idx="7516">
                  <c:v>5.1041984999999999</c:v>
                </c:pt>
                <c:pt idx="7517">
                  <c:v>5.10558720833333</c:v>
                </c:pt>
                <c:pt idx="7518">
                  <c:v>5.1069759166666699</c:v>
                </c:pt>
                <c:pt idx="7519">
                  <c:v>5.1083646250000001</c:v>
                </c:pt>
                <c:pt idx="7520">
                  <c:v>5.1097533333333303</c:v>
                </c:pt>
                <c:pt idx="7521">
                  <c:v>5.1111420416666702</c:v>
                </c:pt>
                <c:pt idx="7522">
                  <c:v>5.1125307500000003</c:v>
                </c:pt>
                <c:pt idx="7523">
                  <c:v>5.1139194583333296</c:v>
                </c:pt>
                <c:pt idx="7524">
                  <c:v>5.1153081666666704</c:v>
                </c:pt>
                <c:pt idx="7525">
                  <c:v>5.1166968749999997</c:v>
                </c:pt>
                <c:pt idx="7526">
                  <c:v>5.1180855833333299</c:v>
                </c:pt>
                <c:pt idx="7527">
                  <c:v>5.1194742916666698</c:v>
                </c:pt>
                <c:pt idx="7528">
                  <c:v>5.1208629999999999</c:v>
                </c:pt>
                <c:pt idx="7529">
                  <c:v>5.1222517083333301</c:v>
                </c:pt>
                <c:pt idx="7530">
                  <c:v>5.12364041666667</c:v>
                </c:pt>
                <c:pt idx="7531">
                  <c:v>5.1250291250000002</c:v>
                </c:pt>
                <c:pt idx="7532">
                  <c:v>5.1264178333333303</c:v>
                </c:pt>
                <c:pt idx="7533">
                  <c:v>5.1278065416666703</c:v>
                </c:pt>
                <c:pt idx="7534">
                  <c:v>5.1291952500000004</c:v>
                </c:pt>
                <c:pt idx="7535">
                  <c:v>5.1305839583333297</c:v>
                </c:pt>
                <c:pt idx="7536">
                  <c:v>5.1319726666666696</c:v>
                </c:pt>
                <c:pt idx="7537">
                  <c:v>5.1333613749999998</c:v>
                </c:pt>
                <c:pt idx="7538">
                  <c:v>5.1347500833333299</c:v>
                </c:pt>
                <c:pt idx="7539">
                  <c:v>5.1361387916666699</c:v>
                </c:pt>
                <c:pt idx="7540">
                  <c:v>5.1375275</c:v>
                </c:pt>
                <c:pt idx="7541">
                  <c:v>5.1389162083333302</c:v>
                </c:pt>
                <c:pt idx="7542">
                  <c:v>5.1403049166666701</c:v>
                </c:pt>
                <c:pt idx="7543">
                  <c:v>5.1416936250000003</c:v>
                </c:pt>
                <c:pt idx="7544">
                  <c:v>5.1430823333333304</c:v>
                </c:pt>
                <c:pt idx="7545">
                  <c:v>5.1444710416666704</c:v>
                </c:pt>
                <c:pt idx="7546">
                  <c:v>5.1458597499999996</c:v>
                </c:pt>
                <c:pt idx="7547">
                  <c:v>5.1472484583333298</c:v>
                </c:pt>
                <c:pt idx="7548">
                  <c:v>5.1486371666666697</c:v>
                </c:pt>
                <c:pt idx="7549">
                  <c:v>5.1500258749999999</c:v>
                </c:pt>
                <c:pt idx="7550">
                  <c:v>5.15141458333333</c:v>
                </c:pt>
                <c:pt idx="7551">
                  <c:v>5.1528032916666699</c:v>
                </c:pt>
                <c:pt idx="7552">
                  <c:v>5.1541920000000001</c:v>
                </c:pt>
                <c:pt idx="7553">
                  <c:v>5.1555807083333303</c:v>
                </c:pt>
                <c:pt idx="7554">
                  <c:v>5.1569694166666702</c:v>
                </c:pt>
                <c:pt idx="7555">
                  <c:v>5.1583581250000003</c:v>
                </c:pt>
                <c:pt idx="7556">
                  <c:v>5.1597468333333296</c:v>
                </c:pt>
                <c:pt idx="7557">
                  <c:v>5.1611355416666704</c:v>
                </c:pt>
                <c:pt idx="7558">
                  <c:v>5.1625242499999997</c:v>
                </c:pt>
                <c:pt idx="7559">
                  <c:v>5.1639129583333299</c:v>
                </c:pt>
                <c:pt idx="7560">
                  <c:v>5.1653016666666698</c:v>
                </c:pt>
                <c:pt idx="7561">
                  <c:v>5.1666903749999999</c:v>
                </c:pt>
                <c:pt idx="7562">
                  <c:v>5.1680790833333301</c:v>
                </c:pt>
                <c:pt idx="7563">
                  <c:v>5.16946779166667</c:v>
                </c:pt>
                <c:pt idx="7564">
                  <c:v>5.1708565000000002</c:v>
                </c:pt>
                <c:pt idx="7565">
                  <c:v>5.1722452083333303</c:v>
                </c:pt>
                <c:pt idx="7566">
                  <c:v>5.1736339166666703</c:v>
                </c:pt>
                <c:pt idx="7567">
                  <c:v>5.1750226250000004</c:v>
                </c:pt>
                <c:pt idx="7568">
                  <c:v>5.1764113333333297</c:v>
                </c:pt>
                <c:pt idx="7569">
                  <c:v>5.1778000416666696</c:v>
                </c:pt>
                <c:pt idx="7570">
                  <c:v>5.1791887499999998</c:v>
                </c:pt>
                <c:pt idx="7571">
                  <c:v>5.1805774583333299</c:v>
                </c:pt>
                <c:pt idx="7572">
                  <c:v>5.1819661666666699</c:v>
                </c:pt>
                <c:pt idx="7573">
                  <c:v>5.183354875</c:v>
                </c:pt>
                <c:pt idx="7574">
                  <c:v>5.1847435833333302</c:v>
                </c:pt>
                <c:pt idx="7575">
                  <c:v>5.1861322916666701</c:v>
                </c:pt>
                <c:pt idx="7576">
                  <c:v>5.1875210000000003</c:v>
                </c:pt>
                <c:pt idx="7577">
                  <c:v>5.1889097083333304</c:v>
                </c:pt>
                <c:pt idx="7578">
                  <c:v>5.1902984166666704</c:v>
                </c:pt>
                <c:pt idx="7579">
                  <c:v>5.1916871249999996</c:v>
                </c:pt>
                <c:pt idx="7580">
                  <c:v>5.1930758333333298</c:v>
                </c:pt>
                <c:pt idx="7581">
                  <c:v>5.1944645416666697</c:v>
                </c:pt>
                <c:pt idx="7582">
                  <c:v>5.1958532499999999</c:v>
                </c:pt>
                <c:pt idx="7583">
                  <c:v>5.19724195833333</c:v>
                </c:pt>
                <c:pt idx="7584">
                  <c:v>5.19863066666667</c:v>
                </c:pt>
                <c:pt idx="7585">
                  <c:v>5.2000193750000001</c:v>
                </c:pt>
                <c:pt idx="7586">
                  <c:v>5.2014080833333303</c:v>
                </c:pt>
                <c:pt idx="7587">
                  <c:v>5.2027967916666702</c:v>
                </c:pt>
                <c:pt idx="7588">
                  <c:v>5.2041855000000004</c:v>
                </c:pt>
                <c:pt idx="7589">
                  <c:v>5.2055742083333296</c:v>
                </c:pt>
                <c:pt idx="7590">
                  <c:v>5.2069629166666704</c:v>
                </c:pt>
                <c:pt idx="7591">
                  <c:v>5.2083516249999997</c:v>
                </c:pt>
                <c:pt idx="7592">
                  <c:v>5.2097403333333299</c:v>
                </c:pt>
                <c:pt idx="7593">
                  <c:v>5.2111290416666698</c:v>
                </c:pt>
                <c:pt idx="7594">
                  <c:v>5.2125177499999999</c:v>
                </c:pt>
                <c:pt idx="7595">
                  <c:v>5.2139064583333301</c:v>
                </c:pt>
                <c:pt idx="7596">
                  <c:v>5.21529516666667</c:v>
                </c:pt>
                <c:pt idx="7597">
                  <c:v>5.2166838750000002</c:v>
                </c:pt>
                <c:pt idx="7598">
                  <c:v>5.2180725833333303</c:v>
                </c:pt>
                <c:pt idx="7599">
                  <c:v>5.2194612916666703</c:v>
                </c:pt>
                <c:pt idx="7600">
                  <c:v>5.2208500000000004</c:v>
                </c:pt>
                <c:pt idx="7601">
                  <c:v>5.2222387083333297</c:v>
                </c:pt>
                <c:pt idx="7602">
                  <c:v>5.2236274166666696</c:v>
                </c:pt>
                <c:pt idx="7603">
                  <c:v>5.2250161249999998</c:v>
                </c:pt>
                <c:pt idx="7604">
                  <c:v>5.2264048333333299</c:v>
                </c:pt>
                <c:pt idx="7605">
                  <c:v>5.2277935416666699</c:v>
                </c:pt>
                <c:pt idx="7606">
                  <c:v>5.22918225</c:v>
                </c:pt>
                <c:pt idx="7607">
                  <c:v>5.2305709583333302</c:v>
                </c:pt>
                <c:pt idx="7608">
                  <c:v>5.2319596666666701</c:v>
                </c:pt>
                <c:pt idx="7609">
                  <c:v>5.2333483750000003</c:v>
                </c:pt>
                <c:pt idx="7610">
                  <c:v>5.2347370833333304</c:v>
                </c:pt>
                <c:pt idx="7611">
                  <c:v>5.2361257916666704</c:v>
                </c:pt>
                <c:pt idx="7612">
                  <c:v>5.2375144999999996</c:v>
                </c:pt>
                <c:pt idx="7613">
                  <c:v>5.2389032083333298</c:v>
                </c:pt>
                <c:pt idx="7614">
                  <c:v>5.2402919166666697</c:v>
                </c:pt>
                <c:pt idx="7615">
                  <c:v>5.2416806249999999</c:v>
                </c:pt>
                <c:pt idx="7616">
                  <c:v>5.24306933333333</c:v>
                </c:pt>
                <c:pt idx="7617">
                  <c:v>5.24445804166667</c:v>
                </c:pt>
                <c:pt idx="7618">
                  <c:v>5.2458467500000001</c:v>
                </c:pt>
                <c:pt idx="7619">
                  <c:v>5.2472354583333303</c:v>
                </c:pt>
                <c:pt idx="7620">
                  <c:v>5.2486241666666702</c:v>
                </c:pt>
                <c:pt idx="7621">
                  <c:v>5.2500128750000004</c:v>
                </c:pt>
                <c:pt idx="7622">
                  <c:v>5.2514015833333296</c:v>
                </c:pt>
                <c:pt idx="7623">
                  <c:v>5.2527902916666704</c:v>
                </c:pt>
                <c:pt idx="7624">
                  <c:v>5.2541789999999997</c:v>
                </c:pt>
                <c:pt idx="7625">
                  <c:v>5.2555677083333299</c:v>
                </c:pt>
                <c:pt idx="7626">
                  <c:v>5.2569564166666698</c:v>
                </c:pt>
                <c:pt idx="7627">
                  <c:v>5.258345125</c:v>
                </c:pt>
                <c:pt idx="7628">
                  <c:v>5.2597338333333301</c:v>
                </c:pt>
                <c:pt idx="7629">
                  <c:v>5.26112254166667</c:v>
                </c:pt>
                <c:pt idx="7630">
                  <c:v>5.2625112500000002</c:v>
                </c:pt>
                <c:pt idx="7631">
                  <c:v>5.2638999583333304</c:v>
                </c:pt>
                <c:pt idx="7632">
                  <c:v>5.2652886666666703</c:v>
                </c:pt>
                <c:pt idx="7633">
                  <c:v>5.2666773750000004</c:v>
                </c:pt>
                <c:pt idx="7634">
                  <c:v>5.2680660833333297</c:v>
                </c:pt>
                <c:pt idx="7635">
                  <c:v>5.2694547916666696</c:v>
                </c:pt>
                <c:pt idx="7636">
                  <c:v>5.2708434999999998</c:v>
                </c:pt>
                <c:pt idx="7637">
                  <c:v>5.27223220833333</c:v>
                </c:pt>
                <c:pt idx="7638">
                  <c:v>5.2736209166666699</c:v>
                </c:pt>
                <c:pt idx="7639">
                  <c:v>5.275009625</c:v>
                </c:pt>
                <c:pt idx="7640">
                  <c:v>5.2763983333333302</c:v>
                </c:pt>
                <c:pt idx="7641">
                  <c:v>5.2777870416666701</c:v>
                </c:pt>
                <c:pt idx="7642">
                  <c:v>5.2791757500000003</c:v>
                </c:pt>
                <c:pt idx="7643">
                  <c:v>5.2805644583333304</c:v>
                </c:pt>
                <c:pt idx="7644">
                  <c:v>5.2819531666666704</c:v>
                </c:pt>
                <c:pt idx="7645">
                  <c:v>5.2833418749999996</c:v>
                </c:pt>
                <c:pt idx="7646">
                  <c:v>5.2847305833333298</c:v>
                </c:pt>
                <c:pt idx="7647">
                  <c:v>5.2861192916666697</c:v>
                </c:pt>
                <c:pt idx="7648">
                  <c:v>5.2875079999999999</c:v>
                </c:pt>
                <c:pt idx="7649">
                  <c:v>5.28889670833333</c:v>
                </c:pt>
                <c:pt idx="7650">
                  <c:v>5.29028541666667</c:v>
                </c:pt>
                <c:pt idx="7651">
                  <c:v>5.2916741250000001</c:v>
                </c:pt>
                <c:pt idx="7652">
                  <c:v>5.2930628333333303</c:v>
                </c:pt>
                <c:pt idx="7653">
                  <c:v>5.2944515416666702</c:v>
                </c:pt>
                <c:pt idx="7654">
                  <c:v>5.2958402500000004</c:v>
                </c:pt>
                <c:pt idx="7655">
                  <c:v>5.2972289583333296</c:v>
                </c:pt>
                <c:pt idx="7656">
                  <c:v>5.2986176666666696</c:v>
                </c:pt>
                <c:pt idx="7657">
                  <c:v>5.3000063749999997</c:v>
                </c:pt>
                <c:pt idx="7658">
                  <c:v>5.3013950833333299</c:v>
                </c:pt>
                <c:pt idx="7659">
                  <c:v>5.3027837916666698</c:v>
                </c:pt>
                <c:pt idx="7660">
                  <c:v>5.3041725</c:v>
                </c:pt>
                <c:pt idx="7661">
                  <c:v>5.3055612083333301</c:v>
                </c:pt>
                <c:pt idx="7662">
                  <c:v>5.30694991666667</c:v>
                </c:pt>
                <c:pt idx="7663">
                  <c:v>5.3083386250000002</c:v>
                </c:pt>
                <c:pt idx="7664">
                  <c:v>5.3097273333333304</c:v>
                </c:pt>
                <c:pt idx="7665">
                  <c:v>5.3111160416666703</c:v>
                </c:pt>
                <c:pt idx="7666">
                  <c:v>5.3125047500000004</c:v>
                </c:pt>
                <c:pt idx="7667">
                  <c:v>5.3138934583333297</c:v>
                </c:pt>
                <c:pt idx="7668">
                  <c:v>5.3152821666666696</c:v>
                </c:pt>
                <c:pt idx="7669">
                  <c:v>5.3166708749999998</c:v>
                </c:pt>
                <c:pt idx="7670">
                  <c:v>5.31805958333333</c:v>
                </c:pt>
                <c:pt idx="7671">
                  <c:v>5.3194482916666699</c:v>
                </c:pt>
                <c:pt idx="7672">
                  <c:v>5.320837</c:v>
                </c:pt>
                <c:pt idx="7673">
                  <c:v>5.3222257083333302</c:v>
                </c:pt>
                <c:pt idx="7674">
                  <c:v>5.3236144166666701</c:v>
                </c:pt>
                <c:pt idx="7675">
                  <c:v>5.3250031250000003</c:v>
                </c:pt>
                <c:pt idx="7676">
                  <c:v>5.3263918333333304</c:v>
                </c:pt>
                <c:pt idx="7677">
                  <c:v>5.3277805416666704</c:v>
                </c:pt>
                <c:pt idx="7678">
                  <c:v>5.3291692499999996</c:v>
                </c:pt>
                <c:pt idx="7679">
                  <c:v>5.3305579583333298</c:v>
                </c:pt>
                <c:pt idx="7680">
                  <c:v>5.3319466666666697</c:v>
                </c:pt>
                <c:pt idx="7681">
                  <c:v>5.3333353749999999</c:v>
                </c:pt>
                <c:pt idx="7682">
                  <c:v>5.33472408333333</c:v>
                </c:pt>
                <c:pt idx="7683">
                  <c:v>5.33611279166667</c:v>
                </c:pt>
                <c:pt idx="7684">
                  <c:v>5.3375015000000001</c:v>
                </c:pt>
                <c:pt idx="7685">
                  <c:v>5.3388902083333303</c:v>
                </c:pt>
                <c:pt idx="7686">
                  <c:v>5.3402789166666702</c:v>
                </c:pt>
                <c:pt idx="7687">
                  <c:v>5.3416676250000004</c:v>
                </c:pt>
                <c:pt idx="7688">
                  <c:v>5.3430563333333296</c:v>
                </c:pt>
                <c:pt idx="7689">
                  <c:v>5.3444450416666696</c:v>
                </c:pt>
                <c:pt idx="7690">
                  <c:v>5.3458337499999997</c:v>
                </c:pt>
                <c:pt idx="7691">
                  <c:v>5.3472224583333299</c:v>
                </c:pt>
                <c:pt idx="7692">
                  <c:v>5.3486111666666698</c:v>
                </c:pt>
                <c:pt idx="7693">
                  <c:v>5.349999875</c:v>
                </c:pt>
                <c:pt idx="7694">
                  <c:v>5.3513885833333301</c:v>
                </c:pt>
                <c:pt idx="7695">
                  <c:v>5.35277729166667</c:v>
                </c:pt>
                <c:pt idx="7696">
                  <c:v>5.3541660000000002</c:v>
                </c:pt>
                <c:pt idx="7697">
                  <c:v>5.3555547083333304</c:v>
                </c:pt>
                <c:pt idx="7698">
                  <c:v>5.3569434166666703</c:v>
                </c:pt>
                <c:pt idx="7699">
                  <c:v>5.3583321249999996</c:v>
                </c:pt>
                <c:pt idx="7700">
                  <c:v>5.3597208333333297</c:v>
                </c:pt>
                <c:pt idx="7701">
                  <c:v>5.3611095416666696</c:v>
                </c:pt>
                <c:pt idx="7702">
                  <c:v>5.3624982499999998</c:v>
                </c:pt>
                <c:pt idx="7703">
                  <c:v>5.36388695833333</c:v>
                </c:pt>
                <c:pt idx="7704">
                  <c:v>5.3652756666666699</c:v>
                </c:pt>
                <c:pt idx="7705">
                  <c:v>5.366664375</c:v>
                </c:pt>
                <c:pt idx="7706">
                  <c:v>5.3680530833333302</c:v>
                </c:pt>
                <c:pt idx="7707">
                  <c:v>5.3694417916666701</c:v>
                </c:pt>
                <c:pt idx="7708">
                  <c:v>5.3708305000000003</c:v>
                </c:pt>
                <c:pt idx="7709">
                  <c:v>5.3722192083333304</c:v>
                </c:pt>
                <c:pt idx="7710">
                  <c:v>5.3736079166666704</c:v>
                </c:pt>
                <c:pt idx="7711">
                  <c:v>5.3749966249999996</c:v>
                </c:pt>
                <c:pt idx="7712">
                  <c:v>5.3763853333333298</c:v>
                </c:pt>
                <c:pt idx="7713">
                  <c:v>5.3777740416666697</c:v>
                </c:pt>
                <c:pt idx="7714">
                  <c:v>5.3791627499999999</c:v>
                </c:pt>
                <c:pt idx="7715">
                  <c:v>5.38055145833333</c:v>
                </c:pt>
                <c:pt idx="7716">
                  <c:v>5.38194016666667</c:v>
                </c:pt>
                <c:pt idx="7717">
                  <c:v>5.3833288750000001</c:v>
                </c:pt>
                <c:pt idx="7718">
                  <c:v>5.3847175833333303</c:v>
                </c:pt>
                <c:pt idx="7719">
                  <c:v>5.3861062916666702</c:v>
                </c:pt>
                <c:pt idx="7720">
                  <c:v>5.3874950000000004</c:v>
                </c:pt>
                <c:pt idx="7721">
                  <c:v>5.3888837083333296</c:v>
                </c:pt>
                <c:pt idx="7722">
                  <c:v>5.3902724166666696</c:v>
                </c:pt>
                <c:pt idx="7723">
                  <c:v>5.3916611249999997</c:v>
                </c:pt>
                <c:pt idx="7724">
                  <c:v>5.3930498333333299</c:v>
                </c:pt>
                <c:pt idx="7725">
                  <c:v>5.3944385416666698</c:v>
                </c:pt>
                <c:pt idx="7726">
                  <c:v>5.39582725</c:v>
                </c:pt>
                <c:pt idx="7727">
                  <c:v>5.3972159583333301</c:v>
                </c:pt>
                <c:pt idx="7728">
                  <c:v>5.39860466666667</c:v>
                </c:pt>
                <c:pt idx="7729">
                  <c:v>5.3999933750000002</c:v>
                </c:pt>
                <c:pt idx="7730">
                  <c:v>5.4013820833333304</c:v>
                </c:pt>
                <c:pt idx="7731">
                  <c:v>5.4027707916666703</c:v>
                </c:pt>
                <c:pt idx="7732">
                  <c:v>5.4041594999999996</c:v>
                </c:pt>
                <c:pt idx="7733">
                  <c:v>5.4055482083333297</c:v>
                </c:pt>
                <c:pt idx="7734">
                  <c:v>5.4069369166666696</c:v>
                </c:pt>
                <c:pt idx="7735">
                  <c:v>5.4083256249999998</c:v>
                </c:pt>
                <c:pt idx="7736">
                  <c:v>5.40971433333333</c:v>
                </c:pt>
                <c:pt idx="7737">
                  <c:v>5.4111030416666699</c:v>
                </c:pt>
                <c:pt idx="7738">
                  <c:v>5.41249175</c:v>
                </c:pt>
                <c:pt idx="7739">
                  <c:v>5.4138804583333302</c:v>
                </c:pt>
                <c:pt idx="7740">
                  <c:v>5.4152691666666701</c:v>
                </c:pt>
                <c:pt idx="7741">
                  <c:v>5.4166578750000003</c:v>
                </c:pt>
                <c:pt idx="7742">
                  <c:v>5.4180465833333296</c:v>
                </c:pt>
                <c:pt idx="7743">
                  <c:v>5.4194352916666704</c:v>
                </c:pt>
                <c:pt idx="7744">
                  <c:v>5.4208239999999996</c:v>
                </c:pt>
                <c:pt idx="7745">
                  <c:v>5.4222127083333298</c:v>
                </c:pt>
                <c:pt idx="7746">
                  <c:v>5.4236014166666697</c:v>
                </c:pt>
                <c:pt idx="7747">
                  <c:v>5.4249901249999999</c:v>
                </c:pt>
                <c:pt idx="7748">
                  <c:v>5.42637883333333</c:v>
                </c:pt>
                <c:pt idx="7749">
                  <c:v>5.42776754166667</c:v>
                </c:pt>
                <c:pt idx="7750">
                  <c:v>5.4291562500000001</c:v>
                </c:pt>
                <c:pt idx="7751">
                  <c:v>5.4305449583333303</c:v>
                </c:pt>
                <c:pt idx="7752">
                  <c:v>5.4319336666666702</c:v>
                </c:pt>
                <c:pt idx="7753">
                  <c:v>5.4333223750000004</c:v>
                </c:pt>
                <c:pt idx="7754">
                  <c:v>5.4347110833333296</c:v>
                </c:pt>
                <c:pt idx="7755">
                  <c:v>5.4360997916666696</c:v>
                </c:pt>
                <c:pt idx="7756">
                  <c:v>5.4374884999999997</c:v>
                </c:pt>
                <c:pt idx="7757">
                  <c:v>5.4388772083333299</c:v>
                </c:pt>
                <c:pt idx="7758">
                  <c:v>5.4402659166666698</c:v>
                </c:pt>
                <c:pt idx="7759">
                  <c:v>5.441654625</c:v>
                </c:pt>
                <c:pt idx="7760">
                  <c:v>5.4430433333333301</c:v>
                </c:pt>
                <c:pt idx="7761">
                  <c:v>5.4444320416666701</c:v>
                </c:pt>
                <c:pt idx="7762">
                  <c:v>5.4458207500000002</c:v>
                </c:pt>
                <c:pt idx="7763">
                  <c:v>5.4472094583333304</c:v>
                </c:pt>
                <c:pt idx="7764">
                  <c:v>5.4485981666666703</c:v>
                </c:pt>
                <c:pt idx="7765">
                  <c:v>5.4499868749999996</c:v>
                </c:pt>
                <c:pt idx="7766">
                  <c:v>5.4513755833333297</c:v>
                </c:pt>
                <c:pt idx="7767">
                  <c:v>5.4527642916666696</c:v>
                </c:pt>
                <c:pt idx="7768">
                  <c:v>5.4541529999999998</c:v>
                </c:pt>
                <c:pt idx="7769">
                  <c:v>5.45554170833333</c:v>
                </c:pt>
                <c:pt idx="7770">
                  <c:v>5.4569304166666699</c:v>
                </c:pt>
                <c:pt idx="7771">
                  <c:v>5.458319125</c:v>
                </c:pt>
                <c:pt idx="7772">
                  <c:v>5.4597078333333302</c:v>
                </c:pt>
                <c:pt idx="7773">
                  <c:v>5.4610965416666701</c:v>
                </c:pt>
                <c:pt idx="7774">
                  <c:v>5.4624852500000003</c:v>
                </c:pt>
                <c:pt idx="7775">
                  <c:v>5.4638739583333296</c:v>
                </c:pt>
                <c:pt idx="7776">
                  <c:v>5.4652626666666704</c:v>
                </c:pt>
                <c:pt idx="7777">
                  <c:v>5.4666513749999996</c:v>
                </c:pt>
                <c:pt idx="7778">
                  <c:v>5.4680400833333298</c:v>
                </c:pt>
                <c:pt idx="7779">
                  <c:v>5.4694287916666697</c:v>
                </c:pt>
                <c:pt idx="7780">
                  <c:v>5.4708174999999999</c:v>
                </c:pt>
                <c:pt idx="7781">
                  <c:v>5.47220620833333</c:v>
                </c:pt>
                <c:pt idx="7782">
                  <c:v>5.47359491666667</c:v>
                </c:pt>
                <c:pt idx="7783">
                  <c:v>5.4749836250000001</c:v>
                </c:pt>
                <c:pt idx="7784">
                  <c:v>5.4763723333333303</c:v>
                </c:pt>
                <c:pt idx="7785">
                  <c:v>5.4777610416666702</c:v>
                </c:pt>
                <c:pt idx="7786">
                  <c:v>5.4791497500000004</c:v>
                </c:pt>
                <c:pt idx="7787">
                  <c:v>5.4805384583333296</c:v>
                </c:pt>
                <c:pt idx="7788">
                  <c:v>5.4819271666666696</c:v>
                </c:pt>
                <c:pt idx="7789">
                  <c:v>5.4833158749999997</c:v>
                </c:pt>
                <c:pt idx="7790">
                  <c:v>5.4847045833333299</c:v>
                </c:pt>
                <c:pt idx="7791">
                  <c:v>5.4860932916666698</c:v>
                </c:pt>
                <c:pt idx="7792">
                  <c:v>5.487482</c:v>
                </c:pt>
                <c:pt idx="7793">
                  <c:v>5.4888707083333301</c:v>
                </c:pt>
                <c:pt idx="7794">
                  <c:v>5.4902594166666701</c:v>
                </c:pt>
                <c:pt idx="7795">
                  <c:v>5.4916481250000002</c:v>
                </c:pt>
                <c:pt idx="7796">
                  <c:v>5.4930368333333304</c:v>
                </c:pt>
                <c:pt idx="7797">
                  <c:v>5.4944255416666703</c:v>
                </c:pt>
                <c:pt idx="7798">
                  <c:v>5.4958142499999996</c:v>
                </c:pt>
                <c:pt idx="7799">
                  <c:v>5.4972029583333297</c:v>
                </c:pt>
                <c:pt idx="7800">
                  <c:v>5.4985916666666697</c:v>
                </c:pt>
                <c:pt idx="7801">
                  <c:v>5.4999803749999998</c:v>
                </c:pt>
                <c:pt idx="7802">
                  <c:v>5.50136908333333</c:v>
                </c:pt>
                <c:pt idx="7803">
                  <c:v>5.5027577916666699</c:v>
                </c:pt>
                <c:pt idx="7804">
                  <c:v>5.5041465000000001</c:v>
                </c:pt>
                <c:pt idx="7805">
                  <c:v>5.5055352083333302</c:v>
                </c:pt>
                <c:pt idx="7806">
                  <c:v>5.5069239166666701</c:v>
                </c:pt>
                <c:pt idx="7807">
                  <c:v>5.5083126250000003</c:v>
                </c:pt>
                <c:pt idx="7808">
                  <c:v>5.5097013333333296</c:v>
                </c:pt>
                <c:pt idx="7809">
                  <c:v>5.5110900416666704</c:v>
                </c:pt>
                <c:pt idx="7810">
                  <c:v>5.5124787499999996</c:v>
                </c:pt>
                <c:pt idx="7811">
                  <c:v>5.5138674583333298</c:v>
                </c:pt>
                <c:pt idx="7812">
                  <c:v>5.5152561666666697</c:v>
                </c:pt>
                <c:pt idx="7813">
                  <c:v>5.5166448749999999</c:v>
                </c:pt>
                <c:pt idx="7814">
                  <c:v>5.51803358333333</c:v>
                </c:pt>
                <c:pt idx="7815">
                  <c:v>5.51942229166667</c:v>
                </c:pt>
                <c:pt idx="7816">
                  <c:v>5.5208110000000001</c:v>
                </c:pt>
                <c:pt idx="7817">
                  <c:v>5.5221997083333303</c:v>
                </c:pt>
                <c:pt idx="7818">
                  <c:v>5.5235884166666702</c:v>
                </c:pt>
                <c:pt idx="7819">
                  <c:v>5.5249771250000004</c:v>
                </c:pt>
                <c:pt idx="7820">
                  <c:v>5.5263658333333296</c:v>
                </c:pt>
                <c:pt idx="7821">
                  <c:v>5.5277545416666696</c:v>
                </c:pt>
                <c:pt idx="7822">
                  <c:v>5.5291432499999997</c:v>
                </c:pt>
                <c:pt idx="7823">
                  <c:v>5.5305319583333299</c:v>
                </c:pt>
                <c:pt idx="7824">
                  <c:v>5.5319206666666698</c:v>
                </c:pt>
                <c:pt idx="7825">
                  <c:v>5.533309375</c:v>
                </c:pt>
                <c:pt idx="7826">
                  <c:v>5.5346980833333301</c:v>
                </c:pt>
                <c:pt idx="7827">
                  <c:v>5.5360867916666701</c:v>
                </c:pt>
                <c:pt idx="7828">
                  <c:v>5.5374755000000002</c:v>
                </c:pt>
                <c:pt idx="7829">
                  <c:v>5.5388642083333304</c:v>
                </c:pt>
                <c:pt idx="7830">
                  <c:v>5.5402529166666703</c:v>
                </c:pt>
                <c:pt idx="7831">
                  <c:v>5.5416416249999996</c:v>
                </c:pt>
                <c:pt idx="7832">
                  <c:v>5.5430303333333297</c:v>
                </c:pt>
                <c:pt idx="7833">
                  <c:v>5.5444190416666697</c:v>
                </c:pt>
                <c:pt idx="7834">
                  <c:v>5.5458077499999998</c:v>
                </c:pt>
                <c:pt idx="7835">
                  <c:v>5.54719645833333</c:v>
                </c:pt>
                <c:pt idx="7836">
                  <c:v>5.5485851666666699</c:v>
                </c:pt>
                <c:pt idx="7837">
                  <c:v>5.5499738750000001</c:v>
                </c:pt>
                <c:pt idx="7838">
                  <c:v>5.5513625833333302</c:v>
                </c:pt>
                <c:pt idx="7839">
                  <c:v>5.5527512916666701</c:v>
                </c:pt>
                <c:pt idx="7840">
                  <c:v>5.5541400000000003</c:v>
                </c:pt>
                <c:pt idx="7841">
                  <c:v>5.5555287083333296</c:v>
                </c:pt>
                <c:pt idx="7842">
                  <c:v>5.5569174166666704</c:v>
                </c:pt>
                <c:pt idx="7843">
                  <c:v>5.5583061249999997</c:v>
                </c:pt>
                <c:pt idx="7844">
                  <c:v>5.5596948333333298</c:v>
                </c:pt>
                <c:pt idx="7845">
                  <c:v>5.5610835416666697</c:v>
                </c:pt>
                <c:pt idx="7846">
                  <c:v>5.5624722499999999</c:v>
                </c:pt>
                <c:pt idx="7847">
                  <c:v>5.5638609583333301</c:v>
                </c:pt>
                <c:pt idx="7848">
                  <c:v>5.56524966666667</c:v>
                </c:pt>
                <c:pt idx="7849">
                  <c:v>5.5666383750000001</c:v>
                </c:pt>
                <c:pt idx="7850">
                  <c:v>5.5680270833333303</c:v>
                </c:pt>
                <c:pt idx="7851">
                  <c:v>5.5694157916666702</c:v>
                </c:pt>
                <c:pt idx="7852">
                  <c:v>5.5708045000000004</c:v>
                </c:pt>
                <c:pt idx="7853">
                  <c:v>5.5721932083333297</c:v>
                </c:pt>
                <c:pt idx="7854">
                  <c:v>5.5735819166666696</c:v>
                </c:pt>
                <c:pt idx="7855">
                  <c:v>5.5749706249999997</c:v>
                </c:pt>
                <c:pt idx="7856">
                  <c:v>5.5763593333333299</c:v>
                </c:pt>
                <c:pt idx="7857">
                  <c:v>5.5777480416666698</c:v>
                </c:pt>
                <c:pt idx="7858">
                  <c:v>5.57913675</c:v>
                </c:pt>
                <c:pt idx="7859">
                  <c:v>5.5805254583333301</c:v>
                </c:pt>
                <c:pt idx="7860">
                  <c:v>5.5819141666666701</c:v>
                </c:pt>
                <c:pt idx="7861">
                  <c:v>5.5833028750000002</c:v>
                </c:pt>
                <c:pt idx="7862">
                  <c:v>5.5846915833333304</c:v>
                </c:pt>
                <c:pt idx="7863">
                  <c:v>5.5860802916666703</c:v>
                </c:pt>
                <c:pt idx="7864">
                  <c:v>5.5874689999999996</c:v>
                </c:pt>
                <c:pt idx="7865">
                  <c:v>5.5888577083333297</c:v>
                </c:pt>
                <c:pt idx="7866">
                  <c:v>5.5902464166666697</c:v>
                </c:pt>
                <c:pt idx="7867">
                  <c:v>5.5916351249999998</c:v>
                </c:pt>
                <c:pt idx="7868">
                  <c:v>5.59302383333333</c:v>
                </c:pt>
                <c:pt idx="7869">
                  <c:v>5.5944125416666699</c:v>
                </c:pt>
                <c:pt idx="7870">
                  <c:v>5.5958012500000001</c:v>
                </c:pt>
                <c:pt idx="7871">
                  <c:v>5.5971899583333302</c:v>
                </c:pt>
                <c:pt idx="7872">
                  <c:v>5.5985786666666701</c:v>
                </c:pt>
                <c:pt idx="7873">
                  <c:v>5.5999673750000003</c:v>
                </c:pt>
                <c:pt idx="7874">
                  <c:v>5.6013560833333296</c:v>
                </c:pt>
              </c:numCache>
            </c:numRef>
          </c:xVal>
          <c:yVal>
            <c:numRef>
              <c:f>Sheet2!$M$5:$M$7879</c:f>
              <c:numCache>
                <c:formatCode>General</c:formatCode>
                <c:ptCount val="787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c:v>0</c:v>
                </c:pt>
                <c:pt idx="1575">
                  <c:v>0</c:v>
                </c:pt>
                <c:pt idx="1576">
                  <c:v>0</c:v>
                </c:pt>
                <c:pt idx="1577">
                  <c:v>0</c:v>
                </c:pt>
                <c:pt idx="1578">
                  <c:v>0</c:v>
                </c:pt>
                <c:pt idx="1579">
                  <c:v>0</c:v>
                </c:pt>
                <c:pt idx="1580">
                  <c:v>0</c:v>
                </c:pt>
                <c:pt idx="1581">
                  <c:v>0</c:v>
                </c:pt>
                <c:pt idx="1582">
                  <c:v>0</c:v>
                </c:pt>
                <c:pt idx="1583">
                  <c:v>0</c:v>
                </c:pt>
                <c:pt idx="1584">
                  <c:v>0</c:v>
                </c:pt>
                <c:pt idx="1585">
                  <c:v>0</c:v>
                </c:pt>
                <c:pt idx="1586">
                  <c:v>0</c:v>
                </c:pt>
                <c:pt idx="1587">
                  <c:v>0</c:v>
                </c:pt>
                <c:pt idx="1588">
                  <c:v>0</c:v>
                </c:pt>
                <c:pt idx="1589">
                  <c:v>0</c:v>
                </c:pt>
                <c:pt idx="1590">
                  <c:v>0</c:v>
                </c:pt>
                <c:pt idx="1591">
                  <c:v>0</c:v>
                </c:pt>
                <c:pt idx="1592">
                  <c:v>0</c:v>
                </c:pt>
                <c:pt idx="1593">
                  <c:v>0</c:v>
                </c:pt>
                <c:pt idx="1594">
                  <c:v>0</c:v>
                </c:pt>
                <c:pt idx="1595">
                  <c:v>0</c:v>
                </c:pt>
                <c:pt idx="1596">
                  <c:v>0</c:v>
                </c:pt>
                <c:pt idx="1597">
                  <c:v>0</c:v>
                </c:pt>
                <c:pt idx="1598">
                  <c:v>0</c:v>
                </c:pt>
                <c:pt idx="1599">
                  <c:v>0</c:v>
                </c:pt>
                <c:pt idx="1600">
                  <c:v>0</c:v>
                </c:pt>
                <c:pt idx="1601">
                  <c:v>0</c:v>
                </c:pt>
                <c:pt idx="1602">
                  <c:v>0</c:v>
                </c:pt>
                <c:pt idx="1603">
                  <c:v>0</c:v>
                </c:pt>
                <c:pt idx="1604">
                  <c:v>0</c:v>
                </c:pt>
                <c:pt idx="1605">
                  <c:v>0</c:v>
                </c:pt>
                <c:pt idx="1606">
                  <c:v>0</c:v>
                </c:pt>
                <c:pt idx="1607">
                  <c:v>0</c:v>
                </c:pt>
                <c:pt idx="1608">
                  <c:v>0</c:v>
                </c:pt>
                <c:pt idx="1609">
                  <c:v>0</c:v>
                </c:pt>
                <c:pt idx="1610">
                  <c:v>0</c:v>
                </c:pt>
                <c:pt idx="1611">
                  <c:v>0</c:v>
                </c:pt>
                <c:pt idx="1612">
                  <c:v>0</c:v>
                </c:pt>
                <c:pt idx="1613">
                  <c:v>0</c:v>
                </c:pt>
                <c:pt idx="1614">
                  <c:v>0</c:v>
                </c:pt>
                <c:pt idx="1615">
                  <c:v>0</c:v>
                </c:pt>
                <c:pt idx="1616">
                  <c:v>0</c:v>
                </c:pt>
                <c:pt idx="1617">
                  <c:v>0</c:v>
                </c:pt>
                <c:pt idx="1618">
                  <c:v>0</c:v>
                </c:pt>
                <c:pt idx="1619">
                  <c:v>0</c:v>
                </c:pt>
                <c:pt idx="1620">
                  <c:v>0</c:v>
                </c:pt>
                <c:pt idx="1621">
                  <c:v>0</c:v>
                </c:pt>
                <c:pt idx="1622">
                  <c:v>0</c:v>
                </c:pt>
                <c:pt idx="1623">
                  <c:v>0</c:v>
                </c:pt>
                <c:pt idx="1624">
                  <c:v>0</c:v>
                </c:pt>
                <c:pt idx="1625">
                  <c:v>0</c:v>
                </c:pt>
                <c:pt idx="1626">
                  <c:v>0</c:v>
                </c:pt>
                <c:pt idx="1627">
                  <c:v>0</c:v>
                </c:pt>
                <c:pt idx="1628">
                  <c:v>0</c:v>
                </c:pt>
                <c:pt idx="1629">
                  <c:v>0</c:v>
                </c:pt>
                <c:pt idx="1630">
                  <c:v>0</c:v>
                </c:pt>
                <c:pt idx="1631">
                  <c:v>0</c:v>
                </c:pt>
                <c:pt idx="1632">
                  <c:v>0</c:v>
                </c:pt>
                <c:pt idx="1633">
                  <c:v>0</c:v>
                </c:pt>
                <c:pt idx="1634">
                  <c:v>0</c:v>
                </c:pt>
                <c:pt idx="1635">
                  <c:v>0</c:v>
                </c:pt>
                <c:pt idx="1636">
                  <c:v>0</c:v>
                </c:pt>
                <c:pt idx="1637">
                  <c:v>0</c:v>
                </c:pt>
                <c:pt idx="1638">
                  <c:v>0</c:v>
                </c:pt>
                <c:pt idx="1639">
                  <c:v>0</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0</c:v>
                </c:pt>
                <c:pt idx="1701">
                  <c:v>0</c:v>
                </c:pt>
                <c:pt idx="1702">
                  <c:v>0</c:v>
                </c:pt>
                <c:pt idx="1703">
                  <c:v>0</c:v>
                </c:pt>
                <c:pt idx="1704">
                  <c:v>0</c:v>
                </c:pt>
                <c:pt idx="1705">
                  <c:v>0</c:v>
                </c:pt>
                <c:pt idx="1706">
                  <c:v>0</c:v>
                </c:pt>
                <c:pt idx="1707">
                  <c:v>0</c:v>
                </c:pt>
                <c:pt idx="1708">
                  <c:v>0</c:v>
                </c:pt>
                <c:pt idx="1709">
                  <c:v>0</c:v>
                </c:pt>
                <c:pt idx="1710">
                  <c:v>0</c:v>
                </c:pt>
                <c:pt idx="1711">
                  <c:v>0</c:v>
                </c:pt>
                <c:pt idx="1712">
                  <c:v>0</c:v>
                </c:pt>
                <c:pt idx="1713">
                  <c:v>0</c:v>
                </c:pt>
                <c:pt idx="1714">
                  <c:v>0</c:v>
                </c:pt>
                <c:pt idx="1715">
                  <c:v>0</c:v>
                </c:pt>
                <c:pt idx="1716">
                  <c:v>0</c:v>
                </c:pt>
                <c:pt idx="1717">
                  <c:v>0</c:v>
                </c:pt>
                <c:pt idx="1718">
                  <c:v>0</c:v>
                </c:pt>
                <c:pt idx="1719">
                  <c:v>0</c:v>
                </c:pt>
                <c:pt idx="1720">
                  <c:v>0</c:v>
                </c:pt>
                <c:pt idx="1721">
                  <c:v>0</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0</c:v>
                </c:pt>
                <c:pt idx="1752">
                  <c:v>0</c:v>
                </c:pt>
                <c:pt idx="1753">
                  <c:v>0</c:v>
                </c:pt>
                <c:pt idx="1754">
                  <c:v>0</c:v>
                </c:pt>
                <c:pt idx="1755">
                  <c:v>0</c:v>
                </c:pt>
                <c:pt idx="1756">
                  <c:v>0</c:v>
                </c:pt>
                <c:pt idx="1757">
                  <c:v>0</c:v>
                </c:pt>
                <c:pt idx="1758">
                  <c:v>0</c:v>
                </c:pt>
                <c:pt idx="1759">
                  <c:v>0</c:v>
                </c:pt>
                <c:pt idx="1760">
                  <c:v>0</c:v>
                </c:pt>
                <c:pt idx="1761">
                  <c:v>0</c:v>
                </c:pt>
                <c:pt idx="1762">
                  <c:v>0</c:v>
                </c:pt>
                <c:pt idx="1763">
                  <c:v>0</c:v>
                </c:pt>
                <c:pt idx="1764">
                  <c:v>0</c:v>
                </c:pt>
                <c:pt idx="1765">
                  <c:v>0</c:v>
                </c:pt>
                <c:pt idx="1766">
                  <c:v>0</c:v>
                </c:pt>
                <c:pt idx="1767">
                  <c:v>0</c:v>
                </c:pt>
                <c:pt idx="1768">
                  <c:v>0</c:v>
                </c:pt>
                <c:pt idx="1769">
                  <c:v>0</c:v>
                </c:pt>
                <c:pt idx="1770">
                  <c:v>0</c:v>
                </c:pt>
                <c:pt idx="1771">
                  <c:v>0</c:v>
                </c:pt>
                <c:pt idx="1772">
                  <c:v>0</c:v>
                </c:pt>
                <c:pt idx="1773">
                  <c:v>0</c:v>
                </c:pt>
                <c:pt idx="1774">
                  <c:v>0</c:v>
                </c:pt>
                <c:pt idx="1775">
                  <c:v>0</c:v>
                </c:pt>
                <c:pt idx="1776">
                  <c:v>0</c:v>
                </c:pt>
                <c:pt idx="1777">
                  <c:v>0</c:v>
                </c:pt>
                <c:pt idx="1778">
                  <c:v>0</c:v>
                </c:pt>
                <c:pt idx="1779">
                  <c:v>0</c:v>
                </c:pt>
                <c:pt idx="1780">
                  <c:v>0</c:v>
                </c:pt>
                <c:pt idx="1781">
                  <c:v>0</c:v>
                </c:pt>
                <c:pt idx="1782">
                  <c:v>0</c:v>
                </c:pt>
                <c:pt idx="1783">
                  <c:v>0</c:v>
                </c:pt>
                <c:pt idx="1784">
                  <c:v>0</c:v>
                </c:pt>
                <c:pt idx="1785">
                  <c:v>0</c:v>
                </c:pt>
                <c:pt idx="1786">
                  <c:v>0</c:v>
                </c:pt>
                <c:pt idx="1787">
                  <c:v>0</c:v>
                </c:pt>
                <c:pt idx="1788">
                  <c:v>0</c:v>
                </c:pt>
                <c:pt idx="1789">
                  <c:v>0</c:v>
                </c:pt>
                <c:pt idx="1790">
                  <c:v>0</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c:v>
                </c:pt>
                <c:pt idx="1807">
                  <c:v>0</c:v>
                </c:pt>
                <c:pt idx="1808">
                  <c:v>0</c:v>
                </c:pt>
                <c:pt idx="1809">
                  <c:v>0</c:v>
                </c:pt>
                <c:pt idx="1810">
                  <c:v>0</c:v>
                </c:pt>
                <c:pt idx="1811">
                  <c:v>0</c:v>
                </c:pt>
                <c:pt idx="1812">
                  <c:v>0</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0</c:v>
                </c:pt>
                <c:pt idx="1980">
                  <c:v>0</c:v>
                </c:pt>
                <c:pt idx="1981">
                  <c:v>0</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0</c:v>
                </c:pt>
                <c:pt idx="1999">
                  <c:v>0</c:v>
                </c:pt>
                <c:pt idx="2000">
                  <c:v>0</c:v>
                </c:pt>
                <c:pt idx="2001">
                  <c:v>0</c:v>
                </c:pt>
                <c:pt idx="2002">
                  <c:v>0</c:v>
                </c:pt>
                <c:pt idx="2003">
                  <c:v>0</c:v>
                </c:pt>
                <c:pt idx="2004">
                  <c:v>0</c:v>
                </c:pt>
                <c:pt idx="2005">
                  <c:v>0</c:v>
                </c:pt>
                <c:pt idx="2006">
                  <c:v>0</c:v>
                </c:pt>
                <c:pt idx="2007">
                  <c:v>0</c:v>
                </c:pt>
                <c:pt idx="2008">
                  <c:v>0</c:v>
                </c:pt>
                <c:pt idx="2009">
                  <c:v>0</c:v>
                </c:pt>
                <c:pt idx="2010">
                  <c:v>0</c:v>
                </c:pt>
                <c:pt idx="2011">
                  <c:v>0</c:v>
                </c:pt>
                <c:pt idx="2012">
                  <c:v>0</c:v>
                </c:pt>
                <c:pt idx="2013">
                  <c:v>0</c:v>
                </c:pt>
                <c:pt idx="2014">
                  <c:v>0</c:v>
                </c:pt>
                <c:pt idx="2015">
                  <c:v>0</c:v>
                </c:pt>
                <c:pt idx="2016">
                  <c:v>0</c:v>
                </c:pt>
                <c:pt idx="2017">
                  <c:v>0</c:v>
                </c:pt>
                <c:pt idx="2018">
                  <c:v>0</c:v>
                </c:pt>
                <c:pt idx="2019">
                  <c:v>0</c:v>
                </c:pt>
                <c:pt idx="2020">
                  <c:v>0</c:v>
                </c:pt>
                <c:pt idx="2021">
                  <c:v>0</c:v>
                </c:pt>
                <c:pt idx="2022">
                  <c:v>0</c:v>
                </c:pt>
                <c:pt idx="2023">
                  <c:v>0</c:v>
                </c:pt>
                <c:pt idx="2024">
                  <c:v>0</c:v>
                </c:pt>
                <c:pt idx="2025">
                  <c:v>0</c:v>
                </c:pt>
                <c:pt idx="2026">
                  <c:v>0</c:v>
                </c:pt>
                <c:pt idx="2027">
                  <c:v>0</c:v>
                </c:pt>
                <c:pt idx="2028">
                  <c:v>0</c:v>
                </c:pt>
                <c:pt idx="2029">
                  <c:v>0</c:v>
                </c:pt>
                <c:pt idx="2030">
                  <c:v>0</c:v>
                </c:pt>
                <c:pt idx="2031">
                  <c:v>0</c:v>
                </c:pt>
                <c:pt idx="2032">
                  <c:v>0</c:v>
                </c:pt>
                <c:pt idx="2033">
                  <c:v>0</c:v>
                </c:pt>
                <c:pt idx="2034">
                  <c:v>0</c:v>
                </c:pt>
                <c:pt idx="2035">
                  <c:v>0</c:v>
                </c:pt>
                <c:pt idx="2036">
                  <c:v>0</c:v>
                </c:pt>
                <c:pt idx="2037">
                  <c:v>0</c:v>
                </c:pt>
                <c:pt idx="2038">
                  <c:v>0</c:v>
                </c:pt>
                <c:pt idx="2039">
                  <c:v>0</c:v>
                </c:pt>
                <c:pt idx="2040">
                  <c:v>0</c:v>
                </c:pt>
                <c:pt idx="2041">
                  <c:v>0</c:v>
                </c:pt>
                <c:pt idx="2042">
                  <c:v>0</c:v>
                </c:pt>
                <c:pt idx="2043">
                  <c:v>0</c:v>
                </c:pt>
                <c:pt idx="2044">
                  <c:v>0</c:v>
                </c:pt>
                <c:pt idx="2045">
                  <c:v>0</c:v>
                </c:pt>
                <c:pt idx="2046">
                  <c:v>0</c:v>
                </c:pt>
                <c:pt idx="2047">
                  <c:v>0</c:v>
                </c:pt>
                <c:pt idx="2048">
                  <c:v>0</c:v>
                </c:pt>
                <c:pt idx="2049">
                  <c:v>0</c:v>
                </c:pt>
                <c:pt idx="2050">
                  <c:v>0</c:v>
                </c:pt>
                <c:pt idx="2051">
                  <c:v>0</c:v>
                </c:pt>
                <c:pt idx="2052">
                  <c:v>0</c:v>
                </c:pt>
                <c:pt idx="2053">
                  <c:v>0</c:v>
                </c:pt>
                <c:pt idx="2054">
                  <c:v>0</c:v>
                </c:pt>
                <c:pt idx="2055">
                  <c:v>0</c:v>
                </c:pt>
                <c:pt idx="2056">
                  <c:v>0</c:v>
                </c:pt>
                <c:pt idx="2057">
                  <c:v>0</c:v>
                </c:pt>
                <c:pt idx="2058">
                  <c:v>0</c:v>
                </c:pt>
                <c:pt idx="2059">
                  <c:v>0</c:v>
                </c:pt>
                <c:pt idx="2060">
                  <c:v>0</c:v>
                </c:pt>
                <c:pt idx="2061">
                  <c:v>0</c:v>
                </c:pt>
                <c:pt idx="2062">
                  <c:v>0</c:v>
                </c:pt>
                <c:pt idx="2063">
                  <c:v>0</c:v>
                </c:pt>
                <c:pt idx="2064">
                  <c:v>0</c:v>
                </c:pt>
                <c:pt idx="2065">
                  <c:v>0</c:v>
                </c:pt>
                <c:pt idx="2066">
                  <c:v>0</c:v>
                </c:pt>
                <c:pt idx="2067">
                  <c:v>0</c:v>
                </c:pt>
                <c:pt idx="2068">
                  <c:v>0</c:v>
                </c:pt>
                <c:pt idx="2069">
                  <c:v>0</c:v>
                </c:pt>
                <c:pt idx="2070">
                  <c:v>0</c:v>
                </c:pt>
                <c:pt idx="2071">
                  <c:v>0</c:v>
                </c:pt>
                <c:pt idx="2072">
                  <c:v>0</c:v>
                </c:pt>
                <c:pt idx="2073">
                  <c:v>0</c:v>
                </c:pt>
                <c:pt idx="2074">
                  <c:v>0</c:v>
                </c:pt>
                <c:pt idx="2075">
                  <c:v>0</c:v>
                </c:pt>
                <c:pt idx="2076">
                  <c:v>0</c:v>
                </c:pt>
                <c:pt idx="2077">
                  <c:v>0</c:v>
                </c:pt>
                <c:pt idx="2078">
                  <c:v>0</c:v>
                </c:pt>
                <c:pt idx="2079">
                  <c:v>0</c:v>
                </c:pt>
                <c:pt idx="2080">
                  <c:v>0</c:v>
                </c:pt>
                <c:pt idx="2081">
                  <c:v>0</c:v>
                </c:pt>
                <c:pt idx="2082">
                  <c:v>0</c:v>
                </c:pt>
                <c:pt idx="2083">
                  <c:v>0</c:v>
                </c:pt>
                <c:pt idx="2084">
                  <c:v>0</c:v>
                </c:pt>
                <c:pt idx="2085">
                  <c:v>0</c:v>
                </c:pt>
                <c:pt idx="2086">
                  <c:v>0</c:v>
                </c:pt>
                <c:pt idx="2087">
                  <c:v>0</c:v>
                </c:pt>
                <c:pt idx="2088">
                  <c:v>0</c:v>
                </c:pt>
                <c:pt idx="2089">
                  <c:v>0</c:v>
                </c:pt>
                <c:pt idx="2090">
                  <c:v>0</c:v>
                </c:pt>
                <c:pt idx="2091">
                  <c:v>0</c:v>
                </c:pt>
                <c:pt idx="2092">
                  <c:v>0</c:v>
                </c:pt>
                <c:pt idx="2093">
                  <c:v>0</c:v>
                </c:pt>
                <c:pt idx="2094">
                  <c:v>0</c:v>
                </c:pt>
                <c:pt idx="2095">
                  <c:v>0</c:v>
                </c:pt>
                <c:pt idx="2096">
                  <c:v>0</c:v>
                </c:pt>
                <c:pt idx="2097">
                  <c:v>0</c:v>
                </c:pt>
                <c:pt idx="2098">
                  <c:v>0</c:v>
                </c:pt>
                <c:pt idx="2099">
                  <c:v>0</c:v>
                </c:pt>
                <c:pt idx="2100">
                  <c:v>0</c:v>
                </c:pt>
                <c:pt idx="2101">
                  <c:v>0</c:v>
                </c:pt>
                <c:pt idx="2102">
                  <c:v>0</c:v>
                </c:pt>
                <c:pt idx="2103">
                  <c:v>0</c:v>
                </c:pt>
                <c:pt idx="2104">
                  <c:v>0</c:v>
                </c:pt>
                <c:pt idx="2105">
                  <c:v>0</c:v>
                </c:pt>
                <c:pt idx="2106">
                  <c:v>0</c:v>
                </c:pt>
                <c:pt idx="2107">
                  <c:v>0</c:v>
                </c:pt>
                <c:pt idx="2108">
                  <c:v>0</c:v>
                </c:pt>
                <c:pt idx="2109">
                  <c:v>0</c:v>
                </c:pt>
                <c:pt idx="2110">
                  <c:v>0</c:v>
                </c:pt>
                <c:pt idx="2111">
                  <c:v>0</c:v>
                </c:pt>
                <c:pt idx="2112">
                  <c:v>0</c:v>
                </c:pt>
                <c:pt idx="2113">
                  <c:v>0</c:v>
                </c:pt>
                <c:pt idx="2114">
                  <c:v>0</c:v>
                </c:pt>
                <c:pt idx="2115">
                  <c:v>0</c:v>
                </c:pt>
                <c:pt idx="2116">
                  <c:v>0</c:v>
                </c:pt>
                <c:pt idx="2117">
                  <c:v>0</c:v>
                </c:pt>
                <c:pt idx="2118">
                  <c:v>0</c:v>
                </c:pt>
                <c:pt idx="2119">
                  <c:v>0</c:v>
                </c:pt>
                <c:pt idx="2120">
                  <c:v>0</c:v>
                </c:pt>
                <c:pt idx="2121">
                  <c:v>0</c:v>
                </c:pt>
                <c:pt idx="2122">
                  <c:v>0</c:v>
                </c:pt>
                <c:pt idx="2123">
                  <c:v>0</c:v>
                </c:pt>
                <c:pt idx="2124">
                  <c:v>0</c:v>
                </c:pt>
                <c:pt idx="2125">
                  <c:v>0</c:v>
                </c:pt>
                <c:pt idx="2126">
                  <c:v>0</c:v>
                </c:pt>
                <c:pt idx="2127">
                  <c:v>0</c:v>
                </c:pt>
                <c:pt idx="2128">
                  <c:v>0</c:v>
                </c:pt>
                <c:pt idx="2129">
                  <c:v>0</c:v>
                </c:pt>
                <c:pt idx="2130">
                  <c:v>0</c:v>
                </c:pt>
                <c:pt idx="2131">
                  <c:v>0</c:v>
                </c:pt>
                <c:pt idx="2132">
                  <c:v>0</c:v>
                </c:pt>
                <c:pt idx="2133">
                  <c:v>0</c:v>
                </c:pt>
                <c:pt idx="2134">
                  <c:v>0</c:v>
                </c:pt>
                <c:pt idx="2135">
                  <c:v>0</c:v>
                </c:pt>
                <c:pt idx="2136">
                  <c:v>0</c:v>
                </c:pt>
                <c:pt idx="2137">
                  <c:v>0</c:v>
                </c:pt>
                <c:pt idx="2138">
                  <c:v>0</c:v>
                </c:pt>
                <c:pt idx="2139">
                  <c:v>0</c:v>
                </c:pt>
                <c:pt idx="2140">
                  <c:v>0</c:v>
                </c:pt>
                <c:pt idx="2141">
                  <c:v>0</c:v>
                </c:pt>
                <c:pt idx="2142">
                  <c:v>0</c:v>
                </c:pt>
                <c:pt idx="2143">
                  <c:v>0</c:v>
                </c:pt>
                <c:pt idx="2144">
                  <c:v>0</c:v>
                </c:pt>
                <c:pt idx="2145">
                  <c:v>0</c:v>
                </c:pt>
                <c:pt idx="2146">
                  <c:v>0</c:v>
                </c:pt>
                <c:pt idx="2147">
                  <c:v>0</c:v>
                </c:pt>
                <c:pt idx="2148">
                  <c:v>0</c:v>
                </c:pt>
                <c:pt idx="2149">
                  <c:v>0</c:v>
                </c:pt>
                <c:pt idx="2150">
                  <c:v>0</c:v>
                </c:pt>
                <c:pt idx="2151">
                  <c:v>0</c:v>
                </c:pt>
                <c:pt idx="2152">
                  <c:v>0</c:v>
                </c:pt>
                <c:pt idx="2153">
                  <c:v>0</c:v>
                </c:pt>
                <c:pt idx="2154">
                  <c:v>0</c:v>
                </c:pt>
                <c:pt idx="2155">
                  <c:v>0</c:v>
                </c:pt>
                <c:pt idx="2156">
                  <c:v>0</c:v>
                </c:pt>
                <c:pt idx="2157">
                  <c:v>0</c:v>
                </c:pt>
                <c:pt idx="2158">
                  <c:v>0</c:v>
                </c:pt>
                <c:pt idx="2159">
                  <c:v>0</c:v>
                </c:pt>
                <c:pt idx="2160">
                  <c:v>0</c:v>
                </c:pt>
                <c:pt idx="2161">
                  <c:v>0</c:v>
                </c:pt>
                <c:pt idx="2162">
                  <c:v>0</c:v>
                </c:pt>
                <c:pt idx="2163">
                  <c:v>0</c:v>
                </c:pt>
                <c:pt idx="2164">
                  <c:v>0</c:v>
                </c:pt>
                <c:pt idx="2165">
                  <c:v>0</c:v>
                </c:pt>
                <c:pt idx="2166">
                  <c:v>0</c:v>
                </c:pt>
                <c:pt idx="2167">
                  <c:v>0</c:v>
                </c:pt>
                <c:pt idx="2168">
                  <c:v>0</c:v>
                </c:pt>
                <c:pt idx="2169">
                  <c:v>0</c:v>
                </c:pt>
                <c:pt idx="2170">
                  <c:v>0</c:v>
                </c:pt>
                <c:pt idx="2171">
                  <c:v>0</c:v>
                </c:pt>
                <c:pt idx="2172">
                  <c:v>0</c:v>
                </c:pt>
                <c:pt idx="2173">
                  <c:v>0</c:v>
                </c:pt>
                <c:pt idx="2174">
                  <c:v>0</c:v>
                </c:pt>
                <c:pt idx="2175">
                  <c:v>0</c:v>
                </c:pt>
                <c:pt idx="2176">
                  <c:v>0</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0</c:v>
                </c:pt>
                <c:pt idx="2673">
                  <c:v>0</c:v>
                </c:pt>
                <c:pt idx="2674">
                  <c:v>0</c:v>
                </c:pt>
                <c:pt idx="2675">
                  <c:v>0</c:v>
                </c:pt>
                <c:pt idx="2676">
                  <c:v>0</c:v>
                </c:pt>
                <c:pt idx="2677">
                  <c:v>0</c:v>
                </c:pt>
                <c:pt idx="2678">
                  <c:v>0</c:v>
                </c:pt>
                <c:pt idx="2679">
                  <c:v>0</c:v>
                </c:pt>
                <c:pt idx="2680">
                  <c:v>0</c:v>
                </c:pt>
                <c:pt idx="2681">
                  <c:v>0</c:v>
                </c:pt>
                <c:pt idx="2682">
                  <c:v>0</c:v>
                </c:pt>
                <c:pt idx="2683">
                  <c:v>0</c:v>
                </c:pt>
                <c:pt idx="2684">
                  <c:v>0</c:v>
                </c:pt>
                <c:pt idx="2685">
                  <c:v>0</c:v>
                </c:pt>
                <c:pt idx="2686">
                  <c:v>0</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0</c:v>
                </c:pt>
                <c:pt idx="2799">
                  <c:v>0</c:v>
                </c:pt>
                <c:pt idx="2800">
                  <c:v>0</c:v>
                </c:pt>
                <c:pt idx="2801">
                  <c:v>0</c:v>
                </c:pt>
                <c:pt idx="2802">
                  <c:v>0</c:v>
                </c:pt>
                <c:pt idx="2803">
                  <c:v>0</c:v>
                </c:pt>
                <c:pt idx="2804">
                  <c:v>0</c:v>
                </c:pt>
                <c:pt idx="2805">
                  <c:v>0</c:v>
                </c:pt>
                <c:pt idx="2806">
                  <c:v>0</c:v>
                </c:pt>
                <c:pt idx="2807">
                  <c:v>0</c:v>
                </c:pt>
                <c:pt idx="2808">
                  <c:v>0</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0</c:v>
                </c:pt>
                <c:pt idx="3058">
                  <c:v>0</c:v>
                </c:pt>
                <c:pt idx="3059">
                  <c:v>0</c:v>
                </c:pt>
                <c:pt idx="3060">
                  <c:v>0</c:v>
                </c:pt>
                <c:pt idx="3061">
                  <c:v>0</c:v>
                </c:pt>
                <c:pt idx="3062">
                  <c:v>0</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0</c:v>
                </c:pt>
                <c:pt idx="3130">
                  <c:v>0</c:v>
                </c:pt>
                <c:pt idx="3131">
                  <c:v>0</c:v>
                </c:pt>
                <c:pt idx="3132">
                  <c:v>0</c:v>
                </c:pt>
                <c:pt idx="3133">
                  <c:v>0</c:v>
                </c:pt>
                <c:pt idx="3134">
                  <c:v>0</c:v>
                </c:pt>
                <c:pt idx="3135">
                  <c:v>0</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0</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4.049653012799804E-12</c:v>
                </c:pt>
                <c:pt idx="3844">
                  <c:v>-3.6911223758761861E-11</c:v>
                </c:pt>
                <c:pt idx="3845">
                  <c:v>-1.7221776512197587E-10</c:v>
                </c:pt>
                <c:pt idx="3846">
                  <c:v>-5.4876463722064498E-10</c:v>
                </c:pt>
                <c:pt idx="3847">
                  <c:v>-1.3471834382105055E-9</c:v>
                </c:pt>
                <c:pt idx="3848">
                  <c:v>-2.7820858018185596E-9</c:v>
                </c:pt>
                <c:pt idx="3849">
                  <c:v>-5.1696133961250593E-9</c:v>
                </c:pt>
                <c:pt idx="3850">
                  <c:v>-9.0041557533179273E-9</c:v>
                </c:pt>
                <c:pt idx="3851">
                  <c:v>-1.4924402271024657E-8</c:v>
                </c:pt>
                <c:pt idx="3852">
                  <c:v>-2.3585649712117884E-8</c:v>
                </c:pt>
                <c:pt idx="3853">
                  <c:v>-3.5577397824648671E-8</c:v>
                </c:pt>
                <c:pt idx="3854">
                  <c:v>-5.1444446961749191E-8</c:v>
                </c:pt>
                <c:pt idx="3855">
                  <c:v>-7.1729509989631659E-8</c:v>
                </c:pt>
                <c:pt idx="3856">
                  <c:v>-9.6978767910615501E-8</c:v>
                </c:pt>
                <c:pt idx="3857">
                  <c:v>-1.2778375900916821E-7</c:v>
                </c:pt>
                <c:pt idx="3858">
                  <c:v>-1.6495441996543872E-7</c:v>
                </c:pt>
                <c:pt idx="3859">
                  <c:v>-2.0977454227909515E-7</c:v>
                </c:pt>
                <c:pt idx="3860">
                  <c:v>-2.6413090723108417E-7</c:v>
                </c:pt>
                <c:pt idx="3861">
                  <c:v>-3.3035069289936975E-7</c:v>
                </c:pt>
                <c:pt idx="3862">
                  <c:v>-4.1085674699864392E-7</c:v>
                </c:pt>
                <c:pt idx="3863">
                  <c:v>-5.0798166476451767E-7</c:v>
                </c:pt>
                <c:pt idx="3864">
                  <c:v>-6.240946916498261E-7</c:v>
                </c:pt>
                <c:pt idx="3865">
                  <c:v>-7.6178190979828279E-7</c:v>
                </c:pt>
                <c:pt idx="3866">
                  <c:v>-9.2380814710887419E-7</c:v>
                </c:pt>
                <c:pt idx="3867">
                  <c:v>-1.1130327514636225E-6</c:v>
                </c:pt>
                <c:pt idx="3868">
                  <c:v>-1.3325350073827145E-6</c:v>
                </c:pt>
                <c:pt idx="3869">
                  <c:v>-1.5856649421242943E-6</c:v>
                </c:pt>
                <c:pt idx="3870">
                  <c:v>-1.8756317064126231E-6</c:v>
                </c:pt>
                <c:pt idx="3871">
                  <c:v>-2.2051433836299873E-6</c:v>
                </c:pt>
                <c:pt idx="3872">
                  <c:v>-2.5771045054701486E-6</c:v>
                </c:pt>
                <c:pt idx="3873">
                  <c:v>-2.9961430391976691E-6</c:v>
                </c:pt>
                <c:pt idx="3874">
                  <c:v>-3.4692610284122658E-6</c:v>
                </c:pt>
                <c:pt idx="3875">
                  <c:v>-4.0046687300963989E-6</c:v>
                </c:pt>
                <c:pt idx="3876">
                  <c:v>-4.6101366623227402E-6</c:v>
                </c:pt>
                <c:pt idx="3877">
                  <c:v>-5.2926569012566218E-6</c:v>
                </c:pt>
                <c:pt idx="3878">
                  <c:v>-6.0591171151728545E-6</c:v>
                </c:pt>
                <c:pt idx="3879">
                  <c:v>-6.9162683778271549E-6</c:v>
                </c:pt>
                <c:pt idx="3880">
                  <c:v>-7.8697188285046329E-6</c:v>
                </c:pt>
                <c:pt idx="3881">
                  <c:v>-8.9236521833978163E-6</c:v>
                </c:pt>
                <c:pt idx="3882">
                  <c:v>-1.0082441590080879E-5</c:v>
                </c:pt>
                <c:pt idx="3883">
                  <c:v>-1.1352957920398549E-5</c:v>
                </c:pt>
                <c:pt idx="3884">
                  <c:v>-1.2745356018117784E-5</c:v>
                </c:pt>
                <c:pt idx="3885">
                  <c:v>-1.4271559773609609E-5</c:v>
                </c:pt>
                <c:pt idx="3886">
                  <c:v>-1.5942863872466834E-5</c:v>
                </c:pt>
                <c:pt idx="3887">
                  <c:v>-1.776891291536847E-5</c:v>
                </c:pt>
                <c:pt idx="3888">
                  <c:v>-1.9759049358813801E-5</c:v>
                </c:pt>
                <c:pt idx="3889">
                  <c:v>-2.1924588816031498E-5</c:v>
                </c:pt>
                <c:pt idx="3890">
                  <c:v>-2.4279481034262328E-5</c:v>
                </c:pt>
                <c:pt idx="3891">
                  <c:v>-2.6838617331455872E-5</c:v>
                </c:pt>
                <c:pt idx="3892">
                  <c:v>-2.9615961721357001E-5</c:v>
                </c:pt>
                <c:pt idx="3893">
                  <c:v>-3.2624755246193477E-5</c:v>
                </c:pt>
                <c:pt idx="3894">
                  <c:v>-3.5879084458414905E-5</c:v>
                </c:pt>
                <c:pt idx="3895">
                  <c:v>-3.9394287009582952E-5</c:v>
                </c:pt>
                <c:pt idx="3896">
                  <c:v>-4.3185719814012649E-5</c:v>
                </c:pt>
                <c:pt idx="3897">
                  <c:v>-4.7268293171424483E-5</c:v>
                </c:pt>
                <c:pt idx="3898">
                  <c:v>-5.1658350699394986E-5</c:v>
                </c:pt>
                <c:pt idx="3899">
                  <c:v>-5.6376033317407851E-5</c:v>
                </c:pt>
                <c:pt idx="3900">
                  <c:v>-6.1445116142739691E-5</c:v>
                </c:pt>
                <c:pt idx="3901">
                  <c:v>-6.6890540469863882E-5</c:v>
                </c:pt>
                <c:pt idx="3902">
                  <c:v>-7.273701454325155E-5</c:v>
                </c:pt>
                <c:pt idx="3903">
                  <c:v>-7.9010503457863809E-5</c:v>
                </c:pt>
                <c:pt idx="3904">
                  <c:v>-8.5739777862625888E-5</c:v>
                </c:pt>
                <c:pt idx="3905">
                  <c:v>-9.2954425088748671E-5</c:v>
                </c:pt>
                <c:pt idx="3906">
                  <c:v>-1.0068108710273745E-4</c:v>
                </c:pt>
                <c:pt idx="3907">
                  <c:v>-1.0894401055438979E-4</c:v>
                </c:pt>
                <c:pt idx="3908">
                  <c:v>-1.1777148686823798E-4</c:v>
                </c:pt>
                <c:pt idx="3909">
                  <c:v>-1.2720128697984488E-4</c:v>
                </c:pt>
                <c:pt idx="3910">
                  <c:v>-1.3727815831800056E-4</c:v>
                </c:pt>
                <c:pt idx="3911">
                  <c:v>-1.4804623826045061E-4</c:v>
                </c:pt>
                <c:pt idx="3912">
                  <c:v>-1.5954493744969382E-4</c:v>
                </c:pt>
                <c:pt idx="3913">
                  <c:v>-1.7181044374372942E-4</c:v>
                </c:pt>
                <c:pt idx="3914">
                  <c:v>-1.84877331725762E-4</c:v>
                </c:pt>
                <c:pt idx="3915">
                  <c:v>-1.9877803755340013E-4</c:v>
                </c:pt>
                <c:pt idx="3916">
                  <c:v>-2.1354498969803389E-4</c:v>
                </c:pt>
                <c:pt idx="3917">
                  <c:v>-2.2921679569541992E-4</c:v>
                </c:pt>
                <c:pt idx="3918">
                  <c:v>-2.4584068732556744E-4</c:v>
                </c:pt>
                <c:pt idx="3919">
                  <c:v>-2.6346567308783384E-4</c:v>
                </c:pt>
                <c:pt idx="3920">
                  <c:v>-2.8213435210428992E-4</c:v>
                </c:pt>
                <c:pt idx="3921">
                  <c:v>-3.0188542281597044E-4</c:v>
                </c:pt>
                <c:pt idx="3922">
                  <c:v>-3.2276516559618697E-4</c:v>
                </c:pt>
                <c:pt idx="3923">
                  <c:v>-3.4483282391414887E-4</c:v>
                </c:pt>
                <c:pt idx="3924">
                  <c:v>-3.6815116527090009E-4</c:v>
                </c:pt>
                <c:pt idx="3925">
                  <c:v>-3.9277203456960369E-4</c:v>
                </c:pt>
                <c:pt idx="3926">
                  <c:v>-4.1873382103657018E-4</c:v>
                </c:pt>
                <c:pt idx="3927">
                  <c:v>-4.4607484512675138E-4</c:v>
                </c:pt>
                <c:pt idx="3928">
                  <c:v>-4.7484933155472243E-4</c:v>
                </c:pt>
                <c:pt idx="3929">
                  <c:v>-5.0513055063609663E-4</c:v>
                </c:pt>
                <c:pt idx="3930">
                  <c:v>-5.3700011800351542E-4</c:v>
                </c:pt>
                <c:pt idx="3931">
                  <c:v>-5.7053581720581262E-4</c:v>
                </c:pt>
                <c:pt idx="3932">
                  <c:v>-6.0580802081109915E-4</c:v>
                </c:pt>
                <c:pt idx="3933">
                  <c:v>-6.4288336036932901E-4</c:v>
                </c:pt>
                <c:pt idx="3934">
                  <c:v>-6.8182997386632526E-4</c:v>
                </c:pt>
                <c:pt idx="3935">
                  <c:v>-7.2272287654438034E-4</c:v>
                </c:pt>
                <c:pt idx="3936">
                  <c:v>-7.6564779617430134E-4</c:v>
                </c:pt>
                <c:pt idx="3937">
                  <c:v>-8.1069763055279323E-4</c:v>
                </c:pt>
                <c:pt idx="3938">
                  <c:v>-8.5796214345105527E-4</c:v>
                </c:pt>
                <c:pt idx="3939">
                  <c:v>-9.075251372868419E-4</c:v>
                </c:pt>
                <c:pt idx="3940">
                  <c:v>-9.5947812842860861E-4</c:v>
                </c:pt>
                <c:pt idx="3941">
                  <c:v>-1.0139335622002179E-3</c:v>
                </c:pt>
                <c:pt idx="3942">
                  <c:v>-1.0710137342329993E-3</c:v>
                </c:pt>
                <c:pt idx="3943">
                  <c:v>-1.1308239937838048E-3</c:v>
                </c:pt>
                <c:pt idx="3944">
                  <c:v>-1.1934460474112836E-3</c:v>
                </c:pt>
                <c:pt idx="3945">
                  <c:v>-1.258962495221005E-3</c:v>
                </c:pt>
                <c:pt idx="3946">
                  <c:v>-1.3274793237588285E-3</c:v>
                </c:pt>
                <c:pt idx="3947">
                  <c:v>-1.399116619907224E-3</c:v>
                </c:pt>
                <c:pt idx="3948">
                  <c:v>-1.4739850375689713E-3</c:v>
                </c:pt>
                <c:pt idx="3949">
                  <c:v>-1.5521838776454242E-3</c:v>
                </c:pt>
                <c:pt idx="3950">
                  <c:v>-1.6338208811676148E-3</c:v>
                </c:pt>
                <c:pt idx="3951">
                  <c:v>-1.7190231224972592E-3</c:v>
                </c:pt>
                <c:pt idx="3952">
                  <c:v>-1.807927185915214E-3</c:v>
                </c:pt>
                <c:pt idx="3953">
                  <c:v>-1.9006676312644177E-3</c:v>
                </c:pt>
                <c:pt idx="3954">
                  <c:v>-1.9973767341811117E-3</c:v>
                </c:pt>
                <c:pt idx="3955">
                  <c:v>-2.0981847222407389E-3</c:v>
                </c:pt>
                <c:pt idx="3956">
                  <c:v>-2.2032126547954114E-3</c:v>
                </c:pt>
                <c:pt idx="3957">
                  <c:v>-2.3125704407907836E-3</c:v>
                </c:pt>
                <c:pt idx="3958">
                  <c:v>-2.4263695125099185E-3</c:v>
                </c:pt>
                <c:pt idx="3959">
                  <c:v>-2.5447364866349573E-3</c:v>
                </c:pt>
                <c:pt idx="3960">
                  <c:v>-2.6678111833383063E-3</c:v>
                </c:pt>
                <c:pt idx="3961">
                  <c:v>-2.7957357427545152E-3</c:v>
                </c:pt>
                <c:pt idx="3962">
                  <c:v>-2.9286524360897723E-3</c:v>
                </c:pt>
                <c:pt idx="3963">
                  <c:v>-3.0667092524801604E-3</c:v>
                </c:pt>
                <c:pt idx="3964">
                  <c:v>-3.2100574024319264E-3</c:v>
                </c:pt>
                <c:pt idx="3965">
                  <c:v>-3.3588396486180835E-3</c:v>
                </c:pt>
                <c:pt idx="3966">
                  <c:v>-3.5131873842496586E-3</c:v>
                </c:pt>
                <c:pt idx="3967">
                  <c:v>-3.6732329345356661E-3</c:v>
                </c:pt>
                <c:pt idx="3968">
                  <c:v>-3.8391178317104184E-3</c:v>
                </c:pt>
                <c:pt idx="3969">
                  <c:v>-4.0109821716826704E-3</c:v>
                </c:pt>
                <c:pt idx="3970">
                  <c:v>-4.1889526323785698E-3</c:v>
                </c:pt>
                <c:pt idx="3971">
                  <c:v>-4.3731550757982341E-3</c:v>
                </c:pt>
                <c:pt idx="3972">
                  <c:v>-4.5637418652001395E-3</c:v>
                </c:pt>
                <c:pt idx="3973">
                  <c:v>-4.7608960612291074E-3</c:v>
                </c:pt>
                <c:pt idx="3974">
                  <c:v>-4.9648019295762133E-3</c:v>
                </c:pt>
                <c:pt idx="3975">
                  <c:v>-5.1756169212228559E-3</c:v>
                </c:pt>
                <c:pt idx="3976">
                  <c:v>-5.3934770056206375E-3</c:v>
                </c:pt>
                <c:pt idx="3977">
                  <c:v>-5.6185213821904056E-3</c:v>
                </c:pt>
                <c:pt idx="3978">
                  <c:v>-5.8509028023000023E-3</c:v>
                </c:pt>
                <c:pt idx="3979">
                  <c:v>-6.0907768611332819E-3</c:v>
                </c:pt>
                <c:pt idx="3980">
                  <c:v>-6.3382881462872151E-3</c:v>
                </c:pt>
                <c:pt idx="3981">
                  <c:v>-6.5935643221398154E-3</c:v>
                </c:pt>
                <c:pt idx="3982">
                  <c:v>-6.8567195616954044E-3</c:v>
                </c:pt>
                <c:pt idx="3983">
                  <c:v>-7.1278705293065731E-3</c:v>
                </c:pt>
                <c:pt idx="3984">
                  <c:v>-7.4071561968712864E-3</c:v>
                </c:pt>
                <c:pt idx="3985">
                  <c:v>-7.694734349944196E-3</c:v>
                </c:pt>
                <c:pt idx="3986">
                  <c:v>-7.9907493998678577E-3</c:v>
                </c:pt>
                <c:pt idx="3987">
                  <c:v>-8.2953146897485203E-3</c:v>
                </c:pt>
                <c:pt idx="3988">
                  <c:v>-8.6085432799475423E-3</c:v>
                </c:pt>
                <c:pt idx="3989">
                  <c:v>-8.9305865497681467E-3</c:v>
                </c:pt>
                <c:pt idx="3990">
                  <c:v>-9.2616151615815458E-3</c:v>
                </c:pt>
                <c:pt idx="3991">
                  <c:v>-9.6017581962779906E-3</c:v>
                </c:pt>
                <c:pt idx="3992">
                  <c:v>-9.9510850174998385E-3</c:v>
                </c:pt>
                <c:pt idx="3993">
                  <c:v>-1.0309656131497761E-2</c:v>
                </c:pt>
                <c:pt idx="3994">
                  <c:v>-1.067756975592476E-2</c:v>
                </c:pt>
                <c:pt idx="3995">
                  <c:v>-1.1054944754763076E-2</c:v>
                </c:pt>
                <c:pt idx="3996">
                  <c:v>-1.1441879937839782E-2</c:v>
                </c:pt>
                <c:pt idx="3997">
                  <c:v>-1.1838454605415891E-2</c:v>
                </c:pt>
                <c:pt idx="3998">
                  <c:v>-1.2244758021419822E-2</c:v>
                </c:pt>
                <c:pt idx="3999">
                  <c:v>-1.2660892185862211E-2</c:v>
                </c:pt>
                <c:pt idx="4000">
                  <c:v>-1.308694496989312E-2</c:v>
                </c:pt>
                <c:pt idx="4001">
                  <c:v>-1.352297869553744E-2</c:v>
                </c:pt>
                <c:pt idx="4002">
                  <c:v>-1.396904726257093E-2</c:v>
                </c:pt>
                <c:pt idx="4003">
                  <c:v>-1.4425210351067183E-2</c:v>
                </c:pt>
                <c:pt idx="4004">
                  <c:v>-1.4891530716400331E-2</c:v>
                </c:pt>
                <c:pt idx="4005">
                  <c:v>-1.5368074341928035E-2</c:v>
                </c:pt>
                <c:pt idx="4006">
                  <c:v>-1.5854918738040239E-2</c:v>
                </c:pt>
                <c:pt idx="4007">
                  <c:v>-1.6352145569867169E-2</c:v>
                </c:pt>
                <c:pt idx="4008">
                  <c:v>-1.6859814449272075E-2</c:v>
                </c:pt>
                <c:pt idx="4009">
                  <c:v>-1.7377953919371206E-2</c:v>
                </c:pt>
                <c:pt idx="4010">
                  <c:v>-1.7906591595120265E-2</c:v>
                </c:pt>
                <c:pt idx="4011">
                  <c:v>-1.8445789910823886E-2</c:v>
                </c:pt>
                <c:pt idx="4012">
                  <c:v>-1.8995640109391615E-2</c:v>
                </c:pt>
                <c:pt idx="4013">
                  <c:v>-1.9556219044238286E-2</c:v>
                </c:pt>
                <c:pt idx="4014">
                  <c:v>-2.0127559011979119E-2</c:v>
                </c:pt>
                <c:pt idx="4015">
                  <c:v>-2.0709659915719252E-2</c:v>
                </c:pt>
                <c:pt idx="4016">
                  <c:v>-2.1302520807221198E-2</c:v>
                </c:pt>
                <c:pt idx="4017">
                  <c:v>-2.1906154120036846E-2</c:v>
                </c:pt>
                <c:pt idx="4018">
                  <c:v>-2.2520578042347576E-2</c:v>
                </c:pt>
                <c:pt idx="4019">
                  <c:v>-2.3145803740488032E-2</c:v>
                </c:pt>
                <c:pt idx="4020">
                  <c:v>-2.3781823094516839E-2</c:v>
                </c:pt>
                <c:pt idx="4021">
                  <c:v>-2.442859683070403E-2</c:v>
                </c:pt>
                <c:pt idx="4022">
                  <c:v>-2.5086060089109869E-2</c:v>
                </c:pt>
                <c:pt idx="4023">
                  <c:v>-2.5754156468350605E-2</c:v>
                </c:pt>
                <c:pt idx="4024">
                  <c:v>-2.6432866528309389E-2</c:v>
                </c:pt>
                <c:pt idx="4025">
                  <c:v>-2.7122184853149441E-2</c:v>
                </c:pt>
                <c:pt idx="4026">
                  <c:v>-2.7822065932817622E-2</c:v>
                </c:pt>
                <c:pt idx="4027">
                  <c:v>-2.8532414082702212E-2</c:v>
                </c:pt>
                <c:pt idx="4028">
                  <c:v>-2.9253136932066333E-2</c:v>
                </c:pt>
                <c:pt idx="4029">
                  <c:v>-2.9984188938550458E-2</c:v>
                </c:pt>
                <c:pt idx="4030">
                  <c:v>-3.0725547762723824E-2</c:v>
                </c:pt>
                <c:pt idx="4031">
                  <c:v>-3.1477167408972002E-2</c:v>
                </c:pt>
                <c:pt idx="4032">
                  <c:v>-3.2238972487912174E-2</c:v>
                </c:pt>
                <c:pt idx="4033">
                  <c:v>-3.3010875331512209E-2</c:v>
                </c:pt>
                <c:pt idx="4034">
                  <c:v>-3.3792764399338295E-2</c:v>
                </c:pt>
                <c:pt idx="4035">
                  <c:v>-3.4584480648509441E-2</c:v>
                </c:pt>
                <c:pt idx="4036">
                  <c:v>-3.5385831467681074E-2</c:v>
                </c:pt>
                <c:pt idx="4037">
                  <c:v>-3.6196625962734014E-2</c:v>
                </c:pt>
                <c:pt idx="4038">
                  <c:v>-3.7016680558609426E-2</c:v>
                </c:pt>
                <c:pt idx="4039">
                  <c:v>-3.7845809208249363E-2</c:v>
                </c:pt>
                <c:pt idx="4040">
                  <c:v>-3.8683845019869711E-2</c:v>
                </c:pt>
                <c:pt idx="4041">
                  <c:v>-3.9530663003709041E-2</c:v>
                </c:pt>
                <c:pt idx="4042">
                  <c:v>-4.0386136106956967E-2</c:v>
                </c:pt>
                <c:pt idx="4043">
                  <c:v>-4.1250061209923826E-2</c:v>
                </c:pt>
                <c:pt idx="4044">
                  <c:v>-4.2122170103870926E-2</c:v>
                </c:pt>
                <c:pt idx="4045">
                  <c:v>-4.3002231242304977E-2</c:v>
                </c:pt>
                <c:pt idx="4046">
                  <c:v>-4.3890104821658116E-2</c:v>
                </c:pt>
                <c:pt idx="4047">
                  <c:v>-4.4785668924810125E-2</c:v>
                </c:pt>
                <c:pt idx="4048">
                  <c:v>-4.568871032731095E-2</c:v>
                </c:pt>
                <c:pt idx="4049">
                  <c:v>-4.6598910509084698E-2</c:v>
                </c:pt>
                <c:pt idx="4050">
                  <c:v>-4.7515925924275434E-2</c:v>
                </c:pt>
                <c:pt idx="4051">
                  <c:v>-4.8439464558492844E-2</c:v>
                </c:pt>
                <c:pt idx="4052">
                  <c:v>-4.9369293783911826E-2</c:v>
                </c:pt>
                <c:pt idx="4053">
                  <c:v>-5.03051864552682E-2</c:v>
                </c:pt>
                <c:pt idx="4054">
                  <c:v>-5.1246853205507759E-2</c:v>
                </c:pt>
                <c:pt idx="4055">
                  <c:v>-5.2193923576655712E-2</c:v>
                </c:pt>
                <c:pt idx="4056">
                  <c:v>-5.3145999933086892E-2</c:v>
                </c:pt>
                <c:pt idx="4057">
                  <c:v>-5.4102716634059397E-2</c:v>
                </c:pt>
                <c:pt idx="4058">
                  <c:v>-5.5063716511872626E-2</c:v>
                </c:pt>
                <c:pt idx="4059">
                  <c:v>-5.6028574249808075E-2</c:v>
                </c:pt>
                <c:pt idx="4060">
                  <c:v>-5.6996786331297879E-2</c:v>
                </c:pt>
                <c:pt idx="4061">
                  <c:v>-5.7967851620672785E-2</c:v>
                </c:pt>
                <c:pt idx="4062">
                  <c:v>-5.8941331741496843E-2</c:v>
                </c:pt>
                <c:pt idx="4063">
                  <c:v>-5.9916830635105833E-2</c:v>
                </c:pt>
                <c:pt idx="4064">
                  <c:v>-6.0893973154698348E-2</c:v>
                </c:pt>
                <c:pt idx="4065">
                  <c:v>-6.1872438702261195E-2</c:v>
                </c:pt>
                <c:pt idx="4066">
                  <c:v>-6.2851969954994993E-2</c:v>
                </c:pt>
                <c:pt idx="4067">
                  <c:v>-6.3832295689317239E-2</c:v>
                </c:pt>
                <c:pt idx="4068">
                  <c:v>-6.4813059779186194E-2</c:v>
                </c:pt>
                <c:pt idx="4069">
                  <c:v>-6.579384939292901E-2</c:v>
                </c:pt>
                <c:pt idx="4070">
                  <c:v>-6.6774246666064879E-2</c:v>
                </c:pt>
                <c:pt idx="4071">
                  <c:v>-6.7753795394699445E-2</c:v>
                </c:pt>
                <c:pt idx="4072">
                  <c:v>-6.8731948446010008E-2</c:v>
                </c:pt>
                <c:pt idx="4073">
                  <c:v>-6.9708125521843398E-2</c:v>
                </c:pt>
                <c:pt idx="4074">
                  <c:v>-7.0681830026511933E-2</c:v>
                </c:pt>
                <c:pt idx="4075">
                  <c:v>-7.1652656636742668E-2</c:v>
                </c:pt>
                <c:pt idx="4076">
                  <c:v>-7.2620182834069749E-2</c:v>
                </c:pt>
                <c:pt idx="4077">
                  <c:v>-7.3583912418889383E-2</c:v>
                </c:pt>
                <c:pt idx="4078">
                  <c:v>-7.4543337031591106E-2</c:v>
                </c:pt>
                <c:pt idx="4079">
                  <c:v>-7.5497991231422784E-2</c:v>
                </c:pt>
                <c:pt idx="4080">
                  <c:v>-7.6447416311622926E-2</c:v>
                </c:pt>
                <c:pt idx="4081">
                  <c:v>-7.7391120090398655E-2</c:v>
                </c:pt>
                <c:pt idx="4082">
                  <c:v>-7.8328612815551979E-2</c:v>
                </c:pt>
                <c:pt idx="4083">
                  <c:v>-7.9259443891376305E-2</c:v>
                </c:pt>
                <c:pt idx="4084">
                  <c:v>-8.0183153279398622E-2</c:v>
                </c:pt>
                <c:pt idx="4085">
                  <c:v>-8.1099202260930064E-2</c:v>
                </c:pt>
                <c:pt idx="4086">
                  <c:v>-8.2006993531187011E-2</c:v>
                </c:pt>
                <c:pt idx="4087">
                  <c:v>-8.2905952615684148E-2</c:v>
                </c:pt>
                <c:pt idx="4088">
                  <c:v>-8.3795557314341199E-2</c:v>
                </c:pt>
                <c:pt idx="4089">
                  <c:v>-8.4675295825608038E-2</c:v>
                </c:pt>
                <c:pt idx="4090">
                  <c:v>-8.554463364836308E-2</c:v>
                </c:pt>
                <c:pt idx="4091">
                  <c:v>-8.6403027021164716E-2</c:v>
                </c:pt>
                <c:pt idx="4092">
                  <c:v>-8.7249940824625116E-2</c:v>
                </c:pt>
                <c:pt idx="4093">
                  <c:v>-8.8084843708545885E-2</c:v>
                </c:pt>
                <c:pt idx="4094">
                  <c:v>-8.8907204608461798E-2</c:v>
                </c:pt>
                <c:pt idx="4095">
                  <c:v>-8.9716498733010477E-2</c:v>
                </c:pt>
                <c:pt idx="4096">
                  <c:v>-9.0512193600832708E-2</c:v>
                </c:pt>
                <c:pt idx="4097">
                  <c:v>-9.1293712661341925E-2</c:v>
                </c:pt>
                <c:pt idx="4098">
                  <c:v>-9.2060425283362696E-2</c:v>
                </c:pt>
                <c:pt idx="4099">
                  <c:v>-9.2811692525170311E-2</c:v>
                </c:pt>
                <c:pt idx="4100">
                  <c:v>-9.3546926531829402E-2</c:v>
                </c:pt>
                <c:pt idx="4101">
                  <c:v>-9.4265594908380157E-2</c:v>
                </c:pt>
                <c:pt idx="4102">
                  <c:v>-9.4967158506192847E-2</c:v>
                </c:pt>
                <c:pt idx="4103">
                  <c:v>-9.5651007088247295E-2</c:v>
                </c:pt>
                <c:pt idx="4104">
                  <c:v>-9.6316469398960075E-2</c:v>
                </c:pt>
                <c:pt idx="4105">
                  <c:v>-9.6962899165357816E-2</c:v>
                </c:pt>
                <c:pt idx="4106">
                  <c:v>-9.7589748912675883E-2</c:v>
                </c:pt>
                <c:pt idx="4107">
                  <c:v>-9.8196548304826603E-2</c:v>
                </c:pt>
                <c:pt idx="4108">
                  <c:v>-9.8782817642936824E-2</c:v>
                </c:pt>
                <c:pt idx="4109">
                  <c:v>-9.9348026667216149E-2</c:v>
                </c:pt>
                <c:pt idx="4110">
                  <c:v>-9.9891635616952065E-2</c:v>
                </c:pt>
                <c:pt idx="4111">
                  <c:v>-0.10041313129899897</c:v>
                </c:pt>
                <c:pt idx="4112">
                  <c:v>-0.10091198524074826</c:v>
                </c:pt>
                <c:pt idx="4113">
                  <c:v>-0.10138759188923555</c:v>
                </c:pt>
                <c:pt idx="4114">
                  <c:v>-0.101839283529968</c:v>
                </c:pt>
                <c:pt idx="4115">
                  <c:v>-0.10226640582620335</c:v>
                </c:pt>
                <c:pt idx="4116">
                  <c:v>-0.10266836083239891</c:v>
                </c:pt>
                <c:pt idx="4117">
                  <c:v>-0.10304459322939082</c:v>
                </c:pt>
                <c:pt idx="4118">
                  <c:v>-0.10339457485181695</c:v>
                </c:pt>
                <c:pt idx="4119">
                  <c:v>-0.10371780020326737</c:v>
                </c:pt>
                <c:pt idx="4120">
                  <c:v>-0.10401375140412754</c:v>
                </c:pt>
                <c:pt idx="4121">
                  <c:v>-0.10428184355859579</c:v>
                </c:pt>
                <c:pt idx="4122">
                  <c:v>-0.10452142254840673</c:v>
                </c:pt>
                <c:pt idx="4123">
                  <c:v>-0.10473182523742781</c:v>
                </c:pt>
                <c:pt idx="4124">
                  <c:v>-0.10491242595088425</c:v>
                </c:pt>
                <c:pt idx="4125">
                  <c:v>-0.10506263118616968</c:v>
                </c:pt>
                <c:pt idx="4126">
                  <c:v>-0.10518187033458934</c:v>
                </c:pt>
                <c:pt idx="4127">
                  <c:v>-0.10526960399196961</c:v>
                </c:pt>
                <c:pt idx="4128">
                  <c:v>-0.105325303178102</c:v>
                </c:pt>
                <c:pt idx="4129">
                  <c:v>-0.10534840068894585</c:v>
                </c:pt>
                <c:pt idx="4130">
                  <c:v>-0.10533829792847316</c:v>
                </c:pt>
                <c:pt idx="4131">
                  <c:v>-0.10529444418221788</c:v>
                </c:pt>
                <c:pt idx="4132">
                  <c:v>-0.10521637368949882</c:v>
                </c:pt>
                <c:pt idx="4133">
                  <c:v>-0.1051036391714347</c:v>
                </c:pt>
                <c:pt idx="4134">
                  <c:v>-0.10495575355435677</c:v>
                </c:pt>
                <c:pt idx="4135">
                  <c:v>-0.10477224755807972</c:v>
                </c:pt>
                <c:pt idx="4136">
                  <c:v>-0.10455275218962679</c:v>
                </c:pt>
                <c:pt idx="4137">
                  <c:v>-0.1042969604519063</c:v>
                </c:pt>
                <c:pt idx="4138">
                  <c:v>-0.10400451843056278</c:v>
                </c:pt>
                <c:pt idx="4139">
                  <c:v>-0.10367502084989644</c:v>
                </c:pt>
                <c:pt idx="4140">
                  <c:v>-0.10330812640506358</c:v>
                </c:pt>
                <c:pt idx="4141">
                  <c:v>-0.10290362224209904</c:v>
                </c:pt>
                <c:pt idx="4142">
                  <c:v>-0.10246134201665152</c:v>
                </c:pt>
                <c:pt idx="4143">
                  <c:v>-0.101981036438706</c:v>
                </c:pt>
                <c:pt idx="4144">
                  <c:v>-0.10146232324740773</c:v>
                </c:pt>
                <c:pt idx="4145">
                  <c:v>-0.10090472472001463</c:v>
                </c:pt>
                <c:pt idx="4146">
                  <c:v>-0.10030774341177848</c:v>
                </c:pt>
                <c:pt idx="4147">
                  <c:v>-9.9670948554783728E-2</c:v>
                </c:pt>
                <c:pt idx="4148">
                  <c:v>-9.8994037146474409E-2</c:v>
                </c:pt>
                <c:pt idx="4149">
                  <c:v>-9.8276823108182018E-2</c:v>
                </c:pt>
                <c:pt idx="4150">
                  <c:v>-9.7519174854498958E-2</c:v>
                </c:pt>
                <c:pt idx="4151">
                  <c:v>-9.6720979171120686E-2</c:v>
                </c:pt>
                <c:pt idx="4152">
                  <c:v>-9.5882148467569747E-2</c:v>
                </c:pt>
                <c:pt idx="4153">
                  <c:v>-9.5002606889532201E-2</c:v>
                </c:pt>
                <c:pt idx="4154">
                  <c:v>-9.4082233206490715E-2</c:v>
                </c:pt>
                <c:pt idx="4155">
                  <c:v>-9.3120829771738911E-2</c:v>
                </c:pt>
                <c:pt idx="4156">
                  <c:v>-9.2118159500671468E-2</c:v>
                </c:pt>
                <c:pt idx="4157">
                  <c:v>-9.1074002040372831E-2</c:v>
                </c:pt>
                <c:pt idx="4158">
                  <c:v>-8.99881855192428E-2</c:v>
                </c:pt>
                <c:pt idx="4159">
                  <c:v>-8.8860621471791509E-2</c:v>
                </c:pt>
                <c:pt idx="4160">
                  <c:v>-8.7691358608610714E-2</c:v>
                </c:pt>
                <c:pt idx="4161">
                  <c:v>-8.6480591504413507E-2</c:v>
                </c:pt>
                <c:pt idx="4162">
                  <c:v>-8.5228568907968427E-2</c:v>
                </c:pt>
                <c:pt idx="4163">
                  <c:v>-8.3935459464763371E-2</c:v>
                </c:pt>
                <c:pt idx="4164">
                  <c:v>-8.260129856700775E-2</c:v>
                </c:pt>
                <c:pt idx="4165">
                  <c:v>-8.1226083035212032E-2</c:v>
                </c:pt>
                <c:pt idx="4166">
                  <c:v>-7.9809951046777919E-2</c:v>
                </c:pt>
                <c:pt idx="4167">
                  <c:v>-7.8353286311933806E-2</c:v>
                </c:pt>
                <c:pt idx="4168">
                  <c:v>-7.6856620112806667E-2</c:v>
                </c:pt>
                <c:pt idx="4169">
                  <c:v>-7.5320403363280539E-2</c:v>
                </c:pt>
                <c:pt idx="4170">
                  <c:v>-7.3744896100457105E-2</c:v>
                </c:pt>
                <c:pt idx="4171">
                  <c:v>-7.2130302766919591E-2</c:v>
                </c:pt>
                <c:pt idx="4172">
                  <c:v>-7.0476955739956951E-2</c:v>
                </c:pt>
                <c:pt idx="4173">
                  <c:v>-6.8785279933145177E-2</c:v>
                </c:pt>
                <c:pt idx="4174">
                  <c:v>-6.7055609569672853E-2</c:v>
                </c:pt>
                <c:pt idx="4175">
                  <c:v>-6.5288180845204477E-2</c:v>
                </c:pt>
                <c:pt idx="4176">
                  <c:v>-6.3483366455976492E-2</c:v>
                </c:pt>
                <c:pt idx="4177">
                  <c:v>-6.1641828963504508E-2</c:v>
                </c:pt>
                <c:pt idx="4178">
                  <c:v>-5.9764373094602329E-2</c:v>
                </c:pt>
                <c:pt idx="4179">
                  <c:v>-5.7851719129421879E-2</c:v>
                </c:pt>
                <c:pt idx="4180">
                  <c:v>-5.5904500309017273E-2</c:v>
                </c:pt>
                <c:pt idx="4181">
                  <c:v>-5.3923405189041367E-2</c:v>
                </c:pt>
                <c:pt idx="4182">
                  <c:v>-5.1909184444365285E-2</c:v>
                </c:pt>
                <c:pt idx="4183">
                  <c:v>-4.9862523201636956E-2</c:v>
                </c:pt>
                <c:pt idx="4184">
                  <c:v>-4.7784034358666384E-2</c:v>
                </c:pt>
                <c:pt idx="4185">
                  <c:v>-4.5674427339340594E-2</c:v>
                </c:pt>
                <c:pt idx="4186">
                  <c:v>-4.3534617798076929E-2</c:v>
                </c:pt>
                <c:pt idx="4187">
                  <c:v>-4.136564258362313E-2</c:v>
                </c:pt>
                <c:pt idx="4188">
                  <c:v>-3.9168538377357648E-2</c:v>
                </c:pt>
                <c:pt idx="4189">
                  <c:v>-3.6944338667318631E-2</c:v>
                </c:pt>
                <c:pt idx="4190">
                  <c:v>-3.4694105473801265E-2</c:v>
                </c:pt>
                <c:pt idx="4191">
                  <c:v>-3.241887275505969E-2</c:v>
                </c:pt>
                <c:pt idx="4192">
                  <c:v>-3.0119579621678744E-2</c:v>
                </c:pt>
                <c:pt idx="4193">
                  <c:v>-2.7797138909001675E-2</c:v>
                </c:pt>
                <c:pt idx="4194">
                  <c:v>-2.5452591993204987E-2</c:v>
                </c:pt>
                <c:pt idx="4195">
                  <c:v>-2.3087156839550402E-2</c:v>
                </c:pt>
                <c:pt idx="4196">
                  <c:v>-2.0702104872756449E-2</c:v>
                </c:pt>
                <c:pt idx="4197">
                  <c:v>-1.8298613770109304E-2</c:v>
                </c:pt>
                <c:pt idx="4198">
                  <c:v>-1.5877762355077828E-2</c:v>
                </c:pt>
                <c:pt idx="4199">
                  <c:v>-1.3440665101993094E-2</c:v>
                </c:pt>
                <c:pt idx="4200">
                  <c:v>-1.0988596758500582E-2</c:v>
                </c:pt>
                <c:pt idx="4201">
                  <c:v>-8.5229786455710346E-3</c:v>
                </c:pt>
                <c:pt idx="4202">
                  <c:v>-6.0452492328796782E-3</c:v>
                </c:pt>
                <c:pt idx="4203">
                  <c:v>-3.5567622783911155E-3</c:v>
                </c:pt>
                <c:pt idx="4204">
                  <c:v>-1.0588104832098778E-3</c:v>
                </c:pt>
                <c:pt idx="4205">
                  <c:v>1.4472781429188813E-3</c:v>
                </c:pt>
                <c:pt idx="4206">
                  <c:v>3.9600888836592799E-3</c:v>
                </c:pt>
                <c:pt idx="4207">
                  <c:v>6.4781384179130649E-3</c:v>
                </c:pt>
                <c:pt idx="4208">
                  <c:v>8.999900736156103E-3</c:v>
                </c:pt>
                <c:pt idx="4209">
                  <c:v>1.1523820704576731E-2</c:v>
                </c:pt>
                <c:pt idx="4210">
                  <c:v>1.4048347805152857E-2</c:v>
                </c:pt>
                <c:pt idx="4211">
                  <c:v>1.6571962815184364E-2</c:v>
                </c:pt>
                <c:pt idx="4212">
                  <c:v>1.909312165532645E-2</c:v>
                </c:pt>
                <c:pt idx="4213">
                  <c:v>2.1610143028918206E-2</c:v>
                </c:pt>
                <c:pt idx="4214">
                  <c:v>2.4121181656142389E-2</c:v>
                </c:pt>
                <c:pt idx="4215">
                  <c:v>2.6624342230801012E-2</c:v>
                </c:pt>
                <c:pt idx="4216">
                  <c:v>2.9117802204291787E-2</c:v>
                </c:pt>
                <c:pt idx="4217">
                  <c:v>3.159980815457529E-2</c:v>
                </c:pt>
                <c:pt idx="4218">
                  <c:v>3.406859401864859E-2</c:v>
                </c:pt>
                <c:pt idx="4219">
                  <c:v>3.6522354454026261E-2</c:v>
                </c:pt>
                <c:pt idx="4220">
                  <c:v>3.895928712419388E-2</c:v>
                </c:pt>
                <c:pt idx="4221">
                  <c:v>4.137760457348022E-2</c:v>
                </c:pt>
                <c:pt idx="4222">
                  <c:v>4.3775472722953165E-2</c:v>
                </c:pt>
                <c:pt idx="4223">
                  <c:v>4.6150949569465569E-2</c:v>
                </c:pt>
                <c:pt idx="4224">
                  <c:v>4.8502013607436056E-2</c:v>
                </c:pt>
                <c:pt idx="4225">
                  <c:v>5.0826682730969318E-2</c:v>
                </c:pt>
                <c:pt idx="4226">
                  <c:v>5.3123123020254327E-2</c:v>
                </c:pt>
                <c:pt idx="4227">
                  <c:v>5.5389617270688009E-2</c:v>
                </c:pt>
                <c:pt idx="4228">
                  <c:v>5.762437643405674E-2</c:v>
                </c:pt>
                <c:pt idx="4229">
                  <c:v>5.9825375330246615E-2</c:v>
                </c:pt>
                <c:pt idx="4230">
                  <c:v>6.1990431360628338E-2</c:v>
                </c:pt>
                <c:pt idx="4231">
                  <c:v>6.4117475442332136E-2</c:v>
                </c:pt>
                <c:pt idx="4232">
                  <c:v>6.6204687072418278E-2</c:v>
                </c:pt>
                <c:pt idx="4233">
                  <c:v>6.8250302124945039E-2</c:v>
                </c:pt>
                <c:pt idx="4234">
                  <c:v>7.0252328258048849E-2</c:v>
                </c:pt>
                <c:pt idx="4235">
                  <c:v>7.2208527451410251E-2</c:v>
                </c:pt>
                <c:pt idx="4236">
                  <c:v>7.4116659224572223E-2</c:v>
                </c:pt>
                <c:pt idx="4237">
                  <c:v>7.597464735026789E-2</c:v>
                </c:pt>
                <c:pt idx="4238">
                  <c:v>7.7780505854671278E-2</c:v>
                </c:pt>
                <c:pt idx="4239">
                  <c:v>7.9532226255536298E-2</c:v>
                </c:pt>
                <c:pt idx="4240">
                  <c:v>8.1227826557875235E-2</c:v>
                </c:pt>
                <c:pt idx="4241">
                  <c:v>8.2865436504649087E-2</c:v>
                </c:pt>
                <c:pt idx="4242">
                  <c:v>8.4443185648643976E-2</c:v>
                </c:pt>
                <c:pt idx="4243">
                  <c:v>8.5958945218135616E-2</c:v>
                </c:pt>
                <c:pt idx="4244">
                  <c:v>8.7410229173910226E-2</c:v>
                </c:pt>
                <c:pt idx="4245">
                  <c:v>8.8794411426377243E-2</c:v>
                </c:pt>
                <c:pt idx="4246">
                  <c:v>9.010906390718508E-2</c:v>
                </c:pt>
                <c:pt idx="4247">
                  <c:v>9.1352084959840943E-2</c:v>
                </c:pt>
                <c:pt idx="4248">
                  <c:v>9.2521507726889968E-2</c:v>
                </c:pt>
                <c:pt idx="4249">
                  <c:v>9.3615200080719455E-2</c:v>
                </c:pt>
                <c:pt idx="4250">
                  <c:v>9.4630769190628836E-2</c:v>
                </c:pt>
                <c:pt idx="4251">
                  <c:v>9.55657709405449E-2</c:v>
                </c:pt>
                <c:pt idx="4252">
                  <c:v>9.6418009369538329E-2</c:v>
                </c:pt>
                <c:pt idx="4253">
                  <c:v>9.718561753940784E-2</c:v>
                </c:pt>
                <c:pt idx="4254">
                  <c:v>9.7866853900101192E-2</c:v>
                </c:pt>
                <c:pt idx="4255">
                  <c:v>9.8459847481571702E-2</c:v>
                </c:pt>
                <c:pt idx="4256">
                  <c:v>9.8962536063741599E-2</c:v>
                </c:pt>
                <c:pt idx="4257">
                  <c:v>9.9372785195576047E-2</c:v>
                </c:pt>
                <c:pt idx="4258">
                  <c:v>9.9688498024411432E-2</c:v>
                </c:pt>
                <c:pt idx="4259">
                  <c:v>9.9907627644046773E-2</c:v>
                </c:pt>
                <c:pt idx="4260">
                  <c:v>0.10002817648812458</c:v>
                </c:pt>
                <c:pt idx="4261">
                  <c:v>0.1000482512755059</c:v>
                </c:pt>
                <c:pt idx="4262">
                  <c:v>9.9966093433279904E-2</c:v>
                </c:pt>
                <c:pt idx="4263">
                  <c:v>9.9780000751405085E-2</c:v>
                </c:pt>
                <c:pt idx="4264">
                  <c:v>9.948821191973381E-2</c:v>
                </c:pt>
                <c:pt idx="4265">
                  <c:v>9.908889323340421E-2</c:v>
                </c:pt>
                <c:pt idx="4266">
                  <c:v>9.8580222163200268E-2</c:v>
                </c:pt>
                <c:pt idx="4267">
                  <c:v>9.7960434163239213E-2</c:v>
                </c:pt>
                <c:pt idx="4268">
                  <c:v>9.7227786091662535E-2</c:v>
                </c:pt>
                <c:pt idx="4269">
                  <c:v>9.6380549942591334E-2</c:v>
                </c:pt>
                <c:pt idx="4270">
                  <c:v>9.5417102505205853E-2</c:v>
                </c:pt>
                <c:pt idx="4271">
                  <c:v>9.4336001670115827E-2</c:v>
                </c:pt>
                <c:pt idx="4272">
                  <c:v>9.3135934899311171E-2</c:v>
                </c:pt>
                <c:pt idx="4273">
                  <c:v>9.1815608122678846E-2</c:v>
                </c:pt>
                <c:pt idx="4274">
                  <c:v>9.037371017735496E-2</c:v>
                </c:pt>
                <c:pt idx="4275">
                  <c:v>8.8808933472247317E-2</c:v>
                </c:pt>
                <c:pt idx="4276">
                  <c:v>8.7119941978774068E-2</c:v>
                </c:pt>
                <c:pt idx="4277">
                  <c:v>8.5305308050221421E-2</c:v>
                </c:pt>
                <c:pt idx="4278">
                  <c:v>8.3363554186083447E-2</c:v>
                </c:pt>
                <c:pt idx="4279">
                  <c:v>8.1293315939690067E-2</c:v>
                </c:pt>
                <c:pt idx="4280">
                  <c:v>7.9093491923295151E-2</c:v>
                </c:pt>
                <c:pt idx="4281">
                  <c:v>7.6763291406282283E-2</c:v>
                </c:pt>
                <c:pt idx="4282">
                  <c:v>7.4302183315167566E-2</c:v>
                </c:pt>
                <c:pt idx="4283">
                  <c:v>7.1709731754500364E-2</c:v>
                </c:pt>
                <c:pt idx="4284">
                  <c:v>6.8985333939314733E-2</c:v>
                </c:pt>
                <c:pt idx="4285">
                  <c:v>6.6128082975989946E-2</c:v>
                </c:pt>
                <c:pt idx="4286">
                  <c:v>6.3136988707930788E-2</c:v>
                </c:pt>
                <c:pt idx="4287">
                  <c:v>6.001137583761549E-2</c:v>
                </c:pt>
                <c:pt idx="4288">
                  <c:v>5.6750959241536898E-2</c:v>
                </c:pt>
                <c:pt idx="4289">
                  <c:v>5.3355473126615642E-2</c:v>
                </c:pt>
                <c:pt idx="4290">
                  <c:v>4.9824376483151502E-2</c:v>
                </c:pt>
                <c:pt idx="4291">
                  <c:v>4.6157084612616174E-2</c:v>
                </c:pt>
                <c:pt idx="4292">
                  <c:v>4.2353422526443432E-2</c:v>
                </c:pt>
                <c:pt idx="4293">
                  <c:v>3.8413663216128352E-2</c:v>
                </c:pt>
                <c:pt idx="4294">
                  <c:v>3.4338103774637939E-2</c:v>
                </c:pt>
                <c:pt idx="4295">
                  <c:v>3.0126754963790796E-2</c:v>
                </c:pt>
                <c:pt idx="4296">
                  <c:v>2.5779493264122336E-2</c:v>
                </c:pt>
                <c:pt idx="4297">
                  <c:v>2.1296379044199558E-2</c:v>
                </c:pt>
                <c:pt idx="4298">
                  <c:v>1.6677730270623536E-2</c:v>
                </c:pt>
                <c:pt idx="4299">
                  <c:v>1.1923968194125542E-2</c:v>
                </c:pt>
                <c:pt idx="4300">
                  <c:v>7.0355066768501024E-3</c:v>
                </c:pt>
                <c:pt idx="4301">
                  <c:v>2.0127937639111177E-3</c:v>
                </c:pt>
                <c:pt idx="4302">
                  <c:v>-3.1435724890323136E-3</c:v>
                </c:pt>
                <c:pt idx="4303">
                  <c:v>-8.4327282043823969E-3</c:v>
                </c:pt>
                <c:pt idx="4304">
                  <c:v>-1.3853511217185062E-2</c:v>
                </c:pt>
                <c:pt idx="4305">
                  <c:v>-1.9404627510018296E-2</c:v>
                </c:pt>
                <c:pt idx="4306">
                  <c:v>-2.5084955210046889E-2</c:v>
                </c:pt>
                <c:pt idx="4307">
                  <c:v>-3.0893659544435109E-2</c:v>
                </c:pt>
                <c:pt idx="4308">
                  <c:v>-3.6829908579866164E-2</c:v>
                </c:pt>
                <c:pt idx="4309">
                  <c:v>-4.2892479187540439E-2</c:v>
                </c:pt>
                <c:pt idx="4310">
                  <c:v>-4.9079749853733569E-2</c:v>
                </c:pt>
                <c:pt idx="4311">
                  <c:v>-5.539009858267642E-2</c:v>
                </c:pt>
                <c:pt idx="4312">
                  <c:v>-6.1822164089051876E-2</c:v>
                </c:pt>
                <c:pt idx="4313">
                  <c:v>-6.8374589295973745E-2</c:v>
                </c:pt>
                <c:pt idx="4314">
                  <c:v>-7.5045573357838846E-2</c:v>
                </c:pt>
                <c:pt idx="4315">
                  <c:v>-8.1832835622568628E-2</c:v>
                </c:pt>
                <c:pt idx="4316">
                  <c:v>-8.873404441522445E-2</c:v>
                </c:pt>
                <c:pt idx="4317">
                  <c:v>-9.5747151880389306E-2</c:v>
                </c:pt>
                <c:pt idx="4318">
                  <c:v>-0.10287024723880052</c:v>
                </c:pt>
                <c:pt idx="4319">
                  <c:v>-0.11010120977540211</c:v>
                </c:pt>
                <c:pt idx="4320">
                  <c:v>-0.11743764519513847</c:v>
                </c:pt>
                <c:pt idx="4321">
                  <c:v>-0.12487708492144838</c:v>
                </c:pt>
                <c:pt idx="4322">
                  <c:v>-0.13241703862756088</c:v>
                </c:pt>
                <c:pt idx="4323">
                  <c:v>-0.14005479707658702</c:v>
                </c:pt>
                <c:pt idx="4324">
                  <c:v>-0.14778735428555001</c:v>
                </c:pt>
                <c:pt idx="4325">
                  <c:v>-0.1556116666799347</c:v>
                </c:pt>
                <c:pt idx="4326">
                  <c:v>-0.16352491823746276</c:v>
                </c:pt>
                <c:pt idx="4327">
                  <c:v>-0.17152438810940848</c:v>
                </c:pt>
                <c:pt idx="4328">
                  <c:v>-0.17960708362442696</c:v>
                </c:pt>
                <c:pt idx="4329">
                  <c:v>-0.18776965596859671</c:v>
                </c:pt>
                <c:pt idx="4330">
                  <c:v>-0.19600872135875055</c:v>
                </c:pt>
                <c:pt idx="4331">
                  <c:v>-0.20432113748495681</c:v>
                </c:pt>
                <c:pt idx="4332">
                  <c:v>-0.21270385140011791</c:v>
                </c:pt>
                <c:pt idx="4333">
                  <c:v>-0.22115351889043103</c:v>
                </c:pt>
                <c:pt idx="4334">
                  <c:v>-0.22966636851318087</c:v>
                </c:pt>
                <c:pt idx="4335">
                  <c:v>-0.23823842998110933</c:v>
                </c:pt>
                <c:pt idx="4336">
                  <c:v>-0.24686579653176188</c:v>
                </c:pt>
                <c:pt idx="4337">
                  <c:v>-0.25554461670184819</c:v>
                </c:pt>
                <c:pt idx="4338">
                  <c:v>-0.2642708909298811</c:v>
                </c:pt>
                <c:pt idx="4339">
                  <c:v>-0.27304038370310896</c:v>
                </c:pt>
                <c:pt idx="4340">
                  <c:v>-0.28184881080231677</c:v>
                </c:pt>
                <c:pt idx="4341">
                  <c:v>-0.29069213834148644</c:v>
                </c:pt>
                <c:pt idx="4342">
                  <c:v>-0.29956666663108344</c:v>
                </c:pt>
                <c:pt idx="4343">
                  <c:v>-0.30846874053442208</c:v>
                </c:pt>
                <c:pt idx="4344">
                  <c:v>-0.3173943164351925</c:v>
                </c:pt>
                <c:pt idx="4345">
                  <c:v>-0.32633884543467973</c:v>
                </c:pt>
                <c:pt idx="4346">
                  <c:v>-0.33529764235149317</c:v>
                </c:pt>
                <c:pt idx="4347">
                  <c:v>-0.34426632572438548</c:v>
                </c:pt>
                <c:pt idx="4348">
                  <c:v>-0.35324076531611803</c:v>
                </c:pt>
                <c:pt idx="4349">
                  <c:v>-0.36221658639915555</c:v>
                </c:pt>
                <c:pt idx="4350">
                  <c:v>-0.37118889109828551</c:v>
                </c:pt>
                <c:pt idx="4351">
                  <c:v>-0.38015257182628515</c:v>
                </c:pt>
                <c:pt idx="4352">
                  <c:v>-0.38910275325211657</c:v>
                </c:pt>
                <c:pt idx="4353">
                  <c:v>-0.39803474455341409</c:v>
                </c:pt>
                <c:pt idx="4354">
                  <c:v>-0.40694364019408669</c:v>
                </c:pt>
                <c:pt idx="4355">
                  <c:v>-0.41582419900192985</c:v>
                </c:pt>
                <c:pt idx="4356">
                  <c:v>-0.42467113043650234</c:v>
                </c:pt>
                <c:pt idx="4357">
                  <c:v>-0.43347930200020962</c:v>
                </c:pt>
                <c:pt idx="4358">
                  <c:v>-0.44224364084811052</c:v>
                </c:pt>
                <c:pt idx="4359">
                  <c:v>-0.45095906293593463</c:v>
                </c:pt>
                <c:pt idx="4360">
                  <c:v>-0.45962059480475792</c:v>
                </c:pt>
                <c:pt idx="4361">
                  <c:v>-0.46822333695198026</c:v>
                </c:pt>
                <c:pt idx="4362">
                  <c:v>-0.47676210902806082</c:v>
                </c:pt>
                <c:pt idx="4363">
                  <c:v>-0.48523125304534176</c:v>
                </c:pt>
                <c:pt idx="4364">
                  <c:v>-0.49362496362543146</c:v>
                </c:pt>
                <c:pt idx="4365">
                  <c:v>-0.50193774710496075</c:v>
                </c:pt>
                <c:pt idx="4366">
                  <c:v>-0.5101644473598167</c:v>
                </c:pt>
                <c:pt idx="4367">
                  <c:v>-0.51829995522435057</c:v>
                </c:pt>
                <c:pt idx="4368">
                  <c:v>-0.52633905537517045</c:v>
                </c:pt>
                <c:pt idx="4369">
                  <c:v>-0.53427643794042612</c:v>
                </c:pt>
                <c:pt idx="4370">
                  <c:v>-0.5421066621166063</c:v>
                </c:pt>
                <c:pt idx="4371">
                  <c:v>-0.54982420255879338</c:v>
                </c:pt>
                <c:pt idx="4372">
                  <c:v>-0.55742375052479209</c:v>
                </c:pt>
                <c:pt idx="4373">
                  <c:v>-0.5649003977548771</c:v>
                </c:pt>
                <c:pt idx="4374">
                  <c:v>-0.57224929528128277</c:v>
                </c:pt>
                <c:pt idx="4375">
                  <c:v>-0.57946519193629853</c:v>
                </c:pt>
                <c:pt idx="4376">
                  <c:v>-0.58654256340850197</c:v>
                </c:pt>
                <c:pt idx="4377">
                  <c:v>-0.59347615374852103</c:v>
                </c:pt>
                <c:pt idx="4378">
                  <c:v>-0.60026108972561454</c:v>
                </c:pt>
                <c:pt idx="4379">
                  <c:v>-0.60689246573899092</c:v>
                </c:pt>
                <c:pt idx="4380">
                  <c:v>-0.61336518603194701</c:v>
                </c:pt>
                <c:pt idx="4381">
                  <c:v>-0.61967435623772171</c:v>
                </c:pt>
                <c:pt idx="4382">
                  <c:v>-0.62581551944629521</c:v>
                </c:pt>
                <c:pt idx="4383">
                  <c:v>-0.631784267725642</c:v>
                </c:pt>
                <c:pt idx="4384">
                  <c:v>-0.63757580639767508</c:v>
                </c:pt>
                <c:pt idx="4385">
                  <c:v>-0.64318512363207403</c:v>
                </c:pt>
                <c:pt idx="4386">
                  <c:v>-0.64860747419777365</c:v>
                </c:pt>
                <c:pt idx="4387">
                  <c:v>-0.65383852166772383</c:v>
                </c:pt>
                <c:pt idx="4388">
                  <c:v>-0.65887410834785032</c:v>
                </c:pt>
                <c:pt idx="4389">
                  <c:v>-0.66371004881830709</c:v>
                </c:pt>
                <c:pt idx="4390">
                  <c:v>-0.66834206417652486</c:v>
                </c:pt>
                <c:pt idx="4391">
                  <c:v>-0.67276577498196355</c:v>
                </c:pt>
                <c:pt idx="4392">
                  <c:v>-0.67697683855601731</c:v>
                </c:pt>
                <c:pt idx="4393">
                  <c:v>-0.68097122083917094</c:v>
                </c:pt>
                <c:pt idx="4394">
                  <c:v>-0.68474523662165643</c:v>
                </c:pt>
                <c:pt idx="4395">
                  <c:v>-0.68829518626506536</c:v>
                </c:pt>
                <c:pt idx="4396">
                  <c:v>-0.69161705859354949</c:v>
                </c:pt>
                <c:pt idx="4397">
                  <c:v>-0.6947067517961597</c:v>
                </c:pt>
                <c:pt idx="4398">
                  <c:v>-0.69756049294657152</c:v>
                </c:pt>
                <c:pt idx="4399">
                  <c:v>-0.70017485587983042</c:v>
                </c:pt>
                <c:pt idx="4400">
                  <c:v>-0.70254645137453831</c:v>
                </c:pt>
                <c:pt idx="4401">
                  <c:v>-0.70467183396438382</c:v>
                </c:pt>
                <c:pt idx="4402">
                  <c:v>-0.70654769550487195</c:v>
                </c:pt>
                <c:pt idx="4403">
                  <c:v>-0.70817090465374266</c:v>
                </c:pt>
                <c:pt idx="4404">
                  <c:v>-0.70953827607741859</c:v>
                </c:pt>
                <c:pt idx="4405">
                  <c:v>-0.71064646860153857</c:v>
                </c:pt>
                <c:pt idx="4406">
                  <c:v>-0.71149221249185424</c:v>
                </c:pt>
                <c:pt idx="4407">
                  <c:v>-0.71207256572987521</c:v>
                </c:pt>
                <c:pt idx="4408">
                  <c:v>-0.71238494479712899</c:v>
                </c:pt>
                <c:pt idx="4409">
                  <c:v>-0.71242706317920557</c:v>
                </c:pt>
                <c:pt idx="4410">
                  <c:v>-0.71219692141666191</c:v>
                </c:pt>
                <c:pt idx="4411">
                  <c:v>-0.7116927216522404</c:v>
                </c:pt>
                <c:pt idx="4412">
                  <c:v>-0.71091264116748065</c:v>
                </c:pt>
                <c:pt idx="4413">
                  <c:v>-0.70985469546681712</c:v>
                </c:pt>
                <c:pt idx="4414">
                  <c:v>-0.70851686391029944</c:v>
                </c:pt>
                <c:pt idx="4415">
                  <c:v>-0.70689727731198038</c:v>
                </c:pt>
                <c:pt idx="4416">
                  <c:v>-0.70499420132716473</c:v>
                </c:pt>
                <c:pt idx="4417">
                  <c:v>-0.70280590742844296</c:v>
                </c:pt>
                <c:pt idx="4418">
                  <c:v>-0.700330730145026</c:v>
                </c:pt>
                <c:pt idx="4419">
                  <c:v>-0.6975673457807946</c:v>
                </c:pt>
                <c:pt idx="4420">
                  <c:v>-0.69451497573748866</c:v>
                </c:pt>
                <c:pt idx="4421">
                  <c:v>-0.69117327929477057</c:v>
                </c:pt>
                <c:pt idx="4422">
                  <c:v>-0.68754204925988893</c:v>
                </c:pt>
                <c:pt idx="4423">
                  <c:v>-0.68362099932978959</c:v>
                </c:pt>
                <c:pt idx="4424">
                  <c:v>-0.67940977139860137</c:v>
                </c:pt>
                <c:pt idx="4425">
                  <c:v>-0.67490803197637861</c:v>
                </c:pt>
                <c:pt idx="4426">
                  <c:v>-0.67011550992425661</c:v>
                </c:pt>
                <c:pt idx="4427">
                  <c:v>-0.66503203437580227</c:v>
                </c:pt>
                <c:pt idx="4428">
                  <c:v>-0.65965772029415282</c:v>
                </c:pt>
                <c:pt idx="4429">
                  <c:v>-0.6539932228703178</c:v>
                </c:pt>
                <c:pt idx="4430">
                  <c:v>-0.64803974066025538</c:v>
                </c:pt>
                <c:pt idx="4431">
                  <c:v>-0.64179862750229477</c:v>
                </c:pt>
                <c:pt idx="4432">
                  <c:v>-0.63527095203118178</c:v>
                </c:pt>
                <c:pt idx="4433">
                  <c:v>-0.62845746719706408</c:v>
                </c:pt>
                <c:pt idx="4434">
                  <c:v>-0.62135899335208611</c:v>
                </c:pt>
                <c:pt idx="4435">
                  <c:v>-0.61397676758305331</c:v>
                </c:pt>
                <c:pt idx="4436">
                  <c:v>-0.60631245670777922</c:v>
                </c:pt>
                <c:pt idx="4437">
                  <c:v>-0.59836800520290212</c:v>
                </c:pt>
                <c:pt idx="4438">
                  <c:v>-0.59014558341476087</c:v>
                </c:pt>
                <c:pt idx="4439">
                  <c:v>-0.58164759405409094</c:v>
                </c:pt>
                <c:pt idx="4440">
                  <c:v>-0.57287657085078347</c:v>
                </c:pt>
                <c:pt idx="4441">
                  <c:v>-0.56383504433432108</c:v>
                </c:pt>
                <c:pt idx="4442">
                  <c:v>-0.5545255715896189</c:v>
                </c:pt>
                <c:pt idx="4443">
                  <c:v>-0.54495087898214145</c:v>
                </c:pt>
                <c:pt idx="4444">
                  <c:v>-0.53511391603167524</c:v>
                </c:pt>
                <c:pt idx="4445">
                  <c:v>-0.52501784901967019</c:v>
                </c:pt>
                <c:pt idx="4446">
                  <c:v>-0.51466616937707665</c:v>
                </c:pt>
                <c:pt idx="4447">
                  <c:v>-0.50406281199136338</c:v>
                </c:pt>
                <c:pt idx="4448">
                  <c:v>-0.4932119771196819</c:v>
                </c:pt>
                <c:pt idx="4449">
                  <c:v>-0.48211774927090317</c:v>
                </c:pt>
                <c:pt idx="4450">
                  <c:v>-0.47078401327530112</c:v>
                </c:pt>
                <c:pt idx="4451">
                  <c:v>-0.45921479440043012</c:v>
                </c:pt>
                <c:pt idx="4452">
                  <c:v>-0.44741448234130132</c:v>
                </c:pt>
                <c:pt idx="4453">
                  <c:v>-0.43538757230861319</c:v>
                </c:pt>
                <c:pt idx="4454">
                  <c:v>-0.42313835001719552</c:v>
                </c:pt>
                <c:pt idx="4455">
                  <c:v>-0.41067105685534205</c:v>
                </c:pt>
                <c:pt idx="4456">
                  <c:v>-0.39799029368978867</c:v>
                </c:pt>
                <c:pt idx="4457">
                  <c:v>-0.38510107988674275</c:v>
                </c:pt>
                <c:pt idx="4458">
                  <c:v>-0.37200861033861155</c:v>
                </c:pt>
                <c:pt idx="4459">
                  <c:v>-0.35871821228214013</c:v>
                </c:pt>
                <c:pt idx="4460">
                  <c:v>-0.34523550457846225</c:v>
                </c:pt>
                <c:pt idx="4461">
                  <c:v>-0.33156632075850972</c:v>
                </c:pt>
                <c:pt idx="4462">
                  <c:v>-0.31771642514135046</c:v>
                </c:pt>
                <c:pt idx="4463">
                  <c:v>-0.30369153811222771</c:v>
                </c:pt>
                <c:pt idx="4464">
                  <c:v>-0.28949766836941127</c:v>
                </c:pt>
                <c:pt idx="4465">
                  <c:v>-0.27514110879105913</c:v>
                </c:pt>
                <c:pt idx="4466">
                  <c:v>-0.26062794836516751</c:v>
                </c:pt>
                <c:pt idx="4467">
                  <c:v>-0.24596385203804033</c:v>
                </c:pt>
                <c:pt idx="4468">
                  <c:v>-0.23115457753874483</c:v>
                </c:pt>
                <c:pt idx="4469">
                  <c:v>-0.21620660577336764</c:v>
                </c:pt>
                <c:pt idx="4470">
                  <c:v>-0.20112710522347105</c:v>
                </c:pt>
                <c:pt idx="4471">
                  <c:v>-0.18592344322089394</c:v>
                </c:pt>
                <c:pt idx="4472">
                  <c:v>-0.17060296269674155</c:v>
                </c:pt>
                <c:pt idx="4473">
                  <c:v>-0.15517311332277445</c:v>
                </c:pt>
                <c:pt idx="4474">
                  <c:v>-0.13964147117786016</c:v>
                </c:pt>
                <c:pt idx="4475">
                  <c:v>-0.1240155444831645</c:v>
                </c:pt>
                <c:pt idx="4476">
                  <c:v>-0.10830271896735204</c:v>
                </c:pt>
                <c:pt idx="4477">
                  <c:v>-9.2510451652632691E-2</c:v>
                </c:pt>
                <c:pt idx="4478">
                  <c:v>-7.6646397143800629E-2</c:v>
                </c:pt>
                <c:pt idx="4479">
                  <c:v>-6.0718303232963872E-2</c:v>
                </c:pt>
                <c:pt idx="4480">
                  <c:v>-4.4733890455075268E-2</c:v>
                </c:pt>
                <c:pt idx="4481">
                  <c:v>-2.8700896461783545E-2</c:v>
                </c:pt>
                <c:pt idx="4482">
                  <c:v>-1.262716809548297E-2</c:v>
                </c:pt>
                <c:pt idx="4483">
                  <c:v>3.4793628709886577E-3</c:v>
                </c:pt>
                <c:pt idx="4484">
                  <c:v>1.9610759717967403E-2</c:v>
                </c:pt>
                <c:pt idx="4485">
                  <c:v>3.5759031760703337E-2</c:v>
                </c:pt>
                <c:pt idx="4486">
                  <c:v>5.19159103126604E-2</c:v>
                </c:pt>
                <c:pt idx="4487">
                  <c:v>6.8072675226190704E-2</c:v>
                </c:pt>
                <c:pt idx="4488">
                  <c:v>8.4220351343313793E-2</c:v>
                </c:pt>
                <c:pt idx="4489">
                  <c:v>0.10035023147439717</c:v>
                </c:pt>
                <c:pt idx="4490">
                  <c:v>0.11645416324893146</c:v>
                </c:pt>
                <c:pt idx="4491">
                  <c:v>0.13252413366384808</c:v>
                </c:pt>
                <c:pt idx="4492">
                  <c:v>0.14855155624184743</c:v>
                </c:pt>
                <c:pt idx="4493">
                  <c:v>0.16452715045477759</c:v>
                </c:pt>
                <c:pt idx="4494">
                  <c:v>0.18044153254791614</c:v>
                </c:pt>
                <c:pt idx="4495">
                  <c:v>0.19628563748886274</c:v>
                </c:pt>
                <c:pt idx="4496">
                  <c:v>0.2120504470647645</c:v>
                </c:pt>
                <c:pt idx="4497">
                  <c:v>0.22772670780340079</c:v>
                </c:pt>
                <c:pt idx="4498">
                  <c:v>0.24330536964500507</c:v>
                </c:pt>
                <c:pt idx="4499">
                  <c:v>0.25877815539045301</c:v>
                </c:pt>
                <c:pt idx="4500">
                  <c:v>0.274137154321272</c:v>
                </c:pt>
                <c:pt idx="4501">
                  <c:v>0.28937369417707015</c:v>
                </c:pt>
                <c:pt idx="4502">
                  <c:v>0.30447800350580184</c:v>
                </c:pt>
                <c:pt idx="4503">
                  <c:v>0.31944025374217155</c:v>
                </c:pt>
                <c:pt idx="4504">
                  <c:v>0.33425165915157096</c:v>
                </c:pt>
                <c:pt idx="4505">
                  <c:v>0.34890422093467838</c:v>
                </c:pt>
                <c:pt idx="4506">
                  <c:v>0.36338958054861542</c:v>
                </c:pt>
                <c:pt idx="4507">
                  <c:v>0.37769860243263204</c:v>
                </c:pt>
                <c:pt idx="4508">
                  <c:v>0.3918221697518065</c:v>
                </c:pt>
                <c:pt idx="4509">
                  <c:v>0.40575200155102575</c:v>
                </c:pt>
                <c:pt idx="4510">
                  <c:v>0.4194804180609546</c:v>
                </c:pt>
                <c:pt idx="4511">
                  <c:v>0.43299949296758511</c:v>
                </c:pt>
                <c:pt idx="4512">
                  <c:v>0.44630071487941925</c:v>
                </c:pt>
                <c:pt idx="4513">
                  <c:v>0.4593753998233186</c:v>
                </c:pt>
                <c:pt idx="4514">
                  <c:v>0.47221513777993473</c:v>
                </c:pt>
                <c:pt idx="4515">
                  <c:v>0.48481178083905319</c:v>
                </c:pt>
                <c:pt idx="4516">
                  <c:v>0.49715723121709959</c:v>
                </c:pt>
                <c:pt idx="4517">
                  <c:v>0.50924340232640064</c:v>
                </c:pt>
                <c:pt idx="4518">
                  <c:v>0.5210623134368022</c:v>
                </c:pt>
                <c:pt idx="4519">
                  <c:v>0.53260613693575332</c:v>
                </c:pt>
                <c:pt idx="4520">
                  <c:v>0.54386723205258358</c:v>
                </c:pt>
                <c:pt idx="4521">
                  <c:v>0.55483822748957112</c:v>
                </c:pt>
                <c:pt idx="4522">
                  <c:v>0.56551203789439386</c:v>
                </c:pt>
                <c:pt idx="4523">
                  <c:v>0.5758817401858789</c:v>
                </c:pt>
                <c:pt idx="4524">
                  <c:v>0.58594044274499602</c:v>
                </c:pt>
                <c:pt idx="4525">
                  <c:v>0.59568125933543725</c:v>
                </c:pt>
                <c:pt idx="4526">
                  <c:v>0.60509732573821406</c:v>
                </c:pt>
                <c:pt idx="4527">
                  <c:v>0.61418182345081174</c:v>
                </c:pt>
                <c:pt idx="4528">
                  <c:v>0.62292808887847639</c:v>
                </c:pt>
                <c:pt idx="4529">
                  <c:v>0.63132974495429195</c:v>
                </c:pt>
                <c:pt idx="4530">
                  <c:v>0.63938066087001744</c:v>
                </c:pt>
                <c:pt idx="4531">
                  <c:v>0.64707478827910581</c:v>
                </c:pt>
                <c:pt idx="4532">
                  <c:v>0.65440617055940464</c:v>
                </c:pt>
                <c:pt idx="4533">
                  <c:v>0.66136914511702838</c:v>
                </c:pt>
                <c:pt idx="4534">
                  <c:v>0.66795838799251195</c:v>
                </c:pt>
                <c:pt idx="4535">
                  <c:v>0.67416868243036476</c:v>
                </c:pt>
                <c:pt idx="4536">
                  <c:v>0.67999475180973201</c:v>
                </c:pt>
                <c:pt idx="4537">
                  <c:v>0.68543135295560997</c:v>
                </c:pt>
                <c:pt idx="4538">
                  <c:v>0.69047337986742863</c:v>
                </c:pt>
                <c:pt idx="4539">
                  <c:v>0.69511585174746704</c:v>
                </c:pt>
                <c:pt idx="4540">
                  <c:v>0.69935404809978774</c:v>
                </c:pt>
                <c:pt idx="4541">
                  <c:v>0.70318379955939936</c:v>
                </c:pt>
                <c:pt idx="4542">
                  <c:v>0.7066014489591067</c:v>
                </c:pt>
                <c:pt idx="4543">
                  <c:v>0.70960337826015318</c:v>
                </c:pt>
                <c:pt idx="4544">
                  <c:v>0.7121858008170181</c:v>
                </c:pt>
                <c:pt idx="4545">
                  <c:v>0.71434520696686399</c:v>
                </c:pt>
                <c:pt idx="4546">
                  <c:v>0.71607874328704701</c:v>
                </c:pt>
                <c:pt idx="4547">
                  <c:v>0.71738380349580944</c:v>
                </c:pt>
                <c:pt idx="4548">
                  <c:v>0.71825740625560641</c:v>
                </c:pt>
                <c:pt idx="4549">
                  <c:v>0.71869638446079542</c:v>
                </c:pt>
                <c:pt idx="4550">
                  <c:v>0.71869817252022461</c:v>
                </c:pt>
                <c:pt idx="4551">
                  <c:v>0.71826105002968343</c:v>
                </c:pt>
                <c:pt idx="4552">
                  <c:v>0.7173835896525913</c:v>
                </c:pt>
                <c:pt idx="4553">
                  <c:v>0.7160642723968389</c:v>
                </c:pt>
                <c:pt idx="4554">
                  <c:v>0.71430185892262466</c:v>
                </c:pt>
                <c:pt idx="4555">
                  <c:v>0.71209587456591883</c:v>
                </c:pt>
                <c:pt idx="4556">
                  <c:v>0.7094464077437812</c:v>
                </c:pt>
                <c:pt idx="4557">
                  <c:v>0.70635339328661317</c:v>
                </c:pt>
                <c:pt idx="4558">
                  <c:v>0.70281615823128285</c:v>
                </c:pt>
                <c:pt idx="4559">
                  <c:v>0.69883364534639458</c:v>
                </c:pt>
                <c:pt idx="4560">
                  <c:v>0.69440509328121292</c:v>
                </c:pt>
                <c:pt idx="4561">
                  <c:v>0.68953064442786272</c:v>
                </c:pt>
                <c:pt idx="4562">
                  <c:v>0.68421143143635299</c:v>
                </c:pt>
                <c:pt idx="4563">
                  <c:v>0.67844910945430736</c:v>
                </c:pt>
                <c:pt idx="4564">
                  <c:v>0.67224528746729639</c:v>
                </c:pt>
                <c:pt idx="4565">
                  <c:v>0.66560133854449743</c:v>
                </c:pt>
                <c:pt idx="4566">
                  <c:v>0.65851858688266718</c:v>
                </c:pt>
                <c:pt idx="4567">
                  <c:v>0.65099851890081584</c:v>
                </c:pt>
                <c:pt idx="4568">
                  <c:v>0.64304280549067705</c:v>
                </c:pt>
                <c:pt idx="4569">
                  <c:v>0.6346531873406186</c:v>
                </c:pt>
                <c:pt idx="4570">
                  <c:v>0.6258313803438007</c:v>
                </c:pt>
                <c:pt idx="4571">
                  <c:v>0.61657922792661812</c:v>
                </c:pt>
                <c:pt idx="4572">
                  <c:v>0.60689923680126134</c:v>
                </c:pt>
                <c:pt idx="4573">
                  <c:v>0.59679514243152765</c:v>
                </c:pt>
                <c:pt idx="4574">
                  <c:v>0.58627180201945917</c:v>
                </c:pt>
                <c:pt idx="4575">
                  <c:v>0.57533428982726331</c:v>
                </c:pt>
                <c:pt idx="4576">
                  <c:v>0.5639870467376713</c:v>
                </c:pt>
                <c:pt idx="4577">
                  <c:v>0.55223390884812484</c:v>
                </c:pt>
                <c:pt idx="4578">
                  <c:v>0.54007879062458242</c:v>
                </c:pt>
                <c:pt idx="4579">
                  <c:v>0.52752619238680609</c:v>
                </c:pt>
                <c:pt idx="4580">
                  <c:v>0.51458118335145042</c:v>
                </c:pt>
                <c:pt idx="4581">
                  <c:v>0.50124910879922169</c:v>
                </c:pt>
                <c:pt idx="4582">
                  <c:v>0.48753529642159732</c:v>
                </c:pt>
                <c:pt idx="4583">
                  <c:v>0.47344495373744727</c:v>
                </c:pt>
                <c:pt idx="4584">
                  <c:v>0.45898345105502864</c:v>
                </c:pt>
                <c:pt idx="4585">
                  <c:v>0.44415680665312363</c:v>
                </c:pt>
                <c:pt idx="4586">
                  <c:v>0.42897171678312307</c:v>
                </c:pt>
                <c:pt idx="4587">
                  <c:v>0.41343492021264466</c:v>
                </c:pt>
                <c:pt idx="4588">
                  <c:v>0.39755269028427059</c:v>
                </c:pt>
                <c:pt idx="4589">
                  <c:v>0.38133119182779796</c:v>
                </c:pt>
                <c:pt idx="4590">
                  <c:v>0.36477720274833975</c:v>
                </c:pt>
                <c:pt idx="4591">
                  <c:v>0.34789820071634203</c:v>
                </c:pt>
                <c:pt idx="4592">
                  <c:v>0.33070185702197408</c:v>
                </c:pt>
                <c:pt idx="4593">
                  <c:v>0.31319584570291459</c:v>
                </c:pt>
                <c:pt idx="4594">
                  <c:v>0.29538821643974605</c:v>
                </c:pt>
                <c:pt idx="4595">
                  <c:v>0.27728762782049005</c:v>
                </c:pt>
                <c:pt idx="4596">
                  <c:v>0.25890306263603435</c:v>
                </c:pt>
                <c:pt idx="4597">
                  <c:v>0.24024355153563939</c:v>
                </c:pt>
                <c:pt idx="4598">
                  <c:v>0.22131834673909451</c:v>
                </c:pt>
                <c:pt idx="4599">
                  <c:v>0.20213714696756457</c:v>
                </c:pt>
                <c:pt idx="4600">
                  <c:v>0.18270979748263186</c:v>
                </c:pt>
                <c:pt idx="4601">
                  <c:v>0.16304565986928307</c:v>
                </c:pt>
                <c:pt idx="4602">
                  <c:v>0.14315341395872722</c:v>
                </c:pt>
                <c:pt idx="4603">
                  <c:v>0.12304164964669158</c:v>
                </c:pt>
                <c:pt idx="4604">
                  <c:v>0.10271972302067355</c:v>
                </c:pt>
                <c:pt idx="4605">
                  <c:v>8.2198001730831943E-2</c:v>
                </c:pt>
                <c:pt idx="4606">
                  <c:v>6.1487264497757897E-2</c:v>
                </c:pt>
                <c:pt idx="4607">
                  <c:v>4.059797192287358E-2</c:v>
                </c:pt>
                <c:pt idx="4608">
                  <c:v>1.9540214175954151E-2</c:v>
                </c:pt>
                <c:pt idx="4609">
                  <c:v>-1.6757868023565762E-3</c:v>
                </c:pt>
                <c:pt idx="4610">
                  <c:v>-2.3039405968754437E-2</c:v>
                </c:pt>
                <c:pt idx="4611">
                  <c:v>-4.4539834685024052E-2</c:v>
                </c:pt>
                <c:pt idx="4612">
                  <c:v>-6.6166283779404644E-2</c:v>
                </c:pt>
                <c:pt idx="4613">
                  <c:v>-8.7907876023719994E-2</c:v>
                </c:pt>
                <c:pt idx="4614">
                  <c:v>-0.10975359922043294</c:v>
                </c:pt>
                <c:pt idx="4615">
                  <c:v>-0.13169253329420605</c:v>
                </c:pt>
                <c:pt idx="4616">
                  <c:v>-0.15371395589428502</c:v>
                </c:pt>
                <c:pt idx="4617">
                  <c:v>-0.17580708503503706</c:v>
                </c:pt>
                <c:pt idx="4618">
                  <c:v>-0.19796084285353374</c:v>
                </c:pt>
                <c:pt idx="4619">
                  <c:v>-0.22016393603545176</c:v>
                </c:pt>
                <c:pt idx="4620">
                  <c:v>-0.24240498598333005</c:v>
                </c:pt>
                <c:pt idx="4621">
                  <c:v>-0.26467253963705301</c:v>
                </c:pt>
                <c:pt idx="4622">
                  <c:v>-0.28695522574935373</c:v>
                </c:pt>
                <c:pt idx="4623">
                  <c:v>-0.30924199883603687</c:v>
                </c:pt>
                <c:pt idx="4624">
                  <c:v>-0.33152193364807792</c:v>
                </c:pt>
                <c:pt idx="4625">
                  <c:v>-0.35378363943414098</c:v>
                </c:pt>
                <c:pt idx="4626">
                  <c:v>-0.3760151787252286</c:v>
                </c:pt>
                <c:pt idx="4627">
                  <c:v>-0.39820471132813851</c:v>
                </c:pt>
                <c:pt idx="4628">
                  <c:v>-0.4203408441689826</c:v>
                </c:pt>
                <c:pt idx="4629">
                  <c:v>-0.44241214084623143</c:v>
                </c:pt>
                <c:pt idx="4630">
                  <c:v>-0.4644067476045935</c:v>
                </c:pt>
                <c:pt idx="4631">
                  <c:v>-0.48631289695979951</c:v>
                </c:pt>
                <c:pt idx="4632">
                  <c:v>-0.50811940266373001</c:v>
                </c:pt>
                <c:pt idx="4633">
                  <c:v>-0.52981518403958661</c:v>
                </c:pt>
                <c:pt idx="4634">
                  <c:v>-0.55138862994959337</c:v>
                </c:pt>
                <c:pt idx="4635">
                  <c:v>-0.5728280241498781</c:v>
                </c:pt>
                <c:pt idx="4636">
                  <c:v>-0.59412241246643249</c:v>
                </c:pt>
                <c:pt idx="4637">
                  <c:v>-0.61526144297570129</c:v>
                </c:pt>
                <c:pt idx="4638">
                  <c:v>-0.6362343957883847</c:v>
                </c:pt>
                <c:pt idx="4639">
                  <c:v>-0.6570299250857714</c:v>
                </c:pt>
                <c:pt idx="4640">
                  <c:v>-0.67763677977706782</c:v>
                </c:pt>
                <c:pt idx="4641">
                  <c:v>-0.69804427693898996</c:v>
                </c:pt>
                <c:pt idx="4642">
                  <c:v>-0.71824204389584023</c:v>
                </c:pt>
                <c:pt idx="4643">
                  <c:v>-0.7382198178955528</c:v>
                </c:pt>
                <c:pt idx="4644">
                  <c:v>-0.75796760357027382</c:v>
                </c:pt>
                <c:pt idx="4645">
                  <c:v>-0.77747551662301639</c:v>
                </c:pt>
                <c:pt idx="4646">
                  <c:v>-0.79673327568313668</c:v>
                </c:pt>
                <c:pt idx="4647">
                  <c:v>-0.81573028750361043</c:v>
                </c:pt>
                <c:pt idx="4648">
                  <c:v>-0.8344565026185734</c:v>
                </c:pt>
                <c:pt idx="4649">
                  <c:v>-0.85290289231667482</c:v>
                </c:pt>
                <c:pt idx="4650">
                  <c:v>-0.87106089017998145</c:v>
                </c:pt>
                <c:pt idx="4651">
                  <c:v>-0.88892164960065145</c:v>
                </c:pt>
                <c:pt idx="4652">
                  <c:v>-0.9064760363000699</c:v>
                </c:pt>
                <c:pt idx="4653">
                  <c:v>-0.92371508365986277</c:v>
                </c:pt>
                <c:pt idx="4654">
                  <c:v>-0.94063025671225364</c:v>
                </c:pt>
                <c:pt idx="4655">
                  <c:v>-0.95721346259322571</c:v>
                </c:pt>
                <c:pt idx="4656">
                  <c:v>-0.97345691245636501</c:v>
                </c:pt>
                <c:pt idx="4657">
                  <c:v>-0.98935276660761473</c:v>
                </c:pt>
                <c:pt idx="4658">
                  <c:v>-1.0048928885759498</c:v>
                </c:pt>
                <c:pt idx="4659">
                  <c:v>-1.0200692848121122</c:v>
                </c:pt>
                <c:pt idx="4660">
                  <c:v>-1.0348748523886953</c:v>
                </c:pt>
                <c:pt idx="4661">
                  <c:v>-1.0493032476623949</c:v>
                </c:pt>
                <c:pt idx="4662">
                  <c:v>-1.0633478215582999</c:v>
                </c:pt>
                <c:pt idx="4663">
                  <c:v>-1.0770011455379707</c:v>
                </c:pt>
                <c:pt idx="4664">
                  <c:v>-1.0902559061244619</c:v>
                </c:pt>
                <c:pt idx="4665">
                  <c:v>-1.1031058105639437</c:v>
                </c:pt>
                <c:pt idx="4666">
                  <c:v>-1.1155451396554885</c:v>
                </c:pt>
                <c:pt idx="4667">
                  <c:v>-1.1275678378550311</c:v>
                </c:pt>
                <c:pt idx="4668">
                  <c:v>-1.1391678041187325</c:v>
                </c:pt>
                <c:pt idx="4669">
                  <c:v>-1.1503400016365084</c:v>
                </c:pt>
                <c:pt idx="4670">
                  <c:v>-1.161080539957049</c:v>
                </c:pt>
                <c:pt idx="4671">
                  <c:v>-1.1713854378659678</c:v>
                </c:pt>
                <c:pt idx="4672">
                  <c:v>-1.1812498154686264</c:v>
                </c:pt>
                <c:pt idx="4673">
                  <c:v>-1.1906685393113094</c:v>
                </c:pt>
                <c:pt idx="4674">
                  <c:v>-1.1996371855432708</c:v>
                </c:pt>
                <c:pt idx="4675">
                  <c:v>-1.2081520043132234</c:v>
                </c:pt>
                <c:pt idx="4676">
                  <c:v>-1.2162093170649328</c:v>
                </c:pt>
                <c:pt idx="4677">
                  <c:v>-1.2238054763547397</c:v>
                </c:pt>
                <c:pt idx="4678">
                  <c:v>-1.2309373227468061</c:v>
                </c:pt>
                <c:pt idx="4679">
                  <c:v>-1.2376022513779819</c:v>
                </c:pt>
                <c:pt idx="4680">
                  <c:v>-1.2437978115588475</c:v>
                </c:pt>
                <c:pt idx="4681">
                  <c:v>-1.2495215685830559</c:v>
                </c:pt>
                <c:pt idx="4682">
                  <c:v>-1.2547713628319122</c:v>
                </c:pt>
                <c:pt idx="4683">
                  <c:v>-1.2595453308714173</c:v>
                </c:pt>
                <c:pt idx="4684">
                  <c:v>-1.2638415489481158</c:v>
                </c:pt>
                <c:pt idx="4685">
                  <c:v>-1.2676580297819471</c:v>
                </c:pt>
                <c:pt idx="4686">
                  <c:v>-1.2709933821167072</c:v>
                </c:pt>
                <c:pt idx="4687">
                  <c:v>-1.2738473080891914</c:v>
                </c:pt>
                <c:pt idx="4688">
                  <c:v>-1.2762201668091055</c:v>
                </c:pt>
                <c:pt idx="4689">
                  <c:v>-1.2781121339697248</c:v>
                </c:pt>
                <c:pt idx="4690">
                  <c:v>-1.2795230398678623</c:v>
                </c:pt>
                <c:pt idx="4691">
                  <c:v>-1.2804529593429474</c:v>
                </c:pt>
                <c:pt idx="4692">
                  <c:v>-1.2809026349333406</c:v>
                </c:pt>
                <c:pt idx="4693">
                  <c:v>-1.2808732497761608</c:v>
                </c:pt>
                <c:pt idx="4694">
                  <c:v>-1.2803660814413065</c:v>
                </c:pt>
                <c:pt idx="4695">
                  <c:v>-1.2793825966289505</c:v>
                </c:pt>
                <c:pt idx="4696">
                  <c:v>-1.277924758329013</c:v>
                </c:pt>
                <c:pt idx="4697">
                  <c:v>-1.2759950131008897</c:v>
                </c:pt>
                <c:pt idx="4698">
                  <c:v>-1.2735959263732926</c:v>
                </c:pt>
                <c:pt idx="4699">
                  <c:v>-1.2707298878761466</c:v>
                </c:pt>
                <c:pt idx="4700">
                  <c:v>-1.2673991866584089</c:v>
                </c:pt>
                <c:pt idx="4701">
                  <c:v>-1.2636063907923907</c:v>
                </c:pt>
                <c:pt idx="4702">
                  <c:v>-1.2593547283481299</c:v>
                </c:pt>
                <c:pt idx="4703">
                  <c:v>-1.2546481285370221</c:v>
                </c:pt>
                <c:pt idx="4704">
                  <c:v>-1.2494908401046816</c:v>
                </c:pt>
                <c:pt idx="4705">
                  <c:v>-1.2438870023939728</c:v>
                </c:pt>
                <c:pt idx="4706">
                  <c:v>-1.2378406452162567</c:v>
                </c:pt>
                <c:pt idx="4707">
                  <c:v>-1.2313560515500996</c:v>
                </c:pt>
                <c:pt idx="4708">
                  <c:v>-1.2244379450176852</c:v>
                </c:pt>
                <c:pt idx="4709">
                  <c:v>-1.2170913052425418</c:v>
                </c:pt>
                <c:pt idx="4710">
                  <c:v>-1.2093212394157282</c:v>
                </c:pt>
                <c:pt idx="4711">
                  <c:v>-1.2011332098080747</c:v>
                </c:pt>
                <c:pt idx="4712">
                  <c:v>-1.192533214791976</c:v>
                </c:pt>
                <c:pt idx="4713">
                  <c:v>-1.1835274496800745</c:v>
                </c:pt>
                <c:pt idx="4714">
                  <c:v>-1.1741217468643541</c:v>
                </c:pt>
                <c:pt idx="4715">
                  <c:v>-1.1643215396867532</c:v>
                </c:pt>
                <c:pt idx="4716">
                  <c:v>-1.1541324903426351</c:v>
                </c:pt>
                <c:pt idx="4717">
                  <c:v>-1.1435610907126421</c:v>
                </c:pt>
                <c:pt idx="4718">
                  <c:v>-1.1326145823611036</c:v>
                </c:pt>
                <c:pt idx="4719">
                  <c:v>-1.1213003263132275</c:v>
                </c:pt>
                <c:pt idx="4720">
                  <c:v>-1.1096252932170958</c:v>
                </c:pt>
                <c:pt idx="4721">
                  <c:v>-1.0975961343586107</c:v>
                </c:pt>
                <c:pt idx="4722">
                  <c:v>-1.0852196694795062</c:v>
                </c:pt>
                <c:pt idx="4723">
                  <c:v>-1.0725032633108462</c:v>
                </c:pt>
                <c:pt idx="4724">
                  <c:v>-1.059454812253976</c:v>
                </c:pt>
                <c:pt idx="4725">
                  <c:v>-1.0460825837448136</c:v>
                </c:pt>
                <c:pt idx="4726">
                  <c:v>-1.0323952315035354</c:v>
                </c:pt>
                <c:pt idx="4727">
                  <c:v>-1.0184018128539198</c:v>
                </c:pt>
                <c:pt idx="4728">
                  <c:v>-1.0041113809318667</c:v>
                </c:pt>
                <c:pt idx="4729">
                  <c:v>-0.98953233197607282</c:v>
                </c:pt>
                <c:pt idx="4730">
                  <c:v>-0.97467235204434843</c:v>
                </c:pt>
                <c:pt idx="4731">
                  <c:v>-0.95953930395588583</c:v>
                </c:pt>
                <c:pt idx="4732">
                  <c:v>-0.94414215151328718</c:v>
                </c:pt>
                <c:pt idx="4733">
                  <c:v>-0.92849079129530265</c:v>
                </c:pt>
                <c:pt idx="4734">
                  <c:v>-0.91259497231434883</c:v>
                </c:pt>
                <c:pt idx="4735">
                  <c:v>-0.89646360827124882</c:v>
                </c:pt>
                <c:pt idx="4736">
                  <c:v>-0.88010518102097024</c:v>
                </c:pt>
                <c:pt idx="4737">
                  <c:v>-0.86352848632190693</c:v>
                </c:pt>
                <c:pt idx="4738">
                  <c:v>-0.84674269449273498</c:v>
                </c:pt>
                <c:pt idx="4739">
                  <c:v>-0.82975681831209946</c:v>
                </c:pt>
                <c:pt idx="4740">
                  <c:v>-0.81257951636326364</c:v>
                </c:pt>
                <c:pt idx="4741">
                  <c:v>-0.79521960289365956</c:v>
                </c:pt>
                <c:pt idx="4742">
                  <c:v>-0.77768662834946523</c:v>
                </c:pt>
                <c:pt idx="4743">
                  <c:v>-0.75999081912389488</c:v>
                </c:pt>
                <c:pt idx="4744">
                  <c:v>-0.74214248661676818</c:v>
                </c:pt>
                <c:pt idx="4745">
                  <c:v>-0.72415157540180652</c:v>
                </c:pt>
                <c:pt idx="4746">
                  <c:v>-0.70602772594491947</c:v>
                </c:pt>
                <c:pt idx="4747">
                  <c:v>-0.68778062393267614</c:v>
                </c:pt>
                <c:pt idx="4748">
                  <c:v>-0.6694202085448987</c:v>
                </c:pt>
                <c:pt idx="4749">
                  <c:v>-0.65095656172785599</c:v>
                </c:pt>
                <c:pt idx="4750">
                  <c:v>-0.63239963160647394</c:v>
                </c:pt>
                <c:pt idx="4751">
                  <c:v>-0.61375909615745039</c:v>
                </c:pt>
                <c:pt idx="4752">
                  <c:v>-0.59504453778841726</c:v>
                </c:pt>
                <c:pt idx="4753">
                  <c:v>-0.57626573147685245</c:v>
                </c:pt>
                <c:pt idx="4754">
                  <c:v>-0.55743262843645525</c:v>
                </c:pt>
                <c:pt idx="4755">
                  <c:v>-0.53855495508854156</c:v>
                </c:pt>
                <c:pt idx="4756">
                  <c:v>-0.51964193769155775</c:v>
                </c:pt>
                <c:pt idx="4757">
                  <c:v>-0.50070260957788848</c:v>
                </c:pt>
                <c:pt idx="4758">
                  <c:v>-0.48174634321248549</c:v>
                </c:pt>
                <c:pt idx="4759">
                  <c:v>-0.46278283005710835</c:v>
                </c:pt>
                <c:pt idx="4760">
                  <c:v>-0.4438214904220622</c:v>
                </c:pt>
                <c:pt idx="4761">
                  <c:v>-0.42487119818180485</c:v>
                </c:pt>
                <c:pt idx="4762">
                  <c:v>-0.40594078302054448</c:v>
                </c:pt>
                <c:pt idx="4763">
                  <c:v>-0.38703956933200551</c:v>
                </c:pt>
                <c:pt idx="4764">
                  <c:v>-0.36817712211021658</c:v>
                </c:pt>
                <c:pt idx="4765">
                  <c:v>-0.34936259682403836</c:v>
                </c:pt>
                <c:pt idx="4766">
                  <c:v>-0.33060470084780352</c:v>
                </c:pt>
                <c:pt idx="4767">
                  <c:v>-0.31191227597045518</c:v>
                </c:pt>
                <c:pt idx="4768">
                  <c:v>-0.29329452242806081</c:v>
                </c:pt>
                <c:pt idx="4769">
                  <c:v>-0.27476048342054182</c:v>
                </c:pt>
                <c:pt idx="4770">
                  <c:v>-0.25631857968498023</c:v>
                </c:pt>
                <c:pt idx="4771">
                  <c:v>-0.23797684945723924</c:v>
                </c:pt>
                <c:pt idx="4772">
                  <c:v>-0.21974344736257603</c:v>
                </c:pt>
                <c:pt idx="4773">
                  <c:v>-0.20162667779434082</c:v>
                </c:pt>
                <c:pt idx="4774">
                  <c:v>-0.18363464915355879</c:v>
                </c:pt>
                <c:pt idx="4775">
                  <c:v>-0.16577506543775025</c:v>
                </c:pt>
                <c:pt idx="4776">
                  <c:v>-0.14805522388746031</c:v>
                </c:pt>
                <c:pt idx="4777">
                  <c:v>-0.1304819738455702</c:v>
                </c:pt>
                <c:pt idx="4778">
                  <c:v>-0.11306174838399777</c:v>
                </c:pt>
                <c:pt idx="4779">
                  <c:v>-9.5800938320593693E-2</c:v>
                </c:pt>
                <c:pt idx="4780">
                  <c:v>-7.8706398990008794E-2</c:v>
                </c:pt>
                <c:pt idx="4781">
                  <c:v>-6.1785563786382738E-2</c:v>
                </c:pt>
                <c:pt idx="4782">
                  <c:v>-4.5046063027942826E-2</c:v>
                </c:pt>
                <c:pt idx="4783">
                  <c:v>-2.849524842283279E-2</c:v>
                </c:pt>
                <c:pt idx="4784">
                  <c:v>-1.2139957067719871E-2</c:v>
                </c:pt>
                <c:pt idx="4785">
                  <c:v>4.0134503246536529E-3</c:v>
                </c:pt>
                <c:pt idx="4786">
                  <c:v>1.9958853077928673E-2</c:v>
                </c:pt>
                <c:pt idx="4787">
                  <c:v>3.5690126394992049E-2</c:v>
                </c:pt>
                <c:pt idx="4788">
                  <c:v>5.1201204066007956E-2</c:v>
                </c:pt>
                <c:pt idx="4789">
                  <c:v>6.6486454183514135E-2</c:v>
                </c:pt>
                <c:pt idx="4790">
                  <c:v>8.1540847285391987E-2</c:v>
                </c:pt>
                <c:pt idx="4791">
                  <c:v>9.6359594014595026E-2</c:v>
                </c:pt>
                <c:pt idx="4792">
                  <c:v>0.11093776189757572</c:v>
                </c:pt>
                <c:pt idx="4793">
                  <c:v>0.12527047867508873</c:v>
                </c:pt>
                <c:pt idx="4794">
                  <c:v>0.13935334829678181</c:v>
                </c:pt>
                <c:pt idx="4795">
                  <c:v>0.15318226525759671</c:v>
                </c:pt>
                <c:pt idx="4796">
                  <c:v>0.16675283034141525</c:v>
                </c:pt>
                <c:pt idx="4797">
                  <c:v>0.18006040334427856</c:v>
                </c:pt>
                <c:pt idx="4798">
                  <c:v>0.19310089386278587</c:v>
                </c:pt>
                <c:pt idx="4799">
                  <c:v>0.20587108270854462</c:v>
                </c:pt>
                <c:pt idx="4800">
                  <c:v>0.21836785988177629</c:v>
                </c:pt>
                <c:pt idx="4801">
                  <c:v>0.23058749337678519</c:v>
                </c:pt>
                <c:pt idx="4802">
                  <c:v>0.24252611000425417</c:v>
                </c:pt>
                <c:pt idx="4803">
                  <c:v>0.25418072617701221</c:v>
                </c:pt>
                <c:pt idx="4804">
                  <c:v>0.26554926538307516</c:v>
                </c:pt>
                <c:pt idx="4805">
                  <c:v>0.27662947138423299</c:v>
                </c:pt>
                <c:pt idx="4806">
                  <c:v>0.28741822913214277</c:v>
                </c:pt>
                <c:pt idx="4807">
                  <c:v>0.29791218914279566</c:v>
                </c:pt>
                <c:pt idx="4808">
                  <c:v>0.30810881275535756</c:v>
                </c:pt>
                <c:pt idx="4809">
                  <c:v>0.31800659021676808</c:v>
                </c:pt>
                <c:pt idx="4810">
                  <c:v>0.32760445534707039</c:v>
                </c:pt>
                <c:pt idx="4811">
                  <c:v>0.33690131483567731</c:v>
                </c:pt>
                <c:pt idx="4812">
                  <c:v>0.34589609414014028</c:v>
                </c:pt>
                <c:pt idx="4813">
                  <c:v>0.35458788860778717</c:v>
                </c:pt>
                <c:pt idx="4814">
                  <c:v>0.36297587991019198</c:v>
                </c:pt>
                <c:pt idx="4815">
                  <c:v>0.37105924454431582</c:v>
                </c:pt>
                <c:pt idx="4816">
                  <c:v>0.37883735014897452</c:v>
                </c:pt>
                <c:pt idx="4817">
                  <c:v>0.38631003991362833</c:v>
                </c:pt>
                <c:pt idx="4818">
                  <c:v>0.3934775687950382</c:v>
                </c:pt>
                <c:pt idx="4819">
                  <c:v>0.40034018571527369</c:v>
                </c:pt>
                <c:pt idx="4820">
                  <c:v>0.40689787148974066</c:v>
                </c:pt>
                <c:pt idx="4821">
                  <c:v>0.41315059403595406</c:v>
                </c:pt>
                <c:pt idx="4822">
                  <c:v>0.41909878253239985</c:v>
                </c:pt>
                <c:pt idx="4823">
                  <c:v>0.42474344057576729</c:v>
                </c:pt>
                <c:pt idx="4824">
                  <c:v>0.43008579668122715</c:v>
                </c:pt>
                <c:pt idx="4825">
                  <c:v>0.43512694659008394</c:v>
                </c:pt>
                <c:pt idx="4826">
                  <c:v>0.43986783780022665</c:v>
                </c:pt>
                <c:pt idx="4827">
                  <c:v>0.44430944701741565</c:v>
                </c:pt>
                <c:pt idx="4828">
                  <c:v>0.44845286272053403</c:v>
                </c:pt>
                <c:pt idx="4829">
                  <c:v>0.45229927195935149</c:v>
                </c:pt>
                <c:pt idx="4830">
                  <c:v>0.45585000366158923</c:v>
                </c:pt>
                <c:pt idx="4831">
                  <c:v>0.45910662955328679</c:v>
                </c:pt>
                <c:pt idx="4832">
                  <c:v>0.4620710287618871</c:v>
                </c:pt>
                <c:pt idx="4833">
                  <c:v>0.46474540260263675</c:v>
                </c:pt>
                <c:pt idx="4834">
                  <c:v>0.46713223064165599</c:v>
                </c:pt>
                <c:pt idx="4835">
                  <c:v>0.46923409699715873</c:v>
                </c:pt>
                <c:pt idx="4836">
                  <c:v>0.47105344636862911</c:v>
                </c:pt>
                <c:pt idx="4837">
                  <c:v>0.47259253140853807</c:v>
                </c:pt>
                <c:pt idx="4838">
                  <c:v>0.4738536754731229</c:v>
                </c:pt>
                <c:pt idx="4839">
                  <c:v>0.47483959043544649</c:v>
                </c:pt>
                <c:pt idx="4840">
                  <c:v>0.47555342815470097</c:v>
                </c:pt>
                <c:pt idx="4841">
                  <c:v>0.47599857470888257</c:v>
                </c:pt>
                <c:pt idx="4842">
                  <c:v>0.47617842946310579</c:v>
                </c:pt>
                <c:pt idx="4843">
                  <c:v>0.4760962779955995</c:v>
                </c:pt>
                <c:pt idx="4844">
                  <c:v>0.47575522879277626</c:v>
                </c:pt>
                <c:pt idx="4845">
                  <c:v>0.47515823775398475</c:v>
                </c:pt>
                <c:pt idx="4846">
                  <c:v>0.47430828940226882</c:v>
                </c:pt>
                <c:pt idx="4847">
                  <c:v>0.47320869159423062</c:v>
                </c:pt>
                <c:pt idx="4848">
                  <c:v>0.47186332643535833</c:v>
                </c:pt>
                <c:pt idx="4849">
                  <c:v>0.47027668555116414</c:v>
                </c:pt>
                <c:pt idx="4850">
                  <c:v>0.46845356730196458</c:v>
                </c:pt>
                <c:pt idx="4851">
                  <c:v>0.46639851819185818</c:v>
                </c:pt>
                <c:pt idx="4852">
                  <c:v>0.46411543341019712</c:v>
                </c:pt>
                <c:pt idx="4853">
                  <c:v>0.46160776061049635</c:v>
                </c:pt>
                <c:pt idx="4854">
                  <c:v>0.4588792043466588</c:v>
                </c:pt>
                <c:pt idx="4855">
                  <c:v>0.45593427501772305</c:v>
                </c:pt>
                <c:pt idx="4856">
                  <c:v>0.45277821167241489</c:v>
                </c:pt>
                <c:pt idx="4857">
                  <c:v>0.44941648088739788</c:v>
                </c:pt>
                <c:pt idx="4858">
                  <c:v>0.44585433022166332</c:v>
                </c:pt>
                <c:pt idx="4859">
                  <c:v>0.44209660172557685</c:v>
                </c:pt>
                <c:pt idx="4860">
                  <c:v>0.4381477856388809</c:v>
                </c:pt>
                <c:pt idx="4861">
                  <c:v>0.4340123180866754</c:v>
                </c:pt>
                <c:pt idx="4862">
                  <c:v>0.42969499468882644</c:v>
                </c:pt>
                <c:pt idx="4863">
                  <c:v>0.42520113977806223</c:v>
                </c:pt>
                <c:pt idx="4864">
                  <c:v>0.4205363252387902</c:v>
                </c:pt>
                <c:pt idx="4865">
                  <c:v>0.41570594048504622</c:v>
                </c:pt>
                <c:pt idx="4866">
                  <c:v>0.41071504845626539</c:v>
                </c:pt>
                <c:pt idx="4867">
                  <c:v>0.40556856017907478</c:v>
                </c:pt>
                <c:pt idx="4868">
                  <c:v>0.40027144082338706</c:v>
                </c:pt>
                <c:pt idx="4869">
                  <c:v>0.39482878972095881</c:v>
                </c:pt>
                <c:pt idx="4870">
                  <c:v>0.38924584497004455</c:v>
                </c:pt>
                <c:pt idx="4871">
                  <c:v>0.38352794687321223</c:v>
                </c:pt>
                <c:pt idx="4872">
                  <c:v>0.37768044933543726</c:v>
                </c:pt>
                <c:pt idx="4873">
                  <c:v>0.37170862736740257</c:v>
                </c:pt>
                <c:pt idx="4874">
                  <c:v>0.36561763042627493</c:v>
                </c:pt>
                <c:pt idx="4875">
                  <c:v>0.3594124731251846</c:v>
                </c:pt>
                <c:pt idx="4876">
                  <c:v>0.35309809495197891</c:v>
                </c:pt>
                <c:pt idx="4877">
                  <c:v>0.34667953329872314</c:v>
                </c:pt>
                <c:pt idx="4878">
                  <c:v>0.34016206812213468</c:v>
                </c:pt>
                <c:pt idx="4879">
                  <c:v>0.3335511213577339</c:v>
                </c:pt>
                <c:pt idx="4880">
                  <c:v>0.32685202369439381</c:v>
                </c:pt>
                <c:pt idx="4881">
                  <c:v>0.32007002200151519</c:v>
                </c:pt>
                <c:pt idx="4882">
                  <c:v>0.31321054237486851</c:v>
                </c:pt>
                <c:pt idx="4883">
                  <c:v>0.30627923933832268</c:v>
                </c:pt>
                <c:pt idx="4884">
                  <c:v>0.29928161048543334</c:v>
                </c:pt>
                <c:pt idx="4885">
                  <c:v>0.29222261978607827</c:v>
                </c:pt>
                <c:pt idx="4886">
                  <c:v>0.28510678529105515</c:v>
                </c:pt>
                <c:pt idx="4887">
                  <c:v>0.27793853987877953</c:v>
                </c:pt>
                <c:pt idx="4888">
                  <c:v>0.2707224055709006</c:v>
                </c:pt>
                <c:pt idx="4889">
                  <c:v>0.26346294756947208</c:v>
                </c:pt>
                <c:pt idx="4890">
                  <c:v>0.25616476499662133</c:v>
                </c:pt>
                <c:pt idx="4891">
                  <c:v>0.24883254068753904</c:v>
                </c:pt>
                <c:pt idx="4892">
                  <c:v>0.24147098945282303</c:v>
                </c:pt>
                <c:pt idx="4893">
                  <c:v>0.23408472476734832</c:v>
                </c:pt>
                <c:pt idx="4894">
                  <c:v>0.22667816475719779</c:v>
                </c:pt>
                <c:pt idx="4895">
                  <c:v>0.21925545032140178</c:v>
                </c:pt>
                <c:pt idx="4896">
                  <c:v>0.21182038300782202</c:v>
                </c:pt>
                <c:pt idx="4897">
                  <c:v>0.2043765896987296</c:v>
                </c:pt>
                <c:pt idx="4898">
                  <c:v>0.19692794523100821</c:v>
                </c:pt>
                <c:pt idx="4899">
                  <c:v>0.1894788365199242</c:v>
                </c:pt>
                <c:pt idx="4900">
                  <c:v>0.18203392877910979</c:v>
                </c:pt>
                <c:pt idx="4901">
                  <c:v>0.17459770947023368</c:v>
                </c:pt>
                <c:pt idx="4902">
                  <c:v>0.16717429989766242</c:v>
                </c:pt>
                <c:pt idx="4903">
                  <c:v>0.15976752166657776</c:v>
                </c:pt>
                <c:pt idx="4904">
                  <c:v>0.15238089198476137</c:v>
                </c:pt>
                <c:pt idx="4905">
                  <c:v>0.1450175758041907</c:v>
                </c:pt>
                <c:pt idx="4906">
                  <c:v>0.13768059750566713</c:v>
                </c:pt>
                <c:pt idx="4907">
                  <c:v>0.13037322543008639</c:v>
                </c:pt>
                <c:pt idx="4908">
                  <c:v>0.12309903936508064</c:v>
                </c:pt>
                <c:pt idx="4909">
                  <c:v>0.11586153341454582</c:v>
                </c:pt>
                <c:pt idx="4910">
                  <c:v>0.108663726812672</c:v>
                </c:pt>
                <c:pt idx="4911">
                  <c:v>0.10150826143310765</c:v>
                </c:pt>
                <c:pt idx="4912">
                  <c:v>9.4397875706756271E-2</c:v>
                </c:pt>
                <c:pt idx="4913">
                  <c:v>8.7335743548831876E-2</c:v>
                </c:pt>
                <c:pt idx="4914">
                  <c:v>8.032535858760137E-2</c:v>
                </c:pt>
                <c:pt idx="4915">
                  <c:v>7.3370105168077446E-2</c:v>
                </c:pt>
                <c:pt idx="4916">
                  <c:v>6.6472882702793334E-2</c:v>
                </c:pt>
                <c:pt idx="4917">
                  <c:v>5.9635975201261397E-2</c:v>
                </c:pt>
                <c:pt idx="4918">
                  <c:v>5.2861085498342432E-2</c:v>
                </c:pt>
                <c:pt idx="4919">
                  <c:v>4.6149461973503537E-2</c:v>
                </c:pt>
                <c:pt idx="4920">
                  <c:v>3.9502225453287944E-2</c:v>
                </c:pt>
                <c:pt idx="4921">
                  <c:v>3.2920866837486101E-2</c:v>
                </c:pt>
                <c:pt idx="4922">
                  <c:v>2.6407474152723515E-2</c:v>
                </c:pt>
                <c:pt idx="4923">
                  <c:v>1.996433242808681E-2</c:v>
                </c:pt>
                <c:pt idx="4924">
                  <c:v>1.3593294004765782E-2</c:v>
                </c:pt>
                <c:pt idx="4925">
                  <c:v>7.2956926550675951E-3</c:v>
                </c:pt>
                <c:pt idx="4926">
                  <c:v>1.072834437124846E-3</c:v>
                </c:pt>
                <c:pt idx="4927">
                  <c:v>-5.0737335434224654E-3</c:v>
                </c:pt>
                <c:pt idx="4928">
                  <c:v>-1.1142597147867214E-2</c:v>
                </c:pt>
                <c:pt idx="4929">
                  <c:v>-1.713289376862898E-2</c:v>
                </c:pt>
                <c:pt idx="4930">
                  <c:v>-2.3044137078310684E-2</c:v>
                </c:pt>
                <c:pt idx="4931">
                  <c:v>-2.887574006072419E-2</c:v>
                </c:pt>
                <c:pt idx="4932">
                  <c:v>-3.4626895435274009E-2</c:v>
                </c:pt>
                <c:pt idx="4933">
                  <c:v>-4.029680380286986E-2</c:v>
                </c:pt>
                <c:pt idx="4934">
                  <c:v>-4.5884770914250486E-2</c:v>
                </c:pt>
                <c:pt idx="4935">
                  <c:v>-5.1390119340521748E-2</c:v>
                </c:pt>
                <c:pt idx="4936">
                  <c:v>-5.6812265080952613E-2</c:v>
                </c:pt>
                <c:pt idx="4937">
                  <c:v>-6.2150954010502649E-2</c:v>
                </c:pt>
                <c:pt idx="4938">
                  <c:v>-6.7406248887927581E-2</c:v>
                </c:pt>
                <c:pt idx="4939">
                  <c:v>-7.2578177044795231E-2</c:v>
                </c:pt>
                <c:pt idx="4940">
                  <c:v>-7.766648357407073E-2</c:v>
                </c:pt>
                <c:pt idx="4941">
                  <c:v>-8.2670827842096284E-2</c:v>
                </c:pt>
                <c:pt idx="4942">
                  <c:v>-8.7591199593540323E-2</c:v>
                </c:pt>
                <c:pt idx="4943">
                  <c:v>-9.2428101274210597E-2</c:v>
                </c:pt>
                <c:pt idx="4944">
                  <c:v>-9.7182335206389733E-2</c:v>
                </c:pt>
                <c:pt idx="4945">
                  <c:v>-0.10185462398233691</c:v>
                </c:pt>
                <c:pt idx="4946">
                  <c:v>-0.10644541148065745</c:v>
                </c:pt>
                <c:pt idx="4947">
                  <c:v>-0.11095498569230741</c:v>
                </c:pt>
                <c:pt idx="4948">
                  <c:v>-0.11538372298929148</c:v>
                </c:pt>
                <c:pt idx="4949">
                  <c:v>-0.11973214900935676</c:v>
                </c:pt>
                <c:pt idx="4950">
                  <c:v>-0.12400080628607436</c:v>
                </c:pt>
                <c:pt idx="4951">
                  <c:v>-0.12819022485432949</c:v>
                </c:pt>
                <c:pt idx="4952">
                  <c:v>-0.13230113992914086</c:v>
                </c:pt>
                <c:pt idx="4953">
                  <c:v>-0.13633470662787167</c:v>
                </c:pt>
                <c:pt idx="4954">
                  <c:v>-0.14029244276269781</c:v>
                </c:pt>
                <c:pt idx="4955">
                  <c:v>-0.14417599250957036</c:v>
                </c:pt>
                <c:pt idx="4956">
                  <c:v>-0.14798697310052059</c:v>
                </c:pt>
                <c:pt idx="4957">
                  <c:v>-0.15172696973770378</c:v>
                </c:pt>
                <c:pt idx="4958">
                  <c:v>-0.15539756092202614</c:v>
                </c:pt>
                <c:pt idx="4959">
                  <c:v>-0.15900030864378778</c:v>
                </c:pt>
                <c:pt idx="4960">
                  <c:v>-0.1625367356632651</c:v>
                </c:pt>
                <c:pt idx="4961">
                  <c:v>-0.16600832785697631</c:v>
                </c:pt>
                <c:pt idx="4962">
                  <c:v>-0.16941661920273768</c:v>
                </c:pt>
                <c:pt idx="4963">
                  <c:v>-0.17276336361194283</c:v>
                </c:pt>
                <c:pt idx="4964">
                  <c:v>-0.17605060281904478</c:v>
                </c:pt>
                <c:pt idx="4965">
                  <c:v>-0.17928043928766618</c:v>
                </c:pt>
                <c:pt idx="4966">
                  <c:v>-0.18245471443454911</c:v>
                </c:pt>
                <c:pt idx="4967">
                  <c:v>-0.18557504740197886</c:v>
                </c:pt>
                <c:pt idx="4968">
                  <c:v>-0.18864327927840652</c:v>
                </c:pt>
                <c:pt idx="4969">
                  <c:v>-0.19166178072564696</c:v>
                </c:pt>
                <c:pt idx="4970">
                  <c:v>-0.19463321023396091</c:v>
                </c:pt>
                <c:pt idx="4971">
                  <c:v>-0.19756001982303351</c:v>
                </c:pt>
                <c:pt idx="4972">
                  <c:v>-0.20044427176558577</c:v>
                </c:pt>
                <c:pt idx="4973">
                  <c:v>-0.20328786417555497</c:v>
                </c:pt>
                <c:pt idx="4974">
                  <c:v>-0.20609280203918767</c:v>
                </c:pt>
                <c:pt idx="4975">
                  <c:v>-0.20886126590465956</c:v>
                </c:pt>
                <c:pt idx="4976">
                  <c:v>-0.21159553517687585</c:v>
                </c:pt>
                <c:pt idx="4977">
                  <c:v>-0.21429786388244712</c:v>
                </c:pt>
                <c:pt idx="4978">
                  <c:v>-0.21697036930172886</c:v>
                </c:pt>
                <c:pt idx="4979">
                  <c:v>-0.21961498614985739</c:v>
                </c:pt>
                <c:pt idx="4980">
                  <c:v>-0.22223356102383368</c:v>
                </c:pt>
                <c:pt idx="4981">
                  <c:v>-0.22482803422319275</c:v>
                </c:pt>
                <c:pt idx="4982">
                  <c:v>-0.22740054533649148</c:v>
                </c:pt>
                <c:pt idx="4983">
                  <c:v>-0.22995335542602754</c:v>
                </c:pt>
                <c:pt idx="4984">
                  <c:v>-0.2324886419572017</c:v>
                </c:pt>
                <c:pt idx="4985">
                  <c:v>-0.23500835212302956</c:v>
                </c:pt>
                <c:pt idx="4986">
                  <c:v>-0.23751428018341192</c:v>
                </c:pt>
                <c:pt idx="4987">
                  <c:v>-0.24000830971705173</c:v>
                </c:pt>
                <c:pt idx="4988">
                  <c:v>-0.2424925377450011</c:v>
                </c:pt>
                <c:pt idx="4989">
                  <c:v>-0.24496911244941344</c:v>
                </c:pt>
                <c:pt idx="4990">
                  <c:v>-0.2474399971508561</c:v>
                </c:pt>
                <c:pt idx="4991">
                  <c:v>-0.24990697482451235</c:v>
                </c:pt>
                <c:pt idx="4992">
                  <c:v>-0.252371847392801</c:v>
                </c:pt>
                <c:pt idx="4993">
                  <c:v>-0.25483649691250104</c:v>
                </c:pt>
                <c:pt idx="4994">
                  <c:v>-0.25730270070151007</c:v>
                </c:pt>
                <c:pt idx="4995">
                  <c:v>-0.25977195154817911</c:v>
                </c:pt>
                <c:pt idx="4996">
                  <c:v>-0.26224550978046435</c:v>
                </c:pt>
                <c:pt idx="4997">
                  <c:v>-0.2647246182855047</c:v>
                </c:pt>
                <c:pt idx="4998">
                  <c:v>-0.26721066418151601</c:v>
                </c:pt>
                <c:pt idx="4999">
                  <c:v>-0.26970513815731828</c:v>
                </c:pt>
                <c:pt idx="5000">
                  <c:v>-0.27220939416378886</c:v>
                </c:pt>
                <c:pt idx="5001">
                  <c:v>-0.27472443730237989</c:v>
                </c:pt>
                <c:pt idx="5002">
                  <c:v>-0.27725106109709008</c:v>
                </c:pt>
                <c:pt idx="5003">
                  <c:v>-0.27979029001917682</c:v>
                </c:pt>
                <c:pt idx="5004">
                  <c:v>-0.28234357558793799</c:v>
                </c:pt>
                <c:pt idx="5005">
                  <c:v>-0.28491238137079389</c:v>
                </c:pt>
                <c:pt idx="5006">
                  <c:v>-0.28749762162349712</c:v>
                </c:pt>
                <c:pt idx="5007">
                  <c:v>-0.2900996798784079</c:v>
                </c:pt>
                <c:pt idx="5008">
                  <c:v>-0.29271892920454634</c:v>
                </c:pt>
                <c:pt idx="5009">
                  <c:v>-0.29535600097553938</c:v>
                </c:pt>
                <c:pt idx="5010">
                  <c:v>-0.29801154353079334</c:v>
                </c:pt>
                <c:pt idx="5011">
                  <c:v>-0.30068601060358896</c:v>
                </c:pt>
                <c:pt idx="5012">
                  <c:v>-0.30337982470825908</c:v>
                </c:pt>
                <c:pt idx="5013">
                  <c:v>-0.3060935263240443</c:v>
                </c:pt>
                <c:pt idx="5014">
                  <c:v>-0.30882757358959889</c:v>
                </c:pt>
                <c:pt idx="5015">
                  <c:v>-0.31158215121771737</c:v>
                </c:pt>
                <c:pt idx="5016">
                  <c:v>-0.3143573830028491</c:v>
                </c:pt>
                <c:pt idx="5017">
                  <c:v>-0.31715361950994458</c:v>
                </c:pt>
                <c:pt idx="5018">
                  <c:v>-0.31997126540250759</c:v>
                </c:pt>
                <c:pt idx="5019">
                  <c:v>-0.3228103251607658</c:v>
                </c:pt>
                <c:pt idx="5020">
                  <c:v>-0.32567031888251274</c:v>
                </c:pt>
                <c:pt idx="5021">
                  <c:v>-0.32855068628257078</c:v>
                </c:pt>
                <c:pt idx="5022">
                  <c:v>-0.33145110405583078</c:v>
                </c:pt>
                <c:pt idx="5023">
                  <c:v>-0.33437131239135953</c:v>
                </c:pt>
                <c:pt idx="5024">
                  <c:v>-0.33731074373352843</c:v>
                </c:pt>
                <c:pt idx="5025">
                  <c:v>-0.34026846393352328</c:v>
                </c:pt>
                <c:pt idx="5026">
                  <c:v>-0.3432434861022679</c:v>
                </c:pt>
                <c:pt idx="5027">
                  <c:v>-0.34623508573029604</c:v>
                </c:pt>
                <c:pt idx="5028">
                  <c:v>-0.34924281077483632</c:v>
                </c:pt>
                <c:pt idx="5029">
                  <c:v>-0.3522662486207524</c:v>
                </c:pt>
                <c:pt idx="5030">
                  <c:v>-0.35530481798796093</c:v>
                </c:pt>
                <c:pt idx="5031">
                  <c:v>-0.35835774999972625</c:v>
                </c:pt>
                <c:pt idx="5032">
                  <c:v>-0.36142419504177009</c:v>
                </c:pt>
                <c:pt idx="5033">
                  <c:v>-0.36450330869817787</c:v>
                </c:pt>
                <c:pt idx="5034">
                  <c:v>-0.36759425246521538</c:v>
                </c:pt>
                <c:pt idx="5035">
                  <c:v>-0.3706961312968271</c:v>
                </c:pt>
                <c:pt idx="5036">
                  <c:v>-0.37380791449116652</c:v>
                </c:pt>
                <c:pt idx="5037">
                  <c:v>-0.37692839659512045</c:v>
                </c:pt>
                <c:pt idx="5038">
                  <c:v>-0.38005623600441463</c:v>
                </c:pt>
                <c:pt idx="5039">
                  <c:v>-0.38319000603868658</c:v>
                </c:pt>
                <c:pt idx="5040">
                  <c:v>-0.38632815607460613</c:v>
                </c:pt>
                <c:pt idx="5041">
                  <c:v>-0.38946895834816236</c:v>
                </c:pt>
                <c:pt idx="5042">
                  <c:v>-0.39261065375039905</c:v>
                </c:pt>
                <c:pt idx="5043">
                  <c:v>-0.39575176672066875</c:v>
                </c:pt>
                <c:pt idx="5044">
                  <c:v>-0.39889120569542852</c:v>
                </c:pt>
                <c:pt idx="5045">
                  <c:v>-0.40202791063807919</c:v>
                </c:pt>
                <c:pt idx="5046">
                  <c:v>-0.40516037749978634</c:v>
                </c:pt>
                <c:pt idx="5047">
                  <c:v>-0.40828657319672096</c:v>
                </c:pt>
                <c:pt idx="5048">
                  <c:v>-0.41140428454057926</c:v>
                </c:pt>
                <c:pt idx="5049">
                  <c:v>-0.41451149459520192</c:v>
                </c:pt>
                <c:pt idx="5050">
                  <c:v>-0.41760649736702971</c:v>
                </c:pt>
                <c:pt idx="5051">
                  <c:v>-0.42068780007862028</c:v>
                </c:pt>
                <c:pt idx="5052">
                  <c:v>-0.42375394881026446</c:v>
                </c:pt>
                <c:pt idx="5053">
                  <c:v>-0.42680336682075948</c:v>
                </c:pt>
                <c:pt idx="5054">
                  <c:v>-0.42983431922024401</c:v>
                </c:pt>
                <c:pt idx="5055">
                  <c:v>-0.43284503042409544</c:v>
                </c:pt>
                <c:pt idx="5056">
                  <c:v>-0.43583375468361263</c:v>
                </c:pt>
                <c:pt idx="5057">
                  <c:v>-0.43879864096950072</c:v>
                </c:pt>
                <c:pt idx="5058">
                  <c:v>-0.44173758356483994</c:v>
                </c:pt>
                <c:pt idx="5059">
                  <c:v>-0.44464832283232408</c:v>
                </c:pt>
                <c:pt idx="5060">
                  <c:v>-0.44752865638525469</c:v>
                </c:pt>
                <c:pt idx="5061">
                  <c:v>-0.45037642958308788</c:v>
                </c:pt>
                <c:pt idx="5062">
                  <c:v>-0.45318936955909916</c:v>
                </c:pt>
                <c:pt idx="5063">
                  <c:v>-0.45596511937422879</c:v>
                </c:pt>
                <c:pt idx="5064">
                  <c:v>-0.45870145640554405</c:v>
                </c:pt>
                <c:pt idx="5065">
                  <c:v>-0.46139629282498129</c:v>
                </c:pt>
                <c:pt idx="5066">
                  <c:v>-0.46404739267381589</c:v>
                </c:pt>
                <c:pt idx="5067">
                  <c:v>-0.46665225582284342</c:v>
                </c:pt>
                <c:pt idx="5068">
                  <c:v>-0.46920839269638176</c:v>
                </c:pt>
                <c:pt idx="5069">
                  <c:v>-0.47171359210517888</c:v>
                </c:pt>
                <c:pt idx="5070">
                  <c:v>-0.47416580525832053</c:v>
                </c:pt>
                <c:pt idx="5071">
                  <c:v>-0.47656286871504705</c:v>
                </c:pt>
                <c:pt idx="5072">
                  <c:v>-0.47890246393730357</c:v>
                </c:pt>
                <c:pt idx="5073">
                  <c:v>-0.48118225704191769</c:v>
                </c:pt>
                <c:pt idx="5074">
                  <c:v>-0.48339992596857206</c:v>
                </c:pt>
                <c:pt idx="5075">
                  <c:v>-0.48555310392680584</c:v>
                </c:pt>
                <c:pt idx="5076">
                  <c:v>-0.48763946121664892</c:v>
                </c:pt>
                <c:pt idx="5077">
                  <c:v>-0.48965683445139985</c:v>
                </c:pt>
                <c:pt idx="5078">
                  <c:v>-0.4916031066038003</c:v>
                </c:pt>
                <c:pt idx="5079">
                  <c:v>-0.49347589914876455</c:v>
                </c:pt>
                <c:pt idx="5080">
                  <c:v>-0.49527249474519675</c:v>
                </c:pt>
                <c:pt idx="5081">
                  <c:v>-0.49699013526279662</c:v>
                </c:pt>
                <c:pt idx="5082">
                  <c:v>-0.49862632758557279</c:v>
                </c:pt>
                <c:pt idx="5083">
                  <c:v>-0.5001788189762395</c:v>
                </c:pt>
                <c:pt idx="5084">
                  <c:v>-0.50164538959503879</c:v>
                </c:pt>
                <c:pt idx="5085">
                  <c:v>-0.50302379967085009</c:v>
                </c:pt>
                <c:pt idx="5086">
                  <c:v>-0.50431189427756484</c:v>
                </c:pt>
                <c:pt idx="5087">
                  <c:v>-0.50550760448271514</c:v>
                </c:pt>
                <c:pt idx="5088">
                  <c:v>-0.50660878713603386</c:v>
                </c:pt>
                <c:pt idx="5089">
                  <c:v>-0.50761313707162548</c:v>
                </c:pt>
                <c:pt idx="5090">
                  <c:v>-0.50851831027144834</c:v>
                </c:pt>
                <c:pt idx="5091">
                  <c:v>-0.50932209384839289</c:v>
                </c:pt>
                <c:pt idx="5092">
                  <c:v>-0.51002243143192127</c:v>
                </c:pt>
                <c:pt idx="5093">
                  <c:v>-0.51061735075228964</c:v>
                </c:pt>
                <c:pt idx="5094">
                  <c:v>-0.51110491948404768</c:v>
                </c:pt>
                <c:pt idx="5095">
                  <c:v>-0.51148321234933958</c:v>
                </c:pt>
                <c:pt idx="5096">
                  <c:v>-0.51175024515191148</c:v>
                </c:pt>
                <c:pt idx="5097">
                  <c:v>-0.51190398700011142</c:v>
                </c:pt>
                <c:pt idx="5098">
                  <c:v>-0.51194252529086492</c:v>
                </c:pt>
                <c:pt idx="5099">
                  <c:v>-0.51186417378405669</c:v>
                </c:pt>
                <c:pt idx="5100">
                  <c:v>-0.51166730065729493</c:v>
                </c:pt>
                <c:pt idx="5101">
                  <c:v>-0.5113500740956306</c:v>
                </c:pt>
                <c:pt idx="5102">
                  <c:v>-0.51091052677293769</c:v>
                </c:pt>
                <c:pt idx="5103">
                  <c:v>-0.51034688563850528</c:v>
                </c:pt>
                <c:pt idx="5104">
                  <c:v>-0.50965765759005022</c:v>
                </c:pt>
                <c:pt idx="5105">
                  <c:v>-0.5088413061979572</c:v>
                </c:pt>
                <c:pt idx="5106">
                  <c:v>-0.50789602562096425</c:v>
                </c:pt>
                <c:pt idx="5107">
                  <c:v>-0.5068200249327488</c:v>
                </c:pt>
                <c:pt idx="5108">
                  <c:v>-0.50561195592166863</c:v>
                </c:pt>
                <c:pt idx="5109">
                  <c:v>-0.5042708619441425</c:v>
                </c:pt>
                <c:pt idx="5110">
                  <c:v>-0.50279570403036722</c:v>
                </c:pt>
                <c:pt idx="5111">
                  <c:v>-0.50118510419891615</c:v>
                </c:pt>
                <c:pt idx="5112">
                  <c:v>-0.49943759229550239</c:v>
                </c:pt>
                <c:pt idx="5113">
                  <c:v>-0.4975519612545688</c:v>
                </c:pt>
                <c:pt idx="5114">
                  <c:v>-0.49552730726103378</c:v>
                </c:pt>
                <c:pt idx="5115">
                  <c:v>-0.49336283838606154</c:v>
                </c:pt>
                <c:pt idx="5116">
                  <c:v>-0.49105776831884151</c:v>
                </c:pt>
                <c:pt idx="5117">
                  <c:v>-0.48861137316309017</c:v>
                </c:pt>
                <c:pt idx="5118">
                  <c:v>-0.4860230705493252</c:v>
                </c:pt>
                <c:pt idx="5119">
                  <c:v>-0.48329243481615303</c:v>
                </c:pt>
                <c:pt idx="5120">
                  <c:v>-0.48041916277234198</c:v>
                </c:pt>
                <c:pt idx="5121">
                  <c:v>-0.4774030031398987</c:v>
                </c:pt>
                <c:pt idx="5122">
                  <c:v>-0.47424367563445308</c:v>
                </c:pt>
                <c:pt idx="5123">
                  <c:v>-0.47094085764801341</c:v>
                </c:pt>
                <c:pt idx="5124">
                  <c:v>-0.46749427789583786</c:v>
                </c:pt>
                <c:pt idx="5125">
                  <c:v>-0.46390383320660078</c:v>
                </c:pt>
                <c:pt idx="5126">
                  <c:v>-0.46016960572137849</c:v>
                </c:pt>
                <c:pt idx="5127">
                  <c:v>-0.45629176206361743</c:v>
                </c:pt>
                <c:pt idx="5128">
                  <c:v>-0.45227044312498382</c:v>
                </c:pt>
                <c:pt idx="5129">
                  <c:v>-0.44810577363056026</c:v>
                </c:pt>
                <c:pt idx="5130">
                  <c:v>-0.44379801735652324</c:v>
                </c:pt>
                <c:pt idx="5131">
                  <c:v>-0.43934773250442893</c:v>
                </c:pt>
                <c:pt idx="5132">
                  <c:v>-0.43475571432400489</c:v>
                </c:pt>
                <c:pt idx="5133">
                  <c:v>-0.43002270516276125</c:v>
                </c:pt>
                <c:pt idx="5134">
                  <c:v>-0.42514915718040219</c:v>
                </c:pt>
                <c:pt idx="5135">
                  <c:v>-0.42013534475523701</c:v>
                </c:pt>
                <c:pt idx="5136">
                  <c:v>-0.41498174540009858</c:v>
                </c:pt>
                <c:pt idx="5137">
                  <c:v>-0.40968928875052463</c:v>
                </c:pt>
                <c:pt idx="5138">
                  <c:v>-0.40425924037659611</c:v>
                </c:pt>
                <c:pt idx="5139">
                  <c:v>-0.39869292182395305</c:v>
                </c:pt>
                <c:pt idx="5140">
                  <c:v>-0.3929915972552126</c:v>
                </c:pt>
                <c:pt idx="5141">
                  <c:v>-0.38715657092860467</c:v>
                </c:pt>
                <c:pt idx="5142">
                  <c:v>-0.38118927766042909</c:v>
                </c:pt>
                <c:pt idx="5143">
                  <c:v>-0.37509124071911998</c:v>
                </c:pt>
                <c:pt idx="5144">
                  <c:v>-0.36886399961714889</c:v>
                </c:pt>
                <c:pt idx="5145">
                  <c:v>-0.36250912085833603</c:v>
                </c:pt>
                <c:pt idx="5146">
                  <c:v>-0.3560282291757233</c:v>
                </c:pt>
                <c:pt idx="5147">
                  <c:v>-0.3494229532849582</c:v>
                </c:pt>
                <c:pt idx="5148">
                  <c:v>-0.34269485619521112</c:v>
                </c:pt>
                <c:pt idx="5149">
                  <c:v>-0.3358455226054935</c:v>
                </c:pt>
                <c:pt idx="5150">
                  <c:v>-0.32887679416027343</c:v>
                </c:pt>
                <c:pt idx="5151">
                  <c:v>-0.32179088629209507</c:v>
                </c:pt>
                <c:pt idx="5152">
                  <c:v>-0.31459019047562736</c:v>
                </c:pt>
                <c:pt idx="5153">
                  <c:v>-0.30727694287395302</c:v>
                </c:pt>
                <c:pt idx="5154">
                  <c:v>-0.29985314255259116</c:v>
                </c:pt>
                <c:pt idx="5155">
                  <c:v>-0.29232082805735693</c:v>
                </c:pt>
                <c:pt idx="5156">
                  <c:v>-0.28468238952051328</c:v>
                </c:pt>
                <c:pt idx="5157">
                  <c:v>-0.27694056477423679</c:v>
                </c:pt>
                <c:pt idx="5158">
                  <c:v>-0.26909816151815646</c:v>
                </c:pt>
                <c:pt idx="5159">
                  <c:v>-0.2611578456062445</c:v>
                </c:pt>
                <c:pt idx="5160">
                  <c:v>-0.25312219402230068</c:v>
                </c:pt>
                <c:pt idx="5161">
                  <c:v>-0.24499387055502614</c:v>
                </c:pt>
                <c:pt idx="5162">
                  <c:v>-0.23677568501223792</c:v>
                </c:pt>
                <c:pt idx="5163">
                  <c:v>-0.22847050319557599</c:v>
                </c:pt>
                <c:pt idx="5164">
                  <c:v>-0.22008117399945581</c:v>
                </c:pt>
                <c:pt idx="5165">
                  <c:v>-0.21161059620234898</c:v>
                </c:pt>
                <c:pt idx="5166">
                  <c:v>-0.20306184289492063</c:v>
                </c:pt>
                <c:pt idx="5167">
                  <c:v>-0.19443816653856597</c:v>
                </c:pt>
                <c:pt idx="5168">
                  <c:v>-0.1857428540339689</c:v>
                </c:pt>
                <c:pt idx="5169">
                  <c:v>-0.17697911495484184</c:v>
                </c:pt>
                <c:pt idx="5170">
                  <c:v>-0.16815017571557131</c:v>
                </c:pt>
                <c:pt idx="5171">
                  <c:v>-0.15925948548104094</c:v>
                </c:pt>
                <c:pt idx="5172">
                  <c:v>-0.15031075961429965</c:v>
                </c:pt>
                <c:pt idx="5173">
                  <c:v>-0.14130777032300765</c:v>
                </c:pt>
                <c:pt idx="5174">
                  <c:v>-0.13225411718867389</c:v>
                </c:pt>
                <c:pt idx="5175">
                  <c:v>-0.12315322342121016</c:v>
                </c:pt>
                <c:pt idx="5176">
                  <c:v>-0.11400849721882195</c:v>
                </c:pt>
                <c:pt idx="5177">
                  <c:v>-0.10482343159176612</c:v>
                </c:pt>
                <c:pt idx="5178">
                  <c:v>-9.5601595332267267E-2</c:v>
                </c:pt>
                <c:pt idx="5179">
                  <c:v>-8.6346650675606887E-2</c:v>
                </c:pt>
                <c:pt idx="5180">
                  <c:v>-7.7062410525343947E-2</c:v>
                </c:pt>
                <c:pt idx="5181">
                  <c:v>-6.7752781847186E-2</c:v>
                </c:pt>
                <c:pt idx="5182">
                  <c:v>-5.8421583633246309E-2</c:v>
                </c:pt>
                <c:pt idx="5183">
                  <c:v>-4.9072469927491091E-2</c:v>
                </c:pt>
                <c:pt idx="5184">
                  <c:v>-3.9709086550286411E-2</c:v>
                </c:pt>
                <c:pt idx="5185">
                  <c:v>-3.0335245852637967E-2</c:v>
                </c:pt>
                <c:pt idx="5186">
                  <c:v>-2.0954867071162137E-2</c:v>
                </c:pt>
                <c:pt idx="5187">
                  <c:v>-1.157178309574209E-2</c:v>
                </c:pt>
                <c:pt idx="5188">
                  <c:v>-2.1897030641691135E-3</c:v>
                </c:pt>
                <c:pt idx="5189">
                  <c:v>7.1876494371649604E-3</c:v>
                </c:pt>
                <c:pt idx="5190">
                  <c:v>1.6556476808516078E-2</c:v>
                </c:pt>
                <c:pt idx="5191">
                  <c:v>2.5913010692325777E-2</c:v>
                </c:pt>
                <c:pt idx="5192">
                  <c:v>3.5253557445349422E-2</c:v>
                </c:pt>
                <c:pt idx="5193">
                  <c:v>4.4574359204032583E-2</c:v>
                </c:pt>
                <c:pt idx="5194">
                  <c:v>5.3871478258359563E-2</c:v>
                </c:pt>
                <c:pt idx="5195">
                  <c:v>6.3140904859579572E-2</c:v>
                </c:pt>
                <c:pt idx="5196">
                  <c:v>7.2378734201028125E-2</c:v>
                </c:pt>
                <c:pt idx="5197">
                  <c:v>8.1581149762257846E-2</c:v>
                </c:pt>
                <c:pt idx="5198">
                  <c:v>9.0744271260612797E-2</c:v>
                </c:pt>
                <c:pt idx="5199">
                  <c:v>9.9864136662190239E-2</c:v>
                </c:pt>
                <c:pt idx="5200">
                  <c:v>0.10893684469608153</c:v>
                </c:pt>
                <c:pt idx="5201">
                  <c:v>0.11795861731136519</c:v>
                </c:pt>
                <c:pt idx="5202">
                  <c:v>0.12692570081153356</c:v>
                </c:pt>
                <c:pt idx="5203">
                  <c:v>0.13583430767064686</c:v>
                </c:pt>
                <c:pt idx="5204">
                  <c:v>0.14468070006677225</c:v>
                </c:pt>
                <c:pt idx="5205">
                  <c:v>0.15346121959690767</c:v>
                </c:pt>
                <c:pt idx="5206">
                  <c:v>0.1621721308205597</c:v>
                </c:pt>
                <c:pt idx="5207">
                  <c:v>0.1708094952909813</c:v>
                </c:pt>
                <c:pt idx="5208">
                  <c:v>0.17936931582971613</c:v>
                </c:pt>
                <c:pt idx="5209">
                  <c:v>0.18784779872312174</c:v>
                </c:pt>
                <c:pt idx="5210">
                  <c:v>0.1962413983601104</c:v>
                </c:pt>
                <c:pt idx="5211">
                  <c:v>0.20454663937093689</c:v>
                </c:pt>
                <c:pt idx="5212">
                  <c:v>0.21276001917789908</c:v>
                </c:pt>
                <c:pt idx="5213">
                  <c:v>0.22087809993590882</c:v>
                </c:pt>
                <c:pt idx="5214">
                  <c:v>0.22889756405114078</c:v>
                </c:pt>
                <c:pt idx="5215">
                  <c:v>0.23681509386758257</c:v>
                </c:pt>
                <c:pt idx="5216">
                  <c:v>0.2446272726472454</c:v>
                </c:pt>
                <c:pt idx="5217">
                  <c:v>0.25233070106426231</c:v>
                </c:pt>
                <c:pt idx="5218">
                  <c:v>0.25992218371054154</c:v>
                </c:pt>
                <c:pt idx="5219">
                  <c:v>0.2673987242399869</c:v>
                </c:pt>
                <c:pt idx="5220">
                  <c:v>0.27475735263667134</c:v>
                </c:pt>
                <c:pt idx="5221">
                  <c:v>0.28199502352146788</c:v>
                </c:pt>
                <c:pt idx="5222">
                  <c:v>0.28910866747192615</c:v>
                </c:pt>
                <c:pt idx="5223">
                  <c:v>0.29609525738910625</c:v>
                </c:pt>
                <c:pt idx="5224">
                  <c:v>0.30295181116575404</c:v>
                </c:pt>
                <c:pt idx="5225">
                  <c:v>0.309675413179826</c:v>
                </c:pt>
                <c:pt idx="5226">
                  <c:v>0.31626329178025842</c:v>
                </c:pt>
                <c:pt idx="5227">
                  <c:v>0.32271284369305597</c:v>
                </c:pt>
                <c:pt idx="5228">
                  <c:v>0.3290215406261921</c:v>
                </c:pt>
                <c:pt idx="5229">
                  <c:v>0.33518683097030999</c:v>
                </c:pt>
                <c:pt idx="5230">
                  <c:v>0.34120616340668242</c:v>
                </c:pt>
                <c:pt idx="5231">
                  <c:v>0.34707708743997645</c:v>
                </c:pt>
                <c:pt idx="5232">
                  <c:v>0.35279729718865033</c:v>
                </c:pt>
                <c:pt idx="5233">
                  <c:v>0.35836458815147632</c:v>
                </c:pt>
                <c:pt idx="5234">
                  <c:v>0.36377680241466509</c:v>
                </c:pt>
                <c:pt idx="5235">
                  <c:v>0.36903180904329314</c:v>
                </c:pt>
                <c:pt idx="5236">
                  <c:v>0.37412750288807139</c:v>
                </c:pt>
                <c:pt idx="5237">
                  <c:v>0.3790618089151544</c:v>
                </c:pt>
                <c:pt idx="5238">
                  <c:v>0.38383270106483214</c:v>
                </c:pt>
                <c:pt idx="5239">
                  <c:v>0.38843822910463499</c:v>
                </c:pt>
                <c:pt idx="5240">
                  <c:v>0.39287653645063958</c:v>
                </c:pt>
                <c:pt idx="5241">
                  <c:v>0.39714587222145481</c:v>
                </c:pt>
                <c:pt idx="5242">
                  <c:v>0.40124459363683729</c:v>
                </c:pt>
                <c:pt idx="5243">
                  <c:v>0.40517112996739885</c:v>
                </c:pt>
                <c:pt idx="5244">
                  <c:v>0.40892391678273071</c:v>
                </c:pt>
                <c:pt idx="5245">
                  <c:v>0.41250138870292952</c:v>
                </c:pt>
                <c:pt idx="5246">
                  <c:v>0.4159020823265599</c:v>
                </c:pt>
                <c:pt idx="5247">
                  <c:v>0.41912474562759333</c:v>
                </c:pt>
                <c:pt idx="5248">
                  <c:v>0.42216830402493594</c:v>
                </c:pt>
                <c:pt idx="5249">
                  <c:v>0.42503171056148448</c:v>
                </c:pt>
                <c:pt idx="5250">
                  <c:v>0.42771387009487954</c:v>
                </c:pt>
                <c:pt idx="5251">
                  <c:v>0.43021372640110594</c:v>
                </c:pt>
                <c:pt idx="5252">
                  <c:v>0.43253037871230021</c:v>
                </c:pt>
                <c:pt idx="5253">
                  <c:v>0.43466308101627477</c:v>
                </c:pt>
                <c:pt idx="5254">
                  <c:v>0.43661117219163925</c:v>
                </c:pt>
                <c:pt idx="5255">
                  <c:v>0.43837406887187841</c:v>
                </c:pt>
                <c:pt idx="5256">
                  <c:v>0.4399513097515747</c:v>
                </c:pt>
                <c:pt idx="5257">
                  <c:v>0.44134253385284788</c:v>
                </c:pt>
                <c:pt idx="5258">
                  <c:v>0.44254738781268482</c:v>
                </c:pt>
                <c:pt idx="5259">
                  <c:v>0.44356548981506255</c:v>
                </c:pt>
                <c:pt idx="5260">
                  <c:v>0.44439649849590246</c:v>
                </c:pt>
                <c:pt idx="5261">
                  <c:v>0.4450401781375069</c:v>
                </c:pt>
                <c:pt idx="5262">
                  <c:v>0.44549637845619289</c:v>
                </c:pt>
                <c:pt idx="5263">
                  <c:v>0.44576500572747807</c:v>
                </c:pt>
                <c:pt idx="5264">
                  <c:v>0.4458460752413001</c:v>
                </c:pt>
                <c:pt idx="5265">
                  <c:v>0.44573978061133146</c:v>
                </c:pt>
                <c:pt idx="5266">
                  <c:v>0.44544646489739048</c:v>
                </c:pt>
                <c:pt idx="5267">
                  <c:v>0.44496652174049439</c:v>
                </c:pt>
                <c:pt idx="5268">
                  <c:v>0.44430035728425366</c:v>
                </c:pt>
                <c:pt idx="5269">
                  <c:v>0.44344843626429592</c:v>
                </c:pt>
                <c:pt idx="5270">
                  <c:v>0.44241130605030954</c:v>
                </c:pt>
                <c:pt idx="5271">
                  <c:v>0.44118955100481089</c:v>
                </c:pt>
                <c:pt idx="5272">
                  <c:v>0.43978376671934899</c:v>
                </c:pt>
                <c:pt idx="5273">
                  <c:v>0.43819462507889739</c:v>
                </c:pt>
                <c:pt idx="5274">
                  <c:v>0.43642296572828493</c:v>
                </c:pt>
                <c:pt idx="5275">
                  <c:v>0.43446981602394652</c:v>
                </c:pt>
                <c:pt idx="5276">
                  <c:v>0.43233634221787404</c:v>
                </c:pt>
                <c:pt idx="5277">
                  <c:v>0.43002379578168953</c:v>
                </c:pt>
                <c:pt idx="5278">
                  <c:v>0.42753347508692013</c:v>
                </c:pt>
                <c:pt idx="5279">
                  <c:v>0.42486669355847601</c:v>
                </c:pt>
                <c:pt idx="5280">
                  <c:v>0.42202477383386383</c:v>
                </c:pt>
                <c:pt idx="5281">
                  <c:v>0.41900908731582925</c:v>
                </c:pt>
                <c:pt idx="5282">
                  <c:v>0.41582110315412718</c:v>
                </c:pt>
                <c:pt idx="5283">
                  <c:v>0.41246240140349794</c:v>
                </c:pt>
                <c:pt idx="5284">
                  <c:v>0.40893466222947111</c:v>
                </c:pt>
                <c:pt idx="5285">
                  <c:v>0.40523965908290943</c:v>
                </c:pt>
                <c:pt idx="5286">
                  <c:v>0.40137923578755735</c:v>
                </c:pt>
                <c:pt idx="5287">
                  <c:v>0.39735525010074196</c:v>
                </c:pt>
                <c:pt idx="5288">
                  <c:v>0.39316954251724989</c:v>
                </c:pt>
                <c:pt idx="5289">
                  <c:v>0.38882399468561341</c:v>
                </c:pt>
                <c:pt idx="5290">
                  <c:v>0.38432062586824955</c:v>
                </c:pt>
                <c:pt idx="5291">
                  <c:v>0.37966161114339408</c:v>
                </c:pt>
                <c:pt idx="5292">
                  <c:v>0.37484920846028774</c:v>
                </c:pt>
                <c:pt idx="5293">
                  <c:v>0.36988570194787351</c:v>
                </c:pt>
                <c:pt idx="5294">
                  <c:v>0.36477342627573101</c:v>
                </c:pt>
                <c:pt idx="5295">
                  <c:v>0.35951480957528503</c:v>
                </c:pt>
                <c:pt idx="5296">
                  <c:v>0.35411236155893444</c:v>
                </c:pt>
                <c:pt idx="5297">
                  <c:v>0.34856862970173924</c:v>
                </c:pt>
                <c:pt idx="5298">
                  <c:v>0.34288618646837138</c:v>
                </c:pt>
                <c:pt idx="5299">
                  <c:v>0.33706764944894585</c:v>
                </c:pt>
                <c:pt idx="5300">
                  <c:v>0.33111569285229608</c:v>
                </c:pt>
                <c:pt idx="5301">
                  <c:v>0.3250330400542904</c:v>
                </c:pt>
                <c:pt idx="5302">
                  <c:v>0.31882246046593404</c:v>
                </c:pt>
                <c:pt idx="5303">
                  <c:v>0.31248677991585905</c:v>
                </c:pt>
                <c:pt idx="5304">
                  <c:v>0.30602888999725453</c:v>
                </c:pt>
                <c:pt idx="5305">
                  <c:v>0.2994517431086689</c:v>
                </c:pt>
                <c:pt idx="5306">
                  <c:v>0.29275833110637672</c:v>
                </c:pt>
                <c:pt idx="5307">
                  <c:v>0.28595165708998421</c:v>
                </c:pt>
                <c:pt idx="5308">
                  <c:v>0.27903472622673342</c:v>
                </c:pt>
                <c:pt idx="5309">
                  <c:v>0.2720105722377904</c:v>
                </c:pt>
                <c:pt idx="5310">
                  <c:v>0.26488229435904842</c:v>
                </c:pt>
                <c:pt idx="5311">
                  <c:v>0.25765306033227608</c:v>
                </c:pt>
                <c:pt idx="5312">
                  <c:v>0.25032607776225102</c:v>
                </c:pt>
                <c:pt idx="5313">
                  <c:v>0.24290458106439047</c:v>
                </c:pt>
                <c:pt idx="5314">
                  <c:v>0.23539184776686659</c:v>
                </c:pt>
                <c:pt idx="5315">
                  <c:v>0.22779120714874904</c:v>
                </c:pt>
                <c:pt idx="5316">
                  <c:v>0.22010602125344478</c:v>
                </c:pt>
                <c:pt idx="5317">
                  <c:v>0.21233966943689553</c:v>
                </c:pt>
                <c:pt idx="5318">
                  <c:v>0.20449555886780021</c:v>
                </c:pt>
                <c:pt idx="5319">
                  <c:v>0.19657712487410314</c:v>
                </c:pt>
                <c:pt idx="5320">
                  <c:v>0.18858780268611852</c:v>
                </c:pt>
                <c:pt idx="5321">
                  <c:v>0.18053101843725167</c:v>
                </c:pt>
                <c:pt idx="5322">
                  <c:v>0.17241023225864474</c:v>
                </c:pt>
                <c:pt idx="5323">
                  <c:v>0.16422897997919836</c:v>
                </c:pt>
                <c:pt idx="5324">
                  <c:v>0.15599084661355228</c:v>
                </c:pt>
                <c:pt idx="5325">
                  <c:v>0.14769940524304359</c:v>
                </c:pt>
                <c:pt idx="5326">
                  <c:v>0.13935821070828125</c:v>
                </c:pt>
                <c:pt idx="5327">
                  <c:v>0.13097084767670258</c:v>
                </c:pt>
                <c:pt idx="5328">
                  <c:v>0.12254095144624727</c:v>
                </c:pt>
                <c:pt idx="5329">
                  <c:v>0.11407216449478151</c:v>
                </c:pt>
                <c:pt idx="5330">
                  <c:v>0.10556809477633675</c:v>
                </c:pt>
                <c:pt idx="5331">
                  <c:v>9.7032328121520114E-2</c:v>
                </c:pt>
                <c:pt idx="5332">
                  <c:v>8.8468462357213604E-2</c:v>
                </c:pt>
                <c:pt idx="5333">
                  <c:v>7.9880112603349471E-2</c:v>
                </c:pt>
                <c:pt idx="5334">
                  <c:v>7.1270898781031364E-2</c:v>
                </c:pt>
                <c:pt idx="5335">
                  <c:v>6.2644448135018585E-2</c:v>
                </c:pt>
                <c:pt idx="5336">
                  <c:v>5.4004402086554049E-2</c:v>
                </c:pt>
                <c:pt idx="5337">
                  <c:v>4.5354401118692149E-2</c:v>
                </c:pt>
                <c:pt idx="5338">
                  <c:v>3.6698060960915345E-2</c:v>
                </c:pt>
                <c:pt idx="5339">
                  <c:v>2.803896930035614E-2</c:v>
                </c:pt>
                <c:pt idx="5340">
                  <c:v>1.938069451655703E-2</c:v>
                </c:pt>
                <c:pt idx="5341">
                  <c:v>1.0726781900749842E-2</c:v>
                </c:pt>
                <c:pt idx="5342">
                  <c:v>2.0807506764497627E-3</c:v>
                </c:pt>
                <c:pt idx="5343">
                  <c:v>-6.5538820562925813E-3</c:v>
                </c:pt>
                <c:pt idx="5344">
                  <c:v>-1.5173572261131994E-2</c:v>
                </c:pt>
                <c:pt idx="5345">
                  <c:v>-2.3774761895338906E-2</c:v>
                </c:pt>
                <c:pt idx="5346">
                  <c:v>-3.2353924167136637E-2</c:v>
                </c:pt>
                <c:pt idx="5347">
                  <c:v>-4.0907577823588684E-2</c:v>
                </c:pt>
                <c:pt idx="5348">
                  <c:v>-4.9432251517508859E-2</c:v>
                </c:pt>
                <c:pt idx="5349">
                  <c:v>-5.7924459262517797E-2</c:v>
                </c:pt>
                <c:pt idx="5350">
                  <c:v>-6.6380734732677485E-2</c:v>
                </c:pt>
                <c:pt idx="5351">
                  <c:v>-7.4797682236152838E-2</c:v>
                </c:pt>
                <c:pt idx="5352">
                  <c:v>-8.3171973892338324E-2</c:v>
                </c:pt>
                <c:pt idx="5353">
                  <c:v>-9.1500298289870233E-2</c:v>
                </c:pt>
                <c:pt idx="5354">
                  <c:v>-9.9779331824655246E-2</c:v>
                </c:pt>
                <c:pt idx="5355">
                  <c:v>-0.10800576654409701</c:v>
                </c:pt>
                <c:pt idx="5356">
                  <c:v>-0.1161763518975454</c:v>
                </c:pt>
                <c:pt idx="5357">
                  <c:v>-0.12428789954065024</c:v>
                </c:pt>
                <c:pt idx="5358">
                  <c:v>-0.13233725801612603</c:v>
                </c:pt>
                <c:pt idx="5359">
                  <c:v>-0.14032129765967066</c:v>
                </c:pt>
                <c:pt idx="5360">
                  <c:v>-0.14823691907887152</c:v>
                </c:pt>
                <c:pt idx="5361">
                  <c:v>-0.15608106497592297</c:v>
                </c:pt>
                <c:pt idx="5362">
                  <c:v>-0.16385072078315147</c:v>
                </c:pt>
                <c:pt idx="5363">
                  <c:v>-0.17154291423260237</c:v>
                </c:pt>
                <c:pt idx="5364">
                  <c:v>-0.17915472302008428</c:v>
                </c:pt>
                <c:pt idx="5365">
                  <c:v>-0.18668328005679286</c:v>
                </c:pt>
                <c:pt idx="5366">
                  <c:v>-0.19412576426491335</c:v>
                </c:pt>
                <c:pt idx="5367">
                  <c:v>-0.20147938756914011</c:v>
                </c:pt>
                <c:pt idx="5368">
                  <c:v>-0.20874139765660765</c:v>
                </c:pt>
                <c:pt idx="5369">
                  <c:v>-0.2159090929554314</c:v>
                </c:pt>
                <c:pt idx="5370">
                  <c:v>-0.22297982746738224</c:v>
                </c:pt>
                <c:pt idx="5371">
                  <c:v>-0.22995100209354422</c:v>
                </c:pt>
                <c:pt idx="5372">
                  <c:v>-0.23682006579071513</c:v>
                </c:pt>
                <c:pt idx="5373">
                  <c:v>-0.24358453379438835</c:v>
                </c:pt>
                <c:pt idx="5374">
                  <c:v>-0.25024199146251447</c:v>
                </c:pt>
                <c:pt idx="5375">
                  <c:v>-0.25679006156288042</c:v>
                </c:pt>
                <c:pt idx="5376">
                  <c:v>-0.26322637166506779</c:v>
                </c:pt>
                <c:pt idx="5377">
                  <c:v>-0.26954857731850734</c:v>
                </c:pt>
                <c:pt idx="5378">
                  <c:v>-0.27575442985178505</c:v>
                </c:pt>
                <c:pt idx="5379">
                  <c:v>-0.28184181105460698</c:v>
                </c:pt>
                <c:pt idx="5380">
                  <c:v>-0.28780869012207128</c:v>
                </c:pt>
                <c:pt idx="5381">
                  <c:v>-0.29365305389072766</c:v>
                </c:pt>
                <c:pt idx="5382">
                  <c:v>-0.29937289184220611</c:v>
                </c:pt>
                <c:pt idx="5383">
                  <c:v>-0.30496624688574608</c:v>
                </c:pt>
                <c:pt idx="5384">
                  <c:v>-0.31043126764911161</c:v>
                </c:pt>
                <c:pt idx="5385">
                  <c:v>-0.31576620728064181</c:v>
                </c:pt>
                <c:pt idx="5386">
                  <c:v>-0.32096937963857664</c:v>
                </c:pt>
                <c:pt idx="5387">
                  <c:v>-0.32603912368375765</c:v>
                </c:pt>
                <c:pt idx="5388">
                  <c:v>-0.33097380875106575</c:v>
                </c:pt>
                <c:pt idx="5389">
                  <c:v>-0.33577187039433165</c:v>
                </c:pt>
                <c:pt idx="5390">
                  <c:v>-0.3404318409524062</c:v>
                </c:pt>
                <c:pt idx="5391">
                  <c:v>-0.34495234858401536</c:v>
                </c:pt>
                <c:pt idx="5392">
                  <c:v>-0.34933209069585064</c:v>
                </c:pt>
                <c:pt idx="5393">
                  <c:v>-0.35356981207362143</c:v>
                </c:pt>
                <c:pt idx="5394">
                  <c:v>-0.35766430948727751</c:v>
                </c:pt>
                <c:pt idx="5395">
                  <c:v>-0.36161445341823423</c:v>
                </c:pt>
                <c:pt idx="5396">
                  <c:v>-0.36541919952388302</c:v>
                </c:pt>
                <c:pt idx="5397">
                  <c:v>-0.36907757581367301</c:v>
                </c:pt>
                <c:pt idx="5398">
                  <c:v>-0.37258865962943227</c:v>
                </c:pt>
                <c:pt idx="5399">
                  <c:v>-0.37595157097591886</c:v>
                </c:pt>
                <c:pt idx="5400">
                  <c:v>-0.37916549208096428</c:v>
                </c:pt>
                <c:pt idx="5401">
                  <c:v>-0.38222969312139143</c:v>
                </c:pt>
                <c:pt idx="5402">
                  <c:v>-0.38514353369247983</c:v>
                </c:pt>
                <c:pt idx="5403">
                  <c:v>-0.3879064365014297</c:v>
                </c:pt>
                <c:pt idx="5404">
                  <c:v>-0.39051786526047039</c:v>
                </c:pt>
                <c:pt idx="5405">
                  <c:v>-0.39297733495763681</c:v>
                </c:pt>
                <c:pt idx="5406">
                  <c:v>-0.39528443990792433</c:v>
                </c:pt>
                <c:pt idx="5407">
                  <c:v>-0.39743886268829293</c:v>
                </c:pt>
                <c:pt idx="5408">
                  <c:v>-0.3994403574614806</c:v>
                </c:pt>
                <c:pt idx="5409">
                  <c:v>-0.40128873729631687</c:v>
                </c:pt>
                <c:pt idx="5410">
                  <c:v>-0.40298388191168499</c:v>
                </c:pt>
                <c:pt idx="5411">
                  <c:v>-0.40452574490861071</c:v>
                </c:pt>
                <c:pt idx="5412">
                  <c:v>-0.40591434111861219</c:v>
                </c:pt>
                <c:pt idx="5413">
                  <c:v>-0.40714973127430781</c:v>
                </c:pt>
                <c:pt idx="5414">
                  <c:v>-0.40823202970338646</c:v>
                </c:pt>
                <c:pt idx="5415">
                  <c:v>-0.40916142633312308</c:v>
                </c:pt>
                <c:pt idx="5416">
                  <c:v>-0.4099381935512329</c:v>
                </c:pt>
                <c:pt idx="5417">
                  <c:v>-0.41056267311046007</c:v>
                </c:pt>
                <c:pt idx="5418">
                  <c:v>-0.41103526590651523</c:v>
                </c:pt>
                <c:pt idx="5419">
                  <c:v>-0.41135643615166428</c:v>
                </c:pt>
                <c:pt idx="5420">
                  <c:v>-0.41152671525917789</c:v>
                </c:pt>
                <c:pt idx="5421">
                  <c:v>-0.41154669371698177</c:v>
                </c:pt>
                <c:pt idx="5422">
                  <c:v>-0.41141701152720989</c:v>
                </c:pt>
                <c:pt idx="5423">
                  <c:v>-0.41113836066307208</c:v>
                </c:pt>
                <c:pt idx="5424">
                  <c:v>-0.41071149398053824</c:v>
                </c:pt>
                <c:pt idx="5425">
                  <c:v>-0.41013722699902999</c:v>
                </c:pt>
                <c:pt idx="5426">
                  <c:v>-0.40941643223537644</c:v>
                </c:pt>
                <c:pt idx="5427">
                  <c:v>-0.40855003626287512</c:v>
                </c:pt>
                <c:pt idx="5428">
                  <c:v>-0.40753902214842258</c:v>
                </c:pt>
                <c:pt idx="5429">
                  <c:v>-0.40638443061626567</c:v>
                </c:pt>
                <c:pt idx="5430">
                  <c:v>-0.40508735749481861</c:v>
                </c:pt>
                <c:pt idx="5431">
                  <c:v>-0.40364895364167164</c:v>
                </c:pt>
                <c:pt idx="5432">
                  <c:v>-0.40207042997127218</c:v>
                </c:pt>
                <c:pt idx="5433">
                  <c:v>-0.40035305991589398</c:v>
                </c:pt>
                <c:pt idx="5434">
                  <c:v>-0.39849817245727276</c:v>
                </c:pt>
                <c:pt idx="5435">
                  <c:v>-0.39650714139939258</c:v>
                </c:pt>
                <c:pt idx="5436">
                  <c:v>-0.39438138272689</c:v>
                </c:pt>
                <c:pt idx="5437">
                  <c:v>-0.39212236163889896</c:v>
                </c:pt>
                <c:pt idx="5438">
                  <c:v>-0.38973159884266367</c:v>
                </c:pt>
                <c:pt idx="5439">
                  <c:v>-0.38721066816852673</c:v>
                </c:pt>
                <c:pt idx="5440">
                  <c:v>-0.3845611894668548</c:v>
                </c:pt>
                <c:pt idx="5441">
                  <c:v>-0.38178482432680971</c:v>
                </c:pt>
                <c:pt idx="5442">
                  <c:v>-0.37888327505592212</c:v>
                </c:pt>
                <c:pt idx="5443">
                  <c:v>-0.3758582828681486</c:v>
                </c:pt>
                <c:pt idx="5444">
                  <c:v>-0.37271162557182785</c:v>
                </c:pt>
                <c:pt idx="5445">
                  <c:v>-0.36944511907402411</c:v>
                </c:pt>
                <c:pt idx="5446">
                  <c:v>-0.36606062315493149</c:v>
                </c:pt>
                <c:pt idx="5447">
                  <c:v>-0.36256004599820651</c:v>
                </c:pt>
                <c:pt idx="5448">
                  <c:v>-0.35894534231370018</c:v>
                </c:pt>
                <c:pt idx="5449">
                  <c:v>-0.35521850584803943</c:v>
                </c:pt>
                <c:pt idx="5450">
                  <c:v>-0.35138156237276019</c:v>
                </c:pt>
                <c:pt idx="5451">
                  <c:v>-0.34743656899985759</c:v>
                </c:pt>
                <c:pt idx="5452">
                  <c:v>-0.34338561926941902</c:v>
                </c:pt>
                <c:pt idx="5453">
                  <c:v>-0.33923084609778809</c:v>
                </c:pt>
                <c:pt idx="5454">
                  <c:v>-0.33497441580229986</c:v>
                </c:pt>
                <c:pt idx="5455">
                  <c:v>-0.33061851750514382</c:v>
                </c:pt>
                <c:pt idx="5456">
                  <c:v>-0.32616535952995157</c:v>
                </c:pt>
                <c:pt idx="5457">
                  <c:v>-0.32161717643081927</c:v>
                </c:pt>
                <c:pt idx="5458">
                  <c:v>-0.31697623681846193</c:v>
                </c:pt>
                <c:pt idx="5459">
                  <c:v>-0.31224484233111471</c:v>
                </c:pt>
                <c:pt idx="5460">
                  <c:v>-0.30742532050890975</c:v>
                </c:pt>
                <c:pt idx="5461">
                  <c:v>-0.30252001999173778</c:v>
                </c:pt>
                <c:pt idx="5462">
                  <c:v>-0.29753130945958178</c:v>
                </c:pt>
                <c:pt idx="5463">
                  <c:v>-0.29246157645542475</c:v>
                </c:pt>
                <c:pt idx="5464">
                  <c:v>-0.28731322641040952</c:v>
                </c:pt>
                <c:pt idx="5465">
                  <c:v>-0.28208868485588878</c:v>
                </c:pt>
                <c:pt idx="5466">
                  <c:v>-0.27679040018125278</c:v>
                </c:pt>
                <c:pt idx="5467">
                  <c:v>-0.2714208409513974</c:v>
                </c:pt>
                <c:pt idx="5468">
                  <c:v>-0.26598248867624119</c:v>
                </c:pt>
                <c:pt idx="5469">
                  <c:v>-0.26047783349010606</c:v>
                </c:pt>
                <c:pt idx="5470">
                  <c:v>-0.2549093754965423</c:v>
                </c:pt>
                <c:pt idx="5471">
                  <c:v>-0.24927962646218504</c:v>
                </c:pt>
                <c:pt idx="5472">
                  <c:v>-0.24359110788176336</c:v>
                </c:pt>
                <c:pt idx="5473">
                  <c:v>-0.23784634846147781</c:v>
                </c:pt>
                <c:pt idx="5474">
                  <c:v>-0.23204788458821121</c:v>
                </c:pt>
                <c:pt idx="5475">
                  <c:v>-0.22619826169817009</c:v>
                </c:pt>
                <c:pt idx="5476">
                  <c:v>-0.22030003294892375</c:v>
                </c:pt>
                <c:pt idx="5477">
                  <c:v>-0.21435575609736066</c:v>
                </c:pt>
                <c:pt idx="5478">
                  <c:v>-0.20836799183916971</c:v>
                </c:pt>
                <c:pt idx="5479">
                  <c:v>-0.2023393037333652</c:v>
                </c:pt>
                <c:pt idx="5480">
                  <c:v>-0.19627225731036793</c:v>
                </c:pt>
                <c:pt idx="5481">
                  <c:v>-0.19016941778029725</c:v>
                </c:pt>
                <c:pt idx="5482">
                  <c:v>-0.18403334815989783</c:v>
                </c:pt>
                <c:pt idx="5483">
                  <c:v>-0.1778666087894793</c:v>
                </c:pt>
                <c:pt idx="5484">
                  <c:v>-0.17167175701209575</c:v>
                </c:pt>
                <c:pt idx="5485">
                  <c:v>-0.16545134571265788</c:v>
                </c:pt>
                <c:pt idx="5486">
                  <c:v>-0.15920792114016177</c:v>
                </c:pt>
                <c:pt idx="5487">
                  <c:v>-0.15294402139754959</c:v>
                </c:pt>
                <c:pt idx="5488">
                  <c:v>-0.1466621762014815</c:v>
                </c:pt>
                <c:pt idx="5489">
                  <c:v>-0.14036490709761978</c:v>
                </c:pt>
                <c:pt idx="5490">
                  <c:v>-0.13405472673580002</c:v>
                </c:pt>
                <c:pt idx="5491">
                  <c:v>-0.12773413667517941</c:v>
                </c:pt>
                <c:pt idx="5492">
                  <c:v>-0.12140562476203705</c:v>
                </c:pt>
                <c:pt idx="5493">
                  <c:v>-0.11507166370001823</c:v>
                </c:pt>
                <c:pt idx="5494">
                  <c:v>-0.1087347113052138</c:v>
                </c:pt>
                <c:pt idx="5495">
                  <c:v>-0.10239721122907873</c:v>
                </c:pt>
                <c:pt idx="5496">
                  <c:v>-9.6061592522948172E-2</c:v>
                </c:pt>
                <c:pt idx="5497">
                  <c:v>-8.9730267681071715E-2</c:v>
                </c:pt>
                <c:pt idx="5498">
                  <c:v>-8.3405630306767717E-2</c:v>
                </c:pt>
                <c:pt idx="5499">
                  <c:v>-7.7090053716737147E-2</c:v>
                </c:pt>
                <c:pt idx="5500">
                  <c:v>-7.0785890660144082E-2</c:v>
                </c:pt>
                <c:pt idx="5501">
                  <c:v>-6.449547325124956E-2</c:v>
                </c:pt>
                <c:pt idx="5502">
                  <c:v>-5.8221112307182112E-2</c:v>
                </c:pt>
                <c:pt idx="5503">
                  <c:v>-5.1965096129697533E-2</c:v>
                </c:pt>
                <c:pt idx="5504">
                  <c:v>-4.5729689234219911E-2</c:v>
                </c:pt>
                <c:pt idx="5505">
                  <c:v>-3.9517131322942808E-2</c:v>
                </c:pt>
                <c:pt idx="5506">
                  <c:v>-3.332963651712046E-2</c:v>
                </c:pt>
                <c:pt idx="5507">
                  <c:v>-2.7169392817024521E-2</c:v>
                </c:pt>
                <c:pt idx="5508">
                  <c:v>-2.1038561651441148E-2</c:v>
                </c:pt>
                <c:pt idx="5509">
                  <c:v>-1.4939277214600191E-2</c:v>
                </c:pt>
                <c:pt idx="5510">
                  <c:v>-8.873645463285753E-3</c:v>
                </c:pt>
                <c:pt idx="5511">
                  <c:v>-2.8437430685463198E-3</c:v>
                </c:pt>
                <c:pt idx="5512">
                  <c:v>3.1483833282522542E-3</c:v>
                </c:pt>
                <c:pt idx="5513">
                  <c:v>9.1007176145975095E-3</c:v>
                </c:pt>
                <c:pt idx="5514">
                  <c:v>1.5011274767891158E-2</c:v>
                </c:pt>
                <c:pt idx="5515">
                  <c:v>2.0878101569323251E-2</c:v>
                </c:pt>
                <c:pt idx="5516">
                  <c:v>2.6699277305200692E-2</c:v>
                </c:pt>
                <c:pt idx="5517">
                  <c:v>3.2472914355266898E-2</c:v>
                </c:pt>
                <c:pt idx="5518">
                  <c:v>3.8197158739270584E-2</c:v>
                </c:pt>
                <c:pt idx="5519">
                  <c:v>4.3870190692740174E-2</c:v>
                </c:pt>
                <c:pt idx="5520">
                  <c:v>4.9490225247947356E-2</c:v>
                </c:pt>
                <c:pt idx="5521">
                  <c:v>5.5433018151752285E-2</c:v>
                </c:pt>
                <c:pt idx="5522">
                  <c:v>6.2252545035548647E-2</c:v>
                </c:pt>
                <c:pt idx="5523">
                  <c:v>6.9012828178015628E-2</c:v>
                </c:pt>
                <c:pt idx="5524">
                  <c:v>7.5710915796588674E-2</c:v>
                </c:pt>
                <c:pt idx="5525">
                  <c:v>8.2343898488137487E-2</c:v>
                </c:pt>
                <c:pt idx="5526">
                  <c:v>8.8908910425742685E-2</c:v>
                </c:pt>
                <c:pt idx="5527">
                  <c:v>9.5403130529721408E-2</c:v>
                </c:pt>
                <c:pt idx="5528">
                  <c:v>0.10182378361220192</c:v>
                </c:pt>
                <c:pt idx="5529">
                  <c:v>0.10816814149496234</c:v>
                </c:pt>
                <c:pt idx="5530">
                  <c:v>0.11443352410011916</c:v>
                </c:pt>
                <c:pt idx="5531">
                  <c:v>0.1206173005131964</c:v>
                </c:pt>
                <c:pt idx="5532">
                  <c:v>0.12671689001814346</c:v>
                </c:pt>
                <c:pt idx="5533">
                  <c:v>0.13272976310421153</c:v>
                </c:pt>
                <c:pt idx="5534">
                  <c:v>0.138653442443925</c:v>
                </c:pt>
                <c:pt idx="5535">
                  <c:v>0.14448550384218711</c:v>
                </c:pt>
                <c:pt idx="5536">
                  <c:v>0.15022357715588325</c:v>
                </c:pt>
                <c:pt idx="5537">
                  <c:v>0.15586534718397921</c:v>
                </c:pt>
                <c:pt idx="5538">
                  <c:v>0.16140855452746775</c:v>
                </c:pt>
                <c:pt idx="5539">
                  <c:v>0.16685099641925449</c:v>
                </c:pt>
                <c:pt idx="5540">
                  <c:v>0.17219052752341432</c:v>
                </c:pt>
                <c:pt idx="5541">
                  <c:v>0.17742506070380615</c:v>
                </c:pt>
                <c:pt idx="5542">
                  <c:v>0.18255256776161774</c:v>
                </c:pt>
                <c:pt idx="5543">
                  <c:v>0.18757108014176349</c:v>
                </c:pt>
                <c:pt idx="5544">
                  <c:v>0.19247868960790229</c:v>
                </c:pt>
                <c:pt idx="5545">
                  <c:v>0.19727354888581677</c:v>
                </c:pt>
                <c:pt idx="5546">
                  <c:v>0.20195387227514311</c:v>
                </c:pt>
                <c:pt idx="5547">
                  <c:v>0.20651793622910478</c:v>
                </c:pt>
                <c:pt idx="5548">
                  <c:v>0.21096407990227664</c:v>
                </c:pt>
                <c:pt idx="5549">
                  <c:v>0.21529070566616604</c:v>
                </c:pt>
                <c:pt idx="5550">
                  <c:v>0.21949627959257045</c:v>
                </c:pt>
                <c:pt idx="5551">
                  <c:v>0.22357933190452481</c:v>
                </c:pt>
                <c:pt idx="5552">
                  <c:v>0.2275384573948806</c:v>
                </c:pt>
                <c:pt idx="5553">
                  <c:v>0.23137231581240394</c:v>
                </c:pt>
                <c:pt idx="5554">
                  <c:v>0.23507963221531508</c:v>
                </c:pt>
                <c:pt idx="5555">
                  <c:v>0.23865919729232044</c:v>
                </c:pt>
                <c:pt idx="5556">
                  <c:v>0.24210986765104778</c:v>
                </c:pt>
                <c:pt idx="5557">
                  <c:v>0.24543056607398267</c:v>
                </c:pt>
                <c:pt idx="5558">
                  <c:v>0.24862028174180897</c:v>
                </c:pt>
                <c:pt idx="5559">
                  <c:v>0.25167807042430007</c:v>
                </c:pt>
                <c:pt idx="5560">
                  <c:v>0.25460305463876931</c:v>
                </c:pt>
                <c:pt idx="5561">
                  <c:v>0.25739442377605226</c:v>
                </c:pt>
                <c:pt idx="5562">
                  <c:v>0.26005143419431864</c:v>
                </c:pt>
                <c:pt idx="5563">
                  <c:v>0.26257340928058742</c:v>
                </c:pt>
                <c:pt idx="5564">
                  <c:v>0.26495973948018731</c:v>
                </c:pt>
                <c:pt idx="5565">
                  <c:v>0.26720988229423703</c:v>
                </c:pt>
                <c:pt idx="5566">
                  <c:v>0.26932336224531334</c:v>
                </c:pt>
                <c:pt idx="5567">
                  <c:v>0.27129977081143125</c:v>
                </c:pt>
                <c:pt idx="5568">
                  <c:v>0.27313876632853484</c:v>
                </c:pt>
                <c:pt idx="5569">
                  <c:v>0.27484007386166565</c:v>
                </c:pt>
                <c:pt idx="5570">
                  <c:v>0.27640348504500889</c:v>
                </c:pt>
                <c:pt idx="5571">
                  <c:v>0.27782885789102929</c:v>
                </c:pt>
                <c:pt idx="5572">
                  <c:v>0.27911611656892171</c:v>
                </c:pt>
                <c:pt idx="5573">
                  <c:v>0.28026525115260292</c:v>
                </c:pt>
                <c:pt idx="5574">
                  <c:v>0.28127631733858421</c:v>
                </c:pt>
                <c:pt idx="5575">
                  <c:v>0.28214943613376797</c:v>
                </c:pt>
                <c:pt idx="5576">
                  <c:v>0.28288479351374934</c:v>
                </c:pt>
                <c:pt idx="5577">
                  <c:v>0.28348264005166285</c:v>
                </c:pt>
                <c:pt idx="5578">
                  <c:v>0.2839432905180152</c:v>
                </c:pt>
                <c:pt idx="5579">
                  <c:v>0.28426712345176247</c:v>
                </c:pt>
                <c:pt idx="5580">
                  <c:v>0.28445458070299279</c:v>
                </c:pt>
                <c:pt idx="5581">
                  <c:v>0.2845061669475239</c:v>
                </c:pt>
                <c:pt idx="5582">
                  <c:v>0.28442244917380011</c:v>
                </c:pt>
                <c:pt idx="5583">
                  <c:v>0.2842040561424331</c:v>
                </c:pt>
                <c:pt idx="5584">
                  <c:v>0.28385167781875731</c:v>
                </c:pt>
                <c:pt idx="5585">
                  <c:v>0.28336606477881454</c:v>
                </c:pt>
                <c:pt idx="5586">
                  <c:v>0.28274802758913209</c:v>
                </c:pt>
                <c:pt idx="5587">
                  <c:v>0.28199843616072284</c:v>
                </c:pt>
                <c:pt idx="5588">
                  <c:v>0.28111821907772533</c:v>
                </c:pt>
                <c:pt idx="5589">
                  <c:v>0.2801083629011033</c:v>
                </c:pt>
                <c:pt idx="5590">
                  <c:v>0.27896991144785666</c:v>
                </c:pt>
                <c:pt idx="5591">
                  <c:v>0.27770396504618095</c:v>
                </c:pt>
                <c:pt idx="5592">
                  <c:v>0.27631167976703619</c:v>
                </c:pt>
                <c:pt idx="5593">
                  <c:v>0.27479426663260387</c:v>
                </c:pt>
                <c:pt idx="5594">
                  <c:v>0.27315299080208888</c:v>
                </c:pt>
                <c:pt idx="5595">
                  <c:v>0.27138917073537255</c:v>
                </c:pt>
                <c:pt idx="5596">
                  <c:v>0.26950417733499443</c:v>
                </c:pt>
                <c:pt idx="5597">
                  <c:v>0.26749943306697277</c:v>
                </c:pt>
                <c:pt idx="5598">
                  <c:v>0.26537641106096244</c:v>
                </c:pt>
                <c:pt idx="5599">
                  <c:v>0.26313663419028843</c:v>
                </c:pt>
                <c:pt idx="5600">
                  <c:v>0.26078167413236164</c:v>
                </c:pt>
                <c:pt idx="5601">
                  <c:v>0.25831315041000669</c:v>
                </c:pt>
                <c:pt idx="5602">
                  <c:v>0.2557327294142599</c:v>
                </c:pt>
                <c:pt idx="5603">
                  <c:v>0.25304212340915605</c:v>
                </c:pt>
                <c:pt idx="5604">
                  <c:v>0.25024308951907198</c:v>
                </c:pt>
                <c:pt idx="5605">
                  <c:v>0.24733742869918668</c:v>
                </c:pt>
                <c:pt idx="5606">
                  <c:v>0.24432698468960348</c:v>
                </c:pt>
                <c:pt idx="5607">
                  <c:v>0.24121364295371389</c:v>
                </c:pt>
                <c:pt idx="5608">
                  <c:v>0.23799932960137701</c:v>
                </c:pt>
                <c:pt idx="5609">
                  <c:v>0.23468601029748454</c:v>
                </c:pt>
                <c:pt idx="5610">
                  <c:v>0.23127568915649901</c:v>
                </c:pt>
                <c:pt idx="5611">
                  <c:v>0.22777040762354889</c:v>
                </c:pt>
                <c:pt idx="5612">
                  <c:v>0.22417224334266359</c:v>
                </c:pt>
                <c:pt idx="5613">
                  <c:v>0.2204833090127685</c:v>
                </c:pt>
                <c:pt idx="5614">
                  <c:v>0.21670575123198646</c:v>
                </c:pt>
                <c:pt idx="5615">
                  <c:v>0.21284174933090469</c:v>
                </c:pt>
                <c:pt idx="5616">
                  <c:v>0.20889351419536256</c:v>
                </c:pt>
                <c:pt idx="5617">
                  <c:v>0.2048632870793817</c:v>
                </c:pt>
                <c:pt idx="5618">
                  <c:v>0.20075333840886386</c:v>
                </c:pt>
                <c:pt idx="5619">
                  <c:v>0.19656596657661618</c:v>
                </c:pt>
                <c:pt idx="5620">
                  <c:v>0.19230349672937269</c:v>
                </c:pt>
                <c:pt idx="5621">
                  <c:v>0.18796827954737499</c:v>
                </c:pt>
                <c:pt idx="5622">
                  <c:v>0.18356269001715142</c:v>
                </c:pt>
                <c:pt idx="5623">
                  <c:v>0.17908912619809628</c:v>
                </c:pt>
                <c:pt idx="5624">
                  <c:v>0.17455000798345849</c:v>
                </c:pt>
                <c:pt idx="5625">
                  <c:v>0.16994777585637544</c:v>
                </c:pt>
                <c:pt idx="5626">
                  <c:v>0.16528488964151883</c:v>
                </c:pt>
                <c:pt idx="5627">
                  <c:v>0.1605638272530148</c:v>
                </c:pt>
                <c:pt idx="5628">
                  <c:v>0.1557870834392136</c:v>
                </c:pt>
                <c:pt idx="5629">
                  <c:v>0.15095716852494501</c:v>
                </c:pt>
                <c:pt idx="5630">
                  <c:v>0.14607660715182727</c:v>
                </c:pt>
                <c:pt idx="5631">
                  <c:v>0.14114793701729439</c:v>
                </c:pt>
                <c:pt idx="5632">
                  <c:v>0.13617370761288805</c:v>
                </c:pt>
                <c:pt idx="5633">
                  <c:v>0.13115647896245952</c:v>
                </c:pt>
                <c:pt idx="5634">
                  <c:v>0.12609882036085354</c:v>
                </c:pt>
                <c:pt idx="5635">
                  <c:v>0.12100330911368462</c:v>
                </c:pt>
                <c:pt idx="5636">
                  <c:v>0.11587252927880028</c:v>
                </c:pt>
                <c:pt idx="5637">
                  <c:v>0.11070907041000959</c:v>
                </c:pt>
                <c:pt idx="5638">
                  <c:v>0.1055155263036735</c:v>
                </c:pt>
                <c:pt idx="5639">
                  <c:v>0.10029449374874563</c:v>
                </c:pt>
                <c:pt idx="5640">
                  <c:v>9.5048571280818075E-2</c:v>
                </c:pt>
                <c:pt idx="5641">
                  <c:v>8.9780357940775726E-2</c:v>
                </c:pt>
                <c:pt idx="5642">
                  <c:v>8.4492452038608876E-2</c:v>
                </c:pt>
                <c:pt idx="5643">
                  <c:v>7.9187449922950584E-2</c:v>
                </c:pt>
                <c:pt idx="5644">
                  <c:v>7.3867944756914175E-2</c:v>
                </c:pt>
                <c:pt idx="5645">
                  <c:v>6.8536525300748524E-2</c:v>
                </c:pt>
                <c:pt idx="5646">
                  <c:v>6.3195774701921822E-2</c:v>
                </c:pt>
                <c:pt idx="5647">
                  <c:v>5.7848269293090948E-2</c:v>
                </c:pt>
                <c:pt idx="5648">
                  <c:v>5.2496577398575515E-2</c:v>
                </c:pt>
                <c:pt idx="5649">
                  <c:v>4.7143258149812191E-2</c:v>
                </c:pt>
                <c:pt idx="5650">
                  <c:v>4.1790860310339566E-2</c:v>
                </c:pt>
                <c:pt idx="5651">
                  <c:v>3.6441921110807032E-2</c:v>
                </c:pt>
                <c:pt idx="5652">
                  <c:v>3.1098965094545343E-2</c:v>
                </c:pt>
                <c:pt idx="5653">
                  <c:v>2.5764502974184776E-2</c:v>
                </c:pt>
                <c:pt idx="5654">
                  <c:v>2.0441030499803153E-2</c:v>
                </c:pt>
                <c:pt idx="5655">
                  <c:v>1.5131027339121696E-2</c:v>
                </c:pt>
                <c:pt idx="5656">
                  <c:v>9.8369559702051468E-3</c:v>
                </c:pt>
                <c:pt idx="5657">
                  <c:v>4.5612605871442179E-3</c:v>
                </c:pt>
                <c:pt idx="5658">
                  <c:v>-6.9363398082572926E-4</c:v>
                </c:pt>
                <c:pt idx="5659">
                  <c:v>-5.9253233362907528E-3</c:v>
                </c:pt>
                <c:pt idx="5660">
                  <c:v>-1.113142456628493E-2</c:v>
                </c:pt>
                <c:pt idx="5661">
                  <c:v>-1.6309577280146991E-2</c:v>
                </c:pt>
                <c:pt idx="5662">
                  <c:v>-2.1457444632143025E-2</c:v>
                </c:pt>
                <c:pt idx="5663">
                  <c:v>-2.6572714328479109E-2</c:v>
                </c:pt>
                <c:pt idx="5664">
                  <c:v>-3.1653099618257415E-2</c:v>
                </c:pt>
                <c:pt idx="5665">
                  <c:v>-3.6696340268004786E-2</c:v>
                </c:pt>
                <c:pt idx="5666">
                  <c:v>-4.1700203519354287E-2</c:v>
                </c:pt>
                <c:pt idx="5667">
                  <c:v>-4.666248502952873E-2</c:v>
                </c:pt>
                <c:pt idx="5668">
                  <c:v>-5.1581009794226737E-2</c:v>
                </c:pt>
                <c:pt idx="5669">
                  <c:v>-5.6453633052564685E-2</c:v>
                </c:pt>
                <c:pt idx="5670">
                  <c:v>-6.1278241173725163E-2</c:v>
                </c:pt>
                <c:pt idx="5671">
                  <c:v>-6.605275252495714E-2</c:v>
                </c:pt>
                <c:pt idx="5672">
                  <c:v>-7.0775118320612937E-2</c:v>
                </c:pt>
                <c:pt idx="5673">
                  <c:v>-7.544332345188684E-2</c:v>
                </c:pt>
                <c:pt idx="5674">
                  <c:v>-8.0055387296964473E-2</c:v>
                </c:pt>
                <c:pt idx="5675">
                  <c:v>-8.4609364511249952E-2</c:v>
                </c:pt>
                <c:pt idx="5676">
                  <c:v>-8.9103345797428096E-2</c:v>
                </c:pt>
                <c:pt idx="5677">
                  <c:v>-9.3535458655045575E-2</c:v>
                </c:pt>
                <c:pt idx="5678">
                  <c:v>-9.790386810935664E-2</c:v>
                </c:pt>
                <c:pt idx="5679">
                  <c:v>-0.10220677741918982</c:v>
                </c:pt>
                <c:pt idx="5680">
                  <c:v>-0.10644242876357453</c:v>
                </c:pt>
                <c:pt idx="5681">
                  <c:v>-0.11060910390689088</c:v>
                </c:pt>
                <c:pt idx="5682">
                  <c:v>-0.11470512484235158</c:v>
                </c:pt>
                <c:pt idx="5683">
                  <c:v>-0.11872885441355777</c:v>
                </c:pt>
                <c:pt idx="5684">
                  <c:v>-0.1226786969139721</c:v>
                </c:pt>
                <c:pt idx="5685">
                  <c:v>-0.12655309866409384</c:v>
                </c:pt>
                <c:pt idx="5686">
                  <c:v>-0.13035054856616721</c:v>
                </c:pt>
                <c:pt idx="5687">
                  <c:v>-0.13406957863626487</c:v>
                </c:pt>
                <c:pt idx="5688">
                  <c:v>-0.1377087645135745</c:v>
                </c:pt>
                <c:pt idx="5689">
                  <c:v>-0.14126672594676493</c:v>
                </c:pt>
                <c:pt idx="5690">
                  <c:v>-0.14474212725728969</c:v>
                </c:pt>
                <c:pt idx="5691">
                  <c:v>-0.14813367777951511</c:v>
                </c:pt>
                <c:pt idx="5692">
                  <c:v>-0.15144013227754935</c:v>
                </c:pt>
                <c:pt idx="5693">
                  <c:v>-0.15466029133870099</c:v>
                </c:pt>
                <c:pt idx="5694">
                  <c:v>-0.15779300174346514</c:v>
                </c:pt>
                <c:pt idx="5695">
                  <c:v>-0.16083715681195443</c:v>
                </c:pt>
                <c:pt idx="5696">
                  <c:v>-0.16379169672676056</c:v>
                </c:pt>
                <c:pt idx="5697">
                  <c:v>-0.16665560883209865</c:v>
                </c:pt>
                <c:pt idx="5698">
                  <c:v>-0.16942792790932165</c:v>
                </c:pt>
                <c:pt idx="5699">
                  <c:v>-0.17210773642868496</c:v>
                </c:pt>
                <c:pt idx="5700">
                  <c:v>-0.17469416477736799</c:v>
                </c:pt>
                <c:pt idx="5701">
                  <c:v>-0.17718639146376097</c:v>
                </c:pt>
                <c:pt idx="5702">
                  <c:v>-0.17958364329801202</c:v>
                </c:pt>
                <c:pt idx="5703">
                  <c:v>-0.1818851955488642</c:v>
                </c:pt>
                <c:pt idx="5704">
                  <c:v>-0.18409037207678269</c:v>
                </c:pt>
                <c:pt idx="5705">
                  <c:v>-0.18619854544344586</c:v>
                </c:pt>
                <c:pt idx="5706">
                  <c:v>-0.18820913699766381</c:v>
                </c:pt>
                <c:pt idx="5707">
                  <c:v>-0.19012161693769331</c:v>
                </c:pt>
                <c:pt idx="5708">
                  <c:v>-0.19193550435012557</c:v>
                </c:pt>
                <c:pt idx="5709">
                  <c:v>-0.19365036722543064</c:v>
                </c:pt>
                <c:pt idx="5710">
                  <c:v>-0.19526582245014509</c:v>
                </c:pt>
                <c:pt idx="5711">
                  <c:v>-0.19678153577592786</c:v>
                </c:pt>
                <c:pt idx="5712">
                  <c:v>-0.19819722176552623</c:v>
                </c:pt>
                <c:pt idx="5713">
                  <c:v>-0.19951264371581481</c:v>
                </c:pt>
                <c:pt idx="5714">
                  <c:v>-0.20072761355803176</c:v>
                </c:pt>
                <c:pt idx="5715">
                  <c:v>-0.20184199173532463</c:v>
                </c:pt>
                <c:pt idx="5716">
                  <c:v>-0.20285568705787901</c:v>
                </c:pt>
                <c:pt idx="5717">
                  <c:v>-0.20376865653561332</c:v>
                </c:pt>
                <c:pt idx="5718">
                  <c:v>-0.20458090518877603</c:v>
                </c:pt>
                <c:pt idx="5719">
                  <c:v>-0.20529248583657433</c:v>
                </c:pt>
                <c:pt idx="5720">
                  <c:v>-0.20590349886400056</c:v>
                </c:pt>
                <c:pt idx="5721">
                  <c:v>-0.20641409196711263</c:v>
                </c:pt>
                <c:pt idx="5722">
                  <c:v>-0.20682445987695622</c:v>
                </c:pt>
                <c:pt idx="5723">
                  <c:v>-0.20713484406233001</c:v>
                </c:pt>
                <c:pt idx="5724">
                  <c:v>-0.20734553241171755</c:v>
                </c:pt>
                <c:pt idx="5725">
                  <c:v>-0.20745685889449325</c:v>
                </c:pt>
                <c:pt idx="5726">
                  <c:v>-0.20746920320179235</c:v>
                </c:pt>
                <c:pt idx="5727">
                  <c:v>-0.20738299036712951</c:v>
                </c:pt>
                <c:pt idx="5728">
                  <c:v>-0.20719869036731076</c:v>
                </c:pt>
                <c:pt idx="5729">
                  <c:v>-0.20691681770354067</c:v>
                </c:pt>
                <c:pt idx="5730">
                  <c:v>-0.20653793096345419</c:v>
                </c:pt>
                <c:pt idx="5731">
                  <c:v>-0.20606263236378847</c:v>
                </c:pt>
                <c:pt idx="5732">
                  <c:v>-0.20549156727478068</c:v>
                </c:pt>
                <c:pt idx="5733">
                  <c:v>-0.20482542372564691</c:v>
                </c:pt>
                <c:pt idx="5734">
                  <c:v>-0.20406493189238264</c:v>
                </c:pt>
                <c:pt idx="5735">
                  <c:v>-0.20321086356760071</c:v>
                </c:pt>
                <c:pt idx="5736">
                  <c:v>-0.20226403161278056</c:v>
                </c:pt>
                <c:pt idx="5737">
                  <c:v>-0.20122528939372969</c:v>
                </c:pt>
                <c:pt idx="5738">
                  <c:v>-0.20009553019898205</c:v>
                </c:pt>
                <c:pt idx="5739">
                  <c:v>-0.19887568664192276</c:v>
                </c:pt>
                <c:pt idx="5740">
                  <c:v>-0.19756673004682854</c:v>
                </c:pt>
                <c:pt idx="5741">
                  <c:v>-0.19616966981907066</c:v>
                </c:pt>
                <c:pt idx="5742">
                  <c:v>-0.1946855528002667</c:v>
                </c:pt>
                <c:pt idx="5743">
                  <c:v>-0.19311546260809664</c:v>
                </c:pt>
                <c:pt idx="5744">
                  <c:v>-0.19146051896186109</c:v>
                </c:pt>
                <c:pt idx="5745">
                  <c:v>-0.18972187699361542</c:v>
                </c:pt>
                <c:pt idx="5746">
                  <c:v>-0.18790072654564993</c:v>
                </c:pt>
                <c:pt idx="5747">
                  <c:v>-0.18599829145433708</c:v>
                </c:pt>
                <c:pt idx="5748">
                  <c:v>-0.18401582882119466</c:v>
                </c:pt>
                <c:pt idx="5749">
                  <c:v>-0.18195462827123229</c:v>
                </c:pt>
                <c:pt idx="5750">
                  <c:v>-0.17981601119896909</c:v>
                </c:pt>
                <c:pt idx="5751">
                  <c:v>-0.17760133000282316</c:v>
                </c:pt>
                <c:pt idx="5752">
                  <c:v>-0.17531196730808846</c:v>
                </c:pt>
                <c:pt idx="5753">
                  <c:v>-0.17294933517877936</c:v>
                </c:pt>
                <c:pt idx="5754">
                  <c:v>-0.17051487431917434</c:v>
                </c:pt>
                <c:pt idx="5755">
                  <c:v>-0.16801005326500293</c:v>
                </c:pt>
                <c:pt idx="5756">
                  <c:v>-0.16543636756511454</c:v>
                </c:pt>
                <c:pt idx="5757">
                  <c:v>-0.16279533895384501</c:v>
                </c:pt>
                <c:pt idx="5758">
                  <c:v>-0.16008851451441361</c:v>
                </c:pt>
                <c:pt idx="5759">
                  <c:v>-0.15731746583417094</c:v>
                </c:pt>
                <c:pt idx="5760">
                  <c:v>-0.15448378815167438</c:v>
                </c:pt>
                <c:pt idx="5761">
                  <c:v>-0.15158909949633526</c:v>
                </c:pt>
                <c:pt idx="5762">
                  <c:v>-0.14863503982106507</c:v>
                </c:pt>
                <c:pt idx="5763">
                  <c:v>-0.14562327012810469</c:v>
                </c:pt>
                <c:pt idx="5764">
                  <c:v>-0.14255547158883938</c:v>
                </c:pt>
                <c:pt idx="5765">
                  <c:v>-0.13943334465779997</c:v>
                </c:pt>
                <c:pt idx="5766">
                  <c:v>-0.13625860818130492</c:v>
                </c:pt>
                <c:pt idx="5767">
                  <c:v>-0.13303299850141159</c:v>
                </c:pt>
                <c:pt idx="5768">
                  <c:v>-0.12975826855525899</c:v>
                </c:pt>
                <c:pt idx="5769">
                  <c:v>-0.1264361869706544</c:v>
                </c:pt>
                <c:pt idx="5770">
                  <c:v>-0.12306853715798137</c:v>
                </c:pt>
                <c:pt idx="5771">
                  <c:v>-0.11965711639909084</c:v>
                </c:pt>
                <c:pt idx="5772">
                  <c:v>-0.11620373493369426</c:v>
                </c:pt>
                <c:pt idx="5773">
                  <c:v>-0.11271021504337067</c:v>
                </c:pt>
                <c:pt idx="5774">
                  <c:v>-0.10917839013399736</c:v>
                </c:pt>
                <c:pt idx="5775">
                  <c:v>-0.10561010381688196</c:v>
                </c:pt>
                <c:pt idx="5776">
                  <c:v>-0.10200720898892751</c:v>
                </c:pt>
                <c:pt idx="5777">
                  <c:v>-9.8371566912572206E-2</c:v>
                </c:pt>
                <c:pt idx="5778">
                  <c:v>-9.4705046295604708E-2</c:v>
                </c:pt>
                <c:pt idx="5779">
                  <c:v>-9.1009522371584231E-2</c:v>
                </c:pt>
                <c:pt idx="5780">
                  <c:v>-8.7286875980988818E-2</c:v>
                </c:pt>
                <c:pt idx="5781">
                  <c:v>-8.3538992653979599E-2</c:v>
                </c:pt>
                <c:pt idx="5782">
                  <c:v>-7.9767761694579095E-2</c:v>
                </c:pt>
                <c:pt idx="5783">
                  <c:v>-7.5975075267359901E-2</c:v>
                </c:pt>
                <c:pt idx="5784">
                  <c:v>-7.2162827486518782E-2</c:v>
                </c:pt>
                <c:pt idx="5785">
                  <c:v>-6.8332913508223597E-2</c:v>
                </c:pt>
                <c:pt idx="5786">
                  <c:v>-6.4487228626136289E-2</c:v>
                </c:pt>
                <c:pt idx="5787">
                  <c:v>-6.0627667371053434E-2</c:v>
                </c:pt>
                <c:pt idx="5788">
                  <c:v>-5.6756122614714168E-2</c:v>
                </c:pt>
                <c:pt idx="5789">
                  <c:v>-5.2874484678287668E-2</c:v>
                </c:pt>
                <c:pt idx="5790">
                  <c:v>-4.8984640445996791E-2</c:v>
                </c:pt>
                <c:pt idx="5791">
                  <c:v>-4.5088472484200712E-2</c:v>
                </c:pt>
                <c:pt idx="5792">
                  <c:v>-4.1187858166399201E-2</c:v>
                </c:pt>
                <c:pt idx="5793">
                  <c:v>-3.7284668804501368E-2</c:v>
                </c:pt>
                <c:pt idx="5794">
                  <c:v>-3.3380768786668631E-2</c:v>
                </c:pt>
                <c:pt idx="5795">
                  <c:v>-2.9478014722331577E-2</c:v>
                </c:pt>
                <c:pt idx="5796">
                  <c:v>-2.5578254594576254E-2</c:v>
                </c:pt>
                <c:pt idx="5797">
                  <c:v>-2.168332692023869E-2</c:v>
                </c:pt>
                <c:pt idx="5798">
                  <c:v>-1.7795059918283236E-2</c:v>
                </c:pt>
                <c:pt idx="5799">
                  <c:v>-1.3915270686536894E-2</c:v>
                </c:pt>
                <c:pt idx="5800">
                  <c:v>-1.0045764387448424E-2</c:v>
                </c:pt>
                <c:pt idx="5801">
                  <c:v>-6.188333442953671E-3</c:v>
                </c:pt>
                <c:pt idx="5802">
                  <c:v>-2.3447567388950401E-3</c:v>
                </c:pt>
                <c:pt idx="5803">
                  <c:v>1.4832011606100528E-3</c:v>
                </c:pt>
                <c:pt idx="5804">
                  <c:v>5.2937907886241196E-3</c:v>
                </c:pt>
                <c:pt idx="5805">
                  <c:v>9.0852785402885678E-3</c:v>
                </c:pt>
                <c:pt idx="5806">
                  <c:v>1.2855947426869505E-2</c:v>
                </c:pt>
                <c:pt idx="5807">
                  <c:v>1.6604097818578561E-2</c:v>
                </c:pt>
                <c:pt idx="5808">
                  <c:v>2.03280481760587E-2</c:v>
                </c:pt>
                <c:pt idx="5809">
                  <c:v>2.4026135769924004E-2</c:v>
                </c:pt>
                <c:pt idx="5810">
                  <c:v>2.7696717388316354E-2</c:v>
                </c:pt>
                <c:pt idx="5811">
                  <c:v>3.1338170032194614E-2</c:v>
                </c:pt>
                <c:pt idx="5812">
                  <c:v>3.4948891597813961E-2</c:v>
                </c:pt>
                <c:pt idx="5813">
                  <c:v>3.8527301546478827E-2</c:v>
                </c:pt>
                <c:pt idx="5814">
                  <c:v>4.2071841561060988E-2</c:v>
                </c:pt>
                <c:pt idx="5815">
                  <c:v>4.5580976189191727E-2</c:v>
                </c:pt>
                <c:pt idx="5816">
                  <c:v>4.905319347262313E-2</c:v>
                </c:pt>
                <c:pt idx="5817">
                  <c:v>5.2487005562886789E-2</c:v>
                </c:pt>
                <c:pt idx="5818">
                  <c:v>5.5880949322735553E-2</c:v>
                </c:pt>
                <c:pt idx="5819">
                  <c:v>5.9233586913271602E-2</c:v>
                </c:pt>
                <c:pt idx="5820">
                  <c:v>6.2543506366404281E-2</c:v>
                </c:pt>
                <c:pt idx="5821">
                  <c:v>6.5809322142661178E-2</c:v>
                </c:pt>
                <c:pt idx="5822">
                  <c:v>6.9029675674000909E-2</c:v>
                </c:pt>
                <c:pt idx="5823">
                  <c:v>7.2203235891346654E-2</c:v>
                </c:pt>
                <c:pt idx="5824">
                  <c:v>7.5328699736939564E-2</c:v>
                </c:pt>
                <c:pt idx="5825">
                  <c:v>7.8404792661011441E-2</c:v>
                </c:pt>
                <c:pt idx="5826">
                  <c:v>8.1430269102851519E-2</c:v>
                </c:pt>
                <c:pt idx="5827">
                  <c:v>8.4403912955939089E-2</c:v>
                </c:pt>
                <c:pt idx="5828">
                  <c:v>8.7324538017164444E-2</c:v>
                </c:pt>
                <c:pt idx="5829">
                  <c:v>9.0190988419824522E-2</c:v>
                </c:pt>
                <c:pt idx="5830">
                  <c:v>9.3002139050324895E-2</c:v>
                </c:pt>
                <c:pt idx="5831">
                  <c:v>9.5756895948574089E-2</c:v>
                </c:pt>
                <c:pt idx="5832">
                  <c:v>9.8454196691600382E-2</c:v>
                </c:pt>
                <c:pt idx="5833">
                  <c:v>0.10109301076088481</c:v>
                </c:pt>
                <c:pt idx="5834">
                  <c:v>0.10367233989261433</c:v>
                </c:pt>
                <c:pt idx="5835">
                  <c:v>0.10619121841123962</c:v>
                </c:pt>
                <c:pt idx="5836">
                  <c:v>0.10864871354615496</c:v>
                </c:pt>
                <c:pt idx="5837">
                  <c:v>0.11104392573130628</c:v>
                </c:pt>
                <c:pt idx="5838">
                  <c:v>0.11337598888768177</c:v>
                </c:pt>
                <c:pt idx="5839">
                  <c:v>0.11564407068884185</c:v>
                </c:pt>
                <c:pt idx="5840">
                  <c:v>0.1178473728090548</c:v>
                </c:pt>
                <c:pt idx="5841">
                  <c:v>0.11998513115439009</c:v>
                </c:pt>
                <c:pt idx="5842">
                  <c:v>0.12205661607646136</c:v>
                </c:pt>
                <c:pt idx="5843">
                  <c:v>0.12406113256888543</c:v>
                </c:pt>
                <c:pt idx="5844">
                  <c:v>0.12599802044646979</c:v>
                </c:pt>
                <c:pt idx="5845">
                  <c:v>0.12786665450709037</c:v>
                </c:pt>
                <c:pt idx="5846">
                  <c:v>0.1296664446761869</c:v>
                </c:pt>
                <c:pt idx="5847">
                  <c:v>0.13139683613406197</c:v>
                </c:pt>
                <c:pt idx="5848">
                  <c:v>0.13305730942579322</c:v>
                </c:pt>
                <c:pt idx="5849">
                  <c:v>0.13464738055392009</c:v>
                </c:pt>
                <c:pt idx="5850">
                  <c:v>0.13616660105388381</c:v>
                </c:pt>
                <c:pt idx="5851">
                  <c:v>0.13761455805226885</c:v>
                </c:pt>
                <c:pt idx="5852">
                  <c:v>0.13899087430789198</c:v>
                </c:pt>
                <c:pt idx="5853">
                  <c:v>0.14029520823579344</c:v>
                </c:pt>
                <c:pt idx="5854">
                  <c:v>0.14152725391419227</c:v>
                </c:pt>
                <c:pt idx="5855">
                  <c:v>0.1426867410744955</c:v>
                </c:pt>
                <c:pt idx="5856">
                  <c:v>0.14377343507439583</c:v>
                </c:pt>
                <c:pt idx="5857">
                  <c:v>0.14478713685419459</c:v>
                </c:pt>
                <c:pt idx="5858">
                  <c:v>0.14572768287640969</c:v>
                </c:pt>
                <c:pt idx="5859">
                  <c:v>0.14659494504878529</c:v>
                </c:pt>
                <c:pt idx="5860">
                  <c:v>0.14738883063080244</c:v>
                </c:pt>
                <c:pt idx="5861">
                  <c:v>0.14810928212382224</c:v>
                </c:pt>
                <c:pt idx="5862">
                  <c:v>0.14875627714496495</c:v>
                </c:pt>
                <c:pt idx="5863">
                  <c:v>0.14932982828486235</c:v>
                </c:pt>
                <c:pt idx="5864">
                  <c:v>0.14982998294944697</c:v>
                </c:pt>
                <c:pt idx="5865">
                  <c:v>0.15025682318587127</c:v>
                </c:pt>
                <c:pt idx="5866">
                  <c:v>0.15061046549275425</c:v>
                </c:pt>
                <c:pt idx="5867">
                  <c:v>0.15089106061489804</c:v>
                </c:pt>
                <c:pt idx="5868">
                  <c:v>0.15109879332263079</c:v>
                </c:pt>
                <c:pt idx="5869">
                  <c:v>0.15123388217595513</c:v>
                </c:pt>
                <c:pt idx="5870">
                  <c:v>0.15129657927369008</c:v>
                </c:pt>
                <c:pt idx="5871">
                  <c:v>0.1512871699877732</c:v>
                </c:pt>
                <c:pt idx="5872">
                  <c:v>0.15120597268292146</c:v>
                </c:pt>
                <c:pt idx="5873">
                  <c:v>0.15105333842185462</c:v>
                </c:pt>
                <c:pt idx="5874">
                  <c:v>0.15082965065626902</c:v>
                </c:pt>
                <c:pt idx="5875">
                  <c:v>0.15053532490378344</c:v>
                </c:pt>
                <c:pt idx="5876">
                  <c:v>0.15017080841106867</c:v>
                </c:pt>
                <c:pt idx="5877">
                  <c:v>0.14973657980337537</c:v>
                </c:pt>
                <c:pt idx="5878">
                  <c:v>0.14923314872068819</c:v>
                </c:pt>
                <c:pt idx="5879">
                  <c:v>0.1486610554407467</c:v>
                </c:pt>
                <c:pt idx="5880">
                  <c:v>0.14802087048914825</c:v>
                </c:pt>
                <c:pt idx="5881">
                  <c:v>0.14731319423679998</c:v>
                </c:pt>
                <c:pt idx="5882">
                  <c:v>0.14653865648494496</c:v>
                </c:pt>
                <c:pt idx="5883">
                  <c:v>0.14569791603802351</c:v>
                </c:pt>
                <c:pt idx="5884">
                  <c:v>0.14479166026462223</c:v>
                </c:pt>
                <c:pt idx="5885">
                  <c:v>0.14382060464678054</c:v>
                </c:pt>
                <c:pt idx="5886">
                  <c:v>0.14278549231789875</c:v>
                </c:pt>
                <c:pt idx="5887">
                  <c:v>0.14168709358953613</c:v>
                </c:pt>
                <c:pt idx="5888">
                  <c:v>0.14052620546736785</c:v>
                </c:pt>
                <c:pt idx="5889">
                  <c:v>0.13930365115657309</c:v>
                </c:pt>
                <c:pt idx="5890">
                  <c:v>0.13802027955692844</c:v>
                </c:pt>
                <c:pt idx="5891">
                  <c:v>0.13667696474791499</c:v>
                </c:pt>
                <c:pt idx="5892">
                  <c:v>0.13527460546410075</c:v>
                </c:pt>
                <c:pt idx="5893">
                  <c:v>0.13381412456110464</c:v>
                </c:pt>
                <c:pt idx="5894">
                  <c:v>0.13229646847243465</c:v>
                </c:pt>
                <c:pt idx="5895">
                  <c:v>0.13072260665749241</c:v>
                </c:pt>
                <c:pt idx="5896">
                  <c:v>0.12909353104105054</c:v>
                </c:pt>
                <c:pt idx="5897">
                  <c:v>0.12741025544450388</c:v>
                </c:pt>
                <c:pt idx="5898">
                  <c:v>0.12567381500920125</c:v>
                </c:pt>
                <c:pt idx="5899">
                  <c:v>0.12388526561216115</c:v>
                </c:pt>
                <c:pt idx="5900">
                  <c:v>0.12204568327449172</c:v>
                </c:pt>
                <c:pt idx="5901">
                  <c:v>0.12015616356281542</c:v>
                </c:pt>
                <c:pt idx="5902">
                  <c:v>0.11821782098403144</c:v>
                </c:pt>
                <c:pt idx="5903">
                  <c:v>0.11623178837369916</c:v>
                </c:pt>
                <c:pt idx="5904">
                  <c:v>0.11419921627840529</c:v>
                </c:pt>
                <c:pt idx="5905">
                  <c:v>0.11212127233239533</c:v>
                </c:pt>
                <c:pt idx="5906">
                  <c:v>0.10999914062881452</c:v>
                </c:pt>
                <c:pt idx="5907">
                  <c:v>0.10783402108586407</c:v>
                </c:pt>
                <c:pt idx="5908">
                  <c:v>0.10562712880820574</c:v>
                </c:pt>
                <c:pt idx="5909">
                  <c:v>0.10337969344394023</c:v>
                </c:pt>
                <c:pt idx="5910">
                  <c:v>0.10109295853747739</c:v>
                </c:pt>
                <c:pt idx="5911">
                  <c:v>9.8768180878620271E-2</c:v>
                </c:pt>
                <c:pt idx="5912">
                  <c:v>9.6406629848202474E-2</c:v>
                </c:pt>
                <c:pt idx="5913">
                  <c:v>9.4009586760594718E-2</c:v>
                </c:pt>
                <c:pt idx="5914">
                  <c:v>9.157834420339564E-2</c:v>
                </c:pt>
                <c:pt idx="5915">
                  <c:v>8.9114205374667813E-2</c:v>
                </c:pt>
                <c:pt idx="5916">
                  <c:v>8.6618483417998784E-2</c:v>
                </c:pt>
                <c:pt idx="5917">
                  <c:v>8.4092500755744842E-2</c:v>
                </c:pt>
                <c:pt idx="5918">
                  <c:v>8.1537588420774548E-2</c:v>
                </c:pt>
                <c:pt idx="5919">
                  <c:v>7.8955085387026336E-2</c:v>
                </c:pt>
                <c:pt idx="5920">
                  <c:v>7.6346337899217839E-2</c:v>
                </c:pt>
                <c:pt idx="5921">
                  <c:v>7.3712698802007301E-2</c:v>
                </c:pt>
                <c:pt idx="5922">
                  <c:v>7.1055526868967073E-2</c:v>
                </c:pt>
                <c:pt idx="5923">
                  <c:v>6.8376186131627215E-2</c:v>
                </c:pt>
                <c:pt idx="5924">
                  <c:v>6.5676045208980294E-2</c:v>
                </c:pt>
                <c:pt idx="5925">
                  <c:v>6.2956476637703693E-2</c:v>
                </c:pt>
                <c:pt idx="5926">
                  <c:v>6.021885620344352E-2</c:v>
                </c:pt>
                <c:pt idx="5927">
                  <c:v>5.7464562273467322E-2</c:v>
                </c:pt>
                <c:pt idx="5928">
                  <c:v>5.4694975131001841E-2</c:v>
                </c:pt>
                <c:pt idx="5929">
                  <c:v>5.1911476311546786E-2</c:v>
                </c:pt>
                <c:pt idx="5930">
                  <c:v>4.9115447941494216E-2</c:v>
                </c:pt>
                <c:pt idx="5931">
                  <c:v>4.6308272079344195E-2</c:v>
                </c:pt>
                <c:pt idx="5932">
                  <c:v>4.3491330059810929E-2</c:v>
                </c:pt>
                <c:pt idx="5933">
                  <c:v>4.0666001841144279E-2</c:v>
                </c:pt>
                <c:pt idx="5934">
                  <c:v>3.7833665355933327E-2</c:v>
                </c:pt>
                <c:pt idx="5935">
                  <c:v>3.4995695865702302E-2</c:v>
                </c:pt>
                <c:pt idx="5936">
                  <c:v>3.2153465319584768E-2</c:v>
                </c:pt>
                <c:pt idx="5937">
                  <c:v>2.9308341717359961E-2</c:v>
                </c:pt>
                <c:pt idx="5938">
                  <c:v>2.646168847714133E-2</c:v>
                </c:pt>
                <c:pt idx="5939">
                  <c:v>2.3614863807987781E-2</c:v>
                </c:pt>
                <c:pt idx="5940">
                  <c:v>2.076922008772256E-2</c:v>
                </c:pt>
                <c:pt idx="5941">
                  <c:v>1.7926103246228085E-2</c:v>
                </c:pt>
                <c:pt idx="5942">
                  <c:v>1.508685215448859E-2</c:v>
                </c:pt>
                <c:pt idx="5943">
                  <c:v>1.2252798019641823E-2</c:v>
                </c:pt>
                <c:pt idx="5944">
                  <c:v>9.4252637863024291E-3</c:v>
                </c:pt>
                <c:pt idx="5945">
                  <c:v>6.6055635444197359E-3</c:v>
                </c:pt>
                <c:pt idx="5946">
                  <c:v>3.7950019439068105E-3</c:v>
                </c:pt>
                <c:pt idx="5947">
                  <c:v>9.94873616309734E-4</c:v>
                </c:pt>
                <c:pt idx="5948">
                  <c:v>-1.793537396249582E-3</c:v>
                </c:pt>
                <c:pt idx="5949">
                  <c:v>-4.5689582046219805E-3</c:v>
                </c:pt>
                <c:pt idx="5950">
                  <c:v>-7.3301276284338255E-3</c:v>
                </c:pt>
                <c:pt idx="5951">
                  <c:v>-1.0075796743899064E-2</c:v>
                </c:pt>
                <c:pt idx="5952">
                  <c:v>-1.280472942343619E-2</c:v>
                </c:pt>
                <c:pt idx="5953">
                  <c:v>-1.5515702866862576E-2</c:v>
                </c:pt>
                <c:pt idx="5954">
                  <c:v>-1.8207508123937476E-2</c:v>
                </c:pt>
                <c:pt idx="5955">
                  <c:v>-2.0878950608069369E-2</c:v>
                </c:pt>
                <c:pt idx="5956">
                  <c:v>-2.3528850600959678E-2</c:v>
                </c:pt>
                <c:pt idx="5957">
                  <c:v>-2.6156043747981E-2</c:v>
                </c:pt>
                <c:pt idx="5958">
                  <c:v>-2.8759381544128316E-2</c:v>
                </c:pt>
                <c:pt idx="5959">
                  <c:v>-3.1337731810300695E-2</c:v>
                </c:pt>
                <c:pt idx="5960">
                  <c:v>-3.3889979159787816E-2</c:v>
                </c:pt>
                <c:pt idx="5961">
                  <c:v>-3.6415025454725553E-2</c:v>
                </c:pt>
                <c:pt idx="5962">
                  <c:v>-3.8911790252393288E-2</c:v>
                </c:pt>
                <c:pt idx="5963">
                  <c:v>-4.1379211241161375E-2</c:v>
                </c:pt>
                <c:pt idx="5964">
                  <c:v>-4.3816244665931495E-2</c:v>
                </c:pt>
                <c:pt idx="5965">
                  <c:v>-4.6221865742913634E-2</c:v>
                </c:pt>
                <c:pt idx="5966">
                  <c:v>-4.8595069063594003E-2</c:v>
                </c:pt>
                <c:pt idx="5967">
                  <c:v>-5.0934868987742458E-2</c:v>
                </c:pt>
                <c:pt idx="5968">
                  <c:v>-5.324030002532569E-2</c:v>
                </c:pt>
                <c:pt idx="5969">
                  <c:v>-5.5510417207179613E-2</c:v>
                </c:pt>
                <c:pt idx="5970">
                  <c:v>-5.7744296444352333E-2</c:v>
                </c:pt>
                <c:pt idx="5971">
                  <c:v>-5.9941034875944654E-2</c:v>
                </c:pt>
                <c:pt idx="5972">
                  <c:v>-6.209975120534586E-2</c:v>
                </c:pt>
                <c:pt idx="5973">
                  <c:v>-6.4219586024812925E-2</c:v>
                </c:pt>
                <c:pt idx="5974">
                  <c:v>-6.6299702128208404E-2</c:v>
                </c:pt>
                <c:pt idx="5975">
                  <c:v>-6.8339284811818418E-2</c:v>
                </c:pt>
                <c:pt idx="5976">
                  <c:v>-7.0337542163265085E-2</c:v>
                </c:pt>
                <c:pt idx="5977">
                  <c:v>-7.2293705338211292E-2</c:v>
                </c:pt>
                <c:pt idx="5978">
                  <c:v>-7.4207028825001894E-2</c:v>
                </c:pt>
                <c:pt idx="5979">
                  <c:v>-7.607679069709139E-2</c:v>
                </c:pt>
                <c:pt idx="5980">
                  <c:v>-7.7902292853065269E-2</c:v>
                </c:pt>
                <c:pt idx="5981">
                  <c:v>-7.9682861244386088E-2</c:v>
                </c:pt>
                <c:pt idx="5982">
                  <c:v>-8.1417846090756044E-2</c:v>
                </c:pt>
                <c:pt idx="5983">
                  <c:v>-8.3106622082921161E-2</c:v>
                </c:pt>
                <c:pt idx="5984">
                  <c:v>-8.4748588573091796E-2</c:v>
                </c:pt>
                <c:pt idx="5985">
                  <c:v>-8.6343169752700219E-2</c:v>
                </c:pt>
                <c:pt idx="5986">
                  <c:v>-8.7889814817711007E-2</c:v>
                </c:pt>
                <c:pt idx="5987">
                  <c:v>-8.9387998121228066E-2</c:v>
                </c:pt>
                <c:pt idx="5988">
                  <c:v>-9.0837219313605791E-2</c:v>
                </c:pt>
                <c:pt idx="5989">
                  <c:v>-9.2237003469864687E-2</c:v>
                </c:pt>
                <c:pt idx="5990">
                  <c:v>-9.358690120443422E-2</c:v>
                </c:pt>
                <c:pt idx="5991">
                  <c:v>-9.4886488773446645E-2</c:v>
                </c:pt>
                <c:pt idx="5992">
                  <c:v>-9.6135368164223398E-2</c:v>
                </c:pt>
                <c:pt idx="5993">
                  <c:v>-9.7333167172265631E-2</c:v>
                </c:pt>
                <c:pt idx="5994">
                  <c:v>-9.8479539465577901E-2</c:v>
                </c:pt>
                <c:pt idx="5995">
                  <c:v>-9.9574164636535581E-2</c:v>
                </c:pt>
                <c:pt idx="5996">
                  <c:v>-0.10061674824108381</c:v>
                </c:pt>
                <c:pt idx="5997">
                  <c:v>-0.10160702182560921</c:v>
                </c:pt>
                <c:pt idx="5998">
                  <c:v>-0.10254474294112137</c:v>
                </c:pt>
                <c:pt idx="5999">
                  <c:v>-0.10342969514527582</c:v>
                </c:pt>
                <c:pt idx="6000">
                  <c:v>-0.10426168799186454</c:v>
                </c:pt>
                <c:pt idx="6001">
                  <c:v>-0.10504055700808876</c:v>
                </c:pt>
                <c:pt idx="6002">
                  <c:v>-0.10576616365956137</c:v>
                </c:pt>
                <c:pt idx="6003">
                  <c:v>-0.10643839530320676</c:v>
                </c:pt>
                <c:pt idx="6004">
                  <c:v>-0.10705716512796243</c:v>
                </c:pt>
                <c:pt idx="6005">
                  <c:v>-0.10762241208362049</c:v>
                </c:pt>
                <c:pt idx="6006">
                  <c:v>-0.10813410079759897</c:v>
                </c:pt>
                <c:pt idx="6007">
                  <c:v>-0.10859222148000469</c:v>
                </c:pt>
                <c:pt idx="6008">
                  <c:v>-0.10899678981690786</c:v>
                </c:pt>
                <c:pt idx="6009">
                  <c:v>-0.10934784685193864</c:v>
                </c:pt>
                <c:pt idx="6010">
                  <c:v>-0.10964545885649717</c:v>
                </c:pt>
                <c:pt idx="6011">
                  <c:v>-0.10988971718840182</c:v>
                </c:pt>
                <c:pt idx="6012">
                  <c:v>-0.1100807381393329</c:v>
                </c:pt>
                <c:pt idx="6013">
                  <c:v>-0.11021866277103774</c:v>
                </c:pt>
                <c:pt idx="6014">
                  <c:v>-0.11030365674061744</c:v>
                </c:pt>
                <c:pt idx="6015">
                  <c:v>-0.11033591011469474</c:v>
                </c:pt>
                <c:pt idx="6016">
                  <c:v>-0.11031563717296748</c:v>
                </c:pt>
                <c:pt idx="6017">
                  <c:v>-0.11024307620110595</c:v>
                </c:pt>
                <c:pt idx="6018">
                  <c:v>-0.11011848927300617</c:v>
                </c:pt>
                <c:pt idx="6019">
                  <c:v>-0.10994216202293497</c:v>
                </c:pt>
                <c:pt idx="6020">
                  <c:v>-0.1097144034072239</c:v>
                </c:pt>
                <c:pt idx="6021">
                  <c:v>-0.10943554545615024</c:v>
                </c:pt>
                <c:pt idx="6022">
                  <c:v>-0.1091059430157993</c:v>
                </c:pt>
                <c:pt idx="6023">
                  <c:v>-0.10872597348027664</c:v>
                </c:pt>
                <c:pt idx="6024">
                  <c:v>-0.1082960365144009</c:v>
                </c:pt>
                <c:pt idx="6025">
                  <c:v>-0.10781655376689381</c:v>
                </c:pt>
                <c:pt idx="6026">
                  <c:v>-0.10728796857465872</c:v>
                </c:pt>
                <c:pt idx="6027">
                  <c:v>-0.10671074565771198</c:v>
                </c:pt>
                <c:pt idx="6028">
                  <c:v>-0.10608537080551163</c:v>
                </c:pt>
                <c:pt idx="6029">
                  <c:v>-0.10541235055466329</c:v>
                </c:pt>
                <c:pt idx="6030">
                  <c:v>-0.1046922118579995</c:v>
                </c:pt>
                <c:pt idx="6031">
                  <c:v>-0.10392550174553861</c:v>
                </c:pt>
                <c:pt idx="6032">
                  <c:v>-0.10311278697744058</c:v>
                </c:pt>
                <c:pt idx="6033">
                  <c:v>-0.10225465368888098</c:v>
                </c:pt>
                <c:pt idx="6034">
                  <c:v>-0.10135170702759733</c:v>
                </c:pt>
                <c:pt idx="6035">
                  <c:v>-0.10040457078365139</c:v>
                </c:pt>
                <c:pt idx="6036">
                  <c:v>-9.9413887012160404E-2</c:v>
                </c:pt>
                <c:pt idx="6037">
                  <c:v>-9.8380315649032463E-2</c:v>
                </c:pt>
                <c:pt idx="6038">
                  <c:v>-9.7304534119622185E-2</c:v>
                </c:pt>
                <c:pt idx="6039">
                  <c:v>-9.6187236941140911E-2</c:v>
                </c:pt>
                <c:pt idx="6040">
                  <c:v>-9.5029135318371274E-2</c:v>
                </c:pt>
                <c:pt idx="6041">
                  <c:v>-9.3830956733455831E-2</c:v>
                </c:pt>
                <c:pt idx="6042">
                  <c:v>-9.2593444529526947E-2</c:v>
                </c:pt>
                <c:pt idx="6043">
                  <c:v>-9.1317357488875581E-2</c:v>
                </c:pt>
                <c:pt idx="6044">
                  <c:v>-9.000346940533821E-2</c:v>
                </c:pt>
                <c:pt idx="6045">
                  <c:v>-8.8652568651648528E-2</c:v>
                </c:pt>
                <c:pt idx="6046">
                  <c:v>-8.7265457741627445E-2</c:v>
                </c:pt>
                <c:pt idx="6047">
                  <c:v>-8.5842952887629581E-2</c:v>
                </c:pt>
                <c:pt idx="6048">
                  <c:v>-8.4385883553368429E-2</c:v>
                </c:pt>
                <c:pt idx="6049">
                  <c:v>-8.2895092002382945E-2</c:v>
                </c:pt>
                <c:pt idx="6050">
                  <c:v>-8.1371432842491279E-2</c:v>
                </c:pt>
                <c:pt idx="6051">
                  <c:v>-7.9815772566225338E-2</c:v>
                </c:pt>
                <c:pt idx="6052">
                  <c:v>-7.8228989087751652E-2</c:v>
                </c:pt>
                <c:pt idx="6053">
                  <c:v>-7.6611971276282775E-2</c:v>
                </c:pt>
                <c:pt idx="6054">
                  <c:v>-7.4965618486415114E-2</c:v>
                </c:pt>
                <c:pt idx="6055">
                  <c:v>-7.3290840085407608E-2</c:v>
                </c:pt>
                <c:pt idx="6056">
                  <c:v>-7.1588554977932664E-2</c:v>
                </c:pt>
                <c:pt idx="6057">
                  <c:v>-6.9859691128209819E-2</c:v>
                </c:pt>
                <c:pt idx="6058">
                  <c:v>-6.8105185079998007E-2</c:v>
                </c:pt>
                <c:pt idx="6059">
                  <c:v>-6.6325981474601892E-2</c:v>
                </c:pt>
                <c:pt idx="6060">
                  <c:v>-6.4523032567100971E-2</c:v>
                </c:pt>
                <c:pt idx="6061">
                  <c:v>-6.2697297741100541E-2</c:v>
                </c:pt>
                <c:pt idx="6062">
                  <c:v>-6.0849743022195597E-2</c:v>
                </c:pt>
                <c:pt idx="6063">
                  <c:v>-5.8981340590397238E-2</c:v>
                </c:pt>
                <c:pt idx="6064">
                  <c:v>-5.7093068291767413E-2</c:v>
                </c:pt>
                <c:pt idx="6065">
                  <c:v>-5.5185909149484597E-2</c:v>
                </c:pt>
                <c:pt idx="6066">
                  <c:v>-5.3260850874581024E-2</c:v>
                </c:pt>
                <c:pt idx="6067">
                  <c:v>-5.1318885376585764E-2</c:v>
                </c:pt>
                <c:pt idx="6068">
                  <c:v>-4.9361008274302572E-2</c:v>
                </c:pt>
                <c:pt idx="6069">
                  <c:v>-4.7388218406951788E-2</c:v>
                </c:pt>
                <c:pt idx="6070">
                  <c:v>-4.5401517345927102E-2</c:v>
                </c:pt>
                <c:pt idx="6071">
                  <c:v>-4.3401908907362244E-2</c:v>
                </c:pt>
                <c:pt idx="6072">
                  <c:v>-4.1390398665759304E-2</c:v>
                </c:pt>
                <c:pt idx="6073">
                  <c:v>-3.9367993468913967E-2</c:v>
                </c:pt>
                <c:pt idx="6074">
                  <c:v>-3.733570095431632E-2</c:v>
                </c:pt>
                <c:pt idx="6075">
                  <c:v>-3.5294529067323652E-2</c:v>
                </c:pt>
                <c:pt idx="6076">
                  <c:v>-3.3245485581244051E-2</c:v>
                </c:pt>
                <c:pt idx="6077">
                  <c:v>-3.1189577619615969E-2</c:v>
                </c:pt>
                <c:pt idx="6078">
                  <c:v>-2.9127811180872341E-2</c:v>
                </c:pt>
                <c:pt idx="6079">
                  <c:v>-2.7061190665600001E-2</c:v>
                </c:pt>
                <c:pt idx="6080">
                  <c:v>-2.4990718406621534E-2</c:v>
                </c:pt>
                <c:pt idx="6081">
                  <c:v>-2.2917394202103113E-2</c:v>
                </c:pt>
                <c:pt idx="6082">
                  <c:v>-2.0842214851902297E-2</c:v>
                </c:pt>
                <c:pt idx="6083">
                  <c:v>-1.876617369734775E-2</c:v>
                </c:pt>
                <c:pt idx="6084">
                  <c:v>-1.6690260164679262E-2</c:v>
                </c:pt>
                <c:pt idx="6085">
                  <c:v>-1.4615459312315782E-2</c:v>
                </c:pt>
                <c:pt idx="6086">
                  <c:v>-1.2542751382185495E-2</c:v>
                </c:pt>
                <c:pt idx="6087">
                  <c:v>-1.0473111355286231E-2</c:v>
                </c:pt>
                <c:pt idx="6088">
                  <c:v>-8.4075085116812245E-3</c:v>
                </c:pt>
                <c:pt idx="6089">
                  <c:v>-6.346905995115143E-3</c:v>
                </c:pt>
                <c:pt idx="6090">
                  <c:v>-4.2922603824380214E-3</c:v>
                </c:pt>
                <c:pt idx="6091">
                  <c:v>-2.2445212580304284E-3</c:v>
                </c:pt>
                <c:pt idx="6092">
                  <c:v>-2.0463079338883954E-4</c:v>
                </c:pt>
                <c:pt idx="6093">
                  <c:v>1.8264766679324175E-3</c:v>
                </c:pt>
                <c:pt idx="6094">
                  <c:v>3.8478750198580368E-3</c:v>
                </c:pt>
                <c:pt idx="6095">
                  <c:v>5.85864679763141E-3</c:v>
                </c:pt>
                <c:pt idx="6096">
                  <c:v>7.8578835757971057E-3</c:v>
                </c:pt>
                <c:pt idx="6097">
                  <c:v>9.8446863601582505E-3</c:v>
                </c:pt>
                <c:pt idx="6098">
                  <c:v>1.1818165973547665E-2</c:v>
                </c:pt>
                <c:pt idx="6099">
                  <c:v>1.3777443435266358E-2</c:v>
                </c:pt>
                <c:pt idx="6100">
                  <c:v>1.5721650334011638E-2</c:v>
                </c:pt>
                <c:pt idx="6101">
                  <c:v>1.764992919418782E-2</c:v>
                </c:pt>
                <c:pt idx="6102">
                  <c:v>1.9561433835410209E-2</c:v>
                </c:pt>
                <c:pt idx="6103">
                  <c:v>2.1455329725090084E-2</c:v>
                </c:pt>
                <c:pt idx="6104">
                  <c:v>2.3330794323950417E-2</c:v>
                </c:pt>
                <c:pt idx="6105">
                  <c:v>2.5187017424354429E-2</c:v>
                </c:pt>
                <c:pt idx="6106">
                  <c:v>2.7023201481285425E-2</c:v>
                </c:pt>
                <c:pt idx="6107">
                  <c:v>2.8838561935894458E-2</c:v>
                </c:pt>
                <c:pt idx="6108">
                  <c:v>3.0632327531466729E-2</c:v>
                </c:pt>
                <c:pt idx="6109">
                  <c:v>3.2403740621687938E-2</c:v>
                </c:pt>
                <c:pt idx="6110">
                  <c:v>3.4152057471120732E-2</c:v>
                </c:pt>
                <c:pt idx="6111">
                  <c:v>3.5876548547764786E-2</c:v>
                </c:pt>
                <c:pt idx="6112">
                  <c:v>3.7576498807582459E-2</c:v>
                </c:pt>
                <c:pt idx="6113">
                  <c:v>3.9251207970942052E-2</c:v>
                </c:pt>
                <c:pt idx="6114">
                  <c:v>4.089999079080904E-2</c:v>
                </c:pt>
                <c:pt idx="6115">
                  <c:v>4.2522177312665395E-2</c:v>
                </c:pt>
                <c:pt idx="6116">
                  <c:v>4.4117113126010632E-2</c:v>
                </c:pt>
                <c:pt idx="6117">
                  <c:v>4.5684159607407612E-2</c:v>
                </c:pt>
                <c:pt idx="6118">
                  <c:v>4.7222694154963961E-2</c:v>
                </c:pt>
                <c:pt idx="6119">
                  <c:v>4.8732110414181934E-2</c:v>
                </c:pt>
                <c:pt idx="6120">
                  <c:v>5.0211818495130574E-2</c:v>
                </c:pt>
                <c:pt idx="6121">
                  <c:v>5.1661245180851592E-2</c:v>
                </c:pt>
                <c:pt idx="6122">
                  <c:v>5.3079834126861479E-2</c:v>
                </c:pt>
                <c:pt idx="6123">
                  <c:v>5.446704605198268E-2</c:v>
                </c:pt>
                <c:pt idx="6124">
                  <c:v>5.5822358919953852E-2</c:v>
                </c:pt>
                <c:pt idx="6125">
                  <c:v>5.7145268112331324E-2</c:v>
                </c:pt>
                <c:pt idx="6126">
                  <c:v>5.8435286592193526E-2</c:v>
                </c:pt>
                <c:pt idx="6127">
                  <c:v>5.9691945058807608E-2</c:v>
                </c:pt>
                <c:pt idx="6128">
                  <c:v>6.0914792093359128E-2</c:v>
                </c:pt>
                <c:pt idx="6129">
                  <c:v>6.2103394295293914E-2</c:v>
                </c:pt>
                <c:pt idx="6130">
                  <c:v>6.3257336409761999E-2</c:v>
                </c:pt>
                <c:pt idx="6131">
                  <c:v>6.4376221445696644E-2</c:v>
                </c:pt>
                <c:pt idx="6132">
                  <c:v>6.5459670784846782E-2</c:v>
                </c:pt>
                <c:pt idx="6133">
                  <c:v>6.6507324281553551E-2</c:v>
                </c:pt>
                <c:pt idx="6134">
                  <c:v>6.751884035330355E-2</c:v>
                </c:pt>
                <c:pt idx="6135">
                  <c:v>6.8493896062113729E-2</c:v>
                </c:pt>
                <c:pt idx="6136">
                  <c:v>6.9432187186692224E-2</c:v>
                </c:pt>
                <c:pt idx="6137">
                  <c:v>7.0333428285390631E-2</c:v>
                </c:pt>
                <c:pt idx="6138">
                  <c:v>7.1197352749988368E-2</c:v>
                </c:pt>
                <c:pt idx="6139">
                  <c:v>7.2023712850278448E-2</c:v>
                </c:pt>
                <c:pt idx="6140">
                  <c:v>7.2812279769504454E-2</c:v>
                </c:pt>
                <c:pt idx="6141">
                  <c:v>7.3562843630671657E-2</c:v>
                </c:pt>
                <c:pt idx="6142">
                  <c:v>7.4275213513741542E-2</c:v>
                </c:pt>
                <c:pt idx="6143">
                  <c:v>7.4949217463746734E-2</c:v>
                </c:pt>
                <c:pt idx="6144">
                  <c:v>7.558470248988447E-2</c:v>
                </c:pt>
                <c:pt idx="6145">
                  <c:v>7.6181534555586822E-2</c:v>
                </c:pt>
                <c:pt idx="6146">
                  <c:v>7.6739598559658326E-2</c:v>
                </c:pt>
                <c:pt idx="6147">
                  <c:v>7.7258798308483714E-2</c:v>
                </c:pt>
                <c:pt idx="6148">
                  <c:v>7.7739056479396024E-2</c:v>
                </c:pt>
                <c:pt idx="6149">
                  <c:v>7.8180314575236512E-2</c:v>
                </c:pt>
                <c:pt idx="6150">
                  <c:v>7.8582532870176663E-2</c:v>
                </c:pt>
                <c:pt idx="6151">
                  <c:v>7.8945690346862038E-2</c:v>
                </c:pt>
                <c:pt idx="6152">
                  <c:v>7.926978462494505E-2</c:v>
                </c:pt>
                <c:pt idx="6153">
                  <c:v>7.9554831881092497E-2</c:v>
                </c:pt>
                <c:pt idx="6154">
                  <c:v>7.9800866760513109E-2</c:v>
                </c:pt>
                <c:pt idx="6155">
                  <c:v>8.0007942280118524E-2</c:v>
                </c:pt>
                <c:pt idx="6156">
                  <c:v>8.0176129723361134E-2</c:v>
                </c:pt>
                <c:pt idx="6157">
                  <c:v>8.0305518526888761E-2</c:v>
                </c:pt>
                <c:pt idx="6158">
                  <c:v>8.0396216159039302E-2</c:v>
                </c:pt>
                <c:pt idx="6159">
                  <c:v>8.0448347990336469E-2</c:v>
                </c:pt>
                <c:pt idx="6160">
                  <c:v>8.0462057156012873E-2</c:v>
                </c:pt>
                <c:pt idx="6161">
                  <c:v>8.0437504410735758E-2</c:v>
                </c:pt>
                <c:pt idx="6162">
                  <c:v>8.0374867975573222E-2</c:v>
                </c:pt>
                <c:pt idx="6163">
                  <c:v>8.0274343377338256E-2</c:v>
                </c:pt>
                <c:pt idx="6164">
                  <c:v>8.0136143280426772E-2</c:v>
                </c:pt>
                <c:pt idx="6165">
                  <c:v>7.9960497311237014E-2</c:v>
                </c:pt>
                <c:pt idx="6166">
                  <c:v>7.9747651875311326E-2</c:v>
                </c:pt>
                <c:pt idx="6167">
                  <c:v>7.9497869967297796E-2</c:v>
                </c:pt>
                <c:pt idx="6168">
                  <c:v>7.9211430973868707E-2</c:v>
                </c:pt>
                <c:pt idx="6169">
                  <c:v>7.8888630469718182E-2</c:v>
                </c:pt>
                <c:pt idx="6170">
                  <c:v>7.8529780006751038E-2</c:v>
                </c:pt>
                <c:pt idx="6171">
                  <c:v>7.8135206896610868E-2</c:v>
                </c:pt>
                <c:pt idx="6172">
                  <c:v>7.7705253986674119E-2</c:v>
                </c:pt>
                <c:pt idx="6173">
                  <c:v>7.7240279429632991E-2</c:v>
                </c:pt>
                <c:pt idx="6174">
                  <c:v>7.6740656446832312E-2</c:v>
                </c:pt>
                <c:pt idx="6175">
                  <c:v>7.6206773085461935E-2</c:v>
                </c:pt>
                <c:pt idx="6176">
                  <c:v>7.563903196978411E-2</c:v>
                </c:pt>
                <c:pt idx="6177">
                  <c:v>7.5037850046508495E-2</c:v>
                </c:pt>
                <c:pt idx="6178">
                  <c:v>7.4403658324490279E-2</c:v>
                </c:pt>
                <c:pt idx="6179">
                  <c:v>7.3736901608871086E-2</c:v>
                </c:pt>
                <c:pt idx="6180">
                  <c:v>7.3038038229833763E-2</c:v>
                </c:pt>
                <c:pt idx="6181">
                  <c:v>7.2307539766121739E-2</c:v>
                </c:pt>
                <c:pt idx="6182">
                  <c:v>7.1545890763459255E-2</c:v>
                </c:pt>
                <c:pt idx="6183">
                  <c:v>7.0753588448049687E-2</c:v>
                </c:pt>
                <c:pt idx="6184">
                  <c:v>6.9931142435300062E-2</c:v>
                </c:pt>
                <c:pt idx="6185">
                  <c:v>6.9079074433926024E-2</c:v>
                </c:pt>
                <c:pt idx="6186">
                  <c:v>6.8197917945612432E-2</c:v>
                </c:pt>
                <c:pt idx="6187">
                  <c:v>6.7288217960368019E-2</c:v>
                </c:pt>
                <c:pt idx="6188">
                  <c:v>6.6350530647767358E-2</c:v>
                </c:pt>
                <c:pt idx="6189">
                  <c:v>6.538542304422669E-2</c:v>
                </c:pt>
                <c:pt idx="6190">
                  <c:v>6.4393472736457846E-2</c:v>
                </c:pt>
                <c:pt idx="6191">
                  <c:v>6.3375267541331048E-2</c:v>
                </c:pt>
                <c:pt idx="6192">
                  <c:v>6.2331405182247737E-2</c:v>
                </c:pt>
                <c:pt idx="6193">
                  <c:v>6.1262492962213401E-2</c:v>
                </c:pt>
                <c:pt idx="6194">
                  <c:v>6.0169147433813332E-2</c:v>
                </c:pt>
                <c:pt idx="6195">
                  <c:v>5.9051994066200902E-2</c:v>
                </c:pt>
                <c:pt idx="6196">
                  <c:v>5.7911666909329446E-2</c:v>
                </c:pt>
                <c:pt idx="6197">
                  <c:v>5.6748808255553132E-2</c:v>
                </c:pt>
                <c:pt idx="6198">
                  <c:v>5.5564068298800846E-2</c:v>
                </c:pt>
                <c:pt idx="6199">
                  <c:v>5.4358104791468333E-2</c:v>
                </c:pt>
                <c:pt idx="6200">
                  <c:v>5.3131582699225542E-2</c:v>
                </c:pt>
                <c:pt idx="6201">
                  <c:v>5.188517385390197E-2</c:v>
                </c:pt>
                <c:pt idx="6202">
                  <c:v>5.0619556604619385E-2</c:v>
                </c:pt>
                <c:pt idx="6203">
                  <c:v>4.9335415467348265E-2</c:v>
                </c:pt>
                <c:pt idx="6204">
                  <c:v>4.803344077306454E-2</c:v>
                </c:pt>
                <c:pt idx="6205">
                  <c:v>4.6714328314672829E-2</c:v>
                </c:pt>
                <c:pt idx="6206">
                  <c:v>4.5378778992887683E-2</c:v>
                </c:pt>
                <c:pt idx="6207">
                  <c:v>4.4027498461204559E-2</c:v>
                </c:pt>
                <c:pt idx="6208">
                  <c:v>4.2661196770189501E-2</c:v>
                </c:pt>
                <c:pt idx="6209">
                  <c:v>4.1280588011207243E-2</c:v>
                </c:pt>
                <c:pt idx="6210">
                  <c:v>3.9886389959793073E-2</c:v>
                </c:pt>
                <c:pt idx="6211">
                  <c:v>3.8479323718827209E-2</c:v>
                </c:pt>
                <c:pt idx="6212">
                  <c:v>3.7060113361676042E-2</c:v>
                </c:pt>
                <c:pt idx="6213">
                  <c:v>3.5629485575484954E-2</c:v>
                </c:pt>
                <c:pt idx="6214">
                  <c:v>3.418816930477736E-2</c:v>
                </c:pt>
                <c:pt idx="6215">
                  <c:v>3.2736895395537285E-2</c:v>
                </c:pt>
                <c:pt idx="6216">
                  <c:v>3.1276396239936291E-2</c:v>
                </c:pt>
                <c:pt idx="6217">
                  <c:v>2.9807405421868129E-2</c:v>
                </c:pt>
                <c:pt idx="6218">
                  <c:v>2.833065736347486E-2</c:v>
                </c:pt>
                <c:pt idx="6219">
                  <c:v>2.6846886972795192E-2</c:v>
                </c:pt>
                <c:pt idx="6220">
                  <c:v>2.5356829292736124E-2</c:v>
                </c:pt>
                <c:pt idx="6221">
                  <c:v>2.3861219151485414E-2</c:v>
                </c:pt>
                <c:pt idx="6222">
                  <c:v>2.2360790814567821E-2</c:v>
                </c:pt>
                <c:pt idx="6223">
                  <c:v>2.0856277638681375E-2</c:v>
                </c:pt>
                <c:pt idx="6224">
                  <c:v>1.9348411727452178E-2</c:v>
                </c:pt>
                <c:pt idx="6225">
                  <c:v>1.7837923589306946E-2</c:v>
                </c:pt>
                <c:pt idx="6226">
                  <c:v>1.632554179758474E-2</c:v>
                </c:pt>
                <c:pt idx="6227">
                  <c:v>1.4811992653031679E-2</c:v>
                </c:pt>
                <c:pt idx="6228">
                  <c:v>1.3297999848874623E-2</c:v>
                </c:pt>
                <c:pt idx="6229">
                  <c:v>1.1784284138555801E-2</c:v>
                </c:pt>
                <c:pt idx="6230">
                  <c:v>1.027156300634181E-2</c:v>
                </c:pt>
                <c:pt idx="6231">
                  <c:v>8.7605503408932934E-3</c:v>
                </c:pt>
                <c:pt idx="6232">
                  <c:v>7.2519561119791442E-3</c:v>
                </c:pt>
                <c:pt idx="6233">
                  <c:v>5.746486050451958E-3</c:v>
                </c:pt>
                <c:pt idx="6234">
                  <c:v>4.2448413316273229E-3</c:v>
                </c:pt>
                <c:pt idx="6235">
                  <c:v>2.7477182622095892E-3</c:v>
                </c:pt>
                <c:pt idx="6236">
                  <c:v>1.2558079708940627E-3</c:v>
                </c:pt>
                <c:pt idx="6237">
                  <c:v>-2.3020389724290674E-4</c:v>
                </c:pt>
                <c:pt idx="6238">
                  <c:v>-1.7096374823861627E-3</c:v>
                </c:pt>
                <c:pt idx="6239">
                  <c:v>-3.1818190076083417E-3</c:v>
                </c:pt>
                <c:pt idx="6240">
                  <c:v>-4.6460810722720302E-3</c:v>
                </c:pt>
                <c:pt idx="6241">
                  <c:v>-6.1017629411510366E-3</c:v>
                </c:pt>
                <c:pt idx="6242">
                  <c:v>-7.548210829116251E-3</c:v>
                </c:pt>
                <c:pt idx="6243">
                  <c:v>-8.9847781813023175E-3</c:v>
                </c:pt>
                <c:pt idx="6244">
                  <c:v>-1.0410825948587128E-2</c:v>
                </c:pt>
                <c:pt idx="6245">
                  <c:v>-1.1825722858346519E-2</c:v>
                </c:pt>
                <c:pt idx="6246">
                  <c:v>-1.3228845680306398E-2</c:v>
                </c:pt>
                <c:pt idx="6247">
                  <c:v>-1.4619579487447217E-2</c:v>
                </c:pt>
                <c:pt idx="6248">
                  <c:v>-1.5997317911804341E-2</c:v>
                </c:pt>
                <c:pt idx="6249">
                  <c:v>-1.7361463395108648E-2</c:v>
                </c:pt>
                <c:pt idx="6250">
                  <c:v>-1.8711427434146059E-2</c:v>
                </c:pt>
                <c:pt idx="6251">
                  <c:v>-2.0046630820751542E-2</c:v>
                </c:pt>
                <c:pt idx="6252">
                  <c:v>-2.1366503876351368E-2</c:v>
                </c:pt>
                <c:pt idx="6253">
                  <c:v>-2.2670486680942174E-2</c:v>
                </c:pt>
                <c:pt idx="6254">
                  <c:v>-2.3958029296459397E-2</c:v>
                </c:pt>
                <c:pt idx="6255">
                  <c:v>-2.5228591984423294E-2</c:v>
                </c:pt>
                <c:pt idx="6256">
                  <c:v>-2.6481645417800192E-2</c:v>
                </c:pt>
                <c:pt idx="6257">
                  <c:v>-2.7716670886995261E-2</c:v>
                </c:pt>
                <c:pt idx="6258">
                  <c:v>-2.8933160499900305E-2</c:v>
                </c:pt>
                <c:pt idx="6259">
                  <c:v>-3.0130617375956417E-2</c:v>
                </c:pt>
                <c:pt idx="6260">
                  <c:v>-3.1308555834116368E-2</c:v>
                </c:pt>
                <c:pt idx="6261">
                  <c:v>-3.2466501574695023E-2</c:v>
                </c:pt>
                <c:pt idx="6262">
                  <c:v>-3.3603991855006718E-2</c:v>
                </c:pt>
                <c:pt idx="6263">
                  <c:v>-3.4720575658759585E-2</c:v>
                </c:pt>
                <c:pt idx="6264">
                  <c:v>-3.5815813859150697E-2</c:v>
                </c:pt>
                <c:pt idx="6265">
                  <c:v>-3.6889279375586018E-2</c:v>
                </c:pt>
                <c:pt idx="6266">
                  <c:v>-3.7940557324026812E-2</c:v>
                </c:pt>
                <c:pt idx="6267">
                  <c:v>-3.8969245160865446E-2</c:v>
                </c:pt>
                <c:pt idx="6268">
                  <c:v>-3.9974952820328216E-2</c:v>
                </c:pt>
                <c:pt idx="6269">
                  <c:v>-4.0957302845359832E-2</c:v>
                </c:pt>
                <c:pt idx="6270">
                  <c:v>-4.1915930511935096E-2</c:v>
                </c:pt>
                <c:pt idx="6271">
                  <c:v>-4.2850483946805053E-2</c:v>
                </c:pt>
                <c:pt idx="6272">
                  <c:v>-4.3760624238612801E-2</c:v>
                </c:pt>
                <c:pt idx="6273">
                  <c:v>-4.4646025542373562E-2</c:v>
                </c:pt>
                <c:pt idx="6274">
                  <c:v>-4.550637517732898E-2</c:v>
                </c:pt>
                <c:pt idx="6275">
                  <c:v>-4.6341373718019135E-2</c:v>
                </c:pt>
                <c:pt idx="6276">
                  <c:v>-4.7150735078867551E-2</c:v>
                </c:pt>
                <c:pt idx="6277">
                  <c:v>-4.7934186591811485E-2</c:v>
                </c:pt>
                <c:pt idx="6278">
                  <c:v>-4.8691469077406714E-2</c:v>
                </c:pt>
                <c:pt idx="6279">
                  <c:v>-4.9422336909205111E-2</c:v>
                </c:pt>
                <c:pt idx="6280">
                  <c:v>-5.0126558071286534E-2</c:v>
                </c:pt>
                <c:pt idx="6281">
                  <c:v>-5.0803914209232172E-2</c:v>
                </c:pt>
                <c:pt idx="6282">
                  <c:v>-5.1454200674301363E-2</c:v>
                </c:pt>
                <c:pt idx="6283">
                  <c:v>-5.2077226560935296E-2</c:v>
                </c:pt>
                <c:pt idx="6284">
                  <c:v>-5.267281473756108E-2</c:v>
                </c:pt>
                <c:pt idx="6285">
                  <c:v>-5.3240801870742469E-2</c:v>
                </c:pt>
                <c:pt idx="6286">
                  <c:v>-5.3781038442656005E-2</c:v>
                </c:pt>
                <c:pt idx="6287">
                  <c:v>-5.4293388761907979E-2</c:v>
                </c:pt>
                <c:pt idx="6288">
                  <c:v>-5.4777730967859796E-2</c:v>
                </c:pt>
                <c:pt idx="6289">
                  <c:v>-5.5233957028147568E-2</c:v>
                </c:pt>
                <c:pt idx="6290">
                  <c:v>-5.5661972729876483E-2</c:v>
                </c:pt>
                <c:pt idx="6291">
                  <c:v>-5.6061697664150957E-2</c:v>
                </c:pt>
                <c:pt idx="6292">
                  <c:v>-5.6433065204168707E-2</c:v>
                </c:pt>
                <c:pt idx="6293">
                  <c:v>-5.6776022476848528E-2</c:v>
                </c:pt>
                <c:pt idx="6294">
                  <c:v>-5.7090530328071175E-2</c:v>
                </c:pt>
                <c:pt idx="6295">
                  <c:v>-5.7376563281566401E-2</c:v>
                </c:pt>
                <c:pt idx="6296">
                  <c:v>-5.763410949137511E-2</c:v>
                </c:pt>
                <c:pt idx="6297">
                  <c:v>-5.7863170688285163E-2</c:v>
                </c:pt>
                <c:pt idx="6298">
                  <c:v>-5.8063762119764793E-2</c:v>
                </c:pt>
                <c:pt idx="6299">
                  <c:v>-5.8235912484006391E-2</c:v>
                </c:pt>
                <c:pt idx="6300">
                  <c:v>-5.8379663857585071E-2</c:v>
                </c:pt>
                <c:pt idx="6301">
                  <c:v>-5.8495071617420742E-2</c:v>
                </c:pt>
                <c:pt idx="6302">
                  <c:v>-5.8582204356510126E-2</c:v>
                </c:pt>
                <c:pt idx="6303">
                  <c:v>-5.8641143793752876E-2</c:v>
                </c:pt>
                <c:pt idx="6304">
                  <c:v>-5.8671984678170808E-2</c:v>
                </c:pt>
                <c:pt idx="6305">
                  <c:v>-5.8674834687003082E-2</c:v>
                </c:pt>
                <c:pt idx="6306">
                  <c:v>-5.864981431850088E-2</c:v>
                </c:pt>
                <c:pt idx="6307">
                  <c:v>-5.8597056778756151E-2</c:v>
                </c:pt>
                <c:pt idx="6308">
                  <c:v>-5.8516707863257175E-2</c:v>
                </c:pt>
                <c:pt idx="6309">
                  <c:v>-5.8408925832694338E-2</c:v>
                </c:pt>
                <c:pt idx="6310">
                  <c:v>-5.8273881283767905E-2</c:v>
                </c:pt>
                <c:pt idx="6311">
                  <c:v>-5.8111757014310046E-2</c:v>
                </c:pt>
                <c:pt idx="6312">
                  <c:v>-5.792274788347293E-2</c:v>
                </c:pt>
                <c:pt idx="6313">
                  <c:v>-5.7707060666683935E-2</c:v>
                </c:pt>
                <c:pt idx="6314">
                  <c:v>-5.7464913905605139E-2</c:v>
                </c:pt>
                <c:pt idx="6315">
                  <c:v>-5.7196537753127469E-2</c:v>
                </c:pt>
                <c:pt idx="6316">
                  <c:v>-5.690217381356686E-2</c:v>
                </c:pt>
                <c:pt idx="6317">
                  <c:v>-5.65820749781525E-2</c:v>
                </c:pt>
                <c:pt idx="6318">
                  <c:v>-5.6236505255678637E-2</c:v>
                </c:pt>
                <c:pt idx="6319">
                  <c:v>-5.5865739598953676E-2</c:v>
                </c:pt>
                <c:pt idx="6320">
                  <c:v>-5.547006372643682E-2</c:v>
                </c:pt>
                <c:pt idx="6321">
                  <c:v>-5.5049773939858569E-2</c:v>
                </c:pt>
                <c:pt idx="6322">
                  <c:v>-5.4605176937346067E-2</c:v>
                </c:pt>
                <c:pt idx="6323">
                  <c:v>-5.413658962269139E-2</c:v>
                </c:pt>
                <c:pt idx="6324">
                  <c:v>-5.364433891029282E-2</c:v>
                </c:pt>
                <c:pt idx="6325">
                  <c:v>-5.3128761526496607E-2</c:v>
                </c:pt>
                <c:pt idx="6326">
                  <c:v>-5.2590203806949259E-2</c:v>
                </c:pt>
                <c:pt idx="6327">
                  <c:v>-5.2029021490365063E-2</c:v>
                </c:pt>
                <c:pt idx="6328">
                  <c:v>-5.1445579508650821E-2</c:v>
                </c:pt>
                <c:pt idx="6329">
                  <c:v>-5.0840251773640897E-2</c:v>
                </c:pt>
                <c:pt idx="6330">
                  <c:v>-5.0213420960501555E-2</c:v>
                </c:pt>
                <c:pt idx="6331">
                  <c:v>-4.9565478287860378E-2</c:v>
                </c:pt>
                <c:pt idx="6332">
                  <c:v>-4.8896823294840533E-2</c:v>
                </c:pt>
                <c:pt idx="6333">
                  <c:v>-4.8207863615245088E-2</c:v>
                </c:pt>
                <c:pt idx="6334">
                  <c:v>-4.7499014748685384E-2</c:v>
                </c:pt>
                <c:pt idx="6335">
                  <c:v>-4.6770699829120216E-2</c:v>
                </c:pt>
                <c:pt idx="6336">
                  <c:v>-4.6023349390647075E-2</c:v>
                </c:pt>
                <c:pt idx="6337">
                  <c:v>-4.5257401131018712E-2</c:v>
                </c:pt>
                <c:pt idx="6338">
                  <c:v>-4.4473299672459769E-2</c:v>
                </c:pt>
                <c:pt idx="6339">
                  <c:v>-4.3671496320624718E-2</c:v>
                </c:pt>
                <c:pt idx="6340">
                  <c:v>-4.2852448821013328E-2</c:v>
                </c:pt>
                <c:pt idx="6341">
                  <c:v>-4.2016621113833558E-2</c:v>
                </c:pt>
                <c:pt idx="6342">
                  <c:v>-4.1164483086547181E-2</c:v>
                </c:pt>
                <c:pt idx="6343">
                  <c:v>-4.0296510325027672E-2</c:v>
                </c:pt>
                <c:pt idx="6344">
                  <c:v>-3.9413183862920594E-2</c:v>
                </c:pt>
                <c:pt idx="6345">
                  <c:v>-3.8514989929511141E-2</c:v>
                </c:pt>
                <c:pt idx="6346">
                  <c:v>-3.7602419696249459E-2</c:v>
                </c:pt>
                <c:pt idx="6347">
                  <c:v>-3.6675969022080243E-2</c:v>
                </c:pt>
                <c:pt idx="6348">
                  <c:v>-3.5736138197596433E-2</c:v>
                </c:pt>
                <c:pt idx="6349">
                  <c:v>-3.4783431688142616E-2</c:v>
                </c:pt>
                <c:pt idx="6350">
                  <c:v>-3.3818357876246437E-2</c:v>
                </c:pt>
                <c:pt idx="6351">
                  <c:v>-3.2841428803128854E-2</c:v>
                </c:pt>
                <c:pt idx="6352">
                  <c:v>-3.1853159909658417E-2</c:v>
                </c:pt>
                <c:pt idx="6353">
                  <c:v>-3.085406977682659E-2</c:v>
                </c:pt>
                <c:pt idx="6354">
                  <c:v>-2.9844679865899008E-2</c:v>
                </c:pt>
                <c:pt idx="6355">
                  <c:v>-2.8825514258294709E-2</c:v>
                </c:pt>
                <c:pt idx="6356">
                  <c:v>-2.7797099395322277E-2</c:v>
                </c:pt>
                <c:pt idx="6357">
                  <c:v>-2.6759963817969891E-2</c:v>
                </c:pt>
                <c:pt idx="6358">
                  <c:v>-2.57146379067834E-2</c:v>
                </c:pt>
                <c:pt idx="6359">
                  <c:v>-2.4661653622160655E-2</c:v>
                </c:pt>
                <c:pt idx="6360">
                  <c:v>-2.3601544244748772E-2</c:v>
                </c:pt>
                <c:pt idx="6361">
                  <c:v>-2.2534844116630804E-2</c:v>
                </c:pt>
                <c:pt idx="6362">
                  <c:v>-2.1462088382943206E-2</c:v>
                </c:pt>
                <c:pt idx="6363">
                  <c:v>-2.0383812734318371E-2</c:v>
                </c:pt>
                <c:pt idx="6364">
                  <c:v>-1.9300553150159352E-2</c:v>
                </c:pt>
                <c:pt idx="6365">
                  <c:v>-1.8212845642945785E-2</c:v>
                </c:pt>
                <c:pt idx="6366">
                  <c:v>-1.7121226003496619E-2</c:v>
                </c:pt>
                <c:pt idx="6367">
                  <c:v>-1.602622954772593E-2</c:v>
                </c:pt>
                <c:pt idx="6368">
                  <c:v>-1.4928390864358139E-2</c:v>
                </c:pt>
                <c:pt idx="6369">
                  <c:v>-1.3828243564411128E-2</c:v>
                </c:pt>
                <c:pt idx="6370">
                  <c:v>-1.2726320032044295E-2</c:v>
                </c:pt>
                <c:pt idx="6371">
                  <c:v>-1.1623151177146596E-2</c:v>
                </c:pt>
                <c:pt idx="6372">
                  <c:v>-1.0519266189686238E-2</c:v>
                </c:pt>
                <c:pt idx="6373">
                  <c:v>-9.4151922959322797E-3</c:v>
                </c:pt>
                <c:pt idx="6374">
                  <c:v>-8.3114545167071712E-3</c:v>
                </c:pt>
                <c:pt idx="6375">
                  <c:v>-7.2085754276969118E-3</c:v>
                </c:pt>
                <c:pt idx="6376">
                  <c:v>-6.1070749219897576E-3</c:v>
                </c:pt>
                <c:pt idx="6377">
                  <c:v>-5.0074699749137657E-3</c:v>
                </c:pt>
                <c:pt idx="6378">
                  <c:v>-3.9102744112952826E-3</c:v>
                </c:pt>
                <c:pt idx="6379">
                  <c:v>-2.8159986752026565E-3</c:v>
                </c:pt>
                <c:pt idx="6380">
                  <c:v>-1.7251496023272471E-3</c:v>
                </c:pt>
                <c:pt idx="6381">
                  <c:v>-6.3823019503866062E-4</c:v>
                </c:pt>
                <c:pt idx="6382">
                  <c:v>4.4426059973199663E-4</c:v>
                </c:pt>
                <c:pt idx="6383">
                  <c:v>1.5218281097425079E-3</c:v>
                </c:pt>
                <c:pt idx="6384">
                  <c:v>2.5939821536882651E-3</c:v>
                </c:pt>
                <c:pt idx="6385">
                  <c:v>3.6602372543810997E-3</c:v>
                </c:pt>
                <c:pt idx="6386">
                  <c:v>4.7201128487760584E-3</c:v>
                </c:pt>
                <c:pt idx="6387">
                  <c:v>5.7731334947330529E-3</c:v>
                </c:pt>
                <c:pt idx="6388">
                  <c:v>6.8188290744683458E-3</c:v>
                </c:pt>
                <c:pt idx="6389">
                  <c:v>7.8567349945750688E-3</c:v>
                </c:pt>
                <c:pt idx="6390">
                  <c:v>8.8863923825545487E-3</c:v>
                </c:pt>
                <c:pt idx="6391">
                  <c:v>9.9073482797845617E-3</c:v>
                </c:pt>
                <c:pt idx="6392">
                  <c:v>1.0919155830826907E-2</c:v>
                </c:pt>
                <c:pt idx="6393">
                  <c:v>1.1921374469026602E-2</c:v>
                </c:pt>
                <c:pt idx="6394">
                  <c:v>1.2913570098297095E-2</c:v>
                </c:pt>
                <c:pt idx="6395">
                  <c:v>1.3895315271070189E-2</c:v>
                </c:pt>
                <c:pt idx="6396">
                  <c:v>1.486618936228855E-2</c:v>
                </c:pt>
                <c:pt idx="6397">
                  <c:v>1.5825778739416988E-2</c:v>
                </c:pt>
                <c:pt idx="6398">
                  <c:v>1.6773676928384655E-2</c:v>
                </c:pt>
                <c:pt idx="6399">
                  <c:v>1.77094847754188E-2</c:v>
                </c:pt>
                <c:pt idx="6400">
                  <c:v>1.8632810604677745E-2</c:v>
                </c:pt>
                <c:pt idx="6401">
                  <c:v>1.9543270371674946E-2</c:v>
                </c:pt>
                <c:pt idx="6402">
                  <c:v>2.0440487812400036E-2</c:v>
                </c:pt>
                <c:pt idx="6403">
                  <c:v>2.1324094588045538E-2</c:v>
                </c:pt>
                <c:pt idx="6404">
                  <c:v>2.2193730425452599E-2</c:v>
                </c:pt>
                <c:pt idx="6405">
                  <c:v>2.3049043253018684E-2</c:v>
                </c:pt>
                <c:pt idx="6406">
                  <c:v>2.3889689332157061E-2</c:v>
                </c:pt>
                <c:pt idx="6407">
                  <c:v>2.471533338422522E-2</c:v>
                </c:pt>
                <c:pt idx="6408">
                  <c:v>2.5525648712875215E-2</c:v>
                </c:pt>
                <c:pt idx="6409">
                  <c:v>2.6320317321813405E-2</c:v>
                </c:pt>
                <c:pt idx="6410">
                  <c:v>2.7099030027902791E-2</c:v>
                </c:pt>
                <c:pt idx="6411">
                  <c:v>2.7861486569593974E-2</c:v>
                </c:pt>
                <c:pt idx="6412">
                  <c:v>2.8607395710641251E-2</c:v>
                </c:pt>
                <c:pt idx="6413">
                  <c:v>2.9336475339098337E-2</c:v>
                </c:pt>
                <c:pt idx="6414">
                  <c:v>3.0048452561529659E-2</c:v>
                </c:pt>
                <c:pt idx="6415">
                  <c:v>3.074306379245249E-2</c:v>
                </c:pt>
                <c:pt idx="6416">
                  <c:v>3.1420054838966212E-2</c:v>
                </c:pt>
                <c:pt idx="6417">
                  <c:v>3.2079180980540946E-2</c:v>
                </c:pt>
                <c:pt idx="6418">
                  <c:v>3.2720207043981965E-2</c:v>
                </c:pt>
                <c:pt idx="6419">
                  <c:v>3.3342907473521748E-2</c:v>
                </c:pt>
                <c:pt idx="6420">
                  <c:v>3.394706639603845E-2</c:v>
                </c:pt>
                <c:pt idx="6421">
                  <c:v>3.4532477681404536E-2</c:v>
                </c:pt>
                <c:pt idx="6422">
                  <c:v>3.5098944997938308E-2</c:v>
                </c:pt>
                <c:pt idx="6423">
                  <c:v>3.5646281862964604E-2</c:v>
                </c:pt>
                <c:pt idx="6424">
                  <c:v>3.6174311688479441E-2</c:v>
                </c:pt>
                <c:pt idx="6425">
                  <c:v>3.6682867821911935E-2</c:v>
                </c:pt>
                <c:pt idx="6426">
                  <c:v>3.7171793582008006E-2</c:v>
                </c:pt>
                <c:pt idx="6427">
                  <c:v>3.7640942289805579E-2</c:v>
                </c:pt>
                <c:pt idx="6428">
                  <c:v>3.8090177294731742E-2</c:v>
                </c:pt>
                <c:pt idx="6429">
                  <c:v>3.8519371995829929E-2</c:v>
                </c:pt>
                <c:pt idx="6430">
                  <c:v>3.8928409858116166E-2</c:v>
                </c:pt>
                <c:pt idx="6431">
                  <c:v>3.9317184424093994E-2</c:v>
                </c:pt>
                <c:pt idx="6432">
                  <c:v>3.9685599320427832E-2</c:v>
                </c:pt>
                <c:pt idx="6433">
                  <c:v>4.003356825979295E-2</c:v>
                </c:pt>
                <c:pt idx="6434">
                  <c:v>4.0361015037948277E-2</c:v>
                </c:pt>
                <c:pt idx="6435">
                  <c:v>4.0667873526014746E-2</c:v>
                </c:pt>
                <c:pt idx="6436">
                  <c:v>4.0954087658013678E-2</c:v>
                </c:pt>
                <c:pt idx="6437">
                  <c:v>4.1219611413678164E-2</c:v>
                </c:pt>
                <c:pt idx="6438">
                  <c:v>4.1464408796578513E-2</c:v>
                </c:pt>
                <c:pt idx="6439">
                  <c:v>4.1688453807565577E-2</c:v>
                </c:pt>
                <c:pt idx="6440">
                  <c:v>4.189173041360561E-2</c:v>
                </c:pt>
                <c:pt idx="6441">
                  <c:v>4.2074232511997031E-2</c:v>
                </c:pt>
                <c:pt idx="6442">
                  <c:v>4.2235963890046226E-2</c:v>
                </c:pt>
                <c:pt idx="6443">
                  <c:v>4.2376938180210447E-2</c:v>
                </c:pt>
                <c:pt idx="6444">
                  <c:v>4.2497178810769504E-2</c:v>
                </c:pt>
                <c:pt idx="6445">
                  <c:v>4.2596718952061685E-2</c:v>
                </c:pt>
                <c:pt idx="6446">
                  <c:v>4.2675601458317967E-2</c:v>
                </c:pt>
                <c:pt idx="6447">
                  <c:v>4.2733878805163251E-2</c:v>
                </c:pt>
                <c:pt idx="6448">
                  <c:v>4.2771613022822577E-2</c:v>
                </c:pt>
                <c:pt idx="6449">
                  <c:v>4.2788875625065378E-2</c:v>
                </c:pt>
                <c:pt idx="6450">
                  <c:v>4.2785747533972733E-2</c:v>
                </c:pt>
                <c:pt idx="6451">
                  <c:v>4.2762319000563417E-2</c:v>
                </c:pt>
                <c:pt idx="6452">
                  <c:v>4.2718689521330483E-2</c:v>
                </c:pt>
                <c:pt idx="6453">
                  <c:v>4.2654967750748493E-2</c:v>
                </c:pt>
                <c:pt idx="6454">
                  <c:v>4.2571271409822857E-2</c:v>
                </c:pt>
                <c:pt idx="6455">
                  <c:v>4.2467727190750849E-2</c:v>
                </c:pt>
                <c:pt idx="6456">
                  <c:v>4.23444706576575E-2</c:v>
                </c:pt>
                <c:pt idx="6457">
                  <c:v>4.2201646143673777E-2</c:v>
                </c:pt>
                <c:pt idx="6458">
                  <c:v>4.203940664419948E-2</c:v>
                </c:pt>
                <c:pt idx="6459">
                  <c:v>4.1857913706567058E-2</c:v>
                </c:pt>
                <c:pt idx="6460">
                  <c:v>4.1657337316107698E-2</c:v>
                </c:pt>
                <c:pt idx="6461">
                  <c:v>4.1437855778712347E-2</c:v>
                </c:pt>
                <c:pt idx="6462">
                  <c:v>4.1199655599954685E-2</c:v>
                </c:pt>
                <c:pt idx="6463">
                  <c:v>4.0942931360848436E-2</c:v>
                </c:pt>
                <c:pt idx="6464">
                  <c:v>4.066788559029761E-2</c:v>
                </c:pt>
                <c:pt idx="6465">
                  <c:v>4.0374728634354665E-2</c:v>
                </c:pt>
                <c:pt idx="6466">
                  <c:v>4.0063678522309548E-2</c:v>
                </c:pt>
                <c:pt idx="6467">
                  <c:v>3.9734960829732685E-2</c:v>
                </c:pt>
                <c:pt idx="6468">
                  <c:v>3.9388808538516867E-2</c:v>
                </c:pt>
                <c:pt idx="6469">
                  <c:v>3.9025461894028668E-2</c:v>
                </c:pt>
                <c:pt idx="6470">
                  <c:v>3.8645168259412326E-2</c:v>
                </c:pt>
                <c:pt idx="6471">
                  <c:v>3.824818196717087E-2</c:v>
                </c:pt>
                <c:pt idx="6472">
                  <c:v>3.7834764168067088E-2</c:v>
                </c:pt>
                <c:pt idx="6473">
                  <c:v>3.7405182677448266E-2</c:v>
                </c:pt>
                <c:pt idx="6474">
                  <c:v>3.6959711819088865E-2</c:v>
                </c:pt>
                <c:pt idx="6475">
                  <c:v>3.6498632266603631E-2</c:v>
                </c:pt>
                <c:pt idx="6476">
                  <c:v>3.6022230882546788E-2</c:v>
                </c:pt>
                <c:pt idx="6477">
                  <c:v>3.5530800555277249E-2</c:v>
                </c:pt>
                <c:pt idx="6478">
                  <c:v>3.5024640033657961E-2</c:v>
                </c:pt>
                <c:pt idx="6479">
                  <c:v>3.4504053759715346E-2</c:v>
                </c:pt>
                <c:pt idx="6480">
                  <c:v>3.3969351699296761E-2</c:v>
                </c:pt>
                <c:pt idx="6481">
                  <c:v>3.342084917086565E-2</c:v>
                </c:pt>
                <c:pt idx="6482">
                  <c:v>3.2858866672486955E-2</c:v>
                </c:pt>
                <c:pt idx="6483">
                  <c:v>3.2283729707116252E-2</c:v>
                </c:pt>
                <c:pt idx="6484">
                  <c:v>3.1695768606262748E-2</c:v>
                </c:pt>
                <c:pt idx="6485">
                  <c:v>3.109531835213545E-2</c:v>
                </c:pt>
                <c:pt idx="6486">
                  <c:v>3.0482718398350046E-2</c:v>
                </c:pt>
                <c:pt idx="6487">
                  <c:v>2.9858312489301844E-2</c:v>
                </c:pt>
                <c:pt idx="6488">
                  <c:v>2.9222448478273131E-2</c:v>
                </c:pt>
                <c:pt idx="6489">
                  <c:v>2.8575478144398821E-2</c:v>
                </c:pt>
                <c:pt idx="6490">
                  <c:v>2.7917757008554978E-2</c:v>
                </c:pt>
                <c:pt idx="6491">
                  <c:v>2.7249644148268526E-2</c:v>
                </c:pt>
                <c:pt idx="6492">
                  <c:v>2.6571502011752426E-2</c:v>
                </c:pt>
                <c:pt idx="6493">
                  <c:v>2.5883696231150704E-2</c:v>
                </c:pt>
                <c:pt idx="6494">
                  <c:v>2.5186595435078694E-2</c:v>
                </c:pt>
                <c:pt idx="6495">
                  <c:v>2.4480571060553208E-2</c:v>
                </c:pt>
                <c:pt idx="6496">
                  <c:v>2.3765997164421473E-2</c:v>
                </c:pt>
                <c:pt idx="6497">
                  <c:v>2.3043250234358565E-2</c:v>
                </c:pt>
                <c:pt idx="6498">
                  <c:v>2.2312708999532561E-2</c:v>
                </c:pt>
                <c:pt idx="6499">
                  <c:v>2.1574754241027901E-2</c:v>
                </c:pt>
                <c:pt idx="6500">
                  <c:v>2.082976860213168E-2</c:v>
                </c:pt>
                <c:pt idx="6501">
                  <c:v>2.0078136398550814E-2</c:v>
                </c:pt>
                <c:pt idx="6502">
                  <c:v>1.9320243428655192E-2</c:v>
                </c:pt>
                <c:pt idx="6503">
                  <c:v>1.8556476783865114E-2</c:v>
                </c:pt>
                <c:pt idx="6504">
                  <c:v>1.7787224659228416E-2</c:v>
                </c:pt>
                <c:pt idx="6505">
                  <c:v>1.7012876164310135E-2</c:v>
                </c:pt>
                <c:pt idx="6506">
                  <c:v>1.6233821134466062E-2</c:v>
                </c:pt>
                <c:pt idx="6507">
                  <c:v>1.5450449942596301E-2</c:v>
                </c:pt>
                <c:pt idx="6508">
                  <c:v>1.4663153311455875E-2</c:v>
                </c:pt>
                <c:pt idx="6509">
                  <c:v>1.3872322126632409E-2</c:v>
                </c:pt>
                <c:pt idx="6510">
                  <c:v>1.3078347250246026E-2</c:v>
                </c:pt>
                <c:pt idx="6511">
                  <c:v>1.2281619335469739E-2</c:v>
                </c:pt>
                <c:pt idx="6512">
                  <c:v>1.1482528641970791E-2</c:v>
                </c:pt>
                <c:pt idx="6513">
                  <c:v>1.0681464852332368E-2</c:v>
                </c:pt>
                <c:pt idx="6514">
                  <c:v>9.8788168895458228E-3</c:v>
                </c:pt>
                <c:pt idx="6515">
                  <c:v>9.0749727356652619E-3</c:v>
                </c:pt>
                <c:pt idx="6516">
                  <c:v>8.2703192516964934E-3</c:v>
                </c:pt>
                <c:pt idx="6517">
                  <c:v>7.4652419988008667E-3</c:v>
                </c:pt>
                <c:pt idx="6518">
                  <c:v>6.6601250608899392E-3</c:v>
                </c:pt>
                <c:pt idx="6519">
                  <c:v>5.8553508687054613E-3</c:v>
                </c:pt>
                <c:pt idx="6520">
                  <c:v>5.0513000254422489E-3</c:v>
                </c:pt>
                <c:pt idx="6521">
                  <c:v>4.248351133992064E-3</c:v>
                </c:pt>
                <c:pt idx="6522">
                  <c:v>3.44688062590977E-3</c:v>
                </c:pt>
                <c:pt idx="6523">
                  <c:v>2.6472625921249008E-3</c:v>
                </c:pt>
                <c:pt idx="6524">
                  <c:v>1.8498686155300858E-3</c:v>
                </c:pt>
                <c:pt idx="6525">
                  <c:v>1.0550676054753962E-3</c:v>
                </c:pt>
                <c:pt idx="6526">
                  <c:v>2.6322563424847927E-4</c:v>
                </c:pt>
                <c:pt idx="6527">
                  <c:v>-5.2529422437774679E-4</c:v>
                </c:pt>
                <c:pt idx="6528">
                  <c:v>-1.3101320544704066E-3</c:v>
                </c:pt>
                <c:pt idx="6529">
                  <c:v>-2.0909312550790914E-3</c:v>
                </c:pt>
                <c:pt idx="6530">
                  <c:v>-2.8673386951112954E-3</c:v>
                </c:pt>
                <c:pt idx="6531">
                  <c:v>-3.6390048658848915E-3</c:v>
                </c:pt>
                <c:pt idx="6532">
                  <c:v>-4.4055840313062056E-3</c:v>
                </c:pt>
                <c:pt idx="6533">
                  <c:v>-5.1667343755989583E-3</c:v>
                </c:pt>
                <c:pt idx="6534">
                  <c:v>-5.922118148516055E-3</c:v>
                </c:pt>
                <c:pt idx="6535">
                  <c:v>-6.6714018080149869E-3</c:v>
                </c:pt>
                <c:pt idx="6536">
                  <c:v>-7.4142561602891632E-3</c:v>
                </c:pt>
                <c:pt idx="6537">
                  <c:v>-8.1503564971405432E-3</c:v>
                </c:pt>
                <c:pt idx="6538">
                  <c:v>-8.8793827306158542E-3</c:v>
                </c:pt>
                <c:pt idx="6539">
                  <c:v>-9.6010195248711488E-3</c:v>
                </c:pt>
                <c:pt idx="6540">
                  <c:v>-1.0314956425194869E-2</c:v>
                </c:pt>
                <c:pt idx="6541">
                  <c:v>-1.1020887984168131E-2</c:v>
                </c:pt>
                <c:pt idx="6542">
                  <c:v>-1.1718513884876498E-2</c:v>
                </c:pt>
                <c:pt idx="6543">
                  <c:v>-1.2407539061177447E-2</c:v>
                </c:pt>
                <c:pt idx="6544">
                  <c:v>-1.3087673814914921E-2</c:v>
                </c:pt>
                <c:pt idx="6545">
                  <c:v>-1.3758633930118641E-2</c:v>
                </c:pt>
                <c:pt idx="6546">
                  <c:v>-1.4420140784063328E-2</c:v>
                </c:pt>
                <c:pt idx="6547">
                  <c:v>-1.5071921455212519E-2</c:v>
                </c:pt>
                <c:pt idx="6548">
                  <c:v>-1.5713708827979251E-2</c:v>
                </c:pt>
                <c:pt idx="6549">
                  <c:v>-1.6345241694273333E-2</c:v>
                </c:pt>
                <c:pt idx="6550">
                  <c:v>-1.696626485180008E-2</c:v>
                </c:pt>
                <c:pt idx="6551">
                  <c:v>-1.7576529199088274E-2</c:v>
                </c:pt>
                <c:pt idx="6552">
                  <c:v>-1.8175791827190518E-2</c:v>
                </c:pt>
                <c:pt idx="6553">
                  <c:v>-1.8763816108069282E-2</c:v>
                </c:pt>
                <c:pt idx="6554">
                  <c:v>-1.934037177959148E-2</c:v>
                </c:pt>
                <c:pt idx="6555">
                  <c:v>-1.9905235027142653E-2</c:v>
                </c:pt>
                <c:pt idx="6556">
                  <c:v>-2.045818856183141E-2</c:v>
                </c:pt>
                <c:pt idx="6557">
                  <c:v>-2.0999021695234259E-2</c:v>
                </c:pt>
                <c:pt idx="6558">
                  <c:v>-2.1527530410702208E-2</c:v>
                </c:pt>
                <c:pt idx="6559">
                  <c:v>-2.204351743118187E-2</c:v>
                </c:pt>
                <c:pt idx="6560">
                  <c:v>-2.2546792283537533E-2</c:v>
                </c:pt>
                <c:pt idx="6561">
                  <c:v>-2.3037171359364471E-2</c:v>
                </c:pt>
                <c:pt idx="6562">
                  <c:v>-2.3514477972282323E-2</c:v>
                </c:pt>
                <c:pt idx="6563">
                  <c:v>-2.3978542411688973E-2</c:v>
                </c:pt>
                <c:pt idx="6564">
                  <c:v>-2.4429201992971786E-2</c:v>
                </c:pt>
                <c:pt idx="6565">
                  <c:v>-2.4866301104158346E-2</c:v>
                </c:pt>
                <c:pt idx="6566">
                  <c:v>-2.5289691249009288E-2</c:v>
                </c:pt>
                <c:pt idx="6567">
                  <c:v>-2.5699231086551082E-2</c:v>
                </c:pt>
                <c:pt idx="6568">
                  <c:v>-2.6094786467028508E-2</c:v>
                </c:pt>
                <c:pt idx="6569">
                  <c:v>-2.6476230464295945E-2</c:v>
                </c:pt>
                <c:pt idx="6570">
                  <c:v>-2.6843443404632399E-2</c:v>
                </c:pt>
                <c:pt idx="6571">
                  <c:v>-2.7196312891981104E-2</c:v>
                </c:pt>
                <c:pt idx="6572">
                  <c:v>-2.7534733829651152E-2</c:v>
                </c:pt>
                <c:pt idx="6573">
                  <c:v>-2.7858608438419842E-2</c:v>
                </c:pt>
                <c:pt idx="6574">
                  <c:v>-2.8167846271113045E-2</c:v>
                </c:pt>
                <c:pt idx="6575">
                  <c:v>-2.84623642236293E-2</c:v>
                </c:pt>
                <c:pt idx="6576">
                  <c:v>-2.874208654242778E-2</c:v>
                </c:pt>
                <c:pt idx="6577">
                  <c:v>-2.9006944828494644E-2</c:v>
                </c:pt>
                <c:pt idx="6578">
                  <c:v>-2.9256878037805873E-2</c:v>
                </c:pt>
                <c:pt idx="6579">
                  <c:v>-2.9491832478290188E-2</c:v>
                </c:pt>
                <c:pt idx="6580">
                  <c:v>-2.9711761803315178E-2</c:v>
                </c:pt>
                <c:pt idx="6581">
                  <c:v>-2.9916627001722314E-2</c:v>
                </c:pt>
                <c:pt idx="6582">
                  <c:v>-3.0106396384392199E-2</c:v>
                </c:pt>
                <c:pt idx="6583">
                  <c:v>-3.0281045567445333E-2</c:v>
                </c:pt>
                <c:pt idx="6584">
                  <c:v>-3.0440557452031933E-2</c:v>
                </c:pt>
                <c:pt idx="6585">
                  <c:v>-3.0584922200655333E-2</c:v>
                </c:pt>
                <c:pt idx="6586">
                  <c:v>-3.0714137210327896E-2</c:v>
                </c:pt>
                <c:pt idx="6587">
                  <c:v>-3.0828207082255425E-2</c:v>
                </c:pt>
                <c:pt idx="6588">
                  <c:v>-3.0927143588317517E-2</c:v>
                </c:pt>
                <c:pt idx="6589">
                  <c:v>-3.1010965634243225E-2</c:v>
                </c:pt>
                <c:pt idx="6590">
                  <c:v>-3.1079699219591111E-2</c:v>
                </c:pt>
                <c:pt idx="6591">
                  <c:v>-3.1133377394543915E-2</c:v>
                </c:pt>
                <c:pt idx="6592">
                  <c:v>-3.1172040213459182E-2</c:v>
                </c:pt>
                <c:pt idx="6593">
                  <c:v>-3.1195734685437355E-2</c:v>
                </c:pt>
                <c:pt idx="6594">
                  <c:v>-3.120451472168289E-2</c:v>
                </c:pt>
                <c:pt idx="6595">
                  <c:v>-3.1198441079867367E-2</c:v>
                </c:pt>
                <c:pt idx="6596">
                  <c:v>-3.1177581305489702E-2</c:v>
                </c:pt>
                <c:pt idx="6597">
                  <c:v>-3.1142009670244025E-2</c:v>
                </c:pt>
                <c:pt idx="6598">
                  <c:v>-3.1091807107486619E-2</c:v>
                </c:pt>
                <c:pt idx="6599">
                  <c:v>-3.1027061144797863E-2</c:v>
                </c:pt>
                <c:pt idx="6600">
                  <c:v>-3.0947865833735756E-2</c:v>
                </c:pt>
                <c:pt idx="6601">
                  <c:v>-3.0854321676763136E-2</c:v>
                </c:pt>
                <c:pt idx="6602">
                  <c:v>-3.0746535551462128E-2</c:v>
                </c:pt>
                <c:pt idx="6603">
                  <c:v>-3.0624620632028744E-2</c:v>
                </c:pt>
                <c:pt idx="6604">
                  <c:v>-3.0488696308127644E-2</c:v>
                </c:pt>
                <c:pt idx="6605">
                  <c:v>-3.0338888101179726E-2</c:v>
                </c:pt>
                <c:pt idx="6606">
                  <c:v>-3.0175327578008889E-2</c:v>
                </c:pt>
                <c:pt idx="6607">
                  <c:v>-2.9998152262126782E-2</c:v>
                </c:pt>
                <c:pt idx="6608">
                  <c:v>-2.9807505542465498E-2</c:v>
                </c:pt>
                <c:pt idx="6609">
                  <c:v>-2.9603536579784588E-2</c:v>
                </c:pt>
                <c:pt idx="6610">
                  <c:v>-2.9386400210719036E-2</c:v>
                </c:pt>
                <c:pt idx="6611">
                  <c:v>-2.9156256849550616E-2</c:v>
                </c:pt>
                <c:pt idx="6612">
                  <c:v>-2.8913272387778709E-2</c:v>
                </c:pt>
                <c:pt idx="6613">
                  <c:v>-2.8657618091499415E-2</c:v>
                </c:pt>
                <c:pt idx="6614">
                  <c:v>-2.8389470496702922E-2</c:v>
                </c:pt>
                <c:pt idx="6615">
                  <c:v>-2.8109011302512397E-2</c:v>
                </c:pt>
                <c:pt idx="6616">
                  <c:v>-2.7816427262438798E-2</c:v>
                </c:pt>
                <c:pt idx="6617">
                  <c:v>-2.7511910073710767E-2</c:v>
                </c:pt>
                <c:pt idx="6618">
                  <c:v>-2.7195656264738834E-2</c:v>
                </c:pt>
                <c:pt idx="6619">
                  <c:v>-2.6867867080777832E-2</c:v>
                </c:pt>
                <c:pt idx="6620">
                  <c:v>-2.6528748367833865E-2</c:v>
                </c:pt>
                <c:pt idx="6621">
                  <c:v>-2.6178510454919809E-2</c:v>
                </c:pt>
                <c:pt idx="6622">
                  <c:v>-2.5817368034665653E-2</c:v>
                </c:pt>
                <c:pt idx="6623">
                  <c:v>-2.5445540042394268E-2</c:v>
                </c:pt>
                <c:pt idx="6624">
                  <c:v>-2.5063249533703123E-2</c:v>
                </c:pt>
                <c:pt idx="6625">
                  <c:v>-2.4670723560629593E-2</c:v>
                </c:pt>
                <c:pt idx="6626">
                  <c:v>-2.4268193046442635E-2</c:v>
                </c:pt>
                <c:pt idx="6627">
                  <c:v>-2.3855892659158454E-2</c:v>
                </c:pt>
                <c:pt idx="6628">
                  <c:v>-2.3434060683821069E-2</c:v>
                </c:pt>
                <c:pt idx="6629">
                  <c:v>-2.3002938893618208E-2</c:v>
                </c:pt>
                <c:pt idx="6630">
                  <c:v>-2.2562772419909866E-2</c:v>
                </c:pt>
                <c:pt idx="6631">
                  <c:v>-2.2113809621226763E-2</c:v>
                </c:pt>
                <c:pt idx="6632">
                  <c:v>-2.1656301951295091E-2</c:v>
                </c:pt>
                <c:pt idx="6633">
                  <c:v>-2.1190503826185664E-2</c:v>
                </c:pt>
                <c:pt idx="6634">
                  <c:v>-2.0716672490620001E-2</c:v>
                </c:pt>
                <c:pt idx="6635">
                  <c:v>-2.0235067883521966E-2</c:v>
                </c:pt>
                <c:pt idx="6636">
                  <c:v>-1.9745952502873691E-2</c:v>
                </c:pt>
                <c:pt idx="6637">
                  <c:v>-1.9249591269942232E-2</c:v>
                </c:pt>
                <c:pt idx="6638">
                  <c:v>-1.8746251392956326E-2</c:v>
                </c:pt>
                <c:pt idx="6639">
                  <c:v>-1.8236202230275268E-2</c:v>
                </c:pt>
                <c:pt idx="6640">
                  <c:v>-1.7719715153152061E-2</c:v>
                </c:pt>
                <c:pt idx="6641">
                  <c:v>-1.7197063408114558E-2</c:v>
                </c:pt>
                <c:pt idx="6642">
                  <c:v>-1.6668521979081453E-2</c:v>
                </c:pt>
                <c:pt idx="6643">
                  <c:v>-1.6134367449229341E-2</c:v>
                </c:pt>
                <c:pt idx="6644">
                  <c:v>-1.5594877862722562E-2</c:v>
                </c:pt>
                <c:pt idx="6645">
                  <c:v>-1.5050332586333584E-2</c:v>
                </c:pt>
                <c:pt idx="6646">
                  <c:v>-1.4501012171050726E-2</c:v>
                </c:pt>
                <c:pt idx="6647">
                  <c:v>-1.394719821371964E-2</c:v>
                </c:pt>
                <c:pt idx="6648">
                  <c:v>-1.3389173218809157E-2</c:v>
                </c:pt>
                <c:pt idx="6649">
                  <c:v>-1.282722046027608E-2</c:v>
                </c:pt>
                <c:pt idx="6650">
                  <c:v>-1.2261623843800655E-2</c:v>
                </c:pt>
                <c:pt idx="6651">
                  <c:v>-1.1692667769180725E-2</c:v>
                </c:pt>
                <c:pt idx="6652">
                  <c:v>-1.1120636993176468E-2</c:v>
                </c:pt>
                <c:pt idx="6653">
                  <c:v>-1.0545816492756823E-2</c:v>
                </c:pt>
                <c:pt idx="6654">
                  <c:v>-9.9684913288275133E-3</c:v>
                </c:pt>
                <c:pt idx="6655">
                  <c:v>-9.388946510539023E-3</c:v>
                </c:pt>
                <c:pt idx="6656">
                  <c:v>-8.8074668601816931E-3</c:v>
                </c:pt>
                <c:pt idx="6657">
                  <c:v>-8.2243368787691569E-3</c:v>
                </c:pt>
                <c:pt idx="6658">
                  <c:v>-7.6398406123701981E-3</c:v>
                </c:pt>
                <c:pt idx="6659">
                  <c:v>-7.0542615192169429E-3</c:v>
                </c:pt>
                <c:pt idx="6660">
                  <c:v>-6.4678823376907715E-3</c:v>
                </c:pt>
                <c:pt idx="6661">
                  <c:v>-5.8809849552046989E-3</c:v>
                </c:pt>
                <c:pt idx="6662">
                  <c:v>-5.2938502780958512E-3</c:v>
                </c:pt>
                <c:pt idx="6663">
                  <c:v>-4.7067581024786854E-3</c:v>
                </c:pt>
                <c:pt idx="6664">
                  <c:v>-4.1199869862973198E-3</c:v>
                </c:pt>
                <c:pt idx="6665">
                  <c:v>-3.5338141224119089E-3</c:v>
                </c:pt>
                <c:pt idx="6666">
                  <c:v>-2.9485152129516056E-3</c:v>
                </c:pt>
                <c:pt idx="6667">
                  <c:v>-2.3643643449052791E-3</c:v>
                </c:pt>
                <c:pt idx="6668">
                  <c:v>-1.7816338670193351E-3</c:v>
                </c:pt>
                <c:pt idx="6669">
                  <c:v>-1.2005942680527743E-3</c:v>
                </c:pt>
                <c:pt idx="6670">
                  <c:v>-6.2151405645845682E-4</c:v>
                </c:pt>
                <c:pt idx="6671">
                  <c:v>-4.4659641508286779E-5</c:v>
                </c:pt>
                <c:pt idx="6672">
                  <c:v>5.2970478404118992E-4</c:v>
                </c:pt>
                <c:pt idx="6673">
                  <c:v>1.1013173597503193E-3</c:v>
                </c:pt>
                <c:pt idx="6674">
                  <c:v>1.6699186716541891E-3</c:v>
                </c:pt>
                <c:pt idx="6675">
                  <c:v>2.2352518647984717E-3</c:v>
                </c:pt>
                <c:pt idx="6676">
                  <c:v>2.7970627540288753E-3</c:v>
                </c:pt>
                <c:pt idx="6677">
                  <c:v>3.3550999330700165E-3</c:v>
                </c:pt>
                <c:pt idx="6678">
                  <c:v>3.9091148817815792E-3</c:v>
                </c:pt>
                <c:pt idx="6679">
                  <c:v>4.4588620715895009E-3</c:v>
                </c:pt>
                <c:pt idx="6680">
                  <c:v>5.0040990690473379E-3</c:v>
                </c:pt>
                <c:pt idx="6681">
                  <c:v>5.5445866374460116E-3</c:v>
                </c:pt>
                <c:pt idx="6682">
                  <c:v>6.0800888365019103E-3</c:v>
                </c:pt>
                <c:pt idx="6683">
                  <c:v>6.6103731200238408E-3</c:v>
                </c:pt>
                <c:pt idx="6684">
                  <c:v>7.1352104315314958E-3</c:v>
                </c:pt>
                <c:pt idx="6685">
                  <c:v>7.6543752978580556E-3</c:v>
                </c:pt>
                <c:pt idx="6686">
                  <c:v>8.1676459205237677E-3</c:v>
                </c:pt>
                <c:pt idx="6687">
                  <c:v>8.6748042651452906E-3</c:v>
                </c:pt>
                <c:pt idx="6688">
                  <c:v>9.1756361485016303E-3</c:v>
                </c:pt>
                <c:pt idx="6689">
                  <c:v>9.6699313234867752E-3</c:v>
                </c:pt>
                <c:pt idx="6690">
                  <c:v>1.0157483561760196E-2</c:v>
                </c:pt>
                <c:pt idx="6691">
                  <c:v>1.0638090734232964E-2</c:v>
                </c:pt>
                <c:pt idx="6692">
                  <c:v>1.111155488913208E-2</c:v>
                </c:pt>
                <c:pt idx="6693">
                  <c:v>1.1577682327818625E-2</c:v>
                </c:pt>
                <c:pt idx="6694">
                  <c:v>1.2036283678253852E-2</c:v>
                </c:pt>
                <c:pt idx="6695">
                  <c:v>1.2487173966050627E-2</c:v>
                </c:pt>
                <c:pt idx="6696">
                  <c:v>1.2930172683172226E-2</c:v>
                </c:pt>
                <c:pt idx="6697">
                  <c:v>1.3365103854179198E-2</c:v>
                </c:pt>
                <c:pt idx="6698">
                  <c:v>1.3791796100041404E-2</c:v>
                </c:pt>
                <c:pt idx="6699">
                  <c:v>1.4210082699551816E-2</c:v>
                </c:pt>
                <c:pt idx="6700">
                  <c:v>1.4619801648106705E-2</c:v>
                </c:pt>
                <c:pt idx="6701">
                  <c:v>1.5020795714178021E-2</c:v>
                </c:pt>
                <c:pt idx="6702">
                  <c:v>1.5412912493154435E-2</c:v>
                </c:pt>
                <c:pt idx="6703">
                  <c:v>1.5796004458681973E-2</c:v>
                </c:pt>
                <c:pt idx="6704">
                  <c:v>1.6169929011473946E-2</c:v>
                </c:pt>
                <c:pt idx="6705">
                  <c:v>1.653454852560295E-2</c:v>
                </c:pt>
                <c:pt idx="6706">
                  <c:v>1.6889730392113261E-2</c:v>
                </c:pt>
                <c:pt idx="6707">
                  <c:v>1.7235347060224258E-2</c:v>
                </c:pt>
                <c:pt idx="6708">
                  <c:v>1.7571276075824274E-2</c:v>
                </c:pt>
                <c:pt idx="6709">
                  <c:v>1.789740011740789E-2</c:v>
                </c:pt>
                <c:pt idx="6710">
                  <c:v>1.821360702951379E-2</c:v>
                </c:pt>
                <c:pt idx="6711">
                  <c:v>1.8519789853402177E-2</c:v>
                </c:pt>
                <c:pt idx="6712">
                  <c:v>1.8815846855241031E-2</c:v>
                </c:pt>
                <c:pt idx="6713">
                  <c:v>1.9101681551670604E-2</c:v>
                </c:pt>
                <c:pt idx="6714">
                  <c:v>1.9377202732759186E-2</c:v>
                </c:pt>
                <c:pt idx="6715">
                  <c:v>1.9642324482340889E-2</c:v>
                </c:pt>
                <c:pt idx="6716">
                  <c:v>1.9896966195762769E-2</c:v>
                </c:pt>
                <c:pt idx="6717">
                  <c:v>2.0141052595034695E-2</c:v>
                </c:pt>
                <c:pt idx="6718">
                  <c:v>2.0374513741388017E-2</c:v>
                </c:pt>
                <c:pt idx="6719">
                  <c:v>2.059728504522923E-2</c:v>
                </c:pt>
                <c:pt idx="6720">
                  <c:v>2.0809307273522978E-2</c:v>
                </c:pt>
                <c:pt idx="6721">
                  <c:v>2.1010526554598532E-2</c:v>
                </c:pt>
                <c:pt idx="6722">
                  <c:v>2.120089438038672E-2</c:v>
                </c:pt>
                <c:pt idx="6723">
                  <c:v>2.138036760610219E-2</c:v>
                </c:pt>
                <c:pt idx="6724">
                  <c:v>2.1548908447378952E-2</c:v>
                </c:pt>
                <c:pt idx="6725">
                  <c:v>2.1706484474875148E-2</c:v>
                </c:pt>
                <c:pt idx="6726">
                  <c:v>2.1853068606358453E-2</c:v>
                </c:pt>
                <c:pt idx="6727">
                  <c:v>2.198863909628973E-2</c:v>
                </c:pt>
                <c:pt idx="6728">
                  <c:v>2.2113179522906715E-2</c:v>
                </c:pt>
                <c:pt idx="6729">
                  <c:v>2.2226678772858707E-2</c:v>
                </c:pt>
                <c:pt idx="6730">
                  <c:v>2.232913102336111E-2</c:v>
                </c:pt>
                <c:pt idx="6731">
                  <c:v>2.2420535721935357E-2</c:v>
                </c:pt>
                <c:pt idx="6732">
                  <c:v>2.2500897563731324E-2</c:v>
                </c:pt>
                <c:pt idx="6733">
                  <c:v>2.2570226466444316E-2</c:v>
                </c:pt>
                <c:pt idx="6734">
                  <c:v>2.2628537542877244E-2</c:v>
                </c:pt>
                <c:pt idx="6735">
                  <c:v>2.2675851071155825E-2</c:v>
                </c:pt>
                <c:pt idx="6736">
                  <c:v>2.2712192462600658E-2</c:v>
                </c:pt>
                <c:pt idx="6737">
                  <c:v>2.273759222732525E-2</c:v>
                </c:pt>
                <c:pt idx="6738">
                  <c:v>2.2752085937556007E-2</c:v>
                </c:pt>
                <c:pt idx="6739">
                  <c:v>2.2755714188698269E-2</c:v>
                </c:pt>
                <c:pt idx="6740">
                  <c:v>2.2748522558204122E-2</c:v>
                </c:pt>
                <c:pt idx="6741">
                  <c:v>2.2730561562236851E-2</c:v>
                </c:pt>
                <c:pt idx="6742">
                  <c:v>2.2701886610190659E-2</c:v>
                </c:pt>
                <c:pt idx="6743">
                  <c:v>2.2662557957082455E-2</c:v>
                </c:pt>
                <c:pt idx="6744">
                  <c:v>2.2612640653848833E-2</c:v>
                </c:pt>
                <c:pt idx="6745">
                  <c:v>2.2552204495581409E-2</c:v>
                </c:pt>
                <c:pt idx="6746">
                  <c:v>2.2481323967736885E-2</c:v>
                </c:pt>
                <c:pt idx="6747">
                  <c:v>2.2400078190358511E-2</c:v>
                </c:pt>
                <c:pt idx="6748">
                  <c:v>2.230855086032902E-2</c:v>
                </c:pt>
                <c:pt idx="6749">
                  <c:v>2.2206830191709232E-2</c:v>
                </c:pt>
                <c:pt idx="6750">
                  <c:v>2.2095008854198565E-2</c:v>
                </c:pt>
                <c:pt idx="6751">
                  <c:v>2.1973183909730996E-2</c:v>
                </c:pt>
                <c:pt idx="6752">
                  <c:v>2.1841456747272586E-2</c:v>
                </c:pt>
                <c:pt idx="6753">
                  <c:v>2.1699933015853639E-2</c:v>
                </c:pt>
                <c:pt idx="6754">
                  <c:v>2.1548722555856124E-2</c:v>
                </c:pt>
                <c:pt idx="6755">
                  <c:v>2.1387939328617676E-2</c:v>
                </c:pt>
                <c:pt idx="6756">
                  <c:v>2.121770134438597E-2</c:v>
                </c:pt>
                <c:pt idx="6757">
                  <c:v>2.103813058866456E-2</c:v>
                </c:pt>
                <c:pt idx="6758">
                  <c:v>2.0849352946989006E-2</c:v>
                </c:pt>
                <c:pt idx="6759">
                  <c:v>2.0651498128182656E-2</c:v>
                </c:pt>
                <c:pt idx="6760">
                  <c:v>2.0444699586122449E-2</c:v>
                </c:pt>
                <c:pt idx="6761">
                  <c:v>2.0229094440083854E-2</c:v>
                </c:pt>
                <c:pt idx="6762">
                  <c:v>2.0004823393674969E-2</c:v>
                </c:pt>
                <c:pt idx="6763">
                  <c:v>1.9772030652426879E-2</c:v>
                </c:pt>
                <c:pt idx="6764">
                  <c:v>1.9530863840091582E-2</c:v>
                </c:pt>
                <c:pt idx="6765">
                  <c:v>1.9281473913663916E-2</c:v>
                </c:pt>
                <c:pt idx="6766">
                  <c:v>1.9024015077200883E-2</c:v>
                </c:pt>
                <c:pt idx="6767">
                  <c:v>1.8758644694475378E-2</c:v>
                </c:pt>
                <c:pt idx="6768">
                  <c:v>1.8485523200502518E-2</c:v>
                </c:pt>
                <c:pt idx="6769">
                  <c:v>1.8204814012001212E-2</c:v>
                </c:pt>
                <c:pt idx="6770">
                  <c:v>1.791668343681518E-2</c:v>
                </c:pt>
                <c:pt idx="6771">
                  <c:v>1.7621300582416035E-2</c:v>
                </c:pt>
                <c:pt idx="6772">
                  <c:v>1.7318837263307772E-2</c:v>
                </c:pt>
                <c:pt idx="6773">
                  <c:v>1.7009467907827272E-2</c:v>
                </c:pt>
                <c:pt idx="6774">
                  <c:v>1.6693369463823136E-2</c:v>
                </c:pt>
                <c:pt idx="6775">
                  <c:v>1.6370721303727142E-2</c:v>
                </c:pt>
                <c:pt idx="6776">
                  <c:v>1.604170512883786E-2</c:v>
                </c:pt>
                <c:pt idx="6777">
                  <c:v>1.5706504872893642E-2</c:v>
                </c:pt>
                <c:pt idx="6778">
                  <c:v>1.5365306605041587E-2</c:v>
                </c:pt>
                <c:pt idx="6779">
                  <c:v>1.5018298432193315E-2</c:v>
                </c:pt>
                <c:pt idx="6780">
                  <c:v>1.4665670400839203E-2</c:v>
                </c:pt>
                <c:pt idx="6781">
                  <c:v>1.4307614398381222E-2</c:v>
                </c:pt>
                <c:pt idx="6782">
                  <c:v>1.3944324054008125E-2</c:v>
                </c:pt>
                <c:pt idx="6783">
                  <c:v>1.3575994639181192E-2</c:v>
                </c:pt>
                <c:pt idx="6784">
                  <c:v>1.3202822967778215E-2</c:v>
                </c:pt>
                <c:pt idx="6785">
                  <c:v>1.2825007295924474E-2</c:v>
                </c:pt>
                <c:pt idx="6786">
                  <c:v>1.2442747221596044E-2</c:v>
                </c:pt>
                <c:pt idx="6787">
                  <c:v>1.2056243584006216E-2</c:v>
                </c:pt>
                <c:pt idx="6788">
                  <c:v>1.1665698362844059E-2</c:v>
                </c:pt>
                <c:pt idx="6789">
                  <c:v>1.1271314577420932E-2</c:v>
                </c:pt>
                <c:pt idx="6790">
                  <c:v>1.0873296185744343E-2</c:v>
                </c:pt>
                <c:pt idx="6791">
                  <c:v>1.047184798360359E-2</c:v>
                </c:pt>
                <c:pt idx="6792">
                  <c:v>1.0067175503681787E-2</c:v>
                </c:pt>
                <c:pt idx="6793">
                  <c:v>9.6594849147711506E-3</c:v>
                </c:pt>
                <c:pt idx="6794">
                  <c:v>9.2489829211115544E-3</c:v>
                </c:pt>
                <c:pt idx="6795">
                  <c:v>8.8358766619195846E-3</c:v>
                </c:pt>
                <c:pt idx="6796">
                  <c:v>8.420373611154313E-3</c:v>
                </c:pt>
                <c:pt idx="6797">
                  <c:v>8.0026814775480213E-3</c:v>
                </c:pt>
                <c:pt idx="6798">
                  <c:v>7.5830081049716204E-3</c:v>
                </c:pt>
                <c:pt idx="6799">
                  <c:v>7.1615613731590751E-3</c:v>
                </c:pt>
                <c:pt idx="6800">
                  <c:v>6.7385490988616818E-3</c:v>
                </c:pt>
                <c:pt idx="6801">
                  <c:v>6.3141789374459674E-3</c:v>
                </c:pt>
                <c:pt idx="6802">
                  <c:v>5.8886582850073829E-3</c:v>
                </c:pt>
                <c:pt idx="6803">
                  <c:v>5.4621941810329569E-3</c:v>
                </c:pt>
                <c:pt idx="6804">
                  <c:v>5.0349932116489039E-3</c:v>
                </c:pt>
                <c:pt idx="6805">
                  <c:v>4.6072614135136865E-3</c:v>
                </c:pt>
                <c:pt idx="6806">
                  <c:v>4.1792041783872413E-3</c:v>
                </c:pt>
                <c:pt idx="6807">
                  <c:v>3.7510261584165123E-3</c:v>
                </c:pt>
                <c:pt idx="6808">
                  <c:v>3.3229311721983505E-3</c:v>
                </c:pt>
                <c:pt idx="6809">
                  <c:v>2.8951221116269433E-3</c:v>
                </c:pt>
                <c:pt idx="6810">
                  <c:v>2.4678008496090637E-3</c:v>
                </c:pt>
                <c:pt idx="6811">
                  <c:v>2.0411681486441286E-3</c:v>
                </c:pt>
                <c:pt idx="6812">
                  <c:v>1.6154235703386044E-3</c:v>
                </c:pt>
                <c:pt idx="6813">
                  <c:v>1.1907653858969738E-3</c:v>
                </c:pt>
                <c:pt idx="6814">
                  <c:v>7.6739048759359339E-4</c:v>
                </c:pt>
                <c:pt idx="6815">
                  <c:v>3.4549430128990119E-4</c:v>
                </c:pt>
                <c:pt idx="6816">
                  <c:v>-7.4729299955920381E-5</c:v>
                </c:pt>
                <c:pt idx="6817">
                  <c:v>-4.9308808118569145E-4</c:v>
                </c:pt>
                <c:pt idx="6818">
                  <c:v>-9.093915296952066E-4</c:v>
                </c:pt>
                <c:pt idx="6819">
                  <c:v>-1.3234509379380136E-3</c:v>
                </c:pt>
                <c:pt idx="6820">
                  <c:v>-1.7350794853222234E-3</c:v>
                </c:pt>
                <c:pt idx="6821">
                  <c:v>-2.1440923186693073E-3</c:v>
                </c:pt>
                <c:pt idx="6822">
                  <c:v>-2.5503066314072494E-3</c:v>
                </c:pt>
                <c:pt idx="6823">
                  <c:v>-2.953541741474777E-3</c:v>
                </c:pt>
                <c:pt idx="6824">
                  <c:v>-3.3536191678416936E-3</c:v>
                </c:pt>
                <c:pt idx="6825">
                  <c:v>-3.7503627056773474E-3</c:v>
                </c:pt>
                <c:pt idx="6826">
                  <c:v>-4.1435985000945873E-3</c:v>
                </c:pt>
                <c:pt idx="6827">
                  <c:v>-4.5331551184710937E-3</c:v>
                </c:pt>
                <c:pt idx="6828">
                  <c:v>-4.9188636212917341E-3</c:v>
                </c:pt>
                <c:pt idx="6829">
                  <c:v>-5.3005576315029012E-3</c:v>
                </c:pt>
                <c:pt idx="6830">
                  <c:v>-5.6780734023686484E-3</c:v>
                </c:pt>
                <c:pt idx="6831">
                  <c:v>-6.051249883738086E-3</c:v>
                </c:pt>
                <c:pt idx="6832">
                  <c:v>-6.4199287867931845E-3</c:v>
                </c:pt>
                <c:pt idx="6833">
                  <c:v>-6.7839546471716522E-3</c:v>
                </c:pt>
                <c:pt idx="6834">
                  <c:v>-7.1431748864824998E-3</c:v>
                </c:pt>
                <c:pt idx="6835">
                  <c:v>-7.4974398721905497E-3</c:v>
                </c:pt>
                <c:pt idx="6836">
                  <c:v>-7.8466029758294687E-3</c:v>
                </c:pt>
                <c:pt idx="6837">
                  <c:v>-8.1905206295449229E-3</c:v>
                </c:pt>
                <c:pt idx="6838">
                  <c:v>-8.5290523809332785E-3</c:v>
                </c:pt>
                <c:pt idx="6839">
                  <c:v>-8.8620609461680152E-3</c:v>
                </c:pt>
                <c:pt idx="6840">
                  <c:v>-9.1894122613807045E-3</c:v>
                </c:pt>
                <c:pt idx="6841">
                  <c:v>-9.5109755322994594E-3</c:v>
                </c:pt>
                <c:pt idx="6842">
                  <c:v>-9.8266232821104648E-3</c:v>
                </c:pt>
                <c:pt idx="6843">
                  <c:v>-1.0136231397548523E-2</c:v>
                </c:pt>
                <c:pt idx="6844">
                  <c:v>-1.0439679173171965E-2</c:v>
                </c:pt>
                <c:pt idx="6845">
                  <c:v>-1.0736849353843777E-2</c:v>
                </c:pt>
                <c:pt idx="6846">
                  <c:v>-1.1027628175381422E-2</c:v>
                </c:pt>
                <c:pt idx="6847">
                  <c:v>-1.1311905403368435E-2</c:v>
                </c:pt>
                <c:pt idx="6848">
                  <c:v>-1.1589574370133851E-2</c:v>
                </c:pt>
                <c:pt idx="6849">
                  <c:v>-1.1860532009864283E-2</c:v>
                </c:pt>
                <c:pt idx="6850">
                  <c:v>-1.2124678891859451E-2</c:v>
                </c:pt>
                <c:pt idx="6851">
                  <c:v>-1.2381919251916661E-2</c:v>
                </c:pt>
                <c:pt idx="6852">
                  <c:v>-1.2632161021838209E-2</c:v>
                </c:pt>
                <c:pt idx="6853">
                  <c:v>-1.287531585704879E-2</c:v>
                </c:pt>
                <c:pt idx="6854">
                  <c:v>-1.3111299162339036E-2</c:v>
                </c:pt>
                <c:pt idx="6855">
                  <c:v>-1.3340030115698521E-2</c:v>
                </c:pt>
                <c:pt idx="6856">
                  <c:v>-1.3561431690266417E-2</c:v>
                </c:pt>
                <c:pt idx="6857">
                  <c:v>-1.3775430674414002E-2</c:v>
                </c:pt>
                <c:pt idx="6858">
                  <c:v>-1.3981957689801523E-2</c:v>
                </c:pt>
                <c:pt idx="6859">
                  <c:v>-1.4180947207755914E-2</c:v>
                </c:pt>
                <c:pt idx="6860">
                  <c:v>-1.4372337563531852E-2</c:v>
                </c:pt>
                <c:pt idx="6861">
                  <c:v>-1.4556070968806515E-2</c:v>
                </c:pt>
                <c:pt idx="6862">
                  <c:v>-1.4732093522237068E-2</c:v>
                </c:pt>
                <c:pt idx="6863">
                  <c:v>-1.4900355218122585E-2</c:v>
                </c:pt>
                <c:pt idx="6864">
                  <c:v>-1.5060809953199932E-2</c:v>
                </c:pt>
                <c:pt idx="6865">
                  <c:v>-1.5213415531534102E-2</c:v>
                </c:pt>
                <c:pt idx="6866">
                  <c:v>-1.5358133667538545E-2</c:v>
                </c:pt>
                <c:pt idx="6867">
                  <c:v>-1.5494929987179185E-2</c:v>
                </c:pt>
                <c:pt idx="6868">
                  <c:v>-1.5623774027155599E-2</c:v>
                </c:pt>
                <c:pt idx="6869">
                  <c:v>-1.5744639232471672E-2</c:v>
                </c:pt>
                <c:pt idx="6870">
                  <c:v>-1.5857502951938565E-2</c:v>
                </c:pt>
                <c:pt idx="6871">
                  <c:v>-1.5962346431973119E-2</c:v>
                </c:pt>
                <c:pt idx="6872">
                  <c:v>-1.605915480851608E-2</c:v>
                </c:pt>
                <c:pt idx="6873">
                  <c:v>-1.6147917097205242E-2</c:v>
                </c:pt>
                <c:pt idx="6874">
                  <c:v>-1.6228626181587193E-2</c:v>
                </c:pt>
                <c:pt idx="6875">
                  <c:v>-1.6301278799814842E-2</c:v>
                </c:pt>
                <c:pt idx="6876">
                  <c:v>-1.6365875529288535E-2</c:v>
                </c:pt>
                <c:pt idx="6877">
                  <c:v>-1.642242076973249E-2</c:v>
                </c:pt>
                <c:pt idx="6878">
                  <c:v>-1.6470922724441121E-2</c:v>
                </c:pt>
                <c:pt idx="6879">
                  <c:v>-1.6511393379840273E-2</c:v>
                </c:pt>
                <c:pt idx="6880">
                  <c:v>-1.6543848483319933E-2</c:v>
                </c:pt>
                <c:pt idx="6881">
                  <c:v>-1.6568307519386705E-2</c:v>
                </c:pt>
                <c:pt idx="6882">
                  <c:v>-1.6584793684143614E-2</c:v>
                </c:pt>
                <c:pt idx="6883">
                  <c:v>-1.6593333858122412E-2</c:v>
                </c:pt>
                <c:pt idx="6884">
                  <c:v>-1.6593958577478082E-2</c:v>
                </c:pt>
                <c:pt idx="6885">
                  <c:v>-1.6586702003578077E-2</c:v>
                </c:pt>
                <c:pt idx="6886">
                  <c:v>-1.657160189100482E-2</c:v>
                </c:pt>
                <c:pt idx="6887">
                  <c:v>-1.6548699553978193E-2</c:v>
                </c:pt>
                <c:pt idx="6888">
                  <c:v>-1.6518039831258356E-2</c:v>
                </c:pt>
                <c:pt idx="6889">
                  <c:v>-1.6479671049505321E-2</c:v>
                </c:pt>
                <c:pt idx="6890">
                  <c:v>-1.6433644985148467E-2</c:v>
                </c:pt>
                <c:pt idx="6891">
                  <c:v>-1.6380016824792103E-2</c:v>
                </c:pt>
                <c:pt idx="6892">
                  <c:v>-1.6318845124162835E-2</c:v>
                </c:pt>
                <c:pt idx="6893">
                  <c:v>-1.6250191765649156E-2</c:v>
                </c:pt>
                <c:pt idx="6894">
                  <c:v>-1.6174121914428054E-2</c:v>
                </c:pt>
                <c:pt idx="6895">
                  <c:v>-1.6090703973243317E-2</c:v>
                </c:pt>
                <c:pt idx="6896">
                  <c:v>-1.6000009535832253E-2</c:v>
                </c:pt>
                <c:pt idx="6897">
                  <c:v>-1.5902113339042779E-2</c:v>
                </c:pt>
                <c:pt idx="6898">
                  <c:v>-1.5797093213665254E-2</c:v>
                </c:pt>
                <c:pt idx="6899">
                  <c:v>-1.5685030034012701E-2</c:v>
                </c:pt>
                <c:pt idx="6900">
                  <c:v>-1.5566007666273462E-2</c:v>
                </c:pt>
                <c:pt idx="6901">
                  <c:v>-1.5440112915667265E-2</c:v>
                </c:pt>
                <c:pt idx="6902">
                  <c:v>-1.5307435472437788E-2</c:v>
                </c:pt>
                <c:pt idx="6903">
                  <c:v>-1.5168067856709615E-2</c:v>
                </c:pt>
                <c:pt idx="6904">
                  <c:v>-1.5022105362241987E-2</c:v>
                </c:pt>
                <c:pt idx="6905">
                  <c:v>-1.4869645999119488E-2</c:v>
                </c:pt>
                <c:pt idx="6906">
                  <c:v>-1.4710790435351791E-2</c:v>
                </c:pt>
                <c:pt idx="6907">
                  <c:v>-1.4545641937580699E-2</c:v>
                </c:pt>
                <c:pt idx="6908">
                  <c:v>-1.4374306310676257E-2</c:v>
                </c:pt>
                <c:pt idx="6909">
                  <c:v>-1.4196891836478433E-2</c:v>
                </c:pt>
                <c:pt idx="6910">
                  <c:v>-1.4013509211590483E-2</c:v>
                </c:pt>
                <c:pt idx="6911">
                  <c:v>-1.3824271484327515E-2</c:v>
                </c:pt>
                <c:pt idx="6912">
                  <c:v>-1.362929399079117E-2</c:v>
                </c:pt>
                <c:pt idx="6913">
                  <c:v>-1.3428694290152633E-2</c:v>
                </c:pt>
                <c:pt idx="6914">
                  <c:v>-1.3222592099160916E-2</c:v>
                </c:pt>
                <c:pt idx="6915">
                  <c:v>-1.3011109225930483E-2</c:v>
                </c:pt>
                <c:pt idx="6916">
                  <c:v>-1.2794369502951342E-2</c:v>
                </c:pt>
                <c:pt idx="6917">
                  <c:v>-1.2572498719542056E-2</c:v>
                </c:pt>
                <c:pt idx="6918">
                  <c:v>-1.2345624553571567E-2</c:v>
                </c:pt>
                <c:pt idx="6919">
                  <c:v>-1.2113876502629036E-2</c:v>
                </c:pt>
                <c:pt idx="6920">
                  <c:v>-1.1877385814628712E-2</c:v>
                </c:pt>
                <c:pt idx="6921">
                  <c:v>-1.1636285417856032E-2</c:v>
                </c:pt>
                <c:pt idx="6922">
                  <c:v>-1.139070985055296E-2</c:v>
                </c:pt>
                <c:pt idx="6923">
                  <c:v>-1.11407951900075E-2</c:v>
                </c:pt>
                <c:pt idx="6924">
                  <c:v>-1.088667898132681E-2</c:v>
                </c:pt>
                <c:pt idx="6925">
                  <c:v>-1.0628500165618001E-2</c:v>
                </c:pt>
                <c:pt idx="6926">
                  <c:v>-1.0366399008047193E-2</c:v>
                </c:pt>
                <c:pt idx="6927">
                  <c:v>-1.0100517025431788E-2</c:v>
                </c:pt>
                <c:pt idx="6928">
                  <c:v>-9.8309969136148763E-3</c:v>
                </c:pt>
                <c:pt idx="6929">
                  <c:v>-9.5579824745784577E-3</c:v>
                </c:pt>
                <c:pt idx="6930">
                  <c:v>-9.2816185433565249E-3</c:v>
                </c:pt>
                <c:pt idx="6931">
                  <c:v>-9.0020509147660036E-3</c:v>
                </c:pt>
                <c:pt idx="6932">
                  <c:v>-8.719426270018692E-3</c:v>
                </c:pt>
                <c:pt idx="6933">
                  <c:v>-8.4338921032077723E-3</c:v>
                </c:pt>
                <c:pt idx="6934">
                  <c:v>-8.1455966477480789E-3</c:v>
                </c:pt>
                <c:pt idx="6935">
                  <c:v>-7.8546888027778011E-3</c:v>
                </c:pt>
                <c:pt idx="6936">
                  <c:v>-7.5613180595676555E-3</c:v>
                </c:pt>
                <c:pt idx="6937">
                  <c:v>-7.2656344279572686E-3</c:v>
                </c:pt>
                <c:pt idx="6938">
                  <c:v>-6.9677883628777911E-3</c:v>
                </c:pt>
                <c:pt idx="6939">
                  <c:v>-6.6679306910047247E-3</c:v>
                </c:pt>
                <c:pt idx="6940">
                  <c:v>-6.3662125374900919E-3</c:v>
                </c:pt>
                <c:pt idx="6941">
                  <c:v>-6.0627852529358209E-3</c:v>
                </c:pt>
                <c:pt idx="6942">
                  <c:v>-5.7578003405488959E-3</c:v>
                </c:pt>
                <c:pt idx="6943">
                  <c:v>-5.4514093835414945E-3</c:v>
                </c:pt>
                <c:pt idx="6944">
                  <c:v>-5.1437639728146491E-3</c:v>
                </c:pt>
                <c:pt idx="6945">
                  <c:v>-4.8350156349570069E-3</c:v>
                </c:pt>
                <c:pt idx="6946">
                  <c:v>-4.5253157605739417E-3</c:v>
                </c:pt>
                <c:pt idx="6947">
                  <c:v>-4.2148155330040283E-3</c:v>
                </c:pt>
                <c:pt idx="6948">
                  <c:v>-3.9036658574464447E-3</c:v>
                </c:pt>
                <c:pt idx="6949">
                  <c:v>-3.5920172905203928E-3</c:v>
                </c:pt>
                <c:pt idx="6950">
                  <c:v>-3.2800199702956545E-3</c:v>
                </c:pt>
                <c:pt idx="6951">
                  <c:v>-2.9678235468426181E-3</c:v>
                </c:pt>
                <c:pt idx="6952">
                  <c:v>-2.6555771132935717E-3</c:v>
                </c:pt>
                <c:pt idx="6953">
                  <c:v>-2.3434291374847165E-3</c:v>
                </c:pt>
                <c:pt idx="6954">
                  <c:v>-2.0315273941930276E-3</c:v>
                </c:pt>
                <c:pt idx="6955">
                  <c:v>-1.7200188979901079E-3</c:v>
                </c:pt>
                <c:pt idx="6956">
                  <c:v>-1.4090498367090802E-3</c:v>
                </c:pt>
                <c:pt idx="6957">
                  <c:v>-1.0987655057499008E-3</c:v>
                </c:pt>
                <c:pt idx="6958">
                  <c:v>-7.8931024284487462E-4</c:v>
                </c:pt>
                <c:pt idx="6959">
                  <c:v>-4.80827363749473E-4</c:v>
                </c:pt>
                <c:pt idx="6960">
                  <c:v>-1.7345909872182281E-4</c:v>
                </c:pt>
                <c:pt idx="6961">
                  <c:v>1.3265347041360135E-4</c:v>
                </c:pt>
                <c:pt idx="6962">
                  <c:v>4.3737047215675095E-4</c:v>
                </c:pt>
                <c:pt idx="6963">
                  <c:v>7.4055330648310227E-4</c:v>
                </c:pt>
                <c:pt idx="6964">
                  <c:v>1.0420647051736678E-3</c:v>
                </c:pt>
                <c:pt idx="6965">
                  <c:v>1.3417687911017355E-3</c:v>
                </c:pt>
                <c:pt idx="6966">
                  <c:v>1.6395311367558103E-3</c:v>
                </c:pt>
                <c:pt idx="6967">
                  <c:v>1.9352188217294606E-3</c:v>
                </c:pt>
                <c:pt idx="6968">
                  <c:v>2.2287004892707855E-3</c:v>
                </c:pt>
                <c:pt idx="6969">
                  <c:v>2.519846401844206E-3</c:v>
                </c:pt>
                <c:pt idx="6970">
                  <c:v>2.8085284956706528E-3</c:v>
                </c:pt>
                <c:pt idx="6971">
                  <c:v>3.0946204342601966E-3</c:v>
                </c:pt>
                <c:pt idx="6972">
                  <c:v>3.3779976608589064E-3</c:v>
                </c:pt>
                <c:pt idx="6973">
                  <c:v>3.6585374498525345E-3</c:v>
                </c:pt>
                <c:pt idx="6974">
                  <c:v>3.9361189570488097E-3</c:v>
                </c:pt>
                <c:pt idx="6975">
                  <c:v>4.2106232688790563E-3</c:v>
                </c:pt>
                <c:pt idx="6976">
                  <c:v>4.4819334504390372E-3</c:v>
                </c:pt>
                <c:pt idx="6977">
                  <c:v>4.7499345923981409E-3</c:v>
                </c:pt>
                <c:pt idx="6978">
                  <c:v>5.0145138567458166E-3</c:v>
                </c:pt>
                <c:pt idx="6979">
                  <c:v>5.2755605213344638E-3</c:v>
                </c:pt>
                <c:pt idx="6980">
                  <c:v>5.5329660232523049E-3</c:v>
                </c:pt>
                <c:pt idx="6981">
                  <c:v>5.7866240009555921E-3</c:v>
                </c:pt>
                <c:pt idx="6982">
                  <c:v>6.0364303351938672E-3</c:v>
                </c:pt>
                <c:pt idx="6983">
                  <c:v>6.2822831886800287E-3</c:v>
                </c:pt>
                <c:pt idx="6984">
                  <c:v>6.5240830445012646E-3</c:v>
                </c:pt>
                <c:pt idx="6985">
                  <c:v>6.7617327432774772E-3</c:v>
                </c:pt>
                <c:pt idx="6986">
                  <c:v>6.9951375190227798E-3</c:v>
                </c:pt>
                <c:pt idx="6987">
                  <c:v>7.2242050337149154E-3</c:v>
                </c:pt>
                <c:pt idx="6988">
                  <c:v>7.4488454105778321E-3</c:v>
                </c:pt>
                <c:pt idx="6989">
                  <c:v>7.6689712660299681E-3</c:v>
                </c:pt>
                <c:pt idx="6990">
                  <c:v>7.8844977403222192E-3</c:v>
                </c:pt>
                <c:pt idx="6991">
                  <c:v>8.0953425268460617E-3</c:v>
                </c:pt>
                <c:pt idx="6992">
                  <c:v>8.3014259000893688E-3</c:v>
                </c:pt>
                <c:pt idx="6993">
                  <c:v>8.5026707422543712E-3</c:v>
                </c:pt>
                <c:pt idx="6994">
                  <c:v>8.6990025685254636E-3</c:v>
                </c:pt>
                <c:pt idx="6995">
                  <c:v>8.8903495509644135E-3</c:v>
                </c:pt>
                <c:pt idx="6996">
                  <c:v>9.0766425410544211E-3</c:v>
                </c:pt>
                <c:pt idx="6997">
                  <c:v>9.257815090859654E-3</c:v>
                </c:pt>
                <c:pt idx="6998">
                  <c:v>9.4338034728237274E-3</c:v>
                </c:pt>
                <c:pt idx="6999">
                  <c:v>9.6045466981753286E-3</c:v>
                </c:pt>
                <c:pt idx="7000">
                  <c:v>9.7699865339752508E-3</c:v>
                </c:pt>
                <c:pt idx="7001">
                  <c:v>9.9300675187533882E-3</c:v>
                </c:pt>
                <c:pt idx="7002">
                  <c:v>1.008473697678914E-2</c:v>
                </c:pt>
                <c:pt idx="7003">
                  <c:v>1.0233945030983741E-2</c:v>
                </c:pt>
                <c:pt idx="7004">
                  <c:v>1.037764461436321E-2</c:v>
                </c:pt>
                <c:pt idx="7005">
                  <c:v>1.0515791480193716E-2</c:v>
                </c:pt>
                <c:pt idx="7006">
                  <c:v>1.064834421070608E-2</c:v>
                </c:pt>
                <c:pt idx="7007">
                  <c:v>1.0775264224447672E-2</c:v>
                </c:pt>
                <c:pt idx="7008">
                  <c:v>1.0896515782258049E-2</c:v>
                </c:pt>
                <c:pt idx="7009">
                  <c:v>1.1012065991856834E-2</c:v>
                </c:pt>
                <c:pt idx="7010">
                  <c:v>1.1121884811071334E-2</c:v>
                </c:pt>
                <c:pt idx="7011">
                  <c:v>1.1225945049692982E-2</c:v>
                </c:pt>
                <c:pt idx="7012">
                  <c:v>1.1324222369968075E-2</c:v>
                </c:pt>
                <c:pt idx="7013">
                  <c:v>1.1416695285740313E-2</c:v>
                </c:pt>
                <c:pt idx="7014">
                  <c:v>1.1503345160235908E-2</c:v>
                </c:pt>
                <c:pt idx="7015">
                  <c:v>1.1584156202508449E-2</c:v>
                </c:pt>
                <c:pt idx="7016">
                  <c:v>1.1659115462543739E-2</c:v>
                </c:pt>
                <c:pt idx="7017">
                  <c:v>1.172821282504851E-2</c:v>
                </c:pt>
                <c:pt idx="7018">
                  <c:v>1.1791441001911386E-2</c:v>
                </c:pt>
                <c:pt idx="7019">
                  <c:v>1.1848795523344294E-2</c:v>
                </c:pt>
                <c:pt idx="7020">
                  <c:v>1.1900274727753818E-2</c:v>
                </c:pt>
                <c:pt idx="7021">
                  <c:v>1.1945879750292711E-2</c:v>
                </c:pt>
                <c:pt idx="7022">
                  <c:v>1.1985614510145301E-2</c:v>
                </c:pt>
                <c:pt idx="7023">
                  <c:v>1.2019485696559114E-2</c:v>
                </c:pt>
                <c:pt idx="7024">
                  <c:v>1.2047502753596345E-2</c:v>
                </c:pt>
                <c:pt idx="7025">
                  <c:v>1.2069677863666519E-2</c:v>
                </c:pt>
                <c:pt idx="7026">
                  <c:v>1.2086025929818276E-2</c:v>
                </c:pt>
                <c:pt idx="7027">
                  <c:v>1.2096564556817053E-2</c:v>
                </c:pt>
                <c:pt idx="7028">
                  <c:v>1.210131403103553E-2</c:v>
                </c:pt>
                <c:pt idx="7029">
                  <c:v>1.2100297299134947E-2</c:v>
                </c:pt>
                <c:pt idx="7030">
                  <c:v>1.2093539945600829E-2</c:v>
                </c:pt>
                <c:pt idx="7031">
                  <c:v>1.2081070169103056E-2</c:v>
                </c:pt>
                <c:pt idx="7032">
                  <c:v>1.2062918757735283E-2</c:v>
                </c:pt>
                <c:pt idx="7033">
                  <c:v>1.2039119063122584E-2</c:v>
                </c:pt>
                <c:pt idx="7034">
                  <c:v>1.2009706973422019E-2</c:v>
                </c:pt>
                <c:pt idx="7035">
                  <c:v>1.1974720885250761E-2</c:v>
                </c:pt>
                <c:pt idx="7036">
                  <c:v>1.193420167452414E-2</c:v>
                </c:pt>
                <c:pt idx="7037">
                  <c:v>1.1888192666264388E-2</c:v>
                </c:pt>
                <c:pt idx="7038">
                  <c:v>1.1836739603367062E-2</c:v>
                </c:pt>
                <c:pt idx="7039">
                  <c:v>1.1779890614354303E-2</c:v>
                </c:pt>
                <c:pt idx="7040">
                  <c:v>1.1717696180145872E-2</c:v>
                </c:pt>
                <c:pt idx="7041">
                  <c:v>1.1650209099839404E-2</c:v>
                </c:pt>
                <c:pt idx="7042">
                  <c:v>1.1577484455560842E-2</c:v>
                </c:pt>
                <c:pt idx="7043">
                  <c:v>1.1499579576381076E-2</c:v>
                </c:pt>
                <c:pt idx="7044">
                  <c:v>1.1416554001260189E-2</c:v>
                </c:pt>
                <c:pt idx="7045">
                  <c:v>1.132846944126613E-2</c:v>
                </c:pt>
                <c:pt idx="7046">
                  <c:v>1.1235389740719815E-2</c:v>
                </c:pt>
                <c:pt idx="7047">
                  <c:v>1.1137380837634997E-2</c:v>
                </c:pt>
                <c:pt idx="7048">
                  <c:v>1.1034510723301461E-2</c:v>
                </c:pt>
                <c:pt idx="7049">
                  <c:v>1.0926849401054095E-2</c:v>
                </c:pt>
                <c:pt idx="7050">
                  <c:v>1.081446884429022E-2</c:v>
                </c:pt>
                <c:pt idx="7051">
                  <c:v>1.0697442953703909E-2</c:v>
                </c:pt>
                <c:pt idx="7052">
                  <c:v>1.0575847513830941E-2</c:v>
                </c:pt>
                <c:pt idx="7053">
                  <c:v>1.0449760148838444E-2</c:v>
                </c:pt>
                <c:pt idx="7054">
                  <c:v>1.0319260277683963E-2</c:v>
                </c:pt>
                <c:pt idx="7055">
                  <c:v>1.0184429068601774E-2</c:v>
                </c:pt>
                <c:pt idx="7056">
                  <c:v>1.0045349392922618E-2</c:v>
                </c:pt>
                <c:pt idx="7057">
                  <c:v>9.902105778328861E-3</c:v>
                </c:pt>
                <c:pt idx="7058">
                  <c:v>9.7547843615348358E-3</c:v>
                </c:pt>
                <c:pt idx="7059">
                  <c:v>9.6034728403002912E-3</c:v>
                </c:pt>
                <c:pt idx="7060">
                  <c:v>9.4482604251353158E-3</c:v>
                </c:pt>
                <c:pt idx="7061">
                  <c:v>9.2892377902380838E-3</c:v>
                </c:pt>
                <c:pt idx="7062">
                  <c:v>9.126497024127685E-3</c:v>
                </c:pt>
                <c:pt idx="7063">
                  <c:v>8.9601315797494738E-3</c:v>
                </c:pt>
                <c:pt idx="7064">
                  <c:v>8.7902362241756241E-3</c:v>
                </c:pt>
                <c:pt idx="7065">
                  <c:v>8.6169069878822332E-3</c:v>
                </c:pt>
                <c:pt idx="7066">
                  <c:v>8.4402411136574266E-3</c:v>
                </c:pt>
                <c:pt idx="7067">
                  <c:v>8.260337005152928E-3</c:v>
                </c:pt>
                <c:pt idx="7068">
                  <c:v>8.0772941751158095E-3</c:v>
                </c:pt>
                <c:pt idx="7069">
                  <c:v>7.8912131933059123E-3</c:v>
                </c:pt>
                <c:pt idx="7070">
                  <c:v>7.7021956341499949E-3</c:v>
                </c:pt>
                <c:pt idx="7071">
                  <c:v>7.5103440241394018E-3</c:v>
                </c:pt>
                <c:pt idx="7072">
                  <c:v>7.3157617890076158E-3</c:v>
                </c:pt>
                <c:pt idx="7073">
                  <c:v>7.1185532007161578E-3</c:v>
                </c:pt>
                <c:pt idx="7074">
                  <c:v>6.9188233242533492E-3</c:v>
                </c:pt>
                <c:pt idx="7075">
                  <c:v>6.7166779643062485E-3</c:v>
                </c:pt>
                <c:pt idx="7076">
                  <c:v>6.5122236118004872E-3</c:v>
                </c:pt>
                <c:pt idx="7077">
                  <c:v>6.3055673903752657E-3</c:v>
                </c:pt>
                <c:pt idx="7078">
                  <c:v>6.0968170027234309E-3</c:v>
                </c:pt>
                <c:pt idx="7079">
                  <c:v>5.8860806769743248E-3</c:v>
                </c:pt>
                <c:pt idx="7080">
                  <c:v>5.6734671130047407E-3</c:v>
                </c:pt>
                <c:pt idx="7081">
                  <c:v>5.4590854287821034E-3</c:v>
                </c:pt>
                <c:pt idx="7082">
                  <c:v>5.2430451067303572E-3</c:v>
                </c:pt>
                <c:pt idx="7083">
                  <c:v>5.0254559401682287E-3</c:v>
                </c:pt>
                <c:pt idx="7084">
                  <c:v>4.8064279798272812E-3</c:v>
                </c:pt>
                <c:pt idx="7085">
                  <c:v>4.5860714804747682E-3</c:v>
                </c:pt>
                <c:pt idx="7086">
                  <c:v>4.3644968476858224E-3</c:v>
                </c:pt>
                <c:pt idx="7087">
                  <c:v>4.1418145847600014E-3</c:v>
                </c:pt>
                <c:pt idx="7088">
                  <c:v>3.9181352398404258E-3</c:v>
                </c:pt>
                <c:pt idx="7089">
                  <c:v>3.6935693532338019E-3</c:v>
                </c:pt>
                <c:pt idx="7090">
                  <c:v>3.4682274049288833E-3</c:v>
                </c:pt>
                <c:pt idx="7091">
                  <c:v>3.2422197624518913E-3</c:v>
                </c:pt>
                <c:pt idx="7092">
                  <c:v>3.0156566289296061E-3</c:v>
                </c:pt>
                <c:pt idx="7093">
                  <c:v>2.7886479914799871E-3</c:v>
                </c:pt>
                <c:pt idx="7094">
                  <c:v>2.5613035699448387E-3</c:v>
                </c:pt>
                <c:pt idx="7095">
                  <c:v>2.3337327659471736E-3</c:v>
                </c:pt>
                <c:pt idx="7096">
                  <c:v>2.1060446123443315E-3</c:v>
                </c:pt>
                <c:pt idx="7097">
                  <c:v>1.878347723060827E-3</c:v>
                </c:pt>
                <c:pt idx="7098">
                  <c:v>1.6507502433448368E-3</c:v>
                </c:pt>
                <c:pt idx="7099">
                  <c:v>1.4233598004635961E-3</c:v>
                </c:pt>
                <c:pt idx="7100">
                  <c:v>1.1962834548537157E-3</c:v>
                </c:pt>
                <c:pt idx="7101">
                  <c:v>9.6962765176524673E-4</c:v>
                </c:pt>
                <c:pt idx="7102">
                  <c:v>7.4349817340514245E-4</c:v>
                </c:pt>
                <c:pt idx="7103">
                  <c:v>5.1800009157182804E-4</c:v>
                </c:pt>
                <c:pt idx="7104">
                  <c:v>2.9323772089394817E-4</c:v>
                </c:pt>
                <c:pt idx="7105">
                  <c:v>6.9314572599607832E-5</c:v>
                </c:pt>
                <c:pt idx="7106">
                  <c:v>-1.5366669116014764E-4</c:v>
                </c:pt>
                <c:pt idx="7107">
                  <c:v>-3.7560430236464139E-4</c:v>
                </c:pt>
                <c:pt idx="7108">
                  <c:v>-5.9639743146678475E-4</c:v>
                </c:pt>
                <c:pt idx="7109">
                  <c:v>-8.1594623126723953E-4</c:v>
                </c:pt>
                <c:pt idx="7110">
                  <c:v>-1.0341518800694456E-3</c:v>
                </c:pt>
                <c:pt idx="7111">
                  <c:v>-1.2509166239969773E-3</c:v>
                </c:pt>
                <c:pt idx="7112">
                  <c:v>-1.466143818890841E-3</c:v>
                </c:pt>
                <c:pt idx="7113">
                  <c:v>-1.6797379713020116E-3</c:v>
                </c:pt>
                <c:pt idx="7114">
                  <c:v>-1.8916047788353155E-3</c:v>
                </c:pt>
                <c:pt idx="7115">
                  <c:v>-2.1016511697364909E-3</c:v>
                </c:pt>
                <c:pt idx="7116">
                  <c:v>-2.3097853417337272E-3</c:v>
                </c:pt>
                <c:pt idx="7117">
                  <c:v>-2.5159168000466262E-3</c:v>
                </c:pt>
                <c:pt idx="7118">
                  <c:v>-2.7199563947783545E-3</c:v>
                </c:pt>
                <c:pt idx="7119">
                  <c:v>-2.9218163572225018E-3</c:v>
                </c:pt>
                <c:pt idx="7120">
                  <c:v>-3.1214103356743072E-3</c:v>
                </c:pt>
                <c:pt idx="7121">
                  <c:v>-3.3186534301717593E-3</c:v>
                </c:pt>
                <c:pt idx="7122">
                  <c:v>-3.5134622265132302E-3</c:v>
                </c:pt>
                <c:pt idx="7123">
                  <c:v>-3.7057548293907921E-3</c:v>
                </c:pt>
                <c:pt idx="7124">
                  <c:v>-3.8954508946553372E-3</c:v>
                </c:pt>
                <c:pt idx="7125">
                  <c:v>-4.0824716607241445E-3</c:v>
                </c:pt>
                <c:pt idx="7126">
                  <c:v>-4.2667399790657845E-3</c:v>
                </c:pt>
                <c:pt idx="7127">
                  <c:v>-4.4481803438303873E-3</c:v>
                </c:pt>
                <c:pt idx="7128">
                  <c:v>-4.626718920527669E-3</c:v>
                </c:pt>
                <c:pt idx="7129">
                  <c:v>-4.8022835738168734E-3</c:v>
                </c:pt>
                <c:pt idx="7130">
                  <c:v>-4.9748038943600971E-3</c:v>
                </c:pt>
                <c:pt idx="7131">
                  <c:v>-5.1442112247312953E-3</c:v>
                </c:pt>
                <c:pt idx="7132">
                  <c:v>-5.3104386843909265E-3</c:v>
                </c:pt>
                <c:pt idx="7133">
                  <c:v>-5.4734211937048707E-3</c:v>
                </c:pt>
                <c:pt idx="7134">
                  <c:v>-5.6330954970031759E-3</c:v>
                </c:pt>
                <c:pt idx="7135">
                  <c:v>-5.7894001846758173E-3</c:v>
                </c:pt>
                <c:pt idx="7136">
                  <c:v>-5.9422757142816246E-3</c:v>
                </c:pt>
                <c:pt idx="7137">
                  <c:v>-6.0916644307078792E-3</c:v>
                </c:pt>
                <c:pt idx="7138">
                  <c:v>-6.2375105853066182E-3</c:v>
                </c:pt>
                <c:pt idx="7139">
                  <c:v>-6.3797603540858457E-3</c:v>
                </c:pt>
                <c:pt idx="7140">
                  <c:v>-6.5183618548706641E-3</c:v>
                </c:pt>
                <c:pt idx="7141">
                  <c:v>-6.6532651634877565E-3</c:v>
                </c:pt>
                <c:pt idx="7142">
                  <c:v>-6.7844223289453146E-3</c:v>
                </c:pt>
                <c:pt idx="7143">
                  <c:v>-6.9117873876091834E-3</c:v>
                </c:pt>
                <c:pt idx="7144">
                  <c:v>-7.0353163763758695E-3</c:v>
                </c:pt>
                <c:pt idx="7145">
                  <c:v>-7.154967344835444E-3</c:v>
                </c:pt>
                <c:pt idx="7146">
                  <c:v>-7.27070036641709E-3</c:v>
                </c:pt>
                <c:pt idx="7147">
                  <c:v>-7.3824775485754213E-3</c:v>
                </c:pt>
                <c:pt idx="7148">
                  <c:v>-7.490263041856739E-3</c:v>
                </c:pt>
                <c:pt idx="7149">
                  <c:v>-7.5940230480899245E-3</c:v>
                </c:pt>
                <c:pt idx="7150">
                  <c:v>-7.6937258274754556E-3</c:v>
                </c:pt>
                <c:pt idx="7151">
                  <c:v>-7.7893417046984203E-3</c:v>
                </c:pt>
                <c:pt idx="7152">
                  <c:v>-7.8808430740280374E-3</c:v>
                </c:pt>
                <c:pt idx="7153">
                  <c:v>-7.9682044034189541E-3</c:v>
                </c:pt>
                <c:pt idx="7154">
                  <c:v>-8.05140223760515E-3</c:v>
                </c:pt>
                <c:pt idx="7155">
                  <c:v>-8.1304152001955357E-3</c:v>
                </c:pt>
                <c:pt idx="7156">
                  <c:v>-8.2052239947719725E-3</c:v>
                </c:pt>
                <c:pt idx="7157">
                  <c:v>-8.2758114049975295E-3</c:v>
                </c:pt>
                <c:pt idx="7158">
                  <c:v>-8.3421622937358535E-3</c:v>
                </c:pt>
                <c:pt idx="7159">
                  <c:v>-8.4042636011849216E-3</c:v>
                </c:pt>
                <c:pt idx="7160">
                  <c:v>-8.462104342035464E-3</c:v>
                </c:pt>
                <c:pt idx="7161">
                  <c:v>-8.5156756016577205E-3</c:v>
                </c:pt>
                <c:pt idx="7162">
                  <c:v>-8.5649705313165479E-3</c:v>
                </c:pt>
                <c:pt idx="7163">
                  <c:v>-8.6099843424317195E-3</c:v>
                </c:pt>
                <c:pt idx="7164">
                  <c:v>-8.6507142998822131E-3</c:v>
                </c:pt>
                <c:pt idx="7165">
                  <c:v>-8.6871597143684271E-3</c:v>
                </c:pt>
                <c:pt idx="7166">
                  <c:v>-8.7193219338264783E-3</c:v>
                </c:pt>
                <c:pt idx="7167">
                  <c:v>-8.7472043339271895E-3</c:v>
                </c:pt>
                <c:pt idx="7168">
                  <c:v>-8.7708123076446782E-3</c:v>
                </c:pt>
                <c:pt idx="7169">
                  <c:v>-8.7901532539083269E-3</c:v>
                </c:pt>
                <c:pt idx="7170">
                  <c:v>-8.8052365653643085E-3</c:v>
                </c:pt>
                <c:pt idx="7171">
                  <c:v>-8.8160736152334777E-3</c:v>
                </c:pt>
                <c:pt idx="7172">
                  <c:v>-8.8226777432903348E-3</c:v>
                </c:pt>
                <c:pt idx="7173">
                  <c:v>-8.8250642409709486E-3</c:v>
                </c:pt>
                <c:pt idx="7174">
                  <c:v>-8.8232503356083444E-3</c:v>
                </c:pt>
                <c:pt idx="7175">
                  <c:v>-8.8172551738391006E-3</c:v>
                </c:pt>
                <c:pt idx="7176">
                  <c:v>-8.8070998041441632E-3</c:v>
                </c:pt>
                <c:pt idx="7177">
                  <c:v>-8.792807158582161E-3</c:v>
                </c:pt>
                <c:pt idx="7178">
                  <c:v>-8.7744020337097422E-3</c:v>
                </c:pt>
                <c:pt idx="7179">
                  <c:v>-8.7519110706828756E-3</c:v>
                </c:pt>
                <c:pt idx="7180">
                  <c:v>-8.7253627345657333E-3</c:v>
                </c:pt>
                <c:pt idx="7181">
                  <c:v>-8.694787292901766E-3</c:v>
                </c:pt>
                <c:pt idx="7182">
                  <c:v>-8.6602167934819764E-3</c:v>
                </c:pt>
                <c:pt idx="7183">
                  <c:v>-8.621685041384072E-3</c:v>
                </c:pt>
                <c:pt idx="7184">
                  <c:v>-8.5792275752596958E-3</c:v>
                </c:pt>
                <c:pt idx="7185">
                  <c:v>-8.5328816429368071E-3</c:v>
                </c:pt>
                <c:pt idx="7186">
                  <c:v>-8.4826861762749648E-3</c:v>
                </c:pt>
                <c:pt idx="7187">
                  <c:v>-8.4286817653591185E-3</c:v>
                </c:pt>
                <c:pt idx="7188">
                  <c:v>-8.3709106320054745E-3</c:v>
                </c:pt>
                <c:pt idx="7189">
                  <c:v>-8.3094166026158756E-3</c:v>
                </c:pt>
                <c:pt idx="7190">
                  <c:v>-8.2442450803839884E-3</c:v>
                </c:pt>
                <c:pt idx="7191">
                  <c:v>-8.1754430168703793E-3</c:v>
                </c:pt>
                <c:pt idx="7192">
                  <c:v>-8.1030588829702956E-3</c:v>
                </c:pt>
                <c:pt idx="7193">
                  <c:v>-8.0271426392951681E-3</c:v>
                </c:pt>
                <c:pt idx="7194">
                  <c:v>-7.9477457059546567E-3</c:v>
                </c:pt>
                <c:pt idx="7195">
                  <c:v>-7.8649209317970675E-3</c:v>
                </c:pt>
                <c:pt idx="7196">
                  <c:v>-7.7787225630966839E-3</c:v>
                </c:pt>
                <c:pt idx="7197">
                  <c:v>-7.6892062117122767E-3</c:v>
                </c:pt>
                <c:pt idx="7198">
                  <c:v>-7.5964288227447279E-3</c:v>
                </c:pt>
                <c:pt idx="7199">
                  <c:v>-7.5004486416884626E-3</c:v>
                </c:pt>
                <c:pt idx="7200">
                  <c:v>-7.4013251811196595E-3</c:v>
                </c:pt>
                <c:pt idx="7201">
                  <c:v>-7.2991191869304925E-3</c:v>
                </c:pt>
                <c:pt idx="7202">
                  <c:v>-7.193892604110512E-3</c:v>
                </c:pt>
                <c:pt idx="7203">
                  <c:v>-7.0857085421158813E-3</c:v>
                </c:pt>
                <c:pt idx="7204">
                  <c:v>-6.9746312398481433E-3</c:v>
                </c:pt>
                <c:pt idx="7205">
                  <c:v>-6.8607260302209361E-3</c:v>
                </c:pt>
                <c:pt idx="7206">
                  <c:v>-6.7440593043939911E-3</c:v>
                </c:pt>
                <c:pt idx="7207">
                  <c:v>-6.6246984756325889E-3</c:v>
                </c:pt>
                <c:pt idx="7208">
                  <c:v>-6.5027119428604889E-3</c:v>
                </c:pt>
                <c:pt idx="7209">
                  <c:v>-6.3781690538890134E-3</c:v>
                </c:pt>
                <c:pt idx="7210">
                  <c:v>-6.2511400683596761E-3</c:v>
                </c:pt>
                <c:pt idx="7211">
                  <c:v>-6.1216961204226964E-3</c:v>
                </c:pt>
                <c:pt idx="7212">
                  <c:v>-5.9899091811520628E-3</c:v>
                </c:pt>
                <c:pt idx="7213">
                  <c:v>-5.8558520207308649E-3</c:v>
                </c:pt>
                <c:pt idx="7214">
                  <c:v>-5.7195981704228288E-3</c:v>
                </c:pt>
                <c:pt idx="7215">
                  <c:v>-5.5812218843508841E-3</c:v>
                </c:pt>
                <c:pt idx="7216">
                  <c:v>-5.4407981010930117E-3</c:v>
                </c:pt>
                <c:pt idx="7217">
                  <c:v>-5.298402405121882E-3</c:v>
                </c:pt>
                <c:pt idx="7218">
                  <c:v>-5.1541109881052122E-3</c:v>
                </c:pt>
                <c:pt idx="7219">
                  <c:v>-5.0080006100947571E-3</c:v>
                </c:pt>
                <c:pt idx="7220">
                  <c:v>-4.8601485606012823E-3</c:v>
                </c:pt>
                <c:pt idx="7221">
                  <c:v>-4.7106326195926482E-3</c:v>
                </c:pt>
                <c:pt idx="7222">
                  <c:v>-4.5595310184400771E-3</c:v>
                </c:pt>
                <c:pt idx="7223">
                  <c:v>-4.4069224007939238E-3</c:v>
                </c:pt>
                <c:pt idx="7224">
                  <c:v>-4.2528857834623866E-3</c:v>
                </c:pt>
                <c:pt idx="7225">
                  <c:v>-4.0975005172706018E-3</c:v>
                </c:pt>
                <c:pt idx="7226">
                  <c:v>-3.9408462479214468E-3</c:v>
                </c:pt>
                <c:pt idx="7227">
                  <c:v>-3.783002876909477E-3</c:v>
                </c:pt>
                <c:pt idx="7228">
                  <c:v>-3.6240505224661552E-3</c:v>
                </c:pt>
                <c:pt idx="7229">
                  <c:v>-3.464069480578382E-3</c:v>
                </c:pt>
                <c:pt idx="7230">
                  <c:v>-3.3031401860848589E-3</c:v>
                </c:pt>
                <c:pt idx="7231">
                  <c:v>-3.1413431738934391E-3</c:v>
                </c:pt>
                <c:pt idx="7232">
                  <c:v>-2.9787590402990177E-3</c:v>
                </c:pt>
                <c:pt idx="7233">
                  <c:v>-2.8154684044574573E-3</c:v>
                </c:pt>
                <c:pt idx="7234">
                  <c:v>-2.6515518700068871E-3</c:v>
                </c:pt>
                <c:pt idx="7235">
                  <c:v>-2.487089986863319E-3</c:v>
                </c:pt>
                <c:pt idx="7236">
                  <c:v>-2.3221632132105581E-3</c:v>
                </c:pt>
                <c:pt idx="7237">
                  <c:v>-2.1568518777034403E-3</c:v>
                </c:pt>
                <c:pt idx="7238">
                  <c:v>-1.9912361418879809E-3</c:v>
                </c:pt>
                <c:pt idx="7239">
                  <c:v>-1.8253959628778153E-3</c:v>
                </c:pt>
                <c:pt idx="7240">
                  <c:v>-1.6594110562665858E-3</c:v>
                </c:pt>
                <c:pt idx="7241">
                  <c:v>-1.4933608593488213E-3</c:v>
                </c:pt>
                <c:pt idx="7242">
                  <c:v>-1.3273244945997537E-3</c:v>
                </c:pt>
                <c:pt idx="7243">
                  <c:v>-1.1613807334909534E-3</c:v>
                </c:pt>
                <c:pt idx="7244">
                  <c:v>-9.9560796061540615E-4</c:v>
                </c:pt>
                <c:pt idx="7245">
                  <c:v>-8.3008413815689134E-4</c:v>
                </c:pt>
                <c:pt idx="7246">
                  <c:v>-6.6488677070498134E-4</c:v>
                </c:pt>
                <c:pt idx="7247">
                  <c:v>-5.0009287046673433E-4</c:v>
                </c:pt>
                <c:pt idx="7248">
                  <c:v>-3.3577892282381943E-4</c:v>
                </c:pt>
                <c:pt idx="7249">
                  <c:v>-1.7202085233099744E-4</c:v>
                </c:pt>
                <c:pt idx="7250">
                  <c:v>-8.8939890984795027E-6</c:v>
                </c:pt>
                <c:pt idx="7251">
                  <c:v>1.5352696438134412E-4</c:v>
                </c:pt>
                <c:pt idx="7252">
                  <c:v>3.1516796597053071E-4</c:v>
                </c:pt>
                <c:pt idx="7253">
                  <c:v>4.7595566616973799E-4</c:v>
                </c:pt>
                <c:pt idx="7254">
                  <c:v>6.3581743991032735E-4</c:v>
                </c:pt>
                <c:pt idx="7255">
                  <c:v>7.9468141792056533E-4</c:v>
                </c:pt>
                <c:pt idx="7256">
                  <c:v>9.5247651750875303E-4</c:v>
                </c:pt>
                <c:pt idx="7257">
                  <c:v>1.10913247292083E-3</c:v>
                </c:pt>
                <c:pt idx="7258">
                  <c:v>1.2645798651480745E-3</c:v>
                </c:pt>
                <c:pt idx="7259">
                  <c:v>1.4187501511564438E-3</c:v>
                </c:pt>
                <c:pt idx="7260">
                  <c:v>1.5715756926894448E-3</c:v>
                </c:pt>
                <c:pt idx="7261">
                  <c:v>1.7229897843754299E-3</c:v>
                </c:pt>
                <c:pt idx="7262">
                  <c:v>1.8729266813696009E-3</c:v>
                </c:pt>
                <c:pt idx="7263">
                  <c:v>2.0213216263914608E-3</c:v>
                </c:pt>
                <c:pt idx="7264">
                  <c:v>2.1681108761492274E-3</c:v>
                </c:pt>
                <c:pt idx="7265">
                  <c:v>2.3132317272112342E-3</c:v>
                </c:pt>
                <c:pt idx="7266">
                  <c:v>2.4566225412378192E-3</c:v>
                </c:pt>
                <c:pt idx="7267">
                  <c:v>2.5982227696145937E-3</c:v>
                </c:pt>
                <c:pt idx="7268">
                  <c:v>2.7379729774548675E-3</c:v>
                </c:pt>
                <c:pt idx="7269">
                  <c:v>2.8758148669714169E-3</c:v>
                </c:pt>
                <c:pt idx="7270">
                  <c:v>3.0116913002021443E-3</c:v>
                </c:pt>
                <c:pt idx="7271">
                  <c:v>3.1455463210909511E-3</c:v>
                </c:pt>
                <c:pt idx="7272">
                  <c:v>3.27732517691458E-3</c:v>
                </c:pt>
                <c:pt idx="7273">
                  <c:v>3.4069743390270778E-3</c:v>
                </c:pt>
                <c:pt idx="7274">
                  <c:v>3.5344415229738818E-3</c:v>
                </c:pt>
                <c:pt idx="7275">
                  <c:v>3.6596757078402251E-3</c:v>
                </c:pt>
                <c:pt idx="7276">
                  <c:v>3.7826271550545354E-3</c:v>
                </c:pt>
                <c:pt idx="7277">
                  <c:v>3.9032474263773474E-3</c:v>
                </c:pt>
                <c:pt idx="7278">
                  <c:v>4.0214894012147971E-3</c:v>
                </c:pt>
                <c:pt idx="7279">
                  <c:v>4.1373072933124887E-3</c:v>
                </c:pt>
                <c:pt idx="7280">
                  <c:v>4.2506566666322253E-3</c:v>
                </c:pt>
                <c:pt idx="7281">
                  <c:v>4.3614944505944208E-3</c:v>
                </c:pt>
                <c:pt idx="7282">
                  <c:v>4.4697789546090912E-3</c:v>
                </c:pt>
                <c:pt idx="7283">
                  <c:v>4.5754698817891586E-3</c:v>
                </c:pt>
                <c:pt idx="7284">
                  <c:v>4.6785283421353326E-3</c:v>
                </c:pt>
                <c:pt idx="7285">
                  <c:v>4.7789168647206885E-3</c:v>
                </c:pt>
                <c:pt idx="7286">
                  <c:v>4.8765994094510353E-3</c:v>
                </c:pt>
                <c:pt idx="7287">
                  <c:v>4.9715413778651215E-3</c:v>
                </c:pt>
                <c:pt idx="7288">
                  <c:v>5.0637096232873206E-3</c:v>
                </c:pt>
                <c:pt idx="7289">
                  <c:v>5.1530724602709766E-3</c:v>
                </c:pt>
                <c:pt idx="7290">
                  <c:v>5.2395996732756932E-3</c:v>
                </c:pt>
                <c:pt idx="7291">
                  <c:v>5.3232625246315227E-3</c:v>
                </c:pt>
                <c:pt idx="7292">
                  <c:v>5.4040337616747111E-3</c:v>
                </c:pt>
                <c:pt idx="7293">
                  <c:v>5.4818876233133831E-3</c:v>
                </c:pt>
                <c:pt idx="7294">
                  <c:v>5.5567998457380207E-3</c:v>
                </c:pt>
                <c:pt idx="7295">
                  <c:v>5.6287476673896374E-3</c:v>
                </c:pt>
                <c:pt idx="7296">
                  <c:v>5.6977098332630857E-3</c:v>
                </c:pt>
                <c:pt idx="7297">
                  <c:v>5.7636665984215083E-3</c:v>
                </c:pt>
                <c:pt idx="7298">
                  <c:v>5.8265997308101156E-3</c:v>
                </c:pt>
                <c:pt idx="7299">
                  <c:v>5.8864925133129582E-3</c:v>
                </c:pt>
                <c:pt idx="7300">
                  <c:v>5.9433297451241072E-3</c:v>
                </c:pt>
                <c:pt idx="7301">
                  <c:v>5.997097742300948E-3</c:v>
                </c:pt>
                <c:pt idx="7302">
                  <c:v>6.0477843377451474E-3</c:v>
                </c:pt>
                <c:pt idx="7303">
                  <c:v>6.0953788802869642E-3</c:v>
                </c:pt>
                <c:pt idx="7304">
                  <c:v>6.1398722332228579E-3</c:v>
                </c:pt>
                <c:pt idx="7305">
                  <c:v>6.1812567720092087E-3</c:v>
                </c:pt>
                <c:pt idx="7306">
                  <c:v>6.2195263813062543E-3</c:v>
                </c:pt>
                <c:pt idx="7307">
                  <c:v>6.2546764513390744E-3</c:v>
                </c:pt>
                <c:pt idx="7308">
                  <c:v>6.2867038734945885E-3</c:v>
                </c:pt>
                <c:pt idx="7309">
                  <c:v>6.3156070352870519E-3</c:v>
                </c:pt>
                <c:pt idx="7310">
                  <c:v>6.3413858146093164E-3</c:v>
                </c:pt>
                <c:pt idx="7311">
                  <c:v>6.3640415732990653E-3</c:v>
                </c:pt>
                <c:pt idx="7312">
                  <c:v>6.3835771499987284E-3</c:v>
                </c:pt>
                <c:pt idx="7313">
                  <c:v>6.3999968524656881E-3</c:v>
                </c:pt>
                <c:pt idx="7314">
                  <c:v>6.413306449039151E-3</c:v>
                </c:pt>
                <c:pt idx="7315">
                  <c:v>6.4235131595936825E-3</c:v>
                </c:pt>
                <c:pt idx="7316">
                  <c:v>6.4306256457690811E-3</c:v>
                </c:pt>
                <c:pt idx="7317">
                  <c:v>6.4346540006215173E-3</c:v>
                </c:pt>
                <c:pt idx="7318">
                  <c:v>6.4356097375223706E-3</c:v>
                </c:pt>
                <c:pt idx="7319">
                  <c:v>6.433505778589135E-3</c:v>
                </c:pt>
                <c:pt idx="7320">
                  <c:v>6.4283564423956892E-3</c:v>
                </c:pt>
                <c:pt idx="7321">
                  <c:v>6.4201774310627437E-3</c:v>
                </c:pt>
                <c:pt idx="7322">
                  <c:v>6.4089858168081808E-3</c:v>
                </c:pt>
                <c:pt idx="7323">
                  <c:v>6.3948000278756965E-3</c:v>
                </c:pt>
                <c:pt idx="7324">
                  <c:v>6.377639833873015E-3</c:v>
                </c:pt>
                <c:pt idx="7325">
                  <c:v>6.3575263305575645E-3</c:v>
                </c:pt>
                <c:pt idx="7326">
                  <c:v>6.3344819240202339E-3</c:v>
                </c:pt>
                <c:pt idx="7327">
                  <c:v>6.3085303143787779E-3</c:v>
                </c:pt>
                <c:pt idx="7328">
                  <c:v>6.2796964788921113E-3</c:v>
                </c:pt>
                <c:pt idx="7329">
                  <c:v>6.2480066545002825E-3</c:v>
                </c:pt>
                <c:pt idx="7330">
                  <c:v>6.2134883199202835E-3</c:v>
                </c:pt>
                <c:pt idx="7331">
                  <c:v>6.1761701771827979E-3</c:v>
                </c:pt>
                <c:pt idx="7332">
                  <c:v>6.1360821326829403E-3</c:v>
                </c:pt>
                <c:pt idx="7333">
                  <c:v>6.0932552777267918E-3</c:v>
                </c:pt>
                <c:pt idx="7334">
                  <c:v>6.0477218686316742E-3</c:v>
                </c:pt>
                <c:pt idx="7335">
                  <c:v>5.9995153063184554E-3</c:v>
                </c:pt>
                <c:pt idx="7336">
                  <c:v>5.9486701154860544E-3</c:v>
                </c:pt>
                <c:pt idx="7337">
                  <c:v>5.895221923317079E-3</c:v>
                </c:pt>
                <c:pt idx="7338">
                  <c:v>5.8392074377735742E-3</c:v>
                </c:pt>
                <c:pt idx="7339">
                  <c:v>5.7806644254527421E-3</c:v>
                </c:pt>
                <c:pt idx="7340">
                  <c:v>5.7196316890544404E-3</c:v>
                </c:pt>
                <c:pt idx="7341">
                  <c:v>5.6561490444455931E-3</c:v>
                </c:pt>
                <c:pt idx="7342">
                  <c:v>5.590257297345233E-3</c:v>
                </c:pt>
                <c:pt idx="7343">
                  <c:v>5.5219982196443368E-3</c:v>
                </c:pt>
                <c:pt idx="7344">
                  <c:v>5.4514145253632537E-3</c:v>
                </c:pt>
                <c:pt idx="7345">
                  <c:v>5.378549846271629E-3</c:v>
                </c:pt>
                <c:pt idx="7346">
                  <c:v>5.3034487071771099E-3</c:v>
                </c:pt>
                <c:pt idx="7347">
                  <c:v>5.2261565009026423E-3</c:v>
                </c:pt>
                <c:pt idx="7348">
                  <c:v>5.1467194629490499E-3</c:v>
                </c:pt>
                <c:pt idx="7349">
                  <c:v>5.0651846458779478E-3</c:v>
                </c:pt>
                <c:pt idx="7350">
                  <c:v>4.9815998934134888E-3</c:v>
                </c:pt>
                <c:pt idx="7351">
                  <c:v>4.8960138142880921E-3</c:v>
                </c:pt>
                <c:pt idx="7352">
                  <c:v>4.8084757558237807E-3</c:v>
                </c:pt>
                <c:pt idx="7353">
                  <c:v>4.7190357772967434E-3</c:v>
                </c:pt>
                <c:pt idx="7354">
                  <c:v>4.6277446230658676E-3</c:v>
                </c:pt>
                <c:pt idx="7355">
                  <c:v>4.5346536954997624E-3</c:v>
                </c:pt>
                <c:pt idx="7356">
                  <c:v>4.439815027703368E-3</c:v>
                </c:pt>
                <c:pt idx="7357">
                  <c:v>4.3432812560737768E-3</c:v>
                </c:pt>
                <c:pt idx="7358">
                  <c:v>4.2451055926766056E-3</c:v>
                </c:pt>
                <c:pt idx="7359">
                  <c:v>4.1453417974798654E-3</c:v>
                </c:pt>
                <c:pt idx="7360">
                  <c:v>4.044044150442897E-3</c:v>
                </c:pt>
                <c:pt idx="7361">
                  <c:v>3.9412674234828773E-3</c:v>
                </c:pt>
                <c:pt idx="7362">
                  <c:v>3.8370668523245613E-3</c:v>
                </c:pt>
                <c:pt idx="7363">
                  <c:v>3.7314981082597226E-3</c:v>
                </c:pt>
                <c:pt idx="7364">
                  <c:v>3.6246172698167372E-3</c:v>
                </c:pt>
                <c:pt idx="7365">
                  <c:v>3.5164807943666256E-3</c:v>
                </c:pt>
                <c:pt idx="7366">
                  <c:v>3.4071454896617065E-3</c:v>
                </c:pt>
                <c:pt idx="7367">
                  <c:v>3.296668485345411E-3</c:v>
                </c:pt>
                <c:pt idx="7368">
                  <c:v>3.1851072044225288E-3</c:v>
                </c:pt>
                <c:pt idx="7369">
                  <c:v>3.0725193347198843E-3</c:v>
                </c:pt>
                <c:pt idx="7370">
                  <c:v>2.9589628003457921E-3</c:v>
                </c:pt>
                <c:pt idx="7371">
                  <c:v>2.8444957331580836E-3</c:v>
                </c:pt>
                <c:pt idx="7372">
                  <c:v>2.7291764442578127E-3</c:v>
                </c:pt>
                <c:pt idx="7373">
                  <c:v>2.6130633955282357E-3</c:v>
                </c:pt>
                <c:pt idx="7374">
                  <c:v>2.496215171217845E-3</c:v>
                </c:pt>
                <c:pt idx="7375">
                  <c:v>2.3786904495933596E-3</c:v>
                </c:pt>
                <c:pt idx="7376">
                  <c:v>2.2605479746731446E-3</c:v>
                </c:pt>
                <c:pt idx="7377">
                  <c:v>2.1418465280466071E-3</c:v>
                </c:pt>
                <c:pt idx="7378">
                  <c:v>2.0226449008041701E-3</c:v>
                </c:pt>
                <c:pt idx="7379">
                  <c:v>1.903001865581868E-3</c:v>
                </c:pt>
                <c:pt idx="7380">
                  <c:v>1.7829761487399374E-3</c:v>
                </c:pt>
                <c:pt idx="7381">
                  <c:v>1.6626264026781256E-3</c:v>
                </c:pt>
                <c:pt idx="7382">
                  <c:v>1.5420111783120338E-3</c:v>
                </c:pt>
                <c:pt idx="7383">
                  <c:v>1.4211888977168523E-3</c:v>
                </c:pt>
                <c:pt idx="7384">
                  <c:v>1.3002178269444962E-3</c:v>
                </c:pt>
                <c:pt idx="7385">
                  <c:v>1.1791560490507233E-3</c:v>
                </c:pt>
                <c:pt idx="7386">
                  <c:v>1.0580614373008818E-3</c:v>
                </c:pt>
                <c:pt idx="7387">
                  <c:v>9.3699162861508661E-4</c:v>
                </c:pt>
                <c:pt idx="7388">
                  <c:v>8.1600399722990395E-4</c:v>
                </c:pt>
                <c:pt idx="7389">
                  <c:v>6.9515562860083093E-4</c:v>
                </c:pt>
                <c:pt idx="7390">
                  <c:v>5.7450329355459206E-4</c:v>
                </c:pt>
                <c:pt idx="7391">
                  <c:v>4.5410342270583493E-4</c:v>
                </c:pt>
                <c:pt idx="7392">
                  <c:v>3.3401208114821219E-4</c:v>
                </c:pt>
                <c:pt idx="7393">
                  <c:v>2.1428494342253559E-4</c:v>
                </c:pt>
                <c:pt idx="7394">
                  <c:v>9.4977268788338601E-5</c:v>
                </c:pt>
                <c:pt idx="7395">
                  <c:v>-2.3856123212224413E-5</c:v>
                </c:pt>
                <c:pt idx="7396">
                  <c:v>-1.4216087685776631E-4</c:v>
                </c:pt>
                <c:pt idx="7397">
                  <c:v>-2.5988312404496151E-4</c:v>
                </c:pt>
                <c:pt idx="7398">
                  <c:v>-3.7696950773513058E-4</c:v>
                </c:pt>
                <c:pt idx="7399">
                  <c:v>-4.9336720506622722E-4</c:v>
                </c:pt>
                <c:pt idx="7400">
                  <c:v>-6.0902395010620127E-4</c:v>
                </c:pt>
                <c:pt idx="7401">
                  <c:v>-7.2388805624198785E-4</c:v>
                </c:pt>
                <c:pt idx="7402">
                  <c:v>-8.3790843820092135E-4</c:v>
                </c:pt>
                <c:pt idx="7403">
                  <c:v>-9.5103463368374785E-4</c:v>
                </c:pt>
                <c:pt idx="7404">
                  <c:v>-1.0632168246147039E-3</c:v>
                </c:pt>
                <c:pt idx="7405">
                  <c:v>-1.1744058579890595E-3</c:v>
                </c:pt>
                <c:pt idx="7406">
                  <c:v>-1.2845532663109658E-3</c:v>
                </c:pt>
                <c:pt idx="7407">
                  <c:v>-1.393611287628488E-3</c:v>
                </c:pt>
                <c:pt idx="7408">
                  <c:v>-1.5015328851343457E-3</c:v>
                </c:pt>
                <c:pt idx="7409">
                  <c:v>-1.6082717663381172E-3</c:v>
                </c:pt>
                <c:pt idx="7410">
                  <c:v>-1.7137824018143278E-3</c:v>
                </c:pt>
                <c:pt idx="7411">
                  <c:v>-1.818020043489963E-3</c:v>
                </c:pt>
                <c:pt idx="7412">
                  <c:v>-1.9209407424900598E-3</c:v>
                </c:pt>
                <c:pt idx="7413">
                  <c:v>-2.0225013665259245E-3</c:v>
                </c:pt>
                <c:pt idx="7414">
                  <c:v>-2.1226596168197574E-3</c:v>
                </c:pt>
                <c:pt idx="7415">
                  <c:v>-2.2213740445569219E-3</c:v>
                </c:pt>
                <c:pt idx="7416">
                  <c:v>-2.3186040668678356E-3</c:v>
                </c:pt>
                <c:pt idx="7417">
                  <c:v>-2.4143099823241273E-3</c:v>
                </c:pt>
                <c:pt idx="7418">
                  <c:v>-2.5084529859488672E-3</c:v>
                </c:pt>
                <c:pt idx="7419">
                  <c:v>-2.6009951837459634E-3</c:v>
                </c:pt>
                <c:pt idx="7420">
                  <c:v>-2.6918996067173424E-3</c:v>
                </c:pt>
                <c:pt idx="7421">
                  <c:v>-2.7811302243958089E-3</c:v>
                </c:pt>
                <c:pt idx="7422">
                  <c:v>-2.8686519578582461E-3</c:v>
                </c:pt>
                <c:pt idx="7423">
                  <c:v>-2.9544306922479006E-3</c:v>
                </c:pt>
                <c:pt idx="7424">
                  <c:v>-3.0384332887668309E-3</c:v>
                </c:pt>
                <c:pt idx="7425">
                  <c:v>-3.1206275961692411E-3</c:v>
                </c:pt>
                <c:pt idx="7426">
                  <c:v>-3.2009824616941666E-3</c:v>
                </c:pt>
                <c:pt idx="7427">
                  <c:v>-3.2794677415797064E-3</c:v>
                </c:pt>
                <c:pt idx="7428">
                  <c:v>-3.3560543109145548E-3</c:v>
                </c:pt>
                <c:pt idx="7429">
                  <c:v>-3.4307140730580805E-3</c:v>
                </c:pt>
                <c:pt idx="7430">
                  <c:v>-3.5034199685059714E-3</c:v>
                </c:pt>
                <c:pt idx="7431">
                  <c:v>-3.5741459832163425E-3</c:v>
                </c:pt>
                <c:pt idx="7432">
                  <c:v>-3.6428671564129864E-3</c:v>
                </c:pt>
                <c:pt idx="7433">
                  <c:v>-3.7095595878500203E-3</c:v>
                </c:pt>
                <c:pt idx="7434">
                  <c:v>-3.7742004445414281E-3</c:v>
                </c:pt>
                <c:pt idx="7435">
                  <c:v>-3.8367679669612364E-3</c:v>
                </c:pt>
                <c:pt idx="7436">
                  <c:v>-3.8972414746925648E-3</c:v>
                </c:pt>
                <c:pt idx="7437">
                  <c:v>-3.9556013715558828E-3</c:v>
                </c:pt>
                <c:pt idx="7438">
                  <c:v>-4.0118291501942483E-3</c:v>
                </c:pt>
                <c:pt idx="7439">
                  <c:v>-4.06590739611099E-3</c:v>
                </c:pt>
                <c:pt idx="7440">
                  <c:v>-4.1178197911925455E-3</c:v>
                </c:pt>
                <c:pt idx="7441">
                  <c:v>-4.1675511166710229E-3</c:v>
                </c:pt>
                <c:pt idx="7442">
                  <c:v>-4.2150872555764421E-3</c:v>
                </c:pt>
                <c:pt idx="7443">
                  <c:v>-4.2604151946320891E-3</c:v>
                </c:pt>
                <c:pt idx="7444">
                  <c:v>-4.3035230256338979E-3</c:v>
                </c:pt>
                <c:pt idx="7445">
                  <c:v>-4.3443999462962216E-3</c:v>
                </c:pt>
                <c:pt idx="7446">
                  <c:v>-4.383036260557127E-3</c:v>
                </c:pt>
                <c:pt idx="7447">
                  <c:v>-4.4194233783754304E-3</c:v>
                </c:pt>
                <c:pt idx="7448">
                  <c:v>-4.4535538149912107E-3</c:v>
                </c:pt>
                <c:pt idx="7449">
                  <c:v>-4.4854211896644038E-3</c:v>
                </c:pt>
                <c:pt idx="7450">
                  <c:v>-4.5150202239049525E-3</c:v>
                </c:pt>
                <c:pt idx="7451">
                  <c:v>-4.5423467391734976E-3</c:v>
                </c:pt>
                <c:pt idx="7452">
                  <c:v>-4.567397654083238E-3</c:v>
                </c:pt>
                <c:pt idx="7453">
                  <c:v>-4.5901709810833597E-3</c:v>
                </c:pt>
                <c:pt idx="7454">
                  <c:v>-4.6106658226396655E-3</c:v>
                </c:pt>
                <c:pt idx="7455">
                  <c:v>-4.6288823669182692E-3</c:v>
                </c:pt>
                <c:pt idx="7456">
                  <c:v>-4.6448218829715747E-3</c:v>
                </c:pt>
                <c:pt idx="7457">
                  <c:v>-4.6584867154226012E-3</c:v>
                </c:pt>
                <c:pt idx="7458">
                  <c:v>-4.669880278679873E-3</c:v>
                </c:pt>
                <c:pt idx="7459">
                  <c:v>-4.6790070506500837E-3</c:v>
                </c:pt>
                <c:pt idx="7460">
                  <c:v>-4.685872565988485E-3</c:v>
                </c:pt>
                <c:pt idx="7461">
                  <c:v>-4.6904834088723011E-3</c:v>
                </c:pt>
                <c:pt idx="7462">
                  <c:v>-4.6928472052939737E-3</c:v>
                </c:pt>
                <c:pt idx="7463">
                  <c:v>-4.6929726149226563E-3</c:v>
                </c:pt>
                <c:pt idx="7464">
                  <c:v>-4.6908693224766741E-3</c:v>
                </c:pt>
                <c:pt idx="7465">
                  <c:v>-4.6865480286719689E-3</c:v>
                </c:pt>
                <c:pt idx="7466">
                  <c:v>-4.6800204407265534E-3</c:v>
                </c:pt>
                <c:pt idx="7467">
                  <c:v>-4.6712992623870395E-3</c:v>
                </c:pt>
                <c:pt idx="7468">
                  <c:v>-4.6603981836088031E-3</c:v>
                </c:pt>
                <c:pt idx="7469">
                  <c:v>-4.6473318697220446E-3</c:v>
                </c:pt>
                <c:pt idx="7470">
                  <c:v>-4.632115950243371E-3</c:v>
                </c:pt>
                <c:pt idx="7471">
                  <c:v>-4.6147670072471539E-3</c:v>
                </c:pt>
                <c:pt idx="7472">
                  <c:v>-4.5953025633543284E-3</c:v>
                </c:pt>
                <c:pt idx="7473">
                  <c:v>-4.5737410693167764E-3</c:v>
                </c:pt>
                <c:pt idx="7474">
                  <c:v>-4.5501018912105715E-3</c:v>
                </c:pt>
                <c:pt idx="7475">
                  <c:v>-4.5244052972623133E-3</c:v>
                </c:pt>
                <c:pt idx="7476">
                  <c:v>-4.4966724442993995E-3</c:v>
                </c:pt>
                <c:pt idx="7477">
                  <c:v>-4.4669253638322534E-3</c:v>
                </c:pt>
                <c:pt idx="7478">
                  <c:v>-4.4351869477893277E-3</c:v>
                </c:pt>
                <c:pt idx="7479">
                  <c:v>-4.401480933905356E-3</c:v>
                </c:pt>
                <c:pt idx="7480">
                  <c:v>-4.3658318907638877E-3</c:v>
                </c:pt>
                <c:pt idx="7481">
                  <c:v>-4.3282652025045665E-3</c:v>
                </c:pt>
                <c:pt idx="7482">
                  <c:v>-4.2888070532776934E-3</c:v>
                </c:pt>
                <c:pt idx="7483">
                  <c:v>-4.247484411225212E-3</c:v>
                </c:pt>
                <c:pt idx="7484">
                  <c:v>-4.204325012367653E-3</c:v>
                </c:pt>
                <c:pt idx="7485">
                  <c:v>-4.1593573440259751E-3</c:v>
                </c:pt>
                <c:pt idx="7486">
                  <c:v>-4.1126106280711715E-3</c:v>
                </c:pt>
                <c:pt idx="7487">
                  <c:v>-4.064114803810151E-3</c:v>
                </c:pt>
                <c:pt idx="7488">
                  <c:v>-4.0139005106788394E-3</c:v>
                </c:pt>
                <c:pt idx="7489">
                  <c:v>-3.9619990706324347E-3</c:v>
                </c:pt>
                <c:pt idx="7490">
                  <c:v>-3.9084424703087709E-3</c:v>
                </c:pt>
                <c:pt idx="7491">
                  <c:v>-3.8532633429459299E-3</c:v>
                </c:pt>
                <c:pt idx="7492">
                  <c:v>-3.7964949500712726E-3</c:v>
                </c:pt>
                <c:pt idx="7493">
                  <c:v>-3.7381711629814671E-3</c:v>
                </c:pt>
                <c:pt idx="7494">
                  <c:v>-3.6783264439975098E-3</c:v>
                </c:pt>
                <c:pt idx="7495">
                  <c:v>-3.6169958275349664E-3</c:v>
                </c:pt>
                <c:pt idx="7496">
                  <c:v>-3.5542149009776579E-3</c:v>
                </c:pt>
                <c:pt idx="7497">
                  <c:v>-3.4900197853803276E-3</c:v>
                </c:pt>
                <c:pt idx="7498">
                  <c:v>-3.4244471159834192E-3</c:v>
                </c:pt>
                <c:pt idx="7499">
                  <c:v>-3.3575340225918851E-3</c:v>
                </c:pt>
                <c:pt idx="7500">
                  <c:v>-3.2893181097879728E-3</c:v>
                </c:pt>
                <c:pt idx="7501">
                  <c:v>-3.2198374370108651E-3</c:v>
                </c:pt>
                <c:pt idx="7502">
                  <c:v>-3.1491304985081761E-3</c:v>
                </c:pt>
                <c:pt idx="7503">
                  <c:v>-3.0772362031664569E-3</c:v>
                </c:pt>
                <c:pt idx="7504">
                  <c:v>-3.0041938542295769E-3</c:v>
                </c:pt>
                <c:pt idx="7505">
                  <c:v>-2.9300431289272099E-3</c:v>
                </c:pt>
                <c:pt idx="7506">
                  <c:v>-2.8548240580045714E-3</c:v>
                </c:pt>
                <c:pt idx="7507">
                  <c:v>-2.7785770051750812E-3</c:v>
                </c:pt>
                <c:pt idx="7508">
                  <c:v>-2.7013426465125299E-3</c:v>
                </c:pt>
                <c:pt idx="7509">
                  <c:v>-2.6231619497746501E-3</c:v>
                </c:pt>
                <c:pt idx="7510">
                  <c:v>-2.5440761536869249E-3</c:v>
                </c:pt>
                <c:pt idx="7511">
                  <c:v>-2.4641267471755138E-3</c:v>
                </c:pt>
                <c:pt idx="7512">
                  <c:v>-2.3833554485871724E-3</c:v>
                </c:pt>
                <c:pt idx="7513">
                  <c:v>-2.301804184892218E-3</c:v>
                </c:pt>
                <c:pt idx="7514">
                  <c:v>-2.219515070825487E-3</c:v>
                </c:pt>
                <c:pt idx="7515">
                  <c:v>-2.1365303881399917E-3</c:v>
                </c:pt>
                <c:pt idx="7516">
                  <c:v>-2.0528925647633348E-3</c:v>
                </c:pt>
                <c:pt idx="7517">
                  <c:v>-1.9686441540170646E-3</c:v>
                </c:pt>
                <c:pt idx="7518">
                  <c:v>-1.8838278138827696E-3</c:v>
                </c:pt>
                <c:pt idx="7519">
                  <c:v>-1.79848628628174E-3</c:v>
                </c:pt>
                <c:pt idx="7520">
                  <c:v>-1.7126623764147457E-3</c:v>
                </c:pt>
                <c:pt idx="7521">
                  <c:v>-1.6263989321918942E-3</c:v>
                </c:pt>
                <c:pt idx="7522">
                  <c:v>-1.5397388236677656E-3</c:v>
                </c:pt>
                <c:pt idx="7523">
                  <c:v>-1.4527249225698325E-3</c:v>
                </c:pt>
                <c:pt idx="7524">
                  <c:v>-1.3654000820183445E-3</c:v>
                </c:pt>
                <c:pt idx="7525">
                  <c:v>-1.2778071161994808E-3</c:v>
                </c:pt>
                <c:pt idx="7526">
                  <c:v>-1.1899887802065984E-3</c:v>
                </c:pt>
                <c:pt idx="7527">
                  <c:v>-1.1019877500322442E-3</c:v>
                </c:pt>
                <c:pt idx="7528">
                  <c:v>-1.013846602592581E-3</c:v>
                </c:pt>
                <c:pt idx="7529">
                  <c:v>-9.2560779603204101E-4</c:v>
                </c:pt>
                <c:pt idx="7530">
                  <c:v>-8.3731364999085531E-4</c:v>
                </c:pt>
                <c:pt idx="7531">
                  <c:v>-7.4900632619351727E-4</c:v>
                </c:pt>
                <c:pt idx="7532">
                  <c:v>-6.6072780902122746E-4</c:v>
                </c:pt>
                <c:pt idx="7533">
                  <c:v>-5.7251988647726221E-4</c:v>
                </c:pt>
                <c:pt idx="7534">
                  <c:v>-4.8442413109637075E-4</c:v>
                </c:pt>
                <c:pt idx="7535">
                  <c:v>-3.9648188117925425E-4</c:v>
                </c:pt>
                <c:pt idx="7536">
                  <c:v>-3.0873422220192712E-4</c:v>
                </c:pt>
                <c:pt idx="7537">
                  <c:v>-2.2122196839204829E-4</c:v>
                </c:pt>
                <c:pt idx="7538">
                  <c:v>-1.3398564453874422E-4</c:v>
                </c:pt>
                <c:pt idx="7539">
                  <c:v>-4.7065467999553435E-5</c:v>
                </c:pt>
                <c:pt idx="7540">
                  <c:v>3.949866905385978E-5</c:v>
                </c:pt>
                <c:pt idx="7541">
                  <c:v>1.2566721708658353E-4</c:v>
                </c:pt>
                <c:pt idx="7542">
                  <c:v>2.114009866792273E-4</c:v>
                </c:pt>
                <c:pt idx="7543">
                  <c:v>2.9666116532015891E-4</c:v>
                </c:pt>
                <c:pt idx="7544">
                  <c:v>3.8140933437017557E-4</c:v>
                </c:pt>
                <c:pt idx="7545">
                  <c:v>4.6560748552287623E-4</c:v>
                </c:pt>
                <c:pt idx="7546">
                  <c:v>5.4921803707036259E-4</c:v>
                </c:pt>
                <c:pt idx="7547">
                  <c:v>6.3220384988739247E-4</c:v>
                </c:pt>
                <c:pt idx="7548">
                  <c:v>7.1452824314924984E-4</c:v>
                </c:pt>
                <c:pt idx="7549">
                  <c:v>7.9615500973866831E-4</c:v>
                </c:pt>
                <c:pt idx="7550">
                  <c:v>8.770484313761071E-4</c:v>
                </c:pt>
                <c:pt idx="7551">
                  <c:v>9.5717329347168171E-4</c:v>
                </c:pt>
                <c:pt idx="7552">
                  <c:v>1.036494899617906E-3</c:v>
                </c:pt>
                <c:pt idx="7553">
                  <c:v>1.114979085828399E-3</c:v>
                </c:pt>
                <c:pt idx="7554">
                  <c:v>1.1925922344388853E-3</c:v>
                </c:pt>
                <c:pt idx="7555">
                  <c:v>1.2693012876789707E-3</c:v>
                </c:pt>
                <c:pt idx="7556">
                  <c:v>1.3450737609623678E-3</c:v>
                </c:pt>
                <c:pt idx="7557">
                  <c:v>1.4198777557591353E-3</c:v>
                </c:pt>
                <c:pt idx="7558">
                  <c:v>1.4936819722410209E-3</c:v>
                </c:pt>
                <c:pt idx="7559">
                  <c:v>1.5664557215105128E-3</c:v>
                </c:pt>
                <c:pt idx="7560">
                  <c:v>1.6381689375274241E-3</c:v>
                </c:pt>
                <c:pt idx="7561">
                  <c:v>1.7087921886255954E-3</c:v>
                </c:pt>
                <c:pt idx="7562">
                  <c:v>1.7782966888317195E-3</c:v>
                </c:pt>
                <c:pt idx="7563">
                  <c:v>1.8466543085809335E-3</c:v>
                </c:pt>
                <c:pt idx="7564">
                  <c:v>1.9138375853323391E-3</c:v>
                </c:pt>
                <c:pt idx="7565">
                  <c:v>1.9798197336308534E-3</c:v>
                </c:pt>
                <c:pt idx="7566">
                  <c:v>2.0445746549186037E-3</c:v>
                </c:pt>
                <c:pt idx="7567">
                  <c:v>2.1080769469138247E-3</c:v>
                </c:pt>
                <c:pt idx="7568">
                  <c:v>2.1703019126537463E-3</c:v>
                </c:pt>
                <c:pt idx="7569">
                  <c:v>2.2312255691419197E-3</c:v>
                </c:pt>
                <c:pt idx="7570">
                  <c:v>2.29082465562429E-3</c:v>
                </c:pt>
                <c:pt idx="7571">
                  <c:v>2.3490766414955284E-3</c:v>
                </c:pt>
                <c:pt idx="7572">
                  <c:v>2.4059597338158319E-3</c:v>
                </c:pt>
                <c:pt idx="7573">
                  <c:v>2.4614528844568479E-3</c:v>
                </c:pt>
                <c:pt idx="7574">
                  <c:v>2.515535796827163E-3</c:v>
                </c:pt>
                <c:pt idx="7575">
                  <c:v>2.5681889322632882E-3</c:v>
                </c:pt>
                <c:pt idx="7576">
                  <c:v>2.6193935159872046E-3</c:v>
                </c:pt>
                <c:pt idx="7577">
                  <c:v>2.669131542710181E-3</c:v>
                </c:pt>
                <c:pt idx="7578">
                  <c:v>2.7173857818242621E-3</c:v>
                </c:pt>
                <c:pt idx="7579">
                  <c:v>2.7641397822102524E-3</c:v>
                </c:pt>
                <c:pt idx="7580">
                  <c:v>2.8093778766582434E-3</c:v>
                </c:pt>
                <c:pt idx="7581">
                  <c:v>2.853085185889284E-3</c:v>
                </c:pt>
                <c:pt idx="7582">
                  <c:v>2.895247622198254E-3</c:v>
                </c:pt>
                <c:pt idx="7583">
                  <c:v>2.9358518926844148E-3</c:v>
                </c:pt>
                <c:pt idx="7584">
                  <c:v>2.9748855021108868E-3</c:v>
                </c:pt>
                <c:pt idx="7585">
                  <c:v>3.0123367553679128E-3</c:v>
                </c:pt>
                <c:pt idx="7586">
                  <c:v>3.0481947595315112E-3</c:v>
                </c:pt>
                <c:pt idx="7587">
                  <c:v>3.0824494255510663E-3</c:v>
                </c:pt>
                <c:pt idx="7588">
                  <c:v>3.1150914695407934E-3</c:v>
                </c:pt>
                <c:pt idx="7589">
                  <c:v>3.1461124136742272E-3</c:v>
                </c:pt>
                <c:pt idx="7590">
                  <c:v>3.1755045867117946E-3</c:v>
                </c:pt>
                <c:pt idx="7591">
                  <c:v>3.2032611241239687E-3</c:v>
                </c:pt>
                <c:pt idx="7592">
                  <c:v>3.2293759678390242E-3</c:v>
                </c:pt>
                <c:pt idx="7593">
                  <c:v>3.2538438656104039E-3</c:v>
                </c:pt>
                <c:pt idx="7594">
                  <c:v>3.2766603700043516E-3</c:v>
                </c:pt>
                <c:pt idx="7595">
                  <c:v>3.2978218370056482E-3</c:v>
                </c:pt>
                <c:pt idx="7596">
                  <c:v>3.3173254242482319E-3</c:v>
                </c:pt>
                <c:pt idx="7597">
                  <c:v>3.3351690888756514E-3</c:v>
                </c:pt>
                <c:pt idx="7598">
                  <c:v>3.351351585039737E-3</c:v>
                </c:pt>
                <c:pt idx="7599">
                  <c:v>3.3658724610064914E-3</c:v>
                </c:pt>
                <c:pt idx="7600">
                  <c:v>3.3787320559261094E-3</c:v>
                </c:pt>
                <c:pt idx="7601">
                  <c:v>3.3899314962236916E-3</c:v>
                </c:pt>
                <c:pt idx="7602">
                  <c:v>3.3994726916366565E-3</c:v>
                </c:pt>
                <c:pt idx="7603">
                  <c:v>3.4073583309047867E-3</c:v>
                </c:pt>
                <c:pt idx="7604">
                  <c:v>3.4135918770920883E-3</c:v>
                </c:pt>
                <c:pt idx="7605">
                  <c:v>3.4181775625800933E-3</c:v>
                </c:pt>
                <c:pt idx="7606">
                  <c:v>3.4211203837043172E-3</c:v>
                </c:pt>
                <c:pt idx="7607">
                  <c:v>3.422426095059453E-3</c:v>
                </c:pt>
                <c:pt idx="7608">
                  <c:v>3.4221012034681155E-3</c:v>
                </c:pt>
                <c:pt idx="7609">
                  <c:v>3.4201529616061485E-3</c:v>
                </c:pt>
                <c:pt idx="7610">
                  <c:v>3.4165893613290056E-3</c:v>
                </c:pt>
                <c:pt idx="7611">
                  <c:v>3.4114191266466356E-3</c:v>
                </c:pt>
                <c:pt idx="7612">
                  <c:v>3.4046517063987857E-3</c:v>
                </c:pt>
                <c:pt idx="7613">
                  <c:v>3.39629726660883E-3</c:v>
                </c:pt>
                <c:pt idx="7614">
                  <c:v>3.3863666825442243E-3</c:v>
                </c:pt>
                <c:pt idx="7615">
                  <c:v>3.374871530459228E-3</c:v>
                </c:pt>
                <c:pt idx="7616">
                  <c:v>3.3618240790476484E-3</c:v>
                </c:pt>
                <c:pt idx="7617">
                  <c:v>3.3472372806042593E-3</c:v>
                </c:pt>
                <c:pt idx="7618">
                  <c:v>3.331124761897205E-3</c:v>
                </c:pt>
                <c:pt idx="7619">
                  <c:v>3.3135008147668929E-3</c:v>
                </c:pt>
                <c:pt idx="7620">
                  <c:v>3.2943803864404152E-3</c:v>
                </c:pt>
                <c:pt idx="7621">
                  <c:v>3.2737790695842972E-3</c:v>
                </c:pt>
                <c:pt idx="7622">
                  <c:v>3.2517130920912112E-3</c:v>
                </c:pt>
                <c:pt idx="7623">
                  <c:v>3.2281993066085013E-3</c:v>
                </c:pt>
                <c:pt idx="7624">
                  <c:v>3.2032551798195272E-3</c:v>
                </c:pt>
                <c:pt idx="7625">
                  <c:v>3.1768987814757917E-3</c:v>
                </c:pt>
                <c:pt idx="7626">
                  <c:v>3.1491487731901842E-3</c:v>
                </c:pt>
                <c:pt idx="7627">
                  <c:v>3.1200243970097453E-3</c:v>
                </c:pt>
                <c:pt idx="7628">
                  <c:v>3.0895454637389712E-3</c:v>
                </c:pt>
                <c:pt idx="7629">
                  <c:v>3.0577323410681621E-3</c:v>
                </c:pt>
                <c:pt idx="7630">
                  <c:v>3.0246059414761458E-3</c:v>
                </c:pt>
                <c:pt idx="7631">
                  <c:v>2.9901877099303207E-3</c:v>
                </c:pt>
                <c:pt idx="7632">
                  <c:v>2.9544996113846336E-3</c:v>
                </c:pt>
                <c:pt idx="7633">
                  <c:v>2.9175641180864608E-3</c:v>
                </c:pt>
                <c:pt idx="7634">
                  <c:v>2.8794041967080465E-3</c:v>
                </c:pt>
                <c:pt idx="7635">
                  <c:v>2.8400432952730894E-3</c:v>
                </c:pt>
                <c:pt idx="7636">
                  <c:v>2.7995053299464212E-3</c:v>
                </c:pt>
                <c:pt idx="7637">
                  <c:v>2.757814671630989E-3</c:v>
                </c:pt>
                <c:pt idx="7638">
                  <c:v>2.7149961324147401E-3</c:v>
                </c:pt>
                <c:pt idx="7639">
                  <c:v>2.6710749518778594E-3</c:v>
                </c:pt>
                <c:pt idx="7640">
                  <c:v>2.6260767832449127E-3</c:v>
                </c:pt>
                <c:pt idx="7641">
                  <c:v>2.5800276794037541E-3</c:v>
                </c:pt>
                <c:pt idx="7642">
                  <c:v>2.5329540787950603E-3</c:v>
                </c:pt>
                <c:pt idx="7643">
                  <c:v>2.4848827911807844E-3</c:v>
                </c:pt>
                <c:pt idx="7644">
                  <c:v>2.435840983305662E-3</c:v>
                </c:pt>
                <c:pt idx="7645">
                  <c:v>2.3858561644382993E-3</c:v>
                </c:pt>
                <c:pt idx="7646">
                  <c:v>2.3349561718147326E-3</c:v>
                </c:pt>
                <c:pt idx="7647">
                  <c:v>2.2831691560103807E-3</c:v>
                </c:pt>
                <c:pt idx="7648">
                  <c:v>2.23052356619176E-3</c:v>
                </c:pt>
                <c:pt idx="7649">
                  <c:v>2.1770481353195828E-3</c:v>
                </c:pt>
                <c:pt idx="7650">
                  <c:v>2.1227718652724217E-3</c:v>
                </c:pt>
                <c:pt idx="7651">
                  <c:v>2.06772401189744E-3</c:v>
                </c:pt>
                <c:pt idx="7652">
                  <c:v>2.0119340700265461E-3</c:v>
                </c:pt>
                <c:pt idx="7653">
                  <c:v>1.9554317584216867E-3</c:v>
                </c:pt>
                <c:pt idx="7654">
                  <c:v>1.8982470046972439E-3</c:v>
                </c:pt>
                <c:pt idx="7655">
                  <c:v>1.8404099301975788E-3</c:v>
                </c:pt>
                <c:pt idx="7656">
                  <c:v>1.7819508348531896E-3</c:v>
                </c:pt>
                <c:pt idx="7657">
                  <c:v>1.7229001820197173E-3</c:v>
                </c:pt>
                <c:pt idx="7658">
                  <c:v>1.6632885832992372E-3</c:v>
                </c:pt>
                <c:pt idx="7659">
                  <c:v>1.6031467833653218E-3</c:v>
                </c:pt>
                <c:pt idx="7660">
                  <c:v>1.5425056447809389E-3</c:v>
                </c:pt>
                <c:pt idx="7661">
                  <c:v>1.4813961328368948E-3</c:v>
                </c:pt>
                <c:pt idx="7662">
                  <c:v>1.4198493004029002E-3</c:v>
                </c:pt>
                <c:pt idx="7663">
                  <c:v>1.3578962727976735E-3</c:v>
                </c:pt>
                <c:pt idx="7664">
                  <c:v>1.2955682327021958E-3</c:v>
                </c:pt>
                <c:pt idx="7665">
                  <c:v>1.2328964050999176E-3</c:v>
                </c:pt>
                <c:pt idx="7666">
                  <c:v>1.169912042271239E-3</c:v>
                </c:pt>
                <c:pt idx="7667">
                  <c:v>1.1066464088347245E-3</c:v>
                </c:pt>
                <c:pt idx="7668">
                  <c:v>1.0431307668457986E-3</c:v>
                </c:pt>
                <c:pt idx="7669">
                  <c:v>9.7939636097157381E-4</c:v>
                </c:pt>
                <c:pt idx="7670">
                  <c:v>9.1547440373220261E-4</c:v>
                </c:pt>
                <c:pt idx="7671">
                  <c:v>8.5139606081346671E-4</c:v>
                </c:pt>
                <c:pt idx="7672">
                  <c:v>7.8719243647848859E-4</c:v>
                </c:pt>
                <c:pt idx="7673">
                  <c:v>7.2289455907291857E-4</c:v>
                </c:pt>
                <c:pt idx="7674">
                  <c:v>6.5853336661275675E-4</c:v>
                </c:pt>
                <c:pt idx="7675">
                  <c:v>5.9413969249523415E-4</c:v>
                </c:pt>
                <c:pt idx="7676">
                  <c:v>5.2974425131833774E-4</c:v>
                </c:pt>
                <c:pt idx="7677">
                  <c:v>4.6537762480511401E-4</c:v>
                </c:pt>
                <c:pt idx="7678">
                  <c:v>4.0107024786827572E-4</c:v>
                </c:pt>
                <c:pt idx="7679">
                  <c:v>3.3685239480163708E-4</c:v>
                </c:pt>
                <c:pt idx="7680">
                  <c:v>2.7275416560129835E-4</c:v>
                </c:pt>
                <c:pt idx="7681">
                  <c:v>2.088054724351425E-4</c:v>
                </c:pt>
                <c:pt idx="7682">
                  <c:v>1.450360262632821E-4</c:v>
                </c:pt>
                <c:pt idx="7683">
                  <c:v>8.1475323577419824E-5</c:v>
                </c:pt>
                <c:pt idx="7684">
                  <c:v>1.8152633400273141E-5</c:v>
                </c:pt>
                <c:pt idx="7685">
                  <c:v>-4.4903015703505472E-5</c:v>
                </c:pt>
                <c:pt idx="7686">
                  <c:v>-1.076628483139421E-4</c:v>
                </c:pt>
                <c:pt idx="7687">
                  <c:v>-1.7009835472306473E-4</c:v>
                </c:pt>
                <c:pt idx="7688">
                  <c:v>-2.3218130332300837E-4</c:v>
                </c:pt>
                <c:pt idx="7689">
                  <c:v>-2.9388375277777674E-4</c:v>
                </c:pt>
                <c:pt idx="7690">
                  <c:v>-3.5517806409116694E-4</c:v>
                </c:pt>
                <c:pt idx="7691">
                  <c:v>-4.1603691231305371E-4</c:v>
                </c:pt>
                <c:pt idx="7692">
                  <c:v>-4.7643329819460335E-4</c:v>
                </c:pt>
                <c:pt idx="7693">
                  <c:v>-5.3634055964919315E-4</c:v>
                </c:pt>
                <c:pt idx="7694">
                  <c:v>-5.9573238282530723E-4</c:v>
                </c:pt>
                <c:pt idx="7695">
                  <c:v>-6.5458281318094046E-4</c:v>
                </c:pt>
                <c:pt idx="7696">
                  <c:v>-7.1286626619174458E-4</c:v>
                </c:pt>
                <c:pt idx="7697">
                  <c:v>-7.7055753790568034E-4</c:v>
                </c:pt>
                <c:pt idx="7698">
                  <c:v>-8.2763181524768761E-4</c:v>
                </c:pt>
                <c:pt idx="7699">
                  <c:v>-8.8406468610565563E-4</c:v>
                </c:pt>
                <c:pt idx="7700">
                  <c:v>-9.3983214916226678E-4</c:v>
                </c:pt>
                <c:pt idx="7701">
                  <c:v>-9.9491062352057751E-4</c:v>
                </c:pt>
                <c:pt idx="7702">
                  <c:v>-1.0492769580279831E-3</c:v>
                </c:pt>
                <c:pt idx="7703">
                  <c:v>-1.1029084404800419E-3</c:v>
                </c:pt>
                <c:pt idx="7704">
                  <c:v>-1.1557828064053719E-3</c:v>
                </c:pt>
                <c:pt idx="7705">
                  <c:v>-1.2078782477401133E-3</c:v>
                </c:pt>
                <c:pt idx="7706">
                  <c:v>-1.2591734211582768E-3</c:v>
                </c:pt>
                <c:pt idx="7707">
                  <c:v>-1.3096474562277738E-3</c:v>
                </c:pt>
                <c:pt idx="7708">
                  <c:v>-1.3592799632081991E-3</c:v>
                </c:pt>
                <c:pt idx="7709">
                  <c:v>-1.4080510406899358E-3</c:v>
                </c:pt>
                <c:pt idx="7710">
                  <c:v>-1.4559412828872625E-3</c:v>
                </c:pt>
                <c:pt idx="7711">
                  <c:v>-1.5029317866947633E-3</c:v>
                </c:pt>
                <c:pt idx="7712">
                  <c:v>-1.5490041584733094E-3</c:v>
                </c:pt>
                <c:pt idx="7713">
                  <c:v>-1.5941405206170596E-3</c:v>
                </c:pt>
                <c:pt idx="7714">
                  <c:v>-1.6383235176772194E-3</c:v>
                </c:pt>
                <c:pt idx="7715">
                  <c:v>-1.6815363224377451E-3</c:v>
                </c:pt>
                <c:pt idx="7716">
                  <c:v>-1.7237626416120721E-3</c:v>
                </c:pt>
                <c:pt idx="7717">
                  <c:v>-1.7649867211271288E-3</c:v>
                </c:pt>
                <c:pt idx="7718">
                  <c:v>-1.8051933514075431E-3</c:v>
                </c:pt>
                <c:pt idx="7719">
                  <c:v>-1.8443678721152183E-3</c:v>
                </c:pt>
                <c:pt idx="7720">
                  <c:v>-1.8824961768110797E-3</c:v>
                </c:pt>
                <c:pt idx="7721">
                  <c:v>-1.9195647171515323E-3</c:v>
                </c:pt>
                <c:pt idx="7722">
                  <c:v>-1.9555605069415056E-3</c:v>
                </c:pt>
                <c:pt idx="7723">
                  <c:v>-1.9904711258539385E-3</c:v>
                </c:pt>
                <c:pt idx="7724">
                  <c:v>-2.0242847228522619E-3</c:v>
                </c:pt>
                <c:pt idx="7725">
                  <c:v>-2.0569900193349163E-3</c:v>
                </c:pt>
                <c:pt idx="7726">
                  <c:v>-2.0885763120256449E-3</c:v>
                </c:pt>
                <c:pt idx="7727">
                  <c:v>-2.1190334754849984E-3</c:v>
                </c:pt>
                <c:pt idx="7728">
                  <c:v>-2.1483519644901116E-3</c:v>
                </c:pt>
                <c:pt idx="7729">
                  <c:v>-2.176522815975575E-3</c:v>
                </c:pt>
                <c:pt idx="7730">
                  <c:v>-2.2035376507939558E-3</c:v>
                </c:pt>
                <c:pt idx="7731">
                  <c:v>-2.2293886750886747E-3</c:v>
                </c:pt>
                <c:pt idx="7732">
                  <c:v>-2.2540686815653043E-3</c:v>
                </c:pt>
                <c:pt idx="7733">
                  <c:v>-2.2775710502238957E-3</c:v>
                </c:pt>
                <c:pt idx="7734">
                  <c:v>-2.2998897490377839E-3</c:v>
                </c:pt>
                <c:pt idx="7735">
                  <c:v>-2.3210193342213781E-3</c:v>
                </c:pt>
                <c:pt idx="7736">
                  <c:v>-2.3409549502641791E-3</c:v>
                </c:pt>
                <c:pt idx="7737">
                  <c:v>-2.3596923296718437E-3</c:v>
                </c:pt>
                <c:pt idx="7738">
                  <c:v>-2.3772277924305084E-3</c:v>
                </c:pt>
                <c:pt idx="7739">
                  <c:v>-2.393558245201724E-3</c:v>
                </c:pt>
                <c:pt idx="7740">
                  <c:v>-2.4086811802327269E-3</c:v>
                </c:pt>
                <c:pt idx="7741">
                  <c:v>-2.4225946740022214E-3</c:v>
                </c:pt>
                <c:pt idx="7742">
                  <c:v>-2.4352973855877227E-3</c:v>
                </c:pt>
                <c:pt idx="7743">
                  <c:v>-2.4467885547619981E-3</c:v>
                </c:pt>
                <c:pt idx="7744">
                  <c:v>-2.4570679998330287E-3</c:v>
                </c:pt>
                <c:pt idx="7745">
                  <c:v>-2.4661361152101442E-3</c:v>
                </c:pt>
                <c:pt idx="7746">
                  <c:v>-2.473993868709533E-3</c:v>
                </c:pt>
                <c:pt idx="7747">
                  <c:v>-2.4806427985896965E-3</c:v>
                </c:pt>
                <c:pt idx="7748">
                  <c:v>-2.4860850103511508E-3</c:v>
                </c:pt>
                <c:pt idx="7749">
                  <c:v>-2.4903231732562787E-3</c:v>
                </c:pt>
                <c:pt idx="7750">
                  <c:v>-2.4933605166192661E-3</c:v>
                </c:pt>
                <c:pt idx="7751">
                  <c:v>-2.4952008258216532E-3</c:v>
                </c:pt>
                <c:pt idx="7752">
                  <c:v>-2.4958484381024989E-3</c:v>
                </c:pt>
                <c:pt idx="7753">
                  <c:v>-2.4953082380986535E-3</c:v>
                </c:pt>
                <c:pt idx="7754">
                  <c:v>-2.4935856531353353E-3</c:v>
                </c:pt>
                <c:pt idx="7755">
                  <c:v>-2.4906866482918804E-3</c:v>
                </c:pt>
                <c:pt idx="7756">
                  <c:v>-2.4866177212281627E-3</c:v>
                </c:pt>
                <c:pt idx="7757">
                  <c:v>-2.4813858967792112E-3</c:v>
                </c:pt>
                <c:pt idx="7758">
                  <c:v>-2.4749987213266108E-3</c:v>
                </c:pt>
                <c:pt idx="7759">
                  <c:v>-2.4674642569439461E-3</c:v>
                </c:pt>
                <c:pt idx="7760">
                  <c:v>-2.4587910753282594E-3</c:v>
                </c:pt>
                <c:pt idx="7761">
                  <c:v>-2.448988251503571E-3</c:v>
                </c:pt>
                <c:pt idx="7762">
                  <c:v>-2.4380653573299236E-3</c:v>
                </c:pt>
                <c:pt idx="7763">
                  <c:v>-2.4260324547903302E-3</c:v>
                </c:pt>
                <c:pt idx="7764">
                  <c:v>-2.4129000890802262E-3</c:v>
                </c:pt>
                <c:pt idx="7765">
                  <c:v>-2.398679281500457E-3</c:v>
                </c:pt>
                <c:pt idx="7766">
                  <c:v>-2.3833815221490054E-3</c:v>
                </c:pt>
                <c:pt idx="7767">
                  <c:v>-2.3670187624284041E-3</c:v>
                </c:pt>
                <c:pt idx="7768">
                  <c:v>-2.3496034073558431E-3</c:v>
                </c:pt>
                <c:pt idx="7769">
                  <c:v>-2.3311483077080994E-3</c:v>
                </c:pt>
                <c:pt idx="7770">
                  <c:v>-2.3116667519710392E-3</c:v>
                </c:pt>
                <c:pt idx="7771">
                  <c:v>-2.2911724581303502E-3</c:v>
                </c:pt>
                <c:pt idx="7772">
                  <c:v>-2.2696795652930426E-3</c:v>
                </c:pt>
                <c:pt idx="7773">
                  <c:v>-2.2472026251237035E-3</c:v>
                </c:pt>
                <c:pt idx="7774">
                  <c:v>-2.2237565931647559E-3</c:v>
                </c:pt>
                <c:pt idx="7775">
                  <c:v>-2.1993568199538522E-3</c:v>
                </c:pt>
                <c:pt idx="7776">
                  <c:v>-2.1740190420316799E-3</c:v>
                </c:pt>
                <c:pt idx="7777">
                  <c:v>-2.147759372782328E-3</c:v>
                </c:pt>
                <c:pt idx="7778">
                  <c:v>-2.1205942931492761E-3</c:v>
                </c:pt>
                <c:pt idx="7779">
                  <c:v>-2.0925406421987347E-3</c:v>
                </c:pt>
                <c:pt idx="7780">
                  <c:v>-2.063615607584994E-3</c:v>
                </c:pt>
                <c:pt idx="7781">
                  <c:v>-2.0338367158460658E-3</c:v>
                </c:pt>
                <c:pt idx="7782">
                  <c:v>-2.0032218226333732E-3</c:v>
                </c:pt>
                <c:pt idx="7783">
                  <c:v>-1.9717891027830423E-3</c:v>
                </c:pt>
                <c:pt idx="7784">
                  <c:v>-1.9395570403078551E-3</c:v>
                </c:pt>
                <c:pt idx="7785">
                  <c:v>-1.906544418269067E-3</c:v>
                </c:pt>
                <c:pt idx="7786">
                  <c:v>-1.8727703085588947E-3</c:v>
                </c:pt>
                <c:pt idx="7787">
                  <c:v>-1.8382540615893459E-3</c:v>
                </c:pt>
                <c:pt idx="7788">
                  <c:v>-1.8030152958908726E-3</c:v>
                </c:pt>
                <c:pt idx="7789">
                  <c:v>-1.7670738876311215E-3</c:v>
                </c:pt>
                <c:pt idx="7790">
                  <c:v>-1.7304499600572663E-3</c:v>
                </c:pt>
                <c:pt idx="7791">
                  <c:v>-1.693163872863903E-3</c:v>
                </c:pt>
                <c:pt idx="7792">
                  <c:v>-1.655236211498565E-3</c:v>
                </c:pt>
                <c:pt idx="7793">
                  <c:v>-1.6166877764058048E-3</c:v>
                </c:pt>
                <c:pt idx="7794">
                  <c:v>-1.577539572216435E-3</c:v>
                </c:pt>
                <c:pt idx="7795">
                  <c:v>-1.5378127968815527E-3</c:v>
                </c:pt>
                <c:pt idx="7796">
                  <c:v>-1.4975288307727376E-3</c:v>
                </c:pt>
                <c:pt idx="7797">
                  <c:v>-1.4567092257296709E-3</c:v>
                </c:pt>
                <c:pt idx="7798">
                  <c:v>-1.4153756940907937E-3</c:v>
                </c:pt>
                <c:pt idx="7799">
                  <c:v>-1.3735500976754399E-3</c:v>
                </c:pt>
                <c:pt idx="7800">
                  <c:v>-1.3312544367583348E-3</c:v>
                </c:pt>
                <c:pt idx="7801">
                  <c:v>-1.2885108390245914E-3</c:v>
                </c:pt>
                <c:pt idx="7802">
                  <c:v>-1.2453415485042571E-3</c:v>
                </c:pt>
                <c:pt idx="7803">
                  <c:v>-1.2017689145043177E-3</c:v>
                </c:pt>
                <c:pt idx="7804">
                  <c:v>-1.1578153805432462E-3</c:v>
                </c:pt>
                <c:pt idx="7805">
                  <c:v>-1.1135034732847016E-3</c:v>
                </c:pt>
                <c:pt idx="7806">
                  <c:v>-1.0688557914761286E-3</c:v>
                </c:pt>
                <c:pt idx="7807">
                  <c:v>-1.0238949949065799E-3</c:v>
                </c:pt>
                <c:pt idx="7808">
                  <c:v>-9.786437933875286E-4</c:v>
                </c:pt>
                <c:pt idx="7809">
                  <c:v>-9.3312493574819228E-4</c:v>
                </c:pt>
                <c:pt idx="7810">
                  <c:v>-8.8736119886025533E-4</c:v>
                </c:pt>
                <c:pt idx="7811">
                  <c:v>-8.4137537671516915E-4</c:v>
                </c:pt>
                <c:pt idx="7812">
                  <c:v>-7.9519026951370246E-4</c:v>
                </c:pt>
                <c:pt idx="7813">
                  <c:v>-7.4882867282352237E-4</c:v>
                </c:pt>
                <c:pt idx="7814">
                  <c:v>-7.0231336676560897E-4</c:v>
                </c:pt>
                <c:pt idx="7815">
                  <c:v>-6.5566710527850051E-4</c:v>
                </c:pt>
                <c:pt idx="7816">
                  <c:v>-6.0891260542098307E-4</c:v>
                </c:pt>
                <c:pt idx="7817">
                  <c:v>-5.6207253674921869E-4</c:v>
                </c:pt>
                <c:pt idx="7818">
                  <c:v>-5.1516951075794765E-4</c:v>
                </c:pt>
                <c:pt idx="7819">
                  <c:v>-4.6822607039820211E-4</c:v>
                </c:pt>
                <c:pt idx="7820">
                  <c:v>-4.21264679682273E-4</c:v>
                </c:pt>
                <c:pt idx="7821">
                  <c:v>-3.743077133427637E-4</c:v>
                </c:pt>
                <c:pt idx="7822">
                  <c:v>-3.2737744661865933E-4</c:v>
                </c:pt>
                <c:pt idx="7823">
                  <c:v>-2.8049604509303286E-4</c:v>
                </c:pt>
                <c:pt idx="7824">
                  <c:v>-2.3368555466342153E-4</c:v>
                </c:pt>
                <c:pt idx="7825">
                  <c:v>-1.8696789158362641E-4</c:v>
                </c:pt>
                <c:pt idx="7826">
                  <c:v>-1.4036483263215241E-4</c:v>
                </c:pt>
                <c:pt idx="7827">
                  <c:v>-9.3898005371670354E-5</c:v>
                </c:pt>
                <c:pt idx="7828">
                  <c:v>-4.7588878525696736E-5</c:v>
                </c:pt>
                <c:pt idx="7829">
                  <c:v>-1.4587525188499881E-6</c:v>
                </c:pt>
                <c:pt idx="7830">
                  <c:v>4.4471249980631777E-5</c:v>
                </c:pt>
                <c:pt idx="7831">
                  <c:v>9.0180193257931855E-5</c:v>
                </c:pt>
                <c:pt idx="7832">
                  <c:v>1.3564733766747308E-4</c:v>
                </c:pt>
                <c:pt idx="7833">
                  <c:v>1.8085214870878401E-4</c:v>
                </c:pt>
                <c:pt idx="7834">
                  <c:v>2.2577430575636666E-4</c:v>
                </c:pt>
                <c:pt idx="7835">
                  <c:v>2.7039371088982071E-4</c:v>
                </c:pt>
                <c:pt idx="7836">
                  <c:v>3.1469049740981783E-4</c:v>
                </c:pt>
                <c:pt idx="7837">
                  <c:v>3.5864503828133323E-4</c:v>
                </c:pt>
                <c:pt idx="7838">
                  <c:v>4.0223795438767111E-4</c:v>
                </c:pt>
                <c:pt idx="7839">
                  <c:v>4.4545012269554053E-4</c:v>
                </c:pt>
                <c:pt idx="7840">
                  <c:v>4.8826268416948967E-4</c:v>
                </c:pt>
                <c:pt idx="7841">
                  <c:v>5.3065705161359754E-4</c:v>
                </c:pt>
                <c:pt idx="7842">
                  <c:v>5.7261491729380671E-4</c:v>
                </c:pt>
                <c:pt idx="7843">
                  <c:v>6.1411826041854098E-4</c:v>
                </c:pt>
                <c:pt idx="7844">
                  <c:v>6.5514935443803019E-4</c:v>
                </c:pt>
                <c:pt idx="7845">
                  <c:v>6.9569077421077741E-4</c:v>
                </c:pt>
                <c:pt idx="7846">
                  <c:v>7.3572540292409546E-4</c:v>
                </c:pt>
                <c:pt idx="7847">
                  <c:v>7.7523643890025284E-4</c:v>
                </c:pt>
                <c:pt idx="7848">
                  <c:v>8.1420740218872563E-4</c:v>
                </c:pt>
                <c:pt idx="7849">
                  <c:v>8.5262214101390751E-4</c:v>
                </c:pt>
                <c:pt idx="7850">
                  <c:v>8.9046483799366078E-4</c:v>
                </c:pt>
                <c:pt idx="7851">
                  <c:v>9.277200162138903E-4</c:v>
                </c:pt>
                <c:pt idx="7852">
                  <c:v>9.6437254502835352E-4</c:v>
                </c:pt>
                <c:pt idx="7853">
                  <c:v>1.0004076458699663E-3</c:v>
                </c:pt>
                <c:pt idx="7854">
                  <c:v>1.0358108975898469E-3</c:v>
                </c:pt>
                <c:pt idx="7855">
                  <c:v>1.070568241833486E-3</c:v>
                </c:pt>
                <c:pt idx="7856">
                  <c:v>1.1046659881103027E-3</c:v>
                </c:pt>
                <c:pt idx="7857">
                  <c:v>1.1380908186951033E-3</c:v>
                </c:pt>
                <c:pt idx="7858">
                  <c:v>1.1708297933384476E-3</c:v>
                </c:pt>
                <c:pt idx="7859">
                  <c:v>1.2028703537258099E-3</c:v>
                </c:pt>
                <c:pt idx="7860">
                  <c:v>1.2342003278638064E-3</c:v>
                </c:pt>
                <c:pt idx="7861">
                  <c:v>1.2648079340569188E-3</c:v>
                </c:pt>
                <c:pt idx="7862">
                  <c:v>1.2946817849335897E-3</c:v>
                </c:pt>
                <c:pt idx="7863">
                  <c:v>1.3238108910228604E-3</c:v>
                </c:pt>
                <c:pt idx="7864">
                  <c:v>1.3521846643074523E-3</c:v>
                </c:pt>
                <c:pt idx="7865">
                  <c:v>1.3797929214871961E-3</c:v>
                </c:pt>
                <c:pt idx="7866">
                  <c:v>1.4066258870342216E-3</c:v>
                </c:pt>
                <c:pt idx="7867">
                  <c:v>1.4326741960941827E-3</c:v>
                </c:pt>
                <c:pt idx="7868">
                  <c:v>1.4579288970965104E-3</c:v>
                </c:pt>
                <c:pt idx="7869">
                  <c:v>1.4823814542593221E-3</c:v>
                </c:pt>
                <c:pt idx="7870">
                  <c:v>1.5060237497784843E-3</c:v>
                </c:pt>
                <c:pt idx="7871">
                  <c:v>1.5288480859203763E-3</c:v>
                </c:pt>
                <c:pt idx="7872">
                  <c:v>1.5508471867984304E-3</c:v>
                </c:pt>
                <c:pt idx="7873">
                  <c:v>1.5720142000089929E-3</c:v>
                </c:pt>
                <c:pt idx="7874">
                  <c:v>1.5923426980470729E-3</c:v>
                </c:pt>
              </c:numCache>
            </c:numRef>
          </c:yVal>
          <c:smooth val="0"/>
          <c:extLst>
            <c:ext xmlns:c16="http://schemas.microsoft.com/office/drawing/2014/chart" uri="{C3380CC4-5D6E-409C-BE32-E72D297353CC}">
              <c16:uniqueId val="{00000000-52B9-4B07-B479-16FF5CC6B7FF}"/>
            </c:ext>
          </c:extLst>
        </c:ser>
        <c:dLbls>
          <c:showLegendKey val="0"/>
          <c:showVal val="0"/>
          <c:showCatName val="0"/>
          <c:showSerName val="0"/>
          <c:showPercent val="0"/>
          <c:showBubbleSize val="0"/>
        </c:dLbls>
        <c:axId val="1797795279"/>
        <c:axId val="1886244463"/>
      </c:scatterChart>
      <c:valAx>
        <c:axId val="1797795279"/>
        <c:scaling>
          <c:orientation val="minMax"/>
          <c:max val="6"/>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sec)</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6244463"/>
        <c:crossesAt val="-1.5"/>
        <c:crossBetween val="midCat"/>
      </c:valAx>
      <c:valAx>
        <c:axId val="188624446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Difference</a:t>
                </a:r>
                <a:r>
                  <a:rPr lang="en-US" baseline="0"/>
                  <a:t> in Contact Force</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97795279"/>
        <c:crossesAt val="-2"/>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790529308836397"/>
          <c:y val="0.16322543015456401"/>
          <c:w val="0.72418941382327207"/>
          <c:h val="0.59021580635753867"/>
        </c:manualLayout>
      </c:layout>
      <c:scatterChart>
        <c:scatterStyle val="smoothMarker"/>
        <c:varyColors val="0"/>
        <c:ser>
          <c:idx val="0"/>
          <c:order val="0"/>
          <c:tx>
            <c:v>Bridge Response</c:v>
          </c:tx>
          <c:spPr>
            <a:ln w="19050">
              <a:solidFill>
                <a:schemeClr val="tx2"/>
              </a:solidFill>
              <a:prstDash val="solid"/>
            </a:ln>
          </c:spPr>
          <c:marker>
            <c:symbol val="none"/>
          </c:marker>
          <c:xVal>
            <c:numRef>
              <c:f>'30ft'!$A$8:$A$32</c:f>
              <c:numCache>
                <c:formatCode>General</c:formatCode>
                <c:ptCount val="25"/>
                <c:pt idx="0">
                  <c:v>360</c:v>
                </c:pt>
                <c:pt idx="1">
                  <c:v>420</c:v>
                </c:pt>
                <c:pt idx="2">
                  <c:v>480</c:v>
                </c:pt>
                <c:pt idx="3">
                  <c:v>540</c:v>
                </c:pt>
                <c:pt idx="4">
                  <c:v>600</c:v>
                </c:pt>
                <c:pt idx="5">
                  <c:v>660</c:v>
                </c:pt>
                <c:pt idx="6">
                  <c:v>720</c:v>
                </c:pt>
                <c:pt idx="7">
                  <c:v>780</c:v>
                </c:pt>
                <c:pt idx="8">
                  <c:v>840</c:v>
                </c:pt>
                <c:pt idx="9">
                  <c:v>900</c:v>
                </c:pt>
                <c:pt idx="10">
                  <c:v>960</c:v>
                </c:pt>
                <c:pt idx="11" formatCode="0.00E+00">
                  <c:v>1020</c:v>
                </c:pt>
                <c:pt idx="12" formatCode="0.00E+00">
                  <c:v>1080</c:v>
                </c:pt>
                <c:pt idx="13" formatCode="0.00E+00">
                  <c:v>1140</c:v>
                </c:pt>
                <c:pt idx="14" formatCode="0.00E+00">
                  <c:v>1200</c:v>
                </c:pt>
                <c:pt idx="15" formatCode="0.00E+00">
                  <c:v>1260</c:v>
                </c:pt>
                <c:pt idx="16" formatCode="0.00E+00">
                  <c:v>1320</c:v>
                </c:pt>
                <c:pt idx="17" formatCode="0.00E+00">
                  <c:v>1380</c:v>
                </c:pt>
                <c:pt idx="18" formatCode="0.00E+00">
                  <c:v>1440</c:v>
                </c:pt>
                <c:pt idx="19" formatCode="0.00E+00">
                  <c:v>1500</c:v>
                </c:pt>
                <c:pt idx="20" formatCode="0.00E+00">
                  <c:v>1560</c:v>
                </c:pt>
                <c:pt idx="21" formatCode="0.00E+00">
                  <c:v>1620</c:v>
                </c:pt>
                <c:pt idx="22" formatCode="0.00E+00">
                  <c:v>1680</c:v>
                </c:pt>
                <c:pt idx="23" formatCode="0.00E+00">
                  <c:v>1740</c:v>
                </c:pt>
                <c:pt idx="24" formatCode="0.00E+00">
                  <c:v>1800</c:v>
                </c:pt>
              </c:numCache>
            </c:numRef>
          </c:xVal>
          <c:yVal>
            <c:numRef>
              <c:f>'30ft'!$F$8:$F$32</c:f>
              <c:numCache>
                <c:formatCode>General</c:formatCode>
                <c:ptCount val="25"/>
                <c:pt idx="0">
                  <c:v>1.0682833303961543</c:v>
                </c:pt>
                <c:pt idx="1">
                  <c:v>1.1112988204695029</c:v>
                </c:pt>
                <c:pt idx="2">
                  <c:v>1.1777378051374296</c:v>
                </c:pt>
                <c:pt idx="3">
                  <c:v>1.2940227398409061</c:v>
                </c:pt>
                <c:pt idx="4">
                  <c:v>1.5659072540214027</c:v>
                </c:pt>
                <c:pt idx="5">
                  <c:v>2.0074776521205417</c:v>
                </c:pt>
                <c:pt idx="6">
                  <c:v>2.5102183437957666</c:v>
                </c:pt>
                <c:pt idx="7">
                  <c:v>2.8710902605176321</c:v>
                </c:pt>
                <c:pt idx="8">
                  <c:v>2.9843549651488539</c:v>
                </c:pt>
                <c:pt idx="9">
                  <c:v>3.0737981368158147</c:v>
                </c:pt>
                <c:pt idx="10">
                  <c:v>3.0670223691486842</c:v>
                </c:pt>
                <c:pt idx="11">
                  <c:v>2.8155836579422329</c:v>
                </c:pt>
                <c:pt idx="12">
                  <c:v>2.4303159391578602</c:v>
                </c:pt>
                <c:pt idx="13">
                  <c:v>2.1266460861585954</c:v>
                </c:pt>
                <c:pt idx="14">
                  <c:v>1.9279763243131558</c:v>
                </c:pt>
                <c:pt idx="15">
                  <c:v>1.7497493269809246</c:v>
                </c:pt>
                <c:pt idx="16">
                  <c:v>1.6041948990319461</c:v>
                </c:pt>
                <c:pt idx="17">
                  <c:v>1.4920301172238191</c:v>
                </c:pt>
                <c:pt idx="18">
                  <c:v>1.4097880977412081</c:v>
                </c:pt>
                <c:pt idx="19">
                  <c:v>1.3523520725341369</c:v>
                </c:pt>
                <c:pt idx="20">
                  <c:v>1.3137362737531675</c:v>
                </c:pt>
                <c:pt idx="21">
                  <c:v>1.2885535103338053</c:v>
                </c:pt>
                <c:pt idx="22">
                  <c:v>1.2726836293807009</c:v>
                </c:pt>
                <c:pt idx="23">
                  <c:v>1.2634801315045849</c:v>
                </c:pt>
                <c:pt idx="24">
                  <c:v>1.2592961709316528</c:v>
                </c:pt>
              </c:numCache>
            </c:numRef>
          </c:yVal>
          <c:smooth val="1"/>
          <c:extLst>
            <c:ext xmlns:c16="http://schemas.microsoft.com/office/drawing/2014/chart" uri="{C3380CC4-5D6E-409C-BE32-E72D297353CC}">
              <c16:uniqueId val="{00000000-B97F-45FE-8879-902F6B835CB7}"/>
            </c:ext>
          </c:extLst>
        </c:ser>
        <c:dLbls>
          <c:showLegendKey val="0"/>
          <c:showVal val="0"/>
          <c:showCatName val="0"/>
          <c:showSerName val="0"/>
          <c:showPercent val="0"/>
          <c:showBubbleSize val="0"/>
        </c:dLbls>
        <c:axId val="136463488"/>
        <c:axId val="136465408"/>
      </c:scatterChart>
      <c:scatterChart>
        <c:scatterStyle val="smoothMarker"/>
        <c:varyColors val="0"/>
        <c:ser>
          <c:idx val="1"/>
          <c:order val="1"/>
          <c:tx>
            <c:v>Vehicle Response</c:v>
          </c:tx>
          <c:spPr>
            <a:ln w="19050">
              <a:prstDash val="dashDot"/>
            </a:ln>
          </c:spPr>
          <c:marker>
            <c:symbol val="none"/>
          </c:marker>
          <c:xVal>
            <c:numRef>
              <c:f>'30ft'!$B$8:$B$32</c:f>
              <c:numCache>
                <c:formatCode>General</c:formatCode>
                <c:ptCount val="25"/>
                <c:pt idx="0">
                  <c:v>1</c:v>
                </c:pt>
                <c:pt idx="1">
                  <c:v>1.1666666666666667</c:v>
                </c:pt>
                <c:pt idx="2">
                  <c:v>1.3333333333333333</c:v>
                </c:pt>
                <c:pt idx="3">
                  <c:v>1.5</c:v>
                </c:pt>
                <c:pt idx="4">
                  <c:v>1.6666666666666667</c:v>
                </c:pt>
                <c:pt idx="5">
                  <c:v>1.8333333333333333</c:v>
                </c:pt>
                <c:pt idx="6">
                  <c:v>2</c:v>
                </c:pt>
                <c:pt idx="7">
                  <c:v>2.1666666666666665</c:v>
                </c:pt>
                <c:pt idx="8">
                  <c:v>2.3333333333333335</c:v>
                </c:pt>
                <c:pt idx="9">
                  <c:v>2.5</c:v>
                </c:pt>
                <c:pt idx="10">
                  <c:v>2.6666666666666665</c:v>
                </c:pt>
                <c:pt idx="11">
                  <c:v>2.8333333333333335</c:v>
                </c:pt>
                <c:pt idx="12">
                  <c:v>3</c:v>
                </c:pt>
                <c:pt idx="13">
                  <c:v>3.1666666666666665</c:v>
                </c:pt>
                <c:pt idx="14">
                  <c:v>3.3333333333333335</c:v>
                </c:pt>
                <c:pt idx="15">
                  <c:v>3.5</c:v>
                </c:pt>
                <c:pt idx="16">
                  <c:v>3.6666666666666665</c:v>
                </c:pt>
                <c:pt idx="17">
                  <c:v>3.8333333333333335</c:v>
                </c:pt>
                <c:pt idx="18">
                  <c:v>4</c:v>
                </c:pt>
                <c:pt idx="19">
                  <c:v>4.166666666666667</c:v>
                </c:pt>
                <c:pt idx="20">
                  <c:v>4.333333333333333</c:v>
                </c:pt>
                <c:pt idx="21">
                  <c:v>4.5</c:v>
                </c:pt>
                <c:pt idx="22">
                  <c:v>4.666666666666667</c:v>
                </c:pt>
                <c:pt idx="23">
                  <c:v>4.833333333333333</c:v>
                </c:pt>
                <c:pt idx="24">
                  <c:v>5</c:v>
                </c:pt>
              </c:numCache>
            </c:numRef>
          </c:xVal>
          <c:yVal>
            <c:numRef>
              <c:f>'30ft'!$G$8:$G$32</c:f>
              <c:numCache>
                <c:formatCode>0.00</c:formatCode>
                <c:ptCount val="25"/>
                <c:pt idx="0">
                  <c:v>1.1136159962702996</c:v>
                </c:pt>
                <c:pt idx="1">
                  <c:v>1.1307234064596337</c:v>
                </c:pt>
                <c:pt idx="2">
                  <c:v>1.1472869020176641</c:v>
                </c:pt>
                <c:pt idx="3">
                  <c:v>1.1979952860731955</c:v>
                </c:pt>
                <c:pt idx="4">
                  <c:v>1.3204822709730892</c:v>
                </c:pt>
                <c:pt idx="5">
                  <c:v>1.4889015514517341</c:v>
                </c:pt>
                <c:pt idx="6">
                  <c:v>1.6964956357326013</c:v>
                </c:pt>
                <c:pt idx="7">
                  <c:v>1.7464969307674376</c:v>
                </c:pt>
                <c:pt idx="8">
                  <c:v>1.748568986505737</c:v>
                </c:pt>
                <c:pt idx="9">
                  <c:v>1.8333160662021808</c:v>
                </c:pt>
                <c:pt idx="10">
                  <c:v>1.9925924007355797</c:v>
                </c:pt>
                <c:pt idx="11">
                  <c:v>2.0923230334896008</c:v>
                </c:pt>
                <c:pt idx="12">
                  <c:v>2.1076562459530161</c:v>
                </c:pt>
                <c:pt idx="13">
                  <c:v>2.1214224662643426</c:v>
                </c:pt>
                <c:pt idx="14">
                  <c:v>2.0814965422569869</c:v>
                </c:pt>
                <c:pt idx="15">
                  <c:v>2.0243855059701108</c:v>
                </c:pt>
                <c:pt idx="16">
                  <c:v>1.9740475018778005</c:v>
                </c:pt>
                <c:pt idx="17">
                  <c:v>1.931725763423036</c:v>
                </c:pt>
                <c:pt idx="18">
                  <c:v>1.8928488176331943</c:v>
                </c:pt>
                <c:pt idx="19">
                  <c:v>1.8805071356419487</c:v>
                </c:pt>
                <c:pt idx="20">
                  <c:v>1.8725297210494962</c:v>
                </c:pt>
                <c:pt idx="21">
                  <c:v>1.8626615555958455</c:v>
                </c:pt>
                <c:pt idx="22">
                  <c:v>1.8515113056541221</c:v>
                </c:pt>
                <c:pt idx="23">
                  <c:v>1.8394933823719859</c:v>
                </c:pt>
                <c:pt idx="24">
                  <c:v>1.8269574451552746</c:v>
                </c:pt>
              </c:numCache>
            </c:numRef>
          </c:yVal>
          <c:smooth val="1"/>
          <c:extLst>
            <c:ext xmlns:c16="http://schemas.microsoft.com/office/drawing/2014/chart" uri="{C3380CC4-5D6E-409C-BE32-E72D297353CC}">
              <c16:uniqueId val="{00000001-B97F-45FE-8879-902F6B835CB7}"/>
            </c:ext>
          </c:extLst>
        </c:ser>
        <c:dLbls>
          <c:showLegendKey val="0"/>
          <c:showVal val="0"/>
          <c:showCatName val="0"/>
          <c:showSerName val="0"/>
          <c:showPercent val="0"/>
          <c:showBubbleSize val="0"/>
        </c:dLbls>
        <c:axId val="275830272"/>
        <c:axId val="275815040"/>
      </c:scatterChart>
      <c:valAx>
        <c:axId val="136463488"/>
        <c:scaling>
          <c:orientation val="minMax"/>
          <c:max val="1800"/>
          <c:min val="360"/>
        </c:scaling>
        <c:delete val="0"/>
        <c:axPos val="b"/>
        <c:majorGridlines/>
        <c:title>
          <c:tx>
            <c:rich>
              <a:bodyPr/>
              <a:lstStyle/>
              <a:p>
                <a:pPr>
                  <a:defRPr/>
                </a:pPr>
                <a:r>
                  <a:rPr lang="en-US"/>
                  <a:t>Vehicle Speed (in/sec)</a:t>
                </a:r>
              </a:p>
            </c:rich>
          </c:tx>
          <c:overlay val="0"/>
        </c:title>
        <c:numFmt formatCode="General" sourceLinked="1"/>
        <c:majorTickMark val="out"/>
        <c:minorTickMark val="none"/>
        <c:tickLblPos val="nextTo"/>
        <c:spPr>
          <a:ln>
            <a:solidFill>
              <a:schemeClr val="tx1"/>
            </a:solidFill>
          </a:ln>
        </c:spPr>
        <c:crossAx val="136465408"/>
        <c:crossesAt val="-1.2"/>
        <c:crossBetween val="midCat"/>
        <c:majorUnit val="180"/>
      </c:valAx>
      <c:valAx>
        <c:axId val="136465408"/>
        <c:scaling>
          <c:orientation val="minMax"/>
          <c:min val="1"/>
        </c:scaling>
        <c:delete val="0"/>
        <c:axPos val="l"/>
        <c:majorGridlines/>
        <c:title>
          <c:tx>
            <c:rich>
              <a:bodyPr rot="-5400000" vert="horz"/>
              <a:lstStyle/>
              <a:p>
                <a:pPr>
                  <a:defRPr/>
                </a:pPr>
                <a:r>
                  <a:rPr lang="en-US"/>
                  <a:t>Bridge Displacement Amplification</a:t>
                </a:r>
              </a:p>
            </c:rich>
          </c:tx>
          <c:layout>
            <c:manualLayout>
              <c:xMode val="edge"/>
              <c:yMode val="edge"/>
              <c:x val="3.0555555555555555E-2"/>
              <c:y val="0.12618839311752697"/>
            </c:manualLayout>
          </c:layout>
          <c:overlay val="0"/>
        </c:title>
        <c:numFmt formatCode="#,##0.0" sourceLinked="0"/>
        <c:majorTickMark val="out"/>
        <c:minorTickMark val="none"/>
        <c:tickLblPos val="nextTo"/>
        <c:spPr>
          <a:ln>
            <a:solidFill>
              <a:schemeClr val="tx1"/>
            </a:solidFill>
          </a:ln>
        </c:spPr>
        <c:crossAx val="136463488"/>
        <c:crosses val="autoZero"/>
        <c:crossBetween val="midCat"/>
      </c:valAx>
      <c:valAx>
        <c:axId val="275815040"/>
        <c:scaling>
          <c:orientation val="minMax"/>
        </c:scaling>
        <c:delete val="0"/>
        <c:axPos val="r"/>
        <c:title>
          <c:tx>
            <c:rich>
              <a:bodyPr rot="-5400000" vert="horz"/>
              <a:lstStyle/>
              <a:p>
                <a:pPr>
                  <a:defRPr/>
                </a:pPr>
                <a:r>
                  <a:rPr lang="en-US"/>
                  <a:t>Vehicle Contact Force Amplification</a:t>
                </a:r>
              </a:p>
            </c:rich>
          </c:tx>
          <c:layout>
            <c:manualLayout>
              <c:xMode val="edge"/>
              <c:yMode val="edge"/>
              <c:x val="0.92720822397200353"/>
              <c:y val="0.13081802274715659"/>
            </c:manualLayout>
          </c:layout>
          <c:overlay val="0"/>
        </c:title>
        <c:numFmt formatCode="0.0" sourceLinked="0"/>
        <c:majorTickMark val="out"/>
        <c:minorTickMark val="none"/>
        <c:tickLblPos val="nextTo"/>
        <c:spPr>
          <a:ln>
            <a:solidFill>
              <a:schemeClr val="tx1"/>
            </a:solidFill>
          </a:ln>
        </c:spPr>
        <c:crossAx val="275830272"/>
        <c:crosses val="max"/>
        <c:crossBetween val="midCat"/>
      </c:valAx>
      <c:valAx>
        <c:axId val="275830272"/>
        <c:scaling>
          <c:orientation val="minMax"/>
          <c:max val="5"/>
          <c:min val="1"/>
        </c:scaling>
        <c:delete val="0"/>
        <c:axPos val="t"/>
        <c:title>
          <c:tx>
            <c:rich>
              <a:bodyPr/>
              <a:lstStyle/>
              <a:p>
                <a:pPr>
                  <a:defRPr/>
                </a:pPr>
                <a:r>
                  <a:rPr lang="en-US"/>
                  <a:t>Forcing Freq. (Hz)</a:t>
                </a:r>
              </a:p>
            </c:rich>
          </c:tx>
          <c:layout>
            <c:manualLayout>
              <c:xMode val="edge"/>
              <c:yMode val="edge"/>
              <c:x val="0.3909512248468941"/>
              <c:y val="4.6296296296296294E-3"/>
            </c:manualLayout>
          </c:layout>
          <c:overlay val="0"/>
        </c:title>
        <c:numFmt formatCode="General" sourceLinked="1"/>
        <c:majorTickMark val="out"/>
        <c:minorTickMark val="none"/>
        <c:tickLblPos val="nextTo"/>
        <c:spPr>
          <a:ln>
            <a:solidFill>
              <a:schemeClr val="tx1"/>
            </a:solidFill>
          </a:ln>
        </c:spPr>
        <c:crossAx val="275815040"/>
        <c:crosses val="max"/>
        <c:crossBetween val="midCat"/>
        <c:majorUnit val="0.5"/>
      </c:valAx>
      <c:spPr>
        <a:ln>
          <a:solidFill>
            <a:schemeClr val="tx1"/>
          </a:solidFill>
        </a:ln>
      </c:spPr>
    </c:plotArea>
    <c:legend>
      <c:legendPos val="b"/>
      <c:layout>
        <c:manualLayout>
          <c:xMode val="edge"/>
          <c:yMode val="edge"/>
          <c:x val="0.16720144356955383"/>
          <c:y val="0.91628280839895015"/>
          <c:w val="0.67115266841644794"/>
          <c:h val="8.3717191601049873E-2"/>
        </c:manualLayout>
      </c:layout>
      <c:overlay val="0"/>
    </c:legend>
    <c:plotVisOnly val="1"/>
    <c:dispBlanksAs val="gap"/>
    <c:showDLblsOverMax val="0"/>
  </c:chart>
  <c:spPr>
    <a:ln>
      <a:noFill/>
    </a:ln>
  </c:spPr>
  <c:txPr>
    <a:bodyPr/>
    <a:lstStyle/>
    <a:p>
      <a:pPr>
        <a:defRPr b="0"/>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v>Profile1</c:v>
          </c:tx>
          <c:spPr>
            <a:ln w="12700">
              <a:solidFill>
                <a:srgbClr val="C00000"/>
              </a:solidFill>
            </a:ln>
          </c:spPr>
          <c:marker>
            <c:symbol val="none"/>
          </c:marker>
          <c:xVal>
            <c:numRef>
              <c:f>Sheet1!$A$3:$A$7877</c:f>
              <c:numCache>
                <c:formatCode>General</c:formatCode>
                <c:ptCount val="7875"/>
                <c:pt idx="0">
                  <c:v>0</c:v>
                </c:pt>
                <c:pt idx="1">
                  <c:v>8.3323333333333333E-2</c:v>
                </c:pt>
                <c:pt idx="2">
                  <c:v>0.16664999999999999</c:v>
                </c:pt>
                <c:pt idx="3">
                  <c:v>0.24996666666666667</c:v>
                </c:pt>
                <c:pt idx="4">
                  <c:v>0.33329166666666665</c:v>
                </c:pt>
                <c:pt idx="5">
                  <c:v>0.41661666666666664</c:v>
                </c:pt>
                <c:pt idx="6">
                  <c:v>0.49994166666666667</c:v>
                </c:pt>
                <c:pt idx="7">
                  <c:v>0.58325833333333332</c:v>
                </c:pt>
                <c:pt idx="8">
                  <c:v>0.66658333333333331</c:v>
                </c:pt>
                <c:pt idx="9">
                  <c:v>0.7499083333333334</c:v>
                </c:pt>
                <c:pt idx="10">
                  <c:v>0.83323333333333327</c:v>
                </c:pt>
                <c:pt idx="11">
                  <c:v>0.91658333333333342</c:v>
                </c:pt>
                <c:pt idx="12">
                  <c:v>0.99991666666666668</c:v>
                </c:pt>
                <c:pt idx="13">
                  <c:v>1.0831666666666666</c:v>
                </c:pt>
                <c:pt idx="14">
                  <c:v>1.1664999999999999</c:v>
                </c:pt>
                <c:pt idx="15">
                  <c:v>1.2498333333333334</c:v>
                </c:pt>
                <c:pt idx="16">
                  <c:v>1.3331666666666666</c:v>
                </c:pt>
                <c:pt idx="17">
                  <c:v>1.4165000000000001</c:v>
                </c:pt>
                <c:pt idx="18">
                  <c:v>1.4998333333333334</c:v>
                </c:pt>
                <c:pt idx="19">
                  <c:v>1.5831666666666668</c:v>
                </c:pt>
                <c:pt idx="20">
                  <c:v>1.6665000000000001</c:v>
                </c:pt>
                <c:pt idx="21">
                  <c:v>1.7497499999999999</c:v>
                </c:pt>
                <c:pt idx="22">
                  <c:v>1.8330833333333334</c:v>
                </c:pt>
                <c:pt idx="23">
                  <c:v>1.9164166666666667</c:v>
                </c:pt>
                <c:pt idx="24">
                  <c:v>1.9997499999999999</c:v>
                </c:pt>
                <c:pt idx="25">
                  <c:v>2.0830833333333332</c:v>
                </c:pt>
                <c:pt idx="26">
                  <c:v>2.1664166666666667</c:v>
                </c:pt>
                <c:pt idx="27">
                  <c:v>2.2497500000000001</c:v>
                </c:pt>
                <c:pt idx="28">
                  <c:v>2.3330833333333332</c:v>
                </c:pt>
                <c:pt idx="29">
                  <c:v>2.4163333333333332</c:v>
                </c:pt>
                <c:pt idx="30">
                  <c:v>2.4996666666666667</c:v>
                </c:pt>
                <c:pt idx="31">
                  <c:v>2.5829999999999997</c:v>
                </c:pt>
                <c:pt idx="32">
                  <c:v>2.6663333333333332</c:v>
                </c:pt>
                <c:pt idx="33">
                  <c:v>2.7496666666666667</c:v>
                </c:pt>
                <c:pt idx="34">
                  <c:v>2.8330000000000002</c:v>
                </c:pt>
                <c:pt idx="35">
                  <c:v>2.9163333333333337</c:v>
                </c:pt>
                <c:pt idx="36">
                  <c:v>2.9996666666666667</c:v>
                </c:pt>
                <c:pt idx="37">
                  <c:v>3.0829166666666663</c:v>
                </c:pt>
                <c:pt idx="38">
                  <c:v>3.1662499999999998</c:v>
                </c:pt>
                <c:pt idx="39">
                  <c:v>3.2495833333333333</c:v>
                </c:pt>
                <c:pt idx="40">
                  <c:v>3.3329166666666663</c:v>
                </c:pt>
                <c:pt idx="41">
                  <c:v>3.4162499999999998</c:v>
                </c:pt>
                <c:pt idx="42">
                  <c:v>3.4995833333333333</c:v>
                </c:pt>
                <c:pt idx="43">
                  <c:v>3.5829166666666663</c:v>
                </c:pt>
                <c:pt idx="44">
                  <c:v>3.6662499999999998</c:v>
                </c:pt>
                <c:pt idx="45">
                  <c:v>3.7494999999999998</c:v>
                </c:pt>
                <c:pt idx="46">
                  <c:v>3.8328333333333333</c:v>
                </c:pt>
                <c:pt idx="47">
                  <c:v>3.9161666666666668</c:v>
                </c:pt>
                <c:pt idx="48">
                  <c:v>3.9994999999999998</c:v>
                </c:pt>
                <c:pt idx="49">
                  <c:v>4.0828333333333333</c:v>
                </c:pt>
                <c:pt idx="50">
                  <c:v>4.1661666666666664</c:v>
                </c:pt>
                <c:pt idx="51">
                  <c:v>4.2495000000000003</c:v>
                </c:pt>
                <c:pt idx="52">
                  <c:v>4.3328333333333333</c:v>
                </c:pt>
                <c:pt idx="53">
                  <c:v>4.4160833333333338</c:v>
                </c:pt>
                <c:pt idx="54">
                  <c:v>4.4994166666666668</c:v>
                </c:pt>
                <c:pt idx="55">
                  <c:v>4.5827499999999999</c:v>
                </c:pt>
                <c:pt idx="56">
                  <c:v>4.6660833333333338</c:v>
                </c:pt>
                <c:pt idx="57">
                  <c:v>4.7494166666666668</c:v>
                </c:pt>
                <c:pt idx="58">
                  <c:v>4.8327499999999999</c:v>
                </c:pt>
                <c:pt idx="59">
                  <c:v>4.9160833333333338</c:v>
                </c:pt>
                <c:pt idx="60">
                  <c:v>4.9994166666666668</c:v>
                </c:pt>
                <c:pt idx="61">
                  <c:v>5.0826666666666664</c:v>
                </c:pt>
                <c:pt idx="62">
                  <c:v>5.1659999999999995</c:v>
                </c:pt>
                <c:pt idx="63">
                  <c:v>5.2493333333333334</c:v>
                </c:pt>
                <c:pt idx="64">
                  <c:v>5.3326666666666664</c:v>
                </c:pt>
                <c:pt idx="65">
                  <c:v>5.4160000000000004</c:v>
                </c:pt>
                <c:pt idx="66">
                  <c:v>5.4993333333333334</c:v>
                </c:pt>
                <c:pt idx="67">
                  <c:v>5.5826666666666673</c:v>
                </c:pt>
                <c:pt idx="68">
                  <c:v>5.6660000000000004</c:v>
                </c:pt>
                <c:pt idx="69">
                  <c:v>5.74925</c:v>
                </c:pt>
                <c:pt idx="70">
                  <c:v>5.832583333333333</c:v>
                </c:pt>
                <c:pt idx="71">
                  <c:v>5.9159166666666669</c:v>
                </c:pt>
                <c:pt idx="72">
                  <c:v>5.99925</c:v>
                </c:pt>
                <c:pt idx="73">
                  <c:v>6.082583333333333</c:v>
                </c:pt>
                <c:pt idx="74">
                  <c:v>6.1659166666666669</c:v>
                </c:pt>
                <c:pt idx="75">
                  <c:v>6.24925</c:v>
                </c:pt>
                <c:pt idx="76">
                  <c:v>6.332583333333333</c:v>
                </c:pt>
                <c:pt idx="77">
                  <c:v>6.4158333333333326</c:v>
                </c:pt>
                <c:pt idx="78">
                  <c:v>6.4991666666666665</c:v>
                </c:pt>
                <c:pt idx="79">
                  <c:v>6.5824999999999996</c:v>
                </c:pt>
                <c:pt idx="80">
                  <c:v>6.6658333333333326</c:v>
                </c:pt>
                <c:pt idx="81">
                  <c:v>6.7491666666666665</c:v>
                </c:pt>
                <c:pt idx="82">
                  <c:v>6.8324999999999996</c:v>
                </c:pt>
                <c:pt idx="83">
                  <c:v>6.9158333333333326</c:v>
                </c:pt>
                <c:pt idx="84">
                  <c:v>6.9991666666666665</c:v>
                </c:pt>
                <c:pt idx="85">
                  <c:v>7.082416666666667</c:v>
                </c:pt>
                <c:pt idx="86">
                  <c:v>7.1657500000000001</c:v>
                </c:pt>
                <c:pt idx="87">
                  <c:v>7.249083333333334</c:v>
                </c:pt>
                <c:pt idx="88">
                  <c:v>7.332416666666667</c:v>
                </c:pt>
                <c:pt idx="89">
                  <c:v>7.4157500000000001</c:v>
                </c:pt>
                <c:pt idx="90">
                  <c:v>7.499083333333334</c:v>
                </c:pt>
                <c:pt idx="91">
                  <c:v>7.582416666666667</c:v>
                </c:pt>
                <c:pt idx="92">
                  <c:v>7.6657500000000001</c:v>
                </c:pt>
                <c:pt idx="93">
                  <c:v>7.7489999999999997</c:v>
                </c:pt>
                <c:pt idx="94">
                  <c:v>7.8323333333333336</c:v>
                </c:pt>
                <c:pt idx="95">
                  <c:v>7.9156666666666666</c:v>
                </c:pt>
                <c:pt idx="96">
                  <c:v>7.9989999999999997</c:v>
                </c:pt>
                <c:pt idx="97">
                  <c:v>8.0823333333333327</c:v>
                </c:pt>
                <c:pt idx="98">
                  <c:v>8.1656666666666666</c:v>
                </c:pt>
                <c:pt idx="99">
                  <c:v>8.2490000000000006</c:v>
                </c:pt>
                <c:pt idx="100">
                  <c:v>8.3323333333333327</c:v>
                </c:pt>
                <c:pt idx="101">
                  <c:v>8.4158333333333335</c:v>
                </c:pt>
                <c:pt idx="102">
                  <c:v>8.4991666666666656</c:v>
                </c:pt>
                <c:pt idx="103">
                  <c:v>8.5824999999999996</c:v>
                </c:pt>
                <c:pt idx="104">
                  <c:v>8.6658333333333335</c:v>
                </c:pt>
                <c:pt idx="105">
                  <c:v>8.7491666666666656</c:v>
                </c:pt>
                <c:pt idx="106">
                  <c:v>8.8324999999999996</c:v>
                </c:pt>
                <c:pt idx="107">
                  <c:v>8.9158333333333335</c:v>
                </c:pt>
                <c:pt idx="108">
                  <c:v>8.9991666666666656</c:v>
                </c:pt>
                <c:pt idx="109">
                  <c:v>9.0824999999999996</c:v>
                </c:pt>
                <c:pt idx="110">
                  <c:v>9.1658333333333335</c:v>
                </c:pt>
                <c:pt idx="111">
                  <c:v>9.2491666666666656</c:v>
                </c:pt>
                <c:pt idx="112">
                  <c:v>9.3324999999999996</c:v>
                </c:pt>
                <c:pt idx="113">
                  <c:v>9.4158333333333335</c:v>
                </c:pt>
                <c:pt idx="114">
                  <c:v>9.4991666666666656</c:v>
                </c:pt>
                <c:pt idx="115">
                  <c:v>9.5824999999999996</c:v>
                </c:pt>
                <c:pt idx="116">
                  <c:v>9.6658333333333335</c:v>
                </c:pt>
                <c:pt idx="117">
                  <c:v>9.7491666666666656</c:v>
                </c:pt>
                <c:pt idx="118">
                  <c:v>9.8324999999999996</c:v>
                </c:pt>
                <c:pt idx="119">
                  <c:v>9.9158333333333335</c:v>
                </c:pt>
                <c:pt idx="120">
                  <c:v>9.9991666666666656</c:v>
                </c:pt>
                <c:pt idx="121">
                  <c:v>10.081666666666667</c:v>
                </c:pt>
                <c:pt idx="122">
                  <c:v>10.165000000000001</c:v>
                </c:pt>
                <c:pt idx="123">
                  <c:v>10.248333333333333</c:v>
                </c:pt>
                <c:pt idx="124">
                  <c:v>10.331666666666667</c:v>
                </c:pt>
                <c:pt idx="125">
                  <c:v>10.415000000000001</c:v>
                </c:pt>
                <c:pt idx="126">
                  <c:v>10.498333333333333</c:v>
                </c:pt>
                <c:pt idx="127">
                  <c:v>10.581666666666667</c:v>
                </c:pt>
                <c:pt idx="128">
                  <c:v>10.665000000000001</c:v>
                </c:pt>
                <c:pt idx="129">
                  <c:v>10.748333333333333</c:v>
                </c:pt>
                <c:pt idx="130">
                  <c:v>10.831666666666665</c:v>
                </c:pt>
                <c:pt idx="131">
                  <c:v>10.914999999999999</c:v>
                </c:pt>
                <c:pt idx="132">
                  <c:v>10.998333333333333</c:v>
                </c:pt>
                <c:pt idx="133">
                  <c:v>11.081666666666665</c:v>
                </c:pt>
                <c:pt idx="134">
                  <c:v>11.164999999999999</c:v>
                </c:pt>
                <c:pt idx="135">
                  <c:v>11.248333333333333</c:v>
                </c:pt>
                <c:pt idx="136">
                  <c:v>11.331666666666665</c:v>
                </c:pt>
                <c:pt idx="137">
                  <c:v>11.414999999999999</c:v>
                </c:pt>
                <c:pt idx="138">
                  <c:v>11.498333333333333</c:v>
                </c:pt>
                <c:pt idx="139">
                  <c:v>11.581666666666665</c:v>
                </c:pt>
                <c:pt idx="140">
                  <c:v>11.664999999999999</c:v>
                </c:pt>
                <c:pt idx="141">
                  <c:v>11.748333333333333</c:v>
                </c:pt>
                <c:pt idx="142">
                  <c:v>11.831666666666665</c:v>
                </c:pt>
                <c:pt idx="143">
                  <c:v>11.914999999999999</c:v>
                </c:pt>
                <c:pt idx="144">
                  <c:v>11.998333333333333</c:v>
                </c:pt>
                <c:pt idx="145">
                  <c:v>12.081666666666665</c:v>
                </c:pt>
                <c:pt idx="146">
                  <c:v>12.164999999999999</c:v>
                </c:pt>
                <c:pt idx="147">
                  <c:v>12.248333333333333</c:v>
                </c:pt>
                <c:pt idx="148">
                  <c:v>12.331666666666665</c:v>
                </c:pt>
                <c:pt idx="149">
                  <c:v>12.414999999999999</c:v>
                </c:pt>
                <c:pt idx="150">
                  <c:v>12.498333333333333</c:v>
                </c:pt>
                <c:pt idx="151">
                  <c:v>12.581666666666665</c:v>
                </c:pt>
                <c:pt idx="152">
                  <c:v>12.664999999999999</c:v>
                </c:pt>
                <c:pt idx="153">
                  <c:v>12.748333333333333</c:v>
                </c:pt>
                <c:pt idx="154">
                  <c:v>12.831666666666665</c:v>
                </c:pt>
                <c:pt idx="155">
                  <c:v>12.914999999999999</c:v>
                </c:pt>
                <c:pt idx="156">
                  <c:v>12.998333333333333</c:v>
                </c:pt>
                <c:pt idx="157">
                  <c:v>13.081666666666665</c:v>
                </c:pt>
                <c:pt idx="158">
                  <c:v>13.164999999999999</c:v>
                </c:pt>
                <c:pt idx="159">
                  <c:v>13.248333333333333</c:v>
                </c:pt>
                <c:pt idx="160">
                  <c:v>13.331666666666665</c:v>
                </c:pt>
                <c:pt idx="161">
                  <c:v>13.414999999999999</c:v>
                </c:pt>
                <c:pt idx="162">
                  <c:v>13.498333333333333</c:v>
                </c:pt>
                <c:pt idx="163">
                  <c:v>13.581666666666665</c:v>
                </c:pt>
                <c:pt idx="164">
                  <c:v>13.664999999999999</c:v>
                </c:pt>
                <c:pt idx="165">
                  <c:v>13.748333333333333</c:v>
                </c:pt>
                <c:pt idx="166">
                  <c:v>13.831666666666665</c:v>
                </c:pt>
                <c:pt idx="167">
                  <c:v>13.914999999999999</c:v>
                </c:pt>
                <c:pt idx="168">
                  <c:v>13.998333333333333</c:v>
                </c:pt>
                <c:pt idx="169">
                  <c:v>14.081666666666665</c:v>
                </c:pt>
                <c:pt idx="170">
                  <c:v>14.164999999999999</c:v>
                </c:pt>
                <c:pt idx="171">
                  <c:v>14.248333333333333</c:v>
                </c:pt>
                <c:pt idx="172">
                  <c:v>14.331666666666665</c:v>
                </c:pt>
                <c:pt idx="173">
                  <c:v>14.414999999999999</c:v>
                </c:pt>
                <c:pt idx="174">
                  <c:v>14.498333333333333</c:v>
                </c:pt>
                <c:pt idx="175">
                  <c:v>14.581666666666665</c:v>
                </c:pt>
                <c:pt idx="176">
                  <c:v>14.664999999999999</c:v>
                </c:pt>
                <c:pt idx="177">
                  <c:v>14.748333333333333</c:v>
                </c:pt>
                <c:pt idx="178">
                  <c:v>14.831666666666665</c:v>
                </c:pt>
                <c:pt idx="179">
                  <c:v>14.914999999999999</c:v>
                </c:pt>
                <c:pt idx="180">
                  <c:v>14.998333333333333</c:v>
                </c:pt>
                <c:pt idx="181">
                  <c:v>15.081666666666665</c:v>
                </c:pt>
                <c:pt idx="182">
                  <c:v>15.164999999999999</c:v>
                </c:pt>
                <c:pt idx="183">
                  <c:v>15.248333333333333</c:v>
                </c:pt>
                <c:pt idx="184">
                  <c:v>15.331666666666665</c:v>
                </c:pt>
                <c:pt idx="185">
                  <c:v>15.414999999999999</c:v>
                </c:pt>
                <c:pt idx="186">
                  <c:v>15.498333333333333</c:v>
                </c:pt>
                <c:pt idx="187">
                  <c:v>15.581666666666665</c:v>
                </c:pt>
                <c:pt idx="188">
                  <c:v>15.664999999999999</c:v>
                </c:pt>
                <c:pt idx="189">
                  <c:v>15.748333333333333</c:v>
                </c:pt>
                <c:pt idx="190">
                  <c:v>15.831666666666665</c:v>
                </c:pt>
                <c:pt idx="191">
                  <c:v>15.914999999999999</c:v>
                </c:pt>
                <c:pt idx="192">
                  <c:v>15.998333333333333</c:v>
                </c:pt>
                <c:pt idx="193">
                  <c:v>16.081666666666667</c:v>
                </c:pt>
                <c:pt idx="194">
                  <c:v>16.164999999999999</c:v>
                </c:pt>
                <c:pt idx="195">
                  <c:v>16.248333333333331</c:v>
                </c:pt>
                <c:pt idx="196">
                  <c:v>16.331666666666667</c:v>
                </c:pt>
                <c:pt idx="197">
                  <c:v>16.414999999999999</c:v>
                </c:pt>
                <c:pt idx="198">
                  <c:v>16.498333333333331</c:v>
                </c:pt>
                <c:pt idx="199">
                  <c:v>16.581666666666667</c:v>
                </c:pt>
                <c:pt idx="200">
                  <c:v>16.664999999999999</c:v>
                </c:pt>
                <c:pt idx="201">
                  <c:v>16.747499999999999</c:v>
                </c:pt>
                <c:pt idx="202">
                  <c:v>16.830833333333334</c:v>
                </c:pt>
                <c:pt idx="203">
                  <c:v>16.914166666666667</c:v>
                </c:pt>
                <c:pt idx="204">
                  <c:v>16.997499999999999</c:v>
                </c:pt>
                <c:pt idx="205">
                  <c:v>17.080833333333334</c:v>
                </c:pt>
                <c:pt idx="206">
                  <c:v>17.164166666666667</c:v>
                </c:pt>
                <c:pt idx="207">
                  <c:v>17.247499999999999</c:v>
                </c:pt>
                <c:pt idx="208">
                  <c:v>17.330833333333334</c:v>
                </c:pt>
                <c:pt idx="209">
                  <c:v>17.414166666666667</c:v>
                </c:pt>
                <c:pt idx="210">
                  <c:v>17.497499999999999</c:v>
                </c:pt>
                <c:pt idx="211">
                  <c:v>17.580833333333334</c:v>
                </c:pt>
                <c:pt idx="212">
                  <c:v>17.664166666666667</c:v>
                </c:pt>
                <c:pt idx="213">
                  <c:v>17.747499999999999</c:v>
                </c:pt>
                <c:pt idx="214">
                  <c:v>17.830833333333334</c:v>
                </c:pt>
                <c:pt idx="215">
                  <c:v>17.914166666666667</c:v>
                </c:pt>
                <c:pt idx="216">
                  <c:v>17.997499999999999</c:v>
                </c:pt>
                <c:pt idx="217">
                  <c:v>18.080833333333334</c:v>
                </c:pt>
                <c:pt idx="218">
                  <c:v>18.164166666666667</c:v>
                </c:pt>
                <c:pt idx="219">
                  <c:v>18.247499999999999</c:v>
                </c:pt>
                <c:pt idx="220">
                  <c:v>18.330833333333334</c:v>
                </c:pt>
                <c:pt idx="221">
                  <c:v>18.414166666666667</c:v>
                </c:pt>
                <c:pt idx="222">
                  <c:v>18.497499999999999</c:v>
                </c:pt>
                <c:pt idx="223">
                  <c:v>18.580833333333334</c:v>
                </c:pt>
                <c:pt idx="224">
                  <c:v>18.664166666666667</c:v>
                </c:pt>
                <c:pt idx="225">
                  <c:v>18.747499999999999</c:v>
                </c:pt>
                <c:pt idx="226">
                  <c:v>18.830833333333334</c:v>
                </c:pt>
                <c:pt idx="227">
                  <c:v>18.914166666666667</c:v>
                </c:pt>
                <c:pt idx="228">
                  <c:v>18.997499999999999</c:v>
                </c:pt>
                <c:pt idx="229">
                  <c:v>19.080833333333334</c:v>
                </c:pt>
                <c:pt idx="230">
                  <c:v>19.164166666666667</c:v>
                </c:pt>
                <c:pt idx="231">
                  <c:v>19.247499999999999</c:v>
                </c:pt>
                <c:pt idx="232">
                  <c:v>19.330833333333334</c:v>
                </c:pt>
                <c:pt idx="233">
                  <c:v>19.414166666666667</c:v>
                </c:pt>
                <c:pt idx="234">
                  <c:v>19.497499999999999</c:v>
                </c:pt>
                <c:pt idx="235">
                  <c:v>19.580833333333334</c:v>
                </c:pt>
                <c:pt idx="236">
                  <c:v>19.664166666666667</c:v>
                </c:pt>
                <c:pt idx="237">
                  <c:v>19.747499999999999</c:v>
                </c:pt>
                <c:pt idx="238">
                  <c:v>19.830833333333334</c:v>
                </c:pt>
                <c:pt idx="239">
                  <c:v>19.914166666666667</c:v>
                </c:pt>
                <c:pt idx="240">
                  <c:v>19.997499999999999</c:v>
                </c:pt>
                <c:pt idx="241">
                  <c:v>20.080833333333334</c:v>
                </c:pt>
                <c:pt idx="242">
                  <c:v>20.164166666666667</c:v>
                </c:pt>
                <c:pt idx="243">
                  <c:v>20.247499999999999</c:v>
                </c:pt>
                <c:pt idx="244">
                  <c:v>20.330833333333334</c:v>
                </c:pt>
                <c:pt idx="245">
                  <c:v>20.414166666666667</c:v>
                </c:pt>
                <c:pt idx="246">
                  <c:v>20.497499999999999</c:v>
                </c:pt>
                <c:pt idx="247">
                  <c:v>20.580833333333334</c:v>
                </c:pt>
                <c:pt idx="248">
                  <c:v>20.664166666666667</c:v>
                </c:pt>
                <c:pt idx="249">
                  <c:v>20.747499999999999</c:v>
                </c:pt>
                <c:pt idx="250">
                  <c:v>20.830833333333334</c:v>
                </c:pt>
                <c:pt idx="251">
                  <c:v>20.914166666666667</c:v>
                </c:pt>
                <c:pt idx="252">
                  <c:v>20.997499999999999</c:v>
                </c:pt>
                <c:pt idx="253">
                  <c:v>21.080833333333334</c:v>
                </c:pt>
                <c:pt idx="254">
                  <c:v>21.164166666666667</c:v>
                </c:pt>
                <c:pt idx="255">
                  <c:v>21.247499999999999</c:v>
                </c:pt>
                <c:pt idx="256">
                  <c:v>21.330833333333334</c:v>
                </c:pt>
                <c:pt idx="257">
                  <c:v>21.41416666666667</c:v>
                </c:pt>
                <c:pt idx="258">
                  <c:v>21.497500000000002</c:v>
                </c:pt>
                <c:pt idx="259">
                  <c:v>21.580833333333334</c:v>
                </c:pt>
                <c:pt idx="260">
                  <c:v>21.66416666666667</c:v>
                </c:pt>
                <c:pt idx="261">
                  <c:v>21.747500000000002</c:v>
                </c:pt>
                <c:pt idx="262">
                  <c:v>21.830833333333334</c:v>
                </c:pt>
                <c:pt idx="263">
                  <c:v>21.91416666666667</c:v>
                </c:pt>
                <c:pt idx="264">
                  <c:v>21.997500000000002</c:v>
                </c:pt>
                <c:pt idx="265">
                  <c:v>22.080833333333334</c:v>
                </c:pt>
                <c:pt idx="266">
                  <c:v>22.16416666666667</c:v>
                </c:pt>
                <c:pt idx="267">
                  <c:v>22.247500000000002</c:v>
                </c:pt>
                <c:pt idx="268">
                  <c:v>22.330833333333334</c:v>
                </c:pt>
                <c:pt idx="269">
                  <c:v>22.41416666666667</c:v>
                </c:pt>
                <c:pt idx="270">
                  <c:v>22.497500000000002</c:v>
                </c:pt>
                <c:pt idx="271">
                  <c:v>22.580833333333334</c:v>
                </c:pt>
                <c:pt idx="272">
                  <c:v>22.66416666666667</c:v>
                </c:pt>
                <c:pt idx="273">
                  <c:v>22.747500000000002</c:v>
                </c:pt>
                <c:pt idx="274">
                  <c:v>22.830833333333334</c:v>
                </c:pt>
                <c:pt idx="275">
                  <c:v>22.91416666666667</c:v>
                </c:pt>
                <c:pt idx="276">
                  <c:v>22.997500000000002</c:v>
                </c:pt>
                <c:pt idx="277">
                  <c:v>23.080833333333334</c:v>
                </c:pt>
                <c:pt idx="278">
                  <c:v>23.16416666666667</c:v>
                </c:pt>
                <c:pt idx="279">
                  <c:v>23.247500000000002</c:v>
                </c:pt>
                <c:pt idx="280">
                  <c:v>23.330833333333334</c:v>
                </c:pt>
                <c:pt idx="281">
                  <c:v>23.41416666666667</c:v>
                </c:pt>
                <c:pt idx="282">
                  <c:v>23.496666666666666</c:v>
                </c:pt>
                <c:pt idx="283">
                  <c:v>23.58</c:v>
                </c:pt>
                <c:pt idx="284">
                  <c:v>23.66333333333333</c:v>
                </c:pt>
                <c:pt idx="285">
                  <c:v>23.746666666666666</c:v>
                </c:pt>
                <c:pt idx="286">
                  <c:v>23.83</c:v>
                </c:pt>
                <c:pt idx="287">
                  <c:v>23.91333333333333</c:v>
                </c:pt>
                <c:pt idx="288">
                  <c:v>23.996666666666666</c:v>
                </c:pt>
                <c:pt idx="289">
                  <c:v>24.08</c:v>
                </c:pt>
                <c:pt idx="290">
                  <c:v>24.16333333333333</c:v>
                </c:pt>
                <c:pt idx="291">
                  <c:v>24.246666666666666</c:v>
                </c:pt>
                <c:pt idx="292">
                  <c:v>24.33</c:v>
                </c:pt>
                <c:pt idx="293">
                  <c:v>24.41333333333333</c:v>
                </c:pt>
                <c:pt idx="294">
                  <c:v>24.496666666666666</c:v>
                </c:pt>
                <c:pt idx="295">
                  <c:v>24.58</c:v>
                </c:pt>
                <c:pt idx="296">
                  <c:v>24.66333333333333</c:v>
                </c:pt>
                <c:pt idx="297">
                  <c:v>24.746666666666666</c:v>
                </c:pt>
                <c:pt idx="298">
                  <c:v>24.83</c:v>
                </c:pt>
                <c:pt idx="299">
                  <c:v>24.91333333333333</c:v>
                </c:pt>
                <c:pt idx="300">
                  <c:v>24.996666666666666</c:v>
                </c:pt>
                <c:pt idx="301">
                  <c:v>25.08</c:v>
                </c:pt>
                <c:pt idx="302">
                  <c:v>25.16333333333333</c:v>
                </c:pt>
                <c:pt idx="303">
                  <c:v>25.246666666666666</c:v>
                </c:pt>
                <c:pt idx="304">
                  <c:v>25.33</c:v>
                </c:pt>
                <c:pt idx="305">
                  <c:v>25.41333333333333</c:v>
                </c:pt>
                <c:pt idx="306">
                  <c:v>25.496666666666666</c:v>
                </c:pt>
                <c:pt idx="307">
                  <c:v>25.58</c:v>
                </c:pt>
                <c:pt idx="308">
                  <c:v>25.66333333333333</c:v>
                </c:pt>
                <c:pt idx="309">
                  <c:v>25.746666666666666</c:v>
                </c:pt>
                <c:pt idx="310">
                  <c:v>25.83</c:v>
                </c:pt>
                <c:pt idx="311">
                  <c:v>25.91333333333333</c:v>
                </c:pt>
                <c:pt idx="312">
                  <c:v>25.996666666666666</c:v>
                </c:pt>
                <c:pt idx="313">
                  <c:v>26.08</c:v>
                </c:pt>
                <c:pt idx="314">
                  <c:v>26.16333333333333</c:v>
                </c:pt>
                <c:pt idx="315">
                  <c:v>26.246666666666666</c:v>
                </c:pt>
                <c:pt idx="316">
                  <c:v>26.33</c:v>
                </c:pt>
                <c:pt idx="317">
                  <c:v>26.41333333333333</c:v>
                </c:pt>
                <c:pt idx="318">
                  <c:v>26.496666666666666</c:v>
                </c:pt>
                <c:pt idx="319">
                  <c:v>26.58</c:v>
                </c:pt>
                <c:pt idx="320">
                  <c:v>26.66333333333333</c:v>
                </c:pt>
                <c:pt idx="321">
                  <c:v>26.746666666666666</c:v>
                </c:pt>
                <c:pt idx="322">
                  <c:v>26.83</c:v>
                </c:pt>
                <c:pt idx="323">
                  <c:v>26.91333333333333</c:v>
                </c:pt>
                <c:pt idx="324">
                  <c:v>26.996666666666666</c:v>
                </c:pt>
                <c:pt idx="325">
                  <c:v>27.08</c:v>
                </c:pt>
                <c:pt idx="326">
                  <c:v>27.16333333333333</c:v>
                </c:pt>
                <c:pt idx="327">
                  <c:v>27.246666666666666</c:v>
                </c:pt>
                <c:pt idx="328">
                  <c:v>27.33</c:v>
                </c:pt>
                <c:pt idx="329">
                  <c:v>27.41333333333333</c:v>
                </c:pt>
                <c:pt idx="330">
                  <c:v>27.496666666666666</c:v>
                </c:pt>
                <c:pt idx="331">
                  <c:v>27.58</c:v>
                </c:pt>
                <c:pt idx="332">
                  <c:v>27.66333333333333</c:v>
                </c:pt>
                <c:pt idx="333">
                  <c:v>27.746666666666666</c:v>
                </c:pt>
                <c:pt idx="334">
                  <c:v>27.83</c:v>
                </c:pt>
                <c:pt idx="335">
                  <c:v>27.91333333333333</c:v>
                </c:pt>
                <c:pt idx="336">
                  <c:v>27.996666666666666</c:v>
                </c:pt>
                <c:pt idx="337">
                  <c:v>28.08</c:v>
                </c:pt>
                <c:pt idx="338">
                  <c:v>28.16333333333333</c:v>
                </c:pt>
                <c:pt idx="339">
                  <c:v>28.246666666666666</c:v>
                </c:pt>
                <c:pt idx="340">
                  <c:v>28.33</c:v>
                </c:pt>
                <c:pt idx="341">
                  <c:v>28.41333333333333</c:v>
                </c:pt>
                <c:pt idx="342">
                  <c:v>28.496666666666666</c:v>
                </c:pt>
                <c:pt idx="343">
                  <c:v>28.58</c:v>
                </c:pt>
                <c:pt idx="344">
                  <c:v>28.66333333333333</c:v>
                </c:pt>
                <c:pt idx="345">
                  <c:v>28.746666666666666</c:v>
                </c:pt>
                <c:pt idx="346">
                  <c:v>28.83</c:v>
                </c:pt>
                <c:pt idx="347">
                  <c:v>28.91333333333333</c:v>
                </c:pt>
                <c:pt idx="348">
                  <c:v>28.996666666666666</c:v>
                </c:pt>
                <c:pt idx="349">
                  <c:v>29.08</c:v>
                </c:pt>
                <c:pt idx="350">
                  <c:v>29.16333333333333</c:v>
                </c:pt>
                <c:pt idx="351">
                  <c:v>29.246666666666666</c:v>
                </c:pt>
                <c:pt idx="352">
                  <c:v>29.33</c:v>
                </c:pt>
                <c:pt idx="353">
                  <c:v>29.41333333333333</c:v>
                </c:pt>
                <c:pt idx="354">
                  <c:v>29.496666666666666</c:v>
                </c:pt>
                <c:pt idx="355">
                  <c:v>29.58</c:v>
                </c:pt>
                <c:pt idx="356">
                  <c:v>29.66333333333333</c:v>
                </c:pt>
                <c:pt idx="357">
                  <c:v>29.746666666666666</c:v>
                </c:pt>
                <c:pt idx="358">
                  <c:v>29.83</c:v>
                </c:pt>
                <c:pt idx="359">
                  <c:v>29.91333333333333</c:v>
                </c:pt>
                <c:pt idx="360">
                  <c:v>29.996666666666666</c:v>
                </c:pt>
                <c:pt idx="361">
                  <c:v>30.08</c:v>
                </c:pt>
                <c:pt idx="362">
                  <c:v>30.162499999999998</c:v>
                </c:pt>
                <c:pt idx="363">
                  <c:v>30.245833333333334</c:v>
                </c:pt>
                <c:pt idx="364">
                  <c:v>30.329166666666666</c:v>
                </c:pt>
                <c:pt idx="365">
                  <c:v>30.412499999999998</c:v>
                </c:pt>
                <c:pt idx="366">
                  <c:v>30.495833333333334</c:v>
                </c:pt>
                <c:pt idx="367">
                  <c:v>30.579166666666666</c:v>
                </c:pt>
                <c:pt idx="368">
                  <c:v>30.662499999999998</c:v>
                </c:pt>
                <c:pt idx="369">
                  <c:v>30.745833333333334</c:v>
                </c:pt>
                <c:pt idx="370">
                  <c:v>30.829166666666666</c:v>
                </c:pt>
                <c:pt idx="371">
                  <c:v>30.912499999999998</c:v>
                </c:pt>
                <c:pt idx="372">
                  <c:v>30.995833333333334</c:v>
                </c:pt>
                <c:pt idx="373">
                  <c:v>31.079166666666666</c:v>
                </c:pt>
                <c:pt idx="374">
                  <c:v>31.162499999999998</c:v>
                </c:pt>
                <c:pt idx="375">
                  <c:v>31.245833333333334</c:v>
                </c:pt>
                <c:pt idx="376">
                  <c:v>31.329166666666666</c:v>
                </c:pt>
                <c:pt idx="377">
                  <c:v>31.412499999999998</c:v>
                </c:pt>
                <c:pt idx="378">
                  <c:v>31.495833333333334</c:v>
                </c:pt>
                <c:pt idx="379">
                  <c:v>31.579166666666666</c:v>
                </c:pt>
                <c:pt idx="380">
                  <c:v>31.662499999999998</c:v>
                </c:pt>
                <c:pt idx="381">
                  <c:v>31.745833333333334</c:v>
                </c:pt>
                <c:pt idx="382">
                  <c:v>31.829166666666666</c:v>
                </c:pt>
                <c:pt idx="383">
                  <c:v>31.912499999999998</c:v>
                </c:pt>
                <c:pt idx="384">
                  <c:v>31.995833333333334</c:v>
                </c:pt>
                <c:pt idx="385">
                  <c:v>32.079166666666666</c:v>
                </c:pt>
                <c:pt idx="386">
                  <c:v>32.162500000000001</c:v>
                </c:pt>
                <c:pt idx="387">
                  <c:v>32.24583333333333</c:v>
                </c:pt>
                <c:pt idx="388">
                  <c:v>32.329166666666666</c:v>
                </c:pt>
                <c:pt idx="389">
                  <c:v>32.412500000000001</c:v>
                </c:pt>
                <c:pt idx="390">
                  <c:v>32.49583333333333</c:v>
                </c:pt>
                <c:pt idx="391">
                  <c:v>32.579166666666666</c:v>
                </c:pt>
                <c:pt idx="392">
                  <c:v>32.662500000000001</c:v>
                </c:pt>
                <c:pt idx="393">
                  <c:v>32.74583333333333</c:v>
                </c:pt>
                <c:pt idx="394">
                  <c:v>32.829166666666666</c:v>
                </c:pt>
                <c:pt idx="395">
                  <c:v>32.912500000000001</c:v>
                </c:pt>
                <c:pt idx="396">
                  <c:v>32.99583333333333</c:v>
                </c:pt>
                <c:pt idx="397">
                  <c:v>33.079166666666666</c:v>
                </c:pt>
                <c:pt idx="398">
                  <c:v>33.162500000000001</c:v>
                </c:pt>
                <c:pt idx="399">
                  <c:v>33.24583333333333</c:v>
                </c:pt>
                <c:pt idx="400">
                  <c:v>33.329166666666666</c:v>
                </c:pt>
                <c:pt idx="401">
                  <c:v>33.412500000000001</c:v>
                </c:pt>
                <c:pt idx="402">
                  <c:v>33.49583333333333</c:v>
                </c:pt>
                <c:pt idx="403">
                  <c:v>33.579166666666666</c:v>
                </c:pt>
                <c:pt idx="404">
                  <c:v>33.662500000000001</c:v>
                </c:pt>
                <c:pt idx="405">
                  <c:v>33.74583333333333</c:v>
                </c:pt>
                <c:pt idx="406">
                  <c:v>33.829166666666666</c:v>
                </c:pt>
                <c:pt idx="407">
                  <c:v>33.912500000000001</c:v>
                </c:pt>
                <c:pt idx="408">
                  <c:v>33.99583333333333</c:v>
                </c:pt>
                <c:pt idx="409">
                  <c:v>34.079166666666666</c:v>
                </c:pt>
                <c:pt idx="410">
                  <c:v>34.162500000000001</c:v>
                </c:pt>
                <c:pt idx="411">
                  <c:v>34.24583333333333</c:v>
                </c:pt>
                <c:pt idx="412">
                  <c:v>34.329166666666666</c:v>
                </c:pt>
                <c:pt idx="413">
                  <c:v>34.412500000000001</c:v>
                </c:pt>
                <c:pt idx="414">
                  <c:v>34.49583333333333</c:v>
                </c:pt>
                <c:pt idx="415">
                  <c:v>34.579166666666666</c:v>
                </c:pt>
                <c:pt idx="416">
                  <c:v>34.662500000000001</c:v>
                </c:pt>
                <c:pt idx="417">
                  <c:v>34.74583333333333</c:v>
                </c:pt>
                <c:pt idx="418">
                  <c:v>34.829166666666666</c:v>
                </c:pt>
                <c:pt idx="419">
                  <c:v>34.912500000000001</c:v>
                </c:pt>
                <c:pt idx="420">
                  <c:v>34.99583333333333</c:v>
                </c:pt>
                <c:pt idx="421">
                  <c:v>35.079166666666666</c:v>
                </c:pt>
                <c:pt idx="422">
                  <c:v>35.162500000000001</c:v>
                </c:pt>
                <c:pt idx="423">
                  <c:v>35.24583333333333</c:v>
                </c:pt>
                <c:pt idx="424">
                  <c:v>35.329166666666666</c:v>
                </c:pt>
                <c:pt idx="425">
                  <c:v>35.412500000000001</c:v>
                </c:pt>
                <c:pt idx="426">
                  <c:v>35.49583333333333</c:v>
                </c:pt>
                <c:pt idx="427">
                  <c:v>35.579166666666666</c:v>
                </c:pt>
                <c:pt idx="428">
                  <c:v>35.662500000000001</c:v>
                </c:pt>
                <c:pt idx="429">
                  <c:v>35.74583333333333</c:v>
                </c:pt>
                <c:pt idx="430">
                  <c:v>35.829166666666666</c:v>
                </c:pt>
                <c:pt idx="431">
                  <c:v>35.912500000000001</c:v>
                </c:pt>
                <c:pt idx="432">
                  <c:v>35.99583333333333</c:v>
                </c:pt>
                <c:pt idx="433">
                  <c:v>36.079166666666666</c:v>
                </c:pt>
                <c:pt idx="434">
                  <c:v>36.162500000000001</c:v>
                </c:pt>
                <c:pt idx="435">
                  <c:v>36.24583333333333</c:v>
                </c:pt>
                <c:pt idx="436">
                  <c:v>36.329166666666666</c:v>
                </c:pt>
                <c:pt idx="437">
                  <c:v>36.412500000000001</c:v>
                </c:pt>
                <c:pt idx="438">
                  <c:v>36.49583333333333</c:v>
                </c:pt>
                <c:pt idx="439">
                  <c:v>36.579166666666666</c:v>
                </c:pt>
                <c:pt idx="440">
                  <c:v>36.662500000000001</c:v>
                </c:pt>
                <c:pt idx="441">
                  <c:v>36.74583333333333</c:v>
                </c:pt>
                <c:pt idx="442">
                  <c:v>36.828333333333333</c:v>
                </c:pt>
                <c:pt idx="443">
                  <c:v>36.911666666666669</c:v>
                </c:pt>
                <c:pt idx="444">
                  <c:v>36.994999999999997</c:v>
                </c:pt>
                <c:pt idx="445">
                  <c:v>37.078333333333333</c:v>
                </c:pt>
                <c:pt idx="446">
                  <c:v>37.161666666666669</c:v>
                </c:pt>
                <c:pt idx="447">
                  <c:v>37.244999999999997</c:v>
                </c:pt>
                <c:pt idx="448">
                  <c:v>37.328333333333333</c:v>
                </c:pt>
                <c:pt idx="449">
                  <c:v>37.411666666666669</c:v>
                </c:pt>
                <c:pt idx="450">
                  <c:v>37.494999999999997</c:v>
                </c:pt>
                <c:pt idx="451">
                  <c:v>37.578333333333333</c:v>
                </c:pt>
                <c:pt idx="452">
                  <c:v>37.661666666666669</c:v>
                </c:pt>
                <c:pt idx="453">
                  <c:v>37.744999999999997</c:v>
                </c:pt>
                <c:pt idx="454">
                  <c:v>37.828333333333333</c:v>
                </c:pt>
                <c:pt idx="455">
                  <c:v>37.911666666666669</c:v>
                </c:pt>
                <c:pt idx="456">
                  <c:v>37.994999999999997</c:v>
                </c:pt>
                <c:pt idx="457">
                  <c:v>38.078333333333333</c:v>
                </c:pt>
                <c:pt idx="458">
                  <c:v>38.161666666666669</c:v>
                </c:pt>
                <c:pt idx="459">
                  <c:v>38.244999999999997</c:v>
                </c:pt>
                <c:pt idx="460">
                  <c:v>38.328333333333333</c:v>
                </c:pt>
                <c:pt idx="461">
                  <c:v>38.411666666666669</c:v>
                </c:pt>
                <c:pt idx="462">
                  <c:v>38.494999999999997</c:v>
                </c:pt>
                <c:pt idx="463">
                  <c:v>38.578333333333333</c:v>
                </c:pt>
                <c:pt idx="464">
                  <c:v>38.661666666666669</c:v>
                </c:pt>
                <c:pt idx="465">
                  <c:v>38.744999999999997</c:v>
                </c:pt>
                <c:pt idx="466">
                  <c:v>38.828333333333333</c:v>
                </c:pt>
                <c:pt idx="467">
                  <c:v>38.911666666666669</c:v>
                </c:pt>
                <c:pt idx="468">
                  <c:v>38.994999999999997</c:v>
                </c:pt>
                <c:pt idx="469">
                  <c:v>39.078333333333333</c:v>
                </c:pt>
                <c:pt idx="470">
                  <c:v>39.161666666666669</c:v>
                </c:pt>
                <c:pt idx="471">
                  <c:v>39.244999999999997</c:v>
                </c:pt>
                <c:pt idx="472">
                  <c:v>39.328333333333333</c:v>
                </c:pt>
                <c:pt idx="473">
                  <c:v>39.411666666666669</c:v>
                </c:pt>
                <c:pt idx="474">
                  <c:v>39.494999999999997</c:v>
                </c:pt>
                <c:pt idx="475">
                  <c:v>39.578333333333333</c:v>
                </c:pt>
                <c:pt idx="476">
                  <c:v>39.661666666666669</c:v>
                </c:pt>
                <c:pt idx="477">
                  <c:v>39.744999999999997</c:v>
                </c:pt>
                <c:pt idx="478">
                  <c:v>39.828333333333333</c:v>
                </c:pt>
                <c:pt idx="479">
                  <c:v>39.911666666666669</c:v>
                </c:pt>
                <c:pt idx="480">
                  <c:v>39.994999999999997</c:v>
                </c:pt>
                <c:pt idx="481">
                  <c:v>40.078333333333333</c:v>
                </c:pt>
                <c:pt idx="482">
                  <c:v>40.161666666666669</c:v>
                </c:pt>
                <c:pt idx="483">
                  <c:v>40.244999999999997</c:v>
                </c:pt>
                <c:pt idx="484">
                  <c:v>40.328333333333333</c:v>
                </c:pt>
                <c:pt idx="485">
                  <c:v>40.411666666666669</c:v>
                </c:pt>
                <c:pt idx="486">
                  <c:v>40.494999999999997</c:v>
                </c:pt>
                <c:pt idx="487">
                  <c:v>40.578333333333333</c:v>
                </c:pt>
                <c:pt idx="488">
                  <c:v>40.661666666666669</c:v>
                </c:pt>
                <c:pt idx="489">
                  <c:v>40.744999999999997</c:v>
                </c:pt>
                <c:pt idx="490">
                  <c:v>40.828333333333333</c:v>
                </c:pt>
                <c:pt idx="491">
                  <c:v>40.911666666666669</c:v>
                </c:pt>
                <c:pt idx="492">
                  <c:v>40.994999999999997</c:v>
                </c:pt>
                <c:pt idx="493">
                  <c:v>41.078333333333333</c:v>
                </c:pt>
                <c:pt idx="494">
                  <c:v>41.161666666666669</c:v>
                </c:pt>
                <c:pt idx="495">
                  <c:v>41.244999999999997</c:v>
                </c:pt>
                <c:pt idx="496">
                  <c:v>41.328333333333333</c:v>
                </c:pt>
                <c:pt idx="497">
                  <c:v>41.411666666666669</c:v>
                </c:pt>
                <c:pt idx="498">
                  <c:v>41.494999999999997</c:v>
                </c:pt>
                <c:pt idx="499">
                  <c:v>41.578333333333333</c:v>
                </c:pt>
                <c:pt idx="500">
                  <c:v>41.661666666666669</c:v>
                </c:pt>
                <c:pt idx="501">
                  <c:v>41.744999999999997</c:v>
                </c:pt>
                <c:pt idx="502">
                  <c:v>41.828333333333333</c:v>
                </c:pt>
                <c:pt idx="503">
                  <c:v>41.911666666666669</c:v>
                </c:pt>
                <c:pt idx="504">
                  <c:v>41.994999999999997</c:v>
                </c:pt>
                <c:pt idx="505">
                  <c:v>42.078333333333333</c:v>
                </c:pt>
                <c:pt idx="506">
                  <c:v>42.161666666666669</c:v>
                </c:pt>
                <c:pt idx="507">
                  <c:v>42.244999999999997</c:v>
                </c:pt>
                <c:pt idx="508">
                  <c:v>42.328333333333333</c:v>
                </c:pt>
                <c:pt idx="509">
                  <c:v>42.411666666666669</c:v>
                </c:pt>
                <c:pt idx="510">
                  <c:v>42.494999999999997</c:v>
                </c:pt>
                <c:pt idx="511">
                  <c:v>42.578333333333333</c:v>
                </c:pt>
                <c:pt idx="512">
                  <c:v>42.661666666666669</c:v>
                </c:pt>
                <c:pt idx="513">
                  <c:v>42.745000000000005</c:v>
                </c:pt>
                <c:pt idx="514">
                  <c:v>42.82833333333334</c:v>
                </c:pt>
                <c:pt idx="515">
                  <c:v>42.911666666666669</c:v>
                </c:pt>
                <c:pt idx="516">
                  <c:v>42.995000000000005</c:v>
                </c:pt>
                <c:pt idx="517">
                  <c:v>43.07833333333334</c:v>
                </c:pt>
                <c:pt idx="518">
                  <c:v>43.161666666666669</c:v>
                </c:pt>
                <c:pt idx="519">
                  <c:v>43.245000000000005</c:v>
                </c:pt>
                <c:pt idx="520">
                  <c:v>43.32833333333334</c:v>
                </c:pt>
                <c:pt idx="521">
                  <c:v>43.411666666666669</c:v>
                </c:pt>
                <c:pt idx="522">
                  <c:v>43.495000000000005</c:v>
                </c:pt>
                <c:pt idx="523">
                  <c:v>43.577499999999993</c:v>
                </c:pt>
                <c:pt idx="524">
                  <c:v>43.660833333333329</c:v>
                </c:pt>
                <c:pt idx="525">
                  <c:v>43.744166666666665</c:v>
                </c:pt>
                <c:pt idx="526">
                  <c:v>43.827499999999993</c:v>
                </c:pt>
                <c:pt idx="527">
                  <c:v>43.910833333333329</c:v>
                </c:pt>
                <c:pt idx="528">
                  <c:v>43.994166666666665</c:v>
                </c:pt>
                <c:pt idx="529">
                  <c:v>44.077499999999993</c:v>
                </c:pt>
                <c:pt idx="530">
                  <c:v>44.160833333333329</c:v>
                </c:pt>
                <c:pt idx="531">
                  <c:v>44.244166666666665</c:v>
                </c:pt>
                <c:pt idx="532">
                  <c:v>44.327499999999993</c:v>
                </c:pt>
                <c:pt idx="533">
                  <c:v>44.410833333333329</c:v>
                </c:pt>
                <c:pt idx="534">
                  <c:v>44.494166666666665</c:v>
                </c:pt>
                <c:pt idx="535">
                  <c:v>44.577499999999993</c:v>
                </c:pt>
                <c:pt idx="536">
                  <c:v>44.660833333333329</c:v>
                </c:pt>
                <c:pt idx="537">
                  <c:v>44.744166666666665</c:v>
                </c:pt>
                <c:pt idx="538">
                  <c:v>44.827499999999993</c:v>
                </c:pt>
                <c:pt idx="539">
                  <c:v>44.910833333333329</c:v>
                </c:pt>
                <c:pt idx="540">
                  <c:v>44.994166666666665</c:v>
                </c:pt>
                <c:pt idx="541">
                  <c:v>45.077499999999993</c:v>
                </c:pt>
                <c:pt idx="542">
                  <c:v>45.160833333333329</c:v>
                </c:pt>
                <c:pt idx="543">
                  <c:v>45.244166666666665</c:v>
                </c:pt>
                <c:pt idx="544">
                  <c:v>45.327499999999993</c:v>
                </c:pt>
                <c:pt idx="545">
                  <c:v>45.410833333333329</c:v>
                </c:pt>
                <c:pt idx="546">
                  <c:v>45.494166666666665</c:v>
                </c:pt>
                <c:pt idx="547">
                  <c:v>45.577499999999993</c:v>
                </c:pt>
                <c:pt idx="548">
                  <c:v>45.660833333333329</c:v>
                </c:pt>
                <c:pt idx="549">
                  <c:v>45.744166666666665</c:v>
                </c:pt>
                <c:pt idx="550">
                  <c:v>45.827499999999993</c:v>
                </c:pt>
                <c:pt idx="551">
                  <c:v>45.910833333333329</c:v>
                </c:pt>
                <c:pt idx="552">
                  <c:v>45.994166666666665</c:v>
                </c:pt>
                <c:pt idx="553">
                  <c:v>46.077499999999993</c:v>
                </c:pt>
                <c:pt idx="554">
                  <c:v>46.160833333333329</c:v>
                </c:pt>
                <c:pt idx="555">
                  <c:v>46.244166666666665</c:v>
                </c:pt>
                <c:pt idx="556">
                  <c:v>46.327499999999993</c:v>
                </c:pt>
                <c:pt idx="557">
                  <c:v>46.410833333333329</c:v>
                </c:pt>
                <c:pt idx="558">
                  <c:v>46.494166666666665</c:v>
                </c:pt>
                <c:pt idx="559">
                  <c:v>46.577499999999993</c:v>
                </c:pt>
                <c:pt idx="560">
                  <c:v>46.660833333333329</c:v>
                </c:pt>
                <c:pt idx="561">
                  <c:v>46.744166666666665</c:v>
                </c:pt>
                <c:pt idx="562">
                  <c:v>46.827499999999993</c:v>
                </c:pt>
                <c:pt idx="563">
                  <c:v>46.910833333333329</c:v>
                </c:pt>
                <c:pt idx="564">
                  <c:v>46.994166666666665</c:v>
                </c:pt>
                <c:pt idx="565">
                  <c:v>47.077499999999993</c:v>
                </c:pt>
                <c:pt idx="566">
                  <c:v>47.160833333333329</c:v>
                </c:pt>
                <c:pt idx="567">
                  <c:v>47.244166666666665</c:v>
                </c:pt>
                <c:pt idx="568">
                  <c:v>47.327499999999993</c:v>
                </c:pt>
                <c:pt idx="569">
                  <c:v>47.410833333333329</c:v>
                </c:pt>
                <c:pt idx="570">
                  <c:v>47.494166666666665</c:v>
                </c:pt>
                <c:pt idx="571">
                  <c:v>47.577499999999993</c:v>
                </c:pt>
                <c:pt idx="572">
                  <c:v>47.660833333333329</c:v>
                </c:pt>
                <c:pt idx="573">
                  <c:v>47.744166666666665</c:v>
                </c:pt>
                <c:pt idx="574">
                  <c:v>47.827499999999993</c:v>
                </c:pt>
                <c:pt idx="575">
                  <c:v>47.910833333333329</c:v>
                </c:pt>
                <c:pt idx="576">
                  <c:v>47.994166666666665</c:v>
                </c:pt>
                <c:pt idx="577">
                  <c:v>48.077499999999993</c:v>
                </c:pt>
                <c:pt idx="578">
                  <c:v>48.160833333333329</c:v>
                </c:pt>
                <c:pt idx="579">
                  <c:v>48.244166666666665</c:v>
                </c:pt>
                <c:pt idx="580">
                  <c:v>48.327499999999993</c:v>
                </c:pt>
                <c:pt idx="581">
                  <c:v>48.410833333333329</c:v>
                </c:pt>
                <c:pt idx="582">
                  <c:v>48.494166666666665</c:v>
                </c:pt>
                <c:pt idx="583">
                  <c:v>48.577499999999993</c:v>
                </c:pt>
                <c:pt idx="584">
                  <c:v>48.660833333333329</c:v>
                </c:pt>
                <c:pt idx="585">
                  <c:v>48.744166666666665</c:v>
                </c:pt>
                <c:pt idx="586">
                  <c:v>48.827499999999993</c:v>
                </c:pt>
                <c:pt idx="587">
                  <c:v>48.910833333333329</c:v>
                </c:pt>
                <c:pt idx="588">
                  <c:v>48.994166666666665</c:v>
                </c:pt>
                <c:pt idx="589">
                  <c:v>49.077499999999993</c:v>
                </c:pt>
                <c:pt idx="590">
                  <c:v>49.160833333333329</c:v>
                </c:pt>
                <c:pt idx="591">
                  <c:v>49.244166666666665</c:v>
                </c:pt>
                <c:pt idx="592">
                  <c:v>49.327499999999993</c:v>
                </c:pt>
                <c:pt idx="593">
                  <c:v>49.410833333333329</c:v>
                </c:pt>
                <c:pt idx="594">
                  <c:v>49.494166666666665</c:v>
                </c:pt>
                <c:pt idx="595">
                  <c:v>49.577499999999993</c:v>
                </c:pt>
                <c:pt idx="596">
                  <c:v>49.660833333333329</c:v>
                </c:pt>
                <c:pt idx="597">
                  <c:v>49.744166666666665</c:v>
                </c:pt>
                <c:pt idx="598">
                  <c:v>49.827499999999993</c:v>
                </c:pt>
                <c:pt idx="599">
                  <c:v>49.910833333333329</c:v>
                </c:pt>
                <c:pt idx="600">
                  <c:v>49.994166666666665</c:v>
                </c:pt>
                <c:pt idx="601">
                  <c:v>50.077499999999993</c:v>
                </c:pt>
                <c:pt idx="602">
                  <c:v>50.160833333333329</c:v>
                </c:pt>
                <c:pt idx="603">
                  <c:v>50.243333333333332</c:v>
                </c:pt>
                <c:pt idx="604">
                  <c:v>50.326666666666661</c:v>
                </c:pt>
                <c:pt idx="605">
                  <c:v>50.41</c:v>
                </c:pt>
                <c:pt idx="606">
                  <c:v>50.493333333333332</c:v>
                </c:pt>
                <c:pt idx="607">
                  <c:v>50.576666666666661</c:v>
                </c:pt>
                <c:pt idx="608">
                  <c:v>50.66</c:v>
                </c:pt>
                <c:pt idx="609">
                  <c:v>50.743333333333332</c:v>
                </c:pt>
                <c:pt idx="610">
                  <c:v>50.826666666666661</c:v>
                </c:pt>
                <c:pt idx="611">
                  <c:v>50.91</c:v>
                </c:pt>
                <c:pt idx="612">
                  <c:v>50.993333333333332</c:v>
                </c:pt>
                <c:pt idx="613">
                  <c:v>51.076666666666661</c:v>
                </c:pt>
                <c:pt idx="614">
                  <c:v>51.16</c:v>
                </c:pt>
                <c:pt idx="615">
                  <c:v>51.243333333333332</c:v>
                </c:pt>
                <c:pt idx="616">
                  <c:v>51.326666666666661</c:v>
                </c:pt>
                <c:pt idx="617">
                  <c:v>51.41</c:v>
                </c:pt>
                <c:pt idx="618">
                  <c:v>51.493333333333332</c:v>
                </c:pt>
                <c:pt idx="619">
                  <c:v>51.576666666666661</c:v>
                </c:pt>
                <c:pt idx="620">
                  <c:v>51.66</c:v>
                </c:pt>
                <c:pt idx="621">
                  <c:v>51.743333333333332</c:v>
                </c:pt>
                <c:pt idx="622">
                  <c:v>51.826666666666661</c:v>
                </c:pt>
                <c:pt idx="623">
                  <c:v>51.91</c:v>
                </c:pt>
                <c:pt idx="624">
                  <c:v>51.993333333333332</c:v>
                </c:pt>
                <c:pt idx="625">
                  <c:v>52.076666666666661</c:v>
                </c:pt>
                <c:pt idx="626">
                  <c:v>52.16</c:v>
                </c:pt>
                <c:pt idx="627">
                  <c:v>52.243333333333332</c:v>
                </c:pt>
                <c:pt idx="628">
                  <c:v>52.326666666666661</c:v>
                </c:pt>
                <c:pt idx="629">
                  <c:v>52.41</c:v>
                </c:pt>
                <c:pt idx="630">
                  <c:v>52.493333333333332</c:v>
                </c:pt>
                <c:pt idx="631">
                  <c:v>52.576666666666661</c:v>
                </c:pt>
                <c:pt idx="632">
                  <c:v>52.66</c:v>
                </c:pt>
                <c:pt idx="633">
                  <c:v>52.743333333333332</c:v>
                </c:pt>
                <c:pt idx="634">
                  <c:v>52.826666666666661</c:v>
                </c:pt>
                <c:pt idx="635">
                  <c:v>52.91</c:v>
                </c:pt>
                <c:pt idx="636">
                  <c:v>52.993333333333332</c:v>
                </c:pt>
                <c:pt idx="637">
                  <c:v>53.076666666666661</c:v>
                </c:pt>
                <c:pt idx="638">
                  <c:v>53.16</c:v>
                </c:pt>
                <c:pt idx="639">
                  <c:v>53.243333333333332</c:v>
                </c:pt>
                <c:pt idx="640">
                  <c:v>53.326666666666661</c:v>
                </c:pt>
                <c:pt idx="641">
                  <c:v>53.41</c:v>
                </c:pt>
                <c:pt idx="642">
                  <c:v>53.493333333333332</c:v>
                </c:pt>
                <c:pt idx="643">
                  <c:v>53.576666666666661</c:v>
                </c:pt>
                <c:pt idx="644">
                  <c:v>53.66</c:v>
                </c:pt>
                <c:pt idx="645">
                  <c:v>53.743333333333332</c:v>
                </c:pt>
                <c:pt idx="646">
                  <c:v>53.826666666666661</c:v>
                </c:pt>
                <c:pt idx="647">
                  <c:v>53.91</c:v>
                </c:pt>
                <c:pt idx="648">
                  <c:v>53.993333333333332</c:v>
                </c:pt>
                <c:pt idx="649">
                  <c:v>54.076666666666661</c:v>
                </c:pt>
                <c:pt idx="650">
                  <c:v>54.16</c:v>
                </c:pt>
                <c:pt idx="651">
                  <c:v>54.243333333333332</c:v>
                </c:pt>
                <c:pt idx="652">
                  <c:v>54.326666666666661</c:v>
                </c:pt>
                <c:pt idx="653">
                  <c:v>54.41</c:v>
                </c:pt>
                <c:pt idx="654">
                  <c:v>54.493333333333332</c:v>
                </c:pt>
                <c:pt idx="655">
                  <c:v>54.576666666666661</c:v>
                </c:pt>
                <c:pt idx="656">
                  <c:v>54.66</c:v>
                </c:pt>
                <c:pt idx="657">
                  <c:v>54.743333333333332</c:v>
                </c:pt>
                <c:pt idx="658">
                  <c:v>54.826666666666661</c:v>
                </c:pt>
                <c:pt idx="659">
                  <c:v>54.91</c:v>
                </c:pt>
                <c:pt idx="660">
                  <c:v>54.993333333333332</c:v>
                </c:pt>
                <c:pt idx="661">
                  <c:v>55.076666666666661</c:v>
                </c:pt>
                <c:pt idx="662">
                  <c:v>55.16</c:v>
                </c:pt>
                <c:pt idx="663">
                  <c:v>55.243333333333332</c:v>
                </c:pt>
                <c:pt idx="664">
                  <c:v>55.326666666666661</c:v>
                </c:pt>
                <c:pt idx="665">
                  <c:v>55.41</c:v>
                </c:pt>
                <c:pt idx="666">
                  <c:v>55.493333333333332</c:v>
                </c:pt>
                <c:pt idx="667">
                  <c:v>55.576666666666661</c:v>
                </c:pt>
                <c:pt idx="668">
                  <c:v>55.66</c:v>
                </c:pt>
                <c:pt idx="669">
                  <c:v>55.743333333333332</c:v>
                </c:pt>
                <c:pt idx="670">
                  <c:v>55.826666666666661</c:v>
                </c:pt>
                <c:pt idx="671">
                  <c:v>55.91</c:v>
                </c:pt>
                <c:pt idx="672">
                  <c:v>55.993333333333332</c:v>
                </c:pt>
                <c:pt idx="673">
                  <c:v>56.076666666666661</c:v>
                </c:pt>
                <c:pt idx="674">
                  <c:v>56.16</c:v>
                </c:pt>
                <c:pt idx="675">
                  <c:v>56.243333333333332</c:v>
                </c:pt>
                <c:pt idx="676">
                  <c:v>56.326666666666661</c:v>
                </c:pt>
                <c:pt idx="677">
                  <c:v>56.41</c:v>
                </c:pt>
                <c:pt idx="678">
                  <c:v>56.493333333333332</c:v>
                </c:pt>
                <c:pt idx="679">
                  <c:v>56.576666666666661</c:v>
                </c:pt>
                <c:pt idx="680">
                  <c:v>56.66</c:v>
                </c:pt>
                <c:pt idx="681">
                  <c:v>56.743333333333332</c:v>
                </c:pt>
                <c:pt idx="682">
                  <c:v>56.826666666666661</c:v>
                </c:pt>
                <c:pt idx="683">
                  <c:v>56.91</c:v>
                </c:pt>
                <c:pt idx="684">
                  <c:v>56.9925</c:v>
                </c:pt>
                <c:pt idx="685">
                  <c:v>57.075833333333328</c:v>
                </c:pt>
                <c:pt idx="686">
                  <c:v>57.159166666666664</c:v>
                </c:pt>
                <c:pt idx="687">
                  <c:v>57.2425</c:v>
                </c:pt>
                <c:pt idx="688">
                  <c:v>57.325833333333328</c:v>
                </c:pt>
                <c:pt idx="689">
                  <c:v>57.409166666666664</c:v>
                </c:pt>
                <c:pt idx="690">
                  <c:v>57.4925</c:v>
                </c:pt>
                <c:pt idx="691">
                  <c:v>57.575833333333328</c:v>
                </c:pt>
                <c:pt idx="692">
                  <c:v>57.659166666666664</c:v>
                </c:pt>
                <c:pt idx="693">
                  <c:v>57.7425</c:v>
                </c:pt>
                <c:pt idx="694">
                  <c:v>57.825833333333328</c:v>
                </c:pt>
                <c:pt idx="695">
                  <c:v>57.909166666666664</c:v>
                </c:pt>
                <c:pt idx="696">
                  <c:v>57.9925</c:v>
                </c:pt>
                <c:pt idx="697">
                  <c:v>58.075833333333328</c:v>
                </c:pt>
                <c:pt idx="698">
                  <c:v>58.159166666666664</c:v>
                </c:pt>
                <c:pt idx="699">
                  <c:v>58.2425</c:v>
                </c:pt>
                <c:pt idx="700">
                  <c:v>58.325833333333328</c:v>
                </c:pt>
                <c:pt idx="701">
                  <c:v>58.409166666666664</c:v>
                </c:pt>
                <c:pt idx="702">
                  <c:v>58.4925</c:v>
                </c:pt>
                <c:pt idx="703">
                  <c:v>58.575833333333328</c:v>
                </c:pt>
                <c:pt idx="704">
                  <c:v>58.659166666666664</c:v>
                </c:pt>
                <c:pt idx="705">
                  <c:v>58.7425</c:v>
                </c:pt>
                <c:pt idx="706">
                  <c:v>58.825833333333328</c:v>
                </c:pt>
                <c:pt idx="707">
                  <c:v>58.909166666666664</c:v>
                </c:pt>
                <c:pt idx="708">
                  <c:v>58.9925</c:v>
                </c:pt>
                <c:pt idx="709">
                  <c:v>59.075833333333328</c:v>
                </c:pt>
                <c:pt idx="710">
                  <c:v>59.159166666666664</c:v>
                </c:pt>
                <c:pt idx="711">
                  <c:v>59.2425</c:v>
                </c:pt>
                <c:pt idx="712">
                  <c:v>59.325833333333328</c:v>
                </c:pt>
                <c:pt idx="713">
                  <c:v>59.409166666666664</c:v>
                </c:pt>
                <c:pt idx="714">
                  <c:v>59.4925</c:v>
                </c:pt>
                <c:pt idx="715">
                  <c:v>59.575833333333328</c:v>
                </c:pt>
                <c:pt idx="716">
                  <c:v>59.659166666666664</c:v>
                </c:pt>
                <c:pt idx="717">
                  <c:v>59.7425</c:v>
                </c:pt>
                <c:pt idx="718">
                  <c:v>59.825833333333328</c:v>
                </c:pt>
                <c:pt idx="719">
                  <c:v>59.909166666666664</c:v>
                </c:pt>
                <c:pt idx="720">
                  <c:v>59.9925</c:v>
                </c:pt>
                <c:pt idx="721">
                  <c:v>60.075833333333328</c:v>
                </c:pt>
                <c:pt idx="722">
                  <c:v>60.159166666666664</c:v>
                </c:pt>
                <c:pt idx="723">
                  <c:v>60.2425</c:v>
                </c:pt>
                <c:pt idx="724">
                  <c:v>60.325833333333328</c:v>
                </c:pt>
                <c:pt idx="725">
                  <c:v>60.409166666666664</c:v>
                </c:pt>
                <c:pt idx="726">
                  <c:v>60.4925</c:v>
                </c:pt>
                <c:pt idx="727">
                  <c:v>60.575833333333328</c:v>
                </c:pt>
                <c:pt idx="728">
                  <c:v>60.659166666666664</c:v>
                </c:pt>
                <c:pt idx="729">
                  <c:v>60.7425</c:v>
                </c:pt>
                <c:pt idx="730">
                  <c:v>60.825833333333328</c:v>
                </c:pt>
                <c:pt idx="731">
                  <c:v>60.909166666666664</c:v>
                </c:pt>
                <c:pt idx="732">
                  <c:v>60.9925</c:v>
                </c:pt>
                <c:pt idx="733">
                  <c:v>61.075833333333328</c:v>
                </c:pt>
                <c:pt idx="734">
                  <c:v>61.159166666666664</c:v>
                </c:pt>
                <c:pt idx="735">
                  <c:v>61.2425</c:v>
                </c:pt>
                <c:pt idx="736">
                  <c:v>61.325833333333328</c:v>
                </c:pt>
                <c:pt idx="737">
                  <c:v>61.409166666666664</c:v>
                </c:pt>
                <c:pt idx="738">
                  <c:v>61.4925</c:v>
                </c:pt>
                <c:pt idx="739">
                  <c:v>61.575833333333328</c:v>
                </c:pt>
                <c:pt idx="740">
                  <c:v>61.659166666666664</c:v>
                </c:pt>
                <c:pt idx="741">
                  <c:v>61.7425</c:v>
                </c:pt>
                <c:pt idx="742">
                  <c:v>61.825833333333328</c:v>
                </c:pt>
                <c:pt idx="743">
                  <c:v>61.909166666666664</c:v>
                </c:pt>
                <c:pt idx="744">
                  <c:v>61.9925</c:v>
                </c:pt>
                <c:pt idx="745">
                  <c:v>62.075833333333328</c:v>
                </c:pt>
                <c:pt idx="746">
                  <c:v>62.159166666666664</c:v>
                </c:pt>
                <c:pt idx="747">
                  <c:v>62.2425</c:v>
                </c:pt>
                <c:pt idx="748">
                  <c:v>62.325833333333328</c:v>
                </c:pt>
                <c:pt idx="749">
                  <c:v>62.409166666666664</c:v>
                </c:pt>
                <c:pt idx="750">
                  <c:v>62.4925</c:v>
                </c:pt>
                <c:pt idx="751">
                  <c:v>62.575833333333328</c:v>
                </c:pt>
                <c:pt idx="752">
                  <c:v>62.659166666666664</c:v>
                </c:pt>
                <c:pt idx="753">
                  <c:v>62.7425</c:v>
                </c:pt>
                <c:pt idx="754">
                  <c:v>62.825833333333328</c:v>
                </c:pt>
                <c:pt idx="755">
                  <c:v>62.909166666666664</c:v>
                </c:pt>
                <c:pt idx="756">
                  <c:v>62.9925</c:v>
                </c:pt>
                <c:pt idx="757">
                  <c:v>63.075833333333328</c:v>
                </c:pt>
                <c:pt idx="758">
                  <c:v>63.159166666666664</c:v>
                </c:pt>
                <c:pt idx="759">
                  <c:v>63.2425</c:v>
                </c:pt>
                <c:pt idx="760">
                  <c:v>63.325833333333328</c:v>
                </c:pt>
                <c:pt idx="761">
                  <c:v>63.409166666666664</c:v>
                </c:pt>
                <c:pt idx="762">
                  <c:v>63.4925</c:v>
                </c:pt>
                <c:pt idx="763">
                  <c:v>63.575833333333328</c:v>
                </c:pt>
                <c:pt idx="764">
                  <c:v>63.658333333333331</c:v>
                </c:pt>
                <c:pt idx="765">
                  <c:v>63.741666666666667</c:v>
                </c:pt>
                <c:pt idx="766">
                  <c:v>63.824999999999996</c:v>
                </c:pt>
                <c:pt idx="767">
                  <c:v>63.908333333333331</c:v>
                </c:pt>
                <c:pt idx="768">
                  <c:v>63.991666666666667</c:v>
                </c:pt>
                <c:pt idx="769">
                  <c:v>64.075000000000003</c:v>
                </c:pt>
                <c:pt idx="770">
                  <c:v>64.158333333333331</c:v>
                </c:pt>
                <c:pt idx="771">
                  <c:v>64.24166666666666</c:v>
                </c:pt>
                <c:pt idx="772">
                  <c:v>64.325000000000003</c:v>
                </c:pt>
                <c:pt idx="773">
                  <c:v>64.408333333333331</c:v>
                </c:pt>
                <c:pt idx="774">
                  <c:v>64.49166666666666</c:v>
                </c:pt>
                <c:pt idx="775">
                  <c:v>64.575000000000003</c:v>
                </c:pt>
                <c:pt idx="776">
                  <c:v>64.658333333333331</c:v>
                </c:pt>
                <c:pt idx="777">
                  <c:v>64.74166666666666</c:v>
                </c:pt>
                <c:pt idx="778">
                  <c:v>64.825000000000003</c:v>
                </c:pt>
                <c:pt idx="779">
                  <c:v>64.908333333333331</c:v>
                </c:pt>
                <c:pt idx="780">
                  <c:v>64.99166666666666</c:v>
                </c:pt>
                <c:pt idx="781">
                  <c:v>65.075000000000003</c:v>
                </c:pt>
                <c:pt idx="782">
                  <c:v>65.158333333333331</c:v>
                </c:pt>
                <c:pt idx="783">
                  <c:v>65.24166666666666</c:v>
                </c:pt>
                <c:pt idx="784">
                  <c:v>65.325000000000003</c:v>
                </c:pt>
                <c:pt idx="785">
                  <c:v>65.408333333333331</c:v>
                </c:pt>
                <c:pt idx="786">
                  <c:v>65.49166666666666</c:v>
                </c:pt>
                <c:pt idx="787">
                  <c:v>65.575000000000003</c:v>
                </c:pt>
                <c:pt idx="788">
                  <c:v>65.658333333333331</c:v>
                </c:pt>
                <c:pt idx="789">
                  <c:v>65.74166666666666</c:v>
                </c:pt>
                <c:pt idx="790">
                  <c:v>65.825000000000003</c:v>
                </c:pt>
                <c:pt idx="791">
                  <c:v>65.908333333333331</c:v>
                </c:pt>
                <c:pt idx="792">
                  <c:v>65.99166666666666</c:v>
                </c:pt>
                <c:pt idx="793">
                  <c:v>66.075000000000003</c:v>
                </c:pt>
                <c:pt idx="794">
                  <c:v>66.158333333333331</c:v>
                </c:pt>
                <c:pt idx="795">
                  <c:v>66.24166666666666</c:v>
                </c:pt>
                <c:pt idx="796">
                  <c:v>66.325000000000003</c:v>
                </c:pt>
                <c:pt idx="797">
                  <c:v>66.408333333333331</c:v>
                </c:pt>
                <c:pt idx="798">
                  <c:v>66.49166666666666</c:v>
                </c:pt>
                <c:pt idx="799">
                  <c:v>66.575000000000003</c:v>
                </c:pt>
                <c:pt idx="800">
                  <c:v>66.658333333333331</c:v>
                </c:pt>
                <c:pt idx="801">
                  <c:v>66.74166666666666</c:v>
                </c:pt>
                <c:pt idx="802">
                  <c:v>66.825000000000003</c:v>
                </c:pt>
                <c:pt idx="803">
                  <c:v>66.908333333333331</c:v>
                </c:pt>
                <c:pt idx="804">
                  <c:v>66.99166666666666</c:v>
                </c:pt>
                <c:pt idx="805">
                  <c:v>67.075000000000003</c:v>
                </c:pt>
                <c:pt idx="806">
                  <c:v>67.158333333333331</c:v>
                </c:pt>
                <c:pt idx="807">
                  <c:v>67.24166666666666</c:v>
                </c:pt>
                <c:pt idx="808">
                  <c:v>67.325000000000003</c:v>
                </c:pt>
                <c:pt idx="809">
                  <c:v>67.408333333333331</c:v>
                </c:pt>
                <c:pt idx="810">
                  <c:v>67.49166666666666</c:v>
                </c:pt>
                <c:pt idx="811">
                  <c:v>67.575000000000003</c:v>
                </c:pt>
                <c:pt idx="812">
                  <c:v>67.658333333333331</c:v>
                </c:pt>
                <c:pt idx="813">
                  <c:v>67.74166666666666</c:v>
                </c:pt>
                <c:pt idx="814">
                  <c:v>67.825000000000003</c:v>
                </c:pt>
                <c:pt idx="815">
                  <c:v>67.908333333333331</c:v>
                </c:pt>
                <c:pt idx="816">
                  <c:v>67.99166666666666</c:v>
                </c:pt>
                <c:pt idx="817">
                  <c:v>68.075000000000003</c:v>
                </c:pt>
                <c:pt idx="818">
                  <c:v>68.158333333333331</c:v>
                </c:pt>
                <c:pt idx="819">
                  <c:v>68.24166666666666</c:v>
                </c:pt>
                <c:pt idx="820">
                  <c:v>68.325000000000003</c:v>
                </c:pt>
                <c:pt idx="821">
                  <c:v>68.408333333333331</c:v>
                </c:pt>
                <c:pt idx="822">
                  <c:v>68.49166666666666</c:v>
                </c:pt>
                <c:pt idx="823">
                  <c:v>68.575000000000003</c:v>
                </c:pt>
                <c:pt idx="824">
                  <c:v>68.658333333333331</c:v>
                </c:pt>
                <c:pt idx="825">
                  <c:v>68.74166666666666</c:v>
                </c:pt>
                <c:pt idx="826">
                  <c:v>68.825000000000003</c:v>
                </c:pt>
                <c:pt idx="827">
                  <c:v>68.908333333333331</c:v>
                </c:pt>
                <c:pt idx="828">
                  <c:v>68.99166666666666</c:v>
                </c:pt>
                <c:pt idx="829">
                  <c:v>69.075000000000003</c:v>
                </c:pt>
                <c:pt idx="830">
                  <c:v>69.158333333333331</c:v>
                </c:pt>
                <c:pt idx="831">
                  <c:v>69.24166666666666</c:v>
                </c:pt>
                <c:pt idx="832">
                  <c:v>69.325000000000003</c:v>
                </c:pt>
                <c:pt idx="833">
                  <c:v>69.408333333333331</c:v>
                </c:pt>
                <c:pt idx="834">
                  <c:v>69.49166666666666</c:v>
                </c:pt>
                <c:pt idx="835">
                  <c:v>69.575000000000003</c:v>
                </c:pt>
                <c:pt idx="836">
                  <c:v>69.658333333333331</c:v>
                </c:pt>
                <c:pt idx="837">
                  <c:v>69.74166666666666</c:v>
                </c:pt>
                <c:pt idx="838">
                  <c:v>69.825000000000003</c:v>
                </c:pt>
                <c:pt idx="839">
                  <c:v>69.908333333333331</c:v>
                </c:pt>
                <c:pt idx="840">
                  <c:v>69.99166666666666</c:v>
                </c:pt>
                <c:pt idx="841">
                  <c:v>70.075000000000003</c:v>
                </c:pt>
                <c:pt idx="842">
                  <c:v>70.158333333333331</c:v>
                </c:pt>
                <c:pt idx="843">
                  <c:v>70.24166666666666</c:v>
                </c:pt>
                <c:pt idx="844">
                  <c:v>70.32416666666667</c:v>
                </c:pt>
                <c:pt idx="845">
                  <c:v>70.407499999999999</c:v>
                </c:pt>
                <c:pt idx="846">
                  <c:v>70.490833333333327</c:v>
                </c:pt>
                <c:pt idx="847">
                  <c:v>70.57416666666667</c:v>
                </c:pt>
                <c:pt idx="848">
                  <c:v>70.657499999999999</c:v>
                </c:pt>
                <c:pt idx="849">
                  <c:v>70.740833333333327</c:v>
                </c:pt>
                <c:pt idx="850">
                  <c:v>70.82416666666667</c:v>
                </c:pt>
                <c:pt idx="851">
                  <c:v>70.907499999999999</c:v>
                </c:pt>
                <c:pt idx="852">
                  <c:v>70.990833333333327</c:v>
                </c:pt>
                <c:pt idx="853">
                  <c:v>71.07416666666667</c:v>
                </c:pt>
                <c:pt idx="854">
                  <c:v>71.157499999999999</c:v>
                </c:pt>
                <c:pt idx="855">
                  <c:v>71.240833333333327</c:v>
                </c:pt>
                <c:pt idx="856">
                  <c:v>71.32416666666667</c:v>
                </c:pt>
                <c:pt idx="857">
                  <c:v>71.407499999999999</c:v>
                </c:pt>
                <c:pt idx="858">
                  <c:v>71.490833333333327</c:v>
                </c:pt>
                <c:pt idx="859">
                  <c:v>71.57416666666667</c:v>
                </c:pt>
                <c:pt idx="860">
                  <c:v>71.657499999999999</c:v>
                </c:pt>
                <c:pt idx="861">
                  <c:v>71.740833333333327</c:v>
                </c:pt>
                <c:pt idx="862">
                  <c:v>71.82416666666667</c:v>
                </c:pt>
                <c:pt idx="863">
                  <c:v>71.907499999999999</c:v>
                </c:pt>
                <c:pt idx="864">
                  <c:v>71.990833333333327</c:v>
                </c:pt>
                <c:pt idx="865">
                  <c:v>72.07416666666667</c:v>
                </c:pt>
                <c:pt idx="866">
                  <c:v>72.157499999999999</c:v>
                </c:pt>
                <c:pt idx="867">
                  <c:v>72.240833333333327</c:v>
                </c:pt>
                <c:pt idx="868">
                  <c:v>72.32416666666667</c:v>
                </c:pt>
                <c:pt idx="869">
                  <c:v>72.407499999999999</c:v>
                </c:pt>
                <c:pt idx="870">
                  <c:v>72.490833333333327</c:v>
                </c:pt>
                <c:pt idx="871">
                  <c:v>72.57416666666667</c:v>
                </c:pt>
                <c:pt idx="872">
                  <c:v>72.657499999999999</c:v>
                </c:pt>
                <c:pt idx="873">
                  <c:v>72.740833333333327</c:v>
                </c:pt>
                <c:pt idx="874">
                  <c:v>72.82416666666667</c:v>
                </c:pt>
                <c:pt idx="875">
                  <c:v>72.907499999999999</c:v>
                </c:pt>
                <c:pt idx="876">
                  <c:v>72.990833333333327</c:v>
                </c:pt>
                <c:pt idx="877">
                  <c:v>73.07416666666667</c:v>
                </c:pt>
                <c:pt idx="878">
                  <c:v>73.157499999999999</c:v>
                </c:pt>
                <c:pt idx="879">
                  <c:v>73.240833333333327</c:v>
                </c:pt>
                <c:pt idx="880">
                  <c:v>73.32416666666667</c:v>
                </c:pt>
                <c:pt idx="881">
                  <c:v>73.407499999999999</c:v>
                </c:pt>
                <c:pt idx="882">
                  <c:v>73.490833333333327</c:v>
                </c:pt>
                <c:pt idx="883">
                  <c:v>73.57416666666667</c:v>
                </c:pt>
                <c:pt idx="884">
                  <c:v>73.657499999999999</c:v>
                </c:pt>
                <c:pt idx="885">
                  <c:v>73.740833333333327</c:v>
                </c:pt>
                <c:pt idx="886">
                  <c:v>73.82416666666667</c:v>
                </c:pt>
                <c:pt idx="887">
                  <c:v>73.907499999999999</c:v>
                </c:pt>
                <c:pt idx="888">
                  <c:v>73.990833333333327</c:v>
                </c:pt>
                <c:pt idx="889">
                  <c:v>74.07416666666667</c:v>
                </c:pt>
                <c:pt idx="890">
                  <c:v>74.157499999999999</c:v>
                </c:pt>
                <c:pt idx="891">
                  <c:v>74.240833333333327</c:v>
                </c:pt>
                <c:pt idx="892">
                  <c:v>74.32416666666667</c:v>
                </c:pt>
                <c:pt idx="893">
                  <c:v>74.407499999999999</c:v>
                </c:pt>
                <c:pt idx="894">
                  <c:v>74.490833333333327</c:v>
                </c:pt>
                <c:pt idx="895">
                  <c:v>74.57416666666667</c:v>
                </c:pt>
                <c:pt idx="896">
                  <c:v>74.657499999999999</c:v>
                </c:pt>
                <c:pt idx="897">
                  <c:v>74.740833333333327</c:v>
                </c:pt>
                <c:pt idx="898">
                  <c:v>74.82416666666667</c:v>
                </c:pt>
                <c:pt idx="899">
                  <c:v>74.907499999999999</c:v>
                </c:pt>
                <c:pt idx="900">
                  <c:v>74.990833333333327</c:v>
                </c:pt>
                <c:pt idx="901">
                  <c:v>75.07416666666667</c:v>
                </c:pt>
                <c:pt idx="902">
                  <c:v>75.157499999999999</c:v>
                </c:pt>
                <c:pt idx="903">
                  <c:v>75.240833333333327</c:v>
                </c:pt>
                <c:pt idx="904">
                  <c:v>75.32416666666667</c:v>
                </c:pt>
                <c:pt idx="905">
                  <c:v>75.407499999999999</c:v>
                </c:pt>
                <c:pt idx="906">
                  <c:v>75.490833333333327</c:v>
                </c:pt>
                <c:pt idx="907">
                  <c:v>75.57416666666667</c:v>
                </c:pt>
                <c:pt idx="908">
                  <c:v>75.657499999999999</c:v>
                </c:pt>
                <c:pt idx="909">
                  <c:v>75.740833333333327</c:v>
                </c:pt>
                <c:pt idx="910">
                  <c:v>75.82416666666667</c:v>
                </c:pt>
                <c:pt idx="911">
                  <c:v>75.907499999999999</c:v>
                </c:pt>
                <c:pt idx="912">
                  <c:v>75.990833333333327</c:v>
                </c:pt>
                <c:pt idx="913">
                  <c:v>76.07416666666667</c:v>
                </c:pt>
                <c:pt idx="914">
                  <c:v>76.157499999999999</c:v>
                </c:pt>
                <c:pt idx="915">
                  <c:v>76.240833333333327</c:v>
                </c:pt>
                <c:pt idx="916">
                  <c:v>76.32416666666667</c:v>
                </c:pt>
                <c:pt idx="917">
                  <c:v>76.407499999999999</c:v>
                </c:pt>
                <c:pt idx="918">
                  <c:v>76.490833333333327</c:v>
                </c:pt>
                <c:pt idx="919">
                  <c:v>76.57416666666667</c:v>
                </c:pt>
                <c:pt idx="920">
                  <c:v>76.657499999999999</c:v>
                </c:pt>
                <c:pt idx="921">
                  <c:v>76.740833333333327</c:v>
                </c:pt>
                <c:pt idx="922">
                  <c:v>76.82416666666667</c:v>
                </c:pt>
                <c:pt idx="923">
                  <c:v>76.907499999999999</c:v>
                </c:pt>
                <c:pt idx="924">
                  <c:v>76.990833333333327</c:v>
                </c:pt>
                <c:pt idx="925">
                  <c:v>77.073333333333338</c:v>
                </c:pt>
                <c:pt idx="926">
                  <c:v>77.156666666666666</c:v>
                </c:pt>
                <c:pt idx="927">
                  <c:v>77.239999999999995</c:v>
                </c:pt>
                <c:pt idx="928">
                  <c:v>77.323333333333338</c:v>
                </c:pt>
                <c:pt idx="929">
                  <c:v>77.406666666666666</c:v>
                </c:pt>
                <c:pt idx="930">
                  <c:v>77.489999999999995</c:v>
                </c:pt>
                <c:pt idx="931">
                  <c:v>77.573333333333338</c:v>
                </c:pt>
                <c:pt idx="932">
                  <c:v>77.656666666666666</c:v>
                </c:pt>
                <c:pt idx="933">
                  <c:v>77.739999999999995</c:v>
                </c:pt>
                <c:pt idx="934">
                  <c:v>77.823333333333338</c:v>
                </c:pt>
                <c:pt idx="935">
                  <c:v>77.906666666666666</c:v>
                </c:pt>
                <c:pt idx="936">
                  <c:v>77.989999999999995</c:v>
                </c:pt>
                <c:pt idx="937">
                  <c:v>78.073333333333338</c:v>
                </c:pt>
                <c:pt idx="938">
                  <c:v>78.156666666666666</c:v>
                </c:pt>
                <c:pt idx="939">
                  <c:v>78.239999999999995</c:v>
                </c:pt>
                <c:pt idx="940">
                  <c:v>78.323333333333338</c:v>
                </c:pt>
                <c:pt idx="941">
                  <c:v>78.406666666666666</c:v>
                </c:pt>
                <c:pt idx="942">
                  <c:v>78.489999999999995</c:v>
                </c:pt>
                <c:pt idx="943">
                  <c:v>78.573333333333338</c:v>
                </c:pt>
                <c:pt idx="944">
                  <c:v>78.656666666666666</c:v>
                </c:pt>
                <c:pt idx="945">
                  <c:v>78.739999999999995</c:v>
                </c:pt>
                <c:pt idx="946">
                  <c:v>78.823333333333338</c:v>
                </c:pt>
                <c:pt idx="947">
                  <c:v>78.906666666666666</c:v>
                </c:pt>
                <c:pt idx="948">
                  <c:v>78.989999999999995</c:v>
                </c:pt>
                <c:pt idx="949">
                  <c:v>79.073333333333338</c:v>
                </c:pt>
                <c:pt idx="950">
                  <c:v>79.156666666666666</c:v>
                </c:pt>
                <c:pt idx="951">
                  <c:v>79.239999999999995</c:v>
                </c:pt>
                <c:pt idx="952">
                  <c:v>79.323333333333338</c:v>
                </c:pt>
                <c:pt idx="953">
                  <c:v>79.406666666666666</c:v>
                </c:pt>
                <c:pt idx="954">
                  <c:v>79.489999999999995</c:v>
                </c:pt>
                <c:pt idx="955">
                  <c:v>79.573333333333338</c:v>
                </c:pt>
                <c:pt idx="956">
                  <c:v>79.656666666666666</c:v>
                </c:pt>
                <c:pt idx="957">
                  <c:v>79.739999999999995</c:v>
                </c:pt>
                <c:pt idx="958">
                  <c:v>79.823333333333338</c:v>
                </c:pt>
                <c:pt idx="959">
                  <c:v>79.906666666666666</c:v>
                </c:pt>
                <c:pt idx="960">
                  <c:v>79.989999999999995</c:v>
                </c:pt>
                <c:pt idx="961">
                  <c:v>80.073333333333338</c:v>
                </c:pt>
                <c:pt idx="962">
                  <c:v>80.156666666666666</c:v>
                </c:pt>
                <c:pt idx="963">
                  <c:v>80.239999999999995</c:v>
                </c:pt>
                <c:pt idx="964">
                  <c:v>80.323333333333338</c:v>
                </c:pt>
                <c:pt idx="965">
                  <c:v>80.406666666666666</c:v>
                </c:pt>
                <c:pt idx="966">
                  <c:v>80.489999999999995</c:v>
                </c:pt>
                <c:pt idx="967">
                  <c:v>80.573333333333338</c:v>
                </c:pt>
                <c:pt idx="968">
                  <c:v>80.656666666666666</c:v>
                </c:pt>
                <c:pt idx="969">
                  <c:v>80.739999999999995</c:v>
                </c:pt>
                <c:pt idx="970">
                  <c:v>80.823333333333338</c:v>
                </c:pt>
                <c:pt idx="971">
                  <c:v>80.906666666666666</c:v>
                </c:pt>
                <c:pt idx="972">
                  <c:v>80.989999999999995</c:v>
                </c:pt>
                <c:pt idx="973">
                  <c:v>81.073333333333338</c:v>
                </c:pt>
                <c:pt idx="974">
                  <c:v>81.156666666666666</c:v>
                </c:pt>
                <c:pt idx="975">
                  <c:v>81.239999999999995</c:v>
                </c:pt>
                <c:pt idx="976">
                  <c:v>81.323333333333338</c:v>
                </c:pt>
                <c:pt idx="977">
                  <c:v>81.406666666666666</c:v>
                </c:pt>
                <c:pt idx="978">
                  <c:v>81.489999999999995</c:v>
                </c:pt>
                <c:pt idx="979">
                  <c:v>81.573333333333338</c:v>
                </c:pt>
                <c:pt idx="980">
                  <c:v>81.656666666666666</c:v>
                </c:pt>
                <c:pt idx="981">
                  <c:v>81.739999999999995</c:v>
                </c:pt>
                <c:pt idx="982">
                  <c:v>81.823333333333338</c:v>
                </c:pt>
                <c:pt idx="983">
                  <c:v>81.906666666666666</c:v>
                </c:pt>
                <c:pt idx="984">
                  <c:v>81.99</c:v>
                </c:pt>
                <c:pt idx="985">
                  <c:v>82.073333333333338</c:v>
                </c:pt>
                <c:pt idx="986">
                  <c:v>82.156666666666666</c:v>
                </c:pt>
                <c:pt idx="987">
                  <c:v>82.24</c:v>
                </c:pt>
                <c:pt idx="988">
                  <c:v>82.323333333333338</c:v>
                </c:pt>
                <c:pt idx="989">
                  <c:v>82.406666666666666</c:v>
                </c:pt>
                <c:pt idx="990">
                  <c:v>82.49</c:v>
                </c:pt>
                <c:pt idx="991">
                  <c:v>82.573333333333338</c:v>
                </c:pt>
                <c:pt idx="992">
                  <c:v>82.656666666666666</c:v>
                </c:pt>
                <c:pt idx="993">
                  <c:v>82.74</c:v>
                </c:pt>
                <c:pt idx="994">
                  <c:v>82.823333333333338</c:v>
                </c:pt>
                <c:pt idx="995">
                  <c:v>82.906666666666666</c:v>
                </c:pt>
                <c:pt idx="996">
                  <c:v>82.99</c:v>
                </c:pt>
                <c:pt idx="997">
                  <c:v>83.073333333333338</c:v>
                </c:pt>
                <c:pt idx="998">
                  <c:v>83.156666666666666</c:v>
                </c:pt>
                <c:pt idx="999">
                  <c:v>83.24</c:v>
                </c:pt>
                <c:pt idx="1000">
                  <c:v>83.323333333333338</c:v>
                </c:pt>
                <c:pt idx="1001">
                  <c:v>83.408333333333331</c:v>
                </c:pt>
                <c:pt idx="1002">
                  <c:v>83.49166666666666</c:v>
                </c:pt>
                <c:pt idx="1003">
                  <c:v>83.575000000000003</c:v>
                </c:pt>
                <c:pt idx="1004">
                  <c:v>83.658333333333331</c:v>
                </c:pt>
                <c:pt idx="1005">
                  <c:v>83.74166666666666</c:v>
                </c:pt>
                <c:pt idx="1006">
                  <c:v>83.825000000000003</c:v>
                </c:pt>
                <c:pt idx="1007">
                  <c:v>83.908333333333331</c:v>
                </c:pt>
                <c:pt idx="1008">
                  <c:v>83.99166666666666</c:v>
                </c:pt>
                <c:pt idx="1009">
                  <c:v>84.075000000000003</c:v>
                </c:pt>
                <c:pt idx="1010">
                  <c:v>84.158333333333331</c:v>
                </c:pt>
                <c:pt idx="1011">
                  <c:v>84.24166666666666</c:v>
                </c:pt>
                <c:pt idx="1012">
                  <c:v>84.325000000000003</c:v>
                </c:pt>
                <c:pt idx="1013">
                  <c:v>84.408333333333331</c:v>
                </c:pt>
                <c:pt idx="1014">
                  <c:v>84.49166666666666</c:v>
                </c:pt>
                <c:pt idx="1015">
                  <c:v>84.575000000000003</c:v>
                </c:pt>
                <c:pt idx="1016">
                  <c:v>84.658333333333331</c:v>
                </c:pt>
                <c:pt idx="1017">
                  <c:v>84.74166666666666</c:v>
                </c:pt>
                <c:pt idx="1018">
                  <c:v>84.825000000000003</c:v>
                </c:pt>
                <c:pt idx="1019">
                  <c:v>84.908333333333331</c:v>
                </c:pt>
                <c:pt idx="1020">
                  <c:v>84.99166666666666</c:v>
                </c:pt>
                <c:pt idx="1021">
                  <c:v>85.075000000000003</c:v>
                </c:pt>
                <c:pt idx="1022">
                  <c:v>85.158333333333331</c:v>
                </c:pt>
                <c:pt idx="1023">
                  <c:v>85.24166666666666</c:v>
                </c:pt>
                <c:pt idx="1024">
                  <c:v>85.325000000000003</c:v>
                </c:pt>
                <c:pt idx="1025">
                  <c:v>85.408333333333346</c:v>
                </c:pt>
                <c:pt idx="1026">
                  <c:v>85.491666666666674</c:v>
                </c:pt>
                <c:pt idx="1027">
                  <c:v>85.575000000000003</c:v>
                </c:pt>
                <c:pt idx="1028">
                  <c:v>85.658333333333346</c:v>
                </c:pt>
                <c:pt idx="1029">
                  <c:v>85.741666666666674</c:v>
                </c:pt>
                <c:pt idx="1030">
                  <c:v>85.825000000000003</c:v>
                </c:pt>
                <c:pt idx="1031">
                  <c:v>85.908333333333346</c:v>
                </c:pt>
                <c:pt idx="1032">
                  <c:v>85.991666666666674</c:v>
                </c:pt>
                <c:pt idx="1033">
                  <c:v>86.075000000000003</c:v>
                </c:pt>
                <c:pt idx="1034">
                  <c:v>86.158333333333346</c:v>
                </c:pt>
                <c:pt idx="1035">
                  <c:v>86.241666666666674</c:v>
                </c:pt>
                <c:pt idx="1036">
                  <c:v>86.325000000000003</c:v>
                </c:pt>
                <c:pt idx="1037">
                  <c:v>86.408333333333346</c:v>
                </c:pt>
                <c:pt idx="1038">
                  <c:v>86.491666666666674</c:v>
                </c:pt>
                <c:pt idx="1039">
                  <c:v>86.575000000000003</c:v>
                </c:pt>
                <c:pt idx="1040">
                  <c:v>86.658333333333346</c:v>
                </c:pt>
                <c:pt idx="1041">
                  <c:v>86.741666666666674</c:v>
                </c:pt>
                <c:pt idx="1042">
                  <c:v>86.825000000000003</c:v>
                </c:pt>
                <c:pt idx="1043">
                  <c:v>86.908333333333346</c:v>
                </c:pt>
                <c:pt idx="1044">
                  <c:v>86.991666666666674</c:v>
                </c:pt>
                <c:pt idx="1045">
                  <c:v>87.075000000000003</c:v>
                </c:pt>
                <c:pt idx="1046">
                  <c:v>87.158333333333346</c:v>
                </c:pt>
                <c:pt idx="1047">
                  <c:v>87.241666666666674</c:v>
                </c:pt>
                <c:pt idx="1048">
                  <c:v>87.325000000000003</c:v>
                </c:pt>
                <c:pt idx="1049">
                  <c:v>87.408333333333346</c:v>
                </c:pt>
                <c:pt idx="1050">
                  <c:v>87.491666666666674</c:v>
                </c:pt>
                <c:pt idx="1051">
                  <c:v>87.575000000000003</c:v>
                </c:pt>
                <c:pt idx="1052">
                  <c:v>87.658333333333346</c:v>
                </c:pt>
                <c:pt idx="1053">
                  <c:v>87.741666666666674</c:v>
                </c:pt>
                <c:pt idx="1054">
                  <c:v>87.825000000000003</c:v>
                </c:pt>
                <c:pt idx="1055">
                  <c:v>87.908333333333346</c:v>
                </c:pt>
                <c:pt idx="1056">
                  <c:v>87.991666666666674</c:v>
                </c:pt>
                <c:pt idx="1057">
                  <c:v>88.075000000000003</c:v>
                </c:pt>
                <c:pt idx="1058">
                  <c:v>88.158333333333346</c:v>
                </c:pt>
                <c:pt idx="1059">
                  <c:v>88.241666666666674</c:v>
                </c:pt>
                <c:pt idx="1060">
                  <c:v>88.325000000000003</c:v>
                </c:pt>
                <c:pt idx="1061">
                  <c:v>88.408333333333346</c:v>
                </c:pt>
                <c:pt idx="1062">
                  <c:v>88.491666666666674</c:v>
                </c:pt>
                <c:pt idx="1063">
                  <c:v>88.575000000000003</c:v>
                </c:pt>
                <c:pt idx="1064">
                  <c:v>88.658333333333346</c:v>
                </c:pt>
                <c:pt idx="1065">
                  <c:v>88.741666666666674</c:v>
                </c:pt>
                <c:pt idx="1066">
                  <c:v>88.825000000000003</c:v>
                </c:pt>
                <c:pt idx="1067">
                  <c:v>88.908333333333346</c:v>
                </c:pt>
                <c:pt idx="1068">
                  <c:v>88.991666666666674</c:v>
                </c:pt>
                <c:pt idx="1069">
                  <c:v>89.075000000000003</c:v>
                </c:pt>
                <c:pt idx="1070">
                  <c:v>89.158333333333346</c:v>
                </c:pt>
                <c:pt idx="1071">
                  <c:v>89.241666666666674</c:v>
                </c:pt>
                <c:pt idx="1072">
                  <c:v>89.325000000000003</c:v>
                </c:pt>
                <c:pt idx="1073">
                  <c:v>89.408333333333346</c:v>
                </c:pt>
                <c:pt idx="1074">
                  <c:v>89.491666666666674</c:v>
                </c:pt>
                <c:pt idx="1075">
                  <c:v>89.575000000000003</c:v>
                </c:pt>
                <c:pt idx="1076">
                  <c:v>89.658333333333346</c:v>
                </c:pt>
                <c:pt idx="1077">
                  <c:v>89.741666666666674</c:v>
                </c:pt>
                <c:pt idx="1078">
                  <c:v>89.825000000000003</c:v>
                </c:pt>
                <c:pt idx="1079">
                  <c:v>89.908333333333346</c:v>
                </c:pt>
                <c:pt idx="1080">
                  <c:v>89.991666666666674</c:v>
                </c:pt>
                <c:pt idx="1081">
                  <c:v>90.075000000000003</c:v>
                </c:pt>
                <c:pt idx="1082">
                  <c:v>90.158333333333346</c:v>
                </c:pt>
                <c:pt idx="1083">
                  <c:v>90.241666666666674</c:v>
                </c:pt>
                <c:pt idx="1084">
                  <c:v>90.325000000000003</c:v>
                </c:pt>
                <c:pt idx="1085">
                  <c:v>90.408333333333346</c:v>
                </c:pt>
                <c:pt idx="1086">
                  <c:v>90.491666666666674</c:v>
                </c:pt>
                <c:pt idx="1087">
                  <c:v>90.575000000000003</c:v>
                </c:pt>
                <c:pt idx="1088">
                  <c:v>90.658333333333346</c:v>
                </c:pt>
                <c:pt idx="1089">
                  <c:v>90.741666666666674</c:v>
                </c:pt>
                <c:pt idx="1090">
                  <c:v>90.825000000000003</c:v>
                </c:pt>
                <c:pt idx="1091">
                  <c:v>90.908333333333346</c:v>
                </c:pt>
                <c:pt idx="1092">
                  <c:v>90.991666666666674</c:v>
                </c:pt>
                <c:pt idx="1093">
                  <c:v>91.075000000000003</c:v>
                </c:pt>
                <c:pt idx="1094">
                  <c:v>91.158333333333346</c:v>
                </c:pt>
                <c:pt idx="1095">
                  <c:v>91.241666666666674</c:v>
                </c:pt>
                <c:pt idx="1096">
                  <c:v>91.325000000000003</c:v>
                </c:pt>
                <c:pt idx="1097">
                  <c:v>91.408333333333346</c:v>
                </c:pt>
                <c:pt idx="1098">
                  <c:v>91.491666666666674</c:v>
                </c:pt>
                <c:pt idx="1099">
                  <c:v>91.575000000000003</c:v>
                </c:pt>
                <c:pt idx="1100">
                  <c:v>91.658333333333346</c:v>
                </c:pt>
                <c:pt idx="1101">
                  <c:v>91.741666666666674</c:v>
                </c:pt>
                <c:pt idx="1102">
                  <c:v>91.825000000000003</c:v>
                </c:pt>
                <c:pt idx="1103">
                  <c:v>91.908333333333346</c:v>
                </c:pt>
                <c:pt idx="1104">
                  <c:v>91.991666666666674</c:v>
                </c:pt>
                <c:pt idx="1105">
                  <c:v>92.075000000000003</c:v>
                </c:pt>
                <c:pt idx="1106">
                  <c:v>92.158333333333346</c:v>
                </c:pt>
                <c:pt idx="1107">
                  <c:v>92.241666666666674</c:v>
                </c:pt>
                <c:pt idx="1108">
                  <c:v>92.325000000000003</c:v>
                </c:pt>
                <c:pt idx="1109">
                  <c:v>92.408333333333346</c:v>
                </c:pt>
                <c:pt idx="1110">
                  <c:v>92.491666666666674</c:v>
                </c:pt>
                <c:pt idx="1111">
                  <c:v>92.575000000000003</c:v>
                </c:pt>
                <c:pt idx="1112">
                  <c:v>92.658333333333346</c:v>
                </c:pt>
                <c:pt idx="1113">
                  <c:v>92.741666666666674</c:v>
                </c:pt>
                <c:pt idx="1114">
                  <c:v>92.825000000000003</c:v>
                </c:pt>
                <c:pt idx="1115">
                  <c:v>92.908333333333346</c:v>
                </c:pt>
                <c:pt idx="1116">
                  <c:v>92.991666666666674</c:v>
                </c:pt>
                <c:pt idx="1117">
                  <c:v>93.075000000000003</c:v>
                </c:pt>
                <c:pt idx="1118">
                  <c:v>93.158333333333346</c:v>
                </c:pt>
                <c:pt idx="1119">
                  <c:v>93.241666666666674</c:v>
                </c:pt>
                <c:pt idx="1120">
                  <c:v>93.325000000000003</c:v>
                </c:pt>
                <c:pt idx="1121">
                  <c:v>93.408333333333346</c:v>
                </c:pt>
                <c:pt idx="1122">
                  <c:v>93.491666666666674</c:v>
                </c:pt>
                <c:pt idx="1123">
                  <c:v>93.575000000000003</c:v>
                </c:pt>
                <c:pt idx="1124">
                  <c:v>93.658333333333346</c:v>
                </c:pt>
                <c:pt idx="1125">
                  <c:v>93.741666666666674</c:v>
                </c:pt>
                <c:pt idx="1126">
                  <c:v>93.825000000000003</c:v>
                </c:pt>
                <c:pt idx="1127">
                  <c:v>93.908333333333346</c:v>
                </c:pt>
                <c:pt idx="1128">
                  <c:v>93.991666666666674</c:v>
                </c:pt>
                <c:pt idx="1129">
                  <c:v>94.075000000000003</c:v>
                </c:pt>
                <c:pt idx="1130">
                  <c:v>94.158333333333346</c:v>
                </c:pt>
                <c:pt idx="1131">
                  <c:v>94.241666666666674</c:v>
                </c:pt>
                <c:pt idx="1132">
                  <c:v>94.325000000000003</c:v>
                </c:pt>
                <c:pt idx="1133">
                  <c:v>94.408333333333346</c:v>
                </c:pt>
                <c:pt idx="1134">
                  <c:v>94.491666666666674</c:v>
                </c:pt>
                <c:pt idx="1135">
                  <c:v>94.575000000000003</c:v>
                </c:pt>
                <c:pt idx="1136">
                  <c:v>94.658333333333346</c:v>
                </c:pt>
                <c:pt idx="1137">
                  <c:v>94.741666666666674</c:v>
                </c:pt>
                <c:pt idx="1138">
                  <c:v>94.825000000000003</c:v>
                </c:pt>
                <c:pt idx="1139">
                  <c:v>94.908333333333346</c:v>
                </c:pt>
                <c:pt idx="1140">
                  <c:v>94.991666666666674</c:v>
                </c:pt>
                <c:pt idx="1141">
                  <c:v>95.075000000000003</c:v>
                </c:pt>
                <c:pt idx="1142">
                  <c:v>95.158333333333346</c:v>
                </c:pt>
                <c:pt idx="1143">
                  <c:v>95.241666666666674</c:v>
                </c:pt>
                <c:pt idx="1144">
                  <c:v>95.325000000000003</c:v>
                </c:pt>
                <c:pt idx="1145">
                  <c:v>95.408333333333346</c:v>
                </c:pt>
                <c:pt idx="1146">
                  <c:v>95.491666666666674</c:v>
                </c:pt>
                <c:pt idx="1147">
                  <c:v>95.575000000000003</c:v>
                </c:pt>
                <c:pt idx="1148">
                  <c:v>95.658333333333346</c:v>
                </c:pt>
                <c:pt idx="1149">
                  <c:v>95.741666666666674</c:v>
                </c:pt>
                <c:pt idx="1150">
                  <c:v>95.825000000000003</c:v>
                </c:pt>
                <c:pt idx="1151">
                  <c:v>95.908333333333346</c:v>
                </c:pt>
                <c:pt idx="1152">
                  <c:v>95.991666666666674</c:v>
                </c:pt>
                <c:pt idx="1153">
                  <c:v>96.075000000000003</c:v>
                </c:pt>
                <c:pt idx="1154">
                  <c:v>96.158333333333346</c:v>
                </c:pt>
                <c:pt idx="1155">
                  <c:v>96.241666666666674</c:v>
                </c:pt>
                <c:pt idx="1156">
                  <c:v>96.325000000000003</c:v>
                </c:pt>
                <c:pt idx="1157">
                  <c:v>96.408333333333346</c:v>
                </c:pt>
                <c:pt idx="1158">
                  <c:v>96.491666666666674</c:v>
                </c:pt>
                <c:pt idx="1159">
                  <c:v>96.575000000000003</c:v>
                </c:pt>
                <c:pt idx="1160">
                  <c:v>96.658333333333346</c:v>
                </c:pt>
                <c:pt idx="1161">
                  <c:v>96.741666666666674</c:v>
                </c:pt>
                <c:pt idx="1162">
                  <c:v>96.825000000000003</c:v>
                </c:pt>
                <c:pt idx="1163">
                  <c:v>96.908333333333346</c:v>
                </c:pt>
                <c:pt idx="1164">
                  <c:v>96.991666666666674</c:v>
                </c:pt>
                <c:pt idx="1165">
                  <c:v>97.075000000000003</c:v>
                </c:pt>
                <c:pt idx="1166">
                  <c:v>97.158333333333346</c:v>
                </c:pt>
                <c:pt idx="1167">
                  <c:v>97.241666666666674</c:v>
                </c:pt>
                <c:pt idx="1168">
                  <c:v>97.325000000000003</c:v>
                </c:pt>
                <c:pt idx="1169">
                  <c:v>97.408333333333346</c:v>
                </c:pt>
                <c:pt idx="1170">
                  <c:v>97.491666666666674</c:v>
                </c:pt>
                <c:pt idx="1171">
                  <c:v>97.575000000000003</c:v>
                </c:pt>
                <c:pt idx="1172">
                  <c:v>97.658333333333346</c:v>
                </c:pt>
                <c:pt idx="1173">
                  <c:v>97.741666666666674</c:v>
                </c:pt>
                <c:pt idx="1174">
                  <c:v>97.825000000000003</c:v>
                </c:pt>
                <c:pt idx="1175">
                  <c:v>97.908333333333346</c:v>
                </c:pt>
                <c:pt idx="1176">
                  <c:v>97.991666666666674</c:v>
                </c:pt>
                <c:pt idx="1177">
                  <c:v>98.075000000000003</c:v>
                </c:pt>
                <c:pt idx="1178">
                  <c:v>98.158333333333346</c:v>
                </c:pt>
                <c:pt idx="1179">
                  <c:v>98.241666666666674</c:v>
                </c:pt>
                <c:pt idx="1180">
                  <c:v>98.325000000000003</c:v>
                </c:pt>
                <c:pt idx="1181">
                  <c:v>98.408333333333346</c:v>
                </c:pt>
                <c:pt idx="1182">
                  <c:v>98.491666666666674</c:v>
                </c:pt>
                <c:pt idx="1183">
                  <c:v>98.575000000000003</c:v>
                </c:pt>
                <c:pt idx="1184">
                  <c:v>98.658333333333346</c:v>
                </c:pt>
                <c:pt idx="1185">
                  <c:v>98.741666666666674</c:v>
                </c:pt>
                <c:pt idx="1186">
                  <c:v>98.825000000000003</c:v>
                </c:pt>
                <c:pt idx="1187">
                  <c:v>98.908333333333346</c:v>
                </c:pt>
                <c:pt idx="1188">
                  <c:v>98.991666666666674</c:v>
                </c:pt>
                <c:pt idx="1189">
                  <c:v>99.075000000000003</c:v>
                </c:pt>
                <c:pt idx="1190">
                  <c:v>99.158333333333346</c:v>
                </c:pt>
                <c:pt idx="1191">
                  <c:v>99.241666666666674</c:v>
                </c:pt>
                <c:pt idx="1192">
                  <c:v>99.325000000000003</c:v>
                </c:pt>
                <c:pt idx="1193">
                  <c:v>99.408333333333346</c:v>
                </c:pt>
                <c:pt idx="1194">
                  <c:v>99.491666666666674</c:v>
                </c:pt>
                <c:pt idx="1195">
                  <c:v>99.575000000000003</c:v>
                </c:pt>
                <c:pt idx="1196">
                  <c:v>99.658333333333346</c:v>
                </c:pt>
                <c:pt idx="1197">
                  <c:v>99.741666666666674</c:v>
                </c:pt>
                <c:pt idx="1198">
                  <c:v>99.825000000000003</c:v>
                </c:pt>
                <c:pt idx="1199">
                  <c:v>99.908333333333346</c:v>
                </c:pt>
                <c:pt idx="1200">
                  <c:v>99.991666666666674</c:v>
                </c:pt>
                <c:pt idx="1201">
                  <c:v>100.075</c:v>
                </c:pt>
                <c:pt idx="1202">
                  <c:v>100.15833333333335</c:v>
                </c:pt>
                <c:pt idx="1203">
                  <c:v>100.24166666666667</c:v>
                </c:pt>
                <c:pt idx="1204">
                  <c:v>100.325</c:v>
                </c:pt>
                <c:pt idx="1205">
                  <c:v>100.40833333333335</c:v>
                </c:pt>
                <c:pt idx="1206">
                  <c:v>100.48333333333333</c:v>
                </c:pt>
                <c:pt idx="1207">
                  <c:v>100.56666666666666</c:v>
                </c:pt>
                <c:pt idx="1208">
                  <c:v>100.64999999999999</c:v>
                </c:pt>
                <c:pt idx="1209">
                  <c:v>100.73333333333333</c:v>
                </c:pt>
                <c:pt idx="1210">
                  <c:v>100.81666666666666</c:v>
                </c:pt>
                <c:pt idx="1211">
                  <c:v>100.89999999999999</c:v>
                </c:pt>
                <c:pt idx="1212">
                  <c:v>100.98333333333333</c:v>
                </c:pt>
                <c:pt idx="1213">
                  <c:v>101.06666666666666</c:v>
                </c:pt>
                <c:pt idx="1214">
                  <c:v>101.14999999999999</c:v>
                </c:pt>
                <c:pt idx="1215">
                  <c:v>101.23333333333333</c:v>
                </c:pt>
                <c:pt idx="1216">
                  <c:v>101.31666666666666</c:v>
                </c:pt>
                <c:pt idx="1217">
                  <c:v>101.39999999999999</c:v>
                </c:pt>
                <c:pt idx="1218">
                  <c:v>101.48333333333333</c:v>
                </c:pt>
                <c:pt idx="1219">
                  <c:v>101.56666666666666</c:v>
                </c:pt>
                <c:pt idx="1220">
                  <c:v>101.64999999999999</c:v>
                </c:pt>
                <c:pt idx="1221">
                  <c:v>101.73333333333333</c:v>
                </c:pt>
                <c:pt idx="1222">
                  <c:v>101.81666666666666</c:v>
                </c:pt>
                <c:pt idx="1223">
                  <c:v>101.89999999999999</c:v>
                </c:pt>
                <c:pt idx="1224">
                  <c:v>101.98333333333333</c:v>
                </c:pt>
                <c:pt idx="1225">
                  <c:v>102.06666666666666</c:v>
                </c:pt>
                <c:pt idx="1226">
                  <c:v>102.14999999999999</c:v>
                </c:pt>
                <c:pt idx="1227">
                  <c:v>102.23333333333333</c:v>
                </c:pt>
                <c:pt idx="1228">
                  <c:v>102.31666666666666</c:v>
                </c:pt>
                <c:pt idx="1229">
                  <c:v>102.39999999999999</c:v>
                </c:pt>
                <c:pt idx="1230">
                  <c:v>102.48333333333333</c:v>
                </c:pt>
                <c:pt idx="1231">
                  <c:v>102.56666666666666</c:v>
                </c:pt>
                <c:pt idx="1232">
                  <c:v>102.64999999999999</c:v>
                </c:pt>
                <c:pt idx="1233">
                  <c:v>102.73333333333333</c:v>
                </c:pt>
                <c:pt idx="1234">
                  <c:v>102.81666666666666</c:v>
                </c:pt>
                <c:pt idx="1235">
                  <c:v>102.89999999999999</c:v>
                </c:pt>
                <c:pt idx="1236">
                  <c:v>102.98333333333333</c:v>
                </c:pt>
                <c:pt idx="1237">
                  <c:v>103.06666666666666</c:v>
                </c:pt>
                <c:pt idx="1238">
                  <c:v>103.14999999999999</c:v>
                </c:pt>
                <c:pt idx="1239">
                  <c:v>103.23333333333333</c:v>
                </c:pt>
                <c:pt idx="1240">
                  <c:v>103.31666666666666</c:v>
                </c:pt>
                <c:pt idx="1241">
                  <c:v>103.39999999999999</c:v>
                </c:pt>
                <c:pt idx="1242">
                  <c:v>103.48333333333333</c:v>
                </c:pt>
                <c:pt idx="1243">
                  <c:v>103.56666666666666</c:v>
                </c:pt>
                <c:pt idx="1244">
                  <c:v>103.64999999999999</c:v>
                </c:pt>
                <c:pt idx="1245">
                  <c:v>103.73333333333333</c:v>
                </c:pt>
                <c:pt idx="1246">
                  <c:v>103.81666666666666</c:v>
                </c:pt>
                <c:pt idx="1247">
                  <c:v>103.89999999999999</c:v>
                </c:pt>
                <c:pt idx="1248">
                  <c:v>103.98333333333333</c:v>
                </c:pt>
                <c:pt idx="1249">
                  <c:v>104.06666666666666</c:v>
                </c:pt>
                <c:pt idx="1250">
                  <c:v>104.14999999999999</c:v>
                </c:pt>
                <c:pt idx="1251">
                  <c:v>104.23333333333333</c:v>
                </c:pt>
                <c:pt idx="1252">
                  <c:v>104.31666666666666</c:v>
                </c:pt>
                <c:pt idx="1253">
                  <c:v>104.39999999999999</c:v>
                </c:pt>
                <c:pt idx="1254">
                  <c:v>104.48333333333333</c:v>
                </c:pt>
                <c:pt idx="1255">
                  <c:v>104.56666666666666</c:v>
                </c:pt>
                <c:pt idx="1256">
                  <c:v>104.64999999999999</c:v>
                </c:pt>
                <c:pt idx="1257">
                  <c:v>104.73333333333333</c:v>
                </c:pt>
                <c:pt idx="1258">
                  <c:v>104.81666666666666</c:v>
                </c:pt>
                <c:pt idx="1259">
                  <c:v>104.89999999999999</c:v>
                </c:pt>
                <c:pt idx="1260">
                  <c:v>104.98333333333333</c:v>
                </c:pt>
                <c:pt idx="1261">
                  <c:v>105.06666666666666</c:v>
                </c:pt>
                <c:pt idx="1262">
                  <c:v>105.14999999999999</c:v>
                </c:pt>
                <c:pt idx="1263">
                  <c:v>105.23333333333333</c:v>
                </c:pt>
                <c:pt idx="1264">
                  <c:v>105.31666666666666</c:v>
                </c:pt>
                <c:pt idx="1265">
                  <c:v>105.39999999999999</c:v>
                </c:pt>
                <c:pt idx="1266">
                  <c:v>105.48333333333333</c:v>
                </c:pt>
                <c:pt idx="1267">
                  <c:v>105.56666666666666</c:v>
                </c:pt>
                <c:pt idx="1268">
                  <c:v>105.64999999999999</c:v>
                </c:pt>
                <c:pt idx="1269">
                  <c:v>105.73333333333333</c:v>
                </c:pt>
                <c:pt idx="1270">
                  <c:v>105.81666666666666</c:v>
                </c:pt>
                <c:pt idx="1271">
                  <c:v>105.89999999999999</c:v>
                </c:pt>
                <c:pt idx="1272">
                  <c:v>105.98333333333333</c:v>
                </c:pt>
                <c:pt idx="1273">
                  <c:v>106.06666666666666</c:v>
                </c:pt>
                <c:pt idx="1274">
                  <c:v>106.14999999999999</c:v>
                </c:pt>
                <c:pt idx="1275">
                  <c:v>106.23333333333333</c:v>
                </c:pt>
                <c:pt idx="1276">
                  <c:v>106.31666666666666</c:v>
                </c:pt>
                <c:pt idx="1277">
                  <c:v>106.39999999999999</c:v>
                </c:pt>
                <c:pt idx="1278">
                  <c:v>106.48333333333333</c:v>
                </c:pt>
                <c:pt idx="1279">
                  <c:v>106.56666666666666</c:v>
                </c:pt>
                <c:pt idx="1280">
                  <c:v>106.64999999999999</c:v>
                </c:pt>
                <c:pt idx="1281">
                  <c:v>106.73333333333333</c:v>
                </c:pt>
                <c:pt idx="1282">
                  <c:v>106.81666666666666</c:v>
                </c:pt>
                <c:pt idx="1283">
                  <c:v>106.89999999999999</c:v>
                </c:pt>
                <c:pt idx="1284">
                  <c:v>106.98333333333333</c:v>
                </c:pt>
                <c:pt idx="1285">
                  <c:v>107.06666666666666</c:v>
                </c:pt>
                <c:pt idx="1286">
                  <c:v>107.14999999999999</c:v>
                </c:pt>
                <c:pt idx="1287">
                  <c:v>107.23333333333333</c:v>
                </c:pt>
                <c:pt idx="1288">
                  <c:v>107.31666666666666</c:v>
                </c:pt>
                <c:pt idx="1289">
                  <c:v>107.39999999999999</c:v>
                </c:pt>
                <c:pt idx="1290">
                  <c:v>107.48333333333333</c:v>
                </c:pt>
                <c:pt idx="1291">
                  <c:v>107.56666666666666</c:v>
                </c:pt>
                <c:pt idx="1292">
                  <c:v>107.64999999999999</c:v>
                </c:pt>
                <c:pt idx="1293">
                  <c:v>107.73333333333333</c:v>
                </c:pt>
                <c:pt idx="1294">
                  <c:v>107.81666666666666</c:v>
                </c:pt>
                <c:pt idx="1295">
                  <c:v>107.89999999999999</c:v>
                </c:pt>
                <c:pt idx="1296">
                  <c:v>107.98333333333333</c:v>
                </c:pt>
                <c:pt idx="1297">
                  <c:v>108.06666666666666</c:v>
                </c:pt>
                <c:pt idx="1298">
                  <c:v>108.14999999999999</c:v>
                </c:pt>
                <c:pt idx="1299">
                  <c:v>108.23333333333333</c:v>
                </c:pt>
                <c:pt idx="1300">
                  <c:v>108.31666666666666</c:v>
                </c:pt>
                <c:pt idx="1301">
                  <c:v>108.39999999999999</c:v>
                </c:pt>
                <c:pt idx="1302">
                  <c:v>108.48333333333333</c:v>
                </c:pt>
                <c:pt idx="1303">
                  <c:v>108.56666666666666</c:v>
                </c:pt>
                <c:pt idx="1304">
                  <c:v>108.64999999999999</c:v>
                </c:pt>
                <c:pt idx="1305">
                  <c:v>108.73333333333333</c:v>
                </c:pt>
                <c:pt idx="1306">
                  <c:v>108.81666666666666</c:v>
                </c:pt>
                <c:pt idx="1307">
                  <c:v>108.89999999999999</c:v>
                </c:pt>
                <c:pt idx="1308">
                  <c:v>108.98333333333333</c:v>
                </c:pt>
                <c:pt idx="1309">
                  <c:v>109.06666666666666</c:v>
                </c:pt>
                <c:pt idx="1310">
                  <c:v>109.14999999999999</c:v>
                </c:pt>
                <c:pt idx="1311">
                  <c:v>109.23333333333333</c:v>
                </c:pt>
                <c:pt idx="1312">
                  <c:v>109.31666666666666</c:v>
                </c:pt>
                <c:pt idx="1313">
                  <c:v>109.39999999999999</c:v>
                </c:pt>
                <c:pt idx="1314">
                  <c:v>109.48333333333333</c:v>
                </c:pt>
                <c:pt idx="1315">
                  <c:v>109.56666666666666</c:v>
                </c:pt>
                <c:pt idx="1316">
                  <c:v>109.64999999999999</c:v>
                </c:pt>
                <c:pt idx="1317">
                  <c:v>109.73333333333333</c:v>
                </c:pt>
                <c:pt idx="1318">
                  <c:v>109.81666666666666</c:v>
                </c:pt>
                <c:pt idx="1319">
                  <c:v>109.89999999999999</c:v>
                </c:pt>
                <c:pt idx="1320">
                  <c:v>109.98333333333333</c:v>
                </c:pt>
                <c:pt idx="1321">
                  <c:v>110.06666666666666</c:v>
                </c:pt>
                <c:pt idx="1322">
                  <c:v>110.14999999999999</c:v>
                </c:pt>
                <c:pt idx="1323">
                  <c:v>110.23333333333333</c:v>
                </c:pt>
                <c:pt idx="1324">
                  <c:v>110.31666666666666</c:v>
                </c:pt>
                <c:pt idx="1325">
                  <c:v>110.39999999999999</c:v>
                </c:pt>
                <c:pt idx="1326">
                  <c:v>110.48333333333333</c:v>
                </c:pt>
                <c:pt idx="1327">
                  <c:v>110.56666666666666</c:v>
                </c:pt>
                <c:pt idx="1328">
                  <c:v>110.64999999999999</c:v>
                </c:pt>
                <c:pt idx="1329">
                  <c:v>110.73333333333333</c:v>
                </c:pt>
                <c:pt idx="1330">
                  <c:v>110.81666666666666</c:v>
                </c:pt>
                <c:pt idx="1331">
                  <c:v>110.89999999999999</c:v>
                </c:pt>
                <c:pt idx="1332">
                  <c:v>110.98333333333333</c:v>
                </c:pt>
                <c:pt idx="1333">
                  <c:v>111.06666666666666</c:v>
                </c:pt>
                <c:pt idx="1334">
                  <c:v>111.14999999999999</c:v>
                </c:pt>
                <c:pt idx="1335">
                  <c:v>111.23333333333333</c:v>
                </c:pt>
                <c:pt idx="1336">
                  <c:v>111.31666666666666</c:v>
                </c:pt>
                <c:pt idx="1337">
                  <c:v>111.39999999999999</c:v>
                </c:pt>
                <c:pt idx="1338">
                  <c:v>111.48333333333333</c:v>
                </c:pt>
                <c:pt idx="1339">
                  <c:v>111.56666666666666</c:v>
                </c:pt>
                <c:pt idx="1340">
                  <c:v>111.64999999999999</c:v>
                </c:pt>
                <c:pt idx="1341">
                  <c:v>111.73333333333333</c:v>
                </c:pt>
                <c:pt idx="1342">
                  <c:v>111.81666666666666</c:v>
                </c:pt>
                <c:pt idx="1343">
                  <c:v>111.89999999999999</c:v>
                </c:pt>
                <c:pt idx="1344">
                  <c:v>111.98333333333333</c:v>
                </c:pt>
                <c:pt idx="1345">
                  <c:v>112.06666666666666</c:v>
                </c:pt>
                <c:pt idx="1346">
                  <c:v>112.14999999999999</c:v>
                </c:pt>
                <c:pt idx="1347">
                  <c:v>112.23333333333333</c:v>
                </c:pt>
                <c:pt idx="1348">
                  <c:v>112.31666666666666</c:v>
                </c:pt>
                <c:pt idx="1349">
                  <c:v>112.39999999999999</c:v>
                </c:pt>
                <c:pt idx="1350">
                  <c:v>112.48333333333333</c:v>
                </c:pt>
                <c:pt idx="1351">
                  <c:v>112.56666666666666</c:v>
                </c:pt>
                <c:pt idx="1352">
                  <c:v>112.64999999999999</c:v>
                </c:pt>
                <c:pt idx="1353">
                  <c:v>112.73333333333333</c:v>
                </c:pt>
                <c:pt idx="1354">
                  <c:v>112.81666666666666</c:v>
                </c:pt>
                <c:pt idx="1355">
                  <c:v>112.89999999999999</c:v>
                </c:pt>
                <c:pt idx="1356">
                  <c:v>112.98333333333333</c:v>
                </c:pt>
                <c:pt idx="1357">
                  <c:v>113.06666666666666</c:v>
                </c:pt>
                <c:pt idx="1358">
                  <c:v>113.14999999999999</c:v>
                </c:pt>
                <c:pt idx="1359">
                  <c:v>113.23333333333333</c:v>
                </c:pt>
                <c:pt idx="1360">
                  <c:v>113.31666666666666</c:v>
                </c:pt>
                <c:pt idx="1361">
                  <c:v>113.39999999999999</c:v>
                </c:pt>
                <c:pt idx="1362">
                  <c:v>113.48333333333333</c:v>
                </c:pt>
                <c:pt idx="1363">
                  <c:v>113.56666666666666</c:v>
                </c:pt>
                <c:pt idx="1364">
                  <c:v>113.64999999999999</c:v>
                </c:pt>
                <c:pt idx="1365">
                  <c:v>113.73333333333333</c:v>
                </c:pt>
                <c:pt idx="1366">
                  <c:v>113.81666666666666</c:v>
                </c:pt>
                <c:pt idx="1367">
                  <c:v>113.89999999999999</c:v>
                </c:pt>
                <c:pt idx="1368">
                  <c:v>113.98333333333333</c:v>
                </c:pt>
                <c:pt idx="1369">
                  <c:v>114.06666666666666</c:v>
                </c:pt>
                <c:pt idx="1370">
                  <c:v>114.14999999999999</c:v>
                </c:pt>
                <c:pt idx="1371">
                  <c:v>114.23333333333333</c:v>
                </c:pt>
                <c:pt idx="1372">
                  <c:v>114.31666666666666</c:v>
                </c:pt>
                <c:pt idx="1373">
                  <c:v>114.39999999999999</c:v>
                </c:pt>
                <c:pt idx="1374">
                  <c:v>114.48333333333333</c:v>
                </c:pt>
                <c:pt idx="1375">
                  <c:v>114.56666666666666</c:v>
                </c:pt>
                <c:pt idx="1376">
                  <c:v>114.64999999999999</c:v>
                </c:pt>
                <c:pt idx="1377">
                  <c:v>114.73333333333333</c:v>
                </c:pt>
                <c:pt idx="1378">
                  <c:v>114.81666666666666</c:v>
                </c:pt>
                <c:pt idx="1379">
                  <c:v>114.89999999999999</c:v>
                </c:pt>
                <c:pt idx="1380">
                  <c:v>114.98333333333333</c:v>
                </c:pt>
                <c:pt idx="1381">
                  <c:v>115.06666666666666</c:v>
                </c:pt>
                <c:pt idx="1382">
                  <c:v>115.14999999999999</c:v>
                </c:pt>
                <c:pt idx="1383">
                  <c:v>115.23333333333333</c:v>
                </c:pt>
                <c:pt idx="1384">
                  <c:v>115.31666666666666</c:v>
                </c:pt>
                <c:pt idx="1385">
                  <c:v>115.39999999999999</c:v>
                </c:pt>
                <c:pt idx="1386">
                  <c:v>115.48333333333333</c:v>
                </c:pt>
                <c:pt idx="1387">
                  <c:v>115.56666666666666</c:v>
                </c:pt>
                <c:pt idx="1388">
                  <c:v>115.64999999999999</c:v>
                </c:pt>
                <c:pt idx="1389">
                  <c:v>115.73333333333333</c:v>
                </c:pt>
                <c:pt idx="1390">
                  <c:v>115.81666666666666</c:v>
                </c:pt>
                <c:pt idx="1391">
                  <c:v>115.89999999999999</c:v>
                </c:pt>
                <c:pt idx="1392">
                  <c:v>115.98333333333333</c:v>
                </c:pt>
                <c:pt idx="1393">
                  <c:v>116.06666666666666</c:v>
                </c:pt>
                <c:pt idx="1394">
                  <c:v>116.14999999999999</c:v>
                </c:pt>
                <c:pt idx="1395">
                  <c:v>116.23333333333333</c:v>
                </c:pt>
                <c:pt idx="1396">
                  <c:v>116.31666666666666</c:v>
                </c:pt>
                <c:pt idx="1397">
                  <c:v>116.39999999999999</c:v>
                </c:pt>
                <c:pt idx="1398">
                  <c:v>116.48333333333333</c:v>
                </c:pt>
                <c:pt idx="1399">
                  <c:v>116.56666666666666</c:v>
                </c:pt>
                <c:pt idx="1400">
                  <c:v>116.64999999999999</c:v>
                </c:pt>
                <c:pt idx="1401">
                  <c:v>116.73333333333333</c:v>
                </c:pt>
                <c:pt idx="1402">
                  <c:v>116.81666666666666</c:v>
                </c:pt>
                <c:pt idx="1403">
                  <c:v>116.89999999999999</c:v>
                </c:pt>
                <c:pt idx="1404">
                  <c:v>116.98333333333333</c:v>
                </c:pt>
                <c:pt idx="1405">
                  <c:v>117.06666666666666</c:v>
                </c:pt>
                <c:pt idx="1406">
                  <c:v>117.14999999999999</c:v>
                </c:pt>
                <c:pt idx="1407">
                  <c:v>117.23333333333333</c:v>
                </c:pt>
                <c:pt idx="1408">
                  <c:v>117.31666666666666</c:v>
                </c:pt>
                <c:pt idx="1409">
                  <c:v>117.39999999999999</c:v>
                </c:pt>
                <c:pt idx="1410">
                  <c:v>117.48333333333333</c:v>
                </c:pt>
                <c:pt idx="1411">
                  <c:v>117.56666666666666</c:v>
                </c:pt>
                <c:pt idx="1412">
                  <c:v>117.64999999999999</c:v>
                </c:pt>
                <c:pt idx="1413">
                  <c:v>117.73333333333333</c:v>
                </c:pt>
                <c:pt idx="1414">
                  <c:v>117.81666666666666</c:v>
                </c:pt>
                <c:pt idx="1415">
                  <c:v>117.89999999999999</c:v>
                </c:pt>
                <c:pt idx="1416">
                  <c:v>117.98333333333333</c:v>
                </c:pt>
                <c:pt idx="1417">
                  <c:v>118.06666666666666</c:v>
                </c:pt>
                <c:pt idx="1418">
                  <c:v>118.14999999999999</c:v>
                </c:pt>
                <c:pt idx="1419">
                  <c:v>118.23333333333333</c:v>
                </c:pt>
                <c:pt idx="1420">
                  <c:v>118.31666666666666</c:v>
                </c:pt>
                <c:pt idx="1421">
                  <c:v>118.39999999999999</c:v>
                </c:pt>
                <c:pt idx="1422">
                  <c:v>118.48333333333333</c:v>
                </c:pt>
                <c:pt idx="1423">
                  <c:v>118.56666666666666</c:v>
                </c:pt>
                <c:pt idx="1424">
                  <c:v>118.64999999999999</c:v>
                </c:pt>
                <c:pt idx="1425">
                  <c:v>118.73333333333333</c:v>
                </c:pt>
                <c:pt idx="1426">
                  <c:v>118.81666666666666</c:v>
                </c:pt>
                <c:pt idx="1427">
                  <c:v>118.89999999999999</c:v>
                </c:pt>
                <c:pt idx="1428">
                  <c:v>118.98333333333333</c:v>
                </c:pt>
                <c:pt idx="1429">
                  <c:v>119.06666666666666</c:v>
                </c:pt>
                <c:pt idx="1430">
                  <c:v>119.14999999999999</c:v>
                </c:pt>
                <c:pt idx="1431">
                  <c:v>119.23333333333333</c:v>
                </c:pt>
                <c:pt idx="1432">
                  <c:v>119.31666666666666</c:v>
                </c:pt>
                <c:pt idx="1433">
                  <c:v>119.39999999999999</c:v>
                </c:pt>
                <c:pt idx="1434">
                  <c:v>119.48333333333333</c:v>
                </c:pt>
                <c:pt idx="1435">
                  <c:v>119.56666666666666</c:v>
                </c:pt>
                <c:pt idx="1436">
                  <c:v>119.64999999999999</c:v>
                </c:pt>
                <c:pt idx="1437">
                  <c:v>119.73333333333333</c:v>
                </c:pt>
                <c:pt idx="1438">
                  <c:v>119.81666666666666</c:v>
                </c:pt>
                <c:pt idx="1439">
                  <c:v>119.89999999999999</c:v>
                </c:pt>
                <c:pt idx="1440">
                  <c:v>119.98333333333333</c:v>
                </c:pt>
                <c:pt idx="1441">
                  <c:v>120.06666666666666</c:v>
                </c:pt>
                <c:pt idx="1442">
                  <c:v>120.14999999999999</c:v>
                </c:pt>
                <c:pt idx="1443">
                  <c:v>120.23333333333333</c:v>
                </c:pt>
                <c:pt idx="1444">
                  <c:v>120.31666666666666</c:v>
                </c:pt>
                <c:pt idx="1445">
                  <c:v>120.39999999999999</c:v>
                </c:pt>
                <c:pt idx="1446">
                  <c:v>120.48333333333333</c:v>
                </c:pt>
                <c:pt idx="1447">
                  <c:v>120.56666666666666</c:v>
                </c:pt>
                <c:pt idx="1448">
                  <c:v>120.64999999999999</c:v>
                </c:pt>
                <c:pt idx="1449">
                  <c:v>120.73333333333333</c:v>
                </c:pt>
                <c:pt idx="1450">
                  <c:v>120.81666666666666</c:v>
                </c:pt>
                <c:pt idx="1451">
                  <c:v>120.89999999999999</c:v>
                </c:pt>
                <c:pt idx="1452">
                  <c:v>120.98333333333333</c:v>
                </c:pt>
                <c:pt idx="1453">
                  <c:v>121.06666666666666</c:v>
                </c:pt>
                <c:pt idx="1454">
                  <c:v>121.14999999999999</c:v>
                </c:pt>
                <c:pt idx="1455">
                  <c:v>121.23333333333333</c:v>
                </c:pt>
                <c:pt idx="1456">
                  <c:v>121.31666666666666</c:v>
                </c:pt>
                <c:pt idx="1457">
                  <c:v>121.39999999999999</c:v>
                </c:pt>
                <c:pt idx="1458">
                  <c:v>121.48333333333333</c:v>
                </c:pt>
                <c:pt idx="1459">
                  <c:v>121.56666666666666</c:v>
                </c:pt>
                <c:pt idx="1460">
                  <c:v>121.64999999999999</c:v>
                </c:pt>
                <c:pt idx="1461">
                  <c:v>121.73333333333333</c:v>
                </c:pt>
                <c:pt idx="1462">
                  <c:v>121.81666666666666</c:v>
                </c:pt>
                <c:pt idx="1463">
                  <c:v>121.89999999999999</c:v>
                </c:pt>
                <c:pt idx="1464">
                  <c:v>121.98333333333333</c:v>
                </c:pt>
                <c:pt idx="1465">
                  <c:v>122.06666666666666</c:v>
                </c:pt>
                <c:pt idx="1466">
                  <c:v>122.14999999999999</c:v>
                </c:pt>
                <c:pt idx="1467">
                  <c:v>122.23333333333333</c:v>
                </c:pt>
                <c:pt idx="1468">
                  <c:v>122.31666666666666</c:v>
                </c:pt>
                <c:pt idx="1469">
                  <c:v>122.39999999999999</c:v>
                </c:pt>
                <c:pt idx="1470">
                  <c:v>122.48333333333333</c:v>
                </c:pt>
                <c:pt idx="1471">
                  <c:v>122.56666666666666</c:v>
                </c:pt>
                <c:pt idx="1472">
                  <c:v>122.64999999999999</c:v>
                </c:pt>
                <c:pt idx="1473">
                  <c:v>122.73333333333333</c:v>
                </c:pt>
                <c:pt idx="1474">
                  <c:v>122.81666666666666</c:v>
                </c:pt>
                <c:pt idx="1475">
                  <c:v>122.89999999999999</c:v>
                </c:pt>
                <c:pt idx="1476">
                  <c:v>122.98333333333333</c:v>
                </c:pt>
                <c:pt idx="1477">
                  <c:v>123.06666666666666</c:v>
                </c:pt>
                <c:pt idx="1478">
                  <c:v>123.14999999999999</c:v>
                </c:pt>
                <c:pt idx="1479">
                  <c:v>123.23333333333333</c:v>
                </c:pt>
                <c:pt idx="1480">
                  <c:v>123.31666666666666</c:v>
                </c:pt>
                <c:pt idx="1481">
                  <c:v>123.39999999999999</c:v>
                </c:pt>
                <c:pt idx="1482">
                  <c:v>123.48333333333333</c:v>
                </c:pt>
                <c:pt idx="1483">
                  <c:v>123.56666666666666</c:v>
                </c:pt>
                <c:pt idx="1484">
                  <c:v>123.64999999999999</c:v>
                </c:pt>
                <c:pt idx="1485">
                  <c:v>123.73333333333333</c:v>
                </c:pt>
                <c:pt idx="1486">
                  <c:v>123.81666666666666</c:v>
                </c:pt>
                <c:pt idx="1487">
                  <c:v>123.89999999999999</c:v>
                </c:pt>
                <c:pt idx="1488">
                  <c:v>123.98333333333333</c:v>
                </c:pt>
                <c:pt idx="1489">
                  <c:v>124.06666666666666</c:v>
                </c:pt>
                <c:pt idx="1490">
                  <c:v>124.14999999999999</c:v>
                </c:pt>
                <c:pt idx="1491">
                  <c:v>124.23333333333333</c:v>
                </c:pt>
                <c:pt idx="1492">
                  <c:v>124.31666666666666</c:v>
                </c:pt>
                <c:pt idx="1493">
                  <c:v>124.39999999999999</c:v>
                </c:pt>
                <c:pt idx="1494">
                  <c:v>124.48333333333333</c:v>
                </c:pt>
                <c:pt idx="1495">
                  <c:v>124.56666666666666</c:v>
                </c:pt>
                <c:pt idx="1496">
                  <c:v>124.64999999999999</c:v>
                </c:pt>
                <c:pt idx="1497">
                  <c:v>124.73333333333333</c:v>
                </c:pt>
                <c:pt idx="1498">
                  <c:v>124.81666666666666</c:v>
                </c:pt>
                <c:pt idx="1499">
                  <c:v>124.89999999999999</c:v>
                </c:pt>
                <c:pt idx="1500">
                  <c:v>124.98333333333333</c:v>
                </c:pt>
                <c:pt idx="1501">
                  <c:v>125.06666666666666</c:v>
                </c:pt>
                <c:pt idx="1502">
                  <c:v>125.14999999999999</c:v>
                </c:pt>
                <c:pt idx="1503">
                  <c:v>125.23333333333333</c:v>
                </c:pt>
                <c:pt idx="1504">
                  <c:v>125.31666666666666</c:v>
                </c:pt>
                <c:pt idx="1505">
                  <c:v>125.39999999999999</c:v>
                </c:pt>
                <c:pt idx="1506">
                  <c:v>125.48333333333333</c:v>
                </c:pt>
                <c:pt idx="1507">
                  <c:v>125.56666666666666</c:v>
                </c:pt>
                <c:pt idx="1508">
                  <c:v>125.64999999999999</c:v>
                </c:pt>
                <c:pt idx="1509">
                  <c:v>125.73333333333333</c:v>
                </c:pt>
                <c:pt idx="1510">
                  <c:v>125.81666666666666</c:v>
                </c:pt>
                <c:pt idx="1511">
                  <c:v>125.89999999999999</c:v>
                </c:pt>
                <c:pt idx="1512">
                  <c:v>125.98333333333333</c:v>
                </c:pt>
                <c:pt idx="1513">
                  <c:v>126.06666666666666</c:v>
                </c:pt>
                <c:pt idx="1514">
                  <c:v>126.14999999999999</c:v>
                </c:pt>
                <c:pt idx="1515">
                  <c:v>126.23333333333333</c:v>
                </c:pt>
                <c:pt idx="1516">
                  <c:v>126.31666666666666</c:v>
                </c:pt>
                <c:pt idx="1517">
                  <c:v>126.39999999999999</c:v>
                </c:pt>
                <c:pt idx="1518">
                  <c:v>126.48333333333333</c:v>
                </c:pt>
                <c:pt idx="1519">
                  <c:v>126.56666666666666</c:v>
                </c:pt>
                <c:pt idx="1520">
                  <c:v>126.64999999999999</c:v>
                </c:pt>
                <c:pt idx="1521">
                  <c:v>126.73333333333333</c:v>
                </c:pt>
                <c:pt idx="1522">
                  <c:v>126.81666666666666</c:v>
                </c:pt>
                <c:pt idx="1523">
                  <c:v>126.89999999999999</c:v>
                </c:pt>
                <c:pt idx="1524">
                  <c:v>126.98333333333333</c:v>
                </c:pt>
                <c:pt idx="1525">
                  <c:v>127.06666666666666</c:v>
                </c:pt>
                <c:pt idx="1526">
                  <c:v>127.14999999999999</c:v>
                </c:pt>
                <c:pt idx="1527">
                  <c:v>127.23333333333333</c:v>
                </c:pt>
                <c:pt idx="1528">
                  <c:v>127.31666666666666</c:v>
                </c:pt>
                <c:pt idx="1529">
                  <c:v>127.39999999999999</c:v>
                </c:pt>
                <c:pt idx="1530">
                  <c:v>127.48333333333333</c:v>
                </c:pt>
                <c:pt idx="1531">
                  <c:v>127.56666666666666</c:v>
                </c:pt>
                <c:pt idx="1532">
                  <c:v>127.64999999999999</c:v>
                </c:pt>
                <c:pt idx="1533">
                  <c:v>127.73333333333333</c:v>
                </c:pt>
                <c:pt idx="1534">
                  <c:v>127.81666666666666</c:v>
                </c:pt>
                <c:pt idx="1535">
                  <c:v>127.89999999999999</c:v>
                </c:pt>
                <c:pt idx="1536">
                  <c:v>127.98333333333333</c:v>
                </c:pt>
                <c:pt idx="1537">
                  <c:v>128.06666666666666</c:v>
                </c:pt>
                <c:pt idx="1538">
                  <c:v>128.15</c:v>
                </c:pt>
                <c:pt idx="1539">
                  <c:v>128.23333333333332</c:v>
                </c:pt>
                <c:pt idx="1540">
                  <c:v>128.31666666666666</c:v>
                </c:pt>
                <c:pt idx="1541">
                  <c:v>128.4</c:v>
                </c:pt>
                <c:pt idx="1542">
                  <c:v>128.48333333333332</c:v>
                </c:pt>
                <c:pt idx="1543">
                  <c:v>128.56666666666666</c:v>
                </c:pt>
                <c:pt idx="1544">
                  <c:v>128.65</c:v>
                </c:pt>
                <c:pt idx="1545">
                  <c:v>128.73333333333332</c:v>
                </c:pt>
                <c:pt idx="1546">
                  <c:v>128.81666666666666</c:v>
                </c:pt>
                <c:pt idx="1547">
                  <c:v>128.9</c:v>
                </c:pt>
                <c:pt idx="1548">
                  <c:v>128.98333333333332</c:v>
                </c:pt>
                <c:pt idx="1549">
                  <c:v>129.06666666666666</c:v>
                </c:pt>
                <c:pt idx="1550">
                  <c:v>129.15</c:v>
                </c:pt>
                <c:pt idx="1551">
                  <c:v>129.23333333333332</c:v>
                </c:pt>
                <c:pt idx="1552">
                  <c:v>129.31666666666666</c:v>
                </c:pt>
                <c:pt idx="1553">
                  <c:v>129.4</c:v>
                </c:pt>
                <c:pt idx="1554">
                  <c:v>129.48333333333332</c:v>
                </c:pt>
                <c:pt idx="1555">
                  <c:v>129.56666666666666</c:v>
                </c:pt>
                <c:pt idx="1556">
                  <c:v>129.65</c:v>
                </c:pt>
                <c:pt idx="1557">
                  <c:v>129.73333333333332</c:v>
                </c:pt>
                <c:pt idx="1558">
                  <c:v>129.81666666666666</c:v>
                </c:pt>
                <c:pt idx="1559">
                  <c:v>129.9</c:v>
                </c:pt>
                <c:pt idx="1560">
                  <c:v>129.98333333333332</c:v>
                </c:pt>
                <c:pt idx="1561">
                  <c:v>130.06666666666666</c:v>
                </c:pt>
                <c:pt idx="1562">
                  <c:v>130.15</c:v>
                </c:pt>
                <c:pt idx="1563">
                  <c:v>130.23333333333332</c:v>
                </c:pt>
                <c:pt idx="1564">
                  <c:v>130.31666666666666</c:v>
                </c:pt>
                <c:pt idx="1565">
                  <c:v>130.4</c:v>
                </c:pt>
                <c:pt idx="1566">
                  <c:v>130.48333333333332</c:v>
                </c:pt>
                <c:pt idx="1567">
                  <c:v>130.56666666666666</c:v>
                </c:pt>
                <c:pt idx="1568">
                  <c:v>130.65</c:v>
                </c:pt>
                <c:pt idx="1569">
                  <c:v>130.73333333333332</c:v>
                </c:pt>
                <c:pt idx="1570">
                  <c:v>130.81666666666666</c:v>
                </c:pt>
                <c:pt idx="1571">
                  <c:v>130.9</c:v>
                </c:pt>
                <c:pt idx="1572">
                  <c:v>130.98333333333332</c:v>
                </c:pt>
                <c:pt idx="1573">
                  <c:v>131.06666666666666</c:v>
                </c:pt>
                <c:pt idx="1574">
                  <c:v>131.15</c:v>
                </c:pt>
                <c:pt idx="1575">
                  <c:v>131.23333333333332</c:v>
                </c:pt>
                <c:pt idx="1576">
                  <c:v>131.31666666666666</c:v>
                </c:pt>
                <c:pt idx="1577">
                  <c:v>131.4</c:v>
                </c:pt>
                <c:pt idx="1578">
                  <c:v>131.48333333333332</c:v>
                </c:pt>
                <c:pt idx="1579">
                  <c:v>131.56666666666666</c:v>
                </c:pt>
                <c:pt idx="1580">
                  <c:v>131.65</c:v>
                </c:pt>
                <c:pt idx="1581">
                  <c:v>131.73333333333332</c:v>
                </c:pt>
                <c:pt idx="1582">
                  <c:v>131.81666666666666</c:v>
                </c:pt>
                <c:pt idx="1583">
                  <c:v>131.9</c:v>
                </c:pt>
                <c:pt idx="1584">
                  <c:v>131.98333333333332</c:v>
                </c:pt>
                <c:pt idx="1585">
                  <c:v>132.06666666666666</c:v>
                </c:pt>
                <c:pt idx="1586">
                  <c:v>132.15</c:v>
                </c:pt>
                <c:pt idx="1587">
                  <c:v>132.23333333333332</c:v>
                </c:pt>
                <c:pt idx="1588">
                  <c:v>132.31666666666666</c:v>
                </c:pt>
                <c:pt idx="1589">
                  <c:v>132.4</c:v>
                </c:pt>
                <c:pt idx="1590">
                  <c:v>132.48333333333332</c:v>
                </c:pt>
                <c:pt idx="1591">
                  <c:v>132.56666666666666</c:v>
                </c:pt>
                <c:pt idx="1592">
                  <c:v>132.65</c:v>
                </c:pt>
                <c:pt idx="1593">
                  <c:v>132.73333333333332</c:v>
                </c:pt>
                <c:pt idx="1594">
                  <c:v>132.81666666666666</c:v>
                </c:pt>
                <c:pt idx="1595">
                  <c:v>132.9</c:v>
                </c:pt>
                <c:pt idx="1596">
                  <c:v>132.98333333333332</c:v>
                </c:pt>
                <c:pt idx="1597">
                  <c:v>133.06666666666666</c:v>
                </c:pt>
                <c:pt idx="1598">
                  <c:v>133.15</c:v>
                </c:pt>
                <c:pt idx="1599">
                  <c:v>133.23333333333332</c:v>
                </c:pt>
                <c:pt idx="1600">
                  <c:v>133.31666666666666</c:v>
                </c:pt>
                <c:pt idx="1601">
                  <c:v>133.4</c:v>
                </c:pt>
                <c:pt idx="1602">
                  <c:v>133.48333333333332</c:v>
                </c:pt>
                <c:pt idx="1603">
                  <c:v>133.56666666666666</c:v>
                </c:pt>
                <c:pt idx="1604">
                  <c:v>133.65</c:v>
                </c:pt>
                <c:pt idx="1605">
                  <c:v>133.73333333333332</c:v>
                </c:pt>
                <c:pt idx="1606">
                  <c:v>133.81666666666666</c:v>
                </c:pt>
                <c:pt idx="1607">
                  <c:v>133.9</c:v>
                </c:pt>
                <c:pt idx="1608">
                  <c:v>133.98333333333332</c:v>
                </c:pt>
                <c:pt idx="1609">
                  <c:v>134.06666666666666</c:v>
                </c:pt>
                <c:pt idx="1610">
                  <c:v>134.15</c:v>
                </c:pt>
                <c:pt idx="1611">
                  <c:v>134.23333333333332</c:v>
                </c:pt>
                <c:pt idx="1612">
                  <c:v>134.31666666666666</c:v>
                </c:pt>
                <c:pt idx="1613">
                  <c:v>134.4</c:v>
                </c:pt>
                <c:pt idx="1614">
                  <c:v>134.48333333333332</c:v>
                </c:pt>
                <c:pt idx="1615">
                  <c:v>134.56666666666666</c:v>
                </c:pt>
                <c:pt idx="1616">
                  <c:v>134.65</c:v>
                </c:pt>
                <c:pt idx="1617">
                  <c:v>134.73333333333332</c:v>
                </c:pt>
                <c:pt idx="1618">
                  <c:v>134.81666666666666</c:v>
                </c:pt>
                <c:pt idx="1619">
                  <c:v>134.9</c:v>
                </c:pt>
                <c:pt idx="1620">
                  <c:v>134.98333333333332</c:v>
                </c:pt>
                <c:pt idx="1621">
                  <c:v>135.06666666666666</c:v>
                </c:pt>
                <c:pt idx="1622">
                  <c:v>135.15</c:v>
                </c:pt>
                <c:pt idx="1623">
                  <c:v>135.23333333333332</c:v>
                </c:pt>
                <c:pt idx="1624">
                  <c:v>135.31666666666666</c:v>
                </c:pt>
                <c:pt idx="1625">
                  <c:v>135.4</c:v>
                </c:pt>
                <c:pt idx="1626">
                  <c:v>135.48333333333332</c:v>
                </c:pt>
                <c:pt idx="1627">
                  <c:v>135.56666666666666</c:v>
                </c:pt>
                <c:pt idx="1628">
                  <c:v>135.65</c:v>
                </c:pt>
                <c:pt idx="1629">
                  <c:v>135.73333333333332</c:v>
                </c:pt>
                <c:pt idx="1630">
                  <c:v>135.81666666666666</c:v>
                </c:pt>
                <c:pt idx="1631">
                  <c:v>135.9</c:v>
                </c:pt>
                <c:pt idx="1632">
                  <c:v>135.98333333333332</c:v>
                </c:pt>
                <c:pt idx="1633">
                  <c:v>136.06666666666666</c:v>
                </c:pt>
                <c:pt idx="1634">
                  <c:v>136.15</c:v>
                </c:pt>
                <c:pt idx="1635">
                  <c:v>136.23333333333332</c:v>
                </c:pt>
                <c:pt idx="1636">
                  <c:v>136.31666666666666</c:v>
                </c:pt>
                <c:pt idx="1637">
                  <c:v>136.4</c:v>
                </c:pt>
                <c:pt idx="1638">
                  <c:v>136.48333333333332</c:v>
                </c:pt>
                <c:pt idx="1639">
                  <c:v>136.56666666666666</c:v>
                </c:pt>
                <c:pt idx="1640">
                  <c:v>136.65</c:v>
                </c:pt>
                <c:pt idx="1641">
                  <c:v>136.73333333333332</c:v>
                </c:pt>
                <c:pt idx="1642">
                  <c:v>136.81666666666666</c:v>
                </c:pt>
                <c:pt idx="1643">
                  <c:v>136.9</c:v>
                </c:pt>
                <c:pt idx="1644">
                  <c:v>136.98333333333332</c:v>
                </c:pt>
                <c:pt idx="1645">
                  <c:v>137.06666666666666</c:v>
                </c:pt>
                <c:pt idx="1646">
                  <c:v>137.15</c:v>
                </c:pt>
                <c:pt idx="1647">
                  <c:v>137.23333333333332</c:v>
                </c:pt>
                <c:pt idx="1648">
                  <c:v>137.31666666666666</c:v>
                </c:pt>
                <c:pt idx="1649">
                  <c:v>137.4</c:v>
                </c:pt>
                <c:pt idx="1650">
                  <c:v>137.48333333333332</c:v>
                </c:pt>
                <c:pt idx="1651">
                  <c:v>137.56666666666666</c:v>
                </c:pt>
                <c:pt idx="1652">
                  <c:v>137.65</c:v>
                </c:pt>
                <c:pt idx="1653">
                  <c:v>137.73333333333332</c:v>
                </c:pt>
                <c:pt idx="1654">
                  <c:v>137.81666666666666</c:v>
                </c:pt>
                <c:pt idx="1655">
                  <c:v>137.9</c:v>
                </c:pt>
                <c:pt idx="1656">
                  <c:v>137.98333333333332</c:v>
                </c:pt>
                <c:pt idx="1657">
                  <c:v>138.06666666666666</c:v>
                </c:pt>
                <c:pt idx="1658">
                  <c:v>138.15</c:v>
                </c:pt>
                <c:pt idx="1659">
                  <c:v>138.23333333333332</c:v>
                </c:pt>
                <c:pt idx="1660">
                  <c:v>138.31666666666666</c:v>
                </c:pt>
                <c:pt idx="1661">
                  <c:v>138.4</c:v>
                </c:pt>
                <c:pt idx="1662">
                  <c:v>138.48333333333332</c:v>
                </c:pt>
                <c:pt idx="1663">
                  <c:v>138.56666666666666</c:v>
                </c:pt>
                <c:pt idx="1664">
                  <c:v>138.65</c:v>
                </c:pt>
                <c:pt idx="1665">
                  <c:v>138.73333333333332</c:v>
                </c:pt>
                <c:pt idx="1666">
                  <c:v>138.81666666666666</c:v>
                </c:pt>
                <c:pt idx="1667">
                  <c:v>138.9</c:v>
                </c:pt>
                <c:pt idx="1668">
                  <c:v>138.98333333333332</c:v>
                </c:pt>
                <c:pt idx="1669">
                  <c:v>139.06666666666666</c:v>
                </c:pt>
                <c:pt idx="1670">
                  <c:v>139.15</c:v>
                </c:pt>
                <c:pt idx="1671">
                  <c:v>139.23333333333332</c:v>
                </c:pt>
                <c:pt idx="1672">
                  <c:v>139.31666666666666</c:v>
                </c:pt>
                <c:pt idx="1673">
                  <c:v>139.4</c:v>
                </c:pt>
                <c:pt idx="1674">
                  <c:v>139.48333333333332</c:v>
                </c:pt>
                <c:pt idx="1675">
                  <c:v>139.56666666666666</c:v>
                </c:pt>
                <c:pt idx="1676">
                  <c:v>139.65</c:v>
                </c:pt>
                <c:pt idx="1677">
                  <c:v>139.73333333333332</c:v>
                </c:pt>
                <c:pt idx="1678">
                  <c:v>139.81666666666666</c:v>
                </c:pt>
                <c:pt idx="1679">
                  <c:v>139.9</c:v>
                </c:pt>
                <c:pt idx="1680">
                  <c:v>139.98333333333332</c:v>
                </c:pt>
                <c:pt idx="1681">
                  <c:v>140.06666666666666</c:v>
                </c:pt>
                <c:pt idx="1682">
                  <c:v>140.15</c:v>
                </c:pt>
                <c:pt idx="1683">
                  <c:v>140.23333333333332</c:v>
                </c:pt>
                <c:pt idx="1684">
                  <c:v>140.31666666666666</c:v>
                </c:pt>
                <c:pt idx="1685">
                  <c:v>140.4</c:v>
                </c:pt>
                <c:pt idx="1686">
                  <c:v>140.48333333333332</c:v>
                </c:pt>
                <c:pt idx="1687">
                  <c:v>140.56666666666666</c:v>
                </c:pt>
                <c:pt idx="1688">
                  <c:v>140.65</c:v>
                </c:pt>
                <c:pt idx="1689">
                  <c:v>140.73333333333332</c:v>
                </c:pt>
                <c:pt idx="1690">
                  <c:v>140.81666666666666</c:v>
                </c:pt>
                <c:pt idx="1691">
                  <c:v>140.9</c:v>
                </c:pt>
                <c:pt idx="1692">
                  <c:v>140.98333333333332</c:v>
                </c:pt>
                <c:pt idx="1693">
                  <c:v>141.06666666666666</c:v>
                </c:pt>
                <c:pt idx="1694">
                  <c:v>141.15</c:v>
                </c:pt>
                <c:pt idx="1695">
                  <c:v>141.23333333333332</c:v>
                </c:pt>
                <c:pt idx="1696">
                  <c:v>141.31666666666666</c:v>
                </c:pt>
                <c:pt idx="1697">
                  <c:v>141.4</c:v>
                </c:pt>
                <c:pt idx="1698">
                  <c:v>141.48333333333332</c:v>
                </c:pt>
                <c:pt idx="1699">
                  <c:v>141.56666666666666</c:v>
                </c:pt>
                <c:pt idx="1700">
                  <c:v>141.65</c:v>
                </c:pt>
                <c:pt idx="1701">
                  <c:v>141.73333333333332</c:v>
                </c:pt>
                <c:pt idx="1702">
                  <c:v>141.81666666666666</c:v>
                </c:pt>
                <c:pt idx="1703">
                  <c:v>141.9</c:v>
                </c:pt>
                <c:pt idx="1704">
                  <c:v>141.98333333333332</c:v>
                </c:pt>
                <c:pt idx="1705">
                  <c:v>142.06666666666666</c:v>
                </c:pt>
                <c:pt idx="1706">
                  <c:v>142.15</c:v>
                </c:pt>
                <c:pt idx="1707">
                  <c:v>142.23333333333332</c:v>
                </c:pt>
                <c:pt idx="1708">
                  <c:v>142.31666666666666</c:v>
                </c:pt>
                <c:pt idx="1709">
                  <c:v>142.4</c:v>
                </c:pt>
                <c:pt idx="1710">
                  <c:v>142.48333333333332</c:v>
                </c:pt>
                <c:pt idx="1711">
                  <c:v>142.56666666666666</c:v>
                </c:pt>
                <c:pt idx="1712">
                  <c:v>142.65</c:v>
                </c:pt>
                <c:pt idx="1713">
                  <c:v>142.73333333333332</c:v>
                </c:pt>
                <c:pt idx="1714">
                  <c:v>142.81666666666666</c:v>
                </c:pt>
                <c:pt idx="1715">
                  <c:v>142.9</c:v>
                </c:pt>
                <c:pt idx="1716">
                  <c:v>142.98333333333332</c:v>
                </c:pt>
                <c:pt idx="1717">
                  <c:v>143.06666666666666</c:v>
                </c:pt>
                <c:pt idx="1718">
                  <c:v>143.15</c:v>
                </c:pt>
                <c:pt idx="1719">
                  <c:v>143.23333333333332</c:v>
                </c:pt>
                <c:pt idx="1720">
                  <c:v>143.31666666666666</c:v>
                </c:pt>
                <c:pt idx="1721">
                  <c:v>143.4</c:v>
                </c:pt>
                <c:pt idx="1722">
                  <c:v>143.48333333333332</c:v>
                </c:pt>
                <c:pt idx="1723">
                  <c:v>143.56666666666666</c:v>
                </c:pt>
                <c:pt idx="1724">
                  <c:v>143.65</c:v>
                </c:pt>
                <c:pt idx="1725">
                  <c:v>143.73333333333332</c:v>
                </c:pt>
                <c:pt idx="1726">
                  <c:v>143.81666666666666</c:v>
                </c:pt>
                <c:pt idx="1727">
                  <c:v>143.9</c:v>
                </c:pt>
                <c:pt idx="1728">
                  <c:v>143.98333333333332</c:v>
                </c:pt>
                <c:pt idx="1729">
                  <c:v>144.06666666666666</c:v>
                </c:pt>
                <c:pt idx="1730">
                  <c:v>144.15</c:v>
                </c:pt>
                <c:pt idx="1731">
                  <c:v>144.23333333333332</c:v>
                </c:pt>
                <c:pt idx="1732">
                  <c:v>144.31666666666666</c:v>
                </c:pt>
                <c:pt idx="1733">
                  <c:v>144.4</c:v>
                </c:pt>
                <c:pt idx="1734">
                  <c:v>144.48333333333332</c:v>
                </c:pt>
                <c:pt idx="1735">
                  <c:v>144.56666666666666</c:v>
                </c:pt>
                <c:pt idx="1736">
                  <c:v>144.65</c:v>
                </c:pt>
                <c:pt idx="1737">
                  <c:v>144.73333333333332</c:v>
                </c:pt>
                <c:pt idx="1738">
                  <c:v>144.81666666666666</c:v>
                </c:pt>
                <c:pt idx="1739">
                  <c:v>144.9</c:v>
                </c:pt>
                <c:pt idx="1740">
                  <c:v>144.98333333333332</c:v>
                </c:pt>
                <c:pt idx="1741">
                  <c:v>145.06666666666666</c:v>
                </c:pt>
                <c:pt idx="1742">
                  <c:v>145.15</c:v>
                </c:pt>
                <c:pt idx="1743">
                  <c:v>145.23333333333332</c:v>
                </c:pt>
                <c:pt idx="1744">
                  <c:v>145.31666666666666</c:v>
                </c:pt>
                <c:pt idx="1745">
                  <c:v>145.4</c:v>
                </c:pt>
                <c:pt idx="1746">
                  <c:v>145.48333333333332</c:v>
                </c:pt>
                <c:pt idx="1747">
                  <c:v>145.56666666666666</c:v>
                </c:pt>
                <c:pt idx="1748">
                  <c:v>145.65</c:v>
                </c:pt>
                <c:pt idx="1749">
                  <c:v>145.73333333333332</c:v>
                </c:pt>
                <c:pt idx="1750">
                  <c:v>145.81666666666666</c:v>
                </c:pt>
                <c:pt idx="1751">
                  <c:v>145.9</c:v>
                </c:pt>
                <c:pt idx="1752">
                  <c:v>145.98333333333332</c:v>
                </c:pt>
                <c:pt idx="1753">
                  <c:v>146.06666666666666</c:v>
                </c:pt>
                <c:pt idx="1754">
                  <c:v>146.15</c:v>
                </c:pt>
                <c:pt idx="1755">
                  <c:v>146.23333333333332</c:v>
                </c:pt>
                <c:pt idx="1756">
                  <c:v>146.31666666666666</c:v>
                </c:pt>
                <c:pt idx="1757">
                  <c:v>146.4</c:v>
                </c:pt>
                <c:pt idx="1758">
                  <c:v>146.48333333333332</c:v>
                </c:pt>
                <c:pt idx="1759">
                  <c:v>146.56666666666666</c:v>
                </c:pt>
                <c:pt idx="1760">
                  <c:v>146.65</c:v>
                </c:pt>
                <c:pt idx="1761">
                  <c:v>146.73333333333332</c:v>
                </c:pt>
                <c:pt idx="1762">
                  <c:v>146.81666666666666</c:v>
                </c:pt>
                <c:pt idx="1763">
                  <c:v>146.9</c:v>
                </c:pt>
                <c:pt idx="1764">
                  <c:v>146.98333333333332</c:v>
                </c:pt>
                <c:pt idx="1765">
                  <c:v>147.06666666666666</c:v>
                </c:pt>
                <c:pt idx="1766">
                  <c:v>147.15</c:v>
                </c:pt>
                <c:pt idx="1767">
                  <c:v>147.23333333333332</c:v>
                </c:pt>
                <c:pt idx="1768">
                  <c:v>147.31666666666666</c:v>
                </c:pt>
                <c:pt idx="1769">
                  <c:v>147.4</c:v>
                </c:pt>
                <c:pt idx="1770">
                  <c:v>147.48333333333332</c:v>
                </c:pt>
                <c:pt idx="1771">
                  <c:v>147.56666666666666</c:v>
                </c:pt>
                <c:pt idx="1772">
                  <c:v>147.65</c:v>
                </c:pt>
                <c:pt idx="1773">
                  <c:v>147.73333333333332</c:v>
                </c:pt>
                <c:pt idx="1774">
                  <c:v>147.81666666666666</c:v>
                </c:pt>
                <c:pt idx="1775">
                  <c:v>147.9</c:v>
                </c:pt>
                <c:pt idx="1776">
                  <c:v>147.98333333333332</c:v>
                </c:pt>
                <c:pt idx="1777">
                  <c:v>148.06666666666666</c:v>
                </c:pt>
                <c:pt idx="1778">
                  <c:v>148.15</c:v>
                </c:pt>
                <c:pt idx="1779">
                  <c:v>148.23333333333332</c:v>
                </c:pt>
                <c:pt idx="1780">
                  <c:v>148.31666666666666</c:v>
                </c:pt>
                <c:pt idx="1781">
                  <c:v>148.4</c:v>
                </c:pt>
                <c:pt idx="1782">
                  <c:v>148.48333333333332</c:v>
                </c:pt>
                <c:pt idx="1783">
                  <c:v>148.56666666666666</c:v>
                </c:pt>
                <c:pt idx="1784">
                  <c:v>148.65</c:v>
                </c:pt>
                <c:pt idx="1785">
                  <c:v>148.73333333333332</c:v>
                </c:pt>
                <c:pt idx="1786">
                  <c:v>148.81666666666666</c:v>
                </c:pt>
                <c:pt idx="1787">
                  <c:v>148.9</c:v>
                </c:pt>
                <c:pt idx="1788">
                  <c:v>148.98333333333332</c:v>
                </c:pt>
                <c:pt idx="1789">
                  <c:v>149.06666666666666</c:v>
                </c:pt>
                <c:pt idx="1790">
                  <c:v>149.15</c:v>
                </c:pt>
                <c:pt idx="1791">
                  <c:v>149.23333333333332</c:v>
                </c:pt>
                <c:pt idx="1792">
                  <c:v>149.31666666666666</c:v>
                </c:pt>
                <c:pt idx="1793">
                  <c:v>149.4</c:v>
                </c:pt>
                <c:pt idx="1794">
                  <c:v>149.48333333333332</c:v>
                </c:pt>
                <c:pt idx="1795">
                  <c:v>149.56666666666666</c:v>
                </c:pt>
                <c:pt idx="1796">
                  <c:v>149.65</c:v>
                </c:pt>
                <c:pt idx="1797">
                  <c:v>149.73333333333332</c:v>
                </c:pt>
                <c:pt idx="1798">
                  <c:v>149.81666666666666</c:v>
                </c:pt>
                <c:pt idx="1799">
                  <c:v>149.9</c:v>
                </c:pt>
                <c:pt idx="1800">
                  <c:v>149.98333333333332</c:v>
                </c:pt>
                <c:pt idx="1801">
                  <c:v>150.06666666666666</c:v>
                </c:pt>
                <c:pt idx="1802">
                  <c:v>150.15</c:v>
                </c:pt>
                <c:pt idx="1803">
                  <c:v>150.23333333333332</c:v>
                </c:pt>
                <c:pt idx="1804">
                  <c:v>150.31666666666666</c:v>
                </c:pt>
                <c:pt idx="1805">
                  <c:v>150.4</c:v>
                </c:pt>
                <c:pt idx="1806">
                  <c:v>150.48333333333332</c:v>
                </c:pt>
                <c:pt idx="1807">
                  <c:v>150.56666666666666</c:v>
                </c:pt>
                <c:pt idx="1808">
                  <c:v>150.65</c:v>
                </c:pt>
                <c:pt idx="1809">
                  <c:v>150.73333333333332</c:v>
                </c:pt>
                <c:pt idx="1810">
                  <c:v>150.81666666666666</c:v>
                </c:pt>
                <c:pt idx="1811">
                  <c:v>150.9</c:v>
                </c:pt>
                <c:pt idx="1812">
                  <c:v>150.98333333333332</c:v>
                </c:pt>
                <c:pt idx="1813">
                  <c:v>151.06666666666666</c:v>
                </c:pt>
                <c:pt idx="1814">
                  <c:v>151.15</c:v>
                </c:pt>
                <c:pt idx="1815">
                  <c:v>151.23333333333332</c:v>
                </c:pt>
                <c:pt idx="1816">
                  <c:v>151.31666666666666</c:v>
                </c:pt>
                <c:pt idx="1817">
                  <c:v>151.4</c:v>
                </c:pt>
                <c:pt idx="1818">
                  <c:v>151.48333333333332</c:v>
                </c:pt>
                <c:pt idx="1819">
                  <c:v>151.56666666666666</c:v>
                </c:pt>
                <c:pt idx="1820">
                  <c:v>151.65</c:v>
                </c:pt>
                <c:pt idx="1821">
                  <c:v>151.73333333333332</c:v>
                </c:pt>
                <c:pt idx="1822">
                  <c:v>151.81666666666666</c:v>
                </c:pt>
                <c:pt idx="1823">
                  <c:v>151.9</c:v>
                </c:pt>
                <c:pt idx="1824">
                  <c:v>151.98333333333332</c:v>
                </c:pt>
                <c:pt idx="1825">
                  <c:v>152.06666666666666</c:v>
                </c:pt>
                <c:pt idx="1826">
                  <c:v>152.15</c:v>
                </c:pt>
                <c:pt idx="1827">
                  <c:v>152.23333333333332</c:v>
                </c:pt>
                <c:pt idx="1828">
                  <c:v>152.31666666666666</c:v>
                </c:pt>
                <c:pt idx="1829">
                  <c:v>152.4</c:v>
                </c:pt>
                <c:pt idx="1830">
                  <c:v>152.48333333333332</c:v>
                </c:pt>
                <c:pt idx="1831">
                  <c:v>152.56666666666666</c:v>
                </c:pt>
                <c:pt idx="1832">
                  <c:v>152.65</c:v>
                </c:pt>
                <c:pt idx="1833">
                  <c:v>152.73333333333332</c:v>
                </c:pt>
                <c:pt idx="1834">
                  <c:v>152.81666666666666</c:v>
                </c:pt>
                <c:pt idx="1835">
                  <c:v>152.9</c:v>
                </c:pt>
                <c:pt idx="1836">
                  <c:v>152.98333333333332</c:v>
                </c:pt>
                <c:pt idx="1837">
                  <c:v>153.06666666666666</c:v>
                </c:pt>
                <c:pt idx="1838">
                  <c:v>153.15</c:v>
                </c:pt>
                <c:pt idx="1839">
                  <c:v>153.23333333333332</c:v>
                </c:pt>
                <c:pt idx="1840">
                  <c:v>153.31666666666666</c:v>
                </c:pt>
                <c:pt idx="1841">
                  <c:v>153.4</c:v>
                </c:pt>
                <c:pt idx="1842">
                  <c:v>153.48333333333332</c:v>
                </c:pt>
                <c:pt idx="1843">
                  <c:v>153.56666666666666</c:v>
                </c:pt>
                <c:pt idx="1844">
                  <c:v>153.65</c:v>
                </c:pt>
                <c:pt idx="1845">
                  <c:v>153.73333333333332</c:v>
                </c:pt>
                <c:pt idx="1846">
                  <c:v>153.81666666666666</c:v>
                </c:pt>
                <c:pt idx="1847">
                  <c:v>153.9</c:v>
                </c:pt>
                <c:pt idx="1848">
                  <c:v>153.98333333333332</c:v>
                </c:pt>
                <c:pt idx="1849">
                  <c:v>154.06666666666666</c:v>
                </c:pt>
                <c:pt idx="1850">
                  <c:v>154.15</c:v>
                </c:pt>
                <c:pt idx="1851">
                  <c:v>154.23333333333332</c:v>
                </c:pt>
                <c:pt idx="1852">
                  <c:v>154.31666666666666</c:v>
                </c:pt>
                <c:pt idx="1853">
                  <c:v>154.4</c:v>
                </c:pt>
                <c:pt idx="1854">
                  <c:v>154.48333333333332</c:v>
                </c:pt>
                <c:pt idx="1855">
                  <c:v>154.56666666666666</c:v>
                </c:pt>
                <c:pt idx="1856">
                  <c:v>154.65</c:v>
                </c:pt>
                <c:pt idx="1857">
                  <c:v>154.73333333333332</c:v>
                </c:pt>
                <c:pt idx="1858">
                  <c:v>154.81666666666666</c:v>
                </c:pt>
                <c:pt idx="1859">
                  <c:v>154.9</c:v>
                </c:pt>
                <c:pt idx="1860">
                  <c:v>154.98333333333332</c:v>
                </c:pt>
                <c:pt idx="1861">
                  <c:v>155.06666666666666</c:v>
                </c:pt>
                <c:pt idx="1862">
                  <c:v>155.15</c:v>
                </c:pt>
                <c:pt idx="1863">
                  <c:v>155.23333333333332</c:v>
                </c:pt>
                <c:pt idx="1864">
                  <c:v>155.31666666666666</c:v>
                </c:pt>
                <c:pt idx="1865">
                  <c:v>155.4</c:v>
                </c:pt>
                <c:pt idx="1866">
                  <c:v>155.48333333333332</c:v>
                </c:pt>
                <c:pt idx="1867">
                  <c:v>155.56666666666666</c:v>
                </c:pt>
                <c:pt idx="1868">
                  <c:v>155.65</c:v>
                </c:pt>
                <c:pt idx="1869">
                  <c:v>155.73333333333332</c:v>
                </c:pt>
                <c:pt idx="1870">
                  <c:v>155.81666666666666</c:v>
                </c:pt>
                <c:pt idx="1871">
                  <c:v>155.9</c:v>
                </c:pt>
                <c:pt idx="1872">
                  <c:v>155.98333333333332</c:v>
                </c:pt>
                <c:pt idx="1873">
                  <c:v>156.06666666666666</c:v>
                </c:pt>
                <c:pt idx="1874">
                  <c:v>156.15</c:v>
                </c:pt>
                <c:pt idx="1875">
                  <c:v>156.23333333333332</c:v>
                </c:pt>
                <c:pt idx="1876">
                  <c:v>156.31666666666666</c:v>
                </c:pt>
                <c:pt idx="1877">
                  <c:v>156.4</c:v>
                </c:pt>
                <c:pt idx="1878">
                  <c:v>156.48333333333332</c:v>
                </c:pt>
                <c:pt idx="1879">
                  <c:v>156.56666666666666</c:v>
                </c:pt>
                <c:pt idx="1880">
                  <c:v>156.65</c:v>
                </c:pt>
                <c:pt idx="1881">
                  <c:v>156.73333333333332</c:v>
                </c:pt>
                <c:pt idx="1882">
                  <c:v>156.81666666666666</c:v>
                </c:pt>
                <c:pt idx="1883">
                  <c:v>156.9</c:v>
                </c:pt>
                <c:pt idx="1884">
                  <c:v>156.98333333333332</c:v>
                </c:pt>
                <c:pt idx="1885">
                  <c:v>157.06666666666666</c:v>
                </c:pt>
                <c:pt idx="1886">
                  <c:v>157.15</c:v>
                </c:pt>
                <c:pt idx="1887">
                  <c:v>157.23333333333332</c:v>
                </c:pt>
                <c:pt idx="1888">
                  <c:v>157.31666666666666</c:v>
                </c:pt>
                <c:pt idx="1889">
                  <c:v>157.4</c:v>
                </c:pt>
                <c:pt idx="1890">
                  <c:v>157.48333333333332</c:v>
                </c:pt>
                <c:pt idx="1891">
                  <c:v>157.56666666666666</c:v>
                </c:pt>
                <c:pt idx="1892">
                  <c:v>157.65</c:v>
                </c:pt>
                <c:pt idx="1893">
                  <c:v>157.73333333333332</c:v>
                </c:pt>
                <c:pt idx="1894">
                  <c:v>157.81666666666666</c:v>
                </c:pt>
                <c:pt idx="1895">
                  <c:v>157.9</c:v>
                </c:pt>
                <c:pt idx="1896">
                  <c:v>157.98333333333332</c:v>
                </c:pt>
                <c:pt idx="1897">
                  <c:v>158.06666666666666</c:v>
                </c:pt>
                <c:pt idx="1898">
                  <c:v>158.15</c:v>
                </c:pt>
                <c:pt idx="1899">
                  <c:v>158.23333333333332</c:v>
                </c:pt>
                <c:pt idx="1900">
                  <c:v>158.31666666666666</c:v>
                </c:pt>
                <c:pt idx="1901">
                  <c:v>158.4</c:v>
                </c:pt>
                <c:pt idx="1902">
                  <c:v>158.48333333333332</c:v>
                </c:pt>
                <c:pt idx="1903">
                  <c:v>158.56666666666666</c:v>
                </c:pt>
                <c:pt idx="1904">
                  <c:v>158.65</c:v>
                </c:pt>
                <c:pt idx="1905">
                  <c:v>158.73333333333332</c:v>
                </c:pt>
                <c:pt idx="1906">
                  <c:v>158.81666666666666</c:v>
                </c:pt>
                <c:pt idx="1907">
                  <c:v>158.9</c:v>
                </c:pt>
                <c:pt idx="1908">
                  <c:v>158.98333333333332</c:v>
                </c:pt>
                <c:pt idx="1909">
                  <c:v>159.06666666666666</c:v>
                </c:pt>
                <c:pt idx="1910">
                  <c:v>159.15</c:v>
                </c:pt>
                <c:pt idx="1911">
                  <c:v>159.23333333333332</c:v>
                </c:pt>
                <c:pt idx="1912">
                  <c:v>159.31666666666666</c:v>
                </c:pt>
                <c:pt idx="1913">
                  <c:v>159.4</c:v>
                </c:pt>
                <c:pt idx="1914">
                  <c:v>159.48333333333332</c:v>
                </c:pt>
                <c:pt idx="1915">
                  <c:v>159.56666666666666</c:v>
                </c:pt>
                <c:pt idx="1916">
                  <c:v>159.65</c:v>
                </c:pt>
                <c:pt idx="1917">
                  <c:v>159.73333333333332</c:v>
                </c:pt>
                <c:pt idx="1918">
                  <c:v>159.81666666666666</c:v>
                </c:pt>
                <c:pt idx="1919">
                  <c:v>159.9</c:v>
                </c:pt>
                <c:pt idx="1920">
                  <c:v>159.98333333333332</c:v>
                </c:pt>
                <c:pt idx="1921">
                  <c:v>160.06666666666666</c:v>
                </c:pt>
                <c:pt idx="1922">
                  <c:v>160.15</c:v>
                </c:pt>
                <c:pt idx="1923">
                  <c:v>160.23333333333332</c:v>
                </c:pt>
                <c:pt idx="1924">
                  <c:v>160.31666666666666</c:v>
                </c:pt>
                <c:pt idx="1925">
                  <c:v>160.4</c:v>
                </c:pt>
                <c:pt idx="1926">
                  <c:v>160.48333333333332</c:v>
                </c:pt>
                <c:pt idx="1927">
                  <c:v>160.56666666666666</c:v>
                </c:pt>
                <c:pt idx="1928">
                  <c:v>160.65</c:v>
                </c:pt>
                <c:pt idx="1929">
                  <c:v>160.73333333333332</c:v>
                </c:pt>
                <c:pt idx="1930">
                  <c:v>160.81666666666666</c:v>
                </c:pt>
                <c:pt idx="1931">
                  <c:v>160.9</c:v>
                </c:pt>
                <c:pt idx="1932">
                  <c:v>160.98333333333332</c:v>
                </c:pt>
                <c:pt idx="1933">
                  <c:v>161.06666666666666</c:v>
                </c:pt>
                <c:pt idx="1934">
                  <c:v>161.15</c:v>
                </c:pt>
                <c:pt idx="1935">
                  <c:v>161.23333333333332</c:v>
                </c:pt>
                <c:pt idx="1936">
                  <c:v>161.31666666666666</c:v>
                </c:pt>
                <c:pt idx="1937">
                  <c:v>161.4</c:v>
                </c:pt>
                <c:pt idx="1938">
                  <c:v>161.48333333333332</c:v>
                </c:pt>
                <c:pt idx="1939">
                  <c:v>161.56666666666666</c:v>
                </c:pt>
                <c:pt idx="1940">
                  <c:v>161.65</c:v>
                </c:pt>
                <c:pt idx="1941">
                  <c:v>161.73333333333332</c:v>
                </c:pt>
                <c:pt idx="1942">
                  <c:v>161.81666666666666</c:v>
                </c:pt>
                <c:pt idx="1943">
                  <c:v>161.9</c:v>
                </c:pt>
                <c:pt idx="1944">
                  <c:v>161.98333333333332</c:v>
                </c:pt>
                <c:pt idx="1945">
                  <c:v>162.06666666666666</c:v>
                </c:pt>
                <c:pt idx="1946">
                  <c:v>162.15</c:v>
                </c:pt>
                <c:pt idx="1947">
                  <c:v>162.23333333333332</c:v>
                </c:pt>
                <c:pt idx="1948">
                  <c:v>162.31666666666666</c:v>
                </c:pt>
                <c:pt idx="1949">
                  <c:v>162.4</c:v>
                </c:pt>
                <c:pt idx="1950">
                  <c:v>162.48333333333332</c:v>
                </c:pt>
                <c:pt idx="1951">
                  <c:v>162.56666666666666</c:v>
                </c:pt>
                <c:pt idx="1952">
                  <c:v>162.65</c:v>
                </c:pt>
                <c:pt idx="1953">
                  <c:v>162.73333333333332</c:v>
                </c:pt>
                <c:pt idx="1954">
                  <c:v>162.81666666666666</c:v>
                </c:pt>
                <c:pt idx="1955">
                  <c:v>162.9</c:v>
                </c:pt>
                <c:pt idx="1956">
                  <c:v>162.98333333333332</c:v>
                </c:pt>
                <c:pt idx="1957">
                  <c:v>163.06666666666666</c:v>
                </c:pt>
                <c:pt idx="1958">
                  <c:v>163.15</c:v>
                </c:pt>
                <c:pt idx="1959">
                  <c:v>163.23333333333332</c:v>
                </c:pt>
                <c:pt idx="1960">
                  <c:v>163.31666666666666</c:v>
                </c:pt>
                <c:pt idx="1961">
                  <c:v>163.4</c:v>
                </c:pt>
                <c:pt idx="1962">
                  <c:v>163.48333333333332</c:v>
                </c:pt>
                <c:pt idx="1963">
                  <c:v>163.56666666666666</c:v>
                </c:pt>
                <c:pt idx="1964">
                  <c:v>163.65</c:v>
                </c:pt>
                <c:pt idx="1965">
                  <c:v>163.73333333333332</c:v>
                </c:pt>
                <c:pt idx="1966">
                  <c:v>163.81666666666666</c:v>
                </c:pt>
                <c:pt idx="1967">
                  <c:v>163.9</c:v>
                </c:pt>
                <c:pt idx="1968">
                  <c:v>163.98333333333332</c:v>
                </c:pt>
                <c:pt idx="1969">
                  <c:v>164.06666666666666</c:v>
                </c:pt>
                <c:pt idx="1970">
                  <c:v>164.15</c:v>
                </c:pt>
                <c:pt idx="1971">
                  <c:v>164.23333333333332</c:v>
                </c:pt>
                <c:pt idx="1972">
                  <c:v>164.31666666666666</c:v>
                </c:pt>
                <c:pt idx="1973">
                  <c:v>164.4</c:v>
                </c:pt>
                <c:pt idx="1974">
                  <c:v>164.48333333333332</c:v>
                </c:pt>
                <c:pt idx="1975">
                  <c:v>164.56666666666666</c:v>
                </c:pt>
                <c:pt idx="1976">
                  <c:v>164.65</c:v>
                </c:pt>
                <c:pt idx="1977">
                  <c:v>164.73333333333332</c:v>
                </c:pt>
                <c:pt idx="1978">
                  <c:v>164.81666666666666</c:v>
                </c:pt>
                <c:pt idx="1979">
                  <c:v>164.9</c:v>
                </c:pt>
                <c:pt idx="1980">
                  <c:v>164.98333333333332</c:v>
                </c:pt>
                <c:pt idx="1981">
                  <c:v>165.06666666666666</c:v>
                </c:pt>
                <c:pt idx="1982">
                  <c:v>165.15</c:v>
                </c:pt>
                <c:pt idx="1983">
                  <c:v>165.23333333333332</c:v>
                </c:pt>
                <c:pt idx="1984">
                  <c:v>165.31666666666666</c:v>
                </c:pt>
                <c:pt idx="1985">
                  <c:v>165.4</c:v>
                </c:pt>
                <c:pt idx="1986">
                  <c:v>165.48333333333332</c:v>
                </c:pt>
                <c:pt idx="1987">
                  <c:v>165.56666666666666</c:v>
                </c:pt>
                <c:pt idx="1988">
                  <c:v>165.65</c:v>
                </c:pt>
                <c:pt idx="1989">
                  <c:v>165.73333333333332</c:v>
                </c:pt>
                <c:pt idx="1990">
                  <c:v>165.81666666666666</c:v>
                </c:pt>
                <c:pt idx="1991">
                  <c:v>165.9</c:v>
                </c:pt>
                <c:pt idx="1992">
                  <c:v>165.98333333333332</c:v>
                </c:pt>
                <c:pt idx="1993">
                  <c:v>166.06666666666666</c:v>
                </c:pt>
                <c:pt idx="1994">
                  <c:v>166.15</c:v>
                </c:pt>
                <c:pt idx="1995">
                  <c:v>166.23333333333332</c:v>
                </c:pt>
                <c:pt idx="1996">
                  <c:v>166.31666666666666</c:v>
                </c:pt>
                <c:pt idx="1997">
                  <c:v>166.4</c:v>
                </c:pt>
                <c:pt idx="1998">
                  <c:v>166.48333333333332</c:v>
                </c:pt>
                <c:pt idx="1999">
                  <c:v>166.56666666666666</c:v>
                </c:pt>
                <c:pt idx="2000">
                  <c:v>166.65</c:v>
                </c:pt>
                <c:pt idx="2001">
                  <c:v>166.73333333333332</c:v>
                </c:pt>
                <c:pt idx="2002">
                  <c:v>166.81666666666666</c:v>
                </c:pt>
                <c:pt idx="2003">
                  <c:v>166.9</c:v>
                </c:pt>
                <c:pt idx="2004">
                  <c:v>166.98333333333332</c:v>
                </c:pt>
                <c:pt idx="2005">
                  <c:v>167.06666666666666</c:v>
                </c:pt>
                <c:pt idx="2006">
                  <c:v>167.15</c:v>
                </c:pt>
                <c:pt idx="2007">
                  <c:v>167.23333333333332</c:v>
                </c:pt>
                <c:pt idx="2008">
                  <c:v>167.31666666666666</c:v>
                </c:pt>
                <c:pt idx="2009">
                  <c:v>167.39166666666668</c:v>
                </c:pt>
                <c:pt idx="2010">
                  <c:v>167.47499999999999</c:v>
                </c:pt>
                <c:pt idx="2011">
                  <c:v>167.55833333333334</c:v>
                </c:pt>
                <c:pt idx="2012">
                  <c:v>167.64166666666668</c:v>
                </c:pt>
                <c:pt idx="2013">
                  <c:v>167.72499999999999</c:v>
                </c:pt>
                <c:pt idx="2014">
                  <c:v>167.80833333333334</c:v>
                </c:pt>
                <c:pt idx="2015">
                  <c:v>167.89166666666668</c:v>
                </c:pt>
                <c:pt idx="2016">
                  <c:v>167.97499999999999</c:v>
                </c:pt>
                <c:pt idx="2017">
                  <c:v>168.05833333333334</c:v>
                </c:pt>
                <c:pt idx="2018">
                  <c:v>168.14166666666668</c:v>
                </c:pt>
                <c:pt idx="2019">
                  <c:v>168.22499999999999</c:v>
                </c:pt>
                <c:pt idx="2020">
                  <c:v>168.30833333333334</c:v>
                </c:pt>
                <c:pt idx="2021">
                  <c:v>168.39166666666668</c:v>
                </c:pt>
                <c:pt idx="2022">
                  <c:v>168.47499999999999</c:v>
                </c:pt>
                <c:pt idx="2023">
                  <c:v>168.55833333333334</c:v>
                </c:pt>
                <c:pt idx="2024">
                  <c:v>168.64166666666668</c:v>
                </c:pt>
                <c:pt idx="2025">
                  <c:v>168.72499999999999</c:v>
                </c:pt>
                <c:pt idx="2026">
                  <c:v>168.80833333333334</c:v>
                </c:pt>
                <c:pt idx="2027">
                  <c:v>168.89166666666668</c:v>
                </c:pt>
                <c:pt idx="2028">
                  <c:v>168.97499999999999</c:v>
                </c:pt>
                <c:pt idx="2029">
                  <c:v>169.05833333333334</c:v>
                </c:pt>
                <c:pt idx="2030">
                  <c:v>169.14166666666668</c:v>
                </c:pt>
                <c:pt idx="2031">
                  <c:v>169.22499999999999</c:v>
                </c:pt>
                <c:pt idx="2032">
                  <c:v>169.30833333333334</c:v>
                </c:pt>
                <c:pt idx="2033">
                  <c:v>169.39166666666668</c:v>
                </c:pt>
                <c:pt idx="2034">
                  <c:v>169.47499999999999</c:v>
                </c:pt>
                <c:pt idx="2035">
                  <c:v>169.55833333333334</c:v>
                </c:pt>
                <c:pt idx="2036">
                  <c:v>169.64166666666668</c:v>
                </c:pt>
                <c:pt idx="2037">
                  <c:v>169.72499999999999</c:v>
                </c:pt>
                <c:pt idx="2038">
                  <c:v>169.80833333333334</c:v>
                </c:pt>
                <c:pt idx="2039">
                  <c:v>169.89166666666668</c:v>
                </c:pt>
                <c:pt idx="2040">
                  <c:v>169.97499999999999</c:v>
                </c:pt>
                <c:pt idx="2041">
                  <c:v>170.05833333333334</c:v>
                </c:pt>
                <c:pt idx="2042">
                  <c:v>170.14166666666668</c:v>
                </c:pt>
                <c:pt idx="2043">
                  <c:v>170.22499999999999</c:v>
                </c:pt>
                <c:pt idx="2044">
                  <c:v>170.30833333333334</c:v>
                </c:pt>
                <c:pt idx="2045">
                  <c:v>170.39166666666668</c:v>
                </c:pt>
                <c:pt idx="2046">
                  <c:v>170.47499999999999</c:v>
                </c:pt>
                <c:pt idx="2047">
                  <c:v>170.55833333333334</c:v>
                </c:pt>
                <c:pt idx="2048">
                  <c:v>170.64166666666668</c:v>
                </c:pt>
                <c:pt idx="2049">
                  <c:v>170.72499999999999</c:v>
                </c:pt>
                <c:pt idx="2050">
                  <c:v>170.80833333333331</c:v>
                </c:pt>
                <c:pt idx="2051">
                  <c:v>170.89166666666665</c:v>
                </c:pt>
                <c:pt idx="2052">
                  <c:v>170.97499999999999</c:v>
                </c:pt>
                <c:pt idx="2053">
                  <c:v>171.05833333333331</c:v>
                </c:pt>
                <c:pt idx="2054">
                  <c:v>171.14166666666665</c:v>
                </c:pt>
                <c:pt idx="2055">
                  <c:v>171.22499999999999</c:v>
                </c:pt>
                <c:pt idx="2056">
                  <c:v>171.30833333333331</c:v>
                </c:pt>
                <c:pt idx="2057">
                  <c:v>171.39166666666665</c:v>
                </c:pt>
                <c:pt idx="2058">
                  <c:v>171.47499999999999</c:v>
                </c:pt>
                <c:pt idx="2059">
                  <c:v>171.55833333333331</c:v>
                </c:pt>
                <c:pt idx="2060">
                  <c:v>171.64166666666665</c:v>
                </c:pt>
                <c:pt idx="2061">
                  <c:v>171.72499999999999</c:v>
                </c:pt>
                <c:pt idx="2062">
                  <c:v>171.80833333333331</c:v>
                </c:pt>
                <c:pt idx="2063">
                  <c:v>171.89166666666665</c:v>
                </c:pt>
                <c:pt idx="2064">
                  <c:v>171.97499999999999</c:v>
                </c:pt>
                <c:pt idx="2065">
                  <c:v>172.05833333333331</c:v>
                </c:pt>
                <c:pt idx="2066">
                  <c:v>172.14166666666665</c:v>
                </c:pt>
                <c:pt idx="2067">
                  <c:v>172.22499999999999</c:v>
                </c:pt>
                <c:pt idx="2068">
                  <c:v>172.30833333333331</c:v>
                </c:pt>
                <c:pt idx="2069">
                  <c:v>172.39166666666665</c:v>
                </c:pt>
                <c:pt idx="2070">
                  <c:v>172.47499999999999</c:v>
                </c:pt>
                <c:pt idx="2071">
                  <c:v>172.55833333333331</c:v>
                </c:pt>
                <c:pt idx="2072">
                  <c:v>172.64166666666665</c:v>
                </c:pt>
                <c:pt idx="2073">
                  <c:v>172.72499999999999</c:v>
                </c:pt>
                <c:pt idx="2074">
                  <c:v>172.80833333333331</c:v>
                </c:pt>
                <c:pt idx="2075">
                  <c:v>172.89166666666665</c:v>
                </c:pt>
                <c:pt idx="2076">
                  <c:v>172.97499999999999</c:v>
                </c:pt>
                <c:pt idx="2077">
                  <c:v>173.05833333333331</c:v>
                </c:pt>
                <c:pt idx="2078">
                  <c:v>173.14166666666665</c:v>
                </c:pt>
                <c:pt idx="2079">
                  <c:v>173.22499999999999</c:v>
                </c:pt>
                <c:pt idx="2080">
                  <c:v>173.30833333333331</c:v>
                </c:pt>
                <c:pt idx="2081">
                  <c:v>173.39166666666665</c:v>
                </c:pt>
                <c:pt idx="2082">
                  <c:v>173.47499999999999</c:v>
                </c:pt>
                <c:pt idx="2083">
                  <c:v>173.55833333333331</c:v>
                </c:pt>
                <c:pt idx="2084">
                  <c:v>173.64166666666665</c:v>
                </c:pt>
                <c:pt idx="2085">
                  <c:v>173.72499999999999</c:v>
                </c:pt>
                <c:pt idx="2086">
                  <c:v>173.80833333333331</c:v>
                </c:pt>
                <c:pt idx="2087">
                  <c:v>173.89166666666665</c:v>
                </c:pt>
                <c:pt idx="2088">
                  <c:v>173.97499999999999</c:v>
                </c:pt>
                <c:pt idx="2089">
                  <c:v>174.05833333333331</c:v>
                </c:pt>
                <c:pt idx="2090">
                  <c:v>174.14166666666665</c:v>
                </c:pt>
                <c:pt idx="2091">
                  <c:v>174.22499999999999</c:v>
                </c:pt>
                <c:pt idx="2092">
                  <c:v>174.30833333333331</c:v>
                </c:pt>
                <c:pt idx="2093">
                  <c:v>174.39166666666665</c:v>
                </c:pt>
                <c:pt idx="2094">
                  <c:v>174.47499999999999</c:v>
                </c:pt>
                <c:pt idx="2095">
                  <c:v>174.55833333333331</c:v>
                </c:pt>
                <c:pt idx="2096">
                  <c:v>174.64166666666665</c:v>
                </c:pt>
                <c:pt idx="2097">
                  <c:v>174.72499999999999</c:v>
                </c:pt>
                <c:pt idx="2098">
                  <c:v>174.80833333333331</c:v>
                </c:pt>
                <c:pt idx="2099">
                  <c:v>174.89166666666665</c:v>
                </c:pt>
                <c:pt idx="2100">
                  <c:v>174.97499999999999</c:v>
                </c:pt>
                <c:pt idx="2101">
                  <c:v>175.05833333333331</c:v>
                </c:pt>
                <c:pt idx="2102">
                  <c:v>175.14166666666665</c:v>
                </c:pt>
                <c:pt idx="2103">
                  <c:v>175.22499999999999</c:v>
                </c:pt>
                <c:pt idx="2104">
                  <c:v>175.30833333333331</c:v>
                </c:pt>
                <c:pt idx="2105">
                  <c:v>175.39166666666665</c:v>
                </c:pt>
                <c:pt idx="2106">
                  <c:v>175.47499999999999</c:v>
                </c:pt>
                <c:pt idx="2107">
                  <c:v>175.55833333333331</c:v>
                </c:pt>
                <c:pt idx="2108">
                  <c:v>175.64166666666665</c:v>
                </c:pt>
                <c:pt idx="2109">
                  <c:v>175.72499999999999</c:v>
                </c:pt>
                <c:pt idx="2110">
                  <c:v>175.80833333333331</c:v>
                </c:pt>
                <c:pt idx="2111">
                  <c:v>175.89166666666665</c:v>
                </c:pt>
                <c:pt idx="2112">
                  <c:v>175.97499999999999</c:v>
                </c:pt>
                <c:pt idx="2113">
                  <c:v>176.05833333333331</c:v>
                </c:pt>
                <c:pt idx="2114">
                  <c:v>176.14166666666665</c:v>
                </c:pt>
                <c:pt idx="2115">
                  <c:v>176.22499999999999</c:v>
                </c:pt>
                <c:pt idx="2116">
                  <c:v>176.30833333333331</c:v>
                </c:pt>
                <c:pt idx="2117">
                  <c:v>176.39166666666665</c:v>
                </c:pt>
                <c:pt idx="2118">
                  <c:v>176.47499999999999</c:v>
                </c:pt>
                <c:pt idx="2119">
                  <c:v>176.55833333333331</c:v>
                </c:pt>
                <c:pt idx="2120">
                  <c:v>176.64166666666665</c:v>
                </c:pt>
                <c:pt idx="2121">
                  <c:v>176.72499999999999</c:v>
                </c:pt>
                <c:pt idx="2122">
                  <c:v>176.80833333333331</c:v>
                </c:pt>
                <c:pt idx="2123">
                  <c:v>176.89166666666665</c:v>
                </c:pt>
                <c:pt idx="2124">
                  <c:v>176.97499999999999</c:v>
                </c:pt>
                <c:pt idx="2125">
                  <c:v>177.05833333333331</c:v>
                </c:pt>
                <c:pt idx="2126">
                  <c:v>177.14166666666665</c:v>
                </c:pt>
                <c:pt idx="2127">
                  <c:v>177.22499999999999</c:v>
                </c:pt>
                <c:pt idx="2128">
                  <c:v>177.30833333333331</c:v>
                </c:pt>
                <c:pt idx="2129">
                  <c:v>177.39166666666665</c:v>
                </c:pt>
                <c:pt idx="2130">
                  <c:v>177.47499999999999</c:v>
                </c:pt>
                <c:pt idx="2131">
                  <c:v>177.55833333333331</c:v>
                </c:pt>
                <c:pt idx="2132">
                  <c:v>177.64166666666665</c:v>
                </c:pt>
                <c:pt idx="2133">
                  <c:v>177.72499999999999</c:v>
                </c:pt>
                <c:pt idx="2134">
                  <c:v>177.80833333333331</c:v>
                </c:pt>
                <c:pt idx="2135">
                  <c:v>177.89166666666665</c:v>
                </c:pt>
                <c:pt idx="2136">
                  <c:v>177.97499999999999</c:v>
                </c:pt>
                <c:pt idx="2137">
                  <c:v>178.05833333333331</c:v>
                </c:pt>
                <c:pt idx="2138">
                  <c:v>178.14166666666665</c:v>
                </c:pt>
                <c:pt idx="2139">
                  <c:v>178.22499999999999</c:v>
                </c:pt>
                <c:pt idx="2140">
                  <c:v>178.30833333333331</c:v>
                </c:pt>
                <c:pt idx="2141">
                  <c:v>178.39166666666665</c:v>
                </c:pt>
                <c:pt idx="2142">
                  <c:v>178.47499999999999</c:v>
                </c:pt>
                <c:pt idx="2143">
                  <c:v>178.55833333333331</c:v>
                </c:pt>
                <c:pt idx="2144">
                  <c:v>178.64166666666665</c:v>
                </c:pt>
                <c:pt idx="2145">
                  <c:v>178.72499999999999</c:v>
                </c:pt>
                <c:pt idx="2146">
                  <c:v>178.80833333333331</c:v>
                </c:pt>
                <c:pt idx="2147">
                  <c:v>178.89166666666665</c:v>
                </c:pt>
                <c:pt idx="2148">
                  <c:v>178.97499999999999</c:v>
                </c:pt>
                <c:pt idx="2149">
                  <c:v>179.05833333333331</c:v>
                </c:pt>
                <c:pt idx="2150">
                  <c:v>179.14166666666665</c:v>
                </c:pt>
                <c:pt idx="2151">
                  <c:v>179.22499999999999</c:v>
                </c:pt>
                <c:pt idx="2152">
                  <c:v>179.30833333333331</c:v>
                </c:pt>
                <c:pt idx="2153">
                  <c:v>179.39166666666665</c:v>
                </c:pt>
                <c:pt idx="2154">
                  <c:v>179.47499999999999</c:v>
                </c:pt>
                <c:pt idx="2155">
                  <c:v>179.55833333333331</c:v>
                </c:pt>
                <c:pt idx="2156">
                  <c:v>179.64166666666665</c:v>
                </c:pt>
                <c:pt idx="2157">
                  <c:v>179.72499999999999</c:v>
                </c:pt>
                <c:pt idx="2158">
                  <c:v>179.80833333333331</c:v>
                </c:pt>
                <c:pt idx="2159">
                  <c:v>179.89166666666665</c:v>
                </c:pt>
                <c:pt idx="2160">
                  <c:v>179.97499999999999</c:v>
                </c:pt>
                <c:pt idx="2161">
                  <c:v>180.05833333333331</c:v>
                </c:pt>
                <c:pt idx="2162">
                  <c:v>180.14166666666665</c:v>
                </c:pt>
                <c:pt idx="2163">
                  <c:v>180.22499999999999</c:v>
                </c:pt>
                <c:pt idx="2164">
                  <c:v>180.30833333333331</c:v>
                </c:pt>
                <c:pt idx="2165">
                  <c:v>180.39166666666665</c:v>
                </c:pt>
                <c:pt idx="2166">
                  <c:v>180.47499999999999</c:v>
                </c:pt>
                <c:pt idx="2167">
                  <c:v>180.55833333333331</c:v>
                </c:pt>
                <c:pt idx="2168">
                  <c:v>180.64166666666665</c:v>
                </c:pt>
                <c:pt idx="2169">
                  <c:v>180.72499999999999</c:v>
                </c:pt>
                <c:pt idx="2170">
                  <c:v>180.80833333333331</c:v>
                </c:pt>
                <c:pt idx="2171">
                  <c:v>180.89166666666665</c:v>
                </c:pt>
                <c:pt idx="2172">
                  <c:v>180.97499999999999</c:v>
                </c:pt>
                <c:pt idx="2173">
                  <c:v>181.05833333333331</c:v>
                </c:pt>
                <c:pt idx="2174">
                  <c:v>181.14166666666665</c:v>
                </c:pt>
                <c:pt idx="2175">
                  <c:v>181.22499999999999</c:v>
                </c:pt>
                <c:pt idx="2176">
                  <c:v>181.30833333333331</c:v>
                </c:pt>
                <c:pt idx="2177">
                  <c:v>181.39166666666665</c:v>
                </c:pt>
                <c:pt idx="2178">
                  <c:v>181.47499999999999</c:v>
                </c:pt>
                <c:pt idx="2179">
                  <c:v>181.55833333333331</c:v>
                </c:pt>
                <c:pt idx="2180">
                  <c:v>181.64166666666665</c:v>
                </c:pt>
                <c:pt idx="2181">
                  <c:v>181.72499999999999</c:v>
                </c:pt>
                <c:pt idx="2182">
                  <c:v>181.80833333333331</c:v>
                </c:pt>
                <c:pt idx="2183">
                  <c:v>181.89166666666665</c:v>
                </c:pt>
                <c:pt idx="2184">
                  <c:v>181.97499999999999</c:v>
                </c:pt>
                <c:pt idx="2185">
                  <c:v>182.05833333333331</c:v>
                </c:pt>
                <c:pt idx="2186">
                  <c:v>182.14166666666665</c:v>
                </c:pt>
                <c:pt idx="2187">
                  <c:v>182.22499999999999</c:v>
                </c:pt>
                <c:pt idx="2188">
                  <c:v>182.30833333333331</c:v>
                </c:pt>
                <c:pt idx="2189">
                  <c:v>182.39166666666665</c:v>
                </c:pt>
                <c:pt idx="2190">
                  <c:v>182.47499999999999</c:v>
                </c:pt>
                <c:pt idx="2191">
                  <c:v>182.55833333333331</c:v>
                </c:pt>
                <c:pt idx="2192">
                  <c:v>182.64166666666665</c:v>
                </c:pt>
                <c:pt idx="2193">
                  <c:v>182.72499999999999</c:v>
                </c:pt>
                <c:pt idx="2194">
                  <c:v>182.80833333333331</c:v>
                </c:pt>
                <c:pt idx="2195">
                  <c:v>182.89166666666665</c:v>
                </c:pt>
                <c:pt idx="2196">
                  <c:v>182.97499999999999</c:v>
                </c:pt>
                <c:pt idx="2197">
                  <c:v>183.05833333333331</c:v>
                </c:pt>
                <c:pt idx="2198">
                  <c:v>183.14166666666665</c:v>
                </c:pt>
                <c:pt idx="2199">
                  <c:v>183.22499999999999</c:v>
                </c:pt>
                <c:pt idx="2200">
                  <c:v>183.30833333333331</c:v>
                </c:pt>
                <c:pt idx="2201">
                  <c:v>183.39166666666665</c:v>
                </c:pt>
                <c:pt idx="2202">
                  <c:v>183.47499999999999</c:v>
                </c:pt>
                <c:pt idx="2203">
                  <c:v>183.55833333333331</c:v>
                </c:pt>
                <c:pt idx="2204">
                  <c:v>183.64166666666665</c:v>
                </c:pt>
                <c:pt idx="2205">
                  <c:v>183.72499999999999</c:v>
                </c:pt>
                <c:pt idx="2206">
                  <c:v>183.80833333333331</c:v>
                </c:pt>
                <c:pt idx="2207">
                  <c:v>183.89166666666665</c:v>
                </c:pt>
                <c:pt idx="2208">
                  <c:v>183.97499999999999</c:v>
                </c:pt>
                <c:pt idx="2209">
                  <c:v>184.05833333333331</c:v>
                </c:pt>
                <c:pt idx="2210">
                  <c:v>184.14166666666665</c:v>
                </c:pt>
                <c:pt idx="2211">
                  <c:v>184.22499999999999</c:v>
                </c:pt>
                <c:pt idx="2212">
                  <c:v>184.30833333333331</c:v>
                </c:pt>
                <c:pt idx="2213">
                  <c:v>184.39166666666665</c:v>
                </c:pt>
                <c:pt idx="2214">
                  <c:v>184.47499999999999</c:v>
                </c:pt>
                <c:pt idx="2215">
                  <c:v>184.55833333333331</c:v>
                </c:pt>
                <c:pt idx="2216">
                  <c:v>184.64166666666665</c:v>
                </c:pt>
                <c:pt idx="2217">
                  <c:v>184.72499999999999</c:v>
                </c:pt>
                <c:pt idx="2218">
                  <c:v>184.80833333333331</c:v>
                </c:pt>
                <c:pt idx="2219">
                  <c:v>184.89166666666665</c:v>
                </c:pt>
                <c:pt idx="2220">
                  <c:v>184.97499999999999</c:v>
                </c:pt>
                <c:pt idx="2221">
                  <c:v>185.05833333333331</c:v>
                </c:pt>
                <c:pt idx="2222">
                  <c:v>185.14166666666665</c:v>
                </c:pt>
                <c:pt idx="2223">
                  <c:v>185.22499999999999</c:v>
                </c:pt>
                <c:pt idx="2224">
                  <c:v>185.30833333333331</c:v>
                </c:pt>
                <c:pt idx="2225">
                  <c:v>185.39166666666665</c:v>
                </c:pt>
                <c:pt idx="2226">
                  <c:v>185.47499999999999</c:v>
                </c:pt>
                <c:pt idx="2227">
                  <c:v>185.55833333333331</c:v>
                </c:pt>
                <c:pt idx="2228">
                  <c:v>185.64166666666665</c:v>
                </c:pt>
                <c:pt idx="2229">
                  <c:v>185.72499999999999</c:v>
                </c:pt>
                <c:pt idx="2230">
                  <c:v>185.80833333333331</c:v>
                </c:pt>
                <c:pt idx="2231">
                  <c:v>185.89166666666665</c:v>
                </c:pt>
                <c:pt idx="2232">
                  <c:v>185.97499999999999</c:v>
                </c:pt>
                <c:pt idx="2233">
                  <c:v>186.05833333333331</c:v>
                </c:pt>
                <c:pt idx="2234">
                  <c:v>186.14166666666665</c:v>
                </c:pt>
                <c:pt idx="2235">
                  <c:v>186.22499999999999</c:v>
                </c:pt>
                <c:pt idx="2236">
                  <c:v>186.30833333333331</c:v>
                </c:pt>
                <c:pt idx="2237">
                  <c:v>186.39166666666665</c:v>
                </c:pt>
                <c:pt idx="2238">
                  <c:v>186.47499999999999</c:v>
                </c:pt>
                <c:pt idx="2239">
                  <c:v>186.55833333333331</c:v>
                </c:pt>
                <c:pt idx="2240">
                  <c:v>186.64166666666665</c:v>
                </c:pt>
                <c:pt idx="2241">
                  <c:v>186.72499999999999</c:v>
                </c:pt>
                <c:pt idx="2242">
                  <c:v>186.80833333333331</c:v>
                </c:pt>
                <c:pt idx="2243">
                  <c:v>186.89166666666665</c:v>
                </c:pt>
                <c:pt idx="2244">
                  <c:v>186.97499999999999</c:v>
                </c:pt>
                <c:pt idx="2245">
                  <c:v>187.05833333333331</c:v>
                </c:pt>
                <c:pt idx="2246">
                  <c:v>187.14166666666665</c:v>
                </c:pt>
                <c:pt idx="2247">
                  <c:v>187.22499999999999</c:v>
                </c:pt>
                <c:pt idx="2248">
                  <c:v>187.30833333333331</c:v>
                </c:pt>
                <c:pt idx="2249">
                  <c:v>187.39166666666665</c:v>
                </c:pt>
                <c:pt idx="2250">
                  <c:v>187.47499999999999</c:v>
                </c:pt>
                <c:pt idx="2251">
                  <c:v>187.55833333333331</c:v>
                </c:pt>
                <c:pt idx="2252">
                  <c:v>187.64166666666665</c:v>
                </c:pt>
                <c:pt idx="2253">
                  <c:v>187.72499999999999</c:v>
                </c:pt>
                <c:pt idx="2254">
                  <c:v>187.80833333333331</c:v>
                </c:pt>
                <c:pt idx="2255">
                  <c:v>187.89166666666665</c:v>
                </c:pt>
                <c:pt idx="2256">
                  <c:v>187.97499999999999</c:v>
                </c:pt>
                <c:pt idx="2257">
                  <c:v>188.05833333333331</c:v>
                </c:pt>
                <c:pt idx="2258">
                  <c:v>188.14166666666665</c:v>
                </c:pt>
                <c:pt idx="2259">
                  <c:v>188.22499999999999</c:v>
                </c:pt>
                <c:pt idx="2260">
                  <c:v>188.30833333333331</c:v>
                </c:pt>
                <c:pt idx="2261">
                  <c:v>188.39166666666665</c:v>
                </c:pt>
                <c:pt idx="2262">
                  <c:v>188.47499999999999</c:v>
                </c:pt>
                <c:pt idx="2263">
                  <c:v>188.55833333333331</c:v>
                </c:pt>
                <c:pt idx="2264">
                  <c:v>188.64166666666665</c:v>
                </c:pt>
                <c:pt idx="2265">
                  <c:v>188.72499999999999</c:v>
                </c:pt>
                <c:pt idx="2266">
                  <c:v>188.80833333333331</c:v>
                </c:pt>
                <c:pt idx="2267">
                  <c:v>188.89166666666665</c:v>
                </c:pt>
                <c:pt idx="2268">
                  <c:v>188.97499999999999</c:v>
                </c:pt>
                <c:pt idx="2269">
                  <c:v>189.05833333333331</c:v>
                </c:pt>
                <c:pt idx="2270">
                  <c:v>189.14166666666665</c:v>
                </c:pt>
                <c:pt idx="2271">
                  <c:v>189.22499999999999</c:v>
                </c:pt>
                <c:pt idx="2272">
                  <c:v>189.30833333333331</c:v>
                </c:pt>
                <c:pt idx="2273">
                  <c:v>189.39166666666665</c:v>
                </c:pt>
                <c:pt idx="2274">
                  <c:v>189.47499999999999</c:v>
                </c:pt>
                <c:pt idx="2275">
                  <c:v>189.55833333333331</c:v>
                </c:pt>
                <c:pt idx="2276">
                  <c:v>189.64166666666665</c:v>
                </c:pt>
                <c:pt idx="2277">
                  <c:v>189.72499999999999</c:v>
                </c:pt>
                <c:pt idx="2278">
                  <c:v>189.80833333333331</c:v>
                </c:pt>
                <c:pt idx="2279">
                  <c:v>189.89166666666665</c:v>
                </c:pt>
                <c:pt idx="2280">
                  <c:v>189.97499999999999</c:v>
                </c:pt>
                <c:pt idx="2281">
                  <c:v>190.05833333333331</c:v>
                </c:pt>
                <c:pt idx="2282">
                  <c:v>190.14166666666665</c:v>
                </c:pt>
                <c:pt idx="2283">
                  <c:v>190.22499999999999</c:v>
                </c:pt>
                <c:pt idx="2284">
                  <c:v>190.30833333333331</c:v>
                </c:pt>
                <c:pt idx="2285">
                  <c:v>190.39166666666665</c:v>
                </c:pt>
                <c:pt idx="2286">
                  <c:v>190.47499999999999</c:v>
                </c:pt>
                <c:pt idx="2287">
                  <c:v>190.55833333333331</c:v>
                </c:pt>
                <c:pt idx="2288">
                  <c:v>190.64166666666665</c:v>
                </c:pt>
                <c:pt idx="2289">
                  <c:v>190.72499999999999</c:v>
                </c:pt>
                <c:pt idx="2290">
                  <c:v>190.80833333333331</c:v>
                </c:pt>
                <c:pt idx="2291">
                  <c:v>190.89166666666665</c:v>
                </c:pt>
                <c:pt idx="2292">
                  <c:v>190.97499999999999</c:v>
                </c:pt>
                <c:pt idx="2293">
                  <c:v>191.05833333333331</c:v>
                </c:pt>
                <c:pt idx="2294">
                  <c:v>191.14166666666665</c:v>
                </c:pt>
                <c:pt idx="2295">
                  <c:v>191.22499999999999</c:v>
                </c:pt>
                <c:pt idx="2296">
                  <c:v>191.30833333333331</c:v>
                </c:pt>
                <c:pt idx="2297">
                  <c:v>191.39166666666665</c:v>
                </c:pt>
                <c:pt idx="2298">
                  <c:v>191.47499999999999</c:v>
                </c:pt>
                <c:pt idx="2299">
                  <c:v>191.55833333333331</c:v>
                </c:pt>
                <c:pt idx="2300">
                  <c:v>191.64166666666665</c:v>
                </c:pt>
                <c:pt idx="2301">
                  <c:v>191.72499999999999</c:v>
                </c:pt>
                <c:pt idx="2302">
                  <c:v>191.80833333333331</c:v>
                </c:pt>
                <c:pt idx="2303">
                  <c:v>191.89166666666665</c:v>
                </c:pt>
                <c:pt idx="2304">
                  <c:v>191.97499999999999</c:v>
                </c:pt>
                <c:pt idx="2305">
                  <c:v>192.05833333333331</c:v>
                </c:pt>
                <c:pt idx="2306">
                  <c:v>192.14166666666665</c:v>
                </c:pt>
                <c:pt idx="2307">
                  <c:v>192.22499999999999</c:v>
                </c:pt>
                <c:pt idx="2308">
                  <c:v>192.30833333333331</c:v>
                </c:pt>
                <c:pt idx="2309">
                  <c:v>192.39166666666665</c:v>
                </c:pt>
                <c:pt idx="2310">
                  <c:v>192.47499999999999</c:v>
                </c:pt>
                <c:pt idx="2311">
                  <c:v>192.55833333333331</c:v>
                </c:pt>
                <c:pt idx="2312">
                  <c:v>192.64166666666665</c:v>
                </c:pt>
                <c:pt idx="2313">
                  <c:v>192.72499999999999</c:v>
                </c:pt>
                <c:pt idx="2314">
                  <c:v>192.80833333333331</c:v>
                </c:pt>
                <c:pt idx="2315">
                  <c:v>192.89166666666665</c:v>
                </c:pt>
                <c:pt idx="2316">
                  <c:v>192.97499999999999</c:v>
                </c:pt>
                <c:pt idx="2317">
                  <c:v>193.05833333333331</c:v>
                </c:pt>
                <c:pt idx="2318">
                  <c:v>193.14166666666665</c:v>
                </c:pt>
                <c:pt idx="2319">
                  <c:v>193.22499999999999</c:v>
                </c:pt>
                <c:pt idx="2320">
                  <c:v>193.30833333333331</c:v>
                </c:pt>
                <c:pt idx="2321">
                  <c:v>193.39166666666665</c:v>
                </c:pt>
                <c:pt idx="2322">
                  <c:v>193.47499999999999</c:v>
                </c:pt>
                <c:pt idx="2323">
                  <c:v>193.55833333333331</c:v>
                </c:pt>
                <c:pt idx="2324">
                  <c:v>193.64166666666665</c:v>
                </c:pt>
                <c:pt idx="2325">
                  <c:v>193.72499999999999</c:v>
                </c:pt>
                <c:pt idx="2326">
                  <c:v>193.80833333333331</c:v>
                </c:pt>
                <c:pt idx="2327">
                  <c:v>193.89166666666665</c:v>
                </c:pt>
                <c:pt idx="2328">
                  <c:v>193.97499999999999</c:v>
                </c:pt>
                <c:pt idx="2329">
                  <c:v>194.05833333333331</c:v>
                </c:pt>
                <c:pt idx="2330">
                  <c:v>194.14166666666665</c:v>
                </c:pt>
                <c:pt idx="2331">
                  <c:v>194.22499999999999</c:v>
                </c:pt>
                <c:pt idx="2332">
                  <c:v>194.30833333333331</c:v>
                </c:pt>
                <c:pt idx="2333">
                  <c:v>194.39166666666665</c:v>
                </c:pt>
                <c:pt idx="2334">
                  <c:v>194.47499999999999</c:v>
                </c:pt>
                <c:pt idx="2335">
                  <c:v>194.55833333333331</c:v>
                </c:pt>
                <c:pt idx="2336">
                  <c:v>194.64166666666665</c:v>
                </c:pt>
                <c:pt idx="2337">
                  <c:v>194.72499999999999</c:v>
                </c:pt>
                <c:pt idx="2338">
                  <c:v>194.80833333333331</c:v>
                </c:pt>
                <c:pt idx="2339">
                  <c:v>194.89166666666665</c:v>
                </c:pt>
                <c:pt idx="2340">
                  <c:v>194.97499999999999</c:v>
                </c:pt>
                <c:pt idx="2341">
                  <c:v>195.05833333333331</c:v>
                </c:pt>
                <c:pt idx="2342">
                  <c:v>195.14166666666665</c:v>
                </c:pt>
                <c:pt idx="2343">
                  <c:v>195.22499999999999</c:v>
                </c:pt>
                <c:pt idx="2344">
                  <c:v>195.30833333333331</c:v>
                </c:pt>
                <c:pt idx="2345">
                  <c:v>195.39166666666665</c:v>
                </c:pt>
                <c:pt idx="2346">
                  <c:v>195.47499999999999</c:v>
                </c:pt>
                <c:pt idx="2347">
                  <c:v>195.55833333333331</c:v>
                </c:pt>
                <c:pt idx="2348">
                  <c:v>195.64166666666665</c:v>
                </c:pt>
                <c:pt idx="2349">
                  <c:v>195.72499999999999</c:v>
                </c:pt>
                <c:pt idx="2350">
                  <c:v>195.80833333333331</c:v>
                </c:pt>
                <c:pt idx="2351">
                  <c:v>195.89166666666665</c:v>
                </c:pt>
                <c:pt idx="2352">
                  <c:v>195.97499999999999</c:v>
                </c:pt>
                <c:pt idx="2353">
                  <c:v>196.05833333333331</c:v>
                </c:pt>
                <c:pt idx="2354">
                  <c:v>196.14166666666665</c:v>
                </c:pt>
                <c:pt idx="2355">
                  <c:v>196.22499999999999</c:v>
                </c:pt>
                <c:pt idx="2356">
                  <c:v>196.30833333333331</c:v>
                </c:pt>
                <c:pt idx="2357">
                  <c:v>196.39166666666665</c:v>
                </c:pt>
                <c:pt idx="2358">
                  <c:v>196.47499999999999</c:v>
                </c:pt>
                <c:pt idx="2359">
                  <c:v>196.55833333333331</c:v>
                </c:pt>
                <c:pt idx="2360">
                  <c:v>196.64166666666665</c:v>
                </c:pt>
                <c:pt idx="2361">
                  <c:v>196.72499999999999</c:v>
                </c:pt>
                <c:pt idx="2362">
                  <c:v>196.80833333333331</c:v>
                </c:pt>
                <c:pt idx="2363">
                  <c:v>196.89166666666665</c:v>
                </c:pt>
                <c:pt idx="2364">
                  <c:v>196.97499999999999</c:v>
                </c:pt>
                <c:pt idx="2365">
                  <c:v>197.05833333333331</c:v>
                </c:pt>
                <c:pt idx="2366">
                  <c:v>197.14166666666665</c:v>
                </c:pt>
                <c:pt idx="2367">
                  <c:v>197.22499999999999</c:v>
                </c:pt>
                <c:pt idx="2368">
                  <c:v>197.30833333333331</c:v>
                </c:pt>
                <c:pt idx="2369">
                  <c:v>197.39166666666665</c:v>
                </c:pt>
                <c:pt idx="2370">
                  <c:v>197.47499999999999</c:v>
                </c:pt>
                <c:pt idx="2371">
                  <c:v>197.55833333333331</c:v>
                </c:pt>
                <c:pt idx="2372">
                  <c:v>197.64166666666665</c:v>
                </c:pt>
                <c:pt idx="2373">
                  <c:v>197.72499999999999</c:v>
                </c:pt>
                <c:pt idx="2374">
                  <c:v>197.80833333333331</c:v>
                </c:pt>
                <c:pt idx="2375">
                  <c:v>197.89166666666665</c:v>
                </c:pt>
                <c:pt idx="2376">
                  <c:v>197.97499999999999</c:v>
                </c:pt>
                <c:pt idx="2377">
                  <c:v>198.05833333333331</c:v>
                </c:pt>
                <c:pt idx="2378">
                  <c:v>198.14166666666665</c:v>
                </c:pt>
                <c:pt idx="2379">
                  <c:v>198.22499999999999</c:v>
                </c:pt>
                <c:pt idx="2380">
                  <c:v>198.30833333333331</c:v>
                </c:pt>
                <c:pt idx="2381">
                  <c:v>198.39166666666665</c:v>
                </c:pt>
                <c:pt idx="2382">
                  <c:v>198.47499999999999</c:v>
                </c:pt>
                <c:pt idx="2383">
                  <c:v>198.55833333333331</c:v>
                </c:pt>
                <c:pt idx="2384">
                  <c:v>198.64166666666665</c:v>
                </c:pt>
                <c:pt idx="2385">
                  <c:v>198.72499999999999</c:v>
                </c:pt>
                <c:pt idx="2386">
                  <c:v>198.80833333333331</c:v>
                </c:pt>
                <c:pt idx="2387">
                  <c:v>198.89166666666665</c:v>
                </c:pt>
                <c:pt idx="2388">
                  <c:v>198.97499999999999</c:v>
                </c:pt>
                <c:pt idx="2389">
                  <c:v>199.05833333333331</c:v>
                </c:pt>
                <c:pt idx="2390">
                  <c:v>199.14166666666665</c:v>
                </c:pt>
                <c:pt idx="2391">
                  <c:v>199.22499999999999</c:v>
                </c:pt>
                <c:pt idx="2392">
                  <c:v>199.30833333333331</c:v>
                </c:pt>
                <c:pt idx="2393">
                  <c:v>199.39166666666665</c:v>
                </c:pt>
                <c:pt idx="2394">
                  <c:v>199.47499999999999</c:v>
                </c:pt>
                <c:pt idx="2395">
                  <c:v>199.55833333333331</c:v>
                </c:pt>
                <c:pt idx="2396">
                  <c:v>199.64166666666665</c:v>
                </c:pt>
                <c:pt idx="2397">
                  <c:v>199.72499999999999</c:v>
                </c:pt>
                <c:pt idx="2398">
                  <c:v>199.80833333333331</c:v>
                </c:pt>
                <c:pt idx="2399">
                  <c:v>199.89166666666665</c:v>
                </c:pt>
                <c:pt idx="2400">
                  <c:v>199.97499999999999</c:v>
                </c:pt>
                <c:pt idx="2401">
                  <c:v>200.05833333333331</c:v>
                </c:pt>
                <c:pt idx="2402">
                  <c:v>200.14166666666665</c:v>
                </c:pt>
                <c:pt idx="2403">
                  <c:v>200.22499999999999</c:v>
                </c:pt>
                <c:pt idx="2404">
                  <c:v>200.30833333333331</c:v>
                </c:pt>
                <c:pt idx="2405">
                  <c:v>200.39166666666665</c:v>
                </c:pt>
                <c:pt idx="2406">
                  <c:v>200.47499999999999</c:v>
                </c:pt>
                <c:pt idx="2407">
                  <c:v>200.55833333333331</c:v>
                </c:pt>
                <c:pt idx="2408">
                  <c:v>200.64166666666665</c:v>
                </c:pt>
                <c:pt idx="2409">
                  <c:v>200.72499999999999</c:v>
                </c:pt>
                <c:pt idx="2410">
                  <c:v>200.80833333333331</c:v>
                </c:pt>
                <c:pt idx="2411">
                  <c:v>200.89166666666665</c:v>
                </c:pt>
                <c:pt idx="2412">
                  <c:v>200.97499999999999</c:v>
                </c:pt>
                <c:pt idx="2413">
                  <c:v>201.05833333333331</c:v>
                </c:pt>
                <c:pt idx="2414">
                  <c:v>201.14166666666665</c:v>
                </c:pt>
                <c:pt idx="2415">
                  <c:v>201.22499999999999</c:v>
                </c:pt>
                <c:pt idx="2416">
                  <c:v>201.30833333333331</c:v>
                </c:pt>
                <c:pt idx="2417">
                  <c:v>201.39166666666665</c:v>
                </c:pt>
                <c:pt idx="2418">
                  <c:v>201.47499999999999</c:v>
                </c:pt>
                <c:pt idx="2419">
                  <c:v>201.55833333333331</c:v>
                </c:pt>
                <c:pt idx="2420">
                  <c:v>201.64166666666665</c:v>
                </c:pt>
                <c:pt idx="2421">
                  <c:v>201.72499999999999</c:v>
                </c:pt>
                <c:pt idx="2422">
                  <c:v>201.80833333333331</c:v>
                </c:pt>
                <c:pt idx="2423">
                  <c:v>201.89166666666665</c:v>
                </c:pt>
                <c:pt idx="2424">
                  <c:v>201.97499999999999</c:v>
                </c:pt>
                <c:pt idx="2425">
                  <c:v>202.05833333333331</c:v>
                </c:pt>
                <c:pt idx="2426">
                  <c:v>202.14166666666665</c:v>
                </c:pt>
                <c:pt idx="2427">
                  <c:v>202.22499999999999</c:v>
                </c:pt>
                <c:pt idx="2428">
                  <c:v>202.30833333333331</c:v>
                </c:pt>
                <c:pt idx="2429">
                  <c:v>202.39166666666665</c:v>
                </c:pt>
                <c:pt idx="2430">
                  <c:v>202.47499999999999</c:v>
                </c:pt>
                <c:pt idx="2431">
                  <c:v>202.55833333333331</c:v>
                </c:pt>
                <c:pt idx="2432">
                  <c:v>202.64166666666665</c:v>
                </c:pt>
                <c:pt idx="2433">
                  <c:v>202.72499999999999</c:v>
                </c:pt>
                <c:pt idx="2434">
                  <c:v>202.80833333333331</c:v>
                </c:pt>
                <c:pt idx="2435">
                  <c:v>202.89166666666665</c:v>
                </c:pt>
                <c:pt idx="2436">
                  <c:v>202.97499999999999</c:v>
                </c:pt>
                <c:pt idx="2437">
                  <c:v>203.05833333333331</c:v>
                </c:pt>
                <c:pt idx="2438">
                  <c:v>203.14166666666665</c:v>
                </c:pt>
                <c:pt idx="2439">
                  <c:v>203.22499999999999</c:v>
                </c:pt>
                <c:pt idx="2440">
                  <c:v>203.30833333333331</c:v>
                </c:pt>
                <c:pt idx="2441">
                  <c:v>203.39166666666665</c:v>
                </c:pt>
                <c:pt idx="2442">
                  <c:v>203.47499999999999</c:v>
                </c:pt>
                <c:pt idx="2443">
                  <c:v>203.55833333333331</c:v>
                </c:pt>
                <c:pt idx="2444">
                  <c:v>203.64166666666665</c:v>
                </c:pt>
                <c:pt idx="2445">
                  <c:v>203.72499999999999</c:v>
                </c:pt>
                <c:pt idx="2446">
                  <c:v>203.80833333333331</c:v>
                </c:pt>
                <c:pt idx="2447">
                  <c:v>203.89166666666665</c:v>
                </c:pt>
                <c:pt idx="2448">
                  <c:v>203.97499999999999</c:v>
                </c:pt>
                <c:pt idx="2449">
                  <c:v>204.05833333333331</c:v>
                </c:pt>
                <c:pt idx="2450">
                  <c:v>204.14166666666665</c:v>
                </c:pt>
                <c:pt idx="2451">
                  <c:v>204.22499999999999</c:v>
                </c:pt>
                <c:pt idx="2452">
                  <c:v>204.30833333333331</c:v>
                </c:pt>
                <c:pt idx="2453">
                  <c:v>204.39166666666665</c:v>
                </c:pt>
                <c:pt idx="2454">
                  <c:v>204.47499999999999</c:v>
                </c:pt>
                <c:pt idx="2455">
                  <c:v>204.55833333333331</c:v>
                </c:pt>
                <c:pt idx="2456">
                  <c:v>204.64166666666665</c:v>
                </c:pt>
                <c:pt idx="2457">
                  <c:v>204.72499999999999</c:v>
                </c:pt>
                <c:pt idx="2458">
                  <c:v>204.80833333333331</c:v>
                </c:pt>
                <c:pt idx="2459">
                  <c:v>204.89166666666665</c:v>
                </c:pt>
                <c:pt idx="2460">
                  <c:v>204.97499999999999</c:v>
                </c:pt>
                <c:pt idx="2461">
                  <c:v>205.05833333333331</c:v>
                </c:pt>
                <c:pt idx="2462">
                  <c:v>205.14166666666665</c:v>
                </c:pt>
                <c:pt idx="2463">
                  <c:v>205.22499999999999</c:v>
                </c:pt>
                <c:pt idx="2464">
                  <c:v>205.30833333333331</c:v>
                </c:pt>
                <c:pt idx="2465">
                  <c:v>205.39166666666665</c:v>
                </c:pt>
                <c:pt idx="2466">
                  <c:v>205.47499999999999</c:v>
                </c:pt>
                <c:pt idx="2467">
                  <c:v>205.55833333333331</c:v>
                </c:pt>
                <c:pt idx="2468">
                  <c:v>205.64166666666665</c:v>
                </c:pt>
                <c:pt idx="2469">
                  <c:v>205.72499999999999</c:v>
                </c:pt>
                <c:pt idx="2470">
                  <c:v>205.80833333333331</c:v>
                </c:pt>
                <c:pt idx="2471">
                  <c:v>205.89166666666665</c:v>
                </c:pt>
                <c:pt idx="2472">
                  <c:v>205.97499999999999</c:v>
                </c:pt>
                <c:pt idx="2473">
                  <c:v>206.05833333333331</c:v>
                </c:pt>
                <c:pt idx="2474">
                  <c:v>206.14166666666665</c:v>
                </c:pt>
                <c:pt idx="2475">
                  <c:v>206.22499999999999</c:v>
                </c:pt>
                <c:pt idx="2476">
                  <c:v>206.30833333333331</c:v>
                </c:pt>
                <c:pt idx="2477">
                  <c:v>206.39166666666665</c:v>
                </c:pt>
                <c:pt idx="2478">
                  <c:v>206.47499999999999</c:v>
                </c:pt>
                <c:pt idx="2479">
                  <c:v>206.55833333333331</c:v>
                </c:pt>
                <c:pt idx="2480">
                  <c:v>206.64166666666665</c:v>
                </c:pt>
                <c:pt idx="2481">
                  <c:v>206.72499999999999</c:v>
                </c:pt>
                <c:pt idx="2482">
                  <c:v>206.80833333333331</c:v>
                </c:pt>
                <c:pt idx="2483">
                  <c:v>206.89166666666665</c:v>
                </c:pt>
                <c:pt idx="2484">
                  <c:v>206.97499999999999</c:v>
                </c:pt>
                <c:pt idx="2485">
                  <c:v>207.05833333333331</c:v>
                </c:pt>
                <c:pt idx="2486">
                  <c:v>207.14166666666665</c:v>
                </c:pt>
                <c:pt idx="2487">
                  <c:v>207.22499999999999</c:v>
                </c:pt>
                <c:pt idx="2488">
                  <c:v>207.30833333333331</c:v>
                </c:pt>
                <c:pt idx="2489">
                  <c:v>207.39166666666665</c:v>
                </c:pt>
                <c:pt idx="2490">
                  <c:v>207.47499999999999</c:v>
                </c:pt>
                <c:pt idx="2491">
                  <c:v>207.55833333333331</c:v>
                </c:pt>
                <c:pt idx="2492">
                  <c:v>207.64166666666665</c:v>
                </c:pt>
                <c:pt idx="2493">
                  <c:v>207.72499999999999</c:v>
                </c:pt>
                <c:pt idx="2494">
                  <c:v>207.80833333333331</c:v>
                </c:pt>
                <c:pt idx="2495">
                  <c:v>207.89166666666665</c:v>
                </c:pt>
                <c:pt idx="2496">
                  <c:v>207.97499999999999</c:v>
                </c:pt>
                <c:pt idx="2497">
                  <c:v>208.05833333333331</c:v>
                </c:pt>
                <c:pt idx="2498">
                  <c:v>208.14166666666665</c:v>
                </c:pt>
                <c:pt idx="2499">
                  <c:v>208.22499999999999</c:v>
                </c:pt>
                <c:pt idx="2500">
                  <c:v>208.30833333333331</c:v>
                </c:pt>
                <c:pt idx="2501">
                  <c:v>208.39166666666665</c:v>
                </c:pt>
                <c:pt idx="2502">
                  <c:v>208.47499999999999</c:v>
                </c:pt>
                <c:pt idx="2503">
                  <c:v>208.55833333333331</c:v>
                </c:pt>
                <c:pt idx="2504">
                  <c:v>208.64166666666665</c:v>
                </c:pt>
                <c:pt idx="2505">
                  <c:v>208.72499999999999</c:v>
                </c:pt>
                <c:pt idx="2506">
                  <c:v>208.80833333333331</c:v>
                </c:pt>
                <c:pt idx="2507">
                  <c:v>208.89166666666665</c:v>
                </c:pt>
                <c:pt idx="2508">
                  <c:v>208.97499999999999</c:v>
                </c:pt>
                <c:pt idx="2509">
                  <c:v>209.05833333333331</c:v>
                </c:pt>
                <c:pt idx="2510">
                  <c:v>209.14166666666665</c:v>
                </c:pt>
                <c:pt idx="2511">
                  <c:v>209.22499999999999</c:v>
                </c:pt>
                <c:pt idx="2512">
                  <c:v>209.30833333333331</c:v>
                </c:pt>
                <c:pt idx="2513">
                  <c:v>209.39166666666665</c:v>
                </c:pt>
                <c:pt idx="2514">
                  <c:v>209.47499999999999</c:v>
                </c:pt>
                <c:pt idx="2515">
                  <c:v>209.55833333333331</c:v>
                </c:pt>
                <c:pt idx="2516">
                  <c:v>209.64166666666665</c:v>
                </c:pt>
                <c:pt idx="2517">
                  <c:v>209.72499999999999</c:v>
                </c:pt>
                <c:pt idx="2518">
                  <c:v>209.80833333333331</c:v>
                </c:pt>
                <c:pt idx="2519">
                  <c:v>209.89166666666665</c:v>
                </c:pt>
                <c:pt idx="2520">
                  <c:v>209.97499999999999</c:v>
                </c:pt>
                <c:pt idx="2521">
                  <c:v>210.05833333333331</c:v>
                </c:pt>
                <c:pt idx="2522">
                  <c:v>210.14166666666665</c:v>
                </c:pt>
                <c:pt idx="2523">
                  <c:v>210.22499999999999</c:v>
                </c:pt>
                <c:pt idx="2524">
                  <c:v>210.30833333333331</c:v>
                </c:pt>
                <c:pt idx="2525">
                  <c:v>210.39166666666665</c:v>
                </c:pt>
                <c:pt idx="2526">
                  <c:v>210.47499999999999</c:v>
                </c:pt>
                <c:pt idx="2527">
                  <c:v>210.55833333333331</c:v>
                </c:pt>
                <c:pt idx="2528">
                  <c:v>210.64166666666665</c:v>
                </c:pt>
                <c:pt idx="2529">
                  <c:v>210.72499999999999</c:v>
                </c:pt>
                <c:pt idx="2530">
                  <c:v>210.80833333333331</c:v>
                </c:pt>
                <c:pt idx="2531">
                  <c:v>210.89166666666665</c:v>
                </c:pt>
                <c:pt idx="2532">
                  <c:v>210.97499999999999</c:v>
                </c:pt>
                <c:pt idx="2533">
                  <c:v>211.05833333333331</c:v>
                </c:pt>
                <c:pt idx="2534">
                  <c:v>211.14166666666665</c:v>
                </c:pt>
                <c:pt idx="2535">
                  <c:v>211.22499999999999</c:v>
                </c:pt>
                <c:pt idx="2536">
                  <c:v>211.30833333333331</c:v>
                </c:pt>
                <c:pt idx="2537">
                  <c:v>211.39166666666665</c:v>
                </c:pt>
                <c:pt idx="2538">
                  <c:v>211.47499999999999</c:v>
                </c:pt>
                <c:pt idx="2539">
                  <c:v>211.55833333333331</c:v>
                </c:pt>
                <c:pt idx="2540">
                  <c:v>211.64166666666665</c:v>
                </c:pt>
                <c:pt idx="2541">
                  <c:v>211.72499999999999</c:v>
                </c:pt>
                <c:pt idx="2542">
                  <c:v>211.80833333333331</c:v>
                </c:pt>
                <c:pt idx="2543">
                  <c:v>211.89166666666665</c:v>
                </c:pt>
                <c:pt idx="2544">
                  <c:v>211.97499999999999</c:v>
                </c:pt>
                <c:pt idx="2545">
                  <c:v>212.05833333333331</c:v>
                </c:pt>
                <c:pt idx="2546">
                  <c:v>212.14166666666665</c:v>
                </c:pt>
                <c:pt idx="2547">
                  <c:v>212.22499999999999</c:v>
                </c:pt>
                <c:pt idx="2548">
                  <c:v>212.30833333333331</c:v>
                </c:pt>
                <c:pt idx="2549">
                  <c:v>212.39166666666665</c:v>
                </c:pt>
                <c:pt idx="2550">
                  <c:v>212.47499999999999</c:v>
                </c:pt>
                <c:pt idx="2551">
                  <c:v>212.55833333333331</c:v>
                </c:pt>
                <c:pt idx="2552">
                  <c:v>212.64166666666665</c:v>
                </c:pt>
                <c:pt idx="2553">
                  <c:v>212.72499999999999</c:v>
                </c:pt>
                <c:pt idx="2554">
                  <c:v>212.80833333333331</c:v>
                </c:pt>
                <c:pt idx="2555">
                  <c:v>212.89166666666665</c:v>
                </c:pt>
                <c:pt idx="2556">
                  <c:v>212.97499999999999</c:v>
                </c:pt>
                <c:pt idx="2557">
                  <c:v>213.05833333333331</c:v>
                </c:pt>
                <c:pt idx="2558">
                  <c:v>213.14166666666665</c:v>
                </c:pt>
                <c:pt idx="2559">
                  <c:v>213.22499999999999</c:v>
                </c:pt>
                <c:pt idx="2560">
                  <c:v>213.30833333333331</c:v>
                </c:pt>
                <c:pt idx="2561">
                  <c:v>213.39166666666665</c:v>
                </c:pt>
                <c:pt idx="2562">
                  <c:v>213.47499999999999</c:v>
                </c:pt>
                <c:pt idx="2563">
                  <c:v>213.55833333333331</c:v>
                </c:pt>
                <c:pt idx="2564">
                  <c:v>213.64166666666665</c:v>
                </c:pt>
                <c:pt idx="2565">
                  <c:v>213.72499999999999</c:v>
                </c:pt>
                <c:pt idx="2566">
                  <c:v>213.80833333333331</c:v>
                </c:pt>
                <c:pt idx="2567">
                  <c:v>213.89166666666665</c:v>
                </c:pt>
                <c:pt idx="2568">
                  <c:v>213.97499999999999</c:v>
                </c:pt>
                <c:pt idx="2569">
                  <c:v>214.05833333333331</c:v>
                </c:pt>
                <c:pt idx="2570">
                  <c:v>214.14166666666665</c:v>
                </c:pt>
                <c:pt idx="2571">
                  <c:v>214.22499999999999</c:v>
                </c:pt>
                <c:pt idx="2572">
                  <c:v>214.30833333333331</c:v>
                </c:pt>
                <c:pt idx="2573">
                  <c:v>214.39166666666665</c:v>
                </c:pt>
                <c:pt idx="2574">
                  <c:v>214.47499999999999</c:v>
                </c:pt>
                <c:pt idx="2575">
                  <c:v>214.55833333333331</c:v>
                </c:pt>
                <c:pt idx="2576">
                  <c:v>214.64166666666665</c:v>
                </c:pt>
                <c:pt idx="2577">
                  <c:v>214.72499999999999</c:v>
                </c:pt>
                <c:pt idx="2578">
                  <c:v>214.80833333333331</c:v>
                </c:pt>
                <c:pt idx="2579">
                  <c:v>214.89166666666665</c:v>
                </c:pt>
                <c:pt idx="2580">
                  <c:v>214.97499999999999</c:v>
                </c:pt>
                <c:pt idx="2581">
                  <c:v>215.05833333333331</c:v>
                </c:pt>
                <c:pt idx="2582">
                  <c:v>215.14166666666665</c:v>
                </c:pt>
                <c:pt idx="2583">
                  <c:v>215.22499999999999</c:v>
                </c:pt>
                <c:pt idx="2584">
                  <c:v>215.30833333333331</c:v>
                </c:pt>
                <c:pt idx="2585">
                  <c:v>215.39166666666665</c:v>
                </c:pt>
                <c:pt idx="2586">
                  <c:v>215.47499999999999</c:v>
                </c:pt>
                <c:pt idx="2587">
                  <c:v>215.55833333333331</c:v>
                </c:pt>
                <c:pt idx="2588">
                  <c:v>215.64166666666665</c:v>
                </c:pt>
                <c:pt idx="2589">
                  <c:v>215.72499999999999</c:v>
                </c:pt>
                <c:pt idx="2590">
                  <c:v>215.80833333333331</c:v>
                </c:pt>
                <c:pt idx="2591">
                  <c:v>215.89166666666665</c:v>
                </c:pt>
                <c:pt idx="2592">
                  <c:v>215.97499999999999</c:v>
                </c:pt>
                <c:pt idx="2593">
                  <c:v>216.05833333333331</c:v>
                </c:pt>
                <c:pt idx="2594">
                  <c:v>216.14166666666665</c:v>
                </c:pt>
                <c:pt idx="2595">
                  <c:v>216.22499999999999</c:v>
                </c:pt>
                <c:pt idx="2596">
                  <c:v>216.30833333333331</c:v>
                </c:pt>
                <c:pt idx="2597">
                  <c:v>216.39166666666665</c:v>
                </c:pt>
                <c:pt idx="2598">
                  <c:v>216.47499999999999</c:v>
                </c:pt>
                <c:pt idx="2599">
                  <c:v>216.55833333333331</c:v>
                </c:pt>
                <c:pt idx="2600">
                  <c:v>216.64166666666665</c:v>
                </c:pt>
                <c:pt idx="2601">
                  <c:v>216.72499999999999</c:v>
                </c:pt>
                <c:pt idx="2602">
                  <c:v>216.80833333333331</c:v>
                </c:pt>
                <c:pt idx="2603">
                  <c:v>216.89166666666665</c:v>
                </c:pt>
                <c:pt idx="2604">
                  <c:v>216.97499999999999</c:v>
                </c:pt>
                <c:pt idx="2605">
                  <c:v>217.05833333333331</c:v>
                </c:pt>
                <c:pt idx="2606">
                  <c:v>217.14166666666665</c:v>
                </c:pt>
                <c:pt idx="2607">
                  <c:v>217.22499999999999</c:v>
                </c:pt>
                <c:pt idx="2608">
                  <c:v>217.30833333333331</c:v>
                </c:pt>
                <c:pt idx="2609">
                  <c:v>217.39166666666665</c:v>
                </c:pt>
                <c:pt idx="2610">
                  <c:v>217.47499999999999</c:v>
                </c:pt>
                <c:pt idx="2611">
                  <c:v>217.55833333333331</c:v>
                </c:pt>
                <c:pt idx="2612">
                  <c:v>217.64166666666665</c:v>
                </c:pt>
                <c:pt idx="2613">
                  <c:v>217.72499999999999</c:v>
                </c:pt>
                <c:pt idx="2614">
                  <c:v>217.80833333333331</c:v>
                </c:pt>
                <c:pt idx="2615">
                  <c:v>217.89166666666665</c:v>
                </c:pt>
                <c:pt idx="2616">
                  <c:v>217.97499999999999</c:v>
                </c:pt>
                <c:pt idx="2617">
                  <c:v>218.05833333333331</c:v>
                </c:pt>
                <c:pt idx="2618">
                  <c:v>218.14166666666665</c:v>
                </c:pt>
                <c:pt idx="2619">
                  <c:v>218.22499999999999</c:v>
                </c:pt>
                <c:pt idx="2620">
                  <c:v>218.30833333333331</c:v>
                </c:pt>
                <c:pt idx="2621">
                  <c:v>218.39166666666665</c:v>
                </c:pt>
                <c:pt idx="2622">
                  <c:v>218.47499999999999</c:v>
                </c:pt>
                <c:pt idx="2623">
                  <c:v>218.55833333333331</c:v>
                </c:pt>
                <c:pt idx="2624">
                  <c:v>218.64166666666665</c:v>
                </c:pt>
                <c:pt idx="2625">
                  <c:v>218.72499999999999</c:v>
                </c:pt>
                <c:pt idx="2626">
                  <c:v>218.80833333333331</c:v>
                </c:pt>
                <c:pt idx="2627">
                  <c:v>218.89166666666665</c:v>
                </c:pt>
                <c:pt idx="2628">
                  <c:v>218.97499999999999</c:v>
                </c:pt>
                <c:pt idx="2629">
                  <c:v>219.05833333333331</c:v>
                </c:pt>
                <c:pt idx="2630">
                  <c:v>219.14166666666665</c:v>
                </c:pt>
                <c:pt idx="2631">
                  <c:v>219.22499999999999</c:v>
                </c:pt>
                <c:pt idx="2632">
                  <c:v>219.30833333333331</c:v>
                </c:pt>
                <c:pt idx="2633">
                  <c:v>219.39166666666665</c:v>
                </c:pt>
                <c:pt idx="2634">
                  <c:v>219.47499999999999</c:v>
                </c:pt>
                <c:pt idx="2635">
                  <c:v>219.55833333333331</c:v>
                </c:pt>
                <c:pt idx="2636">
                  <c:v>219.64166666666665</c:v>
                </c:pt>
                <c:pt idx="2637">
                  <c:v>219.72499999999999</c:v>
                </c:pt>
                <c:pt idx="2638">
                  <c:v>219.80833333333331</c:v>
                </c:pt>
                <c:pt idx="2639">
                  <c:v>219.89166666666665</c:v>
                </c:pt>
                <c:pt idx="2640">
                  <c:v>219.97499999999999</c:v>
                </c:pt>
                <c:pt idx="2641">
                  <c:v>220.05833333333331</c:v>
                </c:pt>
                <c:pt idx="2642">
                  <c:v>220.14166666666665</c:v>
                </c:pt>
                <c:pt idx="2643">
                  <c:v>220.22499999999999</c:v>
                </c:pt>
                <c:pt idx="2644">
                  <c:v>220.30833333333331</c:v>
                </c:pt>
                <c:pt idx="2645">
                  <c:v>220.39166666666665</c:v>
                </c:pt>
                <c:pt idx="2646">
                  <c:v>220.47499999999999</c:v>
                </c:pt>
                <c:pt idx="2647">
                  <c:v>220.55833333333331</c:v>
                </c:pt>
                <c:pt idx="2648">
                  <c:v>220.64166666666665</c:v>
                </c:pt>
                <c:pt idx="2649">
                  <c:v>220.72499999999999</c:v>
                </c:pt>
                <c:pt idx="2650">
                  <c:v>220.80833333333331</c:v>
                </c:pt>
                <c:pt idx="2651">
                  <c:v>220.89166666666665</c:v>
                </c:pt>
                <c:pt idx="2652">
                  <c:v>220.97499999999999</c:v>
                </c:pt>
                <c:pt idx="2653">
                  <c:v>221.05833333333331</c:v>
                </c:pt>
                <c:pt idx="2654">
                  <c:v>221.14166666666665</c:v>
                </c:pt>
                <c:pt idx="2655">
                  <c:v>221.22499999999999</c:v>
                </c:pt>
                <c:pt idx="2656">
                  <c:v>221.30833333333331</c:v>
                </c:pt>
                <c:pt idx="2657">
                  <c:v>221.39166666666665</c:v>
                </c:pt>
                <c:pt idx="2658">
                  <c:v>221.47499999999999</c:v>
                </c:pt>
                <c:pt idx="2659">
                  <c:v>221.55833333333331</c:v>
                </c:pt>
                <c:pt idx="2660">
                  <c:v>221.64166666666665</c:v>
                </c:pt>
                <c:pt idx="2661">
                  <c:v>221.72499999999999</c:v>
                </c:pt>
                <c:pt idx="2662">
                  <c:v>221.80833333333331</c:v>
                </c:pt>
                <c:pt idx="2663">
                  <c:v>221.89166666666665</c:v>
                </c:pt>
                <c:pt idx="2664">
                  <c:v>221.97499999999999</c:v>
                </c:pt>
                <c:pt idx="2665">
                  <c:v>222.05833333333331</c:v>
                </c:pt>
                <c:pt idx="2666">
                  <c:v>222.14166666666665</c:v>
                </c:pt>
                <c:pt idx="2667">
                  <c:v>222.22499999999999</c:v>
                </c:pt>
                <c:pt idx="2668">
                  <c:v>222.30833333333331</c:v>
                </c:pt>
                <c:pt idx="2669">
                  <c:v>222.39166666666665</c:v>
                </c:pt>
                <c:pt idx="2670">
                  <c:v>222.47499999999999</c:v>
                </c:pt>
                <c:pt idx="2671">
                  <c:v>222.55833333333331</c:v>
                </c:pt>
                <c:pt idx="2672">
                  <c:v>222.64166666666665</c:v>
                </c:pt>
                <c:pt idx="2673">
                  <c:v>222.72499999999999</c:v>
                </c:pt>
                <c:pt idx="2674">
                  <c:v>222.80833333333331</c:v>
                </c:pt>
                <c:pt idx="2675">
                  <c:v>222.89166666666665</c:v>
                </c:pt>
                <c:pt idx="2676">
                  <c:v>222.97499999999999</c:v>
                </c:pt>
                <c:pt idx="2677">
                  <c:v>223.05833333333331</c:v>
                </c:pt>
                <c:pt idx="2678">
                  <c:v>223.14166666666665</c:v>
                </c:pt>
                <c:pt idx="2679">
                  <c:v>223.22499999999999</c:v>
                </c:pt>
                <c:pt idx="2680">
                  <c:v>223.30833333333331</c:v>
                </c:pt>
                <c:pt idx="2681">
                  <c:v>223.39166666666665</c:v>
                </c:pt>
                <c:pt idx="2682">
                  <c:v>223.47499999999999</c:v>
                </c:pt>
                <c:pt idx="2683">
                  <c:v>223.55833333333331</c:v>
                </c:pt>
                <c:pt idx="2684">
                  <c:v>223.64166666666665</c:v>
                </c:pt>
                <c:pt idx="2685">
                  <c:v>223.72499999999999</c:v>
                </c:pt>
                <c:pt idx="2686">
                  <c:v>223.80833333333331</c:v>
                </c:pt>
                <c:pt idx="2687">
                  <c:v>223.89166666666665</c:v>
                </c:pt>
                <c:pt idx="2688">
                  <c:v>223.97499999999999</c:v>
                </c:pt>
                <c:pt idx="2689">
                  <c:v>224.05833333333331</c:v>
                </c:pt>
                <c:pt idx="2690">
                  <c:v>224.14166666666665</c:v>
                </c:pt>
                <c:pt idx="2691">
                  <c:v>224.22499999999999</c:v>
                </c:pt>
                <c:pt idx="2692">
                  <c:v>224.30833333333331</c:v>
                </c:pt>
                <c:pt idx="2693">
                  <c:v>224.39166666666665</c:v>
                </c:pt>
                <c:pt idx="2694">
                  <c:v>224.47499999999999</c:v>
                </c:pt>
                <c:pt idx="2695">
                  <c:v>224.55833333333331</c:v>
                </c:pt>
                <c:pt idx="2696">
                  <c:v>224.64166666666665</c:v>
                </c:pt>
                <c:pt idx="2697">
                  <c:v>224.72499999999999</c:v>
                </c:pt>
                <c:pt idx="2698">
                  <c:v>224.80833333333331</c:v>
                </c:pt>
                <c:pt idx="2699">
                  <c:v>224.89166666666665</c:v>
                </c:pt>
                <c:pt idx="2700">
                  <c:v>224.97499999999999</c:v>
                </c:pt>
                <c:pt idx="2701">
                  <c:v>225.05833333333331</c:v>
                </c:pt>
                <c:pt idx="2702">
                  <c:v>225.14166666666665</c:v>
                </c:pt>
                <c:pt idx="2703">
                  <c:v>225.22499999999999</c:v>
                </c:pt>
                <c:pt idx="2704">
                  <c:v>225.30833333333331</c:v>
                </c:pt>
                <c:pt idx="2705">
                  <c:v>225.39166666666665</c:v>
                </c:pt>
                <c:pt idx="2706">
                  <c:v>225.47499999999999</c:v>
                </c:pt>
                <c:pt idx="2707">
                  <c:v>225.55833333333331</c:v>
                </c:pt>
                <c:pt idx="2708">
                  <c:v>225.64166666666665</c:v>
                </c:pt>
                <c:pt idx="2709">
                  <c:v>225.72499999999999</c:v>
                </c:pt>
                <c:pt idx="2710">
                  <c:v>225.80833333333331</c:v>
                </c:pt>
                <c:pt idx="2711">
                  <c:v>225.89166666666665</c:v>
                </c:pt>
                <c:pt idx="2712">
                  <c:v>225.97499999999999</c:v>
                </c:pt>
                <c:pt idx="2713">
                  <c:v>226.05833333333331</c:v>
                </c:pt>
                <c:pt idx="2714">
                  <c:v>226.14166666666665</c:v>
                </c:pt>
                <c:pt idx="2715">
                  <c:v>226.22499999999999</c:v>
                </c:pt>
                <c:pt idx="2716">
                  <c:v>226.30833333333331</c:v>
                </c:pt>
                <c:pt idx="2717">
                  <c:v>226.39166666666665</c:v>
                </c:pt>
                <c:pt idx="2718">
                  <c:v>226.47499999999999</c:v>
                </c:pt>
                <c:pt idx="2719">
                  <c:v>226.55833333333331</c:v>
                </c:pt>
                <c:pt idx="2720">
                  <c:v>226.64166666666665</c:v>
                </c:pt>
                <c:pt idx="2721">
                  <c:v>226.72499999999999</c:v>
                </c:pt>
                <c:pt idx="2722">
                  <c:v>226.80833333333331</c:v>
                </c:pt>
                <c:pt idx="2723">
                  <c:v>226.89166666666665</c:v>
                </c:pt>
                <c:pt idx="2724">
                  <c:v>226.97499999999999</c:v>
                </c:pt>
                <c:pt idx="2725">
                  <c:v>227.05833333333331</c:v>
                </c:pt>
                <c:pt idx="2726">
                  <c:v>227.14166666666665</c:v>
                </c:pt>
                <c:pt idx="2727">
                  <c:v>227.22499999999999</c:v>
                </c:pt>
                <c:pt idx="2728">
                  <c:v>227.30833333333331</c:v>
                </c:pt>
                <c:pt idx="2729">
                  <c:v>227.39166666666665</c:v>
                </c:pt>
                <c:pt idx="2730">
                  <c:v>227.47499999999999</c:v>
                </c:pt>
                <c:pt idx="2731">
                  <c:v>227.55833333333331</c:v>
                </c:pt>
                <c:pt idx="2732">
                  <c:v>227.64166666666665</c:v>
                </c:pt>
                <c:pt idx="2733">
                  <c:v>227.72499999999999</c:v>
                </c:pt>
                <c:pt idx="2734">
                  <c:v>227.80833333333331</c:v>
                </c:pt>
                <c:pt idx="2735">
                  <c:v>227.89166666666665</c:v>
                </c:pt>
                <c:pt idx="2736">
                  <c:v>227.97499999999999</c:v>
                </c:pt>
                <c:pt idx="2737">
                  <c:v>228.05833333333331</c:v>
                </c:pt>
                <c:pt idx="2738">
                  <c:v>228.14166666666665</c:v>
                </c:pt>
                <c:pt idx="2739">
                  <c:v>228.22499999999999</c:v>
                </c:pt>
                <c:pt idx="2740">
                  <c:v>228.30833333333331</c:v>
                </c:pt>
                <c:pt idx="2741">
                  <c:v>228.39166666666665</c:v>
                </c:pt>
                <c:pt idx="2742">
                  <c:v>228.47499999999999</c:v>
                </c:pt>
                <c:pt idx="2743">
                  <c:v>228.55833333333331</c:v>
                </c:pt>
                <c:pt idx="2744">
                  <c:v>228.64166666666665</c:v>
                </c:pt>
                <c:pt idx="2745">
                  <c:v>228.72499999999999</c:v>
                </c:pt>
                <c:pt idx="2746">
                  <c:v>228.80833333333331</c:v>
                </c:pt>
                <c:pt idx="2747">
                  <c:v>228.89166666666665</c:v>
                </c:pt>
                <c:pt idx="2748">
                  <c:v>228.97499999999999</c:v>
                </c:pt>
                <c:pt idx="2749">
                  <c:v>229.05833333333331</c:v>
                </c:pt>
                <c:pt idx="2750">
                  <c:v>229.14166666666665</c:v>
                </c:pt>
                <c:pt idx="2751">
                  <c:v>229.22499999999999</c:v>
                </c:pt>
                <c:pt idx="2752">
                  <c:v>229.30833333333331</c:v>
                </c:pt>
                <c:pt idx="2753">
                  <c:v>229.39166666666665</c:v>
                </c:pt>
                <c:pt idx="2754">
                  <c:v>229.47499999999999</c:v>
                </c:pt>
                <c:pt idx="2755">
                  <c:v>229.55833333333331</c:v>
                </c:pt>
                <c:pt idx="2756">
                  <c:v>229.64166666666665</c:v>
                </c:pt>
                <c:pt idx="2757">
                  <c:v>229.72499999999999</c:v>
                </c:pt>
                <c:pt idx="2758">
                  <c:v>229.80833333333331</c:v>
                </c:pt>
                <c:pt idx="2759">
                  <c:v>229.89166666666665</c:v>
                </c:pt>
                <c:pt idx="2760">
                  <c:v>229.97499999999999</c:v>
                </c:pt>
                <c:pt idx="2761">
                  <c:v>230.05833333333331</c:v>
                </c:pt>
                <c:pt idx="2762">
                  <c:v>230.14166666666665</c:v>
                </c:pt>
                <c:pt idx="2763">
                  <c:v>230.22499999999999</c:v>
                </c:pt>
                <c:pt idx="2764">
                  <c:v>230.30833333333331</c:v>
                </c:pt>
                <c:pt idx="2765">
                  <c:v>230.39166666666665</c:v>
                </c:pt>
                <c:pt idx="2766">
                  <c:v>230.47499999999999</c:v>
                </c:pt>
                <c:pt idx="2767">
                  <c:v>230.55833333333331</c:v>
                </c:pt>
                <c:pt idx="2768">
                  <c:v>230.64166666666665</c:v>
                </c:pt>
                <c:pt idx="2769">
                  <c:v>230.72499999999999</c:v>
                </c:pt>
                <c:pt idx="2770">
                  <c:v>230.80833333333331</c:v>
                </c:pt>
                <c:pt idx="2771">
                  <c:v>230.89166666666665</c:v>
                </c:pt>
                <c:pt idx="2772">
                  <c:v>230.97499999999999</c:v>
                </c:pt>
                <c:pt idx="2773">
                  <c:v>231.05833333333331</c:v>
                </c:pt>
                <c:pt idx="2774">
                  <c:v>231.14166666666665</c:v>
                </c:pt>
                <c:pt idx="2775">
                  <c:v>231.22499999999999</c:v>
                </c:pt>
                <c:pt idx="2776">
                  <c:v>231.30833333333331</c:v>
                </c:pt>
                <c:pt idx="2777">
                  <c:v>231.39166666666665</c:v>
                </c:pt>
                <c:pt idx="2778">
                  <c:v>231.47499999999999</c:v>
                </c:pt>
                <c:pt idx="2779">
                  <c:v>231.55833333333331</c:v>
                </c:pt>
                <c:pt idx="2780">
                  <c:v>231.64166666666665</c:v>
                </c:pt>
                <c:pt idx="2781">
                  <c:v>231.72499999999999</c:v>
                </c:pt>
                <c:pt idx="2782">
                  <c:v>231.80833333333331</c:v>
                </c:pt>
                <c:pt idx="2783">
                  <c:v>231.89166666666665</c:v>
                </c:pt>
                <c:pt idx="2784">
                  <c:v>231.97499999999999</c:v>
                </c:pt>
                <c:pt idx="2785">
                  <c:v>232.05833333333331</c:v>
                </c:pt>
                <c:pt idx="2786">
                  <c:v>232.14166666666665</c:v>
                </c:pt>
                <c:pt idx="2787">
                  <c:v>232.22499999999999</c:v>
                </c:pt>
                <c:pt idx="2788">
                  <c:v>232.30833333333331</c:v>
                </c:pt>
                <c:pt idx="2789">
                  <c:v>232.39166666666665</c:v>
                </c:pt>
                <c:pt idx="2790">
                  <c:v>232.47499999999999</c:v>
                </c:pt>
                <c:pt idx="2791">
                  <c:v>232.55833333333331</c:v>
                </c:pt>
                <c:pt idx="2792">
                  <c:v>232.64166666666665</c:v>
                </c:pt>
                <c:pt idx="2793">
                  <c:v>232.72499999999999</c:v>
                </c:pt>
                <c:pt idx="2794">
                  <c:v>232.80833333333331</c:v>
                </c:pt>
                <c:pt idx="2795">
                  <c:v>232.89166666666665</c:v>
                </c:pt>
                <c:pt idx="2796">
                  <c:v>232.97499999999999</c:v>
                </c:pt>
                <c:pt idx="2797">
                  <c:v>233.05833333333331</c:v>
                </c:pt>
                <c:pt idx="2798">
                  <c:v>233.14166666666665</c:v>
                </c:pt>
                <c:pt idx="2799">
                  <c:v>233.22499999999999</c:v>
                </c:pt>
                <c:pt idx="2800">
                  <c:v>233.30833333333331</c:v>
                </c:pt>
                <c:pt idx="2801">
                  <c:v>233.39166666666665</c:v>
                </c:pt>
                <c:pt idx="2802">
                  <c:v>233.47499999999999</c:v>
                </c:pt>
                <c:pt idx="2803">
                  <c:v>233.55833333333331</c:v>
                </c:pt>
                <c:pt idx="2804">
                  <c:v>233.64166666666665</c:v>
                </c:pt>
                <c:pt idx="2805">
                  <c:v>233.72499999999999</c:v>
                </c:pt>
                <c:pt idx="2806">
                  <c:v>233.80833333333331</c:v>
                </c:pt>
                <c:pt idx="2807">
                  <c:v>233.89166666666665</c:v>
                </c:pt>
                <c:pt idx="2808">
                  <c:v>233.97499999999999</c:v>
                </c:pt>
                <c:pt idx="2809">
                  <c:v>234.05833333333331</c:v>
                </c:pt>
                <c:pt idx="2810">
                  <c:v>234.14166666666665</c:v>
                </c:pt>
                <c:pt idx="2811">
                  <c:v>234.22499999999999</c:v>
                </c:pt>
                <c:pt idx="2812">
                  <c:v>234.30833333333331</c:v>
                </c:pt>
                <c:pt idx="2813">
                  <c:v>234.38333333333333</c:v>
                </c:pt>
                <c:pt idx="2814">
                  <c:v>234.46666666666667</c:v>
                </c:pt>
                <c:pt idx="2815">
                  <c:v>234.54999999999998</c:v>
                </c:pt>
                <c:pt idx="2816">
                  <c:v>234.63333333333333</c:v>
                </c:pt>
                <c:pt idx="2817">
                  <c:v>234.71666666666667</c:v>
                </c:pt>
                <c:pt idx="2818">
                  <c:v>234.79999999999998</c:v>
                </c:pt>
                <c:pt idx="2819">
                  <c:v>234.88333333333333</c:v>
                </c:pt>
                <c:pt idx="2820">
                  <c:v>234.96666666666667</c:v>
                </c:pt>
                <c:pt idx="2821">
                  <c:v>235.04999999999998</c:v>
                </c:pt>
                <c:pt idx="2822">
                  <c:v>235.13333333333333</c:v>
                </c:pt>
                <c:pt idx="2823">
                  <c:v>235.21666666666667</c:v>
                </c:pt>
                <c:pt idx="2824">
                  <c:v>235.29999999999998</c:v>
                </c:pt>
                <c:pt idx="2825">
                  <c:v>235.38333333333333</c:v>
                </c:pt>
                <c:pt idx="2826">
                  <c:v>235.46666666666667</c:v>
                </c:pt>
                <c:pt idx="2827">
                  <c:v>235.54999999999998</c:v>
                </c:pt>
                <c:pt idx="2828">
                  <c:v>235.63333333333333</c:v>
                </c:pt>
                <c:pt idx="2829">
                  <c:v>235.71666666666667</c:v>
                </c:pt>
                <c:pt idx="2830">
                  <c:v>235.79999999999998</c:v>
                </c:pt>
                <c:pt idx="2831">
                  <c:v>235.88333333333333</c:v>
                </c:pt>
                <c:pt idx="2832">
                  <c:v>235.96666666666667</c:v>
                </c:pt>
                <c:pt idx="2833">
                  <c:v>236.04999999999998</c:v>
                </c:pt>
                <c:pt idx="2834">
                  <c:v>236.13333333333333</c:v>
                </c:pt>
                <c:pt idx="2835">
                  <c:v>236.21666666666667</c:v>
                </c:pt>
                <c:pt idx="2836">
                  <c:v>236.29999999999998</c:v>
                </c:pt>
                <c:pt idx="2837">
                  <c:v>236.38333333333333</c:v>
                </c:pt>
                <c:pt idx="2838">
                  <c:v>236.46666666666667</c:v>
                </c:pt>
                <c:pt idx="2839">
                  <c:v>236.54999999999998</c:v>
                </c:pt>
                <c:pt idx="2840">
                  <c:v>236.63333333333333</c:v>
                </c:pt>
                <c:pt idx="2841">
                  <c:v>236.71666666666667</c:v>
                </c:pt>
                <c:pt idx="2842">
                  <c:v>236.79999999999998</c:v>
                </c:pt>
                <c:pt idx="2843">
                  <c:v>236.88333333333333</c:v>
                </c:pt>
                <c:pt idx="2844">
                  <c:v>236.96666666666667</c:v>
                </c:pt>
                <c:pt idx="2845">
                  <c:v>237.04999999999998</c:v>
                </c:pt>
                <c:pt idx="2846">
                  <c:v>237.13333333333333</c:v>
                </c:pt>
                <c:pt idx="2847">
                  <c:v>237.21666666666667</c:v>
                </c:pt>
                <c:pt idx="2848">
                  <c:v>237.29999999999998</c:v>
                </c:pt>
                <c:pt idx="2849">
                  <c:v>237.38333333333333</c:v>
                </c:pt>
                <c:pt idx="2850">
                  <c:v>237.46666666666667</c:v>
                </c:pt>
                <c:pt idx="2851">
                  <c:v>237.54999999999998</c:v>
                </c:pt>
                <c:pt idx="2852">
                  <c:v>237.63333333333333</c:v>
                </c:pt>
                <c:pt idx="2853">
                  <c:v>237.71666666666667</c:v>
                </c:pt>
                <c:pt idx="2854">
                  <c:v>237.79999999999998</c:v>
                </c:pt>
                <c:pt idx="2855">
                  <c:v>237.88333333333333</c:v>
                </c:pt>
                <c:pt idx="2856">
                  <c:v>237.96666666666667</c:v>
                </c:pt>
                <c:pt idx="2857">
                  <c:v>238.04999999999998</c:v>
                </c:pt>
                <c:pt idx="2858">
                  <c:v>238.13333333333333</c:v>
                </c:pt>
                <c:pt idx="2859">
                  <c:v>238.21666666666667</c:v>
                </c:pt>
                <c:pt idx="2860">
                  <c:v>238.29999999999998</c:v>
                </c:pt>
                <c:pt idx="2861">
                  <c:v>238.38333333333333</c:v>
                </c:pt>
                <c:pt idx="2862">
                  <c:v>238.46666666666667</c:v>
                </c:pt>
                <c:pt idx="2863">
                  <c:v>238.54999999999998</c:v>
                </c:pt>
                <c:pt idx="2864">
                  <c:v>238.63333333333333</c:v>
                </c:pt>
                <c:pt idx="2865">
                  <c:v>238.71666666666667</c:v>
                </c:pt>
                <c:pt idx="2866">
                  <c:v>238.79999999999998</c:v>
                </c:pt>
                <c:pt idx="2867">
                  <c:v>238.88333333333333</c:v>
                </c:pt>
                <c:pt idx="2868">
                  <c:v>238.96666666666667</c:v>
                </c:pt>
                <c:pt idx="2869">
                  <c:v>239.04999999999998</c:v>
                </c:pt>
                <c:pt idx="2870">
                  <c:v>239.13333333333333</c:v>
                </c:pt>
                <c:pt idx="2871">
                  <c:v>239.21666666666667</c:v>
                </c:pt>
                <c:pt idx="2872">
                  <c:v>239.29999999999998</c:v>
                </c:pt>
                <c:pt idx="2873">
                  <c:v>239.38333333333333</c:v>
                </c:pt>
                <c:pt idx="2874">
                  <c:v>239.46666666666667</c:v>
                </c:pt>
                <c:pt idx="2875">
                  <c:v>239.54999999999998</c:v>
                </c:pt>
                <c:pt idx="2876">
                  <c:v>239.63333333333333</c:v>
                </c:pt>
                <c:pt idx="2877">
                  <c:v>239.71666666666667</c:v>
                </c:pt>
                <c:pt idx="2878">
                  <c:v>239.79999999999998</c:v>
                </c:pt>
                <c:pt idx="2879">
                  <c:v>239.88333333333333</c:v>
                </c:pt>
                <c:pt idx="2880">
                  <c:v>239.96666666666667</c:v>
                </c:pt>
                <c:pt idx="2881">
                  <c:v>240.04999999999998</c:v>
                </c:pt>
                <c:pt idx="2882">
                  <c:v>240.13333333333333</c:v>
                </c:pt>
                <c:pt idx="2883">
                  <c:v>240.21666666666667</c:v>
                </c:pt>
                <c:pt idx="2884">
                  <c:v>240.29999999999998</c:v>
                </c:pt>
                <c:pt idx="2885">
                  <c:v>240.38333333333333</c:v>
                </c:pt>
                <c:pt idx="2886">
                  <c:v>240.46666666666667</c:v>
                </c:pt>
                <c:pt idx="2887">
                  <c:v>240.54999999999998</c:v>
                </c:pt>
                <c:pt idx="2888">
                  <c:v>240.63333333333333</c:v>
                </c:pt>
                <c:pt idx="2889">
                  <c:v>240.71666666666667</c:v>
                </c:pt>
                <c:pt idx="2890">
                  <c:v>240.79999999999998</c:v>
                </c:pt>
                <c:pt idx="2891">
                  <c:v>240.88333333333333</c:v>
                </c:pt>
                <c:pt idx="2892">
                  <c:v>240.96666666666667</c:v>
                </c:pt>
                <c:pt idx="2893">
                  <c:v>241.04999999999998</c:v>
                </c:pt>
                <c:pt idx="2894">
                  <c:v>241.13333333333333</c:v>
                </c:pt>
                <c:pt idx="2895">
                  <c:v>241.21666666666667</c:v>
                </c:pt>
                <c:pt idx="2896">
                  <c:v>241.29999999999998</c:v>
                </c:pt>
                <c:pt idx="2897">
                  <c:v>241.38333333333333</c:v>
                </c:pt>
                <c:pt idx="2898">
                  <c:v>241.46666666666667</c:v>
                </c:pt>
                <c:pt idx="2899">
                  <c:v>241.54999999999998</c:v>
                </c:pt>
                <c:pt idx="2900">
                  <c:v>241.63333333333333</c:v>
                </c:pt>
                <c:pt idx="2901">
                  <c:v>241.71666666666667</c:v>
                </c:pt>
                <c:pt idx="2902">
                  <c:v>241.79999999999998</c:v>
                </c:pt>
                <c:pt idx="2903">
                  <c:v>241.88333333333333</c:v>
                </c:pt>
                <c:pt idx="2904">
                  <c:v>241.96666666666667</c:v>
                </c:pt>
                <c:pt idx="2905">
                  <c:v>242.04999999999998</c:v>
                </c:pt>
                <c:pt idx="2906">
                  <c:v>242.13333333333333</c:v>
                </c:pt>
                <c:pt idx="2907">
                  <c:v>242.21666666666667</c:v>
                </c:pt>
                <c:pt idx="2908">
                  <c:v>242.29999999999998</c:v>
                </c:pt>
                <c:pt idx="2909">
                  <c:v>242.38333333333333</c:v>
                </c:pt>
                <c:pt idx="2910">
                  <c:v>242.46666666666667</c:v>
                </c:pt>
                <c:pt idx="2911">
                  <c:v>242.54999999999998</c:v>
                </c:pt>
                <c:pt idx="2912">
                  <c:v>242.63333333333333</c:v>
                </c:pt>
                <c:pt idx="2913">
                  <c:v>242.71666666666667</c:v>
                </c:pt>
                <c:pt idx="2914">
                  <c:v>242.79999999999998</c:v>
                </c:pt>
                <c:pt idx="2915">
                  <c:v>242.88333333333333</c:v>
                </c:pt>
                <c:pt idx="2916">
                  <c:v>242.96666666666667</c:v>
                </c:pt>
                <c:pt idx="2917">
                  <c:v>243.04999999999998</c:v>
                </c:pt>
                <c:pt idx="2918">
                  <c:v>243.13333333333333</c:v>
                </c:pt>
                <c:pt idx="2919">
                  <c:v>243.21666666666667</c:v>
                </c:pt>
                <c:pt idx="2920">
                  <c:v>243.29999999999998</c:v>
                </c:pt>
                <c:pt idx="2921">
                  <c:v>243.38333333333333</c:v>
                </c:pt>
                <c:pt idx="2922">
                  <c:v>243.46666666666667</c:v>
                </c:pt>
                <c:pt idx="2923">
                  <c:v>243.54999999999998</c:v>
                </c:pt>
                <c:pt idx="2924">
                  <c:v>243.63333333333333</c:v>
                </c:pt>
                <c:pt idx="2925">
                  <c:v>243.71666666666667</c:v>
                </c:pt>
                <c:pt idx="2926">
                  <c:v>243.79999999999998</c:v>
                </c:pt>
                <c:pt idx="2927">
                  <c:v>243.88333333333333</c:v>
                </c:pt>
                <c:pt idx="2928">
                  <c:v>243.96666666666667</c:v>
                </c:pt>
                <c:pt idx="2929">
                  <c:v>244.04999999999998</c:v>
                </c:pt>
                <c:pt idx="2930">
                  <c:v>244.13333333333333</c:v>
                </c:pt>
                <c:pt idx="2931">
                  <c:v>244.21666666666667</c:v>
                </c:pt>
                <c:pt idx="2932">
                  <c:v>244.29999999999998</c:v>
                </c:pt>
                <c:pt idx="2933">
                  <c:v>244.38333333333333</c:v>
                </c:pt>
                <c:pt idx="2934">
                  <c:v>244.46666666666667</c:v>
                </c:pt>
                <c:pt idx="2935">
                  <c:v>244.54999999999998</c:v>
                </c:pt>
                <c:pt idx="2936">
                  <c:v>244.63333333333333</c:v>
                </c:pt>
                <c:pt idx="2937">
                  <c:v>244.71666666666667</c:v>
                </c:pt>
                <c:pt idx="2938">
                  <c:v>244.79999999999998</c:v>
                </c:pt>
                <c:pt idx="2939">
                  <c:v>244.88333333333333</c:v>
                </c:pt>
                <c:pt idx="2940">
                  <c:v>244.96666666666667</c:v>
                </c:pt>
                <c:pt idx="2941">
                  <c:v>245.04999999999998</c:v>
                </c:pt>
                <c:pt idx="2942">
                  <c:v>245.13333333333333</c:v>
                </c:pt>
                <c:pt idx="2943">
                  <c:v>245.21666666666667</c:v>
                </c:pt>
                <c:pt idx="2944">
                  <c:v>245.29999999999998</c:v>
                </c:pt>
                <c:pt idx="2945">
                  <c:v>245.38333333333333</c:v>
                </c:pt>
                <c:pt idx="2946">
                  <c:v>245.46666666666667</c:v>
                </c:pt>
                <c:pt idx="2947">
                  <c:v>245.54999999999998</c:v>
                </c:pt>
                <c:pt idx="2948">
                  <c:v>245.63333333333333</c:v>
                </c:pt>
                <c:pt idx="2949">
                  <c:v>245.71666666666667</c:v>
                </c:pt>
                <c:pt idx="2950">
                  <c:v>245.79999999999998</c:v>
                </c:pt>
                <c:pt idx="2951">
                  <c:v>245.88333333333333</c:v>
                </c:pt>
                <c:pt idx="2952">
                  <c:v>245.96666666666667</c:v>
                </c:pt>
                <c:pt idx="2953">
                  <c:v>246.04999999999998</c:v>
                </c:pt>
                <c:pt idx="2954">
                  <c:v>246.13333333333333</c:v>
                </c:pt>
                <c:pt idx="2955">
                  <c:v>246.21666666666667</c:v>
                </c:pt>
                <c:pt idx="2956">
                  <c:v>246.29999999999998</c:v>
                </c:pt>
                <c:pt idx="2957">
                  <c:v>246.38333333333333</c:v>
                </c:pt>
                <c:pt idx="2958">
                  <c:v>246.46666666666667</c:v>
                </c:pt>
                <c:pt idx="2959">
                  <c:v>246.54999999999998</c:v>
                </c:pt>
                <c:pt idx="2960">
                  <c:v>246.63333333333333</c:v>
                </c:pt>
                <c:pt idx="2961">
                  <c:v>246.71666666666667</c:v>
                </c:pt>
                <c:pt idx="2962">
                  <c:v>246.79999999999998</c:v>
                </c:pt>
                <c:pt idx="2963">
                  <c:v>246.88333333333333</c:v>
                </c:pt>
                <c:pt idx="2964">
                  <c:v>246.96666666666667</c:v>
                </c:pt>
                <c:pt idx="2965">
                  <c:v>247.04999999999998</c:v>
                </c:pt>
                <c:pt idx="2966">
                  <c:v>247.13333333333333</c:v>
                </c:pt>
                <c:pt idx="2967">
                  <c:v>247.21666666666667</c:v>
                </c:pt>
                <c:pt idx="2968">
                  <c:v>247.29999999999998</c:v>
                </c:pt>
                <c:pt idx="2969">
                  <c:v>247.38333333333333</c:v>
                </c:pt>
                <c:pt idx="2970">
                  <c:v>247.46666666666667</c:v>
                </c:pt>
                <c:pt idx="2971">
                  <c:v>247.54999999999998</c:v>
                </c:pt>
                <c:pt idx="2972">
                  <c:v>247.63333333333333</c:v>
                </c:pt>
                <c:pt idx="2973">
                  <c:v>247.71666666666667</c:v>
                </c:pt>
                <c:pt idx="2974">
                  <c:v>247.79999999999998</c:v>
                </c:pt>
                <c:pt idx="2975">
                  <c:v>247.88333333333333</c:v>
                </c:pt>
                <c:pt idx="2976">
                  <c:v>247.96666666666667</c:v>
                </c:pt>
                <c:pt idx="2977">
                  <c:v>248.04999999999998</c:v>
                </c:pt>
                <c:pt idx="2978">
                  <c:v>248.13333333333333</c:v>
                </c:pt>
                <c:pt idx="2979">
                  <c:v>248.21666666666667</c:v>
                </c:pt>
                <c:pt idx="2980">
                  <c:v>248.29999999999998</c:v>
                </c:pt>
                <c:pt idx="2981">
                  <c:v>248.38333333333333</c:v>
                </c:pt>
                <c:pt idx="2982">
                  <c:v>248.46666666666667</c:v>
                </c:pt>
                <c:pt idx="2983">
                  <c:v>248.54999999999998</c:v>
                </c:pt>
                <c:pt idx="2984">
                  <c:v>248.63333333333333</c:v>
                </c:pt>
                <c:pt idx="2985">
                  <c:v>248.71666666666667</c:v>
                </c:pt>
                <c:pt idx="2986">
                  <c:v>248.79999999999998</c:v>
                </c:pt>
                <c:pt idx="2987">
                  <c:v>248.88333333333333</c:v>
                </c:pt>
                <c:pt idx="2988">
                  <c:v>248.96666666666667</c:v>
                </c:pt>
                <c:pt idx="2989">
                  <c:v>249.04999999999998</c:v>
                </c:pt>
                <c:pt idx="2990">
                  <c:v>249.13333333333333</c:v>
                </c:pt>
                <c:pt idx="2991">
                  <c:v>249.21666666666667</c:v>
                </c:pt>
                <c:pt idx="2992">
                  <c:v>249.29999999999998</c:v>
                </c:pt>
                <c:pt idx="2993">
                  <c:v>249.38333333333333</c:v>
                </c:pt>
                <c:pt idx="2994">
                  <c:v>249.46666666666667</c:v>
                </c:pt>
                <c:pt idx="2995">
                  <c:v>249.54999999999998</c:v>
                </c:pt>
                <c:pt idx="2996">
                  <c:v>249.63333333333333</c:v>
                </c:pt>
                <c:pt idx="2997">
                  <c:v>249.71666666666667</c:v>
                </c:pt>
                <c:pt idx="2998">
                  <c:v>249.79999999999998</c:v>
                </c:pt>
                <c:pt idx="2999">
                  <c:v>249.88333333333333</c:v>
                </c:pt>
                <c:pt idx="3000">
                  <c:v>249.96666666666667</c:v>
                </c:pt>
                <c:pt idx="3001">
                  <c:v>250.04999999999998</c:v>
                </c:pt>
                <c:pt idx="3002">
                  <c:v>250.13333333333333</c:v>
                </c:pt>
                <c:pt idx="3003">
                  <c:v>250.21666666666667</c:v>
                </c:pt>
                <c:pt idx="3004">
                  <c:v>250.29999999999998</c:v>
                </c:pt>
                <c:pt idx="3005">
                  <c:v>250.38333333333333</c:v>
                </c:pt>
                <c:pt idx="3006">
                  <c:v>250.46666666666667</c:v>
                </c:pt>
                <c:pt idx="3007">
                  <c:v>250.54999999999998</c:v>
                </c:pt>
                <c:pt idx="3008">
                  <c:v>250.63333333333333</c:v>
                </c:pt>
                <c:pt idx="3009">
                  <c:v>250.71666666666667</c:v>
                </c:pt>
                <c:pt idx="3010">
                  <c:v>250.79999999999998</c:v>
                </c:pt>
                <c:pt idx="3011">
                  <c:v>250.88333333333333</c:v>
                </c:pt>
                <c:pt idx="3012">
                  <c:v>250.96666666666667</c:v>
                </c:pt>
                <c:pt idx="3013">
                  <c:v>251.04999999999998</c:v>
                </c:pt>
                <c:pt idx="3014">
                  <c:v>251.13333333333333</c:v>
                </c:pt>
                <c:pt idx="3015">
                  <c:v>251.21666666666667</c:v>
                </c:pt>
                <c:pt idx="3016">
                  <c:v>251.29999999999998</c:v>
                </c:pt>
                <c:pt idx="3017">
                  <c:v>251.38333333333333</c:v>
                </c:pt>
                <c:pt idx="3018">
                  <c:v>251.46666666666667</c:v>
                </c:pt>
                <c:pt idx="3019">
                  <c:v>251.54999999999998</c:v>
                </c:pt>
                <c:pt idx="3020">
                  <c:v>251.63333333333333</c:v>
                </c:pt>
                <c:pt idx="3021">
                  <c:v>251.71666666666667</c:v>
                </c:pt>
                <c:pt idx="3022">
                  <c:v>251.79999999999998</c:v>
                </c:pt>
                <c:pt idx="3023">
                  <c:v>251.88333333333333</c:v>
                </c:pt>
                <c:pt idx="3024">
                  <c:v>251.96666666666667</c:v>
                </c:pt>
                <c:pt idx="3025">
                  <c:v>252.04999999999998</c:v>
                </c:pt>
                <c:pt idx="3026">
                  <c:v>252.13333333333333</c:v>
                </c:pt>
                <c:pt idx="3027">
                  <c:v>252.21666666666667</c:v>
                </c:pt>
                <c:pt idx="3028">
                  <c:v>252.29999999999998</c:v>
                </c:pt>
                <c:pt idx="3029">
                  <c:v>252.38333333333333</c:v>
                </c:pt>
                <c:pt idx="3030">
                  <c:v>252.46666666666667</c:v>
                </c:pt>
                <c:pt idx="3031">
                  <c:v>252.54999999999998</c:v>
                </c:pt>
                <c:pt idx="3032">
                  <c:v>252.63333333333333</c:v>
                </c:pt>
                <c:pt idx="3033">
                  <c:v>252.71666666666667</c:v>
                </c:pt>
                <c:pt idx="3034">
                  <c:v>252.79999999999998</c:v>
                </c:pt>
                <c:pt idx="3035">
                  <c:v>252.88333333333333</c:v>
                </c:pt>
                <c:pt idx="3036">
                  <c:v>252.96666666666667</c:v>
                </c:pt>
                <c:pt idx="3037">
                  <c:v>253.04999999999998</c:v>
                </c:pt>
                <c:pt idx="3038">
                  <c:v>253.13333333333333</c:v>
                </c:pt>
                <c:pt idx="3039">
                  <c:v>253.21666666666667</c:v>
                </c:pt>
                <c:pt idx="3040">
                  <c:v>253.29999999999998</c:v>
                </c:pt>
                <c:pt idx="3041">
                  <c:v>253.38333333333333</c:v>
                </c:pt>
                <c:pt idx="3042">
                  <c:v>253.46666666666667</c:v>
                </c:pt>
                <c:pt idx="3043">
                  <c:v>253.54999999999998</c:v>
                </c:pt>
                <c:pt idx="3044">
                  <c:v>253.63333333333333</c:v>
                </c:pt>
                <c:pt idx="3045">
                  <c:v>253.71666666666667</c:v>
                </c:pt>
                <c:pt idx="3046">
                  <c:v>253.79999999999998</c:v>
                </c:pt>
                <c:pt idx="3047">
                  <c:v>253.88333333333333</c:v>
                </c:pt>
                <c:pt idx="3048">
                  <c:v>253.96666666666667</c:v>
                </c:pt>
                <c:pt idx="3049">
                  <c:v>254.04999999999998</c:v>
                </c:pt>
                <c:pt idx="3050">
                  <c:v>254.13333333333333</c:v>
                </c:pt>
                <c:pt idx="3051">
                  <c:v>254.21666666666667</c:v>
                </c:pt>
                <c:pt idx="3052">
                  <c:v>254.29999999999998</c:v>
                </c:pt>
                <c:pt idx="3053">
                  <c:v>254.38333333333333</c:v>
                </c:pt>
                <c:pt idx="3054">
                  <c:v>254.46666666666667</c:v>
                </c:pt>
                <c:pt idx="3055">
                  <c:v>254.54999999999998</c:v>
                </c:pt>
                <c:pt idx="3056">
                  <c:v>254.63333333333333</c:v>
                </c:pt>
                <c:pt idx="3057">
                  <c:v>254.71666666666667</c:v>
                </c:pt>
                <c:pt idx="3058">
                  <c:v>254.79999999999998</c:v>
                </c:pt>
                <c:pt idx="3059">
                  <c:v>254.88333333333333</c:v>
                </c:pt>
                <c:pt idx="3060">
                  <c:v>254.96666666666667</c:v>
                </c:pt>
                <c:pt idx="3061">
                  <c:v>255.04999999999998</c:v>
                </c:pt>
                <c:pt idx="3062">
                  <c:v>255.13333333333333</c:v>
                </c:pt>
                <c:pt idx="3063">
                  <c:v>255.21666666666667</c:v>
                </c:pt>
                <c:pt idx="3064">
                  <c:v>255.29999999999998</c:v>
                </c:pt>
                <c:pt idx="3065">
                  <c:v>255.38333333333333</c:v>
                </c:pt>
                <c:pt idx="3066">
                  <c:v>255.46666666666667</c:v>
                </c:pt>
                <c:pt idx="3067">
                  <c:v>255.54999999999998</c:v>
                </c:pt>
                <c:pt idx="3068">
                  <c:v>255.63333333333333</c:v>
                </c:pt>
                <c:pt idx="3069">
                  <c:v>255.71666666666667</c:v>
                </c:pt>
                <c:pt idx="3070">
                  <c:v>255.79999999999998</c:v>
                </c:pt>
                <c:pt idx="3071">
                  <c:v>255.88333333333333</c:v>
                </c:pt>
                <c:pt idx="3072">
                  <c:v>255.96666666666667</c:v>
                </c:pt>
                <c:pt idx="3073">
                  <c:v>256.05</c:v>
                </c:pt>
                <c:pt idx="3074">
                  <c:v>256.13333333333333</c:v>
                </c:pt>
                <c:pt idx="3075">
                  <c:v>256.21666666666664</c:v>
                </c:pt>
                <c:pt idx="3076">
                  <c:v>256.3</c:v>
                </c:pt>
                <c:pt idx="3077">
                  <c:v>256.38333333333333</c:v>
                </c:pt>
                <c:pt idx="3078">
                  <c:v>256.46666666666664</c:v>
                </c:pt>
                <c:pt idx="3079">
                  <c:v>256.55</c:v>
                </c:pt>
                <c:pt idx="3080">
                  <c:v>256.63333333333333</c:v>
                </c:pt>
                <c:pt idx="3081">
                  <c:v>256.71666666666664</c:v>
                </c:pt>
                <c:pt idx="3082">
                  <c:v>256.8</c:v>
                </c:pt>
                <c:pt idx="3083">
                  <c:v>256.88333333333333</c:v>
                </c:pt>
                <c:pt idx="3084">
                  <c:v>256.96666666666664</c:v>
                </c:pt>
                <c:pt idx="3085">
                  <c:v>257.05</c:v>
                </c:pt>
                <c:pt idx="3086">
                  <c:v>257.13333333333333</c:v>
                </c:pt>
                <c:pt idx="3087">
                  <c:v>257.21666666666664</c:v>
                </c:pt>
                <c:pt idx="3088">
                  <c:v>257.3</c:v>
                </c:pt>
                <c:pt idx="3089">
                  <c:v>257.38333333333333</c:v>
                </c:pt>
                <c:pt idx="3090">
                  <c:v>257.46666666666664</c:v>
                </c:pt>
                <c:pt idx="3091">
                  <c:v>257.55</c:v>
                </c:pt>
                <c:pt idx="3092">
                  <c:v>257.63333333333333</c:v>
                </c:pt>
                <c:pt idx="3093">
                  <c:v>257.71666666666664</c:v>
                </c:pt>
                <c:pt idx="3094">
                  <c:v>257.8</c:v>
                </c:pt>
                <c:pt idx="3095">
                  <c:v>257.88333333333333</c:v>
                </c:pt>
                <c:pt idx="3096">
                  <c:v>257.96666666666664</c:v>
                </c:pt>
                <c:pt idx="3097">
                  <c:v>258.05</c:v>
                </c:pt>
                <c:pt idx="3098">
                  <c:v>258.13333333333333</c:v>
                </c:pt>
                <c:pt idx="3099">
                  <c:v>258.21666666666664</c:v>
                </c:pt>
                <c:pt idx="3100">
                  <c:v>258.3</c:v>
                </c:pt>
                <c:pt idx="3101">
                  <c:v>258.38333333333333</c:v>
                </c:pt>
                <c:pt idx="3102">
                  <c:v>258.46666666666664</c:v>
                </c:pt>
                <c:pt idx="3103">
                  <c:v>258.55</c:v>
                </c:pt>
                <c:pt idx="3104">
                  <c:v>258.63333333333333</c:v>
                </c:pt>
                <c:pt idx="3105">
                  <c:v>258.71666666666664</c:v>
                </c:pt>
                <c:pt idx="3106">
                  <c:v>258.8</c:v>
                </c:pt>
                <c:pt idx="3107">
                  <c:v>258.88333333333333</c:v>
                </c:pt>
                <c:pt idx="3108">
                  <c:v>258.96666666666664</c:v>
                </c:pt>
                <c:pt idx="3109">
                  <c:v>259.05</c:v>
                </c:pt>
                <c:pt idx="3110">
                  <c:v>259.13333333333333</c:v>
                </c:pt>
                <c:pt idx="3111">
                  <c:v>259.21666666666664</c:v>
                </c:pt>
                <c:pt idx="3112">
                  <c:v>259.3</c:v>
                </c:pt>
                <c:pt idx="3113">
                  <c:v>259.38333333333333</c:v>
                </c:pt>
                <c:pt idx="3114">
                  <c:v>259.46666666666664</c:v>
                </c:pt>
                <c:pt idx="3115">
                  <c:v>259.55</c:v>
                </c:pt>
                <c:pt idx="3116">
                  <c:v>259.63333333333333</c:v>
                </c:pt>
                <c:pt idx="3117">
                  <c:v>259.71666666666664</c:v>
                </c:pt>
                <c:pt idx="3118">
                  <c:v>259.8</c:v>
                </c:pt>
                <c:pt idx="3119">
                  <c:v>259.88333333333333</c:v>
                </c:pt>
                <c:pt idx="3120">
                  <c:v>259.96666666666664</c:v>
                </c:pt>
                <c:pt idx="3121">
                  <c:v>260.05</c:v>
                </c:pt>
                <c:pt idx="3122">
                  <c:v>260.13333333333333</c:v>
                </c:pt>
                <c:pt idx="3123">
                  <c:v>260.21666666666664</c:v>
                </c:pt>
                <c:pt idx="3124">
                  <c:v>260.3</c:v>
                </c:pt>
                <c:pt idx="3125">
                  <c:v>260.38333333333333</c:v>
                </c:pt>
                <c:pt idx="3126">
                  <c:v>260.46666666666664</c:v>
                </c:pt>
                <c:pt idx="3127">
                  <c:v>260.55</c:v>
                </c:pt>
                <c:pt idx="3128">
                  <c:v>260.63333333333333</c:v>
                </c:pt>
                <c:pt idx="3129">
                  <c:v>260.71666666666664</c:v>
                </c:pt>
                <c:pt idx="3130">
                  <c:v>260.8</c:v>
                </c:pt>
                <c:pt idx="3131">
                  <c:v>260.88333333333333</c:v>
                </c:pt>
                <c:pt idx="3132">
                  <c:v>260.96666666666664</c:v>
                </c:pt>
                <c:pt idx="3133">
                  <c:v>261.05</c:v>
                </c:pt>
                <c:pt idx="3134">
                  <c:v>261.13333333333333</c:v>
                </c:pt>
                <c:pt idx="3135">
                  <c:v>261.21666666666664</c:v>
                </c:pt>
                <c:pt idx="3136">
                  <c:v>261.3</c:v>
                </c:pt>
                <c:pt idx="3137">
                  <c:v>261.38333333333333</c:v>
                </c:pt>
                <c:pt idx="3138">
                  <c:v>261.46666666666664</c:v>
                </c:pt>
                <c:pt idx="3139">
                  <c:v>261.55</c:v>
                </c:pt>
                <c:pt idx="3140">
                  <c:v>261.63333333333333</c:v>
                </c:pt>
                <c:pt idx="3141">
                  <c:v>261.71666666666664</c:v>
                </c:pt>
                <c:pt idx="3142">
                  <c:v>261.8</c:v>
                </c:pt>
                <c:pt idx="3143">
                  <c:v>261.88333333333333</c:v>
                </c:pt>
                <c:pt idx="3144">
                  <c:v>261.96666666666664</c:v>
                </c:pt>
                <c:pt idx="3145">
                  <c:v>262.05</c:v>
                </c:pt>
                <c:pt idx="3146">
                  <c:v>262.13333333333333</c:v>
                </c:pt>
                <c:pt idx="3147">
                  <c:v>262.21666666666664</c:v>
                </c:pt>
                <c:pt idx="3148">
                  <c:v>262.3</c:v>
                </c:pt>
                <c:pt idx="3149">
                  <c:v>262.38333333333333</c:v>
                </c:pt>
                <c:pt idx="3150">
                  <c:v>262.46666666666664</c:v>
                </c:pt>
                <c:pt idx="3151">
                  <c:v>262.55</c:v>
                </c:pt>
                <c:pt idx="3152">
                  <c:v>262.63333333333333</c:v>
                </c:pt>
                <c:pt idx="3153">
                  <c:v>262.71666666666664</c:v>
                </c:pt>
                <c:pt idx="3154">
                  <c:v>262.8</c:v>
                </c:pt>
                <c:pt idx="3155">
                  <c:v>262.88333333333333</c:v>
                </c:pt>
                <c:pt idx="3156">
                  <c:v>262.96666666666664</c:v>
                </c:pt>
                <c:pt idx="3157">
                  <c:v>263.05</c:v>
                </c:pt>
                <c:pt idx="3158">
                  <c:v>263.13333333333333</c:v>
                </c:pt>
                <c:pt idx="3159">
                  <c:v>263.21666666666664</c:v>
                </c:pt>
                <c:pt idx="3160">
                  <c:v>263.3</c:v>
                </c:pt>
                <c:pt idx="3161">
                  <c:v>263.38333333333333</c:v>
                </c:pt>
                <c:pt idx="3162">
                  <c:v>263.46666666666664</c:v>
                </c:pt>
                <c:pt idx="3163">
                  <c:v>263.55</c:v>
                </c:pt>
                <c:pt idx="3164">
                  <c:v>263.63333333333333</c:v>
                </c:pt>
                <c:pt idx="3165">
                  <c:v>263.71666666666664</c:v>
                </c:pt>
                <c:pt idx="3166">
                  <c:v>263.8</c:v>
                </c:pt>
                <c:pt idx="3167">
                  <c:v>263.88333333333333</c:v>
                </c:pt>
                <c:pt idx="3168">
                  <c:v>263.96666666666664</c:v>
                </c:pt>
                <c:pt idx="3169">
                  <c:v>264.05</c:v>
                </c:pt>
                <c:pt idx="3170">
                  <c:v>264.13333333333333</c:v>
                </c:pt>
                <c:pt idx="3171">
                  <c:v>264.21666666666664</c:v>
                </c:pt>
                <c:pt idx="3172">
                  <c:v>264.3</c:v>
                </c:pt>
                <c:pt idx="3173">
                  <c:v>264.38333333333333</c:v>
                </c:pt>
                <c:pt idx="3174">
                  <c:v>264.46666666666664</c:v>
                </c:pt>
                <c:pt idx="3175">
                  <c:v>264.55</c:v>
                </c:pt>
                <c:pt idx="3176">
                  <c:v>264.63333333333333</c:v>
                </c:pt>
                <c:pt idx="3177">
                  <c:v>264.71666666666664</c:v>
                </c:pt>
                <c:pt idx="3178">
                  <c:v>264.8</c:v>
                </c:pt>
                <c:pt idx="3179">
                  <c:v>264.88333333333333</c:v>
                </c:pt>
                <c:pt idx="3180">
                  <c:v>264.96666666666664</c:v>
                </c:pt>
                <c:pt idx="3181">
                  <c:v>265.05</c:v>
                </c:pt>
                <c:pt idx="3182">
                  <c:v>265.13333333333333</c:v>
                </c:pt>
                <c:pt idx="3183">
                  <c:v>265.21666666666664</c:v>
                </c:pt>
                <c:pt idx="3184">
                  <c:v>265.3</c:v>
                </c:pt>
                <c:pt idx="3185">
                  <c:v>265.38333333333333</c:v>
                </c:pt>
                <c:pt idx="3186">
                  <c:v>265.46666666666664</c:v>
                </c:pt>
                <c:pt idx="3187">
                  <c:v>265.55</c:v>
                </c:pt>
                <c:pt idx="3188">
                  <c:v>265.63333333333333</c:v>
                </c:pt>
                <c:pt idx="3189">
                  <c:v>265.71666666666664</c:v>
                </c:pt>
                <c:pt idx="3190">
                  <c:v>265.8</c:v>
                </c:pt>
                <c:pt idx="3191">
                  <c:v>265.88333333333333</c:v>
                </c:pt>
                <c:pt idx="3192">
                  <c:v>265.96666666666664</c:v>
                </c:pt>
                <c:pt idx="3193">
                  <c:v>266.05</c:v>
                </c:pt>
                <c:pt idx="3194">
                  <c:v>266.13333333333333</c:v>
                </c:pt>
                <c:pt idx="3195">
                  <c:v>266.21666666666664</c:v>
                </c:pt>
                <c:pt idx="3196">
                  <c:v>266.3</c:v>
                </c:pt>
                <c:pt idx="3197">
                  <c:v>266.38333333333333</c:v>
                </c:pt>
                <c:pt idx="3198">
                  <c:v>266.46666666666664</c:v>
                </c:pt>
                <c:pt idx="3199">
                  <c:v>266.55</c:v>
                </c:pt>
                <c:pt idx="3200">
                  <c:v>266.63333333333333</c:v>
                </c:pt>
                <c:pt idx="3201">
                  <c:v>266.71666666666664</c:v>
                </c:pt>
                <c:pt idx="3202">
                  <c:v>266.8</c:v>
                </c:pt>
                <c:pt idx="3203">
                  <c:v>266.88333333333333</c:v>
                </c:pt>
                <c:pt idx="3204">
                  <c:v>266.96666666666664</c:v>
                </c:pt>
                <c:pt idx="3205">
                  <c:v>267.05</c:v>
                </c:pt>
                <c:pt idx="3206">
                  <c:v>267.13333333333333</c:v>
                </c:pt>
                <c:pt idx="3207">
                  <c:v>267.21666666666664</c:v>
                </c:pt>
                <c:pt idx="3208">
                  <c:v>267.3</c:v>
                </c:pt>
                <c:pt idx="3209">
                  <c:v>267.38333333333333</c:v>
                </c:pt>
                <c:pt idx="3210">
                  <c:v>267.46666666666664</c:v>
                </c:pt>
                <c:pt idx="3211">
                  <c:v>267.55</c:v>
                </c:pt>
                <c:pt idx="3212">
                  <c:v>267.63333333333333</c:v>
                </c:pt>
                <c:pt idx="3213">
                  <c:v>267.71666666666664</c:v>
                </c:pt>
                <c:pt idx="3214">
                  <c:v>267.8</c:v>
                </c:pt>
                <c:pt idx="3215">
                  <c:v>267.88333333333333</c:v>
                </c:pt>
                <c:pt idx="3216">
                  <c:v>267.96666666666664</c:v>
                </c:pt>
                <c:pt idx="3217">
                  <c:v>268.05</c:v>
                </c:pt>
                <c:pt idx="3218">
                  <c:v>268.13333333333333</c:v>
                </c:pt>
                <c:pt idx="3219">
                  <c:v>268.21666666666664</c:v>
                </c:pt>
                <c:pt idx="3220">
                  <c:v>268.3</c:v>
                </c:pt>
                <c:pt idx="3221">
                  <c:v>268.38333333333333</c:v>
                </c:pt>
                <c:pt idx="3222">
                  <c:v>268.46666666666664</c:v>
                </c:pt>
                <c:pt idx="3223">
                  <c:v>268.55</c:v>
                </c:pt>
                <c:pt idx="3224">
                  <c:v>268.63333333333333</c:v>
                </c:pt>
                <c:pt idx="3225">
                  <c:v>268.71666666666664</c:v>
                </c:pt>
                <c:pt idx="3226">
                  <c:v>268.8</c:v>
                </c:pt>
                <c:pt idx="3227">
                  <c:v>268.88333333333333</c:v>
                </c:pt>
                <c:pt idx="3228">
                  <c:v>268.96666666666664</c:v>
                </c:pt>
                <c:pt idx="3229">
                  <c:v>269.05</c:v>
                </c:pt>
                <c:pt idx="3230">
                  <c:v>269.13333333333333</c:v>
                </c:pt>
                <c:pt idx="3231">
                  <c:v>269.21666666666664</c:v>
                </c:pt>
                <c:pt idx="3232">
                  <c:v>269.3</c:v>
                </c:pt>
                <c:pt idx="3233">
                  <c:v>269.38333333333333</c:v>
                </c:pt>
                <c:pt idx="3234">
                  <c:v>269.46666666666664</c:v>
                </c:pt>
                <c:pt idx="3235">
                  <c:v>269.55</c:v>
                </c:pt>
                <c:pt idx="3236">
                  <c:v>269.63333333333333</c:v>
                </c:pt>
                <c:pt idx="3237">
                  <c:v>269.71666666666664</c:v>
                </c:pt>
                <c:pt idx="3238">
                  <c:v>269.8</c:v>
                </c:pt>
                <c:pt idx="3239">
                  <c:v>269.88333333333333</c:v>
                </c:pt>
                <c:pt idx="3240">
                  <c:v>269.96666666666664</c:v>
                </c:pt>
                <c:pt idx="3241">
                  <c:v>270.05</c:v>
                </c:pt>
                <c:pt idx="3242">
                  <c:v>270.13333333333333</c:v>
                </c:pt>
                <c:pt idx="3243">
                  <c:v>270.21666666666664</c:v>
                </c:pt>
                <c:pt idx="3244">
                  <c:v>270.3</c:v>
                </c:pt>
                <c:pt idx="3245">
                  <c:v>270.38333333333333</c:v>
                </c:pt>
                <c:pt idx="3246">
                  <c:v>270.46666666666664</c:v>
                </c:pt>
                <c:pt idx="3247">
                  <c:v>270.55</c:v>
                </c:pt>
                <c:pt idx="3248">
                  <c:v>270.63333333333333</c:v>
                </c:pt>
                <c:pt idx="3249">
                  <c:v>270.71666666666664</c:v>
                </c:pt>
                <c:pt idx="3250">
                  <c:v>270.8</c:v>
                </c:pt>
                <c:pt idx="3251">
                  <c:v>270.88333333333333</c:v>
                </c:pt>
                <c:pt idx="3252">
                  <c:v>270.96666666666664</c:v>
                </c:pt>
                <c:pt idx="3253">
                  <c:v>271.05</c:v>
                </c:pt>
                <c:pt idx="3254">
                  <c:v>271.13333333333333</c:v>
                </c:pt>
                <c:pt idx="3255">
                  <c:v>271.21666666666664</c:v>
                </c:pt>
                <c:pt idx="3256">
                  <c:v>271.3</c:v>
                </c:pt>
                <c:pt idx="3257">
                  <c:v>271.38333333333333</c:v>
                </c:pt>
                <c:pt idx="3258">
                  <c:v>271.46666666666664</c:v>
                </c:pt>
                <c:pt idx="3259">
                  <c:v>271.55</c:v>
                </c:pt>
                <c:pt idx="3260">
                  <c:v>271.63333333333333</c:v>
                </c:pt>
                <c:pt idx="3261">
                  <c:v>271.71666666666664</c:v>
                </c:pt>
                <c:pt idx="3262">
                  <c:v>271.8</c:v>
                </c:pt>
                <c:pt idx="3263">
                  <c:v>271.88333333333333</c:v>
                </c:pt>
                <c:pt idx="3264">
                  <c:v>271.96666666666664</c:v>
                </c:pt>
                <c:pt idx="3265">
                  <c:v>272.05</c:v>
                </c:pt>
                <c:pt idx="3266">
                  <c:v>272.13333333333333</c:v>
                </c:pt>
                <c:pt idx="3267">
                  <c:v>272.21666666666664</c:v>
                </c:pt>
                <c:pt idx="3268">
                  <c:v>272.3</c:v>
                </c:pt>
                <c:pt idx="3269">
                  <c:v>272.38333333333333</c:v>
                </c:pt>
                <c:pt idx="3270">
                  <c:v>272.46666666666664</c:v>
                </c:pt>
                <c:pt idx="3271">
                  <c:v>272.55</c:v>
                </c:pt>
                <c:pt idx="3272">
                  <c:v>272.63333333333333</c:v>
                </c:pt>
                <c:pt idx="3273">
                  <c:v>272.71666666666664</c:v>
                </c:pt>
                <c:pt idx="3274">
                  <c:v>272.8</c:v>
                </c:pt>
                <c:pt idx="3275">
                  <c:v>272.88333333333333</c:v>
                </c:pt>
                <c:pt idx="3276">
                  <c:v>272.96666666666664</c:v>
                </c:pt>
                <c:pt idx="3277">
                  <c:v>273.05</c:v>
                </c:pt>
                <c:pt idx="3278">
                  <c:v>273.13333333333333</c:v>
                </c:pt>
                <c:pt idx="3279">
                  <c:v>273.21666666666664</c:v>
                </c:pt>
                <c:pt idx="3280">
                  <c:v>273.3</c:v>
                </c:pt>
                <c:pt idx="3281">
                  <c:v>273.38333333333333</c:v>
                </c:pt>
                <c:pt idx="3282">
                  <c:v>273.46666666666664</c:v>
                </c:pt>
                <c:pt idx="3283">
                  <c:v>273.55</c:v>
                </c:pt>
                <c:pt idx="3284">
                  <c:v>273.63333333333333</c:v>
                </c:pt>
                <c:pt idx="3285">
                  <c:v>273.71666666666664</c:v>
                </c:pt>
                <c:pt idx="3286">
                  <c:v>273.8</c:v>
                </c:pt>
                <c:pt idx="3287">
                  <c:v>273.88333333333333</c:v>
                </c:pt>
                <c:pt idx="3288">
                  <c:v>273.96666666666664</c:v>
                </c:pt>
                <c:pt idx="3289">
                  <c:v>274.05</c:v>
                </c:pt>
                <c:pt idx="3290">
                  <c:v>274.13333333333333</c:v>
                </c:pt>
                <c:pt idx="3291">
                  <c:v>274.21666666666664</c:v>
                </c:pt>
                <c:pt idx="3292">
                  <c:v>274.3</c:v>
                </c:pt>
                <c:pt idx="3293">
                  <c:v>274.38333333333333</c:v>
                </c:pt>
                <c:pt idx="3294">
                  <c:v>274.46666666666664</c:v>
                </c:pt>
                <c:pt idx="3295">
                  <c:v>274.55</c:v>
                </c:pt>
                <c:pt idx="3296">
                  <c:v>274.63333333333333</c:v>
                </c:pt>
                <c:pt idx="3297">
                  <c:v>274.71666666666664</c:v>
                </c:pt>
                <c:pt idx="3298">
                  <c:v>274.8</c:v>
                </c:pt>
                <c:pt idx="3299">
                  <c:v>274.88333333333333</c:v>
                </c:pt>
                <c:pt idx="3300">
                  <c:v>274.96666666666664</c:v>
                </c:pt>
                <c:pt idx="3301">
                  <c:v>275.05</c:v>
                </c:pt>
                <c:pt idx="3302">
                  <c:v>275.13333333333333</c:v>
                </c:pt>
                <c:pt idx="3303">
                  <c:v>275.21666666666664</c:v>
                </c:pt>
                <c:pt idx="3304">
                  <c:v>275.3</c:v>
                </c:pt>
                <c:pt idx="3305">
                  <c:v>275.38333333333333</c:v>
                </c:pt>
                <c:pt idx="3306">
                  <c:v>275.46666666666664</c:v>
                </c:pt>
                <c:pt idx="3307">
                  <c:v>275.55</c:v>
                </c:pt>
                <c:pt idx="3308">
                  <c:v>275.63333333333333</c:v>
                </c:pt>
                <c:pt idx="3309">
                  <c:v>275.71666666666664</c:v>
                </c:pt>
                <c:pt idx="3310">
                  <c:v>275.8</c:v>
                </c:pt>
                <c:pt idx="3311">
                  <c:v>275.88333333333333</c:v>
                </c:pt>
                <c:pt idx="3312">
                  <c:v>275.96666666666664</c:v>
                </c:pt>
                <c:pt idx="3313">
                  <c:v>276.05</c:v>
                </c:pt>
                <c:pt idx="3314">
                  <c:v>276.13333333333333</c:v>
                </c:pt>
                <c:pt idx="3315">
                  <c:v>276.21666666666664</c:v>
                </c:pt>
                <c:pt idx="3316">
                  <c:v>276.3</c:v>
                </c:pt>
                <c:pt idx="3317">
                  <c:v>276.38333333333333</c:v>
                </c:pt>
                <c:pt idx="3318">
                  <c:v>276.46666666666664</c:v>
                </c:pt>
                <c:pt idx="3319">
                  <c:v>276.55</c:v>
                </c:pt>
                <c:pt idx="3320">
                  <c:v>276.63333333333333</c:v>
                </c:pt>
                <c:pt idx="3321">
                  <c:v>276.71666666666664</c:v>
                </c:pt>
                <c:pt idx="3322">
                  <c:v>276.8</c:v>
                </c:pt>
                <c:pt idx="3323">
                  <c:v>276.88333333333333</c:v>
                </c:pt>
                <c:pt idx="3324">
                  <c:v>276.96666666666664</c:v>
                </c:pt>
                <c:pt idx="3325">
                  <c:v>277.05</c:v>
                </c:pt>
                <c:pt idx="3326">
                  <c:v>277.13333333333333</c:v>
                </c:pt>
                <c:pt idx="3327">
                  <c:v>277.21666666666664</c:v>
                </c:pt>
                <c:pt idx="3328">
                  <c:v>277.3</c:v>
                </c:pt>
                <c:pt idx="3329">
                  <c:v>277.38333333333333</c:v>
                </c:pt>
                <c:pt idx="3330">
                  <c:v>277.46666666666664</c:v>
                </c:pt>
                <c:pt idx="3331">
                  <c:v>277.55</c:v>
                </c:pt>
                <c:pt idx="3332">
                  <c:v>277.63333333333333</c:v>
                </c:pt>
                <c:pt idx="3333">
                  <c:v>277.71666666666664</c:v>
                </c:pt>
                <c:pt idx="3334">
                  <c:v>277.8</c:v>
                </c:pt>
                <c:pt idx="3335">
                  <c:v>277.88333333333333</c:v>
                </c:pt>
                <c:pt idx="3336">
                  <c:v>277.96666666666664</c:v>
                </c:pt>
                <c:pt idx="3337">
                  <c:v>278.05</c:v>
                </c:pt>
                <c:pt idx="3338">
                  <c:v>278.13333333333333</c:v>
                </c:pt>
                <c:pt idx="3339">
                  <c:v>278.21666666666664</c:v>
                </c:pt>
                <c:pt idx="3340">
                  <c:v>278.3</c:v>
                </c:pt>
                <c:pt idx="3341">
                  <c:v>278.38333333333333</c:v>
                </c:pt>
                <c:pt idx="3342">
                  <c:v>278.46666666666664</c:v>
                </c:pt>
                <c:pt idx="3343">
                  <c:v>278.55</c:v>
                </c:pt>
                <c:pt idx="3344">
                  <c:v>278.63333333333333</c:v>
                </c:pt>
                <c:pt idx="3345">
                  <c:v>278.71666666666664</c:v>
                </c:pt>
                <c:pt idx="3346">
                  <c:v>278.8</c:v>
                </c:pt>
                <c:pt idx="3347">
                  <c:v>278.88333333333333</c:v>
                </c:pt>
                <c:pt idx="3348">
                  <c:v>278.96666666666664</c:v>
                </c:pt>
                <c:pt idx="3349">
                  <c:v>279.05</c:v>
                </c:pt>
                <c:pt idx="3350">
                  <c:v>279.13333333333333</c:v>
                </c:pt>
                <c:pt idx="3351">
                  <c:v>279.21666666666664</c:v>
                </c:pt>
                <c:pt idx="3352">
                  <c:v>279.3</c:v>
                </c:pt>
                <c:pt idx="3353">
                  <c:v>279.38333333333333</c:v>
                </c:pt>
                <c:pt idx="3354">
                  <c:v>279.46666666666664</c:v>
                </c:pt>
                <c:pt idx="3355">
                  <c:v>279.55</c:v>
                </c:pt>
                <c:pt idx="3356">
                  <c:v>279.63333333333333</c:v>
                </c:pt>
                <c:pt idx="3357">
                  <c:v>279.71666666666664</c:v>
                </c:pt>
                <c:pt idx="3358">
                  <c:v>279.8</c:v>
                </c:pt>
                <c:pt idx="3359">
                  <c:v>279.88333333333333</c:v>
                </c:pt>
                <c:pt idx="3360">
                  <c:v>279.96666666666664</c:v>
                </c:pt>
                <c:pt idx="3361">
                  <c:v>280.05</c:v>
                </c:pt>
                <c:pt idx="3362">
                  <c:v>280.13333333333333</c:v>
                </c:pt>
                <c:pt idx="3363">
                  <c:v>280.21666666666664</c:v>
                </c:pt>
                <c:pt idx="3364">
                  <c:v>280.3</c:v>
                </c:pt>
                <c:pt idx="3365">
                  <c:v>280.38333333333333</c:v>
                </c:pt>
                <c:pt idx="3366">
                  <c:v>280.46666666666664</c:v>
                </c:pt>
                <c:pt idx="3367">
                  <c:v>280.55</c:v>
                </c:pt>
                <c:pt idx="3368">
                  <c:v>280.63333333333333</c:v>
                </c:pt>
                <c:pt idx="3369">
                  <c:v>280.71666666666664</c:v>
                </c:pt>
                <c:pt idx="3370">
                  <c:v>280.8</c:v>
                </c:pt>
                <c:pt idx="3371">
                  <c:v>280.88333333333333</c:v>
                </c:pt>
                <c:pt idx="3372">
                  <c:v>280.96666666666664</c:v>
                </c:pt>
                <c:pt idx="3373">
                  <c:v>281.05</c:v>
                </c:pt>
                <c:pt idx="3374">
                  <c:v>281.13333333333333</c:v>
                </c:pt>
                <c:pt idx="3375">
                  <c:v>281.21666666666664</c:v>
                </c:pt>
                <c:pt idx="3376">
                  <c:v>281.3</c:v>
                </c:pt>
                <c:pt idx="3377">
                  <c:v>281.38333333333333</c:v>
                </c:pt>
                <c:pt idx="3378">
                  <c:v>281.46666666666664</c:v>
                </c:pt>
                <c:pt idx="3379">
                  <c:v>281.55</c:v>
                </c:pt>
                <c:pt idx="3380">
                  <c:v>281.63333333333333</c:v>
                </c:pt>
                <c:pt idx="3381">
                  <c:v>281.71666666666664</c:v>
                </c:pt>
                <c:pt idx="3382">
                  <c:v>281.8</c:v>
                </c:pt>
                <c:pt idx="3383">
                  <c:v>281.88333333333333</c:v>
                </c:pt>
                <c:pt idx="3384">
                  <c:v>281.96666666666664</c:v>
                </c:pt>
                <c:pt idx="3385">
                  <c:v>282.05</c:v>
                </c:pt>
                <c:pt idx="3386">
                  <c:v>282.13333333333333</c:v>
                </c:pt>
                <c:pt idx="3387">
                  <c:v>282.21666666666664</c:v>
                </c:pt>
                <c:pt idx="3388">
                  <c:v>282.3</c:v>
                </c:pt>
                <c:pt idx="3389">
                  <c:v>282.38333333333333</c:v>
                </c:pt>
                <c:pt idx="3390">
                  <c:v>282.46666666666664</c:v>
                </c:pt>
                <c:pt idx="3391">
                  <c:v>282.55</c:v>
                </c:pt>
                <c:pt idx="3392">
                  <c:v>282.63333333333333</c:v>
                </c:pt>
                <c:pt idx="3393">
                  <c:v>282.71666666666664</c:v>
                </c:pt>
                <c:pt idx="3394">
                  <c:v>282.8</c:v>
                </c:pt>
                <c:pt idx="3395">
                  <c:v>282.88333333333333</c:v>
                </c:pt>
                <c:pt idx="3396">
                  <c:v>282.96666666666664</c:v>
                </c:pt>
                <c:pt idx="3397">
                  <c:v>283.05</c:v>
                </c:pt>
                <c:pt idx="3398">
                  <c:v>283.13333333333333</c:v>
                </c:pt>
                <c:pt idx="3399">
                  <c:v>283.21666666666664</c:v>
                </c:pt>
                <c:pt idx="3400">
                  <c:v>283.3</c:v>
                </c:pt>
                <c:pt idx="3401">
                  <c:v>283.38333333333333</c:v>
                </c:pt>
                <c:pt idx="3402">
                  <c:v>283.46666666666664</c:v>
                </c:pt>
                <c:pt idx="3403">
                  <c:v>283.55</c:v>
                </c:pt>
                <c:pt idx="3404">
                  <c:v>283.63333333333333</c:v>
                </c:pt>
                <c:pt idx="3405">
                  <c:v>283.71666666666664</c:v>
                </c:pt>
                <c:pt idx="3406">
                  <c:v>283.8</c:v>
                </c:pt>
                <c:pt idx="3407">
                  <c:v>283.88333333333333</c:v>
                </c:pt>
                <c:pt idx="3408">
                  <c:v>283.96666666666664</c:v>
                </c:pt>
                <c:pt idx="3409">
                  <c:v>284.05</c:v>
                </c:pt>
                <c:pt idx="3410">
                  <c:v>284.13333333333333</c:v>
                </c:pt>
                <c:pt idx="3411">
                  <c:v>284.21666666666664</c:v>
                </c:pt>
                <c:pt idx="3412">
                  <c:v>284.3</c:v>
                </c:pt>
                <c:pt idx="3413">
                  <c:v>284.38333333333333</c:v>
                </c:pt>
                <c:pt idx="3414">
                  <c:v>284.46666666666664</c:v>
                </c:pt>
                <c:pt idx="3415">
                  <c:v>284.55</c:v>
                </c:pt>
                <c:pt idx="3416">
                  <c:v>284.63333333333333</c:v>
                </c:pt>
                <c:pt idx="3417">
                  <c:v>284.71666666666664</c:v>
                </c:pt>
                <c:pt idx="3418">
                  <c:v>284.8</c:v>
                </c:pt>
                <c:pt idx="3419">
                  <c:v>284.88333333333333</c:v>
                </c:pt>
                <c:pt idx="3420">
                  <c:v>284.96666666666664</c:v>
                </c:pt>
                <c:pt idx="3421">
                  <c:v>285.05</c:v>
                </c:pt>
                <c:pt idx="3422">
                  <c:v>285.13333333333333</c:v>
                </c:pt>
                <c:pt idx="3423">
                  <c:v>285.21666666666664</c:v>
                </c:pt>
                <c:pt idx="3424">
                  <c:v>285.3</c:v>
                </c:pt>
                <c:pt idx="3425">
                  <c:v>285.38333333333333</c:v>
                </c:pt>
                <c:pt idx="3426">
                  <c:v>285.46666666666664</c:v>
                </c:pt>
                <c:pt idx="3427">
                  <c:v>285.55</c:v>
                </c:pt>
                <c:pt idx="3428">
                  <c:v>285.63333333333333</c:v>
                </c:pt>
                <c:pt idx="3429">
                  <c:v>285.71666666666664</c:v>
                </c:pt>
                <c:pt idx="3430">
                  <c:v>285.8</c:v>
                </c:pt>
                <c:pt idx="3431">
                  <c:v>285.88333333333333</c:v>
                </c:pt>
                <c:pt idx="3432">
                  <c:v>285.96666666666664</c:v>
                </c:pt>
                <c:pt idx="3433">
                  <c:v>286.05</c:v>
                </c:pt>
                <c:pt idx="3434">
                  <c:v>286.13333333333333</c:v>
                </c:pt>
                <c:pt idx="3435">
                  <c:v>286.21666666666664</c:v>
                </c:pt>
                <c:pt idx="3436">
                  <c:v>286.3</c:v>
                </c:pt>
                <c:pt idx="3437">
                  <c:v>286.38333333333333</c:v>
                </c:pt>
                <c:pt idx="3438">
                  <c:v>286.46666666666664</c:v>
                </c:pt>
                <c:pt idx="3439">
                  <c:v>286.55</c:v>
                </c:pt>
                <c:pt idx="3440">
                  <c:v>286.63333333333333</c:v>
                </c:pt>
                <c:pt idx="3441">
                  <c:v>286.71666666666664</c:v>
                </c:pt>
                <c:pt idx="3442">
                  <c:v>286.8</c:v>
                </c:pt>
                <c:pt idx="3443">
                  <c:v>286.88333333333333</c:v>
                </c:pt>
                <c:pt idx="3444">
                  <c:v>286.96666666666664</c:v>
                </c:pt>
                <c:pt idx="3445">
                  <c:v>287.05</c:v>
                </c:pt>
                <c:pt idx="3446">
                  <c:v>287.13333333333333</c:v>
                </c:pt>
                <c:pt idx="3447">
                  <c:v>287.21666666666664</c:v>
                </c:pt>
                <c:pt idx="3448">
                  <c:v>287.3</c:v>
                </c:pt>
                <c:pt idx="3449">
                  <c:v>287.38333333333333</c:v>
                </c:pt>
                <c:pt idx="3450">
                  <c:v>287.46666666666664</c:v>
                </c:pt>
                <c:pt idx="3451">
                  <c:v>287.55</c:v>
                </c:pt>
                <c:pt idx="3452">
                  <c:v>287.63333333333333</c:v>
                </c:pt>
                <c:pt idx="3453">
                  <c:v>287.71666666666664</c:v>
                </c:pt>
                <c:pt idx="3454">
                  <c:v>287.8</c:v>
                </c:pt>
                <c:pt idx="3455">
                  <c:v>287.88333333333333</c:v>
                </c:pt>
                <c:pt idx="3456">
                  <c:v>287.96666666666664</c:v>
                </c:pt>
                <c:pt idx="3457">
                  <c:v>288.05</c:v>
                </c:pt>
                <c:pt idx="3458">
                  <c:v>288.13333333333333</c:v>
                </c:pt>
                <c:pt idx="3459">
                  <c:v>288.21666666666664</c:v>
                </c:pt>
                <c:pt idx="3460">
                  <c:v>288.3</c:v>
                </c:pt>
                <c:pt idx="3461">
                  <c:v>288.38333333333333</c:v>
                </c:pt>
                <c:pt idx="3462">
                  <c:v>288.46666666666664</c:v>
                </c:pt>
                <c:pt idx="3463">
                  <c:v>288.55</c:v>
                </c:pt>
                <c:pt idx="3464">
                  <c:v>288.63333333333333</c:v>
                </c:pt>
                <c:pt idx="3465">
                  <c:v>288.71666666666664</c:v>
                </c:pt>
                <c:pt idx="3466">
                  <c:v>288.8</c:v>
                </c:pt>
                <c:pt idx="3467">
                  <c:v>288.88333333333333</c:v>
                </c:pt>
                <c:pt idx="3468">
                  <c:v>288.96666666666664</c:v>
                </c:pt>
                <c:pt idx="3469">
                  <c:v>289.05</c:v>
                </c:pt>
                <c:pt idx="3470">
                  <c:v>289.13333333333333</c:v>
                </c:pt>
                <c:pt idx="3471">
                  <c:v>289.21666666666664</c:v>
                </c:pt>
                <c:pt idx="3472">
                  <c:v>289.3</c:v>
                </c:pt>
                <c:pt idx="3473">
                  <c:v>289.38333333333333</c:v>
                </c:pt>
                <c:pt idx="3474">
                  <c:v>289.46666666666664</c:v>
                </c:pt>
                <c:pt idx="3475">
                  <c:v>289.55</c:v>
                </c:pt>
                <c:pt idx="3476">
                  <c:v>289.63333333333333</c:v>
                </c:pt>
                <c:pt idx="3477">
                  <c:v>289.71666666666664</c:v>
                </c:pt>
                <c:pt idx="3478">
                  <c:v>289.8</c:v>
                </c:pt>
                <c:pt idx="3479">
                  <c:v>289.88333333333333</c:v>
                </c:pt>
                <c:pt idx="3480">
                  <c:v>289.96666666666664</c:v>
                </c:pt>
                <c:pt idx="3481">
                  <c:v>290.05</c:v>
                </c:pt>
                <c:pt idx="3482">
                  <c:v>290.13333333333333</c:v>
                </c:pt>
                <c:pt idx="3483">
                  <c:v>290.21666666666664</c:v>
                </c:pt>
                <c:pt idx="3484">
                  <c:v>290.3</c:v>
                </c:pt>
                <c:pt idx="3485">
                  <c:v>290.38333333333333</c:v>
                </c:pt>
                <c:pt idx="3486">
                  <c:v>290.46666666666664</c:v>
                </c:pt>
                <c:pt idx="3487">
                  <c:v>290.55</c:v>
                </c:pt>
                <c:pt idx="3488">
                  <c:v>290.63333333333333</c:v>
                </c:pt>
                <c:pt idx="3489">
                  <c:v>290.71666666666664</c:v>
                </c:pt>
                <c:pt idx="3490">
                  <c:v>290.8</c:v>
                </c:pt>
                <c:pt idx="3491">
                  <c:v>290.88333333333333</c:v>
                </c:pt>
                <c:pt idx="3492">
                  <c:v>290.96666666666664</c:v>
                </c:pt>
                <c:pt idx="3493">
                  <c:v>291.05</c:v>
                </c:pt>
                <c:pt idx="3494">
                  <c:v>291.13333333333333</c:v>
                </c:pt>
                <c:pt idx="3495">
                  <c:v>291.21666666666664</c:v>
                </c:pt>
                <c:pt idx="3496">
                  <c:v>291.3</c:v>
                </c:pt>
                <c:pt idx="3497">
                  <c:v>291.38333333333333</c:v>
                </c:pt>
                <c:pt idx="3498">
                  <c:v>291.46666666666664</c:v>
                </c:pt>
                <c:pt idx="3499">
                  <c:v>291.55</c:v>
                </c:pt>
                <c:pt idx="3500">
                  <c:v>291.63333333333333</c:v>
                </c:pt>
                <c:pt idx="3501">
                  <c:v>291.71666666666664</c:v>
                </c:pt>
                <c:pt idx="3502">
                  <c:v>291.8</c:v>
                </c:pt>
                <c:pt idx="3503">
                  <c:v>291.88333333333333</c:v>
                </c:pt>
                <c:pt idx="3504">
                  <c:v>291.96666666666664</c:v>
                </c:pt>
                <c:pt idx="3505">
                  <c:v>292.05</c:v>
                </c:pt>
                <c:pt idx="3506">
                  <c:v>292.13333333333333</c:v>
                </c:pt>
                <c:pt idx="3507">
                  <c:v>292.21666666666664</c:v>
                </c:pt>
                <c:pt idx="3508">
                  <c:v>292.3</c:v>
                </c:pt>
                <c:pt idx="3509">
                  <c:v>292.38333333333333</c:v>
                </c:pt>
                <c:pt idx="3510">
                  <c:v>292.46666666666664</c:v>
                </c:pt>
                <c:pt idx="3511">
                  <c:v>292.55</c:v>
                </c:pt>
                <c:pt idx="3512">
                  <c:v>292.63333333333333</c:v>
                </c:pt>
                <c:pt idx="3513">
                  <c:v>292.71666666666664</c:v>
                </c:pt>
                <c:pt idx="3514">
                  <c:v>292.8</c:v>
                </c:pt>
                <c:pt idx="3515">
                  <c:v>292.88333333333333</c:v>
                </c:pt>
                <c:pt idx="3516">
                  <c:v>292.96666666666664</c:v>
                </c:pt>
                <c:pt idx="3517">
                  <c:v>293.05</c:v>
                </c:pt>
                <c:pt idx="3518">
                  <c:v>293.13333333333333</c:v>
                </c:pt>
                <c:pt idx="3519">
                  <c:v>293.21666666666664</c:v>
                </c:pt>
                <c:pt idx="3520">
                  <c:v>293.3</c:v>
                </c:pt>
                <c:pt idx="3521">
                  <c:v>293.38333333333333</c:v>
                </c:pt>
                <c:pt idx="3522">
                  <c:v>293.46666666666664</c:v>
                </c:pt>
                <c:pt idx="3523">
                  <c:v>293.55</c:v>
                </c:pt>
                <c:pt idx="3524">
                  <c:v>293.63333333333333</c:v>
                </c:pt>
                <c:pt idx="3525">
                  <c:v>293.71666666666664</c:v>
                </c:pt>
                <c:pt idx="3526">
                  <c:v>293.8</c:v>
                </c:pt>
                <c:pt idx="3527">
                  <c:v>293.88333333333333</c:v>
                </c:pt>
                <c:pt idx="3528">
                  <c:v>293.96666666666664</c:v>
                </c:pt>
                <c:pt idx="3529">
                  <c:v>294.05</c:v>
                </c:pt>
                <c:pt idx="3530">
                  <c:v>294.13333333333333</c:v>
                </c:pt>
                <c:pt idx="3531">
                  <c:v>294.21666666666664</c:v>
                </c:pt>
                <c:pt idx="3532">
                  <c:v>294.3</c:v>
                </c:pt>
                <c:pt idx="3533">
                  <c:v>294.38333333333333</c:v>
                </c:pt>
                <c:pt idx="3534">
                  <c:v>294.46666666666664</c:v>
                </c:pt>
                <c:pt idx="3535">
                  <c:v>294.55</c:v>
                </c:pt>
                <c:pt idx="3536">
                  <c:v>294.63333333333333</c:v>
                </c:pt>
                <c:pt idx="3537">
                  <c:v>294.71666666666664</c:v>
                </c:pt>
                <c:pt idx="3538">
                  <c:v>294.8</c:v>
                </c:pt>
                <c:pt idx="3539">
                  <c:v>294.88333333333333</c:v>
                </c:pt>
                <c:pt idx="3540">
                  <c:v>294.96666666666664</c:v>
                </c:pt>
                <c:pt idx="3541">
                  <c:v>295.05</c:v>
                </c:pt>
                <c:pt idx="3542">
                  <c:v>295.13333333333333</c:v>
                </c:pt>
                <c:pt idx="3543">
                  <c:v>295.21666666666664</c:v>
                </c:pt>
                <c:pt idx="3544">
                  <c:v>295.3</c:v>
                </c:pt>
                <c:pt idx="3545">
                  <c:v>295.38333333333333</c:v>
                </c:pt>
                <c:pt idx="3546">
                  <c:v>295.46666666666664</c:v>
                </c:pt>
                <c:pt idx="3547">
                  <c:v>295.55</c:v>
                </c:pt>
                <c:pt idx="3548">
                  <c:v>295.63333333333333</c:v>
                </c:pt>
                <c:pt idx="3549">
                  <c:v>295.71666666666664</c:v>
                </c:pt>
                <c:pt idx="3550">
                  <c:v>295.8</c:v>
                </c:pt>
                <c:pt idx="3551">
                  <c:v>295.88333333333333</c:v>
                </c:pt>
                <c:pt idx="3552">
                  <c:v>295.96666666666664</c:v>
                </c:pt>
                <c:pt idx="3553">
                  <c:v>296.05</c:v>
                </c:pt>
                <c:pt idx="3554">
                  <c:v>296.13333333333333</c:v>
                </c:pt>
                <c:pt idx="3555">
                  <c:v>296.21666666666664</c:v>
                </c:pt>
                <c:pt idx="3556">
                  <c:v>296.3</c:v>
                </c:pt>
                <c:pt idx="3557">
                  <c:v>296.38333333333333</c:v>
                </c:pt>
                <c:pt idx="3558">
                  <c:v>296.46666666666664</c:v>
                </c:pt>
                <c:pt idx="3559">
                  <c:v>296.55</c:v>
                </c:pt>
                <c:pt idx="3560">
                  <c:v>296.63333333333333</c:v>
                </c:pt>
                <c:pt idx="3561">
                  <c:v>296.71666666666664</c:v>
                </c:pt>
                <c:pt idx="3562">
                  <c:v>296.8</c:v>
                </c:pt>
                <c:pt idx="3563">
                  <c:v>296.88333333333333</c:v>
                </c:pt>
                <c:pt idx="3564">
                  <c:v>296.96666666666664</c:v>
                </c:pt>
                <c:pt idx="3565">
                  <c:v>297.05</c:v>
                </c:pt>
                <c:pt idx="3566">
                  <c:v>297.13333333333333</c:v>
                </c:pt>
                <c:pt idx="3567">
                  <c:v>297.21666666666664</c:v>
                </c:pt>
                <c:pt idx="3568">
                  <c:v>297.3</c:v>
                </c:pt>
                <c:pt idx="3569">
                  <c:v>297.38333333333333</c:v>
                </c:pt>
                <c:pt idx="3570">
                  <c:v>297.46666666666664</c:v>
                </c:pt>
                <c:pt idx="3571">
                  <c:v>297.55</c:v>
                </c:pt>
                <c:pt idx="3572">
                  <c:v>297.63333333333333</c:v>
                </c:pt>
                <c:pt idx="3573">
                  <c:v>297.71666666666664</c:v>
                </c:pt>
                <c:pt idx="3574">
                  <c:v>297.8</c:v>
                </c:pt>
                <c:pt idx="3575">
                  <c:v>297.88333333333333</c:v>
                </c:pt>
                <c:pt idx="3576">
                  <c:v>297.96666666666664</c:v>
                </c:pt>
                <c:pt idx="3577">
                  <c:v>298.05</c:v>
                </c:pt>
                <c:pt idx="3578">
                  <c:v>298.13333333333333</c:v>
                </c:pt>
                <c:pt idx="3579">
                  <c:v>298.21666666666664</c:v>
                </c:pt>
                <c:pt idx="3580">
                  <c:v>298.3</c:v>
                </c:pt>
                <c:pt idx="3581">
                  <c:v>298.38333333333333</c:v>
                </c:pt>
                <c:pt idx="3582">
                  <c:v>298.46666666666664</c:v>
                </c:pt>
                <c:pt idx="3583">
                  <c:v>298.55</c:v>
                </c:pt>
                <c:pt idx="3584">
                  <c:v>298.63333333333333</c:v>
                </c:pt>
                <c:pt idx="3585">
                  <c:v>298.71666666666664</c:v>
                </c:pt>
                <c:pt idx="3586">
                  <c:v>298.8</c:v>
                </c:pt>
                <c:pt idx="3587">
                  <c:v>298.88333333333333</c:v>
                </c:pt>
                <c:pt idx="3588">
                  <c:v>298.96666666666664</c:v>
                </c:pt>
                <c:pt idx="3589">
                  <c:v>299.05</c:v>
                </c:pt>
                <c:pt idx="3590">
                  <c:v>299.13333333333333</c:v>
                </c:pt>
                <c:pt idx="3591">
                  <c:v>299.21666666666664</c:v>
                </c:pt>
                <c:pt idx="3592">
                  <c:v>299.3</c:v>
                </c:pt>
                <c:pt idx="3593">
                  <c:v>299.38333333333333</c:v>
                </c:pt>
                <c:pt idx="3594">
                  <c:v>299.46666666666664</c:v>
                </c:pt>
                <c:pt idx="3595">
                  <c:v>299.55</c:v>
                </c:pt>
                <c:pt idx="3596">
                  <c:v>299.63333333333333</c:v>
                </c:pt>
                <c:pt idx="3597">
                  <c:v>299.71666666666664</c:v>
                </c:pt>
                <c:pt idx="3598">
                  <c:v>299.8</c:v>
                </c:pt>
                <c:pt idx="3599">
                  <c:v>299.88333333333333</c:v>
                </c:pt>
                <c:pt idx="3600">
                  <c:v>299.96666666666664</c:v>
                </c:pt>
                <c:pt idx="3601">
                  <c:v>300.05</c:v>
                </c:pt>
                <c:pt idx="3602">
                  <c:v>300.13333333333333</c:v>
                </c:pt>
                <c:pt idx="3603">
                  <c:v>300.21666666666664</c:v>
                </c:pt>
                <c:pt idx="3604">
                  <c:v>300.3</c:v>
                </c:pt>
                <c:pt idx="3605">
                  <c:v>300.38333333333333</c:v>
                </c:pt>
                <c:pt idx="3606">
                  <c:v>300.46666666666664</c:v>
                </c:pt>
                <c:pt idx="3607">
                  <c:v>300.55</c:v>
                </c:pt>
                <c:pt idx="3608">
                  <c:v>300.63333333333333</c:v>
                </c:pt>
                <c:pt idx="3609">
                  <c:v>300.71666666666664</c:v>
                </c:pt>
                <c:pt idx="3610">
                  <c:v>300.8</c:v>
                </c:pt>
                <c:pt idx="3611">
                  <c:v>300.88333333333333</c:v>
                </c:pt>
                <c:pt idx="3612">
                  <c:v>300.96666666666664</c:v>
                </c:pt>
                <c:pt idx="3613">
                  <c:v>301.05</c:v>
                </c:pt>
                <c:pt idx="3614">
                  <c:v>301.13333333333333</c:v>
                </c:pt>
                <c:pt idx="3615">
                  <c:v>301.21666666666664</c:v>
                </c:pt>
                <c:pt idx="3616">
                  <c:v>301.3</c:v>
                </c:pt>
                <c:pt idx="3617">
                  <c:v>301.375</c:v>
                </c:pt>
                <c:pt idx="3618">
                  <c:v>301.45833333333331</c:v>
                </c:pt>
                <c:pt idx="3619">
                  <c:v>301.54166666666669</c:v>
                </c:pt>
                <c:pt idx="3620">
                  <c:v>301.625</c:v>
                </c:pt>
                <c:pt idx="3621">
                  <c:v>301.70833333333331</c:v>
                </c:pt>
                <c:pt idx="3622">
                  <c:v>301.79166666666669</c:v>
                </c:pt>
                <c:pt idx="3623">
                  <c:v>301.875</c:v>
                </c:pt>
                <c:pt idx="3624">
                  <c:v>301.95833333333331</c:v>
                </c:pt>
                <c:pt idx="3625">
                  <c:v>302.04166666666669</c:v>
                </c:pt>
                <c:pt idx="3626">
                  <c:v>302.125</c:v>
                </c:pt>
                <c:pt idx="3627">
                  <c:v>302.20833333333331</c:v>
                </c:pt>
                <c:pt idx="3628">
                  <c:v>302.29166666666669</c:v>
                </c:pt>
                <c:pt idx="3629">
                  <c:v>302.375</c:v>
                </c:pt>
                <c:pt idx="3630">
                  <c:v>302.45833333333331</c:v>
                </c:pt>
                <c:pt idx="3631">
                  <c:v>302.54166666666669</c:v>
                </c:pt>
                <c:pt idx="3632">
                  <c:v>302.625</c:v>
                </c:pt>
                <c:pt idx="3633">
                  <c:v>302.70833333333331</c:v>
                </c:pt>
                <c:pt idx="3634">
                  <c:v>302.79166666666669</c:v>
                </c:pt>
                <c:pt idx="3635">
                  <c:v>302.875</c:v>
                </c:pt>
                <c:pt idx="3636">
                  <c:v>302.95833333333331</c:v>
                </c:pt>
                <c:pt idx="3637">
                  <c:v>303.04166666666669</c:v>
                </c:pt>
                <c:pt idx="3638">
                  <c:v>303.125</c:v>
                </c:pt>
                <c:pt idx="3639">
                  <c:v>303.20833333333331</c:v>
                </c:pt>
                <c:pt idx="3640">
                  <c:v>303.29166666666669</c:v>
                </c:pt>
                <c:pt idx="3641">
                  <c:v>303.375</c:v>
                </c:pt>
                <c:pt idx="3642">
                  <c:v>303.45833333333331</c:v>
                </c:pt>
                <c:pt idx="3643">
                  <c:v>303.54166666666669</c:v>
                </c:pt>
                <c:pt idx="3644">
                  <c:v>303.625</c:v>
                </c:pt>
                <c:pt idx="3645">
                  <c:v>303.70833333333331</c:v>
                </c:pt>
                <c:pt idx="3646">
                  <c:v>303.79166666666669</c:v>
                </c:pt>
                <c:pt idx="3647">
                  <c:v>303.875</c:v>
                </c:pt>
                <c:pt idx="3648">
                  <c:v>303.95833333333331</c:v>
                </c:pt>
                <c:pt idx="3649">
                  <c:v>304.04166666666669</c:v>
                </c:pt>
                <c:pt idx="3650">
                  <c:v>304.125</c:v>
                </c:pt>
                <c:pt idx="3651">
                  <c:v>304.20833333333331</c:v>
                </c:pt>
                <c:pt idx="3652">
                  <c:v>304.29166666666669</c:v>
                </c:pt>
                <c:pt idx="3653">
                  <c:v>304.375</c:v>
                </c:pt>
                <c:pt idx="3654">
                  <c:v>304.45833333333331</c:v>
                </c:pt>
                <c:pt idx="3655">
                  <c:v>304.54166666666669</c:v>
                </c:pt>
                <c:pt idx="3656">
                  <c:v>304.625</c:v>
                </c:pt>
                <c:pt idx="3657">
                  <c:v>304.70833333333331</c:v>
                </c:pt>
                <c:pt idx="3658">
                  <c:v>304.79166666666669</c:v>
                </c:pt>
                <c:pt idx="3659">
                  <c:v>304.875</c:v>
                </c:pt>
                <c:pt idx="3660">
                  <c:v>304.95833333333331</c:v>
                </c:pt>
                <c:pt idx="3661">
                  <c:v>305.04166666666669</c:v>
                </c:pt>
                <c:pt idx="3662">
                  <c:v>305.125</c:v>
                </c:pt>
                <c:pt idx="3663">
                  <c:v>305.20833333333331</c:v>
                </c:pt>
                <c:pt idx="3664">
                  <c:v>305.29166666666669</c:v>
                </c:pt>
                <c:pt idx="3665">
                  <c:v>305.375</c:v>
                </c:pt>
                <c:pt idx="3666">
                  <c:v>305.45833333333331</c:v>
                </c:pt>
                <c:pt idx="3667">
                  <c:v>305.54166666666669</c:v>
                </c:pt>
                <c:pt idx="3668">
                  <c:v>305.625</c:v>
                </c:pt>
                <c:pt idx="3669">
                  <c:v>305.70833333333331</c:v>
                </c:pt>
                <c:pt idx="3670">
                  <c:v>305.79166666666669</c:v>
                </c:pt>
                <c:pt idx="3671">
                  <c:v>305.875</c:v>
                </c:pt>
                <c:pt idx="3672">
                  <c:v>305.95833333333331</c:v>
                </c:pt>
                <c:pt idx="3673">
                  <c:v>306.04166666666669</c:v>
                </c:pt>
                <c:pt idx="3674">
                  <c:v>306.125</c:v>
                </c:pt>
                <c:pt idx="3675">
                  <c:v>306.20833333333331</c:v>
                </c:pt>
                <c:pt idx="3676">
                  <c:v>306.29166666666669</c:v>
                </c:pt>
                <c:pt idx="3677">
                  <c:v>306.375</c:v>
                </c:pt>
                <c:pt idx="3678">
                  <c:v>306.45833333333331</c:v>
                </c:pt>
                <c:pt idx="3679">
                  <c:v>306.54166666666669</c:v>
                </c:pt>
                <c:pt idx="3680">
                  <c:v>306.625</c:v>
                </c:pt>
                <c:pt idx="3681">
                  <c:v>306.70833333333331</c:v>
                </c:pt>
                <c:pt idx="3682">
                  <c:v>306.79166666666669</c:v>
                </c:pt>
                <c:pt idx="3683">
                  <c:v>306.875</c:v>
                </c:pt>
                <c:pt idx="3684">
                  <c:v>306.95833333333331</c:v>
                </c:pt>
                <c:pt idx="3685">
                  <c:v>307.04166666666669</c:v>
                </c:pt>
                <c:pt idx="3686">
                  <c:v>307.125</c:v>
                </c:pt>
                <c:pt idx="3687">
                  <c:v>307.20833333333331</c:v>
                </c:pt>
                <c:pt idx="3688">
                  <c:v>307.29166666666669</c:v>
                </c:pt>
                <c:pt idx="3689">
                  <c:v>307.375</c:v>
                </c:pt>
                <c:pt idx="3690">
                  <c:v>307.45833333333331</c:v>
                </c:pt>
                <c:pt idx="3691">
                  <c:v>307.54166666666669</c:v>
                </c:pt>
                <c:pt idx="3692">
                  <c:v>307.625</c:v>
                </c:pt>
                <c:pt idx="3693">
                  <c:v>307.70833333333331</c:v>
                </c:pt>
                <c:pt idx="3694">
                  <c:v>307.79166666666669</c:v>
                </c:pt>
                <c:pt idx="3695">
                  <c:v>307.875</c:v>
                </c:pt>
                <c:pt idx="3696">
                  <c:v>307.95833333333331</c:v>
                </c:pt>
                <c:pt idx="3697">
                  <c:v>308.04166666666669</c:v>
                </c:pt>
                <c:pt idx="3698">
                  <c:v>308.125</c:v>
                </c:pt>
                <c:pt idx="3699">
                  <c:v>308.20833333333331</c:v>
                </c:pt>
                <c:pt idx="3700">
                  <c:v>308.29166666666669</c:v>
                </c:pt>
                <c:pt idx="3701">
                  <c:v>308.375</c:v>
                </c:pt>
                <c:pt idx="3702">
                  <c:v>308.45833333333331</c:v>
                </c:pt>
                <c:pt idx="3703">
                  <c:v>308.54166666666669</c:v>
                </c:pt>
                <c:pt idx="3704">
                  <c:v>308.625</c:v>
                </c:pt>
                <c:pt idx="3705">
                  <c:v>308.70833333333331</c:v>
                </c:pt>
                <c:pt idx="3706">
                  <c:v>308.79166666666669</c:v>
                </c:pt>
                <c:pt idx="3707">
                  <c:v>308.875</c:v>
                </c:pt>
                <c:pt idx="3708">
                  <c:v>308.95833333333331</c:v>
                </c:pt>
                <c:pt idx="3709">
                  <c:v>309.04166666666669</c:v>
                </c:pt>
                <c:pt idx="3710">
                  <c:v>309.125</c:v>
                </c:pt>
                <c:pt idx="3711">
                  <c:v>309.20833333333331</c:v>
                </c:pt>
                <c:pt idx="3712">
                  <c:v>309.29166666666669</c:v>
                </c:pt>
                <c:pt idx="3713">
                  <c:v>309.375</c:v>
                </c:pt>
                <c:pt idx="3714">
                  <c:v>309.45833333333331</c:v>
                </c:pt>
                <c:pt idx="3715">
                  <c:v>309.54166666666669</c:v>
                </c:pt>
                <c:pt idx="3716">
                  <c:v>309.625</c:v>
                </c:pt>
                <c:pt idx="3717">
                  <c:v>309.70833333333331</c:v>
                </c:pt>
                <c:pt idx="3718">
                  <c:v>309.79166666666669</c:v>
                </c:pt>
                <c:pt idx="3719">
                  <c:v>309.875</c:v>
                </c:pt>
                <c:pt idx="3720">
                  <c:v>309.95833333333331</c:v>
                </c:pt>
                <c:pt idx="3721">
                  <c:v>310.04166666666669</c:v>
                </c:pt>
                <c:pt idx="3722">
                  <c:v>310.125</c:v>
                </c:pt>
                <c:pt idx="3723">
                  <c:v>310.20833333333331</c:v>
                </c:pt>
                <c:pt idx="3724">
                  <c:v>310.29166666666669</c:v>
                </c:pt>
                <c:pt idx="3725">
                  <c:v>310.375</c:v>
                </c:pt>
                <c:pt idx="3726">
                  <c:v>310.45833333333331</c:v>
                </c:pt>
                <c:pt idx="3727">
                  <c:v>310.54166666666669</c:v>
                </c:pt>
                <c:pt idx="3728">
                  <c:v>310.625</c:v>
                </c:pt>
                <c:pt idx="3729">
                  <c:v>310.70833333333331</c:v>
                </c:pt>
                <c:pt idx="3730">
                  <c:v>310.79166666666669</c:v>
                </c:pt>
                <c:pt idx="3731">
                  <c:v>310.875</c:v>
                </c:pt>
                <c:pt idx="3732">
                  <c:v>310.95833333333331</c:v>
                </c:pt>
                <c:pt idx="3733">
                  <c:v>311.04166666666669</c:v>
                </c:pt>
                <c:pt idx="3734">
                  <c:v>311.125</c:v>
                </c:pt>
                <c:pt idx="3735">
                  <c:v>311.20833333333331</c:v>
                </c:pt>
                <c:pt idx="3736">
                  <c:v>311.29166666666669</c:v>
                </c:pt>
                <c:pt idx="3737">
                  <c:v>311.375</c:v>
                </c:pt>
                <c:pt idx="3738">
                  <c:v>311.45833333333331</c:v>
                </c:pt>
                <c:pt idx="3739">
                  <c:v>311.54166666666669</c:v>
                </c:pt>
                <c:pt idx="3740">
                  <c:v>311.625</c:v>
                </c:pt>
                <c:pt idx="3741">
                  <c:v>311.70833333333331</c:v>
                </c:pt>
                <c:pt idx="3742">
                  <c:v>311.79166666666669</c:v>
                </c:pt>
                <c:pt idx="3743">
                  <c:v>311.875</c:v>
                </c:pt>
                <c:pt idx="3744">
                  <c:v>311.95833333333331</c:v>
                </c:pt>
                <c:pt idx="3745">
                  <c:v>312.04166666666669</c:v>
                </c:pt>
                <c:pt idx="3746">
                  <c:v>312.125</c:v>
                </c:pt>
                <c:pt idx="3747">
                  <c:v>312.20833333333331</c:v>
                </c:pt>
                <c:pt idx="3748">
                  <c:v>312.29166666666669</c:v>
                </c:pt>
                <c:pt idx="3749">
                  <c:v>312.375</c:v>
                </c:pt>
                <c:pt idx="3750">
                  <c:v>312.45833333333331</c:v>
                </c:pt>
                <c:pt idx="3751">
                  <c:v>312.54166666666669</c:v>
                </c:pt>
                <c:pt idx="3752">
                  <c:v>312.625</c:v>
                </c:pt>
                <c:pt idx="3753">
                  <c:v>312.70833333333331</c:v>
                </c:pt>
                <c:pt idx="3754">
                  <c:v>312.79166666666669</c:v>
                </c:pt>
                <c:pt idx="3755">
                  <c:v>312.875</c:v>
                </c:pt>
                <c:pt idx="3756">
                  <c:v>312.95833333333331</c:v>
                </c:pt>
                <c:pt idx="3757">
                  <c:v>313.04166666666669</c:v>
                </c:pt>
                <c:pt idx="3758">
                  <c:v>313.125</c:v>
                </c:pt>
                <c:pt idx="3759">
                  <c:v>313.20833333333331</c:v>
                </c:pt>
                <c:pt idx="3760">
                  <c:v>313.29166666666669</c:v>
                </c:pt>
                <c:pt idx="3761">
                  <c:v>313.375</c:v>
                </c:pt>
                <c:pt idx="3762">
                  <c:v>313.45833333333331</c:v>
                </c:pt>
                <c:pt idx="3763">
                  <c:v>313.54166666666669</c:v>
                </c:pt>
                <c:pt idx="3764">
                  <c:v>313.625</c:v>
                </c:pt>
                <c:pt idx="3765">
                  <c:v>313.70833333333331</c:v>
                </c:pt>
                <c:pt idx="3766">
                  <c:v>313.79166666666669</c:v>
                </c:pt>
                <c:pt idx="3767">
                  <c:v>313.875</c:v>
                </c:pt>
                <c:pt idx="3768">
                  <c:v>313.95833333333331</c:v>
                </c:pt>
                <c:pt idx="3769">
                  <c:v>314.04166666666669</c:v>
                </c:pt>
                <c:pt idx="3770">
                  <c:v>314.125</c:v>
                </c:pt>
                <c:pt idx="3771">
                  <c:v>314.20833333333331</c:v>
                </c:pt>
                <c:pt idx="3772">
                  <c:v>314.29166666666669</c:v>
                </c:pt>
                <c:pt idx="3773">
                  <c:v>314.375</c:v>
                </c:pt>
                <c:pt idx="3774">
                  <c:v>314.45833333333331</c:v>
                </c:pt>
                <c:pt idx="3775">
                  <c:v>314.54166666666669</c:v>
                </c:pt>
                <c:pt idx="3776">
                  <c:v>314.625</c:v>
                </c:pt>
                <c:pt idx="3777">
                  <c:v>314.70833333333331</c:v>
                </c:pt>
                <c:pt idx="3778">
                  <c:v>314.79166666666669</c:v>
                </c:pt>
                <c:pt idx="3779">
                  <c:v>314.875</c:v>
                </c:pt>
                <c:pt idx="3780">
                  <c:v>314.95833333333331</c:v>
                </c:pt>
                <c:pt idx="3781">
                  <c:v>315.04166666666669</c:v>
                </c:pt>
                <c:pt idx="3782">
                  <c:v>315.125</c:v>
                </c:pt>
                <c:pt idx="3783">
                  <c:v>315.20833333333331</c:v>
                </c:pt>
                <c:pt idx="3784">
                  <c:v>315.29166666666669</c:v>
                </c:pt>
                <c:pt idx="3785">
                  <c:v>315.375</c:v>
                </c:pt>
                <c:pt idx="3786">
                  <c:v>315.45833333333331</c:v>
                </c:pt>
                <c:pt idx="3787">
                  <c:v>315.54166666666669</c:v>
                </c:pt>
                <c:pt idx="3788">
                  <c:v>315.625</c:v>
                </c:pt>
                <c:pt idx="3789">
                  <c:v>315.70833333333331</c:v>
                </c:pt>
                <c:pt idx="3790">
                  <c:v>315.79166666666669</c:v>
                </c:pt>
                <c:pt idx="3791">
                  <c:v>315.875</c:v>
                </c:pt>
                <c:pt idx="3792">
                  <c:v>315.95833333333331</c:v>
                </c:pt>
                <c:pt idx="3793">
                  <c:v>316.04166666666669</c:v>
                </c:pt>
                <c:pt idx="3794">
                  <c:v>316.125</c:v>
                </c:pt>
                <c:pt idx="3795">
                  <c:v>316.20833333333331</c:v>
                </c:pt>
                <c:pt idx="3796">
                  <c:v>316.29166666666669</c:v>
                </c:pt>
                <c:pt idx="3797">
                  <c:v>316.375</c:v>
                </c:pt>
                <c:pt idx="3798">
                  <c:v>316.45833333333331</c:v>
                </c:pt>
                <c:pt idx="3799">
                  <c:v>316.54166666666669</c:v>
                </c:pt>
                <c:pt idx="3800">
                  <c:v>316.625</c:v>
                </c:pt>
                <c:pt idx="3801">
                  <c:v>316.70833333333331</c:v>
                </c:pt>
                <c:pt idx="3802">
                  <c:v>316.79166666666669</c:v>
                </c:pt>
                <c:pt idx="3803">
                  <c:v>316.875</c:v>
                </c:pt>
                <c:pt idx="3804">
                  <c:v>316.95833333333331</c:v>
                </c:pt>
                <c:pt idx="3805">
                  <c:v>317.04166666666669</c:v>
                </c:pt>
                <c:pt idx="3806">
                  <c:v>317.125</c:v>
                </c:pt>
                <c:pt idx="3807">
                  <c:v>317.20833333333331</c:v>
                </c:pt>
                <c:pt idx="3808">
                  <c:v>317.29166666666669</c:v>
                </c:pt>
                <c:pt idx="3809">
                  <c:v>317.375</c:v>
                </c:pt>
                <c:pt idx="3810">
                  <c:v>317.45833333333331</c:v>
                </c:pt>
                <c:pt idx="3811">
                  <c:v>317.54166666666669</c:v>
                </c:pt>
                <c:pt idx="3812">
                  <c:v>317.625</c:v>
                </c:pt>
                <c:pt idx="3813">
                  <c:v>317.70833333333331</c:v>
                </c:pt>
                <c:pt idx="3814">
                  <c:v>317.79166666666669</c:v>
                </c:pt>
                <c:pt idx="3815">
                  <c:v>317.875</c:v>
                </c:pt>
                <c:pt idx="3816">
                  <c:v>317.95833333333331</c:v>
                </c:pt>
                <c:pt idx="3817">
                  <c:v>318.04166666666669</c:v>
                </c:pt>
                <c:pt idx="3818">
                  <c:v>318.125</c:v>
                </c:pt>
                <c:pt idx="3819">
                  <c:v>318.20833333333331</c:v>
                </c:pt>
                <c:pt idx="3820">
                  <c:v>318.29166666666669</c:v>
                </c:pt>
                <c:pt idx="3821">
                  <c:v>318.375</c:v>
                </c:pt>
                <c:pt idx="3822">
                  <c:v>318.45833333333331</c:v>
                </c:pt>
                <c:pt idx="3823">
                  <c:v>318.54166666666669</c:v>
                </c:pt>
                <c:pt idx="3824">
                  <c:v>318.625</c:v>
                </c:pt>
                <c:pt idx="3825">
                  <c:v>318.70833333333331</c:v>
                </c:pt>
                <c:pt idx="3826">
                  <c:v>318.79166666666669</c:v>
                </c:pt>
                <c:pt idx="3827">
                  <c:v>318.875</c:v>
                </c:pt>
                <c:pt idx="3828">
                  <c:v>318.95833333333331</c:v>
                </c:pt>
                <c:pt idx="3829">
                  <c:v>319.04166666666669</c:v>
                </c:pt>
                <c:pt idx="3830">
                  <c:v>319.125</c:v>
                </c:pt>
                <c:pt idx="3831">
                  <c:v>319.20833333333331</c:v>
                </c:pt>
                <c:pt idx="3832">
                  <c:v>319.29166666666669</c:v>
                </c:pt>
                <c:pt idx="3833">
                  <c:v>319.375</c:v>
                </c:pt>
                <c:pt idx="3834">
                  <c:v>319.45833333333331</c:v>
                </c:pt>
                <c:pt idx="3835">
                  <c:v>319.54166666666669</c:v>
                </c:pt>
                <c:pt idx="3836">
                  <c:v>319.625</c:v>
                </c:pt>
                <c:pt idx="3837">
                  <c:v>319.70833333333331</c:v>
                </c:pt>
                <c:pt idx="3838">
                  <c:v>319.79166666666669</c:v>
                </c:pt>
                <c:pt idx="3839">
                  <c:v>319.875</c:v>
                </c:pt>
                <c:pt idx="3840">
                  <c:v>319.95833333333331</c:v>
                </c:pt>
                <c:pt idx="3841">
                  <c:v>320.04166666666669</c:v>
                </c:pt>
                <c:pt idx="3842">
                  <c:v>320.125</c:v>
                </c:pt>
                <c:pt idx="3843">
                  <c:v>320.20833333333331</c:v>
                </c:pt>
                <c:pt idx="3844">
                  <c:v>320.29166666666669</c:v>
                </c:pt>
                <c:pt idx="3845">
                  <c:v>320.375</c:v>
                </c:pt>
                <c:pt idx="3846">
                  <c:v>320.45833333333331</c:v>
                </c:pt>
                <c:pt idx="3847">
                  <c:v>320.54166666666669</c:v>
                </c:pt>
                <c:pt idx="3848">
                  <c:v>320.625</c:v>
                </c:pt>
                <c:pt idx="3849">
                  <c:v>320.70833333333331</c:v>
                </c:pt>
                <c:pt idx="3850">
                  <c:v>320.79166666666669</c:v>
                </c:pt>
                <c:pt idx="3851">
                  <c:v>320.875</c:v>
                </c:pt>
                <c:pt idx="3852">
                  <c:v>320.95833333333331</c:v>
                </c:pt>
                <c:pt idx="3853">
                  <c:v>321.04166666666669</c:v>
                </c:pt>
                <c:pt idx="3854">
                  <c:v>321.125</c:v>
                </c:pt>
                <c:pt idx="3855">
                  <c:v>321.20833333333331</c:v>
                </c:pt>
                <c:pt idx="3856">
                  <c:v>321.29166666666669</c:v>
                </c:pt>
                <c:pt idx="3857">
                  <c:v>321.375</c:v>
                </c:pt>
                <c:pt idx="3858">
                  <c:v>321.45833333333331</c:v>
                </c:pt>
                <c:pt idx="3859">
                  <c:v>321.54166666666669</c:v>
                </c:pt>
                <c:pt idx="3860">
                  <c:v>321.625</c:v>
                </c:pt>
                <c:pt idx="3861">
                  <c:v>321.70833333333331</c:v>
                </c:pt>
                <c:pt idx="3862">
                  <c:v>321.79166666666669</c:v>
                </c:pt>
                <c:pt idx="3863">
                  <c:v>321.875</c:v>
                </c:pt>
                <c:pt idx="3864">
                  <c:v>321.95833333333331</c:v>
                </c:pt>
                <c:pt idx="3865">
                  <c:v>322.04166666666669</c:v>
                </c:pt>
                <c:pt idx="3866">
                  <c:v>322.125</c:v>
                </c:pt>
                <c:pt idx="3867">
                  <c:v>322.20833333333331</c:v>
                </c:pt>
                <c:pt idx="3868">
                  <c:v>322.29166666666669</c:v>
                </c:pt>
                <c:pt idx="3869">
                  <c:v>322.375</c:v>
                </c:pt>
                <c:pt idx="3870">
                  <c:v>322.45833333333331</c:v>
                </c:pt>
                <c:pt idx="3871">
                  <c:v>322.54166666666669</c:v>
                </c:pt>
                <c:pt idx="3872">
                  <c:v>322.625</c:v>
                </c:pt>
                <c:pt idx="3873">
                  <c:v>322.70833333333331</c:v>
                </c:pt>
                <c:pt idx="3874">
                  <c:v>322.79166666666669</c:v>
                </c:pt>
                <c:pt idx="3875">
                  <c:v>322.875</c:v>
                </c:pt>
                <c:pt idx="3876">
                  <c:v>322.95833333333331</c:v>
                </c:pt>
                <c:pt idx="3877">
                  <c:v>323.04166666666669</c:v>
                </c:pt>
                <c:pt idx="3878">
                  <c:v>323.125</c:v>
                </c:pt>
                <c:pt idx="3879">
                  <c:v>323.20833333333331</c:v>
                </c:pt>
                <c:pt idx="3880">
                  <c:v>323.29166666666669</c:v>
                </c:pt>
                <c:pt idx="3881">
                  <c:v>323.375</c:v>
                </c:pt>
                <c:pt idx="3882">
                  <c:v>323.45833333333331</c:v>
                </c:pt>
                <c:pt idx="3883">
                  <c:v>323.54166666666669</c:v>
                </c:pt>
                <c:pt idx="3884">
                  <c:v>323.625</c:v>
                </c:pt>
                <c:pt idx="3885">
                  <c:v>323.70833333333331</c:v>
                </c:pt>
                <c:pt idx="3886">
                  <c:v>323.79166666666669</c:v>
                </c:pt>
                <c:pt idx="3887">
                  <c:v>323.875</c:v>
                </c:pt>
                <c:pt idx="3888">
                  <c:v>323.95833333333331</c:v>
                </c:pt>
                <c:pt idx="3889">
                  <c:v>324.04166666666669</c:v>
                </c:pt>
                <c:pt idx="3890">
                  <c:v>324.125</c:v>
                </c:pt>
                <c:pt idx="3891">
                  <c:v>324.20833333333331</c:v>
                </c:pt>
                <c:pt idx="3892">
                  <c:v>324.29166666666669</c:v>
                </c:pt>
                <c:pt idx="3893">
                  <c:v>324.375</c:v>
                </c:pt>
                <c:pt idx="3894">
                  <c:v>324.45833333333331</c:v>
                </c:pt>
                <c:pt idx="3895">
                  <c:v>324.54166666666669</c:v>
                </c:pt>
                <c:pt idx="3896">
                  <c:v>324.625</c:v>
                </c:pt>
                <c:pt idx="3897">
                  <c:v>324.70833333333331</c:v>
                </c:pt>
                <c:pt idx="3898">
                  <c:v>324.79166666666669</c:v>
                </c:pt>
                <c:pt idx="3899">
                  <c:v>324.875</c:v>
                </c:pt>
                <c:pt idx="3900">
                  <c:v>324.95833333333331</c:v>
                </c:pt>
                <c:pt idx="3901">
                  <c:v>325.04166666666669</c:v>
                </c:pt>
                <c:pt idx="3902">
                  <c:v>325.125</c:v>
                </c:pt>
                <c:pt idx="3903">
                  <c:v>325.20833333333331</c:v>
                </c:pt>
                <c:pt idx="3904">
                  <c:v>325.29166666666669</c:v>
                </c:pt>
                <c:pt idx="3905">
                  <c:v>325.375</c:v>
                </c:pt>
                <c:pt idx="3906">
                  <c:v>325.45833333333331</c:v>
                </c:pt>
                <c:pt idx="3907">
                  <c:v>325.54166666666669</c:v>
                </c:pt>
                <c:pt idx="3908">
                  <c:v>325.625</c:v>
                </c:pt>
                <c:pt idx="3909">
                  <c:v>325.70833333333331</c:v>
                </c:pt>
                <c:pt idx="3910">
                  <c:v>325.79166666666669</c:v>
                </c:pt>
                <c:pt idx="3911">
                  <c:v>325.875</c:v>
                </c:pt>
                <c:pt idx="3912">
                  <c:v>325.95833333333331</c:v>
                </c:pt>
                <c:pt idx="3913">
                  <c:v>326.04166666666669</c:v>
                </c:pt>
                <c:pt idx="3914">
                  <c:v>326.125</c:v>
                </c:pt>
                <c:pt idx="3915">
                  <c:v>326.20833333333331</c:v>
                </c:pt>
                <c:pt idx="3916">
                  <c:v>326.29166666666669</c:v>
                </c:pt>
                <c:pt idx="3917">
                  <c:v>326.375</c:v>
                </c:pt>
                <c:pt idx="3918">
                  <c:v>326.45833333333331</c:v>
                </c:pt>
                <c:pt idx="3919">
                  <c:v>326.54166666666669</c:v>
                </c:pt>
                <c:pt idx="3920">
                  <c:v>326.625</c:v>
                </c:pt>
                <c:pt idx="3921">
                  <c:v>326.70833333333331</c:v>
                </c:pt>
                <c:pt idx="3922">
                  <c:v>326.79166666666669</c:v>
                </c:pt>
                <c:pt idx="3923">
                  <c:v>326.875</c:v>
                </c:pt>
                <c:pt idx="3924">
                  <c:v>326.95833333333331</c:v>
                </c:pt>
                <c:pt idx="3925">
                  <c:v>327.04166666666669</c:v>
                </c:pt>
                <c:pt idx="3926">
                  <c:v>327.125</c:v>
                </c:pt>
                <c:pt idx="3927">
                  <c:v>327.20833333333331</c:v>
                </c:pt>
                <c:pt idx="3928">
                  <c:v>327.29166666666669</c:v>
                </c:pt>
                <c:pt idx="3929">
                  <c:v>327.375</c:v>
                </c:pt>
                <c:pt idx="3930">
                  <c:v>327.45833333333331</c:v>
                </c:pt>
                <c:pt idx="3931">
                  <c:v>327.54166666666669</c:v>
                </c:pt>
                <c:pt idx="3932">
                  <c:v>327.625</c:v>
                </c:pt>
                <c:pt idx="3933">
                  <c:v>327.70833333333331</c:v>
                </c:pt>
                <c:pt idx="3934">
                  <c:v>327.79166666666669</c:v>
                </c:pt>
                <c:pt idx="3935">
                  <c:v>327.875</c:v>
                </c:pt>
                <c:pt idx="3936">
                  <c:v>327.95833333333331</c:v>
                </c:pt>
                <c:pt idx="3937">
                  <c:v>328.04166666666669</c:v>
                </c:pt>
                <c:pt idx="3938">
                  <c:v>328.125</c:v>
                </c:pt>
                <c:pt idx="3939">
                  <c:v>328.20833333333331</c:v>
                </c:pt>
                <c:pt idx="3940">
                  <c:v>328.29166666666669</c:v>
                </c:pt>
                <c:pt idx="3941">
                  <c:v>328.375</c:v>
                </c:pt>
                <c:pt idx="3942">
                  <c:v>328.45833333333331</c:v>
                </c:pt>
                <c:pt idx="3943">
                  <c:v>328.54166666666669</c:v>
                </c:pt>
                <c:pt idx="3944">
                  <c:v>328.625</c:v>
                </c:pt>
                <c:pt idx="3945">
                  <c:v>328.70833333333331</c:v>
                </c:pt>
                <c:pt idx="3946">
                  <c:v>328.79166666666669</c:v>
                </c:pt>
                <c:pt idx="3947">
                  <c:v>328.875</c:v>
                </c:pt>
                <c:pt idx="3948">
                  <c:v>328.95833333333331</c:v>
                </c:pt>
                <c:pt idx="3949">
                  <c:v>329.04166666666669</c:v>
                </c:pt>
                <c:pt idx="3950">
                  <c:v>329.125</c:v>
                </c:pt>
                <c:pt idx="3951">
                  <c:v>329.20833333333331</c:v>
                </c:pt>
                <c:pt idx="3952">
                  <c:v>329.29166666666669</c:v>
                </c:pt>
                <c:pt idx="3953">
                  <c:v>329.375</c:v>
                </c:pt>
                <c:pt idx="3954">
                  <c:v>329.45833333333331</c:v>
                </c:pt>
                <c:pt idx="3955">
                  <c:v>329.54166666666669</c:v>
                </c:pt>
                <c:pt idx="3956">
                  <c:v>329.625</c:v>
                </c:pt>
                <c:pt idx="3957">
                  <c:v>329.70833333333331</c:v>
                </c:pt>
                <c:pt idx="3958">
                  <c:v>329.79166666666669</c:v>
                </c:pt>
                <c:pt idx="3959">
                  <c:v>329.875</c:v>
                </c:pt>
                <c:pt idx="3960">
                  <c:v>329.95833333333331</c:v>
                </c:pt>
                <c:pt idx="3961">
                  <c:v>330.04166666666669</c:v>
                </c:pt>
                <c:pt idx="3962">
                  <c:v>330.125</c:v>
                </c:pt>
                <c:pt idx="3963">
                  <c:v>330.20833333333331</c:v>
                </c:pt>
                <c:pt idx="3964">
                  <c:v>330.29166666666669</c:v>
                </c:pt>
                <c:pt idx="3965">
                  <c:v>330.375</c:v>
                </c:pt>
                <c:pt idx="3966">
                  <c:v>330.45833333333331</c:v>
                </c:pt>
                <c:pt idx="3967">
                  <c:v>330.54166666666669</c:v>
                </c:pt>
                <c:pt idx="3968">
                  <c:v>330.625</c:v>
                </c:pt>
                <c:pt idx="3969">
                  <c:v>330.70833333333331</c:v>
                </c:pt>
                <c:pt idx="3970">
                  <c:v>330.79166666666669</c:v>
                </c:pt>
                <c:pt idx="3971">
                  <c:v>330.875</c:v>
                </c:pt>
                <c:pt idx="3972">
                  <c:v>330.95833333333331</c:v>
                </c:pt>
                <c:pt idx="3973">
                  <c:v>331.04166666666669</c:v>
                </c:pt>
                <c:pt idx="3974">
                  <c:v>331.125</c:v>
                </c:pt>
                <c:pt idx="3975">
                  <c:v>331.20833333333331</c:v>
                </c:pt>
                <c:pt idx="3976">
                  <c:v>331.29166666666669</c:v>
                </c:pt>
                <c:pt idx="3977">
                  <c:v>331.375</c:v>
                </c:pt>
                <c:pt idx="3978">
                  <c:v>331.45833333333331</c:v>
                </c:pt>
                <c:pt idx="3979">
                  <c:v>331.54166666666669</c:v>
                </c:pt>
                <c:pt idx="3980">
                  <c:v>331.625</c:v>
                </c:pt>
                <c:pt idx="3981">
                  <c:v>331.70833333333331</c:v>
                </c:pt>
                <c:pt idx="3982">
                  <c:v>331.79166666666669</c:v>
                </c:pt>
                <c:pt idx="3983">
                  <c:v>331.875</c:v>
                </c:pt>
                <c:pt idx="3984">
                  <c:v>331.95833333333331</c:v>
                </c:pt>
                <c:pt idx="3985">
                  <c:v>332.04166666666669</c:v>
                </c:pt>
                <c:pt idx="3986">
                  <c:v>332.125</c:v>
                </c:pt>
                <c:pt idx="3987">
                  <c:v>332.20833333333331</c:v>
                </c:pt>
                <c:pt idx="3988">
                  <c:v>332.29166666666669</c:v>
                </c:pt>
                <c:pt idx="3989">
                  <c:v>332.375</c:v>
                </c:pt>
                <c:pt idx="3990">
                  <c:v>332.45833333333331</c:v>
                </c:pt>
                <c:pt idx="3991">
                  <c:v>332.54166666666669</c:v>
                </c:pt>
                <c:pt idx="3992">
                  <c:v>332.625</c:v>
                </c:pt>
                <c:pt idx="3993">
                  <c:v>332.70833333333331</c:v>
                </c:pt>
                <c:pt idx="3994">
                  <c:v>332.79166666666669</c:v>
                </c:pt>
                <c:pt idx="3995">
                  <c:v>332.875</c:v>
                </c:pt>
                <c:pt idx="3996">
                  <c:v>332.95833333333331</c:v>
                </c:pt>
                <c:pt idx="3997">
                  <c:v>333.04166666666669</c:v>
                </c:pt>
                <c:pt idx="3998">
                  <c:v>333.125</c:v>
                </c:pt>
                <c:pt idx="3999">
                  <c:v>333.20833333333331</c:v>
                </c:pt>
                <c:pt idx="4000">
                  <c:v>333.29166666666669</c:v>
                </c:pt>
                <c:pt idx="4001">
                  <c:v>333.375</c:v>
                </c:pt>
                <c:pt idx="4002">
                  <c:v>333.45833333333331</c:v>
                </c:pt>
                <c:pt idx="4003">
                  <c:v>333.54166666666669</c:v>
                </c:pt>
                <c:pt idx="4004">
                  <c:v>333.625</c:v>
                </c:pt>
                <c:pt idx="4005">
                  <c:v>333.70833333333331</c:v>
                </c:pt>
                <c:pt idx="4006">
                  <c:v>333.79166666666669</c:v>
                </c:pt>
                <c:pt idx="4007">
                  <c:v>333.875</c:v>
                </c:pt>
                <c:pt idx="4008">
                  <c:v>333.95833333333331</c:v>
                </c:pt>
                <c:pt idx="4009">
                  <c:v>334.04166666666669</c:v>
                </c:pt>
                <c:pt idx="4010">
                  <c:v>334.125</c:v>
                </c:pt>
                <c:pt idx="4011">
                  <c:v>334.20833333333331</c:v>
                </c:pt>
                <c:pt idx="4012">
                  <c:v>334.29166666666669</c:v>
                </c:pt>
                <c:pt idx="4013">
                  <c:v>334.375</c:v>
                </c:pt>
                <c:pt idx="4014">
                  <c:v>334.45833333333331</c:v>
                </c:pt>
                <c:pt idx="4015">
                  <c:v>334.54166666666669</c:v>
                </c:pt>
                <c:pt idx="4016">
                  <c:v>334.625</c:v>
                </c:pt>
                <c:pt idx="4017">
                  <c:v>334.70833333333331</c:v>
                </c:pt>
                <c:pt idx="4018">
                  <c:v>334.79166666666669</c:v>
                </c:pt>
                <c:pt idx="4019">
                  <c:v>334.875</c:v>
                </c:pt>
                <c:pt idx="4020">
                  <c:v>334.95833333333331</c:v>
                </c:pt>
                <c:pt idx="4021">
                  <c:v>335.04166666666669</c:v>
                </c:pt>
                <c:pt idx="4022">
                  <c:v>335.125</c:v>
                </c:pt>
                <c:pt idx="4023">
                  <c:v>335.20833333333331</c:v>
                </c:pt>
                <c:pt idx="4024">
                  <c:v>335.29166666666669</c:v>
                </c:pt>
                <c:pt idx="4025">
                  <c:v>335.375</c:v>
                </c:pt>
                <c:pt idx="4026">
                  <c:v>335.45833333333331</c:v>
                </c:pt>
                <c:pt idx="4027">
                  <c:v>335.54166666666669</c:v>
                </c:pt>
                <c:pt idx="4028">
                  <c:v>335.625</c:v>
                </c:pt>
                <c:pt idx="4029">
                  <c:v>335.70833333333331</c:v>
                </c:pt>
                <c:pt idx="4030">
                  <c:v>335.79166666666669</c:v>
                </c:pt>
                <c:pt idx="4031">
                  <c:v>335.875</c:v>
                </c:pt>
                <c:pt idx="4032">
                  <c:v>335.95833333333331</c:v>
                </c:pt>
                <c:pt idx="4033">
                  <c:v>336.04166666666669</c:v>
                </c:pt>
                <c:pt idx="4034">
                  <c:v>336.125</c:v>
                </c:pt>
                <c:pt idx="4035">
                  <c:v>336.20833333333331</c:v>
                </c:pt>
                <c:pt idx="4036">
                  <c:v>336.29166666666669</c:v>
                </c:pt>
                <c:pt idx="4037">
                  <c:v>336.375</c:v>
                </c:pt>
                <c:pt idx="4038">
                  <c:v>336.45833333333331</c:v>
                </c:pt>
                <c:pt idx="4039">
                  <c:v>336.54166666666669</c:v>
                </c:pt>
                <c:pt idx="4040">
                  <c:v>336.625</c:v>
                </c:pt>
                <c:pt idx="4041">
                  <c:v>336.70833333333331</c:v>
                </c:pt>
                <c:pt idx="4042">
                  <c:v>336.79166666666669</c:v>
                </c:pt>
                <c:pt idx="4043">
                  <c:v>336.875</c:v>
                </c:pt>
                <c:pt idx="4044">
                  <c:v>336.95833333333331</c:v>
                </c:pt>
                <c:pt idx="4045">
                  <c:v>337.04166666666669</c:v>
                </c:pt>
                <c:pt idx="4046">
                  <c:v>337.125</c:v>
                </c:pt>
                <c:pt idx="4047">
                  <c:v>337.20833333333331</c:v>
                </c:pt>
                <c:pt idx="4048">
                  <c:v>337.29166666666669</c:v>
                </c:pt>
                <c:pt idx="4049">
                  <c:v>337.375</c:v>
                </c:pt>
                <c:pt idx="4050">
                  <c:v>337.45833333333331</c:v>
                </c:pt>
                <c:pt idx="4051">
                  <c:v>337.54166666666669</c:v>
                </c:pt>
                <c:pt idx="4052">
                  <c:v>337.625</c:v>
                </c:pt>
                <c:pt idx="4053">
                  <c:v>337.70833333333331</c:v>
                </c:pt>
                <c:pt idx="4054">
                  <c:v>337.79166666666669</c:v>
                </c:pt>
                <c:pt idx="4055">
                  <c:v>337.875</c:v>
                </c:pt>
                <c:pt idx="4056">
                  <c:v>337.95833333333331</c:v>
                </c:pt>
                <c:pt idx="4057">
                  <c:v>338.04166666666669</c:v>
                </c:pt>
                <c:pt idx="4058">
                  <c:v>338.125</c:v>
                </c:pt>
                <c:pt idx="4059">
                  <c:v>338.20833333333331</c:v>
                </c:pt>
                <c:pt idx="4060">
                  <c:v>338.29166666666669</c:v>
                </c:pt>
                <c:pt idx="4061">
                  <c:v>338.375</c:v>
                </c:pt>
                <c:pt idx="4062">
                  <c:v>338.45833333333331</c:v>
                </c:pt>
                <c:pt idx="4063">
                  <c:v>338.54166666666669</c:v>
                </c:pt>
                <c:pt idx="4064">
                  <c:v>338.625</c:v>
                </c:pt>
                <c:pt idx="4065">
                  <c:v>338.70833333333331</c:v>
                </c:pt>
                <c:pt idx="4066">
                  <c:v>338.79166666666669</c:v>
                </c:pt>
                <c:pt idx="4067">
                  <c:v>338.875</c:v>
                </c:pt>
                <c:pt idx="4068">
                  <c:v>338.95833333333331</c:v>
                </c:pt>
                <c:pt idx="4069">
                  <c:v>339.04166666666669</c:v>
                </c:pt>
                <c:pt idx="4070">
                  <c:v>339.125</c:v>
                </c:pt>
                <c:pt idx="4071">
                  <c:v>339.20833333333331</c:v>
                </c:pt>
                <c:pt idx="4072">
                  <c:v>339.29166666666669</c:v>
                </c:pt>
                <c:pt idx="4073">
                  <c:v>339.375</c:v>
                </c:pt>
                <c:pt idx="4074">
                  <c:v>339.45833333333331</c:v>
                </c:pt>
                <c:pt idx="4075">
                  <c:v>339.54166666666669</c:v>
                </c:pt>
                <c:pt idx="4076">
                  <c:v>339.625</c:v>
                </c:pt>
                <c:pt idx="4077">
                  <c:v>339.70833333333331</c:v>
                </c:pt>
                <c:pt idx="4078">
                  <c:v>339.79166666666669</c:v>
                </c:pt>
                <c:pt idx="4079">
                  <c:v>339.875</c:v>
                </c:pt>
                <c:pt idx="4080">
                  <c:v>339.95833333333331</c:v>
                </c:pt>
                <c:pt idx="4081">
                  <c:v>340.04166666666669</c:v>
                </c:pt>
                <c:pt idx="4082">
                  <c:v>340.125</c:v>
                </c:pt>
                <c:pt idx="4083">
                  <c:v>340.20833333333331</c:v>
                </c:pt>
                <c:pt idx="4084">
                  <c:v>340.29166666666669</c:v>
                </c:pt>
                <c:pt idx="4085">
                  <c:v>340.375</c:v>
                </c:pt>
                <c:pt idx="4086">
                  <c:v>340.45833333333331</c:v>
                </c:pt>
                <c:pt idx="4087">
                  <c:v>340.54166666666669</c:v>
                </c:pt>
                <c:pt idx="4088">
                  <c:v>340.625</c:v>
                </c:pt>
                <c:pt idx="4089">
                  <c:v>340.70833333333331</c:v>
                </c:pt>
                <c:pt idx="4090">
                  <c:v>340.79166666666669</c:v>
                </c:pt>
                <c:pt idx="4091">
                  <c:v>340.875</c:v>
                </c:pt>
                <c:pt idx="4092">
                  <c:v>340.95833333333331</c:v>
                </c:pt>
                <c:pt idx="4093">
                  <c:v>341.04166666666669</c:v>
                </c:pt>
                <c:pt idx="4094">
                  <c:v>341.125</c:v>
                </c:pt>
                <c:pt idx="4095">
                  <c:v>341.20833333333331</c:v>
                </c:pt>
                <c:pt idx="4096">
                  <c:v>341.29166666666669</c:v>
                </c:pt>
                <c:pt idx="4097">
                  <c:v>341.375</c:v>
                </c:pt>
                <c:pt idx="4098">
                  <c:v>341.45833333333331</c:v>
                </c:pt>
                <c:pt idx="4099">
                  <c:v>341.54166666666669</c:v>
                </c:pt>
                <c:pt idx="4100">
                  <c:v>341.625</c:v>
                </c:pt>
                <c:pt idx="4101">
                  <c:v>341.70833333333331</c:v>
                </c:pt>
                <c:pt idx="4102">
                  <c:v>341.79166666666669</c:v>
                </c:pt>
                <c:pt idx="4103">
                  <c:v>341.875</c:v>
                </c:pt>
                <c:pt idx="4104">
                  <c:v>341.95833333333331</c:v>
                </c:pt>
                <c:pt idx="4105">
                  <c:v>342.04166666666669</c:v>
                </c:pt>
                <c:pt idx="4106">
                  <c:v>342.125</c:v>
                </c:pt>
                <c:pt idx="4107">
                  <c:v>342.20833333333331</c:v>
                </c:pt>
                <c:pt idx="4108">
                  <c:v>342.29166666666669</c:v>
                </c:pt>
                <c:pt idx="4109">
                  <c:v>342.375</c:v>
                </c:pt>
                <c:pt idx="4110">
                  <c:v>342.45833333333331</c:v>
                </c:pt>
                <c:pt idx="4111">
                  <c:v>342.54166666666669</c:v>
                </c:pt>
                <c:pt idx="4112">
                  <c:v>342.625</c:v>
                </c:pt>
                <c:pt idx="4113">
                  <c:v>342.70833333333331</c:v>
                </c:pt>
                <c:pt idx="4114">
                  <c:v>342.79166666666669</c:v>
                </c:pt>
                <c:pt idx="4115">
                  <c:v>342.875</c:v>
                </c:pt>
                <c:pt idx="4116">
                  <c:v>342.95833333333331</c:v>
                </c:pt>
                <c:pt idx="4117">
                  <c:v>343.04166666666669</c:v>
                </c:pt>
                <c:pt idx="4118">
                  <c:v>343.125</c:v>
                </c:pt>
                <c:pt idx="4119">
                  <c:v>343.20833333333331</c:v>
                </c:pt>
                <c:pt idx="4120">
                  <c:v>343.29166666666669</c:v>
                </c:pt>
                <c:pt idx="4121">
                  <c:v>343.375</c:v>
                </c:pt>
                <c:pt idx="4122">
                  <c:v>343.45833333333331</c:v>
                </c:pt>
                <c:pt idx="4123">
                  <c:v>343.54166666666669</c:v>
                </c:pt>
                <c:pt idx="4124">
                  <c:v>343.625</c:v>
                </c:pt>
                <c:pt idx="4125">
                  <c:v>343.70833333333331</c:v>
                </c:pt>
                <c:pt idx="4126">
                  <c:v>343.79166666666669</c:v>
                </c:pt>
                <c:pt idx="4127">
                  <c:v>343.875</c:v>
                </c:pt>
                <c:pt idx="4128">
                  <c:v>343.95833333333331</c:v>
                </c:pt>
                <c:pt idx="4129">
                  <c:v>344.04166666666669</c:v>
                </c:pt>
                <c:pt idx="4130">
                  <c:v>344.125</c:v>
                </c:pt>
                <c:pt idx="4131">
                  <c:v>344.20833333333331</c:v>
                </c:pt>
                <c:pt idx="4132">
                  <c:v>344.29166666666669</c:v>
                </c:pt>
                <c:pt idx="4133">
                  <c:v>344.375</c:v>
                </c:pt>
                <c:pt idx="4134">
                  <c:v>344.45833333333331</c:v>
                </c:pt>
                <c:pt idx="4135">
                  <c:v>344.54166666666669</c:v>
                </c:pt>
                <c:pt idx="4136">
                  <c:v>344.625</c:v>
                </c:pt>
                <c:pt idx="4137">
                  <c:v>344.70833333333331</c:v>
                </c:pt>
                <c:pt idx="4138">
                  <c:v>344.79166666666669</c:v>
                </c:pt>
                <c:pt idx="4139">
                  <c:v>344.875</c:v>
                </c:pt>
                <c:pt idx="4140">
                  <c:v>344.95833333333331</c:v>
                </c:pt>
                <c:pt idx="4141">
                  <c:v>345.04166666666669</c:v>
                </c:pt>
                <c:pt idx="4142">
                  <c:v>345.125</c:v>
                </c:pt>
                <c:pt idx="4143">
                  <c:v>345.20833333333331</c:v>
                </c:pt>
                <c:pt idx="4144">
                  <c:v>345.29166666666669</c:v>
                </c:pt>
                <c:pt idx="4145">
                  <c:v>345.375</c:v>
                </c:pt>
                <c:pt idx="4146">
                  <c:v>345.45833333333331</c:v>
                </c:pt>
                <c:pt idx="4147">
                  <c:v>345.54166666666669</c:v>
                </c:pt>
                <c:pt idx="4148">
                  <c:v>345.625</c:v>
                </c:pt>
                <c:pt idx="4149">
                  <c:v>345.70833333333331</c:v>
                </c:pt>
                <c:pt idx="4150">
                  <c:v>345.79166666666669</c:v>
                </c:pt>
                <c:pt idx="4151">
                  <c:v>345.875</c:v>
                </c:pt>
                <c:pt idx="4152">
                  <c:v>345.95833333333331</c:v>
                </c:pt>
                <c:pt idx="4153">
                  <c:v>346.04166666666669</c:v>
                </c:pt>
                <c:pt idx="4154">
                  <c:v>346.125</c:v>
                </c:pt>
                <c:pt idx="4155">
                  <c:v>346.20833333333331</c:v>
                </c:pt>
                <c:pt idx="4156">
                  <c:v>346.29166666666669</c:v>
                </c:pt>
                <c:pt idx="4157">
                  <c:v>346.375</c:v>
                </c:pt>
                <c:pt idx="4158">
                  <c:v>346.45833333333331</c:v>
                </c:pt>
                <c:pt idx="4159">
                  <c:v>346.54166666666669</c:v>
                </c:pt>
                <c:pt idx="4160">
                  <c:v>346.625</c:v>
                </c:pt>
                <c:pt idx="4161">
                  <c:v>346.70833333333331</c:v>
                </c:pt>
                <c:pt idx="4162">
                  <c:v>346.79166666666669</c:v>
                </c:pt>
                <c:pt idx="4163">
                  <c:v>346.875</c:v>
                </c:pt>
                <c:pt idx="4164">
                  <c:v>346.95833333333331</c:v>
                </c:pt>
                <c:pt idx="4165">
                  <c:v>347.04166666666669</c:v>
                </c:pt>
                <c:pt idx="4166">
                  <c:v>347.125</c:v>
                </c:pt>
                <c:pt idx="4167">
                  <c:v>347.20833333333331</c:v>
                </c:pt>
                <c:pt idx="4168">
                  <c:v>347.29166666666669</c:v>
                </c:pt>
                <c:pt idx="4169">
                  <c:v>347.375</c:v>
                </c:pt>
                <c:pt idx="4170">
                  <c:v>347.45833333333331</c:v>
                </c:pt>
                <c:pt idx="4171">
                  <c:v>347.54166666666669</c:v>
                </c:pt>
                <c:pt idx="4172">
                  <c:v>347.625</c:v>
                </c:pt>
                <c:pt idx="4173">
                  <c:v>347.70833333333331</c:v>
                </c:pt>
                <c:pt idx="4174">
                  <c:v>347.79166666666669</c:v>
                </c:pt>
                <c:pt idx="4175">
                  <c:v>347.875</c:v>
                </c:pt>
                <c:pt idx="4176">
                  <c:v>347.95833333333331</c:v>
                </c:pt>
                <c:pt idx="4177">
                  <c:v>348.04166666666669</c:v>
                </c:pt>
                <c:pt idx="4178">
                  <c:v>348.125</c:v>
                </c:pt>
                <c:pt idx="4179">
                  <c:v>348.20833333333331</c:v>
                </c:pt>
                <c:pt idx="4180">
                  <c:v>348.29166666666669</c:v>
                </c:pt>
                <c:pt idx="4181">
                  <c:v>348.375</c:v>
                </c:pt>
                <c:pt idx="4182">
                  <c:v>348.45833333333331</c:v>
                </c:pt>
                <c:pt idx="4183">
                  <c:v>348.54166666666669</c:v>
                </c:pt>
                <c:pt idx="4184">
                  <c:v>348.625</c:v>
                </c:pt>
                <c:pt idx="4185">
                  <c:v>348.70833333333331</c:v>
                </c:pt>
                <c:pt idx="4186">
                  <c:v>348.79166666666669</c:v>
                </c:pt>
                <c:pt idx="4187">
                  <c:v>348.875</c:v>
                </c:pt>
                <c:pt idx="4188">
                  <c:v>348.95833333333331</c:v>
                </c:pt>
                <c:pt idx="4189">
                  <c:v>349.04166666666669</c:v>
                </c:pt>
                <c:pt idx="4190">
                  <c:v>349.125</c:v>
                </c:pt>
                <c:pt idx="4191">
                  <c:v>349.20833333333331</c:v>
                </c:pt>
                <c:pt idx="4192">
                  <c:v>349.29166666666669</c:v>
                </c:pt>
                <c:pt idx="4193">
                  <c:v>349.375</c:v>
                </c:pt>
                <c:pt idx="4194">
                  <c:v>349.45833333333331</c:v>
                </c:pt>
                <c:pt idx="4195">
                  <c:v>349.54166666666669</c:v>
                </c:pt>
                <c:pt idx="4196">
                  <c:v>349.625</c:v>
                </c:pt>
                <c:pt idx="4197">
                  <c:v>349.70833333333331</c:v>
                </c:pt>
                <c:pt idx="4198">
                  <c:v>349.79166666666669</c:v>
                </c:pt>
                <c:pt idx="4199">
                  <c:v>349.875</c:v>
                </c:pt>
                <c:pt idx="4200">
                  <c:v>349.95833333333331</c:v>
                </c:pt>
                <c:pt idx="4201">
                  <c:v>350.04166666666669</c:v>
                </c:pt>
                <c:pt idx="4202">
                  <c:v>350.125</c:v>
                </c:pt>
                <c:pt idx="4203">
                  <c:v>350.20833333333331</c:v>
                </c:pt>
                <c:pt idx="4204">
                  <c:v>350.29166666666669</c:v>
                </c:pt>
                <c:pt idx="4205">
                  <c:v>350.375</c:v>
                </c:pt>
                <c:pt idx="4206">
                  <c:v>350.45833333333331</c:v>
                </c:pt>
                <c:pt idx="4207">
                  <c:v>350.54166666666669</c:v>
                </c:pt>
                <c:pt idx="4208">
                  <c:v>350.625</c:v>
                </c:pt>
                <c:pt idx="4209">
                  <c:v>350.70833333333331</c:v>
                </c:pt>
                <c:pt idx="4210">
                  <c:v>350.79166666666669</c:v>
                </c:pt>
                <c:pt idx="4211">
                  <c:v>350.875</c:v>
                </c:pt>
                <c:pt idx="4212">
                  <c:v>350.95833333333331</c:v>
                </c:pt>
                <c:pt idx="4213">
                  <c:v>351.04166666666669</c:v>
                </c:pt>
                <c:pt idx="4214">
                  <c:v>351.125</c:v>
                </c:pt>
                <c:pt idx="4215">
                  <c:v>351.20833333333331</c:v>
                </c:pt>
                <c:pt idx="4216">
                  <c:v>351.29166666666669</c:v>
                </c:pt>
                <c:pt idx="4217">
                  <c:v>351.375</c:v>
                </c:pt>
                <c:pt idx="4218">
                  <c:v>351.45833333333331</c:v>
                </c:pt>
                <c:pt idx="4219">
                  <c:v>351.54166666666669</c:v>
                </c:pt>
                <c:pt idx="4220">
                  <c:v>351.625</c:v>
                </c:pt>
                <c:pt idx="4221">
                  <c:v>351.70833333333331</c:v>
                </c:pt>
                <c:pt idx="4222">
                  <c:v>351.79166666666669</c:v>
                </c:pt>
                <c:pt idx="4223">
                  <c:v>351.875</c:v>
                </c:pt>
                <c:pt idx="4224">
                  <c:v>351.95833333333331</c:v>
                </c:pt>
                <c:pt idx="4225">
                  <c:v>352.04166666666669</c:v>
                </c:pt>
                <c:pt idx="4226">
                  <c:v>352.125</c:v>
                </c:pt>
                <c:pt idx="4227">
                  <c:v>352.20833333333331</c:v>
                </c:pt>
                <c:pt idx="4228">
                  <c:v>352.29166666666669</c:v>
                </c:pt>
                <c:pt idx="4229">
                  <c:v>352.375</c:v>
                </c:pt>
                <c:pt idx="4230">
                  <c:v>352.45833333333331</c:v>
                </c:pt>
                <c:pt idx="4231">
                  <c:v>352.54166666666669</c:v>
                </c:pt>
                <c:pt idx="4232">
                  <c:v>352.625</c:v>
                </c:pt>
                <c:pt idx="4233">
                  <c:v>352.70833333333331</c:v>
                </c:pt>
                <c:pt idx="4234">
                  <c:v>352.79166666666669</c:v>
                </c:pt>
                <c:pt idx="4235">
                  <c:v>352.875</c:v>
                </c:pt>
                <c:pt idx="4236">
                  <c:v>352.95833333333331</c:v>
                </c:pt>
                <c:pt idx="4237">
                  <c:v>353.04166666666669</c:v>
                </c:pt>
                <c:pt idx="4238">
                  <c:v>353.125</c:v>
                </c:pt>
                <c:pt idx="4239">
                  <c:v>353.20833333333331</c:v>
                </c:pt>
                <c:pt idx="4240">
                  <c:v>353.29166666666669</c:v>
                </c:pt>
                <c:pt idx="4241">
                  <c:v>353.375</c:v>
                </c:pt>
                <c:pt idx="4242">
                  <c:v>353.45833333333331</c:v>
                </c:pt>
                <c:pt idx="4243">
                  <c:v>353.54166666666669</c:v>
                </c:pt>
                <c:pt idx="4244">
                  <c:v>353.625</c:v>
                </c:pt>
                <c:pt idx="4245">
                  <c:v>353.70833333333331</c:v>
                </c:pt>
                <c:pt idx="4246">
                  <c:v>353.79166666666669</c:v>
                </c:pt>
                <c:pt idx="4247">
                  <c:v>353.875</c:v>
                </c:pt>
                <c:pt idx="4248">
                  <c:v>353.95833333333331</c:v>
                </c:pt>
                <c:pt idx="4249">
                  <c:v>354.04166666666669</c:v>
                </c:pt>
                <c:pt idx="4250">
                  <c:v>354.125</c:v>
                </c:pt>
                <c:pt idx="4251">
                  <c:v>354.20833333333331</c:v>
                </c:pt>
                <c:pt idx="4252">
                  <c:v>354.29166666666669</c:v>
                </c:pt>
                <c:pt idx="4253">
                  <c:v>354.375</c:v>
                </c:pt>
                <c:pt idx="4254">
                  <c:v>354.45833333333331</c:v>
                </c:pt>
                <c:pt idx="4255">
                  <c:v>354.54166666666669</c:v>
                </c:pt>
                <c:pt idx="4256">
                  <c:v>354.625</c:v>
                </c:pt>
                <c:pt idx="4257">
                  <c:v>354.70833333333331</c:v>
                </c:pt>
                <c:pt idx="4258">
                  <c:v>354.79166666666669</c:v>
                </c:pt>
                <c:pt idx="4259">
                  <c:v>354.875</c:v>
                </c:pt>
                <c:pt idx="4260">
                  <c:v>354.95833333333331</c:v>
                </c:pt>
                <c:pt idx="4261">
                  <c:v>355.04166666666669</c:v>
                </c:pt>
                <c:pt idx="4262">
                  <c:v>355.125</c:v>
                </c:pt>
                <c:pt idx="4263">
                  <c:v>355.20833333333331</c:v>
                </c:pt>
                <c:pt idx="4264">
                  <c:v>355.29166666666669</c:v>
                </c:pt>
                <c:pt idx="4265">
                  <c:v>355.375</c:v>
                </c:pt>
                <c:pt idx="4266">
                  <c:v>355.45833333333331</c:v>
                </c:pt>
                <c:pt idx="4267">
                  <c:v>355.54166666666669</c:v>
                </c:pt>
                <c:pt idx="4268">
                  <c:v>355.625</c:v>
                </c:pt>
                <c:pt idx="4269">
                  <c:v>355.70833333333331</c:v>
                </c:pt>
                <c:pt idx="4270">
                  <c:v>355.79166666666669</c:v>
                </c:pt>
                <c:pt idx="4271">
                  <c:v>355.875</c:v>
                </c:pt>
                <c:pt idx="4272">
                  <c:v>355.95833333333331</c:v>
                </c:pt>
                <c:pt idx="4273">
                  <c:v>356.04166666666669</c:v>
                </c:pt>
                <c:pt idx="4274">
                  <c:v>356.125</c:v>
                </c:pt>
                <c:pt idx="4275">
                  <c:v>356.20833333333331</c:v>
                </c:pt>
                <c:pt idx="4276">
                  <c:v>356.29166666666669</c:v>
                </c:pt>
                <c:pt idx="4277">
                  <c:v>356.375</c:v>
                </c:pt>
                <c:pt idx="4278">
                  <c:v>356.45833333333331</c:v>
                </c:pt>
                <c:pt idx="4279">
                  <c:v>356.54166666666669</c:v>
                </c:pt>
                <c:pt idx="4280">
                  <c:v>356.625</c:v>
                </c:pt>
                <c:pt idx="4281">
                  <c:v>356.70833333333331</c:v>
                </c:pt>
                <c:pt idx="4282">
                  <c:v>356.79166666666669</c:v>
                </c:pt>
                <c:pt idx="4283">
                  <c:v>356.875</c:v>
                </c:pt>
                <c:pt idx="4284">
                  <c:v>356.95833333333331</c:v>
                </c:pt>
                <c:pt idx="4285">
                  <c:v>357.04166666666669</c:v>
                </c:pt>
                <c:pt idx="4286">
                  <c:v>357.125</c:v>
                </c:pt>
                <c:pt idx="4287">
                  <c:v>357.20833333333331</c:v>
                </c:pt>
                <c:pt idx="4288">
                  <c:v>357.29166666666669</c:v>
                </c:pt>
                <c:pt idx="4289">
                  <c:v>357.375</c:v>
                </c:pt>
                <c:pt idx="4290">
                  <c:v>357.45833333333331</c:v>
                </c:pt>
                <c:pt idx="4291">
                  <c:v>357.54166666666669</c:v>
                </c:pt>
                <c:pt idx="4292">
                  <c:v>357.625</c:v>
                </c:pt>
                <c:pt idx="4293">
                  <c:v>357.70833333333331</c:v>
                </c:pt>
                <c:pt idx="4294">
                  <c:v>357.79166666666669</c:v>
                </c:pt>
                <c:pt idx="4295">
                  <c:v>357.875</c:v>
                </c:pt>
                <c:pt idx="4296">
                  <c:v>357.95833333333331</c:v>
                </c:pt>
                <c:pt idx="4297">
                  <c:v>358.04166666666669</c:v>
                </c:pt>
                <c:pt idx="4298">
                  <c:v>358.125</c:v>
                </c:pt>
                <c:pt idx="4299">
                  <c:v>358.20833333333331</c:v>
                </c:pt>
                <c:pt idx="4300">
                  <c:v>358.29166666666669</c:v>
                </c:pt>
                <c:pt idx="4301">
                  <c:v>358.375</c:v>
                </c:pt>
                <c:pt idx="4302">
                  <c:v>358.45833333333331</c:v>
                </c:pt>
                <c:pt idx="4303">
                  <c:v>358.54166666666669</c:v>
                </c:pt>
                <c:pt idx="4304">
                  <c:v>358.625</c:v>
                </c:pt>
                <c:pt idx="4305">
                  <c:v>358.70833333333331</c:v>
                </c:pt>
                <c:pt idx="4306">
                  <c:v>358.79166666666669</c:v>
                </c:pt>
                <c:pt idx="4307">
                  <c:v>358.875</c:v>
                </c:pt>
                <c:pt idx="4308">
                  <c:v>358.95833333333331</c:v>
                </c:pt>
                <c:pt idx="4309">
                  <c:v>359.04166666666669</c:v>
                </c:pt>
                <c:pt idx="4310">
                  <c:v>359.125</c:v>
                </c:pt>
                <c:pt idx="4311">
                  <c:v>359.20833333333331</c:v>
                </c:pt>
                <c:pt idx="4312">
                  <c:v>359.29166666666669</c:v>
                </c:pt>
                <c:pt idx="4313">
                  <c:v>359.375</c:v>
                </c:pt>
                <c:pt idx="4314">
                  <c:v>359.45833333333331</c:v>
                </c:pt>
                <c:pt idx="4315">
                  <c:v>359.54166666666669</c:v>
                </c:pt>
                <c:pt idx="4316">
                  <c:v>359.625</c:v>
                </c:pt>
                <c:pt idx="4317">
                  <c:v>359.70833333333331</c:v>
                </c:pt>
                <c:pt idx="4318">
                  <c:v>359.79166666666669</c:v>
                </c:pt>
                <c:pt idx="4319">
                  <c:v>359.875</c:v>
                </c:pt>
                <c:pt idx="4320">
                  <c:v>359.95833333333331</c:v>
                </c:pt>
                <c:pt idx="4321">
                  <c:v>360.04166666666669</c:v>
                </c:pt>
                <c:pt idx="4322">
                  <c:v>360.125</c:v>
                </c:pt>
                <c:pt idx="4323">
                  <c:v>360.20833333333331</c:v>
                </c:pt>
                <c:pt idx="4324">
                  <c:v>360.29166666666669</c:v>
                </c:pt>
                <c:pt idx="4325">
                  <c:v>360.375</c:v>
                </c:pt>
                <c:pt idx="4326">
                  <c:v>360.45833333333331</c:v>
                </c:pt>
                <c:pt idx="4327">
                  <c:v>360.54166666666669</c:v>
                </c:pt>
                <c:pt idx="4328">
                  <c:v>360.625</c:v>
                </c:pt>
                <c:pt idx="4329">
                  <c:v>360.70833333333331</c:v>
                </c:pt>
                <c:pt idx="4330">
                  <c:v>360.79166666666669</c:v>
                </c:pt>
                <c:pt idx="4331">
                  <c:v>360.875</c:v>
                </c:pt>
                <c:pt idx="4332">
                  <c:v>360.95833333333331</c:v>
                </c:pt>
                <c:pt idx="4333">
                  <c:v>361.04166666666669</c:v>
                </c:pt>
                <c:pt idx="4334">
                  <c:v>361.125</c:v>
                </c:pt>
                <c:pt idx="4335">
                  <c:v>361.20833333333331</c:v>
                </c:pt>
                <c:pt idx="4336">
                  <c:v>361.29166666666669</c:v>
                </c:pt>
                <c:pt idx="4337">
                  <c:v>361.375</c:v>
                </c:pt>
                <c:pt idx="4338">
                  <c:v>361.45833333333331</c:v>
                </c:pt>
                <c:pt idx="4339">
                  <c:v>361.54166666666669</c:v>
                </c:pt>
                <c:pt idx="4340">
                  <c:v>361.625</c:v>
                </c:pt>
                <c:pt idx="4341">
                  <c:v>361.70833333333331</c:v>
                </c:pt>
                <c:pt idx="4342">
                  <c:v>361.79166666666669</c:v>
                </c:pt>
                <c:pt idx="4343">
                  <c:v>361.875</c:v>
                </c:pt>
                <c:pt idx="4344">
                  <c:v>361.95833333333331</c:v>
                </c:pt>
                <c:pt idx="4345">
                  <c:v>362.04166666666669</c:v>
                </c:pt>
                <c:pt idx="4346">
                  <c:v>362.125</c:v>
                </c:pt>
                <c:pt idx="4347">
                  <c:v>362.20833333333331</c:v>
                </c:pt>
                <c:pt idx="4348">
                  <c:v>362.29166666666669</c:v>
                </c:pt>
                <c:pt idx="4349">
                  <c:v>362.375</c:v>
                </c:pt>
                <c:pt idx="4350">
                  <c:v>362.45833333333331</c:v>
                </c:pt>
                <c:pt idx="4351">
                  <c:v>362.54166666666669</c:v>
                </c:pt>
                <c:pt idx="4352">
                  <c:v>362.625</c:v>
                </c:pt>
                <c:pt idx="4353">
                  <c:v>362.70833333333331</c:v>
                </c:pt>
                <c:pt idx="4354">
                  <c:v>362.79166666666669</c:v>
                </c:pt>
                <c:pt idx="4355">
                  <c:v>362.875</c:v>
                </c:pt>
                <c:pt idx="4356">
                  <c:v>362.95833333333331</c:v>
                </c:pt>
                <c:pt idx="4357">
                  <c:v>363.04166666666669</c:v>
                </c:pt>
                <c:pt idx="4358">
                  <c:v>363.125</c:v>
                </c:pt>
                <c:pt idx="4359">
                  <c:v>363.20833333333331</c:v>
                </c:pt>
                <c:pt idx="4360">
                  <c:v>363.29166666666669</c:v>
                </c:pt>
                <c:pt idx="4361">
                  <c:v>363.375</c:v>
                </c:pt>
                <c:pt idx="4362">
                  <c:v>363.45833333333331</c:v>
                </c:pt>
                <c:pt idx="4363">
                  <c:v>363.54166666666669</c:v>
                </c:pt>
                <c:pt idx="4364">
                  <c:v>363.625</c:v>
                </c:pt>
                <c:pt idx="4365">
                  <c:v>363.70833333333331</c:v>
                </c:pt>
                <c:pt idx="4366">
                  <c:v>363.79166666666669</c:v>
                </c:pt>
                <c:pt idx="4367">
                  <c:v>363.875</c:v>
                </c:pt>
                <c:pt idx="4368">
                  <c:v>363.95833333333331</c:v>
                </c:pt>
                <c:pt idx="4369">
                  <c:v>364.04166666666669</c:v>
                </c:pt>
                <c:pt idx="4370">
                  <c:v>364.125</c:v>
                </c:pt>
                <c:pt idx="4371">
                  <c:v>364.20833333333331</c:v>
                </c:pt>
                <c:pt idx="4372">
                  <c:v>364.29166666666669</c:v>
                </c:pt>
                <c:pt idx="4373">
                  <c:v>364.375</c:v>
                </c:pt>
                <c:pt idx="4374">
                  <c:v>364.45833333333331</c:v>
                </c:pt>
                <c:pt idx="4375">
                  <c:v>364.54166666666669</c:v>
                </c:pt>
                <c:pt idx="4376">
                  <c:v>364.625</c:v>
                </c:pt>
                <c:pt idx="4377">
                  <c:v>364.70833333333331</c:v>
                </c:pt>
                <c:pt idx="4378">
                  <c:v>364.79166666666669</c:v>
                </c:pt>
                <c:pt idx="4379">
                  <c:v>364.875</c:v>
                </c:pt>
                <c:pt idx="4380">
                  <c:v>364.95833333333331</c:v>
                </c:pt>
                <c:pt idx="4381">
                  <c:v>365.04166666666669</c:v>
                </c:pt>
                <c:pt idx="4382">
                  <c:v>365.125</c:v>
                </c:pt>
                <c:pt idx="4383">
                  <c:v>365.20833333333331</c:v>
                </c:pt>
                <c:pt idx="4384">
                  <c:v>365.29166666666669</c:v>
                </c:pt>
                <c:pt idx="4385">
                  <c:v>365.375</c:v>
                </c:pt>
                <c:pt idx="4386">
                  <c:v>365.45833333333331</c:v>
                </c:pt>
                <c:pt idx="4387">
                  <c:v>365.54166666666669</c:v>
                </c:pt>
                <c:pt idx="4388">
                  <c:v>365.625</c:v>
                </c:pt>
                <c:pt idx="4389">
                  <c:v>365.70833333333331</c:v>
                </c:pt>
                <c:pt idx="4390">
                  <c:v>365.79166666666669</c:v>
                </c:pt>
                <c:pt idx="4391">
                  <c:v>365.875</c:v>
                </c:pt>
                <c:pt idx="4392">
                  <c:v>365.95833333333331</c:v>
                </c:pt>
                <c:pt idx="4393">
                  <c:v>366.04166666666669</c:v>
                </c:pt>
                <c:pt idx="4394">
                  <c:v>366.125</c:v>
                </c:pt>
                <c:pt idx="4395">
                  <c:v>366.20833333333331</c:v>
                </c:pt>
                <c:pt idx="4396">
                  <c:v>366.29166666666669</c:v>
                </c:pt>
                <c:pt idx="4397">
                  <c:v>366.375</c:v>
                </c:pt>
                <c:pt idx="4398">
                  <c:v>366.45833333333331</c:v>
                </c:pt>
                <c:pt idx="4399">
                  <c:v>366.54166666666669</c:v>
                </c:pt>
                <c:pt idx="4400">
                  <c:v>366.625</c:v>
                </c:pt>
                <c:pt idx="4401">
                  <c:v>366.70833333333331</c:v>
                </c:pt>
                <c:pt idx="4402">
                  <c:v>366.79166666666669</c:v>
                </c:pt>
                <c:pt idx="4403">
                  <c:v>366.875</c:v>
                </c:pt>
                <c:pt idx="4404">
                  <c:v>366.95833333333331</c:v>
                </c:pt>
                <c:pt idx="4405">
                  <c:v>367.04166666666669</c:v>
                </c:pt>
                <c:pt idx="4406">
                  <c:v>367.125</c:v>
                </c:pt>
                <c:pt idx="4407">
                  <c:v>367.20833333333331</c:v>
                </c:pt>
                <c:pt idx="4408">
                  <c:v>367.29166666666669</c:v>
                </c:pt>
                <c:pt idx="4409">
                  <c:v>367.375</c:v>
                </c:pt>
                <c:pt idx="4410">
                  <c:v>367.45833333333331</c:v>
                </c:pt>
                <c:pt idx="4411">
                  <c:v>367.54166666666669</c:v>
                </c:pt>
                <c:pt idx="4412">
                  <c:v>367.625</c:v>
                </c:pt>
                <c:pt idx="4413">
                  <c:v>367.70833333333331</c:v>
                </c:pt>
                <c:pt idx="4414">
                  <c:v>367.79166666666669</c:v>
                </c:pt>
                <c:pt idx="4415">
                  <c:v>367.875</c:v>
                </c:pt>
                <c:pt idx="4416">
                  <c:v>367.95833333333331</c:v>
                </c:pt>
                <c:pt idx="4417">
                  <c:v>368.04166666666669</c:v>
                </c:pt>
                <c:pt idx="4418">
                  <c:v>368.125</c:v>
                </c:pt>
                <c:pt idx="4419">
                  <c:v>368.20833333333331</c:v>
                </c:pt>
                <c:pt idx="4420">
                  <c:v>368.2833333333333</c:v>
                </c:pt>
                <c:pt idx="4421">
                  <c:v>368.36666666666662</c:v>
                </c:pt>
                <c:pt idx="4422">
                  <c:v>368.45</c:v>
                </c:pt>
                <c:pt idx="4423">
                  <c:v>368.5333333333333</c:v>
                </c:pt>
                <c:pt idx="4424">
                  <c:v>368.61666666666662</c:v>
                </c:pt>
                <c:pt idx="4425">
                  <c:v>368.7</c:v>
                </c:pt>
                <c:pt idx="4426">
                  <c:v>368.7833333333333</c:v>
                </c:pt>
                <c:pt idx="4427">
                  <c:v>368.86666666666662</c:v>
                </c:pt>
                <c:pt idx="4428">
                  <c:v>368.95</c:v>
                </c:pt>
                <c:pt idx="4429">
                  <c:v>369.0333333333333</c:v>
                </c:pt>
                <c:pt idx="4430">
                  <c:v>369.11666666666662</c:v>
                </c:pt>
                <c:pt idx="4431">
                  <c:v>369.2</c:v>
                </c:pt>
                <c:pt idx="4432">
                  <c:v>369.2833333333333</c:v>
                </c:pt>
                <c:pt idx="4433">
                  <c:v>369.36666666666662</c:v>
                </c:pt>
                <c:pt idx="4434">
                  <c:v>369.45</c:v>
                </c:pt>
                <c:pt idx="4435">
                  <c:v>369.5333333333333</c:v>
                </c:pt>
                <c:pt idx="4436">
                  <c:v>369.61666666666662</c:v>
                </c:pt>
                <c:pt idx="4437">
                  <c:v>369.7</c:v>
                </c:pt>
                <c:pt idx="4438">
                  <c:v>369.7833333333333</c:v>
                </c:pt>
                <c:pt idx="4439">
                  <c:v>369.86666666666662</c:v>
                </c:pt>
                <c:pt idx="4440">
                  <c:v>369.95</c:v>
                </c:pt>
                <c:pt idx="4441">
                  <c:v>370.0333333333333</c:v>
                </c:pt>
                <c:pt idx="4442">
                  <c:v>370.11666666666662</c:v>
                </c:pt>
                <c:pt idx="4443">
                  <c:v>370.2</c:v>
                </c:pt>
                <c:pt idx="4444">
                  <c:v>370.2833333333333</c:v>
                </c:pt>
                <c:pt idx="4445">
                  <c:v>370.36666666666662</c:v>
                </c:pt>
                <c:pt idx="4446">
                  <c:v>370.45</c:v>
                </c:pt>
                <c:pt idx="4447">
                  <c:v>370.5333333333333</c:v>
                </c:pt>
                <c:pt idx="4448">
                  <c:v>370.61666666666662</c:v>
                </c:pt>
                <c:pt idx="4449">
                  <c:v>370.7</c:v>
                </c:pt>
                <c:pt idx="4450">
                  <c:v>370.7833333333333</c:v>
                </c:pt>
                <c:pt idx="4451">
                  <c:v>370.86666666666662</c:v>
                </c:pt>
                <c:pt idx="4452">
                  <c:v>370.95</c:v>
                </c:pt>
                <c:pt idx="4453">
                  <c:v>371.0333333333333</c:v>
                </c:pt>
                <c:pt idx="4454">
                  <c:v>371.11666666666662</c:v>
                </c:pt>
                <c:pt idx="4455">
                  <c:v>371.2</c:v>
                </c:pt>
                <c:pt idx="4456">
                  <c:v>371.2833333333333</c:v>
                </c:pt>
                <c:pt idx="4457">
                  <c:v>371.36666666666662</c:v>
                </c:pt>
                <c:pt idx="4458">
                  <c:v>371.45</c:v>
                </c:pt>
                <c:pt idx="4459">
                  <c:v>371.5333333333333</c:v>
                </c:pt>
                <c:pt idx="4460">
                  <c:v>371.61666666666662</c:v>
                </c:pt>
                <c:pt idx="4461">
                  <c:v>371.7</c:v>
                </c:pt>
                <c:pt idx="4462">
                  <c:v>371.7833333333333</c:v>
                </c:pt>
                <c:pt idx="4463">
                  <c:v>371.86666666666662</c:v>
                </c:pt>
                <c:pt idx="4464">
                  <c:v>371.95</c:v>
                </c:pt>
                <c:pt idx="4465">
                  <c:v>372.0333333333333</c:v>
                </c:pt>
                <c:pt idx="4466">
                  <c:v>372.11666666666662</c:v>
                </c:pt>
                <c:pt idx="4467">
                  <c:v>372.2</c:v>
                </c:pt>
                <c:pt idx="4468">
                  <c:v>372.2833333333333</c:v>
                </c:pt>
                <c:pt idx="4469">
                  <c:v>372.36666666666662</c:v>
                </c:pt>
                <c:pt idx="4470">
                  <c:v>372.45</c:v>
                </c:pt>
                <c:pt idx="4471">
                  <c:v>372.5333333333333</c:v>
                </c:pt>
                <c:pt idx="4472">
                  <c:v>372.61666666666662</c:v>
                </c:pt>
                <c:pt idx="4473">
                  <c:v>372.7</c:v>
                </c:pt>
                <c:pt idx="4474">
                  <c:v>372.7833333333333</c:v>
                </c:pt>
                <c:pt idx="4475">
                  <c:v>372.86666666666662</c:v>
                </c:pt>
                <c:pt idx="4476">
                  <c:v>372.95</c:v>
                </c:pt>
                <c:pt idx="4477">
                  <c:v>373.0333333333333</c:v>
                </c:pt>
                <c:pt idx="4478">
                  <c:v>373.11666666666662</c:v>
                </c:pt>
                <c:pt idx="4479">
                  <c:v>373.2</c:v>
                </c:pt>
                <c:pt idx="4480">
                  <c:v>373.2833333333333</c:v>
                </c:pt>
                <c:pt idx="4481">
                  <c:v>373.36666666666662</c:v>
                </c:pt>
                <c:pt idx="4482">
                  <c:v>373.45</c:v>
                </c:pt>
                <c:pt idx="4483">
                  <c:v>373.5333333333333</c:v>
                </c:pt>
                <c:pt idx="4484">
                  <c:v>373.61666666666662</c:v>
                </c:pt>
                <c:pt idx="4485">
                  <c:v>373.7</c:v>
                </c:pt>
                <c:pt idx="4486">
                  <c:v>373.7833333333333</c:v>
                </c:pt>
                <c:pt idx="4487">
                  <c:v>373.86666666666662</c:v>
                </c:pt>
                <c:pt idx="4488">
                  <c:v>373.95</c:v>
                </c:pt>
                <c:pt idx="4489">
                  <c:v>374.0333333333333</c:v>
                </c:pt>
                <c:pt idx="4490">
                  <c:v>374.11666666666662</c:v>
                </c:pt>
                <c:pt idx="4491">
                  <c:v>374.2</c:v>
                </c:pt>
                <c:pt idx="4492">
                  <c:v>374.2833333333333</c:v>
                </c:pt>
                <c:pt idx="4493">
                  <c:v>374.36666666666662</c:v>
                </c:pt>
                <c:pt idx="4494">
                  <c:v>374.45</c:v>
                </c:pt>
                <c:pt idx="4495">
                  <c:v>374.5333333333333</c:v>
                </c:pt>
                <c:pt idx="4496">
                  <c:v>374.61666666666662</c:v>
                </c:pt>
                <c:pt idx="4497">
                  <c:v>374.7</c:v>
                </c:pt>
                <c:pt idx="4498">
                  <c:v>374.7833333333333</c:v>
                </c:pt>
                <c:pt idx="4499">
                  <c:v>374.86666666666662</c:v>
                </c:pt>
                <c:pt idx="4500">
                  <c:v>374.95</c:v>
                </c:pt>
                <c:pt idx="4501">
                  <c:v>375.0333333333333</c:v>
                </c:pt>
                <c:pt idx="4502">
                  <c:v>375.11666666666662</c:v>
                </c:pt>
                <c:pt idx="4503">
                  <c:v>375.2</c:v>
                </c:pt>
                <c:pt idx="4504">
                  <c:v>375.2833333333333</c:v>
                </c:pt>
                <c:pt idx="4505">
                  <c:v>375.36666666666662</c:v>
                </c:pt>
                <c:pt idx="4506">
                  <c:v>375.45</c:v>
                </c:pt>
                <c:pt idx="4507">
                  <c:v>375.5333333333333</c:v>
                </c:pt>
                <c:pt idx="4508">
                  <c:v>375.61666666666662</c:v>
                </c:pt>
                <c:pt idx="4509">
                  <c:v>375.7</c:v>
                </c:pt>
                <c:pt idx="4510">
                  <c:v>375.7833333333333</c:v>
                </c:pt>
                <c:pt idx="4511">
                  <c:v>375.86666666666662</c:v>
                </c:pt>
                <c:pt idx="4512">
                  <c:v>375.95</c:v>
                </c:pt>
                <c:pt idx="4513">
                  <c:v>376.0333333333333</c:v>
                </c:pt>
                <c:pt idx="4514">
                  <c:v>376.11666666666662</c:v>
                </c:pt>
                <c:pt idx="4515">
                  <c:v>376.2</c:v>
                </c:pt>
                <c:pt idx="4516">
                  <c:v>376.2833333333333</c:v>
                </c:pt>
                <c:pt idx="4517">
                  <c:v>376.36666666666662</c:v>
                </c:pt>
                <c:pt idx="4518">
                  <c:v>376.45</c:v>
                </c:pt>
                <c:pt idx="4519">
                  <c:v>376.5333333333333</c:v>
                </c:pt>
                <c:pt idx="4520">
                  <c:v>376.61666666666662</c:v>
                </c:pt>
                <c:pt idx="4521">
                  <c:v>376.7</c:v>
                </c:pt>
                <c:pt idx="4522">
                  <c:v>376.7833333333333</c:v>
                </c:pt>
                <c:pt idx="4523">
                  <c:v>376.86666666666662</c:v>
                </c:pt>
                <c:pt idx="4524">
                  <c:v>376.95</c:v>
                </c:pt>
                <c:pt idx="4525">
                  <c:v>377.0333333333333</c:v>
                </c:pt>
                <c:pt idx="4526">
                  <c:v>377.11666666666662</c:v>
                </c:pt>
                <c:pt idx="4527">
                  <c:v>377.2</c:v>
                </c:pt>
                <c:pt idx="4528">
                  <c:v>377.2833333333333</c:v>
                </c:pt>
                <c:pt idx="4529">
                  <c:v>377.36666666666662</c:v>
                </c:pt>
                <c:pt idx="4530">
                  <c:v>377.45</c:v>
                </c:pt>
                <c:pt idx="4531">
                  <c:v>377.5333333333333</c:v>
                </c:pt>
                <c:pt idx="4532">
                  <c:v>377.61666666666662</c:v>
                </c:pt>
                <c:pt idx="4533">
                  <c:v>377.7</c:v>
                </c:pt>
                <c:pt idx="4534">
                  <c:v>377.7833333333333</c:v>
                </c:pt>
                <c:pt idx="4535">
                  <c:v>377.86666666666662</c:v>
                </c:pt>
                <c:pt idx="4536">
                  <c:v>377.95</c:v>
                </c:pt>
                <c:pt idx="4537">
                  <c:v>378.0333333333333</c:v>
                </c:pt>
                <c:pt idx="4538">
                  <c:v>378.11666666666662</c:v>
                </c:pt>
                <c:pt idx="4539">
                  <c:v>378.2</c:v>
                </c:pt>
                <c:pt idx="4540">
                  <c:v>378.2833333333333</c:v>
                </c:pt>
                <c:pt idx="4541">
                  <c:v>378.36666666666662</c:v>
                </c:pt>
                <c:pt idx="4542">
                  <c:v>378.45</c:v>
                </c:pt>
                <c:pt idx="4543">
                  <c:v>378.5333333333333</c:v>
                </c:pt>
                <c:pt idx="4544">
                  <c:v>378.61666666666662</c:v>
                </c:pt>
                <c:pt idx="4545">
                  <c:v>378.7</c:v>
                </c:pt>
                <c:pt idx="4546">
                  <c:v>378.7833333333333</c:v>
                </c:pt>
                <c:pt idx="4547">
                  <c:v>378.86666666666662</c:v>
                </c:pt>
                <c:pt idx="4548">
                  <c:v>378.95</c:v>
                </c:pt>
                <c:pt idx="4549">
                  <c:v>379.0333333333333</c:v>
                </c:pt>
                <c:pt idx="4550">
                  <c:v>379.11666666666662</c:v>
                </c:pt>
                <c:pt idx="4551">
                  <c:v>379.2</c:v>
                </c:pt>
                <c:pt idx="4552">
                  <c:v>379.2833333333333</c:v>
                </c:pt>
                <c:pt idx="4553">
                  <c:v>379.36666666666662</c:v>
                </c:pt>
                <c:pt idx="4554">
                  <c:v>379.45</c:v>
                </c:pt>
                <c:pt idx="4555">
                  <c:v>379.5333333333333</c:v>
                </c:pt>
                <c:pt idx="4556">
                  <c:v>379.61666666666662</c:v>
                </c:pt>
                <c:pt idx="4557">
                  <c:v>379.7</c:v>
                </c:pt>
                <c:pt idx="4558">
                  <c:v>379.7833333333333</c:v>
                </c:pt>
                <c:pt idx="4559">
                  <c:v>379.86666666666662</c:v>
                </c:pt>
                <c:pt idx="4560">
                  <c:v>379.95</c:v>
                </c:pt>
                <c:pt idx="4561">
                  <c:v>380.0333333333333</c:v>
                </c:pt>
                <c:pt idx="4562">
                  <c:v>380.11666666666662</c:v>
                </c:pt>
                <c:pt idx="4563">
                  <c:v>380.2</c:v>
                </c:pt>
                <c:pt idx="4564">
                  <c:v>380.2833333333333</c:v>
                </c:pt>
                <c:pt idx="4565">
                  <c:v>380.36666666666662</c:v>
                </c:pt>
                <c:pt idx="4566">
                  <c:v>380.45</c:v>
                </c:pt>
                <c:pt idx="4567">
                  <c:v>380.5333333333333</c:v>
                </c:pt>
                <c:pt idx="4568">
                  <c:v>380.61666666666662</c:v>
                </c:pt>
                <c:pt idx="4569">
                  <c:v>380.7</c:v>
                </c:pt>
                <c:pt idx="4570">
                  <c:v>380.7833333333333</c:v>
                </c:pt>
                <c:pt idx="4571">
                  <c:v>380.86666666666662</c:v>
                </c:pt>
                <c:pt idx="4572">
                  <c:v>380.95</c:v>
                </c:pt>
                <c:pt idx="4573">
                  <c:v>381.0333333333333</c:v>
                </c:pt>
                <c:pt idx="4574">
                  <c:v>381.11666666666662</c:v>
                </c:pt>
                <c:pt idx="4575">
                  <c:v>381.2</c:v>
                </c:pt>
                <c:pt idx="4576">
                  <c:v>381.2833333333333</c:v>
                </c:pt>
                <c:pt idx="4577">
                  <c:v>381.36666666666662</c:v>
                </c:pt>
                <c:pt idx="4578">
                  <c:v>381.45</c:v>
                </c:pt>
                <c:pt idx="4579">
                  <c:v>381.5333333333333</c:v>
                </c:pt>
                <c:pt idx="4580">
                  <c:v>381.61666666666662</c:v>
                </c:pt>
                <c:pt idx="4581">
                  <c:v>381.7</c:v>
                </c:pt>
                <c:pt idx="4582">
                  <c:v>381.7833333333333</c:v>
                </c:pt>
                <c:pt idx="4583">
                  <c:v>381.86666666666662</c:v>
                </c:pt>
                <c:pt idx="4584">
                  <c:v>381.95</c:v>
                </c:pt>
                <c:pt idx="4585">
                  <c:v>382.0333333333333</c:v>
                </c:pt>
                <c:pt idx="4586">
                  <c:v>382.11666666666662</c:v>
                </c:pt>
                <c:pt idx="4587">
                  <c:v>382.2</c:v>
                </c:pt>
                <c:pt idx="4588">
                  <c:v>382.2833333333333</c:v>
                </c:pt>
                <c:pt idx="4589">
                  <c:v>382.36666666666662</c:v>
                </c:pt>
                <c:pt idx="4590">
                  <c:v>382.45</c:v>
                </c:pt>
                <c:pt idx="4591">
                  <c:v>382.5333333333333</c:v>
                </c:pt>
                <c:pt idx="4592">
                  <c:v>382.61666666666662</c:v>
                </c:pt>
                <c:pt idx="4593">
                  <c:v>382.7</c:v>
                </c:pt>
                <c:pt idx="4594">
                  <c:v>382.7833333333333</c:v>
                </c:pt>
                <c:pt idx="4595">
                  <c:v>382.86666666666662</c:v>
                </c:pt>
                <c:pt idx="4596">
                  <c:v>382.95</c:v>
                </c:pt>
                <c:pt idx="4597">
                  <c:v>383.0333333333333</c:v>
                </c:pt>
                <c:pt idx="4598">
                  <c:v>383.11666666666662</c:v>
                </c:pt>
                <c:pt idx="4599">
                  <c:v>383.2</c:v>
                </c:pt>
                <c:pt idx="4600">
                  <c:v>383.2833333333333</c:v>
                </c:pt>
                <c:pt idx="4601">
                  <c:v>383.36666666666662</c:v>
                </c:pt>
                <c:pt idx="4602">
                  <c:v>383.45</c:v>
                </c:pt>
                <c:pt idx="4603">
                  <c:v>383.5333333333333</c:v>
                </c:pt>
                <c:pt idx="4604">
                  <c:v>383.61666666666662</c:v>
                </c:pt>
                <c:pt idx="4605">
                  <c:v>383.7</c:v>
                </c:pt>
                <c:pt idx="4606">
                  <c:v>383.7833333333333</c:v>
                </c:pt>
                <c:pt idx="4607">
                  <c:v>383.86666666666662</c:v>
                </c:pt>
                <c:pt idx="4608">
                  <c:v>383.95</c:v>
                </c:pt>
                <c:pt idx="4609">
                  <c:v>384.0333333333333</c:v>
                </c:pt>
                <c:pt idx="4610">
                  <c:v>384.11666666666662</c:v>
                </c:pt>
                <c:pt idx="4611">
                  <c:v>384.2</c:v>
                </c:pt>
                <c:pt idx="4612">
                  <c:v>384.2833333333333</c:v>
                </c:pt>
                <c:pt idx="4613">
                  <c:v>384.36666666666662</c:v>
                </c:pt>
                <c:pt idx="4614">
                  <c:v>384.45</c:v>
                </c:pt>
                <c:pt idx="4615">
                  <c:v>384.5333333333333</c:v>
                </c:pt>
                <c:pt idx="4616">
                  <c:v>384.61666666666662</c:v>
                </c:pt>
                <c:pt idx="4617">
                  <c:v>384.7</c:v>
                </c:pt>
                <c:pt idx="4618">
                  <c:v>384.7833333333333</c:v>
                </c:pt>
                <c:pt idx="4619">
                  <c:v>384.86666666666662</c:v>
                </c:pt>
                <c:pt idx="4620">
                  <c:v>384.95</c:v>
                </c:pt>
                <c:pt idx="4621">
                  <c:v>385.0333333333333</c:v>
                </c:pt>
                <c:pt idx="4622">
                  <c:v>385.11666666666662</c:v>
                </c:pt>
                <c:pt idx="4623">
                  <c:v>385.2</c:v>
                </c:pt>
                <c:pt idx="4624">
                  <c:v>385.2833333333333</c:v>
                </c:pt>
                <c:pt idx="4625">
                  <c:v>385.36666666666662</c:v>
                </c:pt>
                <c:pt idx="4626">
                  <c:v>385.45</c:v>
                </c:pt>
                <c:pt idx="4627">
                  <c:v>385.5333333333333</c:v>
                </c:pt>
                <c:pt idx="4628">
                  <c:v>385.61666666666662</c:v>
                </c:pt>
                <c:pt idx="4629">
                  <c:v>385.7</c:v>
                </c:pt>
                <c:pt idx="4630">
                  <c:v>385.7833333333333</c:v>
                </c:pt>
                <c:pt idx="4631">
                  <c:v>385.86666666666662</c:v>
                </c:pt>
                <c:pt idx="4632">
                  <c:v>385.95</c:v>
                </c:pt>
                <c:pt idx="4633">
                  <c:v>386.0333333333333</c:v>
                </c:pt>
                <c:pt idx="4634">
                  <c:v>386.11666666666662</c:v>
                </c:pt>
                <c:pt idx="4635">
                  <c:v>386.2</c:v>
                </c:pt>
                <c:pt idx="4636">
                  <c:v>386.2833333333333</c:v>
                </c:pt>
                <c:pt idx="4637">
                  <c:v>386.36666666666662</c:v>
                </c:pt>
                <c:pt idx="4638">
                  <c:v>386.45</c:v>
                </c:pt>
                <c:pt idx="4639">
                  <c:v>386.5333333333333</c:v>
                </c:pt>
                <c:pt idx="4640">
                  <c:v>386.61666666666662</c:v>
                </c:pt>
                <c:pt idx="4641">
                  <c:v>386.7</c:v>
                </c:pt>
                <c:pt idx="4642">
                  <c:v>386.7833333333333</c:v>
                </c:pt>
                <c:pt idx="4643">
                  <c:v>386.86666666666662</c:v>
                </c:pt>
                <c:pt idx="4644">
                  <c:v>386.95</c:v>
                </c:pt>
                <c:pt idx="4645">
                  <c:v>387.0333333333333</c:v>
                </c:pt>
                <c:pt idx="4646">
                  <c:v>387.11666666666662</c:v>
                </c:pt>
                <c:pt idx="4647">
                  <c:v>387.2</c:v>
                </c:pt>
                <c:pt idx="4648">
                  <c:v>387.2833333333333</c:v>
                </c:pt>
                <c:pt idx="4649">
                  <c:v>387.36666666666662</c:v>
                </c:pt>
                <c:pt idx="4650">
                  <c:v>387.45</c:v>
                </c:pt>
                <c:pt idx="4651">
                  <c:v>387.5333333333333</c:v>
                </c:pt>
                <c:pt idx="4652">
                  <c:v>387.61666666666662</c:v>
                </c:pt>
                <c:pt idx="4653">
                  <c:v>387.7</c:v>
                </c:pt>
                <c:pt idx="4654">
                  <c:v>387.7833333333333</c:v>
                </c:pt>
                <c:pt idx="4655">
                  <c:v>387.86666666666662</c:v>
                </c:pt>
                <c:pt idx="4656">
                  <c:v>387.95</c:v>
                </c:pt>
                <c:pt idx="4657">
                  <c:v>388.0333333333333</c:v>
                </c:pt>
                <c:pt idx="4658">
                  <c:v>388.11666666666662</c:v>
                </c:pt>
                <c:pt idx="4659">
                  <c:v>388.2</c:v>
                </c:pt>
                <c:pt idx="4660">
                  <c:v>388.2833333333333</c:v>
                </c:pt>
                <c:pt idx="4661">
                  <c:v>388.36666666666662</c:v>
                </c:pt>
                <c:pt idx="4662">
                  <c:v>388.45</c:v>
                </c:pt>
                <c:pt idx="4663">
                  <c:v>388.5333333333333</c:v>
                </c:pt>
                <c:pt idx="4664">
                  <c:v>388.61666666666662</c:v>
                </c:pt>
                <c:pt idx="4665">
                  <c:v>388.7</c:v>
                </c:pt>
                <c:pt idx="4666">
                  <c:v>388.7833333333333</c:v>
                </c:pt>
                <c:pt idx="4667">
                  <c:v>388.86666666666662</c:v>
                </c:pt>
                <c:pt idx="4668">
                  <c:v>388.95</c:v>
                </c:pt>
                <c:pt idx="4669">
                  <c:v>389.0333333333333</c:v>
                </c:pt>
                <c:pt idx="4670">
                  <c:v>389.11666666666662</c:v>
                </c:pt>
                <c:pt idx="4671">
                  <c:v>389.2</c:v>
                </c:pt>
                <c:pt idx="4672">
                  <c:v>389.2833333333333</c:v>
                </c:pt>
                <c:pt idx="4673">
                  <c:v>389.36666666666662</c:v>
                </c:pt>
                <c:pt idx="4674">
                  <c:v>389.45</c:v>
                </c:pt>
                <c:pt idx="4675">
                  <c:v>389.5333333333333</c:v>
                </c:pt>
                <c:pt idx="4676">
                  <c:v>389.61666666666662</c:v>
                </c:pt>
                <c:pt idx="4677">
                  <c:v>389.7</c:v>
                </c:pt>
                <c:pt idx="4678">
                  <c:v>389.7833333333333</c:v>
                </c:pt>
                <c:pt idx="4679">
                  <c:v>389.86666666666662</c:v>
                </c:pt>
                <c:pt idx="4680">
                  <c:v>389.95</c:v>
                </c:pt>
                <c:pt idx="4681">
                  <c:v>390.0333333333333</c:v>
                </c:pt>
                <c:pt idx="4682">
                  <c:v>390.11666666666662</c:v>
                </c:pt>
                <c:pt idx="4683">
                  <c:v>390.2</c:v>
                </c:pt>
                <c:pt idx="4684">
                  <c:v>390.2833333333333</c:v>
                </c:pt>
                <c:pt idx="4685">
                  <c:v>390.36666666666662</c:v>
                </c:pt>
                <c:pt idx="4686">
                  <c:v>390.45</c:v>
                </c:pt>
                <c:pt idx="4687">
                  <c:v>390.5333333333333</c:v>
                </c:pt>
                <c:pt idx="4688">
                  <c:v>390.61666666666662</c:v>
                </c:pt>
                <c:pt idx="4689">
                  <c:v>390.7</c:v>
                </c:pt>
                <c:pt idx="4690">
                  <c:v>390.7833333333333</c:v>
                </c:pt>
                <c:pt idx="4691">
                  <c:v>390.86666666666662</c:v>
                </c:pt>
                <c:pt idx="4692">
                  <c:v>390.95</c:v>
                </c:pt>
                <c:pt idx="4693">
                  <c:v>391.0333333333333</c:v>
                </c:pt>
                <c:pt idx="4694">
                  <c:v>391.11666666666662</c:v>
                </c:pt>
                <c:pt idx="4695">
                  <c:v>391.2</c:v>
                </c:pt>
                <c:pt idx="4696">
                  <c:v>391.2833333333333</c:v>
                </c:pt>
                <c:pt idx="4697">
                  <c:v>391.36666666666662</c:v>
                </c:pt>
                <c:pt idx="4698">
                  <c:v>391.45</c:v>
                </c:pt>
                <c:pt idx="4699">
                  <c:v>391.5333333333333</c:v>
                </c:pt>
                <c:pt idx="4700">
                  <c:v>391.61666666666662</c:v>
                </c:pt>
                <c:pt idx="4701">
                  <c:v>391.7</c:v>
                </c:pt>
                <c:pt idx="4702">
                  <c:v>391.7833333333333</c:v>
                </c:pt>
                <c:pt idx="4703">
                  <c:v>391.86666666666662</c:v>
                </c:pt>
                <c:pt idx="4704">
                  <c:v>391.95</c:v>
                </c:pt>
                <c:pt idx="4705">
                  <c:v>392.0333333333333</c:v>
                </c:pt>
                <c:pt idx="4706">
                  <c:v>392.11666666666662</c:v>
                </c:pt>
                <c:pt idx="4707">
                  <c:v>392.2</c:v>
                </c:pt>
                <c:pt idx="4708">
                  <c:v>392.2833333333333</c:v>
                </c:pt>
                <c:pt idx="4709">
                  <c:v>392.36666666666662</c:v>
                </c:pt>
                <c:pt idx="4710">
                  <c:v>392.45</c:v>
                </c:pt>
                <c:pt idx="4711">
                  <c:v>392.5333333333333</c:v>
                </c:pt>
                <c:pt idx="4712">
                  <c:v>392.61666666666662</c:v>
                </c:pt>
                <c:pt idx="4713">
                  <c:v>392.7</c:v>
                </c:pt>
                <c:pt idx="4714">
                  <c:v>392.7833333333333</c:v>
                </c:pt>
                <c:pt idx="4715">
                  <c:v>392.86666666666662</c:v>
                </c:pt>
                <c:pt idx="4716">
                  <c:v>392.95</c:v>
                </c:pt>
                <c:pt idx="4717">
                  <c:v>393.0333333333333</c:v>
                </c:pt>
                <c:pt idx="4718">
                  <c:v>393.11666666666662</c:v>
                </c:pt>
                <c:pt idx="4719">
                  <c:v>393.2</c:v>
                </c:pt>
                <c:pt idx="4720">
                  <c:v>393.2833333333333</c:v>
                </c:pt>
                <c:pt idx="4721">
                  <c:v>393.36666666666662</c:v>
                </c:pt>
                <c:pt idx="4722">
                  <c:v>393.45</c:v>
                </c:pt>
                <c:pt idx="4723">
                  <c:v>393.5333333333333</c:v>
                </c:pt>
                <c:pt idx="4724">
                  <c:v>393.61666666666662</c:v>
                </c:pt>
                <c:pt idx="4725">
                  <c:v>393.7</c:v>
                </c:pt>
                <c:pt idx="4726">
                  <c:v>393.7833333333333</c:v>
                </c:pt>
                <c:pt idx="4727">
                  <c:v>393.86666666666662</c:v>
                </c:pt>
                <c:pt idx="4728">
                  <c:v>393.95</c:v>
                </c:pt>
                <c:pt idx="4729">
                  <c:v>394.0333333333333</c:v>
                </c:pt>
                <c:pt idx="4730">
                  <c:v>394.11666666666662</c:v>
                </c:pt>
                <c:pt idx="4731">
                  <c:v>394.2</c:v>
                </c:pt>
                <c:pt idx="4732">
                  <c:v>394.2833333333333</c:v>
                </c:pt>
                <c:pt idx="4733">
                  <c:v>394.36666666666662</c:v>
                </c:pt>
                <c:pt idx="4734">
                  <c:v>394.45</c:v>
                </c:pt>
                <c:pt idx="4735">
                  <c:v>394.5333333333333</c:v>
                </c:pt>
                <c:pt idx="4736">
                  <c:v>394.61666666666662</c:v>
                </c:pt>
                <c:pt idx="4737">
                  <c:v>394.7</c:v>
                </c:pt>
                <c:pt idx="4738">
                  <c:v>394.7833333333333</c:v>
                </c:pt>
                <c:pt idx="4739">
                  <c:v>394.86666666666662</c:v>
                </c:pt>
                <c:pt idx="4740">
                  <c:v>394.95</c:v>
                </c:pt>
                <c:pt idx="4741">
                  <c:v>395.0333333333333</c:v>
                </c:pt>
                <c:pt idx="4742">
                  <c:v>395.11666666666662</c:v>
                </c:pt>
                <c:pt idx="4743">
                  <c:v>395.2</c:v>
                </c:pt>
                <c:pt idx="4744">
                  <c:v>395.2833333333333</c:v>
                </c:pt>
                <c:pt idx="4745">
                  <c:v>395.36666666666662</c:v>
                </c:pt>
                <c:pt idx="4746">
                  <c:v>395.45</c:v>
                </c:pt>
                <c:pt idx="4747">
                  <c:v>395.5333333333333</c:v>
                </c:pt>
                <c:pt idx="4748">
                  <c:v>395.61666666666662</c:v>
                </c:pt>
                <c:pt idx="4749">
                  <c:v>395.7</c:v>
                </c:pt>
                <c:pt idx="4750">
                  <c:v>395.7833333333333</c:v>
                </c:pt>
                <c:pt idx="4751">
                  <c:v>395.86666666666662</c:v>
                </c:pt>
                <c:pt idx="4752">
                  <c:v>395.95</c:v>
                </c:pt>
                <c:pt idx="4753">
                  <c:v>396.0333333333333</c:v>
                </c:pt>
                <c:pt idx="4754">
                  <c:v>396.11666666666662</c:v>
                </c:pt>
                <c:pt idx="4755">
                  <c:v>396.2</c:v>
                </c:pt>
                <c:pt idx="4756">
                  <c:v>396.2833333333333</c:v>
                </c:pt>
                <c:pt idx="4757">
                  <c:v>396.36666666666662</c:v>
                </c:pt>
                <c:pt idx="4758">
                  <c:v>396.45</c:v>
                </c:pt>
                <c:pt idx="4759">
                  <c:v>396.5333333333333</c:v>
                </c:pt>
                <c:pt idx="4760">
                  <c:v>396.61666666666662</c:v>
                </c:pt>
                <c:pt idx="4761">
                  <c:v>396.7</c:v>
                </c:pt>
                <c:pt idx="4762">
                  <c:v>396.7833333333333</c:v>
                </c:pt>
                <c:pt idx="4763">
                  <c:v>396.86666666666662</c:v>
                </c:pt>
                <c:pt idx="4764">
                  <c:v>396.95</c:v>
                </c:pt>
                <c:pt idx="4765">
                  <c:v>397.0333333333333</c:v>
                </c:pt>
                <c:pt idx="4766">
                  <c:v>397.11666666666662</c:v>
                </c:pt>
                <c:pt idx="4767">
                  <c:v>397.2</c:v>
                </c:pt>
                <c:pt idx="4768">
                  <c:v>397.2833333333333</c:v>
                </c:pt>
                <c:pt idx="4769">
                  <c:v>397.36666666666662</c:v>
                </c:pt>
                <c:pt idx="4770">
                  <c:v>397.45</c:v>
                </c:pt>
                <c:pt idx="4771">
                  <c:v>397.5333333333333</c:v>
                </c:pt>
                <c:pt idx="4772">
                  <c:v>397.61666666666662</c:v>
                </c:pt>
                <c:pt idx="4773">
                  <c:v>397.7</c:v>
                </c:pt>
                <c:pt idx="4774">
                  <c:v>397.7833333333333</c:v>
                </c:pt>
                <c:pt idx="4775">
                  <c:v>397.86666666666662</c:v>
                </c:pt>
                <c:pt idx="4776">
                  <c:v>397.95</c:v>
                </c:pt>
                <c:pt idx="4777">
                  <c:v>398.0333333333333</c:v>
                </c:pt>
                <c:pt idx="4778">
                  <c:v>398.11666666666662</c:v>
                </c:pt>
                <c:pt idx="4779">
                  <c:v>398.2</c:v>
                </c:pt>
                <c:pt idx="4780">
                  <c:v>398.2833333333333</c:v>
                </c:pt>
                <c:pt idx="4781">
                  <c:v>398.36666666666662</c:v>
                </c:pt>
                <c:pt idx="4782">
                  <c:v>398.45</c:v>
                </c:pt>
                <c:pt idx="4783">
                  <c:v>398.5333333333333</c:v>
                </c:pt>
                <c:pt idx="4784">
                  <c:v>398.61666666666662</c:v>
                </c:pt>
                <c:pt idx="4785">
                  <c:v>398.7</c:v>
                </c:pt>
                <c:pt idx="4786">
                  <c:v>398.7833333333333</c:v>
                </c:pt>
                <c:pt idx="4787">
                  <c:v>398.86666666666662</c:v>
                </c:pt>
                <c:pt idx="4788">
                  <c:v>398.95</c:v>
                </c:pt>
                <c:pt idx="4789">
                  <c:v>399.0333333333333</c:v>
                </c:pt>
                <c:pt idx="4790">
                  <c:v>399.11666666666662</c:v>
                </c:pt>
                <c:pt idx="4791">
                  <c:v>399.2</c:v>
                </c:pt>
                <c:pt idx="4792">
                  <c:v>399.2833333333333</c:v>
                </c:pt>
                <c:pt idx="4793">
                  <c:v>399.36666666666662</c:v>
                </c:pt>
                <c:pt idx="4794">
                  <c:v>399.45</c:v>
                </c:pt>
                <c:pt idx="4795">
                  <c:v>399.5333333333333</c:v>
                </c:pt>
                <c:pt idx="4796">
                  <c:v>399.61666666666662</c:v>
                </c:pt>
                <c:pt idx="4797">
                  <c:v>399.7</c:v>
                </c:pt>
                <c:pt idx="4798">
                  <c:v>399.7833333333333</c:v>
                </c:pt>
                <c:pt idx="4799">
                  <c:v>399.86666666666662</c:v>
                </c:pt>
                <c:pt idx="4800">
                  <c:v>399.95</c:v>
                </c:pt>
                <c:pt idx="4801">
                  <c:v>400.0333333333333</c:v>
                </c:pt>
                <c:pt idx="4802">
                  <c:v>400.11666666666662</c:v>
                </c:pt>
                <c:pt idx="4803">
                  <c:v>400.2</c:v>
                </c:pt>
                <c:pt idx="4804">
                  <c:v>400.2833333333333</c:v>
                </c:pt>
                <c:pt idx="4805">
                  <c:v>400.36666666666662</c:v>
                </c:pt>
                <c:pt idx="4806">
                  <c:v>400.45</c:v>
                </c:pt>
                <c:pt idx="4807">
                  <c:v>400.5333333333333</c:v>
                </c:pt>
                <c:pt idx="4808">
                  <c:v>400.61666666666662</c:v>
                </c:pt>
                <c:pt idx="4809">
                  <c:v>400.7</c:v>
                </c:pt>
                <c:pt idx="4810">
                  <c:v>400.7833333333333</c:v>
                </c:pt>
                <c:pt idx="4811">
                  <c:v>400.86666666666662</c:v>
                </c:pt>
                <c:pt idx="4812">
                  <c:v>400.95</c:v>
                </c:pt>
                <c:pt idx="4813">
                  <c:v>401.0333333333333</c:v>
                </c:pt>
                <c:pt idx="4814">
                  <c:v>401.11666666666662</c:v>
                </c:pt>
                <c:pt idx="4815">
                  <c:v>401.2</c:v>
                </c:pt>
                <c:pt idx="4816">
                  <c:v>401.2833333333333</c:v>
                </c:pt>
                <c:pt idx="4817">
                  <c:v>401.36666666666662</c:v>
                </c:pt>
                <c:pt idx="4818">
                  <c:v>401.45</c:v>
                </c:pt>
                <c:pt idx="4819">
                  <c:v>401.5333333333333</c:v>
                </c:pt>
                <c:pt idx="4820">
                  <c:v>401.61666666666662</c:v>
                </c:pt>
                <c:pt idx="4821">
                  <c:v>401.7</c:v>
                </c:pt>
                <c:pt idx="4822">
                  <c:v>401.7833333333333</c:v>
                </c:pt>
                <c:pt idx="4823">
                  <c:v>401.86666666666662</c:v>
                </c:pt>
                <c:pt idx="4824">
                  <c:v>401.95</c:v>
                </c:pt>
                <c:pt idx="4825">
                  <c:v>402.0333333333333</c:v>
                </c:pt>
                <c:pt idx="4826">
                  <c:v>402.11666666666662</c:v>
                </c:pt>
                <c:pt idx="4827">
                  <c:v>402.2</c:v>
                </c:pt>
                <c:pt idx="4828">
                  <c:v>402.2833333333333</c:v>
                </c:pt>
                <c:pt idx="4829">
                  <c:v>402.36666666666662</c:v>
                </c:pt>
                <c:pt idx="4830">
                  <c:v>402.45</c:v>
                </c:pt>
                <c:pt idx="4831">
                  <c:v>402.5333333333333</c:v>
                </c:pt>
                <c:pt idx="4832">
                  <c:v>402.61666666666662</c:v>
                </c:pt>
                <c:pt idx="4833">
                  <c:v>402.7</c:v>
                </c:pt>
                <c:pt idx="4834">
                  <c:v>402.7833333333333</c:v>
                </c:pt>
                <c:pt idx="4835">
                  <c:v>402.86666666666662</c:v>
                </c:pt>
                <c:pt idx="4836">
                  <c:v>402.95</c:v>
                </c:pt>
                <c:pt idx="4837">
                  <c:v>403.0333333333333</c:v>
                </c:pt>
                <c:pt idx="4838">
                  <c:v>403.11666666666662</c:v>
                </c:pt>
                <c:pt idx="4839">
                  <c:v>403.2</c:v>
                </c:pt>
                <c:pt idx="4840">
                  <c:v>403.2833333333333</c:v>
                </c:pt>
                <c:pt idx="4841">
                  <c:v>403.36666666666662</c:v>
                </c:pt>
                <c:pt idx="4842">
                  <c:v>403.45</c:v>
                </c:pt>
                <c:pt idx="4843">
                  <c:v>403.5333333333333</c:v>
                </c:pt>
                <c:pt idx="4844">
                  <c:v>403.61666666666662</c:v>
                </c:pt>
                <c:pt idx="4845">
                  <c:v>403.7</c:v>
                </c:pt>
                <c:pt idx="4846">
                  <c:v>403.7833333333333</c:v>
                </c:pt>
                <c:pt idx="4847">
                  <c:v>403.86666666666662</c:v>
                </c:pt>
                <c:pt idx="4848">
                  <c:v>403.95</c:v>
                </c:pt>
                <c:pt idx="4849">
                  <c:v>404.0333333333333</c:v>
                </c:pt>
                <c:pt idx="4850">
                  <c:v>404.11666666666662</c:v>
                </c:pt>
                <c:pt idx="4851">
                  <c:v>404.2</c:v>
                </c:pt>
                <c:pt idx="4852">
                  <c:v>404.2833333333333</c:v>
                </c:pt>
                <c:pt idx="4853">
                  <c:v>404.36666666666662</c:v>
                </c:pt>
                <c:pt idx="4854">
                  <c:v>404.45</c:v>
                </c:pt>
                <c:pt idx="4855">
                  <c:v>404.5333333333333</c:v>
                </c:pt>
                <c:pt idx="4856">
                  <c:v>404.61666666666662</c:v>
                </c:pt>
                <c:pt idx="4857">
                  <c:v>404.7</c:v>
                </c:pt>
                <c:pt idx="4858">
                  <c:v>404.7833333333333</c:v>
                </c:pt>
                <c:pt idx="4859">
                  <c:v>404.86666666666662</c:v>
                </c:pt>
                <c:pt idx="4860">
                  <c:v>404.95</c:v>
                </c:pt>
                <c:pt idx="4861">
                  <c:v>405.0333333333333</c:v>
                </c:pt>
                <c:pt idx="4862">
                  <c:v>405.11666666666662</c:v>
                </c:pt>
                <c:pt idx="4863">
                  <c:v>405.2</c:v>
                </c:pt>
                <c:pt idx="4864">
                  <c:v>405.2833333333333</c:v>
                </c:pt>
                <c:pt idx="4865">
                  <c:v>405.36666666666662</c:v>
                </c:pt>
                <c:pt idx="4866">
                  <c:v>405.45</c:v>
                </c:pt>
                <c:pt idx="4867">
                  <c:v>405.5333333333333</c:v>
                </c:pt>
                <c:pt idx="4868">
                  <c:v>405.61666666666662</c:v>
                </c:pt>
                <c:pt idx="4869">
                  <c:v>405.7</c:v>
                </c:pt>
                <c:pt idx="4870">
                  <c:v>405.7833333333333</c:v>
                </c:pt>
                <c:pt idx="4871">
                  <c:v>405.86666666666662</c:v>
                </c:pt>
                <c:pt idx="4872">
                  <c:v>405.95</c:v>
                </c:pt>
                <c:pt idx="4873">
                  <c:v>406.0333333333333</c:v>
                </c:pt>
                <c:pt idx="4874">
                  <c:v>406.11666666666662</c:v>
                </c:pt>
                <c:pt idx="4875">
                  <c:v>406.2</c:v>
                </c:pt>
                <c:pt idx="4876">
                  <c:v>406.2833333333333</c:v>
                </c:pt>
                <c:pt idx="4877">
                  <c:v>406.36666666666662</c:v>
                </c:pt>
                <c:pt idx="4878">
                  <c:v>406.45</c:v>
                </c:pt>
                <c:pt idx="4879">
                  <c:v>406.5333333333333</c:v>
                </c:pt>
                <c:pt idx="4880">
                  <c:v>406.61666666666662</c:v>
                </c:pt>
                <c:pt idx="4881">
                  <c:v>406.7</c:v>
                </c:pt>
                <c:pt idx="4882">
                  <c:v>406.7833333333333</c:v>
                </c:pt>
                <c:pt idx="4883">
                  <c:v>406.86666666666662</c:v>
                </c:pt>
                <c:pt idx="4884">
                  <c:v>406.95</c:v>
                </c:pt>
                <c:pt idx="4885">
                  <c:v>407.0333333333333</c:v>
                </c:pt>
                <c:pt idx="4886">
                  <c:v>407.11666666666662</c:v>
                </c:pt>
                <c:pt idx="4887">
                  <c:v>407.2</c:v>
                </c:pt>
                <c:pt idx="4888">
                  <c:v>407.2833333333333</c:v>
                </c:pt>
                <c:pt idx="4889">
                  <c:v>407.36666666666662</c:v>
                </c:pt>
                <c:pt idx="4890">
                  <c:v>407.45</c:v>
                </c:pt>
                <c:pt idx="4891">
                  <c:v>407.5333333333333</c:v>
                </c:pt>
                <c:pt idx="4892">
                  <c:v>407.61666666666662</c:v>
                </c:pt>
                <c:pt idx="4893">
                  <c:v>407.7</c:v>
                </c:pt>
                <c:pt idx="4894">
                  <c:v>407.7833333333333</c:v>
                </c:pt>
                <c:pt idx="4895">
                  <c:v>407.86666666666662</c:v>
                </c:pt>
                <c:pt idx="4896">
                  <c:v>407.95</c:v>
                </c:pt>
                <c:pt idx="4897">
                  <c:v>408.0333333333333</c:v>
                </c:pt>
                <c:pt idx="4898">
                  <c:v>408.11666666666662</c:v>
                </c:pt>
                <c:pt idx="4899">
                  <c:v>408.2</c:v>
                </c:pt>
                <c:pt idx="4900">
                  <c:v>408.2833333333333</c:v>
                </c:pt>
                <c:pt idx="4901">
                  <c:v>408.36666666666662</c:v>
                </c:pt>
                <c:pt idx="4902">
                  <c:v>408.45</c:v>
                </c:pt>
                <c:pt idx="4903">
                  <c:v>408.5333333333333</c:v>
                </c:pt>
                <c:pt idx="4904">
                  <c:v>408.61666666666662</c:v>
                </c:pt>
                <c:pt idx="4905">
                  <c:v>408.7</c:v>
                </c:pt>
                <c:pt idx="4906">
                  <c:v>408.7833333333333</c:v>
                </c:pt>
                <c:pt idx="4907">
                  <c:v>408.86666666666662</c:v>
                </c:pt>
                <c:pt idx="4908">
                  <c:v>408.95</c:v>
                </c:pt>
                <c:pt idx="4909">
                  <c:v>409.0333333333333</c:v>
                </c:pt>
                <c:pt idx="4910">
                  <c:v>409.11666666666662</c:v>
                </c:pt>
                <c:pt idx="4911">
                  <c:v>409.2</c:v>
                </c:pt>
                <c:pt idx="4912">
                  <c:v>409.2833333333333</c:v>
                </c:pt>
                <c:pt idx="4913">
                  <c:v>409.36666666666662</c:v>
                </c:pt>
                <c:pt idx="4914">
                  <c:v>409.45</c:v>
                </c:pt>
                <c:pt idx="4915">
                  <c:v>409.5333333333333</c:v>
                </c:pt>
                <c:pt idx="4916">
                  <c:v>409.61666666666662</c:v>
                </c:pt>
                <c:pt idx="4917">
                  <c:v>409.7</c:v>
                </c:pt>
                <c:pt idx="4918">
                  <c:v>409.7833333333333</c:v>
                </c:pt>
                <c:pt idx="4919">
                  <c:v>409.86666666666662</c:v>
                </c:pt>
                <c:pt idx="4920">
                  <c:v>409.95</c:v>
                </c:pt>
                <c:pt idx="4921">
                  <c:v>410.0333333333333</c:v>
                </c:pt>
                <c:pt idx="4922">
                  <c:v>410.11666666666662</c:v>
                </c:pt>
                <c:pt idx="4923">
                  <c:v>410.2</c:v>
                </c:pt>
                <c:pt idx="4924">
                  <c:v>410.2833333333333</c:v>
                </c:pt>
                <c:pt idx="4925">
                  <c:v>410.36666666666662</c:v>
                </c:pt>
                <c:pt idx="4926">
                  <c:v>410.45</c:v>
                </c:pt>
                <c:pt idx="4927">
                  <c:v>410.5333333333333</c:v>
                </c:pt>
                <c:pt idx="4928">
                  <c:v>410.61666666666662</c:v>
                </c:pt>
                <c:pt idx="4929">
                  <c:v>410.7</c:v>
                </c:pt>
                <c:pt idx="4930">
                  <c:v>410.7833333333333</c:v>
                </c:pt>
                <c:pt idx="4931">
                  <c:v>410.86666666666662</c:v>
                </c:pt>
                <c:pt idx="4932">
                  <c:v>410.95</c:v>
                </c:pt>
                <c:pt idx="4933">
                  <c:v>411.0333333333333</c:v>
                </c:pt>
                <c:pt idx="4934">
                  <c:v>411.11666666666662</c:v>
                </c:pt>
                <c:pt idx="4935">
                  <c:v>411.2</c:v>
                </c:pt>
                <c:pt idx="4936">
                  <c:v>411.2833333333333</c:v>
                </c:pt>
                <c:pt idx="4937">
                  <c:v>411.36666666666662</c:v>
                </c:pt>
                <c:pt idx="4938">
                  <c:v>411.45</c:v>
                </c:pt>
                <c:pt idx="4939">
                  <c:v>411.5333333333333</c:v>
                </c:pt>
                <c:pt idx="4940">
                  <c:v>411.61666666666662</c:v>
                </c:pt>
                <c:pt idx="4941">
                  <c:v>411.7</c:v>
                </c:pt>
                <c:pt idx="4942">
                  <c:v>411.7833333333333</c:v>
                </c:pt>
                <c:pt idx="4943">
                  <c:v>411.86666666666662</c:v>
                </c:pt>
                <c:pt idx="4944">
                  <c:v>411.95</c:v>
                </c:pt>
                <c:pt idx="4945">
                  <c:v>412.0333333333333</c:v>
                </c:pt>
                <c:pt idx="4946">
                  <c:v>412.11666666666662</c:v>
                </c:pt>
                <c:pt idx="4947">
                  <c:v>412.2</c:v>
                </c:pt>
                <c:pt idx="4948">
                  <c:v>412.2833333333333</c:v>
                </c:pt>
                <c:pt idx="4949">
                  <c:v>412.36666666666662</c:v>
                </c:pt>
                <c:pt idx="4950">
                  <c:v>412.45</c:v>
                </c:pt>
                <c:pt idx="4951">
                  <c:v>412.5333333333333</c:v>
                </c:pt>
                <c:pt idx="4952">
                  <c:v>412.61666666666662</c:v>
                </c:pt>
                <c:pt idx="4953">
                  <c:v>412.7</c:v>
                </c:pt>
                <c:pt idx="4954">
                  <c:v>412.7833333333333</c:v>
                </c:pt>
                <c:pt idx="4955">
                  <c:v>412.86666666666662</c:v>
                </c:pt>
                <c:pt idx="4956">
                  <c:v>412.95</c:v>
                </c:pt>
                <c:pt idx="4957">
                  <c:v>413.0333333333333</c:v>
                </c:pt>
                <c:pt idx="4958">
                  <c:v>413.11666666666662</c:v>
                </c:pt>
                <c:pt idx="4959">
                  <c:v>413.2</c:v>
                </c:pt>
                <c:pt idx="4960">
                  <c:v>413.2833333333333</c:v>
                </c:pt>
                <c:pt idx="4961">
                  <c:v>413.36666666666662</c:v>
                </c:pt>
                <c:pt idx="4962">
                  <c:v>413.45</c:v>
                </c:pt>
                <c:pt idx="4963">
                  <c:v>413.5333333333333</c:v>
                </c:pt>
                <c:pt idx="4964">
                  <c:v>413.61666666666662</c:v>
                </c:pt>
                <c:pt idx="4965">
                  <c:v>413.7</c:v>
                </c:pt>
                <c:pt idx="4966">
                  <c:v>413.7833333333333</c:v>
                </c:pt>
                <c:pt idx="4967">
                  <c:v>413.86666666666662</c:v>
                </c:pt>
                <c:pt idx="4968">
                  <c:v>413.95</c:v>
                </c:pt>
                <c:pt idx="4969">
                  <c:v>414.0333333333333</c:v>
                </c:pt>
                <c:pt idx="4970">
                  <c:v>414.11666666666662</c:v>
                </c:pt>
                <c:pt idx="4971">
                  <c:v>414.2</c:v>
                </c:pt>
                <c:pt idx="4972">
                  <c:v>414.2833333333333</c:v>
                </c:pt>
                <c:pt idx="4973">
                  <c:v>414.36666666666662</c:v>
                </c:pt>
                <c:pt idx="4974">
                  <c:v>414.45</c:v>
                </c:pt>
                <c:pt idx="4975">
                  <c:v>414.5333333333333</c:v>
                </c:pt>
                <c:pt idx="4976">
                  <c:v>414.61666666666662</c:v>
                </c:pt>
                <c:pt idx="4977">
                  <c:v>414.7</c:v>
                </c:pt>
                <c:pt idx="4978">
                  <c:v>414.7833333333333</c:v>
                </c:pt>
                <c:pt idx="4979">
                  <c:v>414.86666666666662</c:v>
                </c:pt>
                <c:pt idx="4980">
                  <c:v>414.95</c:v>
                </c:pt>
                <c:pt idx="4981">
                  <c:v>415.0333333333333</c:v>
                </c:pt>
                <c:pt idx="4982">
                  <c:v>415.11666666666662</c:v>
                </c:pt>
                <c:pt idx="4983">
                  <c:v>415.2</c:v>
                </c:pt>
                <c:pt idx="4984">
                  <c:v>415.2833333333333</c:v>
                </c:pt>
                <c:pt idx="4985">
                  <c:v>415.36666666666662</c:v>
                </c:pt>
                <c:pt idx="4986">
                  <c:v>415.45</c:v>
                </c:pt>
                <c:pt idx="4987">
                  <c:v>415.5333333333333</c:v>
                </c:pt>
                <c:pt idx="4988">
                  <c:v>415.61666666666662</c:v>
                </c:pt>
                <c:pt idx="4989">
                  <c:v>415.7</c:v>
                </c:pt>
                <c:pt idx="4990">
                  <c:v>415.7833333333333</c:v>
                </c:pt>
                <c:pt idx="4991">
                  <c:v>415.86666666666662</c:v>
                </c:pt>
                <c:pt idx="4992">
                  <c:v>415.95</c:v>
                </c:pt>
                <c:pt idx="4993">
                  <c:v>416.0333333333333</c:v>
                </c:pt>
                <c:pt idx="4994">
                  <c:v>416.11666666666662</c:v>
                </c:pt>
                <c:pt idx="4995">
                  <c:v>416.2</c:v>
                </c:pt>
                <c:pt idx="4996">
                  <c:v>416.2833333333333</c:v>
                </c:pt>
                <c:pt idx="4997">
                  <c:v>416.36666666666662</c:v>
                </c:pt>
                <c:pt idx="4998">
                  <c:v>416.45</c:v>
                </c:pt>
                <c:pt idx="4999">
                  <c:v>416.5333333333333</c:v>
                </c:pt>
                <c:pt idx="5000">
                  <c:v>416.61666666666662</c:v>
                </c:pt>
                <c:pt idx="5001">
                  <c:v>416.7</c:v>
                </c:pt>
                <c:pt idx="5002">
                  <c:v>416.7833333333333</c:v>
                </c:pt>
                <c:pt idx="5003">
                  <c:v>416.86666666666662</c:v>
                </c:pt>
                <c:pt idx="5004">
                  <c:v>416.95</c:v>
                </c:pt>
                <c:pt idx="5005">
                  <c:v>417.0333333333333</c:v>
                </c:pt>
                <c:pt idx="5006">
                  <c:v>417.11666666666662</c:v>
                </c:pt>
                <c:pt idx="5007">
                  <c:v>417.2</c:v>
                </c:pt>
                <c:pt idx="5008">
                  <c:v>417.2833333333333</c:v>
                </c:pt>
                <c:pt idx="5009">
                  <c:v>417.36666666666662</c:v>
                </c:pt>
                <c:pt idx="5010">
                  <c:v>417.45</c:v>
                </c:pt>
                <c:pt idx="5011">
                  <c:v>417.5333333333333</c:v>
                </c:pt>
                <c:pt idx="5012">
                  <c:v>417.61666666666662</c:v>
                </c:pt>
                <c:pt idx="5013">
                  <c:v>417.7</c:v>
                </c:pt>
                <c:pt idx="5014">
                  <c:v>417.7833333333333</c:v>
                </c:pt>
                <c:pt idx="5015">
                  <c:v>417.86666666666662</c:v>
                </c:pt>
                <c:pt idx="5016">
                  <c:v>417.95</c:v>
                </c:pt>
                <c:pt idx="5017">
                  <c:v>418.0333333333333</c:v>
                </c:pt>
                <c:pt idx="5018">
                  <c:v>418.11666666666662</c:v>
                </c:pt>
                <c:pt idx="5019">
                  <c:v>418.2</c:v>
                </c:pt>
                <c:pt idx="5020">
                  <c:v>418.2833333333333</c:v>
                </c:pt>
                <c:pt idx="5021">
                  <c:v>418.36666666666662</c:v>
                </c:pt>
                <c:pt idx="5022">
                  <c:v>418.45</c:v>
                </c:pt>
                <c:pt idx="5023">
                  <c:v>418.5333333333333</c:v>
                </c:pt>
                <c:pt idx="5024">
                  <c:v>418.61666666666662</c:v>
                </c:pt>
                <c:pt idx="5025">
                  <c:v>418.7</c:v>
                </c:pt>
                <c:pt idx="5026">
                  <c:v>418.7833333333333</c:v>
                </c:pt>
                <c:pt idx="5027">
                  <c:v>418.86666666666662</c:v>
                </c:pt>
                <c:pt idx="5028">
                  <c:v>418.95</c:v>
                </c:pt>
                <c:pt idx="5029">
                  <c:v>419.0333333333333</c:v>
                </c:pt>
                <c:pt idx="5030">
                  <c:v>419.11666666666662</c:v>
                </c:pt>
                <c:pt idx="5031">
                  <c:v>419.2</c:v>
                </c:pt>
                <c:pt idx="5032">
                  <c:v>419.2833333333333</c:v>
                </c:pt>
                <c:pt idx="5033">
                  <c:v>419.36666666666662</c:v>
                </c:pt>
                <c:pt idx="5034">
                  <c:v>419.45</c:v>
                </c:pt>
                <c:pt idx="5035">
                  <c:v>419.5333333333333</c:v>
                </c:pt>
                <c:pt idx="5036">
                  <c:v>419.61666666666662</c:v>
                </c:pt>
                <c:pt idx="5037">
                  <c:v>419.7</c:v>
                </c:pt>
                <c:pt idx="5038">
                  <c:v>419.7833333333333</c:v>
                </c:pt>
                <c:pt idx="5039">
                  <c:v>419.86666666666662</c:v>
                </c:pt>
                <c:pt idx="5040">
                  <c:v>419.95</c:v>
                </c:pt>
                <c:pt idx="5041">
                  <c:v>420.0333333333333</c:v>
                </c:pt>
                <c:pt idx="5042">
                  <c:v>420.11666666666662</c:v>
                </c:pt>
                <c:pt idx="5043">
                  <c:v>420.2</c:v>
                </c:pt>
                <c:pt idx="5044">
                  <c:v>420.2833333333333</c:v>
                </c:pt>
                <c:pt idx="5045">
                  <c:v>420.36666666666662</c:v>
                </c:pt>
                <c:pt idx="5046">
                  <c:v>420.45</c:v>
                </c:pt>
                <c:pt idx="5047">
                  <c:v>420.5333333333333</c:v>
                </c:pt>
                <c:pt idx="5048">
                  <c:v>420.61666666666662</c:v>
                </c:pt>
                <c:pt idx="5049">
                  <c:v>420.7</c:v>
                </c:pt>
                <c:pt idx="5050">
                  <c:v>420.7833333333333</c:v>
                </c:pt>
                <c:pt idx="5051">
                  <c:v>420.86666666666662</c:v>
                </c:pt>
                <c:pt idx="5052">
                  <c:v>420.95</c:v>
                </c:pt>
                <c:pt idx="5053">
                  <c:v>421.0333333333333</c:v>
                </c:pt>
                <c:pt idx="5054">
                  <c:v>421.11666666666662</c:v>
                </c:pt>
                <c:pt idx="5055">
                  <c:v>421.2</c:v>
                </c:pt>
                <c:pt idx="5056">
                  <c:v>421.2833333333333</c:v>
                </c:pt>
                <c:pt idx="5057">
                  <c:v>421.36666666666662</c:v>
                </c:pt>
                <c:pt idx="5058">
                  <c:v>421.45</c:v>
                </c:pt>
                <c:pt idx="5059">
                  <c:v>421.5333333333333</c:v>
                </c:pt>
                <c:pt idx="5060">
                  <c:v>421.61666666666662</c:v>
                </c:pt>
                <c:pt idx="5061">
                  <c:v>421.7</c:v>
                </c:pt>
                <c:pt idx="5062">
                  <c:v>421.7833333333333</c:v>
                </c:pt>
                <c:pt idx="5063">
                  <c:v>421.86666666666662</c:v>
                </c:pt>
                <c:pt idx="5064">
                  <c:v>421.95</c:v>
                </c:pt>
                <c:pt idx="5065">
                  <c:v>422.0333333333333</c:v>
                </c:pt>
                <c:pt idx="5066">
                  <c:v>422.11666666666662</c:v>
                </c:pt>
                <c:pt idx="5067">
                  <c:v>422.2</c:v>
                </c:pt>
                <c:pt idx="5068">
                  <c:v>422.2833333333333</c:v>
                </c:pt>
                <c:pt idx="5069">
                  <c:v>422.36666666666662</c:v>
                </c:pt>
                <c:pt idx="5070">
                  <c:v>422.45</c:v>
                </c:pt>
                <c:pt idx="5071">
                  <c:v>422.5333333333333</c:v>
                </c:pt>
                <c:pt idx="5072">
                  <c:v>422.61666666666662</c:v>
                </c:pt>
                <c:pt idx="5073">
                  <c:v>422.7</c:v>
                </c:pt>
                <c:pt idx="5074">
                  <c:v>422.7833333333333</c:v>
                </c:pt>
                <c:pt idx="5075">
                  <c:v>422.86666666666662</c:v>
                </c:pt>
                <c:pt idx="5076">
                  <c:v>422.95</c:v>
                </c:pt>
                <c:pt idx="5077">
                  <c:v>423.0333333333333</c:v>
                </c:pt>
                <c:pt idx="5078">
                  <c:v>423.11666666666662</c:v>
                </c:pt>
                <c:pt idx="5079">
                  <c:v>423.2</c:v>
                </c:pt>
                <c:pt idx="5080">
                  <c:v>423.2833333333333</c:v>
                </c:pt>
                <c:pt idx="5081">
                  <c:v>423.36666666666662</c:v>
                </c:pt>
                <c:pt idx="5082">
                  <c:v>423.45</c:v>
                </c:pt>
                <c:pt idx="5083">
                  <c:v>423.5333333333333</c:v>
                </c:pt>
                <c:pt idx="5084">
                  <c:v>423.61666666666662</c:v>
                </c:pt>
                <c:pt idx="5085">
                  <c:v>423.7</c:v>
                </c:pt>
                <c:pt idx="5086">
                  <c:v>423.7833333333333</c:v>
                </c:pt>
                <c:pt idx="5087">
                  <c:v>423.86666666666662</c:v>
                </c:pt>
                <c:pt idx="5088">
                  <c:v>423.95</c:v>
                </c:pt>
                <c:pt idx="5089">
                  <c:v>424.0333333333333</c:v>
                </c:pt>
                <c:pt idx="5090">
                  <c:v>424.11666666666662</c:v>
                </c:pt>
                <c:pt idx="5091">
                  <c:v>424.2</c:v>
                </c:pt>
                <c:pt idx="5092">
                  <c:v>424.2833333333333</c:v>
                </c:pt>
                <c:pt idx="5093">
                  <c:v>424.36666666666662</c:v>
                </c:pt>
                <c:pt idx="5094">
                  <c:v>424.45</c:v>
                </c:pt>
                <c:pt idx="5095">
                  <c:v>424.5333333333333</c:v>
                </c:pt>
                <c:pt idx="5096">
                  <c:v>424.61666666666662</c:v>
                </c:pt>
                <c:pt idx="5097">
                  <c:v>424.7</c:v>
                </c:pt>
                <c:pt idx="5098">
                  <c:v>424.7833333333333</c:v>
                </c:pt>
                <c:pt idx="5099">
                  <c:v>424.86666666666662</c:v>
                </c:pt>
                <c:pt idx="5100">
                  <c:v>424.95</c:v>
                </c:pt>
                <c:pt idx="5101">
                  <c:v>425.0333333333333</c:v>
                </c:pt>
                <c:pt idx="5102">
                  <c:v>425.11666666666662</c:v>
                </c:pt>
                <c:pt idx="5103">
                  <c:v>425.2</c:v>
                </c:pt>
                <c:pt idx="5104">
                  <c:v>425.2833333333333</c:v>
                </c:pt>
                <c:pt idx="5105">
                  <c:v>425.36666666666662</c:v>
                </c:pt>
                <c:pt idx="5106">
                  <c:v>425.45</c:v>
                </c:pt>
                <c:pt idx="5107">
                  <c:v>425.5333333333333</c:v>
                </c:pt>
                <c:pt idx="5108">
                  <c:v>425.61666666666662</c:v>
                </c:pt>
                <c:pt idx="5109">
                  <c:v>425.7</c:v>
                </c:pt>
                <c:pt idx="5110">
                  <c:v>425.7833333333333</c:v>
                </c:pt>
                <c:pt idx="5111">
                  <c:v>425.86666666666662</c:v>
                </c:pt>
                <c:pt idx="5112">
                  <c:v>425.95</c:v>
                </c:pt>
                <c:pt idx="5113">
                  <c:v>426.0333333333333</c:v>
                </c:pt>
                <c:pt idx="5114">
                  <c:v>426.11666666666662</c:v>
                </c:pt>
                <c:pt idx="5115">
                  <c:v>426.2</c:v>
                </c:pt>
                <c:pt idx="5116">
                  <c:v>426.2833333333333</c:v>
                </c:pt>
                <c:pt idx="5117">
                  <c:v>426.36666666666662</c:v>
                </c:pt>
                <c:pt idx="5118">
                  <c:v>426.45</c:v>
                </c:pt>
                <c:pt idx="5119">
                  <c:v>426.5333333333333</c:v>
                </c:pt>
                <c:pt idx="5120">
                  <c:v>426.61666666666662</c:v>
                </c:pt>
                <c:pt idx="5121">
                  <c:v>426.7</c:v>
                </c:pt>
                <c:pt idx="5122">
                  <c:v>426.7833333333333</c:v>
                </c:pt>
                <c:pt idx="5123">
                  <c:v>426.86666666666662</c:v>
                </c:pt>
                <c:pt idx="5124">
                  <c:v>426.95</c:v>
                </c:pt>
                <c:pt idx="5125">
                  <c:v>427.0333333333333</c:v>
                </c:pt>
                <c:pt idx="5126">
                  <c:v>427.11666666666662</c:v>
                </c:pt>
                <c:pt idx="5127">
                  <c:v>427.2</c:v>
                </c:pt>
                <c:pt idx="5128">
                  <c:v>427.2833333333333</c:v>
                </c:pt>
                <c:pt idx="5129">
                  <c:v>427.36666666666662</c:v>
                </c:pt>
                <c:pt idx="5130">
                  <c:v>427.45</c:v>
                </c:pt>
                <c:pt idx="5131">
                  <c:v>427.5333333333333</c:v>
                </c:pt>
                <c:pt idx="5132">
                  <c:v>427.61666666666662</c:v>
                </c:pt>
                <c:pt idx="5133">
                  <c:v>427.7</c:v>
                </c:pt>
                <c:pt idx="5134">
                  <c:v>427.7833333333333</c:v>
                </c:pt>
                <c:pt idx="5135">
                  <c:v>427.86666666666662</c:v>
                </c:pt>
                <c:pt idx="5136">
                  <c:v>427.95</c:v>
                </c:pt>
                <c:pt idx="5137">
                  <c:v>428.0333333333333</c:v>
                </c:pt>
                <c:pt idx="5138">
                  <c:v>428.11666666666662</c:v>
                </c:pt>
                <c:pt idx="5139">
                  <c:v>428.2</c:v>
                </c:pt>
                <c:pt idx="5140">
                  <c:v>428.2833333333333</c:v>
                </c:pt>
                <c:pt idx="5141">
                  <c:v>428.36666666666662</c:v>
                </c:pt>
                <c:pt idx="5142">
                  <c:v>428.45</c:v>
                </c:pt>
                <c:pt idx="5143">
                  <c:v>428.5333333333333</c:v>
                </c:pt>
                <c:pt idx="5144">
                  <c:v>428.61666666666662</c:v>
                </c:pt>
                <c:pt idx="5145">
                  <c:v>428.7</c:v>
                </c:pt>
                <c:pt idx="5146">
                  <c:v>428.7833333333333</c:v>
                </c:pt>
                <c:pt idx="5147">
                  <c:v>428.86666666666662</c:v>
                </c:pt>
                <c:pt idx="5148">
                  <c:v>428.95</c:v>
                </c:pt>
                <c:pt idx="5149">
                  <c:v>429.0333333333333</c:v>
                </c:pt>
                <c:pt idx="5150">
                  <c:v>429.11666666666662</c:v>
                </c:pt>
                <c:pt idx="5151">
                  <c:v>429.2</c:v>
                </c:pt>
                <c:pt idx="5152">
                  <c:v>429.2833333333333</c:v>
                </c:pt>
                <c:pt idx="5153">
                  <c:v>429.36666666666662</c:v>
                </c:pt>
                <c:pt idx="5154">
                  <c:v>429.45</c:v>
                </c:pt>
                <c:pt idx="5155">
                  <c:v>429.5333333333333</c:v>
                </c:pt>
                <c:pt idx="5156">
                  <c:v>429.61666666666662</c:v>
                </c:pt>
                <c:pt idx="5157">
                  <c:v>429.7</c:v>
                </c:pt>
                <c:pt idx="5158">
                  <c:v>429.7833333333333</c:v>
                </c:pt>
                <c:pt idx="5159">
                  <c:v>429.86666666666662</c:v>
                </c:pt>
                <c:pt idx="5160">
                  <c:v>429.95</c:v>
                </c:pt>
                <c:pt idx="5161">
                  <c:v>430.0333333333333</c:v>
                </c:pt>
                <c:pt idx="5162">
                  <c:v>430.11666666666662</c:v>
                </c:pt>
                <c:pt idx="5163">
                  <c:v>430.2</c:v>
                </c:pt>
                <c:pt idx="5164">
                  <c:v>430.2833333333333</c:v>
                </c:pt>
                <c:pt idx="5165">
                  <c:v>430.36666666666662</c:v>
                </c:pt>
                <c:pt idx="5166">
                  <c:v>430.45</c:v>
                </c:pt>
                <c:pt idx="5167">
                  <c:v>430.5333333333333</c:v>
                </c:pt>
                <c:pt idx="5168">
                  <c:v>430.61666666666662</c:v>
                </c:pt>
                <c:pt idx="5169">
                  <c:v>430.7</c:v>
                </c:pt>
                <c:pt idx="5170">
                  <c:v>430.7833333333333</c:v>
                </c:pt>
                <c:pt idx="5171">
                  <c:v>430.86666666666662</c:v>
                </c:pt>
                <c:pt idx="5172">
                  <c:v>430.95</c:v>
                </c:pt>
                <c:pt idx="5173">
                  <c:v>431.0333333333333</c:v>
                </c:pt>
                <c:pt idx="5174">
                  <c:v>431.11666666666662</c:v>
                </c:pt>
                <c:pt idx="5175">
                  <c:v>431.2</c:v>
                </c:pt>
                <c:pt idx="5176">
                  <c:v>431.2833333333333</c:v>
                </c:pt>
                <c:pt idx="5177">
                  <c:v>431.36666666666662</c:v>
                </c:pt>
                <c:pt idx="5178">
                  <c:v>431.45</c:v>
                </c:pt>
                <c:pt idx="5179">
                  <c:v>431.5333333333333</c:v>
                </c:pt>
                <c:pt idx="5180">
                  <c:v>431.61666666666662</c:v>
                </c:pt>
                <c:pt idx="5181">
                  <c:v>431.7</c:v>
                </c:pt>
                <c:pt idx="5182">
                  <c:v>431.7833333333333</c:v>
                </c:pt>
                <c:pt idx="5183">
                  <c:v>431.86666666666662</c:v>
                </c:pt>
                <c:pt idx="5184">
                  <c:v>431.95</c:v>
                </c:pt>
                <c:pt idx="5185">
                  <c:v>432.0333333333333</c:v>
                </c:pt>
                <c:pt idx="5186">
                  <c:v>432.11666666666662</c:v>
                </c:pt>
                <c:pt idx="5187">
                  <c:v>432.2</c:v>
                </c:pt>
                <c:pt idx="5188">
                  <c:v>432.2833333333333</c:v>
                </c:pt>
                <c:pt idx="5189">
                  <c:v>432.36666666666662</c:v>
                </c:pt>
                <c:pt idx="5190">
                  <c:v>432.45</c:v>
                </c:pt>
                <c:pt idx="5191">
                  <c:v>432.5333333333333</c:v>
                </c:pt>
                <c:pt idx="5192">
                  <c:v>432.61666666666662</c:v>
                </c:pt>
                <c:pt idx="5193">
                  <c:v>432.7</c:v>
                </c:pt>
                <c:pt idx="5194">
                  <c:v>432.7833333333333</c:v>
                </c:pt>
                <c:pt idx="5195">
                  <c:v>432.86666666666662</c:v>
                </c:pt>
                <c:pt idx="5196">
                  <c:v>432.95</c:v>
                </c:pt>
                <c:pt idx="5197">
                  <c:v>433.0333333333333</c:v>
                </c:pt>
                <c:pt idx="5198">
                  <c:v>433.11666666666662</c:v>
                </c:pt>
                <c:pt idx="5199">
                  <c:v>433.2</c:v>
                </c:pt>
                <c:pt idx="5200">
                  <c:v>433.2833333333333</c:v>
                </c:pt>
                <c:pt idx="5201">
                  <c:v>433.36666666666662</c:v>
                </c:pt>
                <c:pt idx="5202">
                  <c:v>433.45</c:v>
                </c:pt>
                <c:pt idx="5203">
                  <c:v>433.5333333333333</c:v>
                </c:pt>
                <c:pt idx="5204">
                  <c:v>433.61666666666662</c:v>
                </c:pt>
                <c:pt idx="5205">
                  <c:v>433.7</c:v>
                </c:pt>
                <c:pt idx="5206">
                  <c:v>433.7833333333333</c:v>
                </c:pt>
                <c:pt idx="5207">
                  <c:v>433.86666666666662</c:v>
                </c:pt>
                <c:pt idx="5208">
                  <c:v>433.95</c:v>
                </c:pt>
                <c:pt idx="5209">
                  <c:v>434.0333333333333</c:v>
                </c:pt>
                <c:pt idx="5210">
                  <c:v>434.11666666666662</c:v>
                </c:pt>
                <c:pt idx="5211">
                  <c:v>434.2</c:v>
                </c:pt>
                <c:pt idx="5212">
                  <c:v>434.2833333333333</c:v>
                </c:pt>
                <c:pt idx="5213">
                  <c:v>434.36666666666662</c:v>
                </c:pt>
                <c:pt idx="5214">
                  <c:v>434.45</c:v>
                </c:pt>
                <c:pt idx="5215">
                  <c:v>434.5333333333333</c:v>
                </c:pt>
                <c:pt idx="5216">
                  <c:v>434.61666666666662</c:v>
                </c:pt>
                <c:pt idx="5217">
                  <c:v>434.7</c:v>
                </c:pt>
                <c:pt idx="5218">
                  <c:v>434.7833333333333</c:v>
                </c:pt>
                <c:pt idx="5219">
                  <c:v>434.86666666666662</c:v>
                </c:pt>
                <c:pt idx="5220">
                  <c:v>434.95</c:v>
                </c:pt>
                <c:pt idx="5221">
                  <c:v>435.0333333333333</c:v>
                </c:pt>
                <c:pt idx="5222">
                  <c:v>435.11666666666662</c:v>
                </c:pt>
                <c:pt idx="5223">
                  <c:v>435.2</c:v>
                </c:pt>
                <c:pt idx="5224">
                  <c:v>435.27500000000003</c:v>
                </c:pt>
                <c:pt idx="5225">
                  <c:v>435.35833333333335</c:v>
                </c:pt>
                <c:pt idx="5226">
                  <c:v>435.44166666666666</c:v>
                </c:pt>
                <c:pt idx="5227">
                  <c:v>435.52500000000003</c:v>
                </c:pt>
                <c:pt idx="5228">
                  <c:v>435.60833333333335</c:v>
                </c:pt>
                <c:pt idx="5229">
                  <c:v>435.69166666666666</c:v>
                </c:pt>
                <c:pt idx="5230">
                  <c:v>435.77500000000003</c:v>
                </c:pt>
                <c:pt idx="5231">
                  <c:v>435.85833333333335</c:v>
                </c:pt>
                <c:pt idx="5232">
                  <c:v>435.94166666666666</c:v>
                </c:pt>
                <c:pt idx="5233">
                  <c:v>436.02500000000003</c:v>
                </c:pt>
                <c:pt idx="5234">
                  <c:v>436.10833333333335</c:v>
                </c:pt>
                <c:pt idx="5235">
                  <c:v>436.19166666666666</c:v>
                </c:pt>
                <c:pt idx="5236">
                  <c:v>436.27500000000003</c:v>
                </c:pt>
                <c:pt idx="5237">
                  <c:v>436.35833333333335</c:v>
                </c:pt>
                <c:pt idx="5238">
                  <c:v>436.44166666666666</c:v>
                </c:pt>
                <c:pt idx="5239">
                  <c:v>436.52500000000003</c:v>
                </c:pt>
                <c:pt idx="5240">
                  <c:v>436.60833333333335</c:v>
                </c:pt>
                <c:pt idx="5241">
                  <c:v>436.69166666666666</c:v>
                </c:pt>
                <c:pt idx="5242">
                  <c:v>436.77500000000003</c:v>
                </c:pt>
                <c:pt idx="5243">
                  <c:v>436.85833333333335</c:v>
                </c:pt>
                <c:pt idx="5244">
                  <c:v>436.94166666666666</c:v>
                </c:pt>
                <c:pt idx="5245">
                  <c:v>437.02500000000003</c:v>
                </c:pt>
                <c:pt idx="5246">
                  <c:v>437.10833333333335</c:v>
                </c:pt>
                <c:pt idx="5247">
                  <c:v>437.19166666666666</c:v>
                </c:pt>
                <c:pt idx="5248">
                  <c:v>437.27500000000003</c:v>
                </c:pt>
                <c:pt idx="5249">
                  <c:v>437.35833333333335</c:v>
                </c:pt>
                <c:pt idx="5250">
                  <c:v>437.44166666666666</c:v>
                </c:pt>
                <c:pt idx="5251">
                  <c:v>437.52500000000003</c:v>
                </c:pt>
                <c:pt idx="5252">
                  <c:v>437.60833333333335</c:v>
                </c:pt>
                <c:pt idx="5253">
                  <c:v>437.69166666666666</c:v>
                </c:pt>
                <c:pt idx="5254">
                  <c:v>437.77500000000003</c:v>
                </c:pt>
                <c:pt idx="5255">
                  <c:v>437.85833333333335</c:v>
                </c:pt>
                <c:pt idx="5256">
                  <c:v>437.94166666666666</c:v>
                </c:pt>
                <c:pt idx="5257">
                  <c:v>438.02500000000003</c:v>
                </c:pt>
                <c:pt idx="5258">
                  <c:v>438.10833333333335</c:v>
                </c:pt>
                <c:pt idx="5259">
                  <c:v>438.19166666666666</c:v>
                </c:pt>
                <c:pt idx="5260">
                  <c:v>438.27500000000003</c:v>
                </c:pt>
                <c:pt idx="5261">
                  <c:v>438.35833333333335</c:v>
                </c:pt>
                <c:pt idx="5262">
                  <c:v>438.44166666666666</c:v>
                </c:pt>
                <c:pt idx="5263">
                  <c:v>438.52500000000003</c:v>
                </c:pt>
                <c:pt idx="5264">
                  <c:v>438.60833333333335</c:v>
                </c:pt>
                <c:pt idx="5265">
                  <c:v>438.69166666666666</c:v>
                </c:pt>
                <c:pt idx="5266">
                  <c:v>438.77500000000003</c:v>
                </c:pt>
                <c:pt idx="5267">
                  <c:v>438.85833333333335</c:v>
                </c:pt>
                <c:pt idx="5268">
                  <c:v>438.94166666666666</c:v>
                </c:pt>
                <c:pt idx="5269">
                  <c:v>439.02500000000003</c:v>
                </c:pt>
                <c:pt idx="5270">
                  <c:v>439.10833333333335</c:v>
                </c:pt>
                <c:pt idx="5271">
                  <c:v>439.19166666666666</c:v>
                </c:pt>
                <c:pt idx="5272">
                  <c:v>439.27500000000003</c:v>
                </c:pt>
                <c:pt idx="5273">
                  <c:v>439.35833333333335</c:v>
                </c:pt>
                <c:pt idx="5274">
                  <c:v>439.44166666666666</c:v>
                </c:pt>
                <c:pt idx="5275">
                  <c:v>439.52500000000003</c:v>
                </c:pt>
                <c:pt idx="5276">
                  <c:v>439.60833333333335</c:v>
                </c:pt>
                <c:pt idx="5277">
                  <c:v>439.69166666666666</c:v>
                </c:pt>
                <c:pt idx="5278">
                  <c:v>439.77500000000003</c:v>
                </c:pt>
                <c:pt idx="5279">
                  <c:v>439.85833333333335</c:v>
                </c:pt>
                <c:pt idx="5280">
                  <c:v>439.94166666666666</c:v>
                </c:pt>
                <c:pt idx="5281">
                  <c:v>440.02500000000003</c:v>
                </c:pt>
                <c:pt idx="5282">
                  <c:v>440.10833333333335</c:v>
                </c:pt>
                <c:pt idx="5283">
                  <c:v>440.19166666666666</c:v>
                </c:pt>
                <c:pt idx="5284">
                  <c:v>440.27500000000003</c:v>
                </c:pt>
                <c:pt idx="5285">
                  <c:v>440.35833333333335</c:v>
                </c:pt>
                <c:pt idx="5286">
                  <c:v>440.44166666666666</c:v>
                </c:pt>
                <c:pt idx="5287">
                  <c:v>440.52500000000003</c:v>
                </c:pt>
                <c:pt idx="5288">
                  <c:v>440.60833333333335</c:v>
                </c:pt>
                <c:pt idx="5289">
                  <c:v>440.69166666666666</c:v>
                </c:pt>
                <c:pt idx="5290">
                  <c:v>440.77500000000003</c:v>
                </c:pt>
                <c:pt idx="5291">
                  <c:v>440.85833333333335</c:v>
                </c:pt>
                <c:pt idx="5292">
                  <c:v>440.94166666666666</c:v>
                </c:pt>
                <c:pt idx="5293">
                  <c:v>441.02500000000003</c:v>
                </c:pt>
                <c:pt idx="5294">
                  <c:v>441.10833333333335</c:v>
                </c:pt>
                <c:pt idx="5295">
                  <c:v>441.19166666666666</c:v>
                </c:pt>
                <c:pt idx="5296">
                  <c:v>441.27500000000003</c:v>
                </c:pt>
                <c:pt idx="5297">
                  <c:v>441.35833333333335</c:v>
                </c:pt>
                <c:pt idx="5298">
                  <c:v>441.44166666666666</c:v>
                </c:pt>
                <c:pt idx="5299">
                  <c:v>441.52500000000003</c:v>
                </c:pt>
                <c:pt idx="5300">
                  <c:v>441.60833333333335</c:v>
                </c:pt>
                <c:pt idx="5301">
                  <c:v>441.69166666666666</c:v>
                </c:pt>
                <c:pt idx="5302">
                  <c:v>441.77500000000003</c:v>
                </c:pt>
                <c:pt idx="5303">
                  <c:v>441.85833333333335</c:v>
                </c:pt>
                <c:pt idx="5304">
                  <c:v>441.94166666666666</c:v>
                </c:pt>
                <c:pt idx="5305">
                  <c:v>442.02500000000003</c:v>
                </c:pt>
                <c:pt idx="5306">
                  <c:v>442.10833333333335</c:v>
                </c:pt>
                <c:pt idx="5307">
                  <c:v>442.19166666666666</c:v>
                </c:pt>
                <c:pt idx="5308">
                  <c:v>442.27500000000003</c:v>
                </c:pt>
                <c:pt idx="5309">
                  <c:v>442.35833333333335</c:v>
                </c:pt>
                <c:pt idx="5310">
                  <c:v>442.44166666666666</c:v>
                </c:pt>
                <c:pt idx="5311">
                  <c:v>442.52500000000003</c:v>
                </c:pt>
                <c:pt idx="5312">
                  <c:v>442.60833333333335</c:v>
                </c:pt>
                <c:pt idx="5313">
                  <c:v>442.69166666666666</c:v>
                </c:pt>
                <c:pt idx="5314">
                  <c:v>442.77500000000003</c:v>
                </c:pt>
                <c:pt idx="5315">
                  <c:v>442.85833333333335</c:v>
                </c:pt>
                <c:pt idx="5316">
                  <c:v>442.94166666666666</c:v>
                </c:pt>
                <c:pt idx="5317">
                  <c:v>443.02500000000003</c:v>
                </c:pt>
                <c:pt idx="5318">
                  <c:v>443.10833333333335</c:v>
                </c:pt>
                <c:pt idx="5319">
                  <c:v>443.19166666666666</c:v>
                </c:pt>
                <c:pt idx="5320">
                  <c:v>443.27500000000003</c:v>
                </c:pt>
                <c:pt idx="5321">
                  <c:v>443.35833333333335</c:v>
                </c:pt>
                <c:pt idx="5322">
                  <c:v>443.44166666666666</c:v>
                </c:pt>
                <c:pt idx="5323">
                  <c:v>443.52500000000003</c:v>
                </c:pt>
                <c:pt idx="5324">
                  <c:v>443.60833333333335</c:v>
                </c:pt>
                <c:pt idx="5325">
                  <c:v>443.69166666666666</c:v>
                </c:pt>
                <c:pt idx="5326">
                  <c:v>443.77500000000003</c:v>
                </c:pt>
                <c:pt idx="5327">
                  <c:v>443.85833333333335</c:v>
                </c:pt>
                <c:pt idx="5328">
                  <c:v>443.94166666666666</c:v>
                </c:pt>
                <c:pt idx="5329">
                  <c:v>444.02500000000003</c:v>
                </c:pt>
                <c:pt idx="5330">
                  <c:v>444.10833333333335</c:v>
                </c:pt>
                <c:pt idx="5331">
                  <c:v>444.19166666666666</c:v>
                </c:pt>
                <c:pt idx="5332">
                  <c:v>444.27500000000003</c:v>
                </c:pt>
                <c:pt idx="5333">
                  <c:v>444.35833333333335</c:v>
                </c:pt>
                <c:pt idx="5334">
                  <c:v>444.44166666666666</c:v>
                </c:pt>
                <c:pt idx="5335">
                  <c:v>444.52500000000003</c:v>
                </c:pt>
                <c:pt idx="5336">
                  <c:v>444.60833333333335</c:v>
                </c:pt>
                <c:pt idx="5337">
                  <c:v>444.69166666666666</c:v>
                </c:pt>
                <c:pt idx="5338">
                  <c:v>444.77500000000003</c:v>
                </c:pt>
                <c:pt idx="5339">
                  <c:v>444.85833333333335</c:v>
                </c:pt>
                <c:pt idx="5340">
                  <c:v>444.94166666666666</c:v>
                </c:pt>
                <c:pt idx="5341">
                  <c:v>445.02500000000003</c:v>
                </c:pt>
                <c:pt idx="5342">
                  <c:v>445.10833333333335</c:v>
                </c:pt>
                <c:pt idx="5343">
                  <c:v>445.19166666666666</c:v>
                </c:pt>
                <c:pt idx="5344">
                  <c:v>445.27500000000003</c:v>
                </c:pt>
                <c:pt idx="5345">
                  <c:v>445.35833333333335</c:v>
                </c:pt>
                <c:pt idx="5346">
                  <c:v>445.44166666666666</c:v>
                </c:pt>
                <c:pt idx="5347">
                  <c:v>445.52500000000003</c:v>
                </c:pt>
                <c:pt idx="5348">
                  <c:v>445.60833333333335</c:v>
                </c:pt>
                <c:pt idx="5349">
                  <c:v>445.69166666666666</c:v>
                </c:pt>
                <c:pt idx="5350">
                  <c:v>445.77500000000003</c:v>
                </c:pt>
                <c:pt idx="5351">
                  <c:v>445.85833333333335</c:v>
                </c:pt>
                <c:pt idx="5352">
                  <c:v>445.94166666666666</c:v>
                </c:pt>
                <c:pt idx="5353">
                  <c:v>446.02500000000003</c:v>
                </c:pt>
                <c:pt idx="5354">
                  <c:v>446.10833333333335</c:v>
                </c:pt>
                <c:pt idx="5355">
                  <c:v>446.19166666666666</c:v>
                </c:pt>
                <c:pt idx="5356">
                  <c:v>446.27500000000003</c:v>
                </c:pt>
                <c:pt idx="5357">
                  <c:v>446.35833333333335</c:v>
                </c:pt>
                <c:pt idx="5358">
                  <c:v>446.44166666666666</c:v>
                </c:pt>
                <c:pt idx="5359">
                  <c:v>446.52500000000003</c:v>
                </c:pt>
                <c:pt idx="5360">
                  <c:v>446.60833333333335</c:v>
                </c:pt>
                <c:pt idx="5361">
                  <c:v>446.69166666666666</c:v>
                </c:pt>
                <c:pt idx="5362">
                  <c:v>446.77500000000003</c:v>
                </c:pt>
                <c:pt idx="5363">
                  <c:v>446.85833333333335</c:v>
                </c:pt>
                <c:pt idx="5364">
                  <c:v>446.94166666666666</c:v>
                </c:pt>
                <c:pt idx="5365">
                  <c:v>447.02500000000003</c:v>
                </c:pt>
                <c:pt idx="5366">
                  <c:v>447.10833333333335</c:v>
                </c:pt>
                <c:pt idx="5367">
                  <c:v>447.19166666666666</c:v>
                </c:pt>
                <c:pt idx="5368">
                  <c:v>447.27500000000003</c:v>
                </c:pt>
                <c:pt idx="5369">
                  <c:v>447.35833333333335</c:v>
                </c:pt>
                <c:pt idx="5370">
                  <c:v>447.44166666666666</c:v>
                </c:pt>
                <c:pt idx="5371">
                  <c:v>447.52500000000003</c:v>
                </c:pt>
                <c:pt idx="5372">
                  <c:v>447.60833333333335</c:v>
                </c:pt>
                <c:pt idx="5373">
                  <c:v>447.69166666666666</c:v>
                </c:pt>
                <c:pt idx="5374">
                  <c:v>447.77500000000003</c:v>
                </c:pt>
                <c:pt idx="5375">
                  <c:v>447.85833333333335</c:v>
                </c:pt>
                <c:pt idx="5376">
                  <c:v>447.94166666666666</c:v>
                </c:pt>
                <c:pt idx="5377">
                  <c:v>448.02500000000003</c:v>
                </c:pt>
                <c:pt idx="5378">
                  <c:v>448.10833333333335</c:v>
                </c:pt>
                <c:pt idx="5379">
                  <c:v>448.19166666666666</c:v>
                </c:pt>
                <c:pt idx="5380">
                  <c:v>448.27500000000003</c:v>
                </c:pt>
                <c:pt idx="5381">
                  <c:v>448.35833333333335</c:v>
                </c:pt>
                <c:pt idx="5382">
                  <c:v>448.44166666666666</c:v>
                </c:pt>
                <c:pt idx="5383">
                  <c:v>448.52500000000003</c:v>
                </c:pt>
                <c:pt idx="5384">
                  <c:v>448.60833333333335</c:v>
                </c:pt>
                <c:pt idx="5385">
                  <c:v>448.69166666666666</c:v>
                </c:pt>
                <c:pt idx="5386">
                  <c:v>448.77500000000003</c:v>
                </c:pt>
                <c:pt idx="5387">
                  <c:v>448.85833333333335</c:v>
                </c:pt>
                <c:pt idx="5388">
                  <c:v>448.94166666666666</c:v>
                </c:pt>
                <c:pt idx="5389">
                  <c:v>449.02500000000003</c:v>
                </c:pt>
                <c:pt idx="5390">
                  <c:v>449.10833333333335</c:v>
                </c:pt>
                <c:pt idx="5391">
                  <c:v>449.19166666666666</c:v>
                </c:pt>
                <c:pt idx="5392">
                  <c:v>449.27500000000003</c:v>
                </c:pt>
                <c:pt idx="5393">
                  <c:v>449.35833333333335</c:v>
                </c:pt>
                <c:pt idx="5394">
                  <c:v>449.44166666666666</c:v>
                </c:pt>
                <c:pt idx="5395">
                  <c:v>449.52500000000003</c:v>
                </c:pt>
                <c:pt idx="5396">
                  <c:v>449.60833333333335</c:v>
                </c:pt>
                <c:pt idx="5397">
                  <c:v>449.69166666666666</c:v>
                </c:pt>
                <c:pt idx="5398">
                  <c:v>449.77500000000003</c:v>
                </c:pt>
                <c:pt idx="5399">
                  <c:v>449.85833333333335</c:v>
                </c:pt>
                <c:pt idx="5400">
                  <c:v>449.94166666666666</c:v>
                </c:pt>
                <c:pt idx="5401">
                  <c:v>450.02500000000003</c:v>
                </c:pt>
                <c:pt idx="5402">
                  <c:v>450.10833333333335</c:v>
                </c:pt>
                <c:pt idx="5403">
                  <c:v>450.19166666666666</c:v>
                </c:pt>
                <c:pt idx="5404">
                  <c:v>450.27500000000003</c:v>
                </c:pt>
                <c:pt idx="5405">
                  <c:v>450.35833333333335</c:v>
                </c:pt>
                <c:pt idx="5406">
                  <c:v>450.44166666666666</c:v>
                </c:pt>
                <c:pt idx="5407">
                  <c:v>450.52500000000003</c:v>
                </c:pt>
                <c:pt idx="5408">
                  <c:v>450.60833333333335</c:v>
                </c:pt>
                <c:pt idx="5409">
                  <c:v>450.69166666666666</c:v>
                </c:pt>
                <c:pt idx="5410">
                  <c:v>450.77500000000003</c:v>
                </c:pt>
                <c:pt idx="5411">
                  <c:v>450.85833333333335</c:v>
                </c:pt>
                <c:pt idx="5412">
                  <c:v>450.94166666666666</c:v>
                </c:pt>
                <c:pt idx="5413">
                  <c:v>451.02500000000003</c:v>
                </c:pt>
                <c:pt idx="5414">
                  <c:v>451.10833333333335</c:v>
                </c:pt>
                <c:pt idx="5415">
                  <c:v>451.19166666666666</c:v>
                </c:pt>
                <c:pt idx="5416">
                  <c:v>451.27500000000003</c:v>
                </c:pt>
                <c:pt idx="5417">
                  <c:v>451.35833333333335</c:v>
                </c:pt>
                <c:pt idx="5418">
                  <c:v>451.44166666666666</c:v>
                </c:pt>
                <c:pt idx="5419">
                  <c:v>451.52500000000003</c:v>
                </c:pt>
                <c:pt idx="5420">
                  <c:v>451.60833333333335</c:v>
                </c:pt>
                <c:pt idx="5421">
                  <c:v>451.69166666666666</c:v>
                </c:pt>
                <c:pt idx="5422">
                  <c:v>451.77500000000003</c:v>
                </c:pt>
                <c:pt idx="5423">
                  <c:v>451.85833333333335</c:v>
                </c:pt>
                <c:pt idx="5424">
                  <c:v>451.94166666666666</c:v>
                </c:pt>
                <c:pt idx="5425">
                  <c:v>452.02500000000003</c:v>
                </c:pt>
                <c:pt idx="5426">
                  <c:v>452.10833333333335</c:v>
                </c:pt>
                <c:pt idx="5427">
                  <c:v>452.19166666666666</c:v>
                </c:pt>
                <c:pt idx="5428">
                  <c:v>452.27500000000003</c:v>
                </c:pt>
                <c:pt idx="5429">
                  <c:v>452.35833333333335</c:v>
                </c:pt>
                <c:pt idx="5430">
                  <c:v>452.44166666666666</c:v>
                </c:pt>
                <c:pt idx="5431">
                  <c:v>452.52500000000003</c:v>
                </c:pt>
                <c:pt idx="5432">
                  <c:v>452.60833333333335</c:v>
                </c:pt>
                <c:pt idx="5433">
                  <c:v>452.69166666666666</c:v>
                </c:pt>
                <c:pt idx="5434">
                  <c:v>452.77500000000003</c:v>
                </c:pt>
                <c:pt idx="5435">
                  <c:v>452.85833333333335</c:v>
                </c:pt>
                <c:pt idx="5436">
                  <c:v>452.94166666666666</c:v>
                </c:pt>
                <c:pt idx="5437">
                  <c:v>453.02500000000003</c:v>
                </c:pt>
                <c:pt idx="5438">
                  <c:v>453.10833333333335</c:v>
                </c:pt>
                <c:pt idx="5439">
                  <c:v>453.19166666666666</c:v>
                </c:pt>
                <c:pt idx="5440">
                  <c:v>453.27500000000003</c:v>
                </c:pt>
                <c:pt idx="5441">
                  <c:v>453.35833333333335</c:v>
                </c:pt>
                <c:pt idx="5442">
                  <c:v>453.44166666666666</c:v>
                </c:pt>
                <c:pt idx="5443">
                  <c:v>453.52500000000003</c:v>
                </c:pt>
                <c:pt idx="5444">
                  <c:v>453.60833333333335</c:v>
                </c:pt>
                <c:pt idx="5445">
                  <c:v>453.69166666666666</c:v>
                </c:pt>
                <c:pt idx="5446">
                  <c:v>453.77500000000003</c:v>
                </c:pt>
                <c:pt idx="5447">
                  <c:v>453.85833333333335</c:v>
                </c:pt>
                <c:pt idx="5448">
                  <c:v>453.94166666666666</c:v>
                </c:pt>
                <c:pt idx="5449">
                  <c:v>454.02500000000003</c:v>
                </c:pt>
                <c:pt idx="5450">
                  <c:v>454.10833333333335</c:v>
                </c:pt>
                <c:pt idx="5451">
                  <c:v>454.19166666666666</c:v>
                </c:pt>
                <c:pt idx="5452">
                  <c:v>454.27500000000003</c:v>
                </c:pt>
                <c:pt idx="5453">
                  <c:v>454.35833333333335</c:v>
                </c:pt>
                <c:pt idx="5454">
                  <c:v>454.44166666666666</c:v>
                </c:pt>
                <c:pt idx="5455">
                  <c:v>454.52500000000003</c:v>
                </c:pt>
                <c:pt idx="5456">
                  <c:v>454.60833333333335</c:v>
                </c:pt>
                <c:pt idx="5457">
                  <c:v>454.69166666666666</c:v>
                </c:pt>
                <c:pt idx="5458">
                  <c:v>454.77500000000003</c:v>
                </c:pt>
                <c:pt idx="5459">
                  <c:v>454.85833333333335</c:v>
                </c:pt>
                <c:pt idx="5460">
                  <c:v>454.94166666666666</c:v>
                </c:pt>
                <c:pt idx="5461">
                  <c:v>455.02500000000003</c:v>
                </c:pt>
                <c:pt idx="5462">
                  <c:v>455.10833333333335</c:v>
                </c:pt>
                <c:pt idx="5463">
                  <c:v>455.19166666666666</c:v>
                </c:pt>
                <c:pt idx="5464">
                  <c:v>455.27500000000003</c:v>
                </c:pt>
                <c:pt idx="5465">
                  <c:v>455.35833333333335</c:v>
                </c:pt>
                <c:pt idx="5466">
                  <c:v>455.44166666666666</c:v>
                </c:pt>
                <c:pt idx="5467">
                  <c:v>455.52500000000003</c:v>
                </c:pt>
                <c:pt idx="5468">
                  <c:v>455.60833333333335</c:v>
                </c:pt>
                <c:pt idx="5469">
                  <c:v>455.69166666666666</c:v>
                </c:pt>
                <c:pt idx="5470">
                  <c:v>455.77500000000003</c:v>
                </c:pt>
                <c:pt idx="5471">
                  <c:v>455.85833333333335</c:v>
                </c:pt>
                <c:pt idx="5472">
                  <c:v>455.94166666666666</c:v>
                </c:pt>
                <c:pt idx="5473">
                  <c:v>456.02500000000003</c:v>
                </c:pt>
                <c:pt idx="5474">
                  <c:v>456.10833333333335</c:v>
                </c:pt>
                <c:pt idx="5475">
                  <c:v>456.19166666666666</c:v>
                </c:pt>
                <c:pt idx="5476">
                  <c:v>456.27500000000003</c:v>
                </c:pt>
                <c:pt idx="5477">
                  <c:v>456.35833333333335</c:v>
                </c:pt>
                <c:pt idx="5478">
                  <c:v>456.44166666666666</c:v>
                </c:pt>
                <c:pt idx="5479">
                  <c:v>456.52500000000003</c:v>
                </c:pt>
                <c:pt idx="5480">
                  <c:v>456.60833333333335</c:v>
                </c:pt>
                <c:pt idx="5481">
                  <c:v>456.69166666666666</c:v>
                </c:pt>
                <c:pt idx="5482">
                  <c:v>456.77500000000003</c:v>
                </c:pt>
                <c:pt idx="5483">
                  <c:v>456.85833333333335</c:v>
                </c:pt>
                <c:pt idx="5484">
                  <c:v>456.94166666666666</c:v>
                </c:pt>
                <c:pt idx="5485">
                  <c:v>457.02500000000003</c:v>
                </c:pt>
                <c:pt idx="5486">
                  <c:v>457.10833333333335</c:v>
                </c:pt>
                <c:pt idx="5487">
                  <c:v>457.19166666666666</c:v>
                </c:pt>
                <c:pt idx="5488">
                  <c:v>457.27500000000003</c:v>
                </c:pt>
                <c:pt idx="5489">
                  <c:v>457.35833333333335</c:v>
                </c:pt>
                <c:pt idx="5490">
                  <c:v>457.44166666666666</c:v>
                </c:pt>
                <c:pt idx="5491">
                  <c:v>457.52500000000003</c:v>
                </c:pt>
                <c:pt idx="5492">
                  <c:v>457.60833333333335</c:v>
                </c:pt>
                <c:pt idx="5493">
                  <c:v>457.69166666666666</c:v>
                </c:pt>
                <c:pt idx="5494">
                  <c:v>457.77500000000003</c:v>
                </c:pt>
                <c:pt idx="5495">
                  <c:v>457.85833333333335</c:v>
                </c:pt>
                <c:pt idx="5496">
                  <c:v>457.94166666666666</c:v>
                </c:pt>
                <c:pt idx="5497">
                  <c:v>458.02500000000003</c:v>
                </c:pt>
                <c:pt idx="5498">
                  <c:v>458.10833333333335</c:v>
                </c:pt>
                <c:pt idx="5499">
                  <c:v>458.19166666666666</c:v>
                </c:pt>
                <c:pt idx="5500">
                  <c:v>458.27500000000003</c:v>
                </c:pt>
                <c:pt idx="5501">
                  <c:v>458.35833333333335</c:v>
                </c:pt>
                <c:pt idx="5502">
                  <c:v>458.44166666666666</c:v>
                </c:pt>
                <c:pt idx="5503">
                  <c:v>458.52500000000003</c:v>
                </c:pt>
                <c:pt idx="5504">
                  <c:v>458.60833333333335</c:v>
                </c:pt>
                <c:pt idx="5505">
                  <c:v>458.69166666666666</c:v>
                </c:pt>
                <c:pt idx="5506">
                  <c:v>458.77500000000003</c:v>
                </c:pt>
                <c:pt idx="5507">
                  <c:v>458.85833333333335</c:v>
                </c:pt>
                <c:pt idx="5508">
                  <c:v>458.94166666666666</c:v>
                </c:pt>
                <c:pt idx="5509">
                  <c:v>459.02500000000003</c:v>
                </c:pt>
                <c:pt idx="5510">
                  <c:v>459.10833333333335</c:v>
                </c:pt>
                <c:pt idx="5511">
                  <c:v>459.19166666666666</c:v>
                </c:pt>
                <c:pt idx="5512">
                  <c:v>459.27500000000003</c:v>
                </c:pt>
                <c:pt idx="5513">
                  <c:v>459.35833333333335</c:v>
                </c:pt>
                <c:pt idx="5514">
                  <c:v>459.44166666666666</c:v>
                </c:pt>
                <c:pt idx="5515">
                  <c:v>459.52500000000003</c:v>
                </c:pt>
                <c:pt idx="5516">
                  <c:v>459.60833333333335</c:v>
                </c:pt>
                <c:pt idx="5517">
                  <c:v>459.69166666666666</c:v>
                </c:pt>
                <c:pt idx="5518">
                  <c:v>459.77500000000003</c:v>
                </c:pt>
                <c:pt idx="5519">
                  <c:v>459.85833333333335</c:v>
                </c:pt>
                <c:pt idx="5520">
                  <c:v>459.94166666666666</c:v>
                </c:pt>
                <c:pt idx="5521">
                  <c:v>460.02500000000003</c:v>
                </c:pt>
                <c:pt idx="5522">
                  <c:v>460.10833333333335</c:v>
                </c:pt>
                <c:pt idx="5523">
                  <c:v>460.19166666666666</c:v>
                </c:pt>
                <c:pt idx="5524">
                  <c:v>460.27500000000003</c:v>
                </c:pt>
                <c:pt idx="5525">
                  <c:v>460.35833333333335</c:v>
                </c:pt>
                <c:pt idx="5526">
                  <c:v>460.44166666666666</c:v>
                </c:pt>
                <c:pt idx="5527">
                  <c:v>460.52500000000003</c:v>
                </c:pt>
                <c:pt idx="5528">
                  <c:v>460.60833333333335</c:v>
                </c:pt>
                <c:pt idx="5529">
                  <c:v>460.69166666666666</c:v>
                </c:pt>
                <c:pt idx="5530">
                  <c:v>460.77500000000003</c:v>
                </c:pt>
                <c:pt idx="5531">
                  <c:v>460.85833333333335</c:v>
                </c:pt>
                <c:pt idx="5532">
                  <c:v>460.94166666666666</c:v>
                </c:pt>
                <c:pt idx="5533">
                  <c:v>461.02500000000003</c:v>
                </c:pt>
                <c:pt idx="5534">
                  <c:v>461.10833333333335</c:v>
                </c:pt>
                <c:pt idx="5535">
                  <c:v>461.19166666666666</c:v>
                </c:pt>
                <c:pt idx="5536">
                  <c:v>461.27500000000003</c:v>
                </c:pt>
                <c:pt idx="5537">
                  <c:v>461.35833333333335</c:v>
                </c:pt>
                <c:pt idx="5538">
                  <c:v>461.44166666666666</c:v>
                </c:pt>
                <c:pt idx="5539">
                  <c:v>461.52500000000003</c:v>
                </c:pt>
                <c:pt idx="5540">
                  <c:v>461.60833333333335</c:v>
                </c:pt>
                <c:pt idx="5541">
                  <c:v>461.69166666666666</c:v>
                </c:pt>
                <c:pt idx="5542">
                  <c:v>461.77500000000003</c:v>
                </c:pt>
                <c:pt idx="5543">
                  <c:v>461.85833333333335</c:v>
                </c:pt>
                <c:pt idx="5544">
                  <c:v>461.94166666666666</c:v>
                </c:pt>
                <c:pt idx="5545">
                  <c:v>462.02500000000003</c:v>
                </c:pt>
                <c:pt idx="5546">
                  <c:v>462.10833333333335</c:v>
                </c:pt>
                <c:pt idx="5547">
                  <c:v>462.19166666666666</c:v>
                </c:pt>
                <c:pt idx="5548">
                  <c:v>462.27500000000003</c:v>
                </c:pt>
                <c:pt idx="5549">
                  <c:v>462.35833333333335</c:v>
                </c:pt>
                <c:pt idx="5550">
                  <c:v>462.44166666666666</c:v>
                </c:pt>
                <c:pt idx="5551">
                  <c:v>462.52500000000003</c:v>
                </c:pt>
                <c:pt idx="5552">
                  <c:v>462.60833333333335</c:v>
                </c:pt>
                <c:pt idx="5553">
                  <c:v>462.69166666666666</c:v>
                </c:pt>
                <c:pt idx="5554">
                  <c:v>462.77500000000003</c:v>
                </c:pt>
                <c:pt idx="5555">
                  <c:v>462.85833333333335</c:v>
                </c:pt>
                <c:pt idx="5556">
                  <c:v>462.94166666666666</c:v>
                </c:pt>
                <c:pt idx="5557">
                  <c:v>463.02500000000003</c:v>
                </c:pt>
                <c:pt idx="5558">
                  <c:v>463.10833333333335</c:v>
                </c:pt>
                <c:pt idx="5559">
                  <c:v>463.19166666666666</c:v>
                </c:pt>
                <c:pt idx="5560">
                  <c:v>463.27500000000003</c:v>
                </c:pt>
                <c:pt idx="5561">
                  <c:v>463.35833333333335</c:v>
                </c:pt>
                <c:pt idx="5562">
                  <c:v>463.44166666666666</c:v>
                </c:pt>
                <c:pt idx="5563">
                  <c:v>463.52500000000003</c:v>
                </c:pt>
                <c:pt idx="5564">
                  <c:v>463.60833333333335</c:v>
                </c:pt>
                <c:pt idx="5565">
                  <c:v>463.69166666666666</c:v>
                </c:pt>
                <c:pt idx="5566">
                  <c:v>463.77500000000003</c:v>
                </c:pt>
                <c:pt idx="5567">
                  <c:v>463.85833333333335</c:v>
                </c:pt>
                <c:pt idx="5568">
                  <c:v>463.94166666666666</c:v>
                </c:pt>
                <c:pt idx="5569">
                  <c:v>464.02500000000003</c:v>
                </c:pt>
                <c:pt idx="5570">
                  <c:v>464.10833333333335</c:v>
                </c:pt>
                <c:pt idx="5571">
                  <c:v>464.19166666666666</c:v>
                </c:pt>
                <c:pt idx="5572">
                  <c:v>464.27500000000003</c:v>
                </c:pt>
                <c:pt idx="5573">
                  <c:v>464.35833333333335</c:v>
                </c:pt>
                <c:pt idx="5574">
                  <c:v>464.44166666666666</c:v>
                </c:pt>
                <c:pt idx="5575">
                  <c:v>464.52500000000003</c:v>
                </c:pt>
                <c:pt idx="5576">
                  <c:v>464.60833333333335</c:v>
                </c:pt>
                <c:pt idx="5577">
                  <c:v>464.69166666666666</c:v>
                </c:pt>
                <c:pt idx="5578">
                  <c:v>464.77500000000003</c:v>
                </c:pt>
                <c:pt idx="5579">
                  <c:v>464.85833333333335</c:v>
                </c:pt>
                <c:pt idx="5580">
                  <c:v>464.94166666666666</c:v>
                </c:pt>
                <c:pt idx="5581">
                  <c:v>465.02500000000003</c:v>
                </c:pt>
                <c:pt idx="5582">
                  <c:v>465.10833333333335</c:v>
                </c:pt>
                <c:pt idx="5583">
                  <c:v>465.19166666666666</c:v>
                </c:pt>
                <c:pt idx="5584">
                  <c:v>465.27500000000003</c:v>
                </c:pt>
                <c:pt idx="5585">
                  <c:v>465.35833333333335</c:v>
                </c:pt>
                <c:pt idx="5586">
                  <c:v>465.44166666666666</c:v>
                </c:pt>
                <c:pt idx="5587">
                  <c:v>465.52500000000003</c:v>
                </c:pt>
                <c:pt idx="5588">
                  <c:v>465.60833333333335</c:v>
                </c:pt>
                <c:pt idx="5589">
                  <c:v>465.69166666666666</c:v>
                </c:pt>
                <c:pt idx="5590">
                  <c:v>465.77500000000003</c:v>
                </c:pt>
                <c:pt idx="5591">
                  <c:v>465.85833333333335</c:v>
                </c:pt>
                <c:pt idx="5592">
                  <c:v>465.94166666666666</c:v>
                </c:pt>
                <c:pt idx="5593">
                  <c:v>466.02500000000003</c:v>
                </c:pt>
                <c:pt idx="5594">
                  <c:v>466.10833333333335</c:v>
                </c:pt>
                <c:pt idx="5595">
                  <c:v>466.19166666666666</c:v>
                </c:pt>
                <c:pt idx="5596">
                  <c:v>466.27500000000003</c:v>
                </c:pt>
                <c:pt idx="5597">
                  <c:v>466.35833333333335</c:v>
                </c:pt>
                <c:pt idx="5598">
                  <c:v>466.44166666666666</c:v>
                </c:pt>
                <c:pt idx="5599">
                  <c:v>466.52500000000003</c:v>
                </c:pt>
                <c:pt idx="5600">
                  <c:v>466.60833333333335</c:v>
                </c:pt>
                <c:pt idx="5601">
                  <c:v>466.69166666666666</c:v>
                </c:pt>
                <c:pt idx="5602">
                  <c:v>466.77500000000003</c:v>
                </c:pt>
                <c:pt idx="5603">
                  <c:v>466.85833333333335</c:v>
                </c:pt>
                <c:pt idx="5604">
                  <c:v>466.94166666666666</c:v>
                </c:pt>
                <c:pt idx="5605">
                  <c:v>467.02500000000003</c:v>
                </c:pt>
                <c:pt idx="5606">
                  <c:v>467.10833333333335</c:v>
                </c:pt>
                <c:pt idx="5607">
                  <c:v>467.19166666666666</c:v>
                </c:pt>
                <c:pt idx="5608">
                  <c:v>467.27500000000003</c:v>
                </c:pt>
                <c:pt idx="5609">
                  <c:v>467.35833333333335</c:v>
                </c:pt>
                <c:pt idx="5610">
                  <c:v>467.44166666666666</c:v>
                </c:pt>
                <c:pt idx="5611">
                  <c:v>467.52500000000003</c:v>
                </c:pt>
                <c:pt idx="5612">
                  <c:v>467.60833333333335</c:v>
                </c:pt>
                <c:pt idx="5613">
                  <c:v>467.69166666666666</c:v>
                </c:pt>
                <c:pt idx="5614">
                  <c:v>467.77500000000003</c:v>
                </c:pt>
                <c:pt idx="5615">
                  <c:v>467.85833333333335</c:v>
                </c:pt>
                <c:pt idx="5616">
                  <c:v>467.94166666666666</c:v>
                </c:pt>
                <c:pt idx="5617">
                  <c:v>468.02500000000003</c:v>
                </c:pt>
                <c:pt idx="5618">
                  <c:v>468.10833333333335</c:v>
                </c:pt>
                <c:pt idx="5619">
                  <c:v>468.19166666666666</c:v>
                </c:pt>
                <c:pt idx="5620">
                  <c:v>468.27500000000003</c:v>
                </c:pt>
                <c:pt idx="5621">
                  <c:v>468.35833333333335</c:v>
                </c:pt>
                <c:pt idx="5622">
                  <c:v>468.44166666666666</c:v>
                </c:pt>
                <c:pt idx="5623">
                  <c:v>468.52500000000003</c:v>
                </c:pt>
                <c:pt idx="5624">
                  <c:v>468.60833333333335</c:v>
                </c:pt>
                <c:pt idx="5625">
                  <c:v>468.69166666666666</c:v>
                </c:pt>
                <c:pt idx="5626">
                  <c:v>468.77500000000003</c:v>
                </c:pt>
                <c:pt idx="5627">
                  <c:v>468.85833333333335</c:v>
                </c:pt>
                <c:pt idx="5628">
                  <c:v>468.94166666666666</c:v>
                </c:pt>
                <c:pt idx="5629">
                  <c:v>469.02500000000003</c:v>
                </c:pt>
                <c:pt idx="5630">
                  <c:v>469.10833333333335</c:v>
                </c:pt>
                <c:pt idx="5631">
                  <c:v>469.19166666666666</c:v>
                </c:pt>
                <c:pt idx="5632">
                  <c:v>469.27500000000003</c:v>
                </c:pt>
                <c:pt idx="5633">
                  <c:v>469.35833333333335</c:v>
                </c:pt>
                <c:pt idx="5634">
                  <c:v>469.44166666666666</c:v>
                </c:pt>
                <c:pt idx="5635">
                  <c:v>469.52500000000003</c:v>
                </c:pt>
                <c:pt idx="5636">
                  <c:v>469.60833333333335</c:v>
                </c:pt>
                <c:pt idx="5637">
                  <c:v>469.69166666666666</c:v>
                </c:pt>
                <c:pt idx="5638">
                  <c:v>469.77500000000003</c:v>
                </c:pt>
                <c:pt idx="5639">
                  <c:v>469.85833333333335</c:v>
                </c:pt>
                <c:pt idx="5640">
                  <c:v>469.94166666666666</c:v>
                </c:pt>
                <c:pt idx="5641">
                  <c:v>470.02500000000003</c:v>
                </c:pt>
                <c:pt idx="5642">
                  <c:v>470.10833333333335</c:v>
                </c:pt>
                <c:pt idx="5643">
                  <c:v>470.19166666666666</c:v>
                </c:pt>
                <c:pt idx="5644">
                  <c:v>470.27500000000003</c:v>
                </c:pt>
                <c:pt idx="5645">
                  <c:v>470.35833333333335</c:v>
                </c:pt>
                <c:pt idx="5646">
                  <c:v>470.44166666666666</c:v>
                </c:pt>
                <c:pt idx="5647">
                  <c:v>470.52500000000003</c:v>
                </c:pt>
                <c:pt idx="5648">
                  <c:v>470.60833333333335</c:v>
                </c:pt>
                <c:pt idx="5649">
                  <c:v>470.69166666666666</c:v>
                </c:pt>
                <c:pt idx="5650">
                  <c:v>470.77500000000003</c:v>
                </c:pt>
                <c:pt idx="5651">
                  <c:v>470.85833333333335</c:v>
                </c:pt>
                <c:pt idx="5652">
                  <c:v>470.94166666666666</c:v>
                </c:pt>
                <c:pt idx="5653">
                  <c:v>471.02500000000003</c:v>
                </c:pt>
                <c:pt idx="5654">
                  <c:v>471.10833333333335</c:v>
                </c:pt>
                <c:pt idx="5655">
                  <c:v>471.19166666666666</c:v>
                </c:pt>
                <c:pt idx="5656">
                  <c:v>471.27500000000003</c:v>
                </c:pt>
                <c:pt idx="5657">
                  <c:v>471.35833333333335</c:v>
                </c:pt>
                <c:pt idx="5658">
                  <c:v>471.44166666666666</c:v>
                </c:pt>
                <c:pt idx="5659">
                  <c:v>471.52500000000003</c:v>
                </c:pt>
                <c:pt idx="5660">
                  <c:v>471.60833333333335</c:v>
                </c:pt>
                <c:pt idx="5661">
                  <c:v>471.69166666666666</c:v>
                </c:pt>
                <c:pt idx="5662">
                  <c:v>471.77500000000003</c:v>
                </c:pt>
                <c:pt idx="5663">
                  <c:v>471.85833333333335</c:v>
                </c:pt>
                <c:pt idx="5664">
                  <c:v>471.94166666666666</c:v>
                </c:pt>
                <c:pt idx="5665">
                  <c:v>472.02500000000003</c:v>
                </c:pt>
                <c:pt idx="5666">
                  <c:v>472.10833333333335</c:v>
                </c:pt>
                <c:pt idx="5667">
                  <c:v>472.19166666666666</c:v>
                </c:pt>
                <c:pt idx="5668">
                  <c:v>472.27500000000003</c:v>
                </c:pt>
                <c:pt idx="5669">
                  <c:v>472.35833333333335</c:v>
                </c:pt>
                <c:pt idx="5670">
                  <c:v>472.44166666666666</c:v>
                </c:pt>
                <c:pt idx="5671">
                  <c:v>472.52500000000003</c:v>
                </c:pt>
                <c:pt idx="5672">
                  <c:v>472.60833333333335</c:v>
                </c:pt>
                <c:pt idx="5673">
                  <c:v>472.69166666666666</c:v>
                </c:pt>
                <c:pt idx="5674">
                  <c:v>472.77500000000003</c:v>
                </c:pt>
                <c:pt idx="5675">
                  <c:v>472.85833333333335</c:v>
                </c:pt>
                <c:pt idx="5676">
                  <c:v>472.94166666666666</c:v>
                </c:pt>
                <c:pt idx="5677">
                  <c:v>473.02500000000003</c:v>
                </c:pt>
                <c:pt idx="5678">
                  <c:v>473.10833333333335</c:v>
                </c:pt>
                <c:pt idx="5679">
                  <c:v>473.19166666666666</c:v>
                </c:pt>
                <c:pt idx="5680">
                  <c:v>473.27500000000003</c:v>
                </c:pt>
                <c:pt idx="5681">
                  <c:v>473.35833333333335</c:v>
                </c:pt>
                <c:pt idx="5682">
                  <c:v>473.44166666666666</c:v>
                </c:pt>
                <c:pt idx="5683">
                  <c:v>473.52500000000003</c:v>
                </c:pt>
                <c:pt idx="5684">
                  <c:v>473.60833333333335</c:v>
                </c:pt>
                <c:pt idx="5685">
                  <c:v>473.69166666666666</c:v>
                </c:pt>
                <c:pt idx="5686">
                  <c:v>473.77500000000003</c:v>
                </c:pt>
                <c:pt idx="5687">
                  <c:v>473.85833333333335</c:v>
                </c:pt>
                <c:pt idx="5688">
                  <c:v>473.94166666666666</c:v>
                </c:pt>
                <c:pt idx="5689">
                  <c:v>474.02500000000003</c:v>
                </c:pt>
                <c:pt idx="5690">
                  <c:v>474.10833333333335</c:v>
                </c:pt>
                <c:pt idx="5691">
                  <c:v>474.19166666666666</c:v>
                </c:pt>
                <c:pt idx="5692">
                  <c:v>474.27500000000003</c:v>
                </c:pt>
                <c:pt idx="5693">
                  <c:v>474.35833333333335</c:v>
                </c:pt>
                <c:pt idx="5694">
                  <c:v>474.44166666666666</c:v>
                </c:pt>
                <c:pt idx="5695">
                  <c:v>474.52500000000003</c:v>
                </c:pt>
                <c:pt idx="5696">
                  <c:v>474.60833333333335</c:v>
                </c:pt>
                <c:pt idx="5697">
                  <c:v>474.69166666666666</c:v>
                </c:pt>
                <c:pt idx="5698">
                  <c:v>474.77500000000003</c:v>
                </c:pt>
                <c:pt idx="5699">
                  <c:v>474.85833333333335</c:v>
                </c:pt>
                <c:pt idx="5700">
                  <c:v>474.94166666666666</c:v>
                </c:pt>
                <c:pt idx="5701">
                  <c:v>475.02500000000003</c:v>
                </c:pt>
                <c:pt idx="5702">
                  <c:v>475.10833333333335</c:v>
                </c:pt>
                <c:pt idx="5703">
                  <c:v>475.19166666666666</c:v>
                </c:pt>
                <c:pt idx="5704">
                  <c:v>475.27500000000003</c:v>
                </c:pt>
                <c:pt idx="5705">
                  <c:v>475.35833333333335</c:v>
                </c:pt>
                <c:pt idx="5706">
                  <c:v>475.44166666666666</c:v>
                </c:pt>
                <c:pt idx="5707">
                  <c:v>475.52500000000003</c:v>
                </c:pt>
                <c:pt idx="5708">
                  <c:v>475.60833333333335</c:v>
                </c:pt>
                <c:pt idx="5709">
                  <c:v>475.69166666666666</c:v>
                </c:pt>
                <c:pt idx="5710">
                  <c:v>475.77500000000003</c:v>
                </c:pt>
                <c:pt idx="5711">
                  <c:v>475.85833333333335</c:v>
                </c:pt>
                <c:pt idx="5712">
                  <c:v>475.94166666666666</c:v>
                </c:pt>
                <c:pt idx="5713">
                  <c:v>476.02500000000003</c:v>
                </c:pt>
                <c:pt idx="5714">
                  <c:v>476.10833333333335</c:v>
                </c:pt>
                <c:pt idx="5715">
                  <c:v>476.19166666666666</c:v>
                </c:pt>
                <c:pt idx="5716">
                  <c:v>476.27500000000003</c:v>
                </c:pt>
                <c:pt idx="5717">
                  <c:v>476.35833333333335</c:v>
                </c:pt>
                <c:pt idx="5718">
                  <c:v>476.44166666666666</c:v>
                </c:pt>
                <c:pt idx="5719">
                  <c:v>476.52500000000003</c:v>
                </c:pt>
                <c:pt idx="5720">
                  <c:v>476.60833333333335</c:v>
                </c:pt>
                <c:pt idx="5721">
                  <c:v>476.69166666666666</c:v>
                </c:pt>
                <c:pt idx="5722">
                  <c:v>476.77500000000003</c:v>
                </c:pt>
                <c:pt idx="5723">
                  <c:v>476.85833333333335</c:v>
                </c:pt>
                <c:pt idx="5724">
                  <c:v>476.94166666666666</c:v>
                </c:pt>
                <c:pt idx="5725">
                  <c:v>477.02500000000003</c:v>
                </c:pt>
                <c:pt idx="5726">
                  <c:v>477.10833333333335</c:v>
                </c:pt>
                <c:pt idx="5727">
                  <c:v>477.19166666666666</c:v>
                </c:pt>
                <c:pt idx="5728">
                  <c:v>477.27500000000003</c:v>
                </c:pt>
                <c:pt idx="5729">
                  <c:v>477.35833333333335</c:v>
                </c:pt>
                <c:pt idx="5730">
                  <c:v>477.44166666666666</c:v>
                </c:pt>
                <c:pt idx="5731">
                  <c:v>477.52500000000003</c:v>
                </c:pt>
                <c:pt idx="5732">
                  <c:v>477.60833333333335</c:v>
                </c:pt>
                <c:pt idx="5733">
                  <c:v>477.69166666666666</c:v>
                </c:pt>
                <c:pt idx="5734">
                  <c:v>477.77500000000003</c:v>
                </c:pt>
                <c:pt idx="5735">
                  <c:v>477.85833333333335</c:v>
                </c:pt>
                <c:pt idx="5736">
                  <c:v>477.94166666666666</c:v>
                </c:pt>
                <c:pt idx="5737">
                  <c:v>478.02500000000003</c:v>
                </c:pt>
                <c:pt idx="5738">
                  <c:v>478.10833333333335</c:v>
                </c:pt>
                <c:pt idx="5739">
                  <c:v>478.19166666666666</c:v>
                </c:pt>
                <c:pt idx="5740">
                  <c:v>478.27500000000003</c:v>
                </c:pt>
                <c:pt idx="5741">
                  <c:v>478.35833333333335</c:v>
                </c:pt>
                <c:pt idx="5742">
                  <c:v>478.44166666666666</c:v>
                </c:pt>
                <c:pt idx="5743">
                  <c:v>478.52500000000003</c:v>
                </c:pt>
                <c:pt idx="5744">
                  <c:v>478.60833333333335</c:v>
                </c:pt>
                <c:pt idx="5745">
                  <c:v>478.69166666666666</c:v>
                </c:pt>
                <c:pt idx="5746">
                  <c:v>478.77500000000003</c:v>
                </c:pt>
                <c:pt idx="5747">
                  <c:v>478.85833333333335</c:v>
                </c:pt>
                <c:pt idx="5748">
                  <c:v>478.94166666666666</c:v>
                </c:pt>
                <c:pt idx="5749">
                  <c:v>479.02500000000003</c:v>
                </c:pt>
                <c:pt idx="5750">
                  <c:v>479.10833333333335</c:v>
                </c:pt>
                <c:pt idx="5751">
                  <c:v>479.19166666666666</c:v>
                </c:pt>
                <c:pt idx="5752">
                  <c:v>479.27500000000003</c:v>
                </c:pt>
                <c:pt idx="5753">
                  <c:v>479.35833333333335</c:v>
                </c:pt>
                <c:pt idx="5754">
                  <c:v>479.44166666666666</c:v>
                </c:pt>
                <c:pt idx="5755">
                  <c:v>479.52500000000003</c:v>
                </c:pt>
                <c:pt idx="5756">
                  <c:v>479.60833333333335</c:v>
                </c:pt>
                <c:pt idx="5757">
                  <c:v>479.69166666666666</c:v>
                </c:pt>
                <c:pt idx="5758">
                  <c:v>479.77500000000003</c:v>
                </c:pt>
                <c:pt idx="5759">
                  <c:v>479.85833333333335</c:v>
                </c:pt>
                <c:pt idx="5760">
                  <c:v>479.94166666666666</c:v>
                </c:pt>
                <c:pt idx="5761">
                  <c:v>480.02500000000003</c:v>
                </c:pt>
                <c:pt idx="5762">
                  <c:v>480.10833333333335</c:v>
                </c:pt>
                <c:pt idx="5763">
                  <c:v>480.19166666666666</c:v>
                </c:pt>
                <c:pt idx="5764">
                  <c:v>480.27500000000003</c:v>
                </c:pt>
                <c:pt idx="5765">
                  <c:v>480.35833333333335</c:v>
                </c:pt>
                <c:pt idx="5766">
                  <c:v>480.44166666666666</c:v>
                </c:pt>
                <c:pt idx="5767">
                  <c:v>480.52500000000003</c:v>
                </c:pt>
                <c:pt idx="5768">
                  <c:v>480.60833333333335</c:v>
                </c:pt>
                <c:pt idx="5769">
                  <c:v>480.69166666666666</c:v>
                </c:pt>
                <c:pt idx="5770">
                  <c:v>480.77500000000003</c:v>
                </c:pt>
                <c:pt idx="5771">
                  <c:v>480.85833333333335</c:v>
                </c:pt>
                <c:pt idx="5772">
                  <c:v>480.94166666666666</c:v>
                </c:pt>
                <c:pt idx="5773">
                  <c:v>481.02500000000003</c:v>
                </c:pt>
                <c:pt idx="5774">
                  <c:v>481.10833333333335</c:v>
                </c:pt>
                <c:pt idx="5775">
                  <c:v>481.19166666666666</c:v>
                </c:pt>
                <c:pt idx="5776">
                  <c:v>481.27500000000003</c:v>
                </c:pt>
                <c:pt idx="5777">
                  <c:v>481.35833333333335</c:v>
                </c:pt>
                <c:pt idx="5778">
                  <c:v>481.44166666666666</c:v>
                </c:pt>
                <c:pt idx="5779">
                  <c:v>481.52500000000003</c:v>
                </c:pt>
                <c:pt idx="5780">
                  <c:v>481.60833333333335</c:v>
                </c:pt>
                <c:pt idx="5781">
                  <c:v>481.69166666666666</c:v>
                </c:pt>
                <c:pt idx="5782">
                  <c:v>481.77500000000003</c:v>
                </c:pt>
                <c:pt idx="5783">
                  <c:v>481.85833333333335</c:v>
                </c:pt>
                <c:pt idx="5784">
                  <c:v>481.94166666666666</c:v>
                </c:pt>
                <c:pt idx="5785">
                  <c:v>482.02500000000003</c:v>
                </c:pt>
                <c:pt idx="5786">
                  <c:v>482.10833333333335</c:v>
                </c:pt>
                <c:pt idx="5787">
                  <c:v>482.19166666666666</c:v>
                </c:pt>
                <c:pt idx="5788">
                  <c:v>482.27500000000003</c:v>
                </c:pt>
                <c:pt idx="5789">
                  <c:v>482.35833333333335</c:v>
                </c:pt>
                <c:pt idx="5790">
                  <c:v>482.44166666666666</c:v>
                </c:pt>
                <c:pt idx="5791">
                  <c:v>482.52500000000003</c:v>
                </c:pt>
                <c:pt idx="5792">
                  <c:v>482.60833333333335</c:v>
                </c:pt>
                <c:pt idx="5793">
                  <c:v>482.69166666666666</c:v>
                </c:pt>
                <c:pt idx="5794">
                  <c:v>482.77500000000003</c:v>
                </c:pt>
                <c:pt idx="5795">
                  <c:v>482.85833333333335</c:v>
                </c:pt>
                <c:pt idx="5796">
                  <c:v>482.94166666666666</c:v>
                </c:pt>
                <c:pt idx="5797">
                  <c:v>483.02500000000003</c:v>
                </c:pt>
                <c:pt idx="5798">
                  <c:v>483.10833333333335</c:v>
                </c:pt>
                <c:pt idx="5799">
                  <c:v>483.19166666666666</c:v>
                </c:pt>
                <c:pt idx="5800">
                  <c:v>483.27500000000003</c:v>
                </c:pt>
                <c:pt idx="5801">
                  <c:v>483.35833333333335</c:v>
                </c:pt>
                <c:pt idx="5802">
                  <c:v>483.44166666666666</c:v>
                </c:pt>
                <c:pt idx="5803">
                  <c:v>483.52500000000003</c:v>
                </c:pt>
                <c:pt idx="5804">
                  <c:v>483.60833333333335</c:v>
                </c:pt>
                <c:pt idx="5805">
                  <c:v>483.69166666666666</c:v>
                </c:pt>
                <c:pt idx="5806">
                  <c:v>483.77500000000003</c:v>
                </c:pt>
                <c:pt idx="5807">
                  <c:v>483.85833333333335</c:v>
                </c:pt>
                <c:pt idx="5808">
                  <c:v>483.94166666666666</c:v>
                </c:pt>
                <c:pt idx="5809">
                  <c:v>484.02500000000003</c:v>
                </c:pt>
                <c:pt idx="5810">
                  <c:v>484.10833333333335</c:v>
                </c:pt>
                <c:pt idx="5811">
                  <c:v>484.19166666666666</c:v>
                </c:pt>
                <c:pt idx="5812">
                  <c:v>484.27500000000003</c:v>
                </c:pt>
                <c:pt idx="5813">
                  <c:v>484.35833333333335</c:v>
                </c:pt>
                <c:pt idx="5814">
                  <c:v>484.44166666666666</c:v>
                </c:pt>
                <c:pt idx="5815">
                  <c:v>484.52500000000003</c:v>
                </c:pt>
                <c:pt idx="5816">
                  <c:v>484.60833333333335</c:v>
                </c:pt>
                <c:pt idx="5817">
                  <c:v>484.69166666666666</c:v>
                </c:pt>
                <c:pt idx="5818">
                  <c:v>484.77500000000003</c:v>
                </c:pt>
                <c:pt idx="5819">
                  <c:v>484.85833333333335</c:v>
                </c:pt>
                <c:pt idx="5820">
                  <c:v>484.94166666666666</c:v>
                </c:pt>
                <c:pt idx="5821">
                  <c:v>485.02500000000003</c:v>
                </c:pt>
                <c:pt idx="5822">
                  <c:v>485.10833333333335</c:v>
                </c:pt>
                <c:pt idx="5823">
                  <c:v>485.19166666666666</c:v>
                </c:pt>
                <c:pt idx="5824">
                  <c:v>485.27500000000003</c:v>
                </c:pt>
                <c:pt idx="5825">
                  <c:v>485.35833333333335</c:v>
                </c:pt>
                <c:pt idx="5826">
                  <c:v>485.44166666666666</c:v>
                </c:pt>
                <c:pt idx="5827">
                  <c:v>485.52500000000003</c:v>
                </c:pt>
                <c:pt idx="5828">
                  <c:v>485.60833333333335</c:v>
                </c:pt>
                <c:pt idx="5829">
                  <c:v>485.69166666666666</c:v>
                </c:pt>
                <c:pt idx="5830">
                  <c:v>485.77500000000003</c:v>
                </c:pt>
                <c:pt idx="5831">
                  <c:v>485.85833333333335</c:v>
                </c:pt>
                <c:pt idx="5832">
                  <c:v>485.94166666666666</c:v>
                </c:pt>
                <c:pt idx="5833">
                  <c:v>486.02500000000003</c:v>
                </c:pt>
                <c:pt idx="5834">
                  <c:v>486.10833333333335</c:v>
                </c:pt>
                <c:pt idx="5835">
                  <c:v>486.19166666666666</c:v>
                </c:pt>
                <c:pt idx="5836">
                  <c:v>486.27500000000003</c:v>
                </c:pt>
                <c:pt idx="5837">
                  <c:v>486.35833333333335</c:v>
                </c:pt>
                <c:pt idx="5838">
                  <c:v>486.44166666666666</c:v>
                </c:pt>
                <c:pt idx="5839">
                  <c:v>486.52500000000003</c:v>
                </c:pt>
                <c:pt idx="5840">
                  <c:v>486.60833333333335</c:v>
                </c:pt>
                <c:pt idx="5841">
                  <c:v>486.69166666666666</c:v>
                </c:pt>
                <c:pt idx="5842">
                  <c:v>486.77500000000003</c:v>
                </c:pt>
                <c:pt idx="5843">
                  <c:v>486.85833333333335</c:v>
                </c:pt>
                <c:pt idx="5844">
                  <c:v>486.94166666666666</c:v>
                </c:pt>
                <c:pt idx="5845">
                  <c:v>487.02500000000003</c:v>
                </c:pt>
                <c:pt idx="5846">
                  <c:v>487.10833333333335</c:v>
                </c:pt>
                <c:pt idx="5847">
                  <c:v>487.19166666666666</c:v>
                </c:pt>
                <c:pt idx="5848">
                  <c:v>487.27500000000003</c:v>
                </c:pt>
                <c:pt idx="5849">
                  <c:v>487.35833333333335</c:v>
                </c:pt>
                <c:pt idx="5850">
                  <c:v>487.44166666666666</c:v>
                </c:pt>
                <c:pt idx="5851">
                  <c:v>487.52500000000003</c:v>
                </c:pt>
                <c:pt idx="5852">
                  <c:v>487.60833333333335</c:v>
                </c:pt>
                <c:pt idx="5853">
                  <c:v>487.69166666666666</c:v>
                </c:pt>
                <c:pt idx="5854">
                  <c:v>487.77500000000003</c:v>
                </c:pt>
                <c:pt idx="5855">
                  <c:v>487.85833333333335</c:v>
                </c:pt>
                <c:pt idx="5856">
                  <c:v>487.94166666666666</c:v>
                </c:pt>
                <c:pt idx="5857">
                  <c:v>488.02500000000003</c:v>
                </c:pt>
                <c:pt idx="5858">
                  <c:v>488.10833333333335</c:v>
                </c:pt>
                <c:pt idx="5859">
                  <c:v>488.19166666666666</c:v>
                </c:pt>
                <c:pt idx="5860">
                  <c:v>488.27500000000003</c:v>
                </c:pt>
                <c:pt idx="5861">
                  <c:v>488.35833333333335</c:v>
                </c:pt>
                <c:pt idx="5862">
                  <c:v>488.44166666666666</c:v>
                </c:pt>
                <c:pt idx="5863">
                  <c:v>488.52500000000003</c:v>
                </c:pt>
                <c:pt idx="5864">
                  <c:v>488.60833333333335</c:v>
                </c:pt>
                <c:pt idx="5865">
                  <c:v>488.69166666666666</c:v>
                </c:pt>
                <c:pt idx="5866">
                  <c:v>488.77500000000003</c:v>
                </c:pt>
                <c:pt idx="5867">
                  <c:v>488.85833333333335</c:v>
                </c:pt>
                <c:pt idx="5868">
                  <c:v>488.94166666666666</c:v>
                </c:pt>
                <c:pt idx="5869">
                  <c:v>489.02500000000003</c:v>
                </c:pt>
                <c:pt idx="5870">
                  <c:v>489.10833333333335</c:v>
                </c:pt>
                <c:pt idx="5871">
                  <c:v>489.19166666666666</c:v>
                </c:pt>
                <c:pt idx="5872">
                  <c:v>489.27500000000003</c:v>
                </c:pt>
                <c:pt idx="5873">
                  <c:v>489.35833333333335</c:v>
                </c:pt>
                <c:pt idx="5874">
                  <c:v>489.44166666666666</c:v>
                </c:pt>
                <c:pt idx="5875">
                  <c:v>489.52500000000003</c:v>
                </c:pt>
                <c:pt idx="5876">
                  <c:v>489.60833333333335</c:v>
                </c:pt>
                <c:pt idx="5877">
                  <c:v>489.69166666666666</c:v>
                </c:pt>
                <c:pt idx="5878">
                  <c:v>489.77500000000003</c:v>
                </c:pt>
                <c:pt idx="5879">
                  <c:v>489.85833333333335</c:v>
                </c:pt>
                <c:pt idx="5880">
                  <c:v>489.94166666666666</c:v>
                </c:pt>
                <c:pt idx="5881">
                  <c:v>490.02500000000003</c:v>
                </c:pt>
                <c:pt idx="5882">
                  <c:v>490.10833333333335</c:v>
                </c:pt>
                <c:pt idx="5883">
                  <c:v>490.19166666666666</c:v>
                </c:pt>
                <c:pt idx="5884">
                  <c:v>490.27500000000003</c:v>
                </c:pt>
                <c:pt idx="5885">
                  <c:v>490.35833333333335</c:v>
                </c:pt>
                <c:pt idx="5886">
                  <c:v>490.44166666666666</c:v>
                </c:pt>
                <c:pt idx="5887">
                  <c:v>490.52500000000003</c:v>
                </c:pt>
                <c:pt idx="5888">
                  <c:v>490.60833333333335</c:v>
                </c:pt>
                <c:pt idx="5889">
                  <c:v>490.69166666666666</c:v>
                </c:pt>
                <c:pt idx="5890">
                  <c:v>490.77500000000003</c:v>
                </c:pt>
                <c:pt idx="5891">
                  <c:v>490.85833333333335</c:v>
                </c:pt>
                <c:pt idx="5892">
                  <c:v>490.94166666666666</c:v>
                </c:pt>
                <c:pt idx="5893">
                  <c:v>491.02500000000003</c:v>
                </c:pt>
                <c:pt idx="5894">
                  <c:v>491.10833333333335</c:v>
                </c:pt>
                <c:pt idx="5895">
                  <c:v>491.19166666666666</c:v>
                </c:pt>
                <c:pt idx="5896">
                  <c:v>491.27500000000003</c:v>
                </c:pt>
                <c:pt idx="5897">
                  <c:v>491.35833333333335</c:v>
                </c:pt>
                <c:pt idx="5898">
                  <c:v>491.44166666666666</c:v>
                </c:pt>
                <c:pt idx="5899">
                  <c:v>491.52500000000003</c:v>
                </c:pt>
                <c:pt idx="5900">
                  <c:v>491.60833333333335</c:v>
                </c:pt>
                <c:pt idx="5901">
                  <c:v>491.69166666666666</c:v>
                </c:pt>
                <c:pt idx="5902">
                  <c:v>491.77500000000003</c:v>
                </c:pt>
                <c:pt idx="5903">
                  <c:v>491.85833333333335</c:v>
                </c:pt>
                <c:pt idx="5904">
                  <c:v>491.94166666666666</c:v>
                </c:pt>
                <c:pt idx="5905">
                  <c:v>492.02500000000003</c:v>
                </c:pt>
                <c:pt idx="5906">
                  <c:v>492.10833333333335</c:v>
                </c:pt>
                <c:pt idx="5907">
                  <c:v>492.19166666666666</c:v>
                </c:pt>
                <c:pt idx="5908">
                  <c:v>492.27500000000003</c:v>
                </c:pt>
                <c:pt idx="5909">
                  <c:v>492.35833333333335</c:v>
                </c:pt>
                <c:pt idx="5910">
                  <c:v>492.44166666666666</c:v>
                </c:pt>
                <c:pt idx="5911">
                  <c:v>492.52500000000003</c:v>
                </c:pt>
                <c:pt idx="5912">
                  <c:v>492.60833333333335</c:v>
                </c:pt>
                <c:pt idx="5913">
                  <c:v>492.69166666666666</c:v>
                </c:pt>
                <c:pt idx="5914">
                  <c:v>492.77500000000003</c:v>
                </c:pt>
                <c:pt idx="5915">
                  <c:v>492.85833333333335</c:v>
                </c:pt>
                <c:pt idx="5916">
                  <c:v>492.94166666666666</c:v>
                </c:pt>
                <c:pt idx="5917">
                  <c:v>493.02500000000003</c:v>
                </c:pt>
                <c:pt idx="5918">
                  <c:v>493.10833333333335</c:v>
                </c:pt>
                <c:pt idx="5919">
                  <c:v>493.19166666666666</c:v>
                </c:pt>
                <c:pt idx="5920">
                  <c:v>493.27500000000003</c:v>
                </c:pt>
                <c:pt idx="5921">
                  <c:v>493.35833333333335</c:v>
                </c:pt>
                <c:pt idx="5922">
                  <c:v>493.44166666666666</c:v>
                </c:pt>
                <c:pt idx="5923">
                  <c:v>493.52500000000003</c:v>
                </c:pt>
                <c:pt idx="5924">
                  <c:v>493.60833333333335</c:v>
                </c:pt>
                <c:pt idx="5925">
                  <c:v>493.69166666666666</c:v>
                </c:pt>
                <c:pt idx="5926">
                  <c:v>493.77500000000003</c:v>
                </c:pt>
                <c:pt idx="5927">
                  <c:v>493.85833333333335</c:v>
                </c:pt>
                <c:pt idx="5928">
                  <c:v>493.94166666666666</c:v>
                </c:pt>
                <c:pt idx="5929">
                  <c:v>494.02500000000003</c:v>
                </c:pt>
                <c:pt idx="5930">
                  <c:v>494.10833333333335</c:v>
                </c:pt>
                <c:pt idx="5931">
                  <c:v>494.19166666666666</c:v>
                </c:pt>
                <c:pt idx="5932">
                  <c:v>494.27500000000003</c:v>
                </c:pt>
                <c:pt idx="5933">
                  <c:v>494.35833333333335</c:v>
                </c:pt>
                <c:pt idx="5934">
                  <c:v>494.44166666666666</c:v>
                </c:pt>
                <c:pt idx="5935">
                  <c:v>494.52500000000003</c:v>
                </c:pt>
                <c:pt idx="5936">
                  <c:v>494.60833333333335</c:v>
                </c:pt>
                <c:pt idx="5937">
                  <c:v>494.69166666666666</c:v>
                </c:pt>
                <c:pt idx="5938">
                  <c:v>494.77500000000003</c:v>
                </c:pt>
                <c:pt idx="5939">
                  <c:v>494.85833333333335</c:v>
                </c:pt>
                <c:pt idx="5940">
                  <c:v>494.94166666666666</c:v>
                </c:pt>
                <c:pt idx="5941">
                  <c:v>495.02500000000003</c:v>
                </c:pt>
                <c:pt idx="5942">
                  <c:v>495.10833333333335</c:v>
                </c:pt>
                <c:pt idx="5943">
                  <c:v>495.19166666666666</c:v>
                </c:pt>
                <c:pt idx="5944">
                  <c:v>495.27500000000003</c:v>
                </c:pt>
                <c:pt idx="5945">
                  <c:v>495.35833333333335</c:v>
                </c:pt>
                <c:pt idx="5946">
                  <c:v>495.44166666666666</c:v>
                </c:pt>
                <c:pt idx="5947">
                  <c:v>495.52500000000003</c:v>
                </c:pt>
                <c:pt idx="5948">
                  <c:v>495.60833333333335</c:v>
                </c:pt>
                <c:pt idx="5949">
                  <c:v>495.69166666666666</c:v>
                </c:pt>
                <c:pt idx="5950">
                  <c:v>495.77500000000003</c:v>
                </c:pt>
                <c:pt idx="5951">
                  <c:v>495.85833333333335</c:v>
                </c:pt>
                <c:pt idx="5952">
                  <c:v>495.94166666666666</c:v>
                </c:pt>
                <c:pt idx="5953">
                  <c:v>496.02500000000003</c:v>
                </c:pt>
                <c:pt idx="5954">
                  <c:v>496.10833333333335</c:v>
                </c:pt>
                <c:pt idx="5955">
                  <c:v>496.19166666666666</c:v>
                </c:pt>
                <c:pt idx="5956">
                  <c:v>496.27500000000003</c:v>
                </c:pt>
                <c:pt idx="5957">
                  <c:v>496.35833333333335</c:v>
                </c:pt>
                <c:pt idx="5958">
                  <c:v>496.44166666666666</c:v>
                </c:pt>
                <c:pt idx="5959">
                  <c:v>496.52500000000003</c:v>
                </c:pt>
                <c:pt idx="5960">
                  <c:v>496.60833333333335</c:v>
                </c:pt>
                <c:pt idx="5961">
                  <c:v>496.69166666666666</c:v>
                </c:pt>
                <c:pt idx="5962">
                  <c:v>496.77500000000003</c:v>
                </c:pt>
                <c:pt idx="5963">
                  <c:v>496.85833333333335</c:v>
                </c:pt>
                <c:pt idx="5964">
                  <c:v>496.94166666666666</c:v>
                </c:pt>
                <c:pt idx="5965">
                  <c:v>497.02500000000003</c:v>
                </c:pt>
                <c:pt idx="5966">
                  <c:v>497.10833333333335</c:v>
                </c:pt>
                <c:pt idx="5967">
                  <c:v>497.19166666666666</c:v>
                </c:pt>
                <c:pt idx="5968">
                  <c:v>497.27500000000003</c:v>
                </c:pt>
                <c:pt idx="5969">
                  <c:v>497.35833333333335</c:v>
                </c:pt>
                <c:pt idx="5970">
                  <c:v>497.44166666666666</c:v>
                </c:pt>
                <c:pt idx="5971">
                  <c:v>497.52500000000003</c:v>
                </c:pt>
                <c:pt idx="5972">
                  <c:v>497.60833333333335</c:v>
                </c:pt>
                <c:pt idx="5973">
                  <c:v>497.69166666666666</c:v>
                </c:pt>
                <c:pt idx="5974">
                  <c:v>497.77500000000003</c:v>
                </c:pt>
                <c:pt idx="5975">
                  <c:v>497.85833333333335</c:v>
                </c:pt>
                <c:pt idx="5976">
                  <c:v>497.94166666666666</c:v>
                </c:pt>
                <c:pt idx="5977">
                  <c:v>498.02500000000003</c:v>
                </c:pt>
                <c:pt idx="5978">
                  <c:v>498.10833333333335</c:v>
                </c:pt>
                <c:pt idx="5979">
                  <c:v>498.19166666666666</c:v>
                </c:pt>
                <c:pt idx="5980">
                  <c:v>498.27500000000003</c:v>
                </c:pt>
                <c:pt idx="5981">
                  <c:v>498.35833333333335</c:v>
                </c:pt>
                <c:pt idx="5982">
                  <c:v>498.44166666666666</c:v>
                </c:pt>
                <c:pt idx="5983">
                  <c:v>498.52500000000003</c:v>
                </c:pt>
                <c:pt idx="5984">
                  <c:v>498.60833333333335</c:v>
                </c:pt>
                <c:pt idx="5985">
                  <c:v>498.69166666666666</c:v>
                </c:pt>
                <c:pt idx="5986">
                  <c:v>498.77500000000003</c:v>
                </c:pt>
                <c:pt idx="5987">
                  <c:v>498.85833333333335</c:v>
                </c:pt>
                <c:pt idx="5988">
                  <c:v>498.94166666666666</c:v>
                </c:pt>
                <c:pt idx="5989">
                  <c:v>499.02500000000003</c:v>
                </c:pt>
                <c:pt idx="5990">
                  <c:v>499.10833333333335</c:v>
                </c:pt>
                <c:pt idx="5991">
                  <c:v>499.19166666666666</c:v>
                </c:pt>
                <c:pt idx="5992">
                  <c:v>499.27500000000003</c:v>
                </c:pt>
                <c:pt idx="5993">
                  <c:v>499.35833333333335</c:v>
                </c:pt>
                <c:pt idx="5994">
                  <c:v>499.44166666666666</c:v>
                </c:pt>
                <c:pt idx="5995">
                  <c:v>499.52500000000003</c:v>
                </c:pt>
                <c:pt idx="5996">
                  <c:v>499.60833333333335</c:v>
                </c:pt>
                <c:pt idx="5997">
                  <c:v>499.69166666666666</c:v>
                </c:pt>
                <c:pt idx="5998">
                  <c:v>499.77500000000003</c:v>
                </c:pt>
                <c:pt idx="5999">
                  <c:v>499.85833333333335</c:v>
                </c:pt>
                <c:pt idx="6000">
                  <c:v>499.94166666666666</c:v>
                </c:pt>
                <c:pt idx="6001">
                  <c:v>500.02500000000003</c:v>
                </c:pt>
                <c:pt idx="6002">
                  <c:v>500.10833333333335</c:v>
                </c:pt>
                <c:pt idx="6003">
                  <c:v>500.19166666666666</c:v>
                </c:pt>
                <c:pt idx="6004">
                  <c:v>500.27500000000003</c:v>
                </c:pt>
                <c:pt idx="6005">
                  <c:v>500.35833333333335</c:v>
                </c:pt>
                <c:pt idx="6006">
                  <c:v>500.44166666666666</c:v>
                </c:pt>
                <c:pt idx="6007">
                  <c:v>500.52500000000003</c:v>
                </c:pt>
                <c:pt idx="6008">
                  <c:v>500.60833333333335</c:v>
                </c:pt>
                <c:pt idx="6009">
                  <c:v>500.69166666666666</c:v>
                </c:pt>
                <c:pt idx="6010">
                  <c:v>500.77500000000003</c:v>
                </c:pt>
                <c:pt idx="6011">
                  <c:v>500.85833333333335</c:v>
                </c:pt>
                <c:pt idx="6012">
                  <c:v>500.94166666666666</c:v>
                </c:pt>
                <c:pt idx="6013">
                  <c:v>501.02500000000003</c:v>
                </c:pt>
                <c:pt idx="6014">
                  <c:v>501.10833333333335</c:v>
                </c:pt>
                <c:pt idx="6015">
                  <c:v>501.19166666666666</c:v>
                </c:pt>
                <c:pt idx="6016">
                  <c:v>501.27500000000003</c:v>
                </c:pt>
                <c:pt idx="6017">
                  <c:v>501.35833333333335</c:v>
                </c:pt>
                <c:pt idx="6018">
                  <c:v>501.44166666666666</c:v>
                </c:pt>
                <c:pt idx="6019">
                  <c:v>501.52500000000003</c:v>
                </c:pt>
                <c:pt idx="6020">
                  <c:v>501.60833333333335</c:v>
                </c:pt>
                <c:pt idx="6021">
                  <c:v>501.69166666666666</c:v>
                </c:pt>
                <c:pt idx="6022">
                  <c:v>501.77500000000003</c:v>
                </c:pt>
                <c:pt idx="6023">
                  <c:v>501.85833333333335</c:v>
                </c:pt>
                <c:pt idx="6024">
                  <c:v>501.94166666666666</c:v>
                </c:pt>
                <c:pt idx="6025">
                  <c:v>502.02500000000003</c:v>
                </c:pt>
                <c:pt idx="6026">
                  <c:v>502.10833333333335</c:v>
                </c:pt>
                <c:pt idx="6027">
                  <c:v>502.18333333333334</c:v>
                </c:pt>
                <c:pt idx="6028">
                  <c:v>502.26666666666665</c:v>
                </c:pt>
                <c:pt idx="6029">
                  <c:v>502.34999999999997</c:v>
                </c:pt>
                <c:pt idx="6030">
                  <c:v>502.43333333333334</c:v>
                </c:pt>
                <c:pt idx="6031">
                  <c:v>502.51666666666665</c:v>
                </c:pt>
                <c:pt idx="6032">
                  <c:v>502.59999999999997</c:v>
                </c:pt>
                <c:pt idx="6033">
                  <c:v>502.68333333333334</c:v>
                </c:pt>
                <c:pt idx="6034">
                  <c:v>502.76666666666665</c:v>
                </c:pt>
                <c:pt idx="6035">
                  <c:v>502.84999999999997</c:v>
                </c:pt>
                <c:pt idx="6036">
                  <c:v>502.93333333333334</c:v>
                </c:pt>
                <c:pt idx="6037">
                  <c:v>503.01666666666665</c:v>
                </c:pt>
                <c:pt idx="6038">
                  <c:v>503.09999999999997</c:v>
                </c:pt>
                <c:pt idx="6039">
                  <c:v>503.18333333333334</c:v>
                </c:pt>
                <c:pt idx="6040">
                  <c:v>503.26666666666665</c:v>
                </c:pt>
                <c:pt idx="6041">
                  <c:v>503.34999999999997</c:v>
                </c:pt>
                <c:pt idx="6042">
                  <c:v>503.43333333333334</c:v>
                </c:pt>
                <c:pt idx="6043">
                  <c:v>503.51666666666665</c:v>
                </c:pt>
                <c:pt idx="6044">
                  <c:v>503.59999999999997</c:v>
                </c:pt>
                <c:pt idx="6045">
                  <c:v>503.68333333333334</c:v>
                </c:pt>
                <c:pt idx="6046">
                  <c:v>503.76666666666665</c:v>
                </c:pt>
                <c:pt idx="6047">
                  <c:v>503.84999999999997</c:v>
                </c:pt>
                <c:pt idx="6048">
                  <c:v>503.93333333333334</c:v>
                </c:pt>
                <c:pt idx="6049">
                  <c:v>504.01666666666665</c:v>
                </c:pt>
                <c:pt idx="6050">
                  <c:v>504.09999999999997</c:v>
                </c:pt>
                <c:pt idx="6051">
                  <c:v>504.18333333333334</c:v>
                </c:pt>
                <c:pt idx="6052">
                  <c:v>504.26666666666665</c:v>
                </c:pt>
                <c:pt idx="6053">
                  <c:v>504.34999999999997</c:v>
                </c:pt>
                <c:pt idx="6054">
                  <c:v>504.43333333333334</c:v>
                </c:pt>
                <c:pt idx="6055">
                  <c:v>504.51666666666665</c:v>
                </c:pt>
                <c:pt idx="6056">
                  <c:v>504.59999999999997</c:v>
                </c:pt>
                <c:pt idx="6057">
                  <c:v>504.68333333333334</c:v>
                </c:pt>
                <c:pt idx="6058">
                  <c:v>504.76666666666665</c:v>
                </c:pt>
                <c:pt idx="6059">
                  <c:v>504.84999999999997</c:v>
                </c:pt>
                <c:pt idx="6060">
                  <c:v>504.93333333333334</c:v>
                </c:pt>
                <c:pt idx="6061">
                  <c:v>505.01666666666665</c:v>
                </c:pt>
                <c:pt idx="6062">
                  <c:v>505.09999999999997</c:v>
                </c:pt>
                <c:pt idx="6063">
                  <c:v>505.18333333333334</c:v>
                </c:pt>
                <c:pt idx="6064">
                  <c:v>505.26666666666665</c:v>
                </c:pt>
                <c:pt idx="6065">
                  <c:v>505.34999999999997</c:v>
                </c:pt>
                <c:pt idx="6066">
                  <c:v>505.43333333333334</c:v>
                </c:pt>
                <c:pt idx="6067">
                  <c:v>505.51666666666665</c:v>
                </c:pt>
                <c:pt idx="6068">
                  <c:v>505.59999999999997</c:v>
                </c:pt>
                <c:pt idx="6069">
                  <c:v>505.68333333333334</c:v>
                </c:pt>
                <c:pt idx="6070">
                  <c:v>505.76666666666665</c:v>
                </c:pt>
                <c:pt idx="6071">
                  <c:v>505.84999999999997</c:v>
                </c:pt>
                <c:pt idx="6072">
                  <c:v>505.93333333333334</c:v>
                </c:pt>
                <c:pt idx="6073">
                  <c:v>506.01666666666665</c:v>
                </c:pt>
                <c:pt idx="6074">
                  <c:v>506.09999999999997</c:v>
                </c:pt>
                <c:pt idx="6075">
                  <c:v>506.18333333333334</c:v>
                </c:pt>
                <c:pt idx="6076">
                  <c:v>506.26666666666665</c:v>
                </c:pt>
                <c:pt idx="6077">
                  <c:v>506.34999999999997</c:v>
                </c:pt>
                <c:pt idx="6078">
                  <c:v>506.43333333333334</c:v>
                </c:pt>
                <c:pt idx="6079">
                  <c:v>506.51666666666665</c:v>
                </c:pt>
                <c:pt idx="6080">
                  <c:v>506.59999999999997</c:v>
                </c:pt>
                <c:pt idx="6081">
                  <c:v>506.68333333333334</c:v>
                </c:pt>
                <c:pt idx="6082">
                  <c:v>506.76666666666665</c:v>
                </c:pt>
                <c:pt idx="6083">
                  <c:v>506.84999999999997</c:v>
                </c:pt>
                <c:pt idx="6084">
                  <c:v>506.93333333333334</c:v>
                </c:pt>
                <c:pt idx="6085">
                  <c:v>507.01666666666665</c:v>
                </c:pt>
                <c:pt idx="6086">
                  <c:v>507.09999999999997</c:v>
                </c:pt>
                <c:pt idx="6087">
                  <c:v>507.18333333333334</c:v>
                </c:pt>
                <c:pt idx="6088">
                  <c:v>507.26666666666665</c:v>
                </c:pt>
                <c:pt idx="6089">
                  <c:v>507.34999999999997</c:v>
                </c:pt>
                <c:pt idx="6090">
                  <c:v>507.43333333333334</c:v>
                </c:pt>
                <c:pt idx="6091">
                  <c:v>507.51666666666665</c:v>
                </c:pt>
                <c:pt idx="6092">
                  <c:v>507.59999999999997</c:v>
                </c:pt>
                <c:pt idx="6093">
                  <c:v>507.68333333333334</c:v>
                </c:pt>
                <c:pt idx="6094">
                  <c:v>507.76666666666665</c:v>
                </c:pt>
                <c:pt idx="6095">
                  <c:v>507.84999999999997</c:v>
                </c:pt>
                <c:pt idx="6096">
                  <c:v>507.93333333333334</c:v>
                </c:pt>
                <c:pt idx="6097">
                  <c:v>508.01666666666665</c:v>
                </c:pt>
                <c:pt idx="6098">
                  <c:v>508.09999999999997</c:v>
                </c:pt>
                <c:pt idx="6099">
                  <c:v>508.18333333333334</c:v>
                </c:pt>
                <c:pt idx="6100">
                  <c:v>508.26666666666665</c:v>
                </c:pt>
                <c:pt idx="6101">
                  <c:v>508.34999999999997</c:v>
                </c:pt>
                <c:pt idx="6102">
                  <c:v>508.43333333333334</c:v>
                </c:pt>
                <c:pt idx="6103">
                  <c:v>508.51666666666665</c:v>
                </c:pt>
                <c:pt idx="6104">
                  <c:v>508.59999999999997</c:v>
                </c:pt>
                <c:pt idx="6105">
                  <c:v>508.68333333333334</c:v>
                </c:pt>
                <c:pt idx="6106">
                  <c:v>508.76666666666665</c:v>
                </c:pt>
                <c:pt idx="6107">
                  <c:v>508.84999999999997</c:v>
                </c:pt>
                <c:pt idx="6108">
                  <c:v>508.93333333333334</c:v>
                </c:pt>
                <c:pt idx="6109">
                  <c:v>509.01666666666665</c:v>
                </c:pt>
                <c:pt idx="6110">
                  <c:v>509.09999999999997</c:v>
                </c:pt>
                <c:pt idx="6111">
                  <c:v>509.18333333333334</c:v>
                </c:pt>
                <c:pt idx="6112">
                  <c:v>509.26666666666665</c:v>
                </c:pt>
                <c:pt idx="6113">
                  <c:v>509.34999999999997</c:v>
                </c:pt>
                <c:pt idx="6114">
                  <c:v>509.43333333333334</c:v>
                </c:pt>
                <c:pt idx="6115">
                  <c:v>509.51666666666665</c:v>
                </c:pt>
                <c:pt idx="6116">
                  <c:v>509.59999999999997</c:v>
                </c:pt>
                <c:pt idx="6117">
                  <c:v>509.68333333333334</c:v>
                </c:pt>
                <c:pt idx="6118">
                  <c:v>509.76666666666665</c:v>
                </c:pt>
                <c:pt idx="6119">
                  <c:v>509.84999999999997</c:v>
                </c:pt>
                <c:pt idx="6120">
                  <c:v>509.93333333333334</c:v>
                </c:pt>
                <c:pt idx="6121">
                  <c:v>510.01666666666665</c:v>
                </c:pt>
                <c:pt idx="6122">
                  <c:v>510.09999999999997</c:v>
                </c:pt>
                <c:pt idx="6123">
                  <c:v>510.18333333333334</c:v>
                </c:pt>
                <c:pt idx="6124">
                  <c:v>510.26666666666665</c:v>
                </c:pt>
                <c:pt idx="6125">
                  <c:v>510.34999999999997</c:v>
                </c:pt>
                <c:pt idx="6126">
                  <c:v>510.43333333333334</c:v>
                </c:pt>
                <c:pt idx="6127">
                  <c:v>510.51666666666665</c:v>
                </c:pt>
                <c:pt idx="6128">
                  <c:v>510.59999999999997</c:v>
                </c:pt>
                <c:pt idx="6129">
                  <c:v>510.68333333333334</c:v>
                </c:pt>
                <c:pt idx="6130">
                  <c:v>510.76666666666665</c:v>
                </c:pt>
                <c:pt idx="6131">
                  <c:v>510.84999999999997</c:v>
                </c:pt>
                <c:pt idx="6132">
                  <c:v>510.93333333333334</c:v>
                </c:pt>
                <c:pt idx="6133">
                  <c:v>511.01666666666665</c:v>
                </c:pt>
                <c:pt idx="6134">
                  <c:v>511.09999999999997</c:v>
                </c:pt>
                <c:pt idx="6135">
                  <c:v>511.18333333333334</c:v>
                </c:pt>
                <c:pt idx="6136">
                  <c:v>511.26666666666665</c:v>
                </c:pt>
                <c:pt idx="6137">
                  <c:v>511.34999999999997</c:v>
                </c:pt>
                <c:pt idx="6138">
                  <c:v>511.43333333333334</c:v>
                </c:pt>
                <c:pt idx="6139">
                  <c:v>511.51666666666665</c:v>
                </c:pt>
                <c:pt idx="6140">
                  <c:v>511.59999999999997</c:v>
                </c:pt>
                <c:pt idx="6141">
                  <c:v>511.68333333333334</c:v>
                </c:pt>
                <c:pt idx="6142">
                  <c:v>511.76666666666665</c:v>
                </c:pt>
                <c:pt idx="6143">
                  <c:v>511.84999999999997</c:v>
                </c:pt>
                <c:pt idx="6144">
                  <c:v>511.93333333333334</c:v>
                </c:pt>
                <c:pt idx="6145">
                  <c:v>512.01666666666665</c:v>
                </c:pt>
                <c:pt idx="6146">
                  <c:v>512.1</c:v>
                </c:pt>
                <c:pt idx="6147">
                  <c:v>512.18333333333328</c:v>
                </c:pt>
                <c:pt idx="6148">
                  <c:v>512.26666666666665</c:v>
                </c:pt>
                <c:pt idx="6149">
                  <c:v>512.35</c:v>
                </c:pt>
                <c:pt idx="6150">
                  <c:v>512.43333333333328</c:v>
                </c:pt>
                <c:pt idx="6151">
                  <c:v>512.51666666666665</c:v>
                </c:pt>
                <c:pt idx="6152">
                  <c:v>512.6</c:v>
                </c:pt>
                <c:pt idx="6153">
                  <c:v>512.68333333333328</c:v>
                </c:pt>
                <c:pt idx="6154">
                  <c:v>512.76666666666665</c:v>
                </c:pt>
                <c:pt idx="6155">
                  <c:v>512.85</c:v>
                </c:pt>
                <c:pt idx="6156">
                  <c:v>512.93333333333328</c:v>
                </c:pt>
                <c:pt idx="6157">
                  <c:v>513.01666666666665</c:v>
                </c:pt>
                <c:pt idx="6158">
                  <c:v>513.1</c:v>
                </c:pt>
                <c:pt idx="6159">
                  <c:v>513.18333333333328</c:v>
                </c:pt>
                <c:pt idx="6160">
                  <c:v>513.26666666666665</c:v>
                </c:pt>
                <c:pt idx="6161">
                  <c:v>513.35</c:v>
                </c:pt>
                <c:pt idx="6162">
                  <c:v>513.43333333333328</c:v>
                </c:pt>
                <c:pt idx="6163">
                  <c:v>513.51666666666665</c:v>
                </c:pt>
                <c:pt idx="6164">
                  <c:v>513.6</c:v>
                </c:pt>
                <c:pt idx="6165">
                  <c:v>513.68333333333328</c:v>
                </c:pt>
                <c:pt idx="6166">
                  <c:v>513.76666666666665</c:v>
                </c:pt>
                <c:pt idx="6167">
                  <c:v>513.85</c:v>
                </c:pt>
                <c:pt idx="6168">
                  <c:v>513.93333333333328</c:v>
                </c:pt>
                <c:pt idx="6169">
                  <c:v>514.01666666666665</c:v>
                </c:pt>
                <c:pt idx="6170">
                  <c:v>514.1</c:v>
                </c:pt>
                <c:pt idx="6171">
                  <c:v>514.18333333333328</c:v>
                </c:pt>
                <c:pt idx="6172">
                  <c:v>514.26666666666665</c:v>
                </c:pt>
                <c:pt idx="6173">
                  <c:v>514.35</c:v>
                </c:pt>
                <c:pt idx="6174">
                  <c:v>514.43333333333328</c:v>
                </c:pt>
                <c:pt idx="6175">
                  <c:v>514.51666666666665</c:v>
                </c:pt>
                <c:pt idx="6176">
                  <c:v>514.6</c:v>
                </c:pt>
                <c:pt idx="6177">
                  <c:v>514.68333333333328</c:v>
                </c:pt>
                <c:pt idx="6178">
                  <c:v>514.76666666666665</c:v>
                </c:pt>
                <c:pt idx="6179">
                  <c:v>514.85</c:v>
                </c:pt>
                <c:pt idx="6180">
                  <c:v>514.93333333333328</c:v>
                </c:pt>
                <c:pt idx="6181">
                  <c:v>515.01666666666665</c:v>
                </c:pt>
                <c:pt idx="6182">
                  <c:v>515.1</c:v>
                </c:pt>
                <c:pt idx="6183">
                  <c:v>515.18333333333328</c:v>
                </c:pt>
                <c:pt idx="6184">
                  <c:v>515.26666666666665</c:v>
                </c:pt>
                <c:pt idx="6185">
                  <c:v>515.35</c:v>
                </c:pt>
                <c:pt idx="6186">
                  <c:v>515.43333333333328</c:v>
                </c:pt>
                <c:pt idx="6187">
                  <c:v>515.51666666666665</c:v>
                </c:pt>
                <c:pt idx="6188">
                  <c:v>515.6</c:v>
                </c:pt>
                <c:pt idx="6189">
                  <c:v>515.68333333333328</c:v>
                </c:pt>
                <c:pt idx="6190">
                  <c:v>515.76666666666665</c:v>
                </c:pt>
                <c:pt idx="6191">
                  <c:v>515.85</c:v>
                </c:pt>
                <c:pt idx="6192">
                  <c:v>515.93333333333328</c:v>
                </c:pt>
                <c:pt idx="6193">
                  <c:v>516.01666666666665</c:v>
                </c:pt>
                <c:pt idx="6194">
                  <c:v>516.1</c:v>
                </c:pt>
                <c:pt idx="6195">
                  <c:v>516.18333333333328</c:v>
                </c:pt>
                <c:pt idx="6196">
                  <c:v>516.26666666666665</c:v>
                </c:pt>
                <c:pt idx="6197">
                  <c:v>516.35</c:v>
                </c:pt>
                <c:pt idx="6198">
                  <c:v>516.43333333333328</c:v>
                </c:pt>
                <c:pt idx="6199">
                  <c:v>516.51666666666665</c:v>
                </c:pt>
                <c:pt idx="6200">
                  <c:v>516.6</c:v>
                </c:pt>
                <c:pt idx="6201">
                  <c:v>516.68333333333328</c:v>
                </c:pt>
                <c:pt idx="6202">
                  <c:v>516.76666666666665</c:v>
                </c:pt>
                <c:pt idx="6203">
                  <c:v>516.85</c:v>
                </c:pt>
                <c:pt idx="6204">
                  <c:v>516.93333333333328</c:v>
                </c:pt>
                <c:pt idx="6205">
                  <c:v>517.01666666666665</c:v>
                </c:pt>
                <c:pt idx="6206">
                  <c:v>517.1</c:v>
                </c:pt>
                <c:pt idx="6207">
                  <c:v>517.18333333333328</c:v>
                </c:pt>
                <c:pt idx="6208">
                  <c:v>517.26666666666665</c:v>
                </c:pt>
                <c:pt idx="6209">
                  <c:v>517.35</c:v>
                </c:pt>
                <c:pt idx="6210">
                  <c:v>517.43333333333328</c:v>
                </c:pt>
                <c:pt idx="6211">
                  <c:v>517.51666666666665</c:v>
                </c:pt>
                <c:pt idx="6212">
                  <c:v>517.6</c:v>
                </c:pt>
                <c:pt idx="6213">
                  <c:v>517.68333333333328</c:v>
                </c:pt>
                <c:pt idx="6214">
                  <c:v>517.76666666666665</c:v>
                </c:pt>
                <c:pt idx="6215">
                  <c:v>517.85</c:v>
                </c:pt>
                <c:pt idx="6216">
                  <c:v>517.93333333333328</c:v>
                </c:pt>
                <c:pt idx="6217">
                  <c:v>518.01666666666665</c:v>
                </c:pt>
                <c:pt idx="6218">
                  <c:v>518.1</c:v>
                </c:pt>
                <c:pt idx="6219">
                  <c:v>518.18333333333328</c:v>
                </c:pt>
                <c:pt idx="6220">
                  <c:v>518.26666666666665</c:v>
                </c:pt>
                <c:pt idx="6221">
                  <c:v>518.35</c:v>
                </c:pt>
                <c:pt idx="6222">
                  <c:v>518.43333333333328</c:v>
                </c:pt>
                <c:pt idx="6223">
                  <c:v>518.51666666666665</c:v>
                </c:pt>
                <c:pt idx="6224">
                  <c:v>518.6</c:v>
                </c:pt>
                <c:pt idx="6225">
                  <c:v>518.68333333333328</c:v>
                </c:pt>
                <c:pt idx="6226">
                  <c:v>518.76666666666665</c:v>
                </c:pt>
                <c:pt idx="6227">
                  <c:v>518.85</c:v>
                </c:pt>
                <c:pt idx="6228">
                  <c:v>518.93333333333328</c:v>
                </c:pt>
                <c:pt idx="6229">
                  <c:v>519.01666666666665</c:v>
                </c:pt>
                <c:pt idx="6230">
                  <c:v>519.1</c:v>
                </c:pt>
                <c:pt idx="6231">
                  <c:v>519.18333333333328</c:v>
                </c:pt>
                <c:pt idx="6232">
                  <c:v>519.26666666666665</c:v>
                </c:pt>
                <c:pt idx="6233">
                  <c:v>519.35</c:v>
                </c:pt>
                <c:pt idx="6234">
                  <c:v>519.43333333333328</c:v>
                </c:pt>
                <c:pt idx="6235">
                  <c:v>519.51666666666665</c:v>
                </c:pt>
                <c:pt idx="6236">
                  <c:v>519.6</c:v>
                </c:pt>
                <c:pt idx="6237">
                  <c:v>519.68333333333328</c:v>
                </c:pt>
                <c:pt idx="6238">
                  <c:v>519.76666666666665</c:v>
                </c:pt>
                <c:pt idx="6239">
                  <c:v>519.85</c:v>
                </c:pt>
                <c:pt idx="6240">
                  <c:v>519.93333333333328</c:v>
                </c:pt>
                <c:pt idx="6241">
                  <c:v>520.01666666666665</c:v>
                </c:pt>
                <c:pt idx="6242">
                  <c:v>520.1</c:v>
                </c:pt>
                <c:pt idx="6243">
                  <c:v>520.18333333333328</c:v>
                </c:pt>
                <c:pt idx="6244">
                  <c:v>520.26666666666665</c:v>
                </c:pt>
                <c:pt idx="6245">
                  <c:v>520.35</c:v>
                </c:pt>
                <c:pt idx="6246">
                  <c:v>520.43333333333328</c:v>
                </c:pt>
                <c:pt idx="6247">
                  <c:v>520.51666666666665</c:v>
                </c:pt>
                <c:pt idx="6248">
                  <c:v>520.6</c:v>
                </c:pt>
                <c:pt idx="6249">
                  <c:v>520.68333333333328</c:v>
                </c:pt>
                <c:pt idx="6250">
                  <c:v>520.76666666666665</c:v>
                </c:pt>
                <c:pt idx="6251">
                  <c:v>520.85</c:v>
                </c:pt>
                <c:pt idx="6252">
                  <c:v>520.93333333333328</c:v>
                </c:pt>
                <c:pt idx="6253">
                  <c:v>521.01666666666665</c:v>
                </c:pt>
                <c:pt idx="6254">
                  <c:v>521.1</c:v>
                </c:pt>
                <c:pt idx="6255">
                  <c:v>521.18333333333328</c:v>
                </c:pt>
                <c:pt idx="6256">
                  <c:v>521.26666666666665</c:v>
                </c:pt>
                <c:pt idx="6257">
                  <c:v>521.35</c:v>
                </c:pt>
                <c:pt idx="6258">
                  <c:v>521.43333333333328</c:v>
                </c:pt>
                <c:pt idx="6259">
                  <c:v>521.51666666666665</c:v>
                </c:pt>
                <c:pt idx="6260">
                  <c:v>521.6</c:v>
                </c:pt>
                <c:pt idx="6261">
                  <c:v>521.68333333333328</c:v>
                </c:pt>
                <c:pt idx="6262">
                  <c:v>521.76666666666665</c:v>
                </c:pt>
                <c:pt idx="6263">
                  <c:v>521.85</c:v>
                </c:pt>
                <c:pt idx="6264">
                  <c:v>521.93333333333328</c:v>
                </c:pt>
                <c:pt idx="6265">
                  <c:v>522.01666666666665</c:v>
                </c:pt>
                <c:pt idx="6266">
                  <c:v>522.1</c:v>
                </c:pt>
                <c:pt idx="6267">
                  <c:v>522.18333333333328</c:v>
                </c:pt>
                <c:pt idx="6268">
                  <c:v>522.26666666666665</c:v>
                </c:pt>
                <c:pt idx="6269">
                  <c:v>522.35</c:v>
                </c:pt>
                <c:pt idx="6270">
                  <c:v>522.43333333333328</c:v>
                </c:pt>
                <c:pt idx="6271">
                  <c:v>522.51666666666665</c:v>
                </c:pt>
                <c:pt idx="6272">
                  <c:v>522.6</c:v>
                </c:pt>
                <c:pt idx="6273">
                  <c:v>522.68333333333328</c:v>
                </c:pt>
                <c:pt idx="6274">
                  <c:v>522.76666666666665</c:v>
                </c:pt>
                <c:pt idx="6275">
                  <c:v>522.85</c:v>
                </c:pt>
                <c:pt idx="6276">
                  <c:v>522.93333333333328</c:v>
                </c:pt>
                <c:pt idx="6277">
                  <c:v>523.01666666666665</c:v>
                </c:pt>
                <c:pt idx="6278">
                  <c:v>523.1</c:v>
                </c:pt>
                <c:pt idx="6279">
                  <c:v>523.18333333333328</c:v>
                </c:pt>
                <c:pt idx="6280">
                  <c:v>523.26666666666665</c:v>
                </c:pt>
                <c:pt idx="6281">
                  <c:v>523.35</c:v>
                </c:pt>
                <c:pt idx="6282">
                  <c:v>523.43333333333328</c:v>
                </c:pt>
                <c:pt idx="6283">
                  <c:v>523.51666666666665</c:v>
                </c:pt>
                <c:pt idx="6284">
                  <c:v>523.6</c:v>
                </c:pt>
                <c:pt idx="6285">
                  <c:v>523.68333333333328</c:v>
                </c:pt>
                <c:pt idx="6286">
                  <c:v>523.76666666666665</c:v>
                </c:pt>
                <c:pt idx="6287">
                  <c:v>523.85</c:v>
                </c:pt>
                <c:pt idx="6288">
                  <c:v>523.93333333333328</c:v>
                </c:pt>
                <c:pt idx="6289">
                  <c:v>524.01666666666665</c:v>
                </c:pt>
                <c:pt idx="6290">
                  <c:v>524.1</c:v>
                </c:pt>
                <c:pt idx="6291">
                  <c:v>524.18333333333328</c:v>
                </c:pt>
                <c:pt idx="6292">
                  <c:v>524.26666666666665</c:v>
                </c:pt>
                <c:pt idx="6293">
                  <c:v>524.35</c:v>
                </c:pt>
                <c:pt idx="6294">
                  <c:v>524.43333333333328</c:v>
                </c:pt>
                <c:pt idx="6295">
                  <c:v>524.51666666666665</c:v>
                </c:pt>
                <c:pt idx="6296">
                  <c:v>524.6</c:v>
                </c:pt>
                <c:pt idx="6297">
                  <c:v>524.68333333333328</c:v>
                </c:pt>
                <c:pt idx="6298">
                  <c:v>524.76666666666665</c:v>
                </c:pt>
                <c:pt idx="6299">
                  <c:v>524.85</c:v>
                </c:pt>
                <c:pt idx="6300">
                  <c:v>524.93333333333328</c:v>
                </c:pt>
                <c:pt idx="6301">
                  <c:v>525.01666666666665</c:v>
                </c:pt>
                <c:pt idx="6302">
                  <c:v>525.1</c:v>
                </c:pt>
                <c:pt idx="6303">
                  <c:v>525.18333333333328</c:v>
                </c:pt>
                <c:pt idx="6304">
                  <c:v>525.26666666666665</c:v>
                </c:pt>
                <c:pt idx="6305">
                  <c:v>525.35</c:v>
                </c:pt>
                <c:pt idx="6306">
                  <c:v>525.43333333333328</c:v>
                </c:pt>
                <c:pt idx="6307">
                  <c:v>525.51666666666665</c:v>
                </c:pt>
                <c:pt idx="6308">
                  <c:v>525.6</c:v>
                </c:pt>
                <c:pt idx="6309">
                  <c:v>525.68333333333328</c:v>
                </c:pt>
                <c:pt idx="6310">
                  <c:v>525.76666666666665</c:v>
                </c:pt>
                <c:pt idx="6311">
                  <c:v>525.85</c:v>
                </c:pt>
                <c:pt idx="6312">
                  <c:v>525.93333333333328</c:v>
                </c:pt>
                <c:pt idx="6313">
                  <c:v>526.01666666666665</c:v>
                </c:pt>
                <c:pt idx="6314">
                  <c:v>526.1</c:v>
                </c:pt>
                <c:pt idx="6315">
                  <c:v>526.18333333333328</c:v>
                </c:pt>
                <c:pt idx="6316">
                  <c:v>526.26666666666665</c:v>
                </c:pt>
                <c:pt idx="6317">
                  <c:v>526.35</c:v>
                </c:pt>
                <c:pt idx="6318">
                  <c:v>526.43333333333328</c:v>
                </c:pt>
                <c:pt idx="6319">
                  <c:v>526.51666666666665</c:v>
                </c:pt>
                <c:pt idx="6320">
                  <c:v>526.6</c:v>
                </c:pt>
                <c:pt idx="6321">
                  <c:v>526.68333333333328</c:v>
                </c:pt>
                <c:pt idx="6322">
                  <c:v>526.76666666666665</c:v>
                </c:pt>
                <c:pt idx="6323">
                  <c:v>526.85</c:v>
                </c:pt>
                <c:pt idx="6324">
                  <c:v>526.93333333333328</c:v>
                </c:pt>
                <c:pt idx="6325">
                  <c:v>527.01666666666665</c:v>
                </c:pt>
                <c:pt idx="6326">
                  <c:v>527.1</c:v>
                </c:pt>
                <c:pt idx="6327">
                  <c:v>527.18333333333328</c:v>
                </c:pt>
                <c:pt idx="6328">
                  <c:v>527.26666666666665</c:v>
                </c:pt>
                <c:pt idx="6329">
                  <c:v>527.35</c:v>
                </c:pt>
                <c:pt idx="6330">
                  <c:v>527.43333333333328</c:v>
                </c:pt>
                <c:pt idx="6331">
                  <c:v>527.51666666666665</c:v>
                </c:pt>
                <c:pt idx="6332">
                  <c:v>527.6</c:v>
                </c:pt>
                <c:pt idx="6333">
                  <c:v>527.68333333333328</c:v>
                </c:pt>
                <c:pt idx="6334">
                  <c:v>527.76666666666665</c:v>
                </c:pt>
                <c:pt idx="6335">
                  <c:v>527.85</c:v>
                </c:pt>
                <c:pt idx="6336">
                  <c:v>527.93333333333328</c:v>
                </c:pt>
                <c:pt idx="6337">
                  <c:v>528.01666666666665</c:v>
                </c:pt>
                <c:pt idx="6338">
                  <c:v>528.1</c:v>
                </c:pt>
                <c:pt idx="6339">
                  <c:v>528.18333333333328</c:v>
                </c:pt>
                <c:pt idx="6340">
                  <c:v>528.26666666666665</c:v>
                </c:pt>
                <c:pt idx="6341">
                  <c:v>528.35</c:v>
                </c:pt>
                <c:pt idx="6342">
                  <c:v>528.43333333333328</c:v>
                </c:pt>
                <c:pt idx="6343">
                  <c:v>528.51666666666665</c:v>
                </c:pt>
                <c:pt idx="6344">
                  <c:v>528.6</c:v>
                </c:pt>
                <c:pt idx="6345">
                  <c:v>528.68333333333328</c:v>
                </c:pt>
                <c:pt idx="6346">
                  <c:v>528.76666666666665</c:v>
                </c:pt>
                <c:pt idx="6347">
                  <c:v>528.85</c:v>
                </c:pt>
                <c:pt idx="6348">
                  <c:v>528.93333333333328</c:v>
                </c:pt>
                <c:pt idx="6349">
                  <c:v>529.01666666666665</c:v>
                </c:pt>
                <c:pt idx="6350">
                  <c:v>529.1</c:v>
                </c:pt>
                <c:pt idx="6351">
                  <c:v>529.18333333333328</c:v>
                </c:pt>
                <c:pt idx="6352">
                  <c:v>529.26666666666665</c:v>
                </c:pt>
                <c:pt idx="6353">
                  <c:v>529.35</c:v>
                </c:pt>
                <c:pt idx="6354">
                  <c:v>529.43333333333328</c:v>
                </c:pt>
                <c:pt idx="6355">
                  <c:v>529.51666666666665</c:v>
                </c:pt>
                <c:pt idx="6356">
                  <c:v>529.6</c:v>
                </c:pt>
                <c:pt idx="6357">
                  <c:v>529.68333333333328</c:v>
                </c:pt>
                <c:pt idx="6358">
                  <c:v>529.76666666666665</c:v>
                </c:pt>
                <c:pt idx="6359">
                  <c:v>529.85</c:v>
                </c:pt>
                <c:pt idx="6360">
                  <c:v>529.93333333333328</c:v>
                </c:pt>
                <c:pt idx="6361">
                  <c:v>530.01666666666665</c:v>
                </c:pt>
                <c:pt idx="6362">
                  <c:v>530.1</c:v>
                </c:pt>
                <c:pt idx="6363">
                  <c:v>530.18333333333328</c:v>
                </c:pt>
                <c:pt idx="6364">
                  <c:v>530.26666666666665</c:v>
                </c:pt>
                <c:pt idx="6365">
                  <c:v>530.35</c:v>
                </c:pt>
                <c:pt idx="6366">
                  <c:v>530.43333333333328</c:v>
                </c:pt>
                <c:pt idx="6367">
                  <c:v>530.51666666666665</c:v>
                </c:pt>
                <c:pt idx="6368">
                  <c:v>530.6</c:v>
                </c:pt>
                <c:pt idx="6369">
                  <c:v>530.68333333333328</c:v>
                </c:pt>
                <c:pt idx="6370">
                  <c:v>530.76666666666665</c:v>
                </c:pt>
                <c:pt idx="6371">
                  <c:v>530.85</c:v>
                </c:pt>
                <c:pt idx="6372">
                  <c:v>530.93333333333328</c:v>
                </c:pt>
                <c:pt idx="6373">
                  <c:v>531.01666666666665</c:v>
                </c:pt>
                <c:pt idx="6374">
                  <c:v>531.1</c:v>
                </c:pt>
                <c:pt idx="6375">
                  <c:v>531.18333333333328</c:v>
                </c:pt>
                <c:pt idx="6376">
                  <c:v>531.26666666666665</c:v>
                </c:pt>
                <c:pt idx="6377">
                  <c:v>531.35</c:v>
                </c:pt>
                <c:pt idx="6378">
                  <c:v>531.43333333333328</c:v>
                </c:pt>
                <c:pt idx="6379">
                  <c:v>531.51666666666665</c:v>
                </c:pt>
                <c:pt idx="6380">
                  <c:v>531.6</c:v>
                </c:pt>
                <c:pt idx="6381">
                  <c:v>531.68333333333328</c:v>
                </c:pt>
                <c:pt idx="6382">
                  <c:v>531.76666666666665</c:v>
                </c:pt>
                <c:pt idx="6383">
                  <c:v>531.85</c:v>
                </c:pt>
                <c:pt idx="6384">
                  <c:v>531.93333333333328</c:v>
                </c:pt>
                <c:pt idx="6385">
                  <c:v>532.01666666666665</c:v>
                </c:pt>
                <c:pt idx="6386">
                  <c:v>532.1</c:v>
                </c:pt>
                <c:pt idx="6387">
                  <c:v>532.18333333333328</c:v>
                </c:pt>
                <c:pt idx="6388">
                  <c:v>532.26666666666665</c:v>
                </c:pt>
                <c:pt idx="6389">
                  <c:v>532.35</c:v>
                </c:pt>
                <c:pt idx="6390">
                  <c:v>532.43333333333328</c:v>
                </c:pt>
                <c:pt idx="6391">
                  <c:v>532.51666666666665</c:v>
                </c:pt>
                <c:pt idx="6392">
                  <c:v>532.6</c:v>
                </c:pt>
                <c:pt idx="6393">
                  <c:v>532.68333333333328</c:v>
                </c:pt>
                <c:pt idx="6394">
                  <c:v>532.76666666666665</c:v>
                </c:pt>
                <c:pt idx="6395">
                  <c:v>532.85</c:v>
                </c:pt>
                <c:pt idx="6396">
                  <c:v>532.93333333333328</c:v>
                </c:pt>
                <c:pt idx="6397">
                  <c:v>533.01666666666665</c:v>
                </c:pt>
                <c:pt idx="6398">
                  <c:v>533.1</c:v>
                </c:pt>
                <c:pt idx="6399">
                  <c:v>533.18333333333328</c:v>
                </c:pt>
                <c:pt idx="6400">
                  <c:v>533.26666666666665</c:v>
                </c:pt>
                <c:pt idx="6401">
                  <c:v>533.35</c:v>
                </c:pt>
                <c:pt idx="6402">
                  <c:v>533.43333333333328</c:v>
                </c:pt>
                <c:pt idx="6403">
                  <c:v>533.51666666666665</c:v>
                </c:pt>
                <c:pt idx="6404">
                  <c:v>533.6</c:v>
                </c:pt>
                <c:pt idx="6405">
                  <c:v>533.68333333333328</c:v>
                </c:pt>
                <c:pt idx="6406">
                  <c:v>533.76666666666665</c:v>
                </c:pt>
                <c:pt idx="6407">
                  <c:v>533.85</c:v>
                </c:pt>
                <c:pt idx="6408">
                  <c:v>533.93333333333328</c:v>
                </c:pt>
                <c:pt idx="6409">
                  <c:v>534.01666666666665</c:v>
                </c:pt>
                <c:pt idx="6410">
                  <c:v>534.1</c:v>
                </c:pt>
                <c:pt idx="6411">
                  <c:v>534.18333333333328</c:v>
                </c:pt>
                <c:pt idx="6412">
                  <c:v>534.26666666666665</c:v>
                </c:pt>
                <c:pt idx="6413">
                  <c:v>534.35</c:v>
                </c:pt>
                <c:pt idx="6414">
                  <c:v>534.43333333333328</c:v>
                </c:pt>
                <c:pt idx="6415">
                  <c:v>534.51666666666665</c:v>
                </c:pt>
                <c:pt idx="6416">
                  <c:v>534.6</c:v>
                </c:pt>
                <c:pt idx="6417">
                  <c:v>534.68333333333328</c:v>
                </c:pt>
                <c:pt idx="6418">
                  <c:v>534.76666666666665</c:v>
                </c:pt>
                <c:pt idx="6419">
                  <c:v>534.85</c:v>
                </c:pt>
                <c:pt idx="6420">
                  <c:v>534.93333333333328</c:v>
                </c:pt>
                <c:pt idx="6421">
                  <c:v>535.01666666666665</c:v>
                </c:pt>
                <c:pt idx="6422">
                  <c:v>535.1</c:v>
                </c:pt>
                <c:pt idx="6423">
                  <c:v>535.18333333333328</c:v>
                </c:pt>
                <c:pt idx="6424">
                  <c:v>535.26666666666665</c:v>
                </c:pt>
                <c:pt idx="6425">
                  <c:v>535.35</c:v>
                </c:pt>
                <c:pt idx="6426">
                  <c:v>535.43333333333328</c:v>
                </c:pt>
                <c:pt idx="6427">
                  <c:v>535.51666666666665</c:v>
                </c:pt>
                <c:pt idx="6428">
                  <c:v>535.6</c:v>
                </c:pt>
                <c:pt idx="6429">
                  <c:v>535.68333333333328</c:v>
                </c:pt>
                <c:pt idx="6430">
                  <c:v>535.76666666666665</c:v>
                </c:pt>
                <c:pt idx="6431">
                  <c:v>535.85</c:v>
                </c:pt>
                <c:pt idx="6432">
                  <c:v>535.93333333333328</c:v>
                </c:pt>
                <c:pt idx="6433">
                  <c:v>536.01666666666665</c:v>
                </c:pt>
                <c:pt idx="6434">
                  <c:v>536.1</c:v>
                </c:pt>
                <c:pt idx="6435">
                  <c:v>536.18333333333328</c:v>
                </c:pt>
                <c:pt idx="6436">
                  <c:v>536.26666666666665</c:v>
                </c:pt>
                <c:pt idx="6437">
                  <c:v>536.35</c:v>
                </c:pt>
                <c:pt idx="6438">
                  <c:v>536.43333333333328</c:v>
                </c:pt>
                <c:pt idx="6439">
                  <c:v>536.51666666666665</c:v>
                </c:pt>
                <c:pt idx="6440">
                  <c:v>536.6</c:v>
                </c:pt>
                <c:pt idx="6441">
                  <c:v>536.68333333333328</c:v>
                </c:pt>
                <c:pt idx="6442">
                  <c:v>536.76666666666665</c:v>
                </c:pt>
                <c:pt idx="6443">
                  <c:v>536.85</c:v>
                </c:pt>
                <c:pt idx="6444">
                  <c:v>536.93333333333328</c:v>
                </c:pt>
                <c:pt idx="6445">
                  <c:v>537.01666666666665</c:v>
                </c:pt>
                <c:pt idx="6446">
                  <c:v>537.1</c:v>
                </c:pt>
                <c:pt idx="6447">
                  <c:v>537.18333333333328</c:v>
                </c:pt>
                <c:pt idx="6448">
                  <c:v>537.26666666666665</c:v>
                </c:pt>
                <c:pt idx="6449">
                  <c:v>537.35</c:v>
                </c:pt>
                <c:pt idx="6450">
                  <c:v>537.43333333333328</c:v>
                </c:pt>
                <c:pt idx="6451">
                  <c:v>537.51666666666665</c:v>
                </c:pt>
                <c:pt idx="6452">
                  <c:v>537.6</c:v>
                </c:pt>
                <c:pt idx="6453">
                  <c:v>537.68333333333328</c:v>
                </c:pt>
                <c:pt idx="6454">
                  <c:v>537.76666666666665</c:v>
                </c:pt>
                <c:pt idx="6455">
                  <c:v>537.85</c:v>
                </c:pt>
                <c:pt idx="6456">
                  <c:v>537.93333333333328</c:v>
                </c:pt>
                <c:pt idx="6457">
                  <c:v>538.01666666666665</c:v>
                </c:pt>
                <c:pt idx="6458">
                  <c:v>538.1</c:v>
                </c:pt>
                <c:pt idx="6459">
                  <c:v>538.18333333333328</c:v>
                </c:pt>
                <c:pt idx="6460">
                  <c:v>538.26666666666665</c:v>
                </c:pt>
                <c:pt idx="6461">
                  <c:v>538.35</c:v>
                </c:pt>
                <c:pt idx="6462">
                  <c:v>538.43333333333328</c:v>
                </c:pt>
                <c:pt idx="6463">
                  <c:v>538.51666666666665</c:v>
                </c:pt>
                <c:pt idx="6464">
                  <c:v>538.6</c:v>
                </c:pt>
                <c:pt idx="6465">
                  <c:v>538.68333333333328</c:v>
                </c:pt>
                <c:pt idx="6466">
                  <c:v>538.76666666666665</c:v>
                </c:pt>
                <c:pt idx="6467">
                  <c:v>538.85</c:v>
                </c:pt>
                <c:pt idx="6468">
                  <c:v>538.93333333333328</c:v>
                </c:pt>
                <c:pt idx="6469">
                  <c:v>539.01666666666665</c:v>
                </c:pt>
                <c:pt idx="6470">
                  <c:v>539.1</c:v>
                </c:pt>
                <c:pt idx="6471">
                  <c:v>539.18333333333328</c:v>
                </c:pt>
                <c:pt idx="6472">
                  <c:v>539.26666666666665</c:v>
                </c:pt>
                <c:pt idx="6473">
                  <c:v>539.35</c:v>
                </c:pt>
                <c:pt idx="6474">
                  <c:v>539.43333333333328</c:v>
                </c:pt>
                <c:pt idx="6475">
                  <c:v>539.51666666666665</c:v>
                </c:pt>
                <c:pt idx="6476">
                  <c:v>539.6</c:v>
                </c:pt>
                <c:pt idx="6477">
                  <c:v>539.68333333333328</c:v>
                </c:pt>
                <c:pt idx="6478">
                  <c:v>539.76666666666665</c:v>
                </c:pt>
                <c:pt idx="6479">
                  <c:v>539.85</c:v>
                </c:pt>
                <c:pt idx="6480">
                  <c:v>539.93333333333328</c:v>
                </c:pt>
                <c:pt idx="6481">
                  <c:v>540.01666666666665</c:v>
                </c:pt>
                <c:pt idx="6482">
                  <c:v>540.1</c:v>
                </c:pt>
                <c:pt idx="6483">
                  <c:v>540.18333333333328</c:v>
                </c:pt>
                <c:pt idx="6484">
                  <c:v>540.26666666666665</c:v>
                </c:pt>
                <c:pt idx="6485">
                  <c:v>540.35</c:v>
                </c:pt>
                <c:pt idx="6486">
                  <c:v>540.43333333333328</c:v>
                </c:pt>
                <c:pt idx="6487">
                  <c:v>540.51666666666665</c:v>
                </c:pt>
                <c:pt idx="6488">
                  <c:v>540.6</c:v>
                </c:pt>
                <c:pt idx="6489">
                  <c:v>540.68333333333328</c:v>
                </c:pt>
                <c:pt idx="6490">
                  <c:v>540.76666666666665</c:v>
                </c:pt>
                <c:pt idx="6491">
                  <c:v>540.85</c:v>
                </c:pt>
                <c:pt idx="6492">
                  <c:v>540.93333333333328</c:v>
                </c:pt>
                <c:pt idx="6493">
                  <c:v>541.01666666666665</c:v>
                </c:pt>
                <c:pt idx="6494">
                  <c:v>541.1</c:v>
                </c:pt>
                <c:pt idx="6495">
                  <c:v>541.18333333333328</c:v>
                </c:pt>
                <c:pt idx="6496">
                  <c:v>541.26666666666665</c:v>
                </c:pt>
                <c:pt idx="6497">
                  <c:v>541.35</c:v>
                </c:pt>
                <c:pt idx="6498">
                  <c:v>541.43333333333328</c:v>
                </c:pt>
                <c:pt idx="6499">
                  <c:v>541.51666666666665</c:v>
                </c:pt>
                <c:pt idx="6500">
                  <c:v>541.6</c:v>
                </c:pt>
                <c:pt idx="6501">
                  <c:v>541.68333333333328</c:v>
                </c:pt>
                <c:pt idx="6502">
                  <c:v>541.76666666666665</c:v>
                </c:pt>
                <c:pt idx="6503">
                  <c:v>541.85</c:v>
                </c:pt>
                <c:pt idx="6504">
                  <c:v>541.93333333333328</c:v>
                </c:pt>
                <c:pt idx="6505">
                  <c:v>542.01666666666665</c:v>
                </c:pt>
                <c:pt idx="6506">
                  <c:v>542.1</c:v>
                </c:pt>
                <c:pt idx="6507">
                  <c:v>542.18333333333328</c:v>
                </c:pt>
                <c:pt idx="6508">
                  <c:v>542.26666666666665</c:v>
                </c:pt>
                <c:pt idx="6509">
                  <c:v>542.35</c:v>
                </c:pt>
                <c:pt idx="6510">
                  <c:v>542.43333333333328</c:v>
                </c:pt>
                <c:pt idx="6511">
                  <c:v>542.51666666666665</c:v>
                </c:pt>
                <c:pt idx="6512">
                  <c:v>542.6</c:v>
                </c:pt>
                <c:pt idx="6513">
                  <c:v>542.68333333333328</c:v>
                </c:pt>
                <c:pt idx="6514">
                  <c:v>542.76666666666665</c:v>
                </c:pt>
                <c:pt idx="6515">
                  <c:v>542.85</c:v>
                </c:pt>
                <c:pt idx="6516">
                  <c:v>542.93333333333328</c:v>
                </c:pt>
                <c:pt idx="6517">
                  <c:v>543.01666666666665</c:v>
                </c:pt>
                <c:pt idx="6518">
                  <c:v>543.1</c:v>
                </c:pt>
                <c:pt idx="6519">
                  <c:v>543.18333333333328</c:v>
                </c:pt>
                <c:pt idx="6520">
                  <c:v>543.26666666666665</c:v>
                </c:pt>
                <c:pt idx="6521">
                  <c:v>543.35</c:v>
                </c:pt>
                <c:pt idx="6522">
                  <c:v>543.43333333333328</c:v>
                </c:pt>
                <c:pt idx="6523">
                  <c:v>543.51666666666665</c:v>
                </c:pt>
                <c:pt idx="6524">
                  <c:v>543.6</c:v>
                </c:pt>
                <c:pt idx="6525">
                  <c:v>543.68333333333328</c:v>
                </c:pt>
                <c:pt idx="6526">
                  <c:v>543.76666666666665</c:v>
                </c:pt>
                <c:pt idx="6527">
                  <c:v>543.85</c:v>
                </c:pt>
                <c:pt idx="6528">
                  <c:v>543.93333333333328</c:v>
                </c:pt>
                <c:pt idx="6529">
                  <c:v>544.01666666666665</c:v>
                </c:pt>
                <c:pt idx="6530">
                  <c:v>544.1</c:v>
                </c:pt>
                <c:pt idx="6531">
                  <c:v>544.18333333333328</c:v>
                </c:pt>
                <c:pt idx="6532">
                  <c:v>544.26666666666665</c:v>
                </c:pt>
                <c:pt idx="6533">
                  <c:v>544.35</c:v>
                </c:pt>
                <c:pt idx="6534">
                  <c:v>544.43333333333328</c:v>
                </c:pt>
                <c:pt idx="6535">
                  <c:v>544.51666666666665</c:v>
                </c:pt>
                <c:pt idx="6536">
                  <c:v>544.6</c:v>
                </c:pt>
                <c:pt idx="6537">
                  <c:v>544.68333333333328</c:v>
                </c:pt>
                <c:pt idx="6538">
                  <c:v>544.76666666666665</c:v>
                </c:pt>
                <c:pt idx="6539">
                  <c:v>544.85</c:v>
                </c:pt>
                <c:pt idx="6540">
                  <c:v>544.93333333333328</c:v>
                </c:pt>
                <c:pt idx="6541">
                  <c:v>545.01666666666665</c:v>
                </c:pt>
                <c:pt idx="6542">
                  <c:v>545.1</c:v>
                </c:pt>
                <c:pt idx="6543">
                  <c:v>545.18333333333328</c:v>
                </c:pt>
                <c:pt idx="6544">
                  <c:v>545.26666666666665</c:v>
                </c:pt>
                <c:pt idx="6545">
                  <c:v>545.35</c:v>
                </c:pt>
                <c:pt idx="6546">
                  <c:v>545.43333333333328</c:v>
                </c:pt>
                <c:pt idx="6547">
                  <c:v>545.51666666666665</c:v>
                </c:pt>
                <c:pt idx="6548">
                  <c:v>545.6</c:v>
                </c:pt>
                <c:pt idx="6549">
                  <c:v>545.68333333333328</c:v>
                </c:pt>
                <c:pt idx="6550">
                  <c:v>545.76666666666665</c:v>
                </c:pt>
                <c:pt idx="6551">
                  <c:v>545.85</c:v>
                </c:pt>
                <c:pt idx="6552">
                  <c:v>545.93333333333328</c:v>
                </c:pt>
                <c:pt idx="6553">
                  <c:v>546.01666666666665</c:v>
                </c:pt>
                <c:pt idx="6554">
                  <c:v>546.1</c:v>
                </c:pt>
                <c:pt idx="6555">
                  <c:v>546.18333333333328</c:v>
                </c:pt>
                <c:pt idx="6556">
                  <c:v>546.26666666666665</c:v>
                </c:pt>
                <c:pt idx="6557">
                  <c:v>546.35</c:v>
                </c:pt>
                <c:pt idx="6558">
                  <c:v>546.43333333333328</c:v>
                </c:pt>
                <c:pt idx="6559">
                  <c:v>546.51666666666665</c:v>
                </c:pt>
                <c:pt idx="6560">
                  <c:v>546.6</c:v>
                </c:pt>
                <c:pt idx="6561">
                  <c:v>546.68333333333328</c:v>
                </c:pt>
                <c:pt idx="6562">
                  <c:v>546.76666666666665</c:v>
                </c:pt>
                <c:pt idx="6563">
                  <c:v>546.85</c:v>
                </c:pt>
                <c:pt idx="6564">
                  <c:v>546.93333333333328</c:v>
                </c:pt>
                <c:pt idx="6565">
                  <c:v>547.01666666666665</c:v>
                </c:pt>
                <c:pt idx="6566">
                  <c:v>547.1</c:v>
                </c:pt>
                <c:pt idx="6567">
                  <c:v>547.18333333333328</c:v>
                </c:pt>
                <c:pt idx="6568">
                  <c:v>547.26666666666665</c:v>
                </c:pt>
                <c:pt idx="6569">
                  <c:v>547.35</c:v>
                </c:pt>
                <c:pt idx="6570">
                  <c:v>547.43333333333328</c:v>
                </c:pt>
                <c:pt idx="6571">
                  <c:v>547.51666666666665</c:v>
                </c:pt>
                <c:pt idx="6572">
                  <c:v>547.6</c:v>
                </c:pt>
                <c:pt idx="6573">
                  <c:v>547.68333333333328</c:v>
                </c:pt>
                <c:pt idx="6574">
                  <c:v>547.76666666666665</c:v>
                </c:pt>
                <c:pt idx="6575">
                  <c:v>547.85</c:v>
                </c:pt>
                <c:pt idx="6576">
                  <c:v>547.93333333333328</c:v>
                </c:pt>
                <c:pt idx="6577">
                  <c:v>548.01666666666665</c:v>
                </c:pt>
                <c:pt idx="6578">
                  <c:v>548.1</c:v>
                </c:pt>
                <c:pt idx="6579">
                  <c:v>548.18333333333328</c:v>
                </c:pt>
                <c:pt idx="6580">
                  <c:v>548.26666666666665</c:v>
                </c:pt>
                <c:pt idx="6581">
                  <c:v>548.35</c:v>
                </c:pt>
                <c:pt idx="6582">
                  <c:v>548.43333333333328</c:v>
                </c:pt>
                <c:pt idx="6583">
                  <c:v>548.51666666666665</c:v>
                </c:pt>
                <c:pt idx="6584">
                  <c:v>548.6</c:v>
                </c:pt>
                <c:pt idx="6585">
                  <c:v>548.68333333333328</c:v>
                </c:pt>
                <c:pt idx="6586">
                  <c:v>548.76666666666665</c:v>
                </c:pt>
                <c:pt idx="6587">
                  <c:v>548.85</c:v>
                </c:pt>
                <c:pt idx="6588">
                  <c:v>548.93333333333328</c:v>
                </c:pt>
                <c:pt idx="6589">
                  <c:v>549.01666666666665</c:v>
                </c:pt>
                <c:pt idx="6590">
                  <c:v>549.1</c:v>
                </c:pt>
                <c:pt idx="6591">
                  <c:v>549.18333333333328</c:v>
                </c:pt>
                <c:pt idx="6592">
                  <c:v>549.26666666666665</c:v>
                </c:pt>
                <c:pt idx="6593">
                  <c:v>549.35</c:v>
                </c:pt>
                <c:pt idx="6594">
                  <c:v>549.43333333333328</c:v>
                </c:pt>
                <c:pt idx="6595">
                  <c:v>549.51666666666665</c:v>
                </c:pt>
                <c:pt idx="6596">
                  <c:v>549.6</c:v>
                </c:pt>
                <c:pt idx="6597">
                  <c:v>549.68333333333328</c:v>
                </c:pt>
                <c:pt idx="6598">
                  <c:v>549.76666666666665</c:v>
                </c:pt>
                <c:pt idx="6599">
                  <c:v>549.85</c:v>
                </c:pt>
                <c:pt idx="6600">
                  <c:v>549.93333333333328</c:v>
                </c:pt>
                <c:pt idx="6601">
                  <c:v>550.01666666666665</c:v>
                </c:pt>
                <c:pt idx="6602">
                  <c:v>550.1</c:v>
                </c:pt>
                <c:pt idx="6603">
                  <c:v>550.18333333333328</c:v>
                </c:pt>
                <c:pt idx="6604">
                  <c:v>550.26666666666665</c:v>
                </c:pt>
                <c:pt idx="6605">
                  <c:v>550.35</c:v>
                </c:pt>
                <c:pt idx="6606">
                  <c:v>550.43333333333328</c:v>
                </c:pt>
                <c:pt idx="6607">
                  <c:v>550.51666666666665</c:v>
                </c:pt>
                <c:pt idx="6608">
                  <c:v>550.6</c:v>
                </c:pt>
                <c:pt idx="6609">
                  <c:v>550.68333333333328</c:v>
                </c:pt>
                <c:pt idx="6610">
                  <c:v>550.76666666666665</c:v>
                </c:pt>
                <c:pt idx="6611">
                  <c:v>550.85</c:v>
                </c:pt>
                <c:pt idx="6612">
                  <c:v>550.93333333333328</c:v>
                </c:pt>
                <c:pt idx="6613">
                  <c:v>551.01666666666665</c:v>
                </c:pt>
                <c:pt idx="6614">
                  <c:v>551.1</c:v>
                </c:pt>
                <c:pt idx="6615">
                  <c:v>551.18333333333328</c:v>
                </c:pt>
                <c:pt idx="6616">
                  <c:v>551.26666666666665</c:v>
                </c:pt>
                <c:pt idx="6617">
                  <c:v>551.35</c:v>
                </c:pt>
                <c:pt idx="6618">
                  <c:v>551.43333333333328</c:v>
                </c:pt>
                <c:pt idx="6619">
                  <c:v>551.51666666666665</c:v>
                </c:pt>
                <c:pt idx="6620">
                  <c:v>551.6</c:v>
                </c:pt>
                <c:pt idx="6621">
                  <c:v>551.68333333333328</c:v>
                </c:pt>
                <c:pt idx="6622">
                  <c:v>551.76666666666665</c:v>
                </c:pt>
                <c:pt idx="6623">
                  <c:v>551.85</c:v>
                </c:pt>
                <c:pt idx="6624">
                  <c:v>551.93333333333328</c:v>
                </c:pt>
                <c:pt idx="6625">
                  <c:v>552.01666666666665</c:v>
                </c:pt>
                <c:pt idx="6626">
                  <c:v>552.1</c:v>
                </c:pt>
                <c:pt idx="6627">
                  <c:v>552.18333333333328</c:v>
                </c:pt>
                <c:pt idx="6628">
                  <c:v>552.26666666666665</c:v>
                </c:pt>
                <c:pt idx="6629">
                  <c:v>552.35</c:v>
                </c:pt>
                <c:pt idx="6630">
                  <c:v>552.43333333333328</c:v>
                </c:pt>
                <c:pt idx="6631">
                  <c:v>552.51666666666665</c:v>
                </c:pt>
                <c:pt idx="6632">
                  <c:v>552.6</c:v>
                </c:pt>
                <c:pt idx="6633">
                  <c:v>552.68333333333328</c:v>
                </c:pt>
                <c:pt idx="6634">
                  <c:v>552.76666666666665</c:v>
                </c:pt>
                <c:pt idx="6635">
                  <c:v>552.85</c:v>
                </c:pt>
                <c:pt idx="6636">
                  <c:v>552.93333333333328</c:v>
                </c:pt>
                <c:pt idx="6637">
                  <c:v>553.01666666666665</c:v>
                </c:pt>
                <c:pt idx="6638">
                  <c:v>553.1</c:v>
                </c:pt>
                <c:pt idx="6639">
                  <c:v>553.18333333333328</c:v>
                </c:pt>
                <c:pt idx="6640">
                  <c:v>553.26666666666665</c:v>
                </c:pt>
                <c:pt idx="6641">
                  <c:v>553.35</c:v>
                </c:pt>
                <c:pt idx="6642">
                  <c:v>553.43333333333328</c:v>
                </c:pt>
                <c:pt idx="6643">
                  <c:v>553.51666666666665</c:v>
                </c:pt>
                <c:pt idx="6644">
                  <c:v>553.6</c:v>
                </c:pt>
                <c:pt idx="6645">
                  <c:v>553.68333333333328</c:v>
                </c:pt>
                <c:pt idx="6646">
                  <c:v>553.76666666666665</c:v>
                </c:pt>
                <c:pt idx="6647">
                  <c:v>553.85</c:v>
                </c:pt>
                <c:pt idx="6648">
                  <c:v>553.93333333333328</c:v>
                </c:pt>
                <c:pt idx="6649">
                  <c:v>554.01666666666665</c:v>
                </c:pt>
                <c:pt idx="6650">
                  <c:v>554.1</c:v>
                </c:pt>
                <c:pt idx="6651">
                  <c:v>554.18333333333328</c:v>
                </c:pt>
                <c:pt idx="6652">
                  <c:v>554.26666666666665</c:v>
                </c:pt>
                <c:pt idx="6653">
                  <c:v>554.35</c:v>
                </c:pt>
                <c:pt idx="6654">
                  <c:v>554.43333333333328</c:v>
                </c:pt>
                <c:pt idx="6655">
                  <c:v>554.51666666666665</c:v>
                </c:pt>
                <c:pt idx="6656">
                  <c:v>554.6</c:v>
                </c:pt>
                <c:pt idx="6657">
                  <c:v>554.68333333333328</c:v>
                </c:pt>
                <c:pt idx="6658">
                  <c:v>554.76666666666665</c:v>
                </c:pt>
                <c:pt idx="6659">
                  <c:v>554.85</c:v>
                </c:pt>
                <c:pt idx="6660">
                  <c:v>554.93333333333328</c:v>
                </c:pt>
                <c:pt idx="6661">
                  <c:v>555.01666666666665</c:v>
                </c:pt>
                <c:pt idx="6662">
                  <c:v>555.1</c:v>
                </c:pt>
                <c:pt idx="6663">
                  <c:v>555.18333333333328</c:v>
                </c:pt>
                <c:pt idx="6664">
                  <c:v>555.26666666666665</c:v>
                </c:pt>
                <c:pt idx="6665">
                  <c:v>555.35</c:v>
                </c:pt>
                <c:pt idx="6666">
                  <c:v>555.43333333333328</c:v>
                </c:pt>
                <c:pt idx="6667">
                  <c:v>555.51666666666665</c:v>
                </c:pt>
                <c:pt idx="6668">
                  <c:v>555.6</c:v>
                </c:pt>
                <c:pt idx="6669">
                  <c:v>555.68333333333328</c:v>
                </c:pt>
                <c:pt idx="6670">
                  <c:v>555.76666666666665</c:v>
                </c:pt>
                <c:pt idx="6671">
                  <c:v>555.85</c:v>
                </c:pt>
                <c:pt idx="6672">
                  <c:v>555.93333333333328</c:v>
                </c:pt>
                <c:pt idx="6673">
                  <c:v>556.01666666666665</c:v>
                </c:pt>
                <c:pt idx="6674">
                  <c:v>556.1</c:v>
                </c:pt>
                <c:pt idx="6675">
                  <c:v>556.18333333333328</c:v>
                </c:pt>
                <c:pt idx="6676">
                  <c:v>556.26666666666665</c:v>
                </c:pt>
                <c:pt idx="6677">
                  <c:v>556.35</c:v>
                </c:pt>
                <c:pt idx="6678">
                  <c:v>556.43333333333328</c:v>
                </c:pt>
                <c:pt idx="6679">
                  <c:v>556.51666666666665</c:v>
                </c:pt>
                <c:pt idx="6680">
                  <c:v>556.6</c:v>
                </c:pt>
                <c:pt idx="6681">
                  <c:v>556.68333333333328</c:v>
                </c:pt>
                <c:pt idx="6682">
                  <c:v>556.76666666666665</c:v>
                </c:pt>
                <c:pt idx="6683">
                  <c:v>556.85</c:v>
                </c:pt>
                <c:pt idx="6684">
                  <c:v>556.93333333333328</c:v>
                </c:pt>
                <c:pt idx="6685">
                  <c:v>557.01666666666665</c:v>
                </c:pt>
                <c:pt idx="6686">
                  <c:v>557.1</c:v>
                </c:pt>
                <c:pt idx="6687">
                  <c:v>557.18333333333328</c:v>
                </c:pt>
                <c:pt idx="6688">
                  <c:v>557.26666666666665</c:v>
                </c:pt>
                <c:pt idx="6689">
                  <c:v>557.35</c:v>
                </c:pt>
                <c:pt idx="6690">
                  <c:v>557.43333333333328</c:v>
                </c:pt>
                <c:pt idx="6691">
                  <c:v>557.51666666666665</c:v>
                </c:pt>
                <c:pt idx="6692">
                  <c:v>557.6</c:v>
                </c:pt>
                <c:pt idx="6693">
                  <c:v>557.68333333333328</c:v>
                </c:pt>
                <c:pt idx="6694">
                  <c:v>557.76666666666665</c:v>
                </c:pt>
                <c:pt idx="6695">
                  <c:v>557.85</c:v>
                </c:pt>
                <c:pt idx="6696">
                  <c:v>557.93333333333328</c:v>
                </c:pt>
                <c:pt idx="6697">
                  <c:v>558.01666666666665</c:v>
                </c:pt>
                <c:pt idx="6698">
                  <c:v>558.1</c:v>
                </c:pt>
                <c:pt idx="6699">
                  <c:v>558.18333333333328</c:v>
                </c:pt>
                <c:pt idx="6700">
                  <c:v>558.26666666666665</c:v>
                </c:pt>
                <c:pt idx="6701">
                  <c:v>558.35</c:v>
                </c:pt>
                <c:pt idx="6702">
                  <c:v>558.43333333333328</c:v>
                </c:pt>
                <c:pt idx="6703">
                  <c:v>558.51666666666665</c:v>
                </c:pt>
                <c:pt idx="6704">
                  <c:v>558.6</c:v>
                </c:pt>
                <c:pt idx="6705">
                  <c:v>558.68333333333328</c:v>
                </c:pt>
                <c:pt idx="6706">
                  <c:v>558.76666666666665</c:v>
                </c:pt>
                <c:pt idx="6707">
                  <c:v>558.85</c:v>
                </c:pt>
                <c:pt idx="6708">
                  <c:v>558.93333333333328</c:v>
                </c:pt>
                <c:pt idx="6709">
                  <c:v>559.01666666666665</c:v>
                </c:pt>
                <c:pt idx="6710">
                  <c:v>559.1</c:v>
                </c:pt>
                <c:pt idx="6711">
                  <c:v>559.18333333333328</c:v>
                </c:pt>
                <c:pt idx="6712">
                  <c:v>559.26666666666665</c:v>
                </c:pt>
                <c:pt idx="6713">
                  <c:v>559.35</c:v>
                </c:pt>
                <c:pt idx="6714">
                  <c:v>559.43333333333328</c:v>
                </c:pt>
                <c:pt idx="6715">
                  <c:v>559.51666666666665</c:v>
                </c:pt>
                <c:pt idx="6716">
                  <c:v>559.6</c:v>
                </c:pt>
                <c:pt idx="6717">
                  <c:v>559.68333333333328</c:v>
                </c:pt>
                <c:pt idx="6718">
                  <c:v>559.76666666666665</c:v>
                </c:pt>
                <c:pt idx="6719">
                  <c:v>559.85</c:v>
                </c:pt>
                <c:pt idx="6720">
                  <c:v>559.93333333333328</c:v>
                </c:pt>
                <c:pt idx="6721">
                  <c:v>560.01666666666665</c:v>
                </c:pt>
                <c:pt idx="6722">
                  <c:v>560.1</c:v>
                </c:pt>
                <c:pt idx="6723">
                  <c:v>560.18333333333328</c:v>
                </c:pt>
                <c:pt idx="6724">
                  <c:v>560.26666666666665</c:v>
                </c:pt>
                <c:pt idx="6725">
                  <c:v>560.35</c:v>
                </c:pt>
                <c:pt idx="6726">
                  <c:v>560.43333333333328</c:v>
                </c:pt>
                <c:pt idx="6727">
                  <c:v>560.51666666666665</c:v>
                </c:pt>
                <c:pt idx="6728">
                  <c:v>560.6</c:v>
                </c:pt>
                <c:pt idx="6729">
                  <c:v>560.68333333333328</c:v>
                </c:pt>
                <c:pt idx="6730">
                  <c:v>560.76666666666665</c:v>
                </c:pt>
                <c:pt idx="6731">
                  <c:v>560.85</c:v>
                </c:pt>
                <c:pt idx="6732">
                  <c:v>560.93333333333328</c:v>
                </c:pt>
                <c:pt idx="6733">
                  <c:v>561.01666666666665</c:v>
                </c:pt>
                <c:pt idx="6734">
                  <c:v>561.1</c:v>
                </c:pt>
                <c:pt idx="6735">
                  <c:v>561.18333333333328</c:v>
                </c:pt>
                <c:pt idx="6736">
                  <c:v>561.26666666666665</c:v>
                </c:pt>
                <c:pt idx="6737">
                  <c:v>561.35</c:v>
                </c:pt>
                <c:pt idx="6738">
                  <c:v>561.43333333333328</c:v>
                </c:pt>
                <c:pt idx="6739">
                  <c:v>561.51666666666665</c:v>
                </c:pt>
                <c:pt idx="6740">
                  <c:v>561.6</c:v>
                </c:pt>
                <c:pt idx="6741">
                  <c:v>561.68333333333328</c:v>
                </c:pt>
                <c:pt idx="6742">
                  <c:v>561.76666666666665</c:v>
                </c:pt>
                <c:pt idx="6743">
                  <c:v>561.85</c:v>
                </c:pt>
                <c:pt idx="6744">
                  <c:v>561.93333333333328</c:v>
                </c:pt>
                <c:pt idx="6745">
                  <c:v>562.01666666666665</c:v>
                </c:pt>
                <c:pt idx="6746">
                  <c:v>562.1</c:v>
                </c:pt>
                <c:pt idx="6747">
                  <c:v>562.18333333333328</c:v>
                </c:pt>
                <c:pt idx="6748">
                  <c:v>562.26666666666665</c:v>
                </c:pt>
                <c:pt idx="6749">
                  <c:v>562.35</c:v>
                </c:pt>
                <c:pt idx="6750">
                  <c:v>562.43333333333328</c:v>
                </c:pt>
                <c:pt idx="6751">
                  <c:v>562.51666666666665</c:v>
                </c:pt>
                <c:pt idx="6752">
                  <c:v>562.6</c:v>
                </c:pt>
                <c:pt idx="6753">
                  <c:v>562.68333333333328</c:v>
                </c:pt>
                <c:pt idx="6754">
                  <c:v>562.76666666666665</c:v>
                </c:pt>
                <c:pt idx="6755">
                  <c:v>562.85</c:v>
                </c:pt>
                <c:pt idx="6756">
                  <c:v>562.93333333333328</c:v>
                </c:pt>
                <c:pt idx="6757">
                  <c:v>563.01666666666665</c:v>
                </c:pt>
                <c:pt idx="6758">
                  <c:v>563.1</c:v>
                </c:pt>
                <c:pt idx="6759">
                  <c:v>563.18333333333328</c:v>
                </c:pt>
                <c:pt idx="6760">
                  <c:v>563.26666666666665</c:v>
                </c:pt>
                <c:pt idx="6761">
                  <c:v>563.35</c:v>
                </c:pt>
                <c:pt idx="6762">
                  <c:v>563.43333333333328</c:v>
                </c:pt>
                <c:pt idx="6763">
                  <c:v>563.51666666666665</c:v>
                </c:pt>
                <c:pt idx="6764">
                  <c:v>563.6</c:v>
                </c:pt>
                <c:pt idx="6765">
                  <c:v>563.68333333333328</c:v>
                </c:pt>
                <c:pt idx="6766">
                  <c:v>563.76666666666665</c:v>
                </c:pt>
                <c:pt idx="6767">
                  <c:v>563.85</c:v>
                </c:pt>
                <c:pt idx="6768">
                  <c:v>563.93333333333328</c:v>
                </c:pt>
                <c:pt idx="6769">
                  <c:v>564.01666666666665</c:v>
                </c:pt>
                <c:pt idx="6770">
                  <c:v>564.1</c:v>
                </c:pt>
                <c:pt idx="6771">
                  <c:v>564.18333333333328</c:v>
                </c:pt>
                <c:pt idx="6772">
                  <c:v>564.26666666666665</c:v>
                </c:pt>
                <c:pt idx="6773">
                  <c:v>564.35</c:v>
                </c:pt>
                <c:pt idx="6774">
                  <c:v>564.43333333333328</c:v>
                </c:pt>
                <c:pt idx="6775">
                  <c:v>564.51666666666665</c:v>
                </c:pt>
                <c:pt idx="6776">
                  <c:v>564.6</c:v>
                </c:pt>
                <c:pt idx="6777">
                  <c:v>564.68333333333328</c:v>
                </c:pt>
                <c:pt idx="6778">
                  <c:v>564.76666666666665</c:v>
                </c:pt>
                <c:pt idx="6779">
                  <c:v>564.85</c:v>
                </c:pt>
                <c:pt idx="6780">
                  <c:v>564.93333333333328</c:v>
                </c:pt>
                <c:pt idx="6781">
                  <c:v>565.01666666666665</c:v>
                </c:pt>
                <c:pt idx="6782">
                  <c:v>565.1</c:v>
                </c:pt>
                <c:pt idx="6783">
                  <c:v>565.18333333333328</c:v>
                </c:pt>
                <c:pt idx="6784">
                  <c:v>565.26666666666665</c:v>
                </c:pt>
                <c:pt idx="6785">
                  <c:v>565.35</c:v>
                </c:pt>
                <c:pt idx="6786">
                  <c:v>565.43333333333328</c:v>
                </c:pt>
                <c:pt idx="6787">
                  <c:v>565.51666666666665</c:v>
                </c:pt>
                <c:pt idx="6788">
                  <c:v>565.6</c:v>
                </c:pt>
                <c:pt idx="6789">
                  <c:v>565.68333333333328</c:v>
                </c:pt>
                <c:pt idx="6790">
                  <c:v>565.76666666666665</c:v>
                </c:pt>
                <c:pt idx="6791">
                  <c:v>565.85</c:v>
                </c:pt>
                <c:pt idx="6792">
                  <c:v>565.93333333333328</c:v>
                </c:pt>
                <c:pt idx="6793">
                  <c:v>566.01666666666665</c:v>
                </c:pt>
                <c:pt idx="6794">
                  <c:v>566.1</c:v>
                </c:pt>
                <c:pt idx="6795">
                  <c:v>566.18333333333328</c:v>
                </c:pt>
                <c:pt idx="6796">
                  <c:v>566.26666666666665</c:v>
                </c:pt>
                <c:pt idx="6797">
                  <c:v>566.35</c:v>
                </c:pt>
                <c:pt idx="6798">
                  <c:v>566.43333333333328</c:v>
                </c:pt>
                <c:pt idx="6799">
                  <c:v>566.51666666666665</c:v>
                </c:pt>
                <c:pt idx="6800">
                  <c:v>566.6</c:v>
                </c:pt>
                <c:pt idx="6801">
                  <c:v>566.68333333333328</c:v>
                </c:pt>
                <c:pt idx="6802">
                  <c:v>566.76666666666665</c:v>
                </c:pt>
                <c:pt idx="6803">
                  <c:v>566.85</c:v>
                </c:pt>
                <c:pt idx="6804">
                  <c:v>566.93333333333328</c:v>
                </c:pt>
                <c:pt idx="6805">
                  <c:v>567.01666666666665</c:v>
                </c:pt>
                <c:pt idx="6806">
                  <c:v>567.1</c:v>
                </c:pt>
                <c:pt idx="6807">
                  <c:v>567.18333333333328</c:v>
                </c:pt>
                <c:pt idx="6808">
                  <c:v>567.26666666666665</c:v>
                </c:pt>
                <c:pt idx="6809">
                  <c:v>567.35</c:v>
                </c:pt>
                <c:pt idx="6810">
                  <c:v>567.43333333333328</c:v>
                </c:pt>
                <c:pt idx="6811">
                  <c:v>567.51666666666665</c:v>
                </c:pt>
                <c:pt idx="6812">
                  <c:v>567.6</c:v>
                </c:pt>
                <c:pt idx="6813">
                  <c:v>567.68333333333328</c:v>
                </c:pt>
                <c:pt idx="6814">
                  <c:v>567.76666666666665</c:v>
                </c:pt>
                <c:pt idx="6815">
                  <c:v>567.85</c:v>
                </c:pt>
                <c:pt idx="6816">
                  <c:v>567.93333333333328</c:v>
                </c:pt>
                <c:pt idx="6817">
                  <c:v>568.01666666666665</c:v>
                </c:pt>
                <c:pt idx="6818">
                  <c:v>568.1</c:v>
                </c:pt>
                <c:pt idx="6819">
                  <c:v>568.18333333333328</c:v>
                </c:pt>
                <c:pt idx="6820">
                  <c:v>568.26666666666665</c:v>
                </c:pt>
                <c:pt idx="6821">
                  <c:v>568.35</c:v>
                </c:pt>
                <c:pt idx="6822">
                  <c:v>568.43333333333328</c:v>
                </c:pt>
                <c:pt idx="6823">
                  <c:v>568.51666666666665</c:v>
                </c:pt>
                <c:pt idx="6824">
                  <c:v>568.6</c:v>
                </c:pt>
                <c:pt idx="6825">
                  <c:v>568.68333333333328</c:v>
                </c:pt>
                <c:pt idx="6826">
                  <c:v>568.76666666666665</c:v>
                </c:pt>
                <c:pt idx="6827">
                  <c:v>568.85</c:v>
                </c:pt>
                <c:pt idx="6828">
                  <c:v>568.93333333333328</c:v>
                </c:pt>
                <c:pt idx="6829">
                  <c:v>569.01666666666665</c:v>
                </c:pt>
                <c:pt idx="6830">
                  <c:v>569.1</c:v>
                </c:pt>
                <c:pt idx="6831">
                  <c:v>569.17500000000007</c:v>
                </c:pt>
                <c:pt idx="6832">
                  <c:v>569.25833333333333</c:v>
                </c:pt>
                <c:pt idx="6833">
                  <c:v>569.3416666666667</c:v>
                </c:pt>
                <c:pt idx="6834">
                  <c:v>569.42500000000007</c:v>
                </c:pt>
                <c:pt idx="6835">
                  <c:v>569.50833333333333</c:v>
                </c:pt>
                <c:pt idx="6836">
                  <c:v>569.5916666666667</c:v>
                </c:pt>
                <c:pt idx="6837">
                  <c:v>569.67500000000007</c:v>
                </c:pt>
                <c:pt idx="6838">
                  <c:v>569.75833333333333</c:v>
                </c:pt>
                <c:pt idx="6839">
                  <c:v>569.8416666666667</c:v>
                </c:pt>
                <c:pt idx="6840">
                  <c:v>569.92500000000007</c:v>
                </c:pt>
                <c:pt idx="6841">
                  <c:v>570.00833333333333</c:v>
                </c:pt>
                <c:pt idx="6842">
                  <c:v>570.0916666666667</c:v>
                </c:pt>
                <c:pt idx="6843">
                  <c:v>570.17500000000007</c:v>
                </c:pt>
                <c:pt idx="6844">
                  <c:v>570.25833333333333</c:v>
                </c:pt>
                <c:pt idx="6845">
                  <c:v>570.3416666666667</c:v>
                </c:pt>
                <c:pt idx="6846">
                  <c:v>570.42500000000007</c:v>
                </c:pt>
                <c:pt idx="6847">
                  <c:v>570.50833333333333</c:v>
                </c:pt>
                <c:pt idx="6848">
                  <c:v>570.5916666666667</c:v>
                </c:pt>
                <c:pt idx="6849">
                  <c:v>570.67500000000007</c:v>
                </c:pt>
                <c:pt idx="6850">
                  <c:v>570.75833333333333</c:v>
                </c:pt>
                <c:pt idx="6851">
                  <c:v>570.8416666666667</c:v>
                </c:pt>
                <c:pt idx="6852">
                  <c:v>570.92500000000007</c:v>
                </c:pt>
                <c:pt idx="6853">
                  <c:v>571.00833333333333</c:v>
                </c:pt>
                <c:pt idx="6854">
                  <c:v>571.0916666666667</c:v>
                </c:pt>
                <c:pt idx="6855">
                  <c:v>571.17500000000007</c:v>
                </c:pt>
                <c:pt idx="6856">
                  <c:v>571.25833333333333</c:v>
                </c:pt>
                <c:pt idx="6857">
                  <c:v>571.3416666666667</c:v>
                </c:pt>
                <c:pt idx="6858">
                  <c:v>571.42500000000007</c:v>
                </c:pt>
                <c:pt idx="6859">
                  <c:v>571.50833333333333</c:v>
                </c:pt>
                <c:pt idx="6860">
                  <c:v>571.5916666666667</c:v>
                </c:pt>
                <c:pt idx="6861">
                  <c:v>571.67500000000007</c:v>
                </c:pt>
                <c:pt idx="6862">
                  <c:v>571.75833333333333</c:v>
                </c:pt>
                <c:pt idx="6863">
                  <c:v>571.8416666666667</c:v>
                </c:pt>
                <c:pt idx="6864">
                  <c:v>571.92500000000007</c:v>
                </c:pt>
                <c:pt idx="6865">
                  <c:v>572.00833333333333</c:v>
                </c:pt>
                <c:pt idx="6866">
                  <c:v>572.0916666666667</c:v>
                </c:pt>
                <c:pt idx="6867">
                  <c:v>572.17500000000007</c:v>
                </c:pt>
                <c:pt idx="6868">
                  <c:v>572.25833333333333</c:v>
                </c:pt>
                <c:pt idx="6869">
                  <c:v>572.3416666666667</c:v>
                </c:pt>
                <c:pt idx="6870">
                  <c:v>572.42500000000007</c:v>
                </c:pt>
                <c:pt idx="6871">
                  <c:v>572.50833333333333</c:v>
                </c:pt>
                <c:pt idx="6872">
                  <c:v>572.5916666666667</c:v>
                </c:pt>
                <c:pt idx="6873">
                  <c:v>572.67500000000007</c:v>
                </c:pt>
                <c:pt idx="6874">
                  <c:v>572.75833333333333</c:v>
                </c:pt>
                <c:pt idx="6875">
                  <c:v>572.8416666666667</c:v>
                </c:pt>
                <c:pt idx="6876">
                  <c:v>572.92500000000007</c:v>
                </c:pt>
                <c:pt idx="6877">
                  <c:v>573.00833333333333</c:v>
                </c:pt>
                <c:pt idx="6878">
                  <c:v>573.0916666666667</c:v>
                </c:pt>
                <c:pt idx="6879">
                  <c:v>573.17500000000007</c:v>
                </c:pt>
                <c:pt idx="6880">
                  <c:v>573.25833333333333</c:v>
                </c:pt>
                <c:pt idx="6881">
                  <c:v>573.3416666666667</c:v>
                </c:pt>
                <c:pt idx="6882">
                  <c:v>573.42500000000007</c:v>
                </c:pt>
                <c:pt idx="6883">
                  <c:v>573.50833333333333</c:v>
                </c:pt>
                <c:pt idx="6884">
                  <c:v>573.5916666666667</c:v>
                </c:pt>
                <c:pt idx="6885">
                  <c:v>573.67500000000007</c:v>
                </c:pt>
                <c:pt idx="6886">
                  <c:v>573.75833333333333</c:v>
                </c:pt>
                <c:pt idx="6887">
                  <c:v>573.8416666666667</c:v>
                </c:pt>
                <c:pt idx="6888">
                  <c:v>573.92500000000007</c:v>
                </c:pt>
                <c:pt idx="6889">
                  <c:v>574.00833333333333</c:v>
                </c:pt>
                <c:pt idx="6890">
                  <c:v>574.0916666666667</c:v>
                </c:pt>
                <c:pt idx="6891">
                  <c:v>574.17500000000007</c:v>
                </c:pt>
                <c:pt idx="6892">
                  <c:v>574.25833333333333</c:v>
                </c:pt>
                <c:pt idx="6893">
                  <c:v>574.3416666666667</c:v>
                </c:pt>
                <c:pt idx="6894">
                  <c:v>574.42500000000007</c:v>
                </c:pt>
                <c:pt idx="6895">
                  <c:v>574.50833333333333</c:v>
                </c:pt>
                <c:pt idx="6896">
                  <c:v>574.5916666666667</c:v>
                </c:pt>
                <c:pt idx="6897">
                  <c:v>574.67500000000007</c:v>
                </c:pt>
                <c:pt idx="6898">
                  <c:v>574.75833333333333</c:v>
                </c:pt>
                <c:pt idx="6899">
                  <c:v>574.8416666666667</c:v>
                </c:pt>
                <c:pt idx="6900">
                  <c:v>574.92500000000007</c:v>
                </c:pt>
                <c:pt idx="6901">
                  <c:v>575.00833333333333</c:v>
                </c:pt>
                <c:pt idx="6902">
                  <c:v>575.0916666666667</c:v>
                </c:pt>
                <c:pt idx="6903">
                  <c:v>575.17500000000007</c:v>
                </c:pt>
                <c:pt idx="6904">
                  <c:v>575.25833333333333</c:v>
                </c:pt>
                <c:pt idx="6905">
                  <c:v>575.3416666666667</c:v>
                </c:pt>
                <c:pt idx="6906">
                  <c:v>575.42500000000007</c:v>
                </c:pt>
                <c:pt idx="6907">
                  <c:v>575.50833333333333</c:v>
                </c:pt>
                <c:pt idx="6908">
                  <c:v>575.5916666666667</c:v>
                </c:pt>
                <c:pt idx="6909">
                  <c:v>575.67500000000007</c:v>
                </c:pt>
                <c:pt idx="6910">
                  <c:v>575.75833333333333</c:v>
                </c:pt>
                <c:pt idx="6911">
                  <c:v>575.8416666666667</c:v>
                </c:pt>
                <c:pt idx="6912">
                  <c:v>575.92500000000007</c:v>
                </c:pt>
                <c:pt idx="6913">
                  <c:v>576.00833333333333</c:v>
                </c:pt>
                <c:pt idx="6914">
                  <c:v>576.0916666666667</c:v>
                </c:pt>
                <c:pt idx="6915">
                  <c:v>576.17500000000007</c:v>
                </c:pt>
                <c:pt idx="6916">
                  <c:v>576.25833333333333</c:v>
                </c:pt>
                <c:pt idx="6917">
                  <c:v>576.3416666666667</c:v>
                </c:pt>
                <c:pt idx="6918">
                  <c:v>576.42500000000007</c:v>
                </c:pt>
                <c:pt idx="6919">
                  <c:v>576.50833333333333</c:v>
                </c:pt>
                <c:pt idx="6920">
                  <c:v>576.5916666666667</c:v>
                </c:pt>
                <c:pt idx="6921">
                  <c:v>576.67500000000007</c:v>
                </c:pt>
                <c:pt idx="6922">
                  <c:v>576.75833333333333</c:v>
                </c:pt>
                <c:pt idx="6923">
                  <c:v>576.8416666666667</c:v>
                </c:pt>
                <c:pt idx="6924">
                  <c:v>576.92500000000007</c:v>
                </c:pt>
                <c:pt idx="6925">
                  <c:v>577.00833333333333</c:v>
                </c:pt>
                <c:pt idx="6926">
                  <c:v>577.0916666666667</c:v>
                </c:pt>
                <c:pt idx="6927">
                  <c:v>577.17500000000007</c:v>
                </c:pt>
                <c:pt idx="6928">
                  <c:v>577.25833333333333</c:v>
                </c:pt>
                <c:pt idx="6929">
                  <c:v>577.3416666666667</c:v>
                </c:pt>
                <c:pt idx="6930">
                  <c:v>577.42500000000007</c:v>
                </c:pt>
                <c:pt idx="6931">
                  <c:v>577.50833333333333</c:v>
                </c:pt>
                <c:pt idx="6932">
                  <c:v>577.5916666666667</c:v>
                </c:pt>
                <c:pt idx="6933">
                  <c:v>577.67500000000007</c:v>
                </c:pt>
                <c:pt idx="6934">
                  <c:v>577.75833333333333</c:v>
                </c:pt>
                <c:pt idx="6935">
                  <c:v>577.8416666666667</c:v>
                </c:pt>
                <c:pt idx="6936">
                  <c:v>577.92500000000007</c:v>
                </c:pt>
                <c:pt idx="6937">
                  <c:v>578.00833333333333</c:v>
                </c:pt>
                <c:pt idx="6938">
                  <c:v>578.0916666666667</c:v>
                </c:pt>
                <c:pt idx="6939">
                  <c:v>578.17500000000007</c:v>
                </c:pt>
                <c:pt idx="6940">
                  <c:v>578.25833333333333</c:v>
                </c:pt>
                <c:pt idx="6941">
                  <c:v>578.3416666666667</c:v>
                </c:pt>
                <c:pt idx="6942">
                  <c:v>578.42500000000007</c:v>
                </c:pt>
                <c:pt idx="6943">
                  <c:v>578.50833333333333</c:v>
                </c:pt>
                <c:pt idx="6944">
                  <c:v>578.5916666666667</c:v>
                </c:pt>
                <c:pt idx="6945">
                  <c:v>578.67500000000007</c:v>
                </c:pt>
                <c:pt idx="6946">
                  <c:v>578.75833333333333</c:v>
                </c:pt>
                <c:pt idx="6947">
                  <c:v>578.8416666666667</c:v>
                </c:pt>
                <c:pt idx="6948">
                  <c:v>578.92500000000007</c:v>
                </c:pt>
                <c:pt idx="6949">
                  <c:v>579.00833333333333</c:v>
                </c:pt>
                <c:pt idx="6950">
                  <c:v>579.0916666666667</c:v>
                </c:pt>
                <c:pt idx="6951">
                  <c:v>579.17500000000007</c:v>
                </c:pt>
                <c:pt idx="6952">
                  <c:v>579.25833333333333</c:v>
                </c:pt>
                <c:pt idx="6953">
                  <c:v>579.3416666666667</c:v>
                </c:pt>
                <c:pt idx="6954">
                  <c:v>579.42500000000007</c:v>
                </c:pt>
                <c:pt idx="6955">
                  <c:v>579.50833333333333</c:v>
                </c:pt>
                <c:pt idx="6956">
                  <c:v>579.5916666666667</c:v>
                </c:pt>
                <c:pt idx="6957">
                  <c:v>579.67500000000007</c:v>
                </c:pt>
                <c:pt idx="6958">
                  <c:v>579.75833333333333</c:v>
                </c:pt>
                <c:pt idx="6959">
                  <c:v>579.8416666666667</c:v>
                </c:pt>
                <c:pt idx="6960">
                  <c:v>579.92500000000007</c:v>
                </c:pt>
                <c:pt idx="6961">
                  <c:v>580.00833333333333</c:v>
                </c:pt>
                <c:pt idx="6962">
                  <c:v>580.0916666666667</c:v>
                </c:pt>
                <c:pt idx="6963">
                  <c:v>580.17500000000007</c:v>
                </c:pt>
                <c:pt idx="6964">
                  <c:v>580.25833333333333</c:v>
                </c:pt>
                <c:pt idx="6965">
                  <c:v>580.3416666666667</c:v>
                </c:pt>
                <c:pt idx="6966">
                  <c:v>580.42500000000007</c:v>
                </c:pt>
                <c:pt idx="6967">
                  <c:v>580.50833333333333</c:v>
                </c:pt>
                <c:pt idx="6968">
                  <c:v>580.5916666666667</c:v>
                </c:pt>
                <c:pt idx="6969">
                  <c:v>580.67500000000007</c:v>
                </c:pt>
                <c:pt idx="6970">
                  <c:v>580.75833333333333</c:v>
                </c:pt>
                <c:pt idx="6971">
                  <c:v>580.8416666666667</c:v>
                </c:pt>
                <c:pt idx="6972">
                  <c:v>580.92500000000007</c:v>
                </c:pt>
                <c:pt idx="6973">
                  <c:v>581.00833333333333</c:v>
                </c:pt>
                <c:pt idx="6974">
                  <c:v>581.0916666666667</c:v>
                </c:pt>
                <c:pt idx="6975">
                  <c:v>581.17500000000007</c:v>
                </c:pt>
                <c:pt idx="6976">
                  <c:v>581.25833333333333</c:v>
                </c:pt>
                <c:pt idx="6977">
                  <c:v>581.3416666666667</c:v>
                </c:pt>
                <c:pt idx="6978">
                  <c:v>581.42500000000007</c:v>
                </c:pt>
                <c:pt idx="6979">
                  <c:v>581.50833333333333</c:v>
                </c:pt>
                <c:pt idx="6980">
                  <c:v>581.5916666666667</c:v>
                </c:pt>
                <c:pt idx="6981">
                  <c:v>581.67500000000007</c:v>
                </c:pt>
                <c:pt idx="6982">
                  <c:v>581.75833333333333</c:v>
                </c:pt>
                <c:pt idx="6983">
                  <c:v>581.8416666666667</c:v>
                </c:pt>
                <c:pt idx="6984">
                  <c:v>581.92500000000007</c:v>
                </c:pt>
                <c:pt idx="6985">
                  <c:v>582.00833333333333</c:v>
                </c:pt>
                <c:pt idx="6986">
                  <c:v>582.0916666666667</c:v>
                </c:pt>
                <c:pt idx="6987">
                  <c:v>582.17500000000007</c:v>
                </c:pt>
                <c:pt idx="6988">
                  <c:v>582.25833333333333</c:v>
                </c:pt>
                <c:pt idx="6989">
                  <c:v>582.3416666666667</c:v>
                </c:pt>
                <c:pt idx="6990">
                  <c:v>582.42500000000007</c:v>
                </c:pt>
                <c:pt idx="6991">
                  <c:v>582.50833333333333</c:v>
                </c:pt>
                <c:pt idx="6992">
                  <c:v>582.5916666666667</c:v>
                </c:pt>
                <c:pt idx="6993">
                  <c:v>582.67500000000007</c:v>
                </c:pt>
                <c:pt idx="6994">
                  <c:v>582.75833333333333</c:v>
                </c:pt>
                <c:pt idx="6995">
                  <c:v>582.8416666666667</c:v>
                </c:pt>
                <c:pt idx="6996">
                  <c:v>582.92500000000007</c:v>
                </c:pt>
                <c:pt idx="6997">
                  <c:v>583.00833333333333</c:v>
                </c:pt>
                <c:pt idx="6998">
                  <c:v>583.0916666666667</c:v>
                </c:pt>
                <c:pt idx="6999">
                  <c:v>583.17500000000007</c:v>
                </c:pt>
                <c:pt idx="7000">
                  <c:v>583.25833333333333</c:v>
                </c:pt>
                <c:pt idx="7001">
                  <c:v>583.3416666666667</c:v>
                </c:pt>
                <c:pt idx="7002">
                  <c:v>583.42500000000007</c:v>
                </c:pt>
                <c:pt idx="7003">
                  <c:v>583.50833333333333</c:v>
                </c:pt>
                <c:pt idx="7004">
                  <c:v>583.5916666666667</c:v>
                </c:pt>
                <c:pt idx="7005">
                  <c:v>583.67500000000007</c:v>
                </c:pt>
                <c:pt idx="7006">
                  <c:v>583.75833333333333</c:v>
                </c:pt>
                <c:pt idx="7007">
                  <c:v>583.8416666666667</c:v>
                </c:pt>
                <c:pt idx="7008">
                  <c:v>583.92500000000007</c:v>
                </c:pt>
                <c:pt idx="7009">
                  <c:v>584.00833333333333</c:v>
                </c:pt>
                <c:pt idx="7010">
                  <c:v>584.0916666666667</c:v>
                </c:pt>
                <c:pt idx="7011">
                  <c:v>584.17500000000007</c:v>
                </c:pt>
                <c:pt idx="7012">
                  <c:v>584.25833333333333</c:v>
                </c:pt>
                <c:pt idx="7013">
                  <c:v>584.3416666666667</c:v>
                </c:pt>
                <c:pt idx="7014">
                  <c:v>584.42500000000007</c:v>
                </c:pt>
                <c:pt idx="7015">
                  <c:v>584.50833333333333</c:v>
                </c:pt>
                <c:pt idx="7016">
                  <c:v>584.5916666666667</c:v>
                </c:pt>
                <c:pt idx="7017">
                  <c:v>584.67500000000007</c:v>
                </c:pt>
                <c:pt idx="7018">
                  <c:v>584.75833333333333</c:v>
                </c:pt>
                <c:pt idx="7019">
                  <c:v>584.8416666666667</c:v>
                </c:pt>
                <c:pt idx="7020">
                  <c:v>584.92500000000007</c:v>
                </c:pt>
                <c:pt idx="7021">
                  <c:v>585.00833333333333</c:v>
                </c:pt>
                <c:pt idx="7022">
                  <c:v>585.0916666666667</c:v>
                </c:pt>
                <c:pt idx="7023">
                  <c:v>585.17500000000007</c:v>
                </c:pt>
                <c:pt idx="7024">
                  <c:v>585.25833333333333</c:v>
                </c:pt>
                <c:pt idx="7025">
                  <c:v>585.3416666666667</c:v>
                </c:pt>
                <c:pt idx="7026">
                  <c:v>585.42500000000007</c:v>
                </c:pt>
                <c:pt idx="7027">
                  <c:v>585.50833333333333</c:v>
                </c:pt>
                <c:pt idx="7028">
                  <c:v>585.5916666666667</c:v>
                </c:pt>
                <c:pt idx="7029">
                  <c:v>585.67500000000007</c:v>
                </c:pt>
                <c:pt idx="7030">
                  <c:v>585.75833333333333</c:v>
                </c:pt>
                <c:pt idx="7031">
                  <c:v>585.8416666666667</c:v>
                </c:pt>
                <c:pt idx="7032">
                  <c:v>585.92500000000007</c:v>
                </c:pt>
                <c:pt idx="7033">
                  <c:v>586.00833333333333</c:v>
                </c:pt>
                <c:pt idx="7034">
                  <c:v>586.0916666666667</c:v>
                </c:pt>
                <c:pt idx="7035">
                  <c:v>586.17500000000007</c:v>
                </c:pt>
                <c:pt idx="7036">
                  <c:v>586.25833333333333</c:v>
                </c:pt>
                <c:pt idx="7037">
                  <c:v>586.3416666666667</c:v>
                </c:pt>
                <c:pt idx="7038">
                  <c:v>586.42500000000007</c:v>
                </c:pt>
                <c:pt idx="7039">
                  <c:v>586.50833333333333</c:v>
                </c:pt>
                <c:pt idx="7040">
                  <c:v>586.5916666666667</c:v>
                </c:pt>
                <c:pt idx="7041">
                  <c:v>586.67500000000007</c:v>
                </c:pt>
                <c:pt idx="7042">
                  <c:v>586.75833333333333</c:v>
                </c:pt>
                <c:pt idx="7043">
                  <c:v>586.8416666666667</c:v>
                </c:pt>
                <c:pt idx="7044">
                  <c:v>586.92500000000007</c:v>
                </c:pt>
                <c:pt idx="7045">
                  <c:v>587.00833333333333</c:v>
                </c:pt>
                <c:pt idx="7046">
                  <c:v>587.0916666666667</c:v>
                </c:pt>
                <c:pt idx="7047">
                  <c:v>587.17500000000007</c:v>
                </c:pt>
                <c:pt idx="7048">
                  <c:v>587.25833333333333</c:v>
                </c:pt>
                <c:pt idx="7049">
                  <c:v>587.3416666666667</c:v>
                </c:pt>
                <c:pt idx="7050">
                  <c:v>587.42500000000007</c:v>
                </c:pt>
                <c:pt idx="7051">
                  <c:v>587.50833333333333</c:v>
                </c:pt>
                <c:pt idx="7052">
                  <c:v>587.5916666666667</c:v>
                </c:pt>
                <c:pt idx="7053">
                  <c:v>587.67500000000007</c:v>
                </c:pt>
                <c:pt idx="7054">
                  <c:v>587.75833333333333</c:v>
                </c:pt>
                <c:pt idx="7055">
                  <c:v>587.8416666666667</c:v>
                </c:pt>
                <c:pt idx="7056">
                  <c:v>587.92500000000007</c:v>
                </c:pt>
                <c:pt idx="7057">
                  <c:v>588.00833333333333</c:v>
                </c:pt>
                <c:pt idx="7058">
                  <c:v>588.0916666666667</c:v>
                </c:pt>
                <c:pt idx="7059">
                  <c:v>588.17500000000007</c:v>
                </c:pt>
                <c:pt idx="7060">
                  <c:v>588.25833333333333</c:v>
                </c:pt>
                <c:pt idx="7061">
                  <c:v>588.3416666666667</c:v>
                </c:pt>
                <c:pt idx="7062">
                  <c:v>588.42500000000007</c:v>
                </c:pt>
                <c:pt idx="7063">
                  <c:v>588.50833333333333</c:v>
                </c:pt>
                <c:pt idx="7064">
                  <c:v>588.5916666666667</c:v>
                </c:pt>
                <c:pt idx="7065">
                  <c:v>588.67500000000007</c:v>
                </c:pt>
                <c:pt idx="7066">
                  <c:v>588.75833333333333</c:v>
                </c:pt>
                <c:pt idx="7067">
                  <c:v>588.8416666666667</c:v>
                </c:pt>
                <c:pt idx="7068">
                  <c:v>588.92500000000007</c:v>
                </c:pt>
                <c:pt idx="7069">
                  <c:v>589.00833333333333</c:v>
                </c:pt>
                <c:pt idx="7070">
                  <c:v>589.0916666666667</c:v>
                </c:pt>
                <c:pt idx="7071">
                  <c:v>589.17500000000007</c:v>
                </c:pt>
                <c:pt idx="7072">
                  <c:v>589.25833333333333</c:v>
                </c:pt>
                <c:pt idx="7073">
                  <c:v>589.3416666666667</c:v>
                </c:pt>
                <c:pt idx="7074">
                  <c:v>589.42500000000007</c:v>
                </c:pt>
                <c:pt idx="7075">
                  <c:v>589.50833333333333</c:v>
                </c:pt>
                <c:pt idx="7076">
                  <c:v>589.5916666666667</c:v>
                </c:pt>
                <c:pt idx="7077">
                  <c:v>589.67500000000007</c:v>
                </c:pt>
                <c:pt idx="7078">
                  <c:v>589.75833333333333</c:v>
                </c:pt>
                <c:pt idx="7079">
                  <c:v>589.8416666666667</c:v>
                </c:pt>
                <c:pt idx="7080">
                  <c:v>589.92500000000007</c:v>
                </c:pt>
                <c:pt idx="7081">
                  <c:v>590.00833333333333</c:v>
                </c:pt>
                <c:pt idx="7082">
                  <c:v>590.0916666666667</c:v>
                </c:pt>
                <c:pt idx="7083">
                  <c:v>590.17500000000007</c:v>
                </c:pt>
                <c:pt idx="7084">
                  <c:v>590.25833333333333</c:v>
                </c:pt>
                <c:pt idx="7085">
                  <c:v>590.3416666666667</c:v>
                </c:pt>
                <c:pt idx="7086">
                  <c:v>590.42500000000007</c:v>
                </c:pt>
                <c:pt idx="7087">
                  <c:v>590.50833333333333</c:v>
                </c:pt>
                <c:pt idx="7088">
                  <c:v>590.5916666666667</c:v>
                </c:pt>
                <c:pt idx="7089">
                  <c:v>590.67500000000007</c:v>
                </c:pt>
                <c:pt idx="7090">
                  <c:v>590.75833333333333</c:v>
                </c:pt>
                <c:pt idx="7091">
                  <c:v>590.8416666666667</c:v>
                </c:pt>
                <c:pt idx="7092">
                  <c:v>590.92500000000007</c:v>
                </c:pt>
                <c:pt idx="7093">
                  <c:v>591.00833333333333</c:v>
                </c:pt>
                <c:pt idx="7094">
                  <c:v>591.0916666666667</c:v>
                </c:pt>
                <c:pt idx="7095">
                  <c:v>591.17500000000007</c:v>
                </c:pt>
                <c:pt idx="7096">
                  <c:v>591.25833333333333</c:v>
                </c:pt>
                <c:pt idx="7097">
                  <c:v>591.3416666666667</c:v>
                </c:pt>
                <c:pt idx="7098">
                  <c:v>591.42500000000007</c:v>
                </c:pt>
                <c:pt idx="7099">
                  <c:v>591.50833333333333</c:v>
                </c:pt>
                <c:pt idx="7100">
                  <c:v>591.5916666666667</c:v>
                </c:pt>
                <c:pt idx="7101">
                  <c:v>591.67500000000007</c:v>
                </c:pt>
                <c:pt idx="7102">
                  <c:v>591.75833333333333</c:v>
                </c:pt>
                <c:pt idx="7103">
                  <c:v>591.8416666666667</c:v>
                </c:pt>
                <c:pt idx="7104">
                  <c:v>591.92500000000007</c:v>
                </c:pt>
                <c:pt idx="7105">
                  <c:v>592.00833333333333</c:v>
                </c:pt>
                <c:pt idx="7106">
                  <c:v>592.0916666666667</c:v>
                </c:pt>
                <c:pt idx="7107">
                  <c:v>592.17500000000007</c:v>
                </c:pt>
                <c:pt idx="7108">
                  <c:v>592.25833333333333</c:v>
                </c:pt>
                <c:pt idx="7109">
                  <c:v>592.3416666666667</c:v>
                </c:pt>
                <c:pt idx="7110">
                  <c:v>592.42500000000007</c:v>
                </c:pt>
                <c:pt idx="7111">
                  <c:v>592.50833333333333</c:v>
                </c:pt>
                <c:pt idx="7112">
                  <c:v>592.5916666666667</c:v>
                </c:pt>
                <c:pt idx="7113">
                  <c:v>592.67500000000007</c:v>
                </c:pt>
                <c:pt idx="7114">
                  <c:v>592.75833333333333</c:v>
                </c:pt>
                <c:pt idx="7115">
                  <c:v>592.8416666666667</c:v>
                </c:pt>
                <c:pt idx="7116">
                  <c:v>592.92500000000007</c:v>
                </c:pt>
                <c:pt idx="7117">
                  <c:v>593.00833333333333</c:v>
                </c:pt>
                <c:pt idx="7118">
                  <c:v>593.0916666666667</c:v>
                </c:pt>
                <c:pt idx="7119">
                  <c:v>593.17500000000007</c:v>
                </c:pt>
                <c:pt idx="7120">
                  <c:v>593.25833333333333</c:v>
                </c:pt>
                <c:pt idx="7121">
                  <c:v>593.3416666666667</c:v>
                </c:pt>
                <c:pt idx="7122">
                  <c:v>593.42500000000007</c:v>
                </c:pt>
                <c:pt idx="7123">
                  <c:v>593.50833333333333</c:v>
                </c:pt>
                <c:pt idx="7124">
                  <c:v>593.5916666666667</c:v>
                </c:pt>
                <c:pt idx="7125">
                  <c:v>593.67500000000007</c:v>
                </c:pt>
                <c:pt idx="7126">
                  <c:v>593.75833333333333</c:v>
                </c:pt>
                <c:pt idx="7127">
                  <c:v>593.8416666666667</c:v>
                </c:pt>
                <c:pt idx="7128">
                  <c:v>593.92500000000007</c:v>
                </c:pt>
                <c:pt idx="7129">
                  <c:v>594.00833333333333</c:v>
                </c:pt>
                <c:pt idx="7130">
                  <c:v>594.0916666666667</c:v>
                </c:pt>
                <c:pt idx="7131">
                  <c:v>594.17500000000007</c:v>
                </c:pt>
                <c:pt idx="7132">
                  <c:v>594.25833333333333</c:v>
                </c:pt>
                <c:pt idx="7133">
                  <c:v>594.3416666666667</c:v>
                </c:pt>
                <c:pt idx="7134">
                  <c:v>594.42500000000007</c:v>
                </c:pt>
                <c:pt idx="7135">
                  <c:v>594.50833333333333</c:v>
                </c:pt>
                <c:pt idx="7136">
                  <c:v>594.5916666666667</c:v>
                </c:pt>
                <c:pt idx="7137">
                  <c:v>594.67500000000007</c:v>
                </c:pt>
                <c:pt idx="7138">
                  <c:v>594.75833333333333</c:v>
                </c:pt>
                <c:pt idx="7139">
                  <c:v>594.8416666666667</c:v>
                </c:pt>
                <c:pt idx="7140">
                  <c:v>594.92500000000007</c:v>
                </c:pt>
                <c:pt idx="7141">
                  <c:v>595.00833333333333</c:v>
                </c:pt>
                <c:pt idx="7142">
                  <c:v>595.0916666666667</c:v>
                </c:pt>
                <c:pt idx="7143">
                  <c:v>595.17500000000007</c:v>
                </c:pt>
                <c:pt idx="7144">
                  <c:v>595.25833333333333</c:v>
                </c:pt>
                <c:pt idx="7145">
                  <c:v>595.3416666666667</c:v>
                </c:pt>
                <c:pt idx="7146">
                  <c:v>595.42500000000007</c:v>
                </c:pt>
                <c:pt idx="7147">
                  <c:v>595.50833333333333</c:v>
                </c:pt>
                <c:pt idx="7148">
                  <c:v>595.5916666666667</c:v>
                </c:pt>
                <c:pt idx="7149">
                  <c:v>595.67500000000007</c:v>
                </c:pt>
                <c:pt idx="7150">
                  <c:v>595.75833333333333</c:v>
                </c:pt>
                <c:pt idx="7151">
                  <c:v>595.8416666666667</c:v>
                </c:pt>
                <c:pt idx="7152">
                  <c:v>595.92500000000007</c:v>
                </c:pt>
                <c:pt idx="7153">
                  <c:v>596.00833333333333</c:v>
                </c:pt>
                <c:pt idx="7154">
                  <c:v>596.0916666666667</c:v>
                </c:pt>
                <c:pt idx="7155">
                  <c:v>596.17500000000007</c:v>
                </c:pt>
                <c:pt idx="7156">
                  <c:v>596.25833333333333</c:v>
                </c:pt>
                <c:pt idx="7157">
                  <c:v>596.3416666666667</c:v>
                </c:pt>
                <c:pt idx="7158">
                  <c:v>596.42500000000007</c:v>
                </c:pt>
                <c:pt idx="7159">
                  <c:v>596.50833333333333</c:v>
                </c:pt>
                <c:pt idx="7160">
                  <c:v>596.5916666666667</c:v>
                </c:pt>
                <c:pt idx="7161">
                  <c:v>596.67500000000007</c:v>
                </c:pt>
                <c:pt idx="7162">
                  <c:v>596.75833333333333</c:v>
                </c:pt>
                <c:pt idx="7163">
                  <c:v>596.8416666666667</c:v>
                </c:pt>
                <c:pt idx="7164">
                  <c:v>596.92500000000007</c:v>
                </c:pt>
                <c:pt idx="7165">
                  <c:v>597.00833333333333</c:v>
                </c:pt>
                <c:pt idx="7166">
                  <c:v>597.0916666666667</c:v>
                </c:pt>
                <c:pt idx="7167">
                  <c:v>597.17500000000007</c:v>
                </c:pt>
                <c:pt idx="7168">
                  <c:v>597.25833333333333</c:v>
                </c:pt>
                <c:pt idx="7169">
                  <c:v>597.3416666666667</c:v>
                </c:pt>
                <c:pt idx="7170">
                  <c:v>597.42500000000007</c:v>
                </c:pt>
                <c:pt idx="7171">
                  <c:v>597.50833333333333</c:v>
                </c:pt>
                <c:pt idx="7172">
                  <c:v>597.5916666666667</c:v>
                </c:pt>
                <c:pt idx="7173">
                  <c:v>597.67500000000007</c:v>
                </c:pt>
                <c:pt idx="7174">
                  <c:v>597.75833333333333</c:v>
                </c:pt>
                <c:pt idx="7175">
                  <c:v>597.8416666666667</c:v>
                </c:pt>
                <c:pt idx="7176">
                  <c:v>597.92500000000007</c:v>
                </c:pt>
                <c:pt idx="7177">
                  <c:v>598.00833333333333</c:v>
                </c:pt>
                <c:pt idx="7178">
                  <c:v>598.0916666666667</c:v>
                </c:pt>
                <c:pt idx="7179">
                  <c:v>598.17500000000007</c:v>
                </c:pt>
                <c:pt idx="7180">
                  <c:v>598.25833333333333</c:v>
                </c:pt>
                <c:pt idx="7181">
                  <c:v>598.3416666666667</c:v>
                </c:pt>
                <c:pt idx="7182">
                  <c:v>598.42500000000007</c:v>
                </c:pt>
                <c:pt idx="7183">
                  <c:v>598.50833333333333</c:v>
                </c:pt>
                <c:pt idx="7184">
                  <c:v>598.5916666666667</c:v>
                </c:pt>
                <c:pt idx="7185">
                  <c:v>598.67500000000007</c:v>
                </c:pt>
                <c:pt idx="7186">
                  <c:v>598.75833333333333</c:v>
                </c:pt>
                <c:pt idx="7187">
                  <c:v>598.8416666666667</c:v>
                </c:pt>
                <c:pt idx="7188">
                  <c:v>598.92500000000007</c:v>
                </c:pt>
                <c:pt idx="7189">
                  <c:v>599.00833333333333</c:v>
                </c:pt>
                <c:pt idx="7190">
                  <c:v>599.0916666666667</c:v>
                </c:pt>
                <c:pt idx="7191">
                  <c:v>599.17500000000007</c:v>
                </c:pt>
                <c:pt idx="7192">
                  <c:v>599.25833333333333</c:v>
                </c:pt>
                <c:pt idx="7193">
                  <c:v>599.3416666666667</c:v>
                </c:pt>
                <c:pt idx="7194">
                  <c:v>599.42500000000007</c:v>
                </c:pt>
                <c:pt idx="7195">
                  <c:v>599.50833333333333</c:v>
                </c:pt>
                <c:pt idx="7196">
                  <c:v>599.5916666666667</c:v>
                </c:pt>
                <c:pt idx="7197">
                  <c:v>599.67500000000007</c:v>
                </c:pt>
                <c:pt idx="7198">
                  <c:v>599.75833333333333</c:v>
                </c:pt>
                <c:pt idx="7199">
                  <c:v>599.8416666666667</c:v>
                </c:pt>
                <c:pt idx="7200">
                  <c:v>599.92500000000007</c:v>
                </c:pt>
                <c:pt idx="7201">
                  <c:v>600.00833333333333</c:v>
                </c:pt>
                <c:pt idx="7202">
                  <c:v>600.0916666666667</c:v>
                </c:pt>
                <c:pt idx="7203">
                  <c:v>600.17500000000007</c:v>
                </c:pt>
                <c:pt idx="7204">
                  <c:v>600.25833333333333</c:v>
                </c:pt>
                <c:pt idx="7205">
                  <c:v>600.3416666666667</c:v>
                </c:pt>
                <c:pt idx="7206">
                  <c:v>600.42500000000007</c:v>
                </c:pt>
                <c:pt idx="7207">
                  <c:v>600.50833333333333</c:v>
                </c:pt>
                <c:pt idx="7208">
                  <c:v>600.5916666666667</c:v>
                </c:pt>
                <c:pt idx="7209">
                  <c:v>600.67500000000007</c:v>
                </c:pt>
                <c:pt idx="7210">
                  <c:v>600.75833333333333</c:v>
                </c:pt>
                <c:pt idx="7211">
                  <c:v>600.8416666666667</c:v>
                </c:pt>
                <c:pt idx="7212">
                  <c:v>600.92500000000007</c:v>
                </c:pt>
                <c:pt idx="7213">
                  <c:v>601.00833333333333</c:v>
                </c:pt>
                <c:pt idx="7214">
                  <c:v>601.0916666666667</c:v>
                </c:pt>
                <c:pt idx="7215">
                  <c:v>601.17500000000007</c:v>
                </c:pt>
                <c:pt idx="7216">
                  <c:v>601.25833333333333</c:v>
                </c:pt>
                <c:pt idx="7217">
                  <c:v>601.3416666666667</c:v>
                </c:pt>
                <c:pt idx="7218">
                  <c:v>601.42500000000007</c:v>
                </c:pt>
                <c:pt idx="7219">
                  <c:v>601.50833333333333</c:v>
                </c:pt>
                <c:pt idx="7220">
                  <c:v>601.5916666666667</c:v>
                </c:pt>
                <c:pt idx="7221">
                  <c:v>601.67500000000007</c:v>
                </c:pt>
                <c:pt idx="7222">
                  <c:v>601.75833333333333</c:v>
                </c:pt>
                <c:pt idx="7223">
                  <c:v>601.8416666666667</c:v>
                </c:pt>
                <c:pt idx="7224">
                  <c:v>601.92500000000007</c:v>
                </c:pt>
                <c:pt idx="7225">
                  <c:v>602.00833333333333</c:v>
                </c:pt>
                <c:pt idx="7226">
                  <c:v>602.0916666666667</c:v>
                </c:pt>
                <c:pt idx="7227">
                  <c:v>602.17500000000007</c:v>
                </c:pt>
                <c:pt idx="7228">
                  <c:v>602.25833333333333</c:v>
                </c:pt>
                <c:pt idx="7229">
                  <c:v>602.3416666666667</c:v>
                </c:pt>
                <c:pt idx="7230">
                  <c:v>602.42500000000007</c:v>
                </c:pt>
                <c:pt idx="7231">
                  <c:v>602.50833333333333</c:v>
                </c:pt>
                <c:pt idx="7232">
                  <c:v>602.5916666666667</c:v>
                </c:pt>
                <c:pt idx="7233">
                  <c:v>602.67500000000007</c:v>
                </c:pt>
                <c:pt idx="7234">
                  <c:v>602.75833333333333</c:v>
                </c:pt>
                <c:pt idx="7235">
                  <c:v>602.8416666666667</c:v>
                </c:pt>
                <c:pt idx="7236">
                  <c:v>602.92500000000007</c:v>
                </c:pt>
                <c:pt idx="7237">
                  <c:v>603.00833333333333</c:v>
                </c:pt>
                <c:pt idx="7238">
                  <c:v>603.0916666666667</c:v>
                </c:pt>
                <c:pt idx="7239">
                  <c:v>603.17500000000007</c:v>
                </c:pt>
                <c:pt idx="7240">
                  <c:v>603.25833333333333</c:v>
                </c:pt>
                <c:pt idx="7241">
                  <c:v>603.3416666666667</c:v>
                </c:pt>
                <c:pt idx="7242">
                  <c:v>603.42500000000007</c:v>
                </c:pt>
                <c:pt idx="7243">
                  <c:v>603.50833333333333</c:v>
                </c:pt>
                <c:pt idx="7244">
                  <c:v>603.5916666666667</c:v>
                </c:pt>
                <c:pt idx="7245">
                  <c:v>603.67500000000007</c:v>
                </c:pt>
                <c:pt idx="7246">
                  <c:v>603.75833333333333</c:v>
                </c:pt>
                <c:pt idx="7247">
                  <c:v>603.8416666666667</c:v>
                </c:pt>
                <c:pt idx="7248">
                  <c:v>603.92500000000007</c:v>
                </c:pt>
                <c:pt idx="7249">
                  <c:v>604.00833333333333</c:v>
                </c:pt>
                <c:pt idx="7250">
                  <c:v>604.0916666666667</c:v>
                </c:pt>
                <c:pt idx="7251">
                  <c:v>604.17500000000007</c:v>
                </c:pt>
                <c:pt idx="7252">
                  <c:v>604.25833333333333</c:v>
                </c:pt>
                <c:pt idx="7253">
                  <c:v>604.3416666666667</c:v>
                </c:pt>
                <c:pt idx="7254">
                  <c:v>604.42500000000007</c:v>
                </c:pt>
                <c:pt idx="7255">
                  <c:v>604.50833333333333</c:v>
                </c:pt>
                <c:pt idx="7256">
                  <c:v>604.5916666666667</c:v>
                </c:pt>
                <c:pt idx="7257">
                  <c:v>604.67500000000007</c:v>
                </c:pt>
                <c:pt idx="7258">
                  <c:v>604.75833333333333</c:v>
                </c:pt>
                <c:pt idx="7259">
                  <c:v>604.8416666666667</c:v>
                </c:pt>
                <c:pt idx="7260">
                  <c:v>604.92500000000007</c:v>
                </c:pt>
                <c:pt idx="7261">
                  <c:v>605.00833333333333</c:v>
                </c:pt>
                <c:pt idx="7262">
                  <c:v>605.0916666666667</c:v>
                </c:pt>
                <c:pt idx="7263">
                  <c:v>605.17500000000007</c:v>
                </c:pt>
                <c:pt idx="7264">
                  <c:v>605.25833333333333</c:v>
                </c:pt>
                <c:pt idx="7265">
                  <c:v>605.3416666666667</c:v>
                </c:pt>
                <c:pt idx="7266">
                  <c:v>605.42500000000007</c:v>
                </c:pt>
                <c:pt idx="7267">
                  <c:v>605.50833333333333</c:v>
                </c:pt>
                <c:pt idx="7268">
                  <c:v>605.5916666666667</c:v>
                </c:pt>
                <c:pt idx="7269">
                  <c:v>605.67500000000007</c:v>
                </c:pt>
                <c:pt idx="7270">
                  <c:v>605.75833333333333</c:v>
                </c:pt>
                <c:pt idx="7271">
                  <c:v>605.8416666666667</c:v>
                </c:pt>
                <c:pt idx="7272">
                  <c:v>605.92500000000007</c:v>
                </c:pt>
                <c:pt idx="7273">
                  <c:v>606.00833333333333</c:v>
                </c:pt>
                <c:pt idx="7274">
                  <c:v>606.0916666666667</c:v>
                </c:pt>
                <c:pt idx="7275">
                  <c:v>606.17500000000007</c:v>
                </c:pt>
                <c:pt idx="7276">
                  <c:v>606.25833333333333</c:v>
                </c:pt>
                <c:pt idx="7277">
                  <c:v>606.3416666666667</c:v>
                </c:pt>
                <c:pt idx="7278">
                  <c:v>606.42500000000007</c:v>
                </c:pt>
                <c:pt idx="7279">
                  <c:v>606.50833333333333</c:v>
                </c:pt>
                <c:pt idx="7280">
                  <c:v>606.5916666666667</c:v>
                </c:pt>
                <c:pt idx="7281">
                  <c:v>606.67500000000007</c:v>
                </c:pt>
                <c:pt idx="7282">
                  <c:v>606.75833333333333</c:v>
                </c:pt>
                <c:pt idx="7283">
                  <c:v>606.8416666666667</c:v>
                </c:pt>
                <c:pt idx="7284">
                  <c:v>606.92500000000007</c:v>
                </c:pt>
                <c:pt idx="7285">
                  <c:v>607.00833333333333</c:v>
                </c:pt>
                <c:pt idx="7286">
                  <c:v>607.0916666666667</c:v>
                </c:pt>
                <c:pt idx="7287">
                  <c:v>607.17500000000007</c:v>
                </c:pt>
                <c:pt idx="7288">
                  <c:v>607.25833333333333</c:v>
                </c:pt>
                <c:pt idx="7289">
                  <c:v>607.3416666666667</c:v>
                </c:pt>
                <c:pt idx="7290">
                  <c:v>607.42500000000007</c:v>
                </c:pt>
                <c:pt idx="7291">
                  <c:v>607.50833333333333</c:v>
                </c:pt>
                <c:pt idx="7292">
                  <c:v>607.5916666666667</c:v>
                </c:pt>
                <c:pt idx="7293">
                  <c:v>607.67500000000007</c:v>
                </c:pt>
                <c:pt idx="7294">
                  <c:v>607.75833333333333</c:v>
                </c:pt>
                <c:pt idx="7295">
                  <c:v>607.8416666666667</c:v>
                </c:pt>
                <c:pt idx="7296">
                  <c:v>607.92500000000007</c:v>
                </c:pt>
                <c:pt idx="7297">
                  <c:v>608.00833333333333</c:v>
                </c:pt>
                <c:pt idx="7298">
                  <c:v>608.0916666666667</c:v>
                </c:pt>
                <c:pt idx="7299">
                  <c:v>608.17500000000007</c:v>
                </c:pt>
                <c:pt idx="7300">
                  <c:v>608.25833333333333</c:v>
                </c:pt>
                <c:pt idx="7301">
                  <c:v>608.3416666666667</c:v>
                </c:pt>
                <c:pt idx="7302">
                  <c:v>608.42500000000007</c:v>
                </c:pt>
                <c:pt idx="7303">
                  <c:v>608.50833333333333</c:v>
                </c:pt>
                <c:pt idx="7304">
                  <c:v>608.5916666666667</c:v>
                </c:pt>
                <c:pt idx="7305">
                  <c:v>608.67500000000007</c:v>
                </c:pt>
                <c:pt idx="7306">
                  <c:v>608.75833333333333</c:v>
                </c:pt>
                <c:pt idx="7307">
                  <c:v>608.8416666666667</c:v>
                </c:pt>
                <c:pt idx="7308">
                  <c:v>608.92500000000007</c:v>
                </c:pt>
                <c:pt idx="7309">
                  <c:v>609.00833333333333</c:v>
                </c:pt>
                <c:pt idx="7310">
                  <c:v>609.0916666666667</c:v>
                </c:pt>
                <c:pt idx="7311">
                  <c:v>609.17500000000007</c:v>
                </c:pt>
                <c:pt idx="7312">
                  <c:v>609.25833333333333</c:v>
                </c:pt>
                <c:pt idx="7313">
                  <c:v>609.3416666666667</c:v>
                </c:pt>
                <c:pt idx="7314">
                  <c:v>609.42500000000007</c:v>
                </c:pt>
                <c:pt idx="7315">
                  <c:v>609.50833333333333</c:v>
                </c:pt>
                <c:pt idx="7316">
                  <c:v>609.5916666666667</c:v>
                </c:pt>
                <c:pt idx="7317">
                  <c:v>609.67500000000007</c:v>
                </c:pt>
                <c:pt idx="7318">
                  <c:v>609.75833333333333</c:v>
                </c:pt>
                <c:pt idx="7319">
                  <c:v>609.8416666666667</c:v>
                </c:pt>
                <c:pt idx="7320">
                  <c:v>609.92500000000007</c:v>
                </c:pt>
                <c:pt idx="7321">
                  <c:v>610.00833333333333</c:v>
                </c:pt>
                <c:pt idx="7322">
                  <c:v>610.0916666666667</c:v>
                </c:pt>
                <c:pt idx="7323">
                  <c:v>610.17500000000007</c:v>
                </c:pt>
                <c:pt idx="7324">
                  <c:v>610.25833333333333</c:v>
                </c:pt>
                <c:pt idx="7325">
                  <c:v>610.3416666666667</c:v>
                </c:pt>
                <c:pt idx="7326">
                  <c:v>610.42500000000007</c:v>
                </c:pt>
                <c:pt idx="7327">
                  <c:v>610.50833333333333</c:v>
                </c:pt>
                <c:pt idx="7328">
                  <c:v>610.5916666666667</c:v>
                </c:pt>
                <c:pt idx="7329">
                  <c:v>610.67500000000007</c:v>
                </c:pt>
                <c:pt idx="7330">
                  <c:v>610.75833333333333</c:v>
                </c:pt>
                <c:pt idx="7331">
                  <c:v>610.8416666666667</c:v>
                </c:pt>
                <c:pt idx="7332">
                  <c:v>610.92500000000007</c:v>
                </c:pt>
                <c:pt idx="7333">
                  <c:v>611.00833333333333</c:v>
                </c:pt>
                <c:pt idx="7334">
                  <c:v>611.0916666666667</c:v>
                </c:pt>
                <c:pt idx="7335">
                  <c:v>611.17500000000007</c:v>
                </c:pt>
                <c:pt idx="7336">
                  <c:v>611.25833333333333</c:v>
                </c:pt>
                <c:pt idx="7337">
                  <c:v>611.3416666666667</c:v>
                </c:pt>
                <c:pt idx="7338">
                  <c:v>611.42500000000007</c:v>
                </c:pt>
                <c:pt idx="7339">
                  <c:v>611.50833333333333</c:v>
                </c:pt>
                <c:pt idx="7340">
                  <c:v>611.5916666666667</c:v>
                </c:pt>
                <c:pt idx="7341">
                  <c:v>611.67500000000007</c:v>
                </c:pt>
                <c:pt idx="7342">
                  <c:v>611.75833333333333</c:v>
                </c:pt>
                <c:pt idx="7343">
                  <c:v>611.8416666666667</c:v>
                </c:pt>
                <c:pt idx="7344">
                  <c:v>611.92500000000007</c:v>
                </c:pt>
                <c:pt idx="7345">
                  <c:v>612.00833333333333</c:v>
                </c:pt>
                <c:pt idx="7346">
                  <c:v>612.0916666666667</c:v>
                </c:pt>
                <c:pt idx="7347">
                  <c:v>612.17500000000007</c:v>
                </c:pt>
                <c:pt idx="7348">
                  <c:v>612.25833333333333</c:v>
                </c:pt>
                <c:pt idx="7349">
                  <c:v>612.3416666666667</c:v>
                </c:pt>
                <c:pt idx="7350">
                  <c:v>612.42500000000007</c:v>
                </c:pt>
                <c:pt idx="7351">
                  <c:v>612.50833333333333</c:v>
                </c:pt>
                <c:pt idx="7352">
                  <c:v>612.5916666666667</c:v>
                </c:pt>
                <c:pt idx="7353">
                  <c:v>612.67500000000007</c:v>
                </c:pt>
                <c:pt idx="7354">
                  <c:v>612.75833333333333</c:v>
                </c:pt>
                <c:pt idx="7355">
                  <c:v>612.8416666666667</c:v>
                </c:pt>
                <c:pt idx="7356">
                  <c:v>612.92500000000007</c:v>
                </c:pt>
                <c:pt idx="7357">
                  <c:v>613.00833333333333</c:v>
                </c:pt>
                <c:pt idx="7358">
                  <c:v>613.0916666666667</c:v>
                </c:pt>
                <c:pt idx="7359">
                  <c:v>613.17500000000007</c:v>
                </c:pt>
                <c:pt idx="7360">
                  <c:v>613.25833333333333</c:v>
                </c:pt>
                <c:pt idx="7361">
                  <c:v>613.3416666666667</c:v>
                </c:pt>
                <c:pt idx="7362">
                  <c:v>613.42500000000007</c:v>
                </c:pt>
                <c:pt idx="7363">
                  <c:v>613.50833333333333</c:v>
                </c:pt>
                <c:pt idx="7364">
                  <c:v>613.5916666666667</c:v>
                </c:pt>
                <c:pt idx="7365">
                  <c:v>613.67500000000007</c:v>
                </c:pt>
                <c:pt idx="7366">
                  <c:v>613.75833333333333</c:v>
                </c:pt>
                <c:pt idx="7367">
                  <c:v>613.8416666666667</c:v>
                </c:pt>
                <c:pt idx="7368">
                  <c:v>613.92500000000007</c:v>
                </c:pt>
                <c:pt idx="7369">
                  <c:v>614.00833333333333</c:v>
                </c:pt>
                <c:pt idx="7370">
                  <c:v>614.0916666666667</c:v>
                </c:pt>
                <c:pt idx="7371">
                  <c:v>614.17500000000007</c:v>
                </c:pt>
                <c:pt idx="7372">
                  <c:v>614.25833333333333</c:v>
                </c:pt>
                <c:pt idx="7373">
                  <c:v>614.3416666666667</c:v>
                </c:pt>
                <c:pt idx="7374">
                  <c:v>614.42500000000007</c:v>
                </c:pt>
                <c:pt idx="7375">
                  <c:v>614.50833333333333</c:v>
                </c:pt>
                <c:pt idx="7376">
                  <c:v>614.5916666666667</c:v>
                </c:pt>
                <c:pt idx="7377">
                  <c:v>614.67500000000007</c:v>
                </c:pt>
                <c:pt idx="7378">
                  <c:v>614.75833333333333</c:v>
                </c:pt>
                <c:pt idx="7379">
                  <c:v>614.8416666666667</c:v>
                </c:pt>
                <c:pt idx="7380">
                  <c:v>614.92500000000007</c:v>
                </c:pt>
                <c:pt idx="7381">
                  <c:v>615.00833333333333</c:v>
                </c:pt>
                <c:pt idx="7382">
                  <c:v>615.0916666666667</c:v>
                </c:pt>
                <c:pt idx="7383">
                  <c:v>615.17500000000007</c:v>
                </c:pt>
                <c:pt idx="7384">
                  <c:v>615.25833333333333</c:v>
                </c:pt>
                <c:pt idx="7385">
                  <c:v>615.3416666666667</c:v>
                </c:pt>
                <c:pt idx="7386">
                  <c:v>615.42500000000007</c:v>
                </c:pt>
                <c:pt idx="7387">
                  <c:v>615.50833333333333</c:v>
                </c:pt>
                <c:pt idx="7388">
                  <c:v>615.5916666666667</c:v>
                </c:pt>
                <c:pt idx="7389">
                  <c:v>615.67500000000007</c:v>
                </c:pt>
                <c:pt idx="7390">
                  <c:v>615.75833333333333</c:v>
                </c:pt>
                <c:pt idx="7391">
                  <c:v>615.8416666666667</c:v>
                </c:pt>
                <c:pt idx="7392">
                  <c:v>615.92500000000007</c:v>
                </c:pt>
                <c:pt idx="7393">
                  <c:v>616.00833333333333</c:v>
                </c:pt>
                <c:pt idx="7394">
                  <c:v>616.0916666666667</c:v>
                </c:pt>
                <c:pt idx="7395">
                  <c:v>616.17500000000007</c:v>
                </c:pt>
                <c:pt idx="7396">
                  <c:v>616.25833333333333</c:v>
                </c:pt>
                <c:pt idx="7397">
                  <c:v>616.3416666666667</c:v>
                </c:pt>
                <c:pt idx="7398">
                  <c:v>616.42500000000007</c:v>
                </c:pt>
                <c:pt idx="7399">
                  <c:v>616.50833333333333</c:v>
                </c:pt>
                <c:pt idx="7400">
                  <c:v>616.5916666666667</c:v>
                </c:pt>
                <c:pt idx="7401">
                  <c:v>616.67500000000007</c:v>
                </c:pt>
                <c:pt idx="7402">
                  <c:v>616.75833333333333</c:v>
                </c:pt>
                <c:pt idx="7403">
                  <c:v>616.8416666666667</c:v>
                </c:pt>
                <c:pt idx="7404">
                  <c:v>616.92500000000007</c:v>
                </c:pt>
                <c:pt idx="7405">
                  <c:v>617.00833333333333</c:v>
                </c:pt>
                <c:pt idx="7406">
                  <c:v>617.0916666666667</c:v>
                </c:pt>
                <c:pt idx="7407">
                  <c:v>617.17500000000007</c:v>
                </c:pt>
                <c:pt idx="7408">
                  <c:v>617.25833333333333</c:v>
                </c:pt>
                <c:pt idx="7409">
                  <c:v>617.3416666666667</c:v>
                </c:pt>
                <c:pt idx="7410">
                  <c:v>617.42500000000007</c:v>
                </c:pt>
                <c:pt idx="7411">
                  <c:v>617.50833333333333</c:v>
                </c:pt>
                <c:pt idx="7412">
                  <c:v>617.5916666666667</c:v>
                </c:pt>
                <c:pt idx="7413">
                  <c:v>617.67500000000007</c:v>
                </c:pt>
                <c:pt idx="7414">
                  <c:v>617.75833333333333</c:v>
                </c:pt>
                <c:pt idx="7415">
                  <c:v>617.8416666666667</c:v>
                </c:pt>
                <c:pt idx="7416">
                  <c:v>617.92500000000007</c:v>
                </c:pt>
                <c:pt idx="7417">
                  <c:v>618.00833333333333</c:v>
                </c:pt>
                <c:pt idx="7418">
                  <c:v>618.0916666666667</c:v>
                </c:pt>
                <c:pt idx="7419">
                  <c:v>618.17500000000007</c:v>
                </c:pt>
                <c:pt idx="7420">
                  <c:v>618.25833333333333</c:v>
                </c:pt>
                <c:pt idx="7421">
                  <c:v>618.3416666666667</c:v>
                </c:pt>
                <c:pt idx="7422">
                  <c:v>618.42500000000007</c:v>
                </c:pt>
                <c:pt idx="7423">
                  <c:v>618.50833333333333</c:v>
                </c:pt>
                <c:pt idx="7424">
                  <c:v>618.5916666666667</c:v>
                </c:pt>
                <c:pt idx="7425">
                  <c:v>618.67500000000007</c:v>
                </c:pt>
                <c:pt idx="7426">
                  <c:v>618.75833333333333</c:v>
                </c:pt>
                <c:pt idx="7427">
                  <c:v>618.8416666666667</c:v>
                </c:pt>
                <c:pt idx="7428">
                  <c:v>618.92500000000007</c:v>
                </c:pt>
                <c:pt idx="7429">
                  <c:v>619.00833333333333</c:v>
                </c:pt>
                <c:pt idx="7430">
                  <c:v>619.0916666666667</c:v>
                </c:pt>
                <c:pt idx="7431">
                  <c:v>619.17500000000007</c:v>
                </c:pt>
                <c:pt idx="7432">
                  <c:v>619.25833333333333</c:v>
                </c:pt>
                <c:pt idx="7433">
                  <c:v>619.3416666666667</c:v>
                </c:pt>
                <c:pt idx="7434">
                  <c:v>619.42500000000007</c:v>
                </c:pt>
                <c:pt idx="7435">
                  <c:v>619.50833333333333</c:v>
                </c:pt>
                <c:pt idx="7436">
                  <c:v>619.5916666666667</c:v>
                </c:pt>
                <c:pt idx="7437">
                  <c:v>619.67500000000007</c:v>
                </c:pt>
                <c:pt idx="7438">
                  <c:v>619.75833333333333</c:v>
                </c:pt>
                <c:pt idx="7439">
                  <c:v>619.8416666666667</c:v>
                </c:pt>
                <c:pt idx="7440">
                  <c:v>619.92500000000007</c:v>
                </c:pt>
                <c:pt idx="7441">
                  <c:v>620.00833333333333</c:v>
                </c:pt>
                <c:pt idx="7442">
                  <c:v>620.0916666666667</c:v>
                </c:pt>
                <c:pt idx="7443">
                  <c:v>620.17500000000007</c:v>
                </c:pt>
                <c:pt idx="7444">
                  <c:v>620.25833333333333</c:v>
                </c:pt>
                <c:pt idx="7445">
                  <c:v>620.3416666666667</c:v>
                </c:pt>
                <c:pt idx="7446">
                  <c:v>620.42500000000007</c:v>
                </c:pt>
                <c:pt idx="7447">
                  <c:v>620.50833333333333</c:v>
                </c:pt>
                <c:pt idx="7448">
                  <c:v>620.5916666666667</c:v>
                </c:pt>
                <c:pt idx="7449">
                  <c:v>620.67500000000007</c:v>
                </c:pt>
                <c:pt idx="7450">
                  <c:v>620.75833333333333</c:v>
                </c:pt>
                <c:pt idx="7451">
                  <c:v>620.8416666666667</c:v>
                </c:pt>
                <c:pt idx="7452">
                  <c:v>620.92500000000007</c:v>
                </c:pt>
                <c:pt idx="7453">
                  <c:v>621.00833333333333</c:v>
                </c:pt>
                <c:pt idx="7454">
                  <c:v>621.0916666666667</c:v>
                </c:pt>
                <c:pt idx="7455">
                  <c:v>621.17500000000007</c:v>
                </c:pt>
                <c:pt idx="7456">
                  <c:v>621.25833333333333</c:v>
                </c:pt>
                <c:pt idx="7457">
                  <c:v>621.3416666666667</c:v>
                </c:pt>
                <c:pt idx="7458">
                  <c:v>621.42500000000007</c:v>
                </c:pt>
                <c:pt idx="7459">
                  <c:v>621.50833333333333</c:v>
                </c:pt>
                <c:pt idx="7460">
                  <c:v>621.5916666666667</c:v>
                </c:pt>
                <c:pt idx="7461">
                  <c:v>621.67500000000007</c:v>
                </c:pt>
                <c:pt idx="7462">
                  <c:v>621.75833333333333</c:v>
                </c:pt>
                <c:pt idx="7463">
                  <c:v>621.8416666666667</c:v>
                </c:pt>
                <c:pt idx="7464">
                  <c:v>621.92500000000007</c:v>
                </c:pt>
                <c:pt idx="7465">
                  <c:v>622.00833333333333</c:v>
                </c:pt>
                <c:pt idx="7466">
                  <c:v>622.0916666666667</c:v>
                </c:pt>
                <c:pt idx="7467">
                  <c:v>622.17500000000007</c:v>
                </c:pt>
                <c:pt idx="7468">
                  <c:v>622.25833333333333</c:v>
                </c:pt>
                <c:pt idx="7469">
                  <c:v>622.3416666666667</c:v>
                </c:pt>
                <c:pt idx="7470">
                  <c:v>622.42500000000007</c:v>
                </c:pt>
                <c:pt idx="7471">
                  <c:v>622.50833333333333</c:v>
                </c:pt>
                <c:pt idx="7472">
                  <c:v>622.5916666666667</c:v>
                </c:pt>
                <c:pt idx="7473">
                  <c:v>622.67500000000007</c:v>
                </c:pt>
                <c:pt idx="7474">
                  <c:v>622.75833333333333</c:v>
                </c:pt>
                <c:pt idx="7475">
                  <c:v>622.8416666666667</c:v>
                </c:pt>
                <c:pt idx="7476">
                  <c:v>622.92500000000007</c:v>
                </c:pt>
                <c:pt idx="7477">
                  <c:v>623.00833333333333</c:v>
                </c:pt>
                <c:pt idx="7478">
                  <c:v>623.0916666666667</c:v>
                </c:pt>
                <c:pt idx="7479">
                  <c:v>623.17500000000007</c:v>
                </c:pt>
                <c:pt idx="7480">
                  <c:v>623.25833333333333</c:v>
                </c:pt>
                <c:pt idx="7481">
                  <c:v>623.3416666666667</c:v>
                </c:pt>
                <c:pt idx="7482">
                  <c:v>623.42500000000007</c:v>
                </c:pt>
                <c:pt idx="7483">
                  <c:v>623.50833333333333</c:v>
                </c:pt>
                <c:pt idx="7484">
                  <c:v>623.5916666666667</c:v>
                </c:pt>
                <c:pt idx="7485">
                  <c:v>623.67500000000007</c:v>
                </c:pt>
                <c:pt idx="7486">
                  <c:v>623.75833333333333</c:v>
                </c:pt>
                <c:pt idx="7487">
                  <c:v>623.8416666666667</c:v>
                </c:pt>
                <c:pt idx="7488">
                  <c:v>623.92500000000007</c:v>
                </c:pt>
                <c:pt idx="7489">
                  <c:v>624.00833333333333</c:v>
                </c:pt>
                <c:pt idx="7490">
                  <c:v>624.0916666666667</c:v>
                </c:pt>
                <c:pt idx="7491">
                  <c:v>624.17500000000007</c:v>
                </c:pt>
                <c:pt idx="7492">
                  <c:v>624.25833333333333</c:v>
                </c:pt>
                <c:pt idx="7493">
                  <c:v>624.3416666666667</c:v>
                </c:pt>
                <c:pt idx="7494">
                  <c:v>624.42500000000007</c:v>
                </c:pt>
                <c:pt idx="7495">
                  <c:v>624.50833333333333</c:v>
                </c:pt>
                <c:pt idx="7496">
                  <c:v>624.5916666666667</c:v>
                </c:pt>
                <c:pt idx="7497">
                  <c:v>624.67500000000007</c:v>
                </c:pt>
                <c:pt idx="7498">
                  <c:v>624.75833333333333</c:v>
                </c:pt>
                <c:pt idx="7499">
                  <c:v>624.8416666666667</c:v>
                </c:pt>
                <c:pt idx="7500">
                  <c:v>624.92500000000007</c:v>
                </c:pt>
                <c:pt idx="7501">
                  <c:v>625.00833333333333</c:v>
                </c:pt>
                <c:pt idx="7502">
                  <c:v>625.0916666666667</c:v>
                </c:pt>
                <c:pt idx="7503">
                  <c:v>625.17500000000007</c:v>
                </c:pt>
                <c:pt idx="7504">
                  <c:v>625.25833333333333</c:v>
                </c:pt>
                <c:pt idx="7505">
                  <c:v>625.3416666666667</c:v>
                </c:pt>
                <c:pt idx="7506">
                  <c:v>625.42500000000007</c:v>
                </c:pt>
                <c:pt idx="7507">
                  <c:v>625.50833333333333</c:v>
                </c:pt>
                <c:pt idx="7508">
                  <c:v>625.5916666666667</c:v>
                </c:pt>
                <c:pt idx="7509">
                  <c:v>625.67500000000007</c:v>
                </c:pt>
                <c:pt idx="7510">
                  <c:v>625.75833333333333</c:v>
                </c:pt>
                <c:pt idx="7511">
                  <c:v>625.8416666666667</c:v>
                </c:pt>
                <c:pt idx="7512">
                  <c:v>625.92500000000007</c:v>
                </c:pt>
                <c:pt idx="7513">
                  <c:v>626.00833333333333</c:v>
                </c:pt>
                <c:pt idx="7514">
                  <c:v>626.0916666666667</c:v>
                </c:pt>
                <c:pt idx="7515">
                  <c:v>626.17500000000007</c:v>
                </c:pt>
                <c:pt idx="7516">
                  <c:v>626.25833333333333</c:v>
                </c:pt>
                <c:pt idx="7517">
                  <c:v>626.3416666666667</c:v>
                </c:pt>
                <c:pt idx="7518">
                  <c:v>626.42500000000007</c:v>
                </c:pt>
                <c:pt idx="7519">
                  <c:v>626.50833333333333</c:v>
                </c:pt>
                <c:pt idx="7520">
                  <c:v>626.5916666666667</c:v>
                </c:pt>
                <c:pt idx="7521">
                  <c:v>626.67500000000007</c:v>
                </c:pt>
                <c:pt idx="7522">
                  <c:v>626.75833333333333</c:v>
                </c:pt>
                <c:pt idx="7523">
                  <c:v>626.8416666666667</c:v>
                </c:pt>
                <c:pt idx="7524">
                  <c:v>626.92500000000007</c:v>
                </c:pt>
                <c:pt idx="7525">
                  <c:v>627.00833333333333</c:v>
                </c:pt>
                <c:pt idx="7526">
                  <c:v>627.0916666666667</c:v>
                </c:pt>
                <c:pt idx="7527">
                  <c:v>627.17500000000007</c:v>
                </c:pt>
                <c:pt idx="7528">
                  <c:v>627.25833333333333</c:v>
                </c:pt>
                <c:pt idx="7529">
                  <c:v>627.3416666666667</c:v>
                </c:pt>
                <c:pt idx="7530">
                  <c:v>627.42500000000007</c:v>
                </c:pt>
                <c:pt idx="7531">
                  <c:v>627.50833333333333</c:v>
                </c:pt>
                <c:pt idx="7532">
                  <c:v>627.5916666666667</c:v>
                </c:pt>
                <c:pt idx="7533">
                  <c:v>627.67500000000007</c:v>
                </c:pt>
                <c:pt idx="7534">
                  <c:v>627.75833333333333</c:v>
                </c:pt>
                <c:pt idx="7535">
                  <c:v>627.8416666666667</c:v>
                </c:pt>
                <c:pt idx="7536">
                  <c:v>627.92500000000007</c:v>
                </c:pt>
                <c:pt idx="7537">
                  <c:v>628.00833333333333</c:v>
                </c:pt>
                <c:pt idx="7538">
                  <c:v>628.0916666666667</c:v>
                </c:pt>
                <c:pt idx="7539">
                  <c:v>628.17500000000007</c:v>
                </c:pt>
                <c:pt idx="7540">
                  <c:v>628.25833333333333</c:v>
                </c:pt>
                <c:pt idx="7541">
                  <c:v>628.3416666666667</c:v>
                </c:pt>
                <c:pt idx="7542">
                  <c:v>628.42500000000007</c:v>
                </c:pt>
                <c:pt idx="7543">
                  <c:v>628.50833333333333</c:v>
                </c:pt>
                <c:pt idx="7544">
                  <c:v>628.5916666666667</c:v>
                </c:pt>
                <c:pt idx="7545">
                  <c:v>628.67500000000007</c:v>
                </c:pt>
                <c:pt idx="7546">
                  <c:v>628.75833333333333</c:v>
                </c:pt>
                <c:pt idx="7547">
                  <c:v>628.8416666666667</c:v>
                </c:pt>
                <c:pt idx="7548">
                  <c:v>628.92500000000007</c:v>
                </c:pt>
                <c:pt idx="7549">
                  <c:v>629.00833333333333</c:v>
                </c:pt>
                <c:pt idx="7550">
                  <c:v>629.0916666666667</c:v>
                </c:pt>
                <c:pt idx="7551">
                  <c:v>629.17500000000007</c:v>
                </c:pt>
                <c:pt idx="7552">
                  <c:v>629.25833333333333</c:v>
                </c:pt>
                <c:pt idx="7553">
                  <c:v>629.3416666666667</c:v>
                </c:pt>
                <c:pt idx="7554">
                  <c:v>629.42500000000007</c:v>
                </c:pt>
                <c:pt idx="7555">
                  <c:v>629.50833333333333</c:v>
                </c:pt>
                <c:pt idx="7556">
                  <c:v>629.5916666666667</c:v>
                </c:pt>
                <c:pt idx="7557">
                  <c:v>629.67500000000007</c:v>
                </c:pt>
                <c:pt idx="7558">
                  <c:v>629.75833333333333</c:v>
                </c:pt>
                <c:pt idx="7559">
                  <c:v>629.8416666666667</c:v>
                </c:pt>
                <c:pt idx="7560">
                  <c:v>629.92500000000007</c:v>
                </c:pt>
                <c:pt idx="7561">
                  <c:v>630.00833333333333</c:v>
                </c:pt>
                <c:pt idx="7562">
                  <c:v>630.0916666666667</c:v>
                </c:pt>
                <c:pt idx="7563">
                  <c:v>630.17500000000007</c:v>
                </c:pt>
                <c:pt idx="7564">
                  <c:v>630.25833333333333</c:v>
                </c:pt>
                <c:pt idx="7565">
                  <c:v>630.3416666666667</c:v>
                </c:pt>
                <c:pt idx="7566">
                  <c:v>630.42500000000007</c:v>
                </c:pt>
                <c:pt idx="7567">
                  <c:v>630.50833333333333</c:v>
                </c:pt>
                <c:pt idx="7568">
                  <c:v>630.5916666666667</c:v>
                </c:pt>
                <c:pt idx="7569">
                  <c:v>630.67500000000007</c:v>
                </c:pt>
                <c:pt idx="7570">
                  <c:v>630.75833333333333</c:v>
                </c:pt>
                <c:pt idx="7571">
                  <c:v>630.8416666666667</c:v>
                </c:pt>
                <c:pt idx="7572">
                  <c:v>630.92500000000007</c:v>
                </c:pt>
                <c:pt idx="7573">
                  <c:v>631.00833333333333</c:v>
                </c:pt>
                <c:pt idx="7574">
                  <c:v>631.0916666666667</c:v>
                </c:pt>
                <c:pt idx="7575">
                  <c:v>631.17500000000007</c:v>
                </c:pt>
                <c:pt idx="7576">
                  <c:v>631.25833333333333</c:v>
                </c:pt>
                <c:pt idx="7577">
                  <c:v>631.3416666666667</c:v>
                </c:pt>
                <c:pt idx="7578">
                  <c:v>631.42500000000007</c:v>
                </c:pt>
                <c:pt idx="7579">
                  <c:v>631.50833333333333</c:v>
                </c:pt>
                <c:pt idx="7580">
                  <c:v>631.5916666666667</c:v>
                </c:pt>
                <c:pt idx="7581">
                  <c:v>631.67500000000007</c:v>
                </c:pt>
                <c:pt idx="7582">
                  <c:v>631.75833333333333</c:v>
                </c:pt>
                <c:pt idx="7583">
                  <c:v>631.8416666666667</c:v>
                </c:pt>
                <c:pt idx="7584">
                  <c:v>631.92500000000007</c:v>
                </c:pt>
                <c:pt idx="7585">
                  <c:v>632.00833333333333</c:v>
                </c:pt>
                <c:pt idx="7586">
                  <c:v>632.0916666666667</c:v>
                </c:pt>
                <c:pt idx="7587">
                  <c:v>632.17500000000007</c:v>
                </c:pt>
                <c:pt idx="7588">
                  <c:v>632.25833333333333</c:v>
                </c:pt>
                <c:pt idx="7589">
                  <c:v>632.3416666666667</c:v>
                </c:pt>
                <c:pt idx="7590">
                  <c:v>632.42500000000007</c:v>
                </c:pt>
                <c:pt idx="7591">
                  <c:v>632.50833333333333</c:v>
                </c:pt>
                <c:pt idx="7592">
                  <c:v>632.5916666666667</c:v>
                </c:pt>
                <c:pt idx="7593">
                  <c:v>632.67500000000007</c:v>
                </c:pt>
                <c:pt idx="7594">
                  <c:v>632.75833333333333</c:v>
                </c:pt>
                <c:pt idx="7595">
                  <c:v>632.8416666666667</c:v>
                </c:pt>
                <c:pt idx="7596">
                  <c:v>632.92500000000007</c:v>
                </c:pt>
                <c:pt idx="7597">
                  <c:v>633.00833333333333</c:v>
                </c:pt>
                <c:pt idx="7598">
                  <c:v>633.0916666666667</c:v>
                </c:pt>
                <c:pt idx="7599">
                  <c:v>633.17500000000007</c:v>
                </c:pt>
                <c:pt idx="7600">
                  <c:v>633.25833333333333</c:v>
                </c:pt>
                <c:pt idx="7601">
                  <c:v>633.3416666666667</c:v>
                </c:pt>
                <c:pt idx="7602">
                  <c:v>633.42500000000007</c:v>
                </c:pt>
                <c:pt idx="7603">
                  <c:v>633.50833333333333</c:v>
                </c:pt>
                <c:pt idx="7604">
                  <c:v>633.5916666666667</c:v>
                </c:pt>
                <c:pt idx="7605">
                  <c:v>633.67500000000007</c:v>
                </c:pt>
                <c:pt idx="7606">
                  <c:v>633.75833333333333</c:v>
                </c:pt>
                <c:pt idx="7607">
                  <c:v>633.8416666666667</c:v>
                </c:pt>
                <c:pt idx="7608">
                  <c:v>633.92500000000007</c:v>
                </c:pt>
                <c:pt idx="7609">
                  <c:v>634.00833333333333</c:v>
                </c:pt>
                <c:pt idx="7610">
                  <c:v>634.0916666666667</c:v>
                </c:pt>
                <c:pt idx="7611">
                  <c:v>634.17500000000007</c:v>
                </c:pt>
                <c:pt idx="7612">
                  <c:v>634.25833333333333</c:v>
                </c:pt>
                <c:pt idx="7613">
                  <c:v>634.3416666666667</c:v>
                </c:pt>
                <c:pt idx="7614">
                  <c:v>634.42500000000007</c:v>
                </c:pt>
                <c:pt idx="7615">
                  <c:v>634.50833333333333</c:v>
                </c:pt>
                <c:pt idx="7616">
                  <c:v>634.5916666666667</c:v>
                </c:pt>
                <c:pt idx="7617">
                  <c:v>634.67500000000007</c:v>
                </c:pt>
                <c:pt idx="7618">
                  <c:v>634.75833333333333</c:v>
                </c:pt>
                <c:pt idx="7619">
                  <c:v>634.8416666666667</c:v>
                </c:pt>
                <c:pt idx="7620">
                  <c:v>634.92500000000007</c:v>
                </c:pt>
                <c:pt idx="7621">
                  <c:v>635.00833333333333</c:v>
                </c:pt>
                <c:pt idx="7622">
                  <c:v>635.0916666666667</c:v>
                </c:pt>
                <c:pt idx="7623">
                  <c:v>635.17500000000007</c:v>
                </c:pt>
                <c:pt idx="7624">
                  <c:v>635.25833333333333</c:v>
                </c:pt>
                <c:pt idx="7625">
                  <c:v>635.3416666666667</c:v>
                </c:pt>
                <c:pt idx="7626">
                  <c:v>635.42500000000007</c:v>
                </c:pt>
                <c:pt idx="7627">
                  <c:v>635.50833333333333</c:v>
                </c:pt>
                <c:pt idx="7628">
                  <c:v>635.5916666666667</c:v>
                </c:pt>
                <c:pt idx="7629">
                  <c:v>635.67500000000007</c:v>
                </c:pt>
                <c:pt idx="7630">
                  <c:v>635.75833333333333</c:v>
                </c:pt>
                <c:pt idx="7631">
                  <c:v>635.8416666666667</c:v>
                </c:pt>
                <c:pt idx="7632">
                  <c:v>635.92500000000007</c:v>
                </c:pt>
                <c:pt idx="7633">
                  <c:v>636.00833333333333</c:v>
                </c:pt>
                <c:pt idx="7634">
                  <c:v>636.08333333333337</c:v>
                </c:pt>
                <c:pt idx="7635">
                  <c:v>636.16666666666663</c:v>
                </c:pt>
                <c:pt idx="7636">
                  <c:v>636.25</c:v>
                </c:pt>
                <c:pt idx="7637">
                  <c:v>636.33333333333337</c:v>
                </c:pt>
                <c:pt idx="7638">
                  <c:v>636.41666666666663</c:v>
                </c:pt>
                <c:pt idx="7639">
                  <c:v>636.5</c:v>
                </c:pt>
                <c:pt idx="7640">
                  <c:v>636.58333333333337</c:v>
                </c:pt>
                <c:pt idx="7641">
                  <c:v>636.66666666666663</c:v>
                </c:pt>
                <c:pt idx="7642">
                  <c:v>636.75</c:v>
                </c:pt>
                <c:pt idx="7643">
                  <c:v>636.83333333333337</c:v>
                </c:pt>
                <c:pt idx="7644">
                  <c:v>636.91666666666663</c:v>
                </c:pt>
                <c:pt idx="7645">
                  <c:v>637</c:v>
                </c:pt>
                <c:pt idx="7646">
                  <c:v>637.08333333333337</c:v>
                </c:pt>
                <c:pt idx="7647">
                  <c:v>637.16666666666663</c:v>
                </c:pt>
                <c:pt idx="7648">
                  <c:v>637.25</c:v>
                </c:pt>
                <c:pt idx="7649">
                  <c:v>637.33333333333337</c:v>
                </c:pt>
                <c:pt idx="7650">
                  <c:v>637.41666666666663</c:v>
                </c:pt>
                <c:pt idx="7651">
                  <c:v>637.5</c:v>
                </c:pt>
                <c:pt idx="7652">
                  <c:v>637.58333333333337</c:v>
                </c:pt>
                <c:pt idx="7653">
                  <c:v>637.66666666666663</c:v>
                </c:pt>
                <c:pt idx="7654">
                  <c:v>637.75</c:v>
                </c:pt>
                <c:pt idx="7655">
                  <c:v>637.83333333333337</c:v>
                </c:pt>
                <c:pt idx="7656">
                  <c:v>637.91666666666663</c:v>
                </c:pt>
                <c:pt idx="7657">
                  <c:v>638</c:v>
                </c:pt>
                <c:pt idx="7658">
                  <c:v>638.08333333333337</c:v>
                </c:pt>
                <c:pt idx="7659">
                  <c:v>638.16666666666663</c:v>
                </c:pt>
                <c:pt idx="7660">
                  <c:v>638.25</c:v>
                </c:pt>
                <c:pt idx="7661">
                  <c:v>638.33333333333337</c:v>
                </c:pt>
                <c:pt idx="7662">
                  <c:v>638.41666666666663</c:v>
                </c:pt>
                <c:pt idx="7663">
                  <c:v>638.5</c:v>
                </c:pt>
                <c:pt idx="7664">
                  <c:v>638.58333333333337</c:v>
                </c:pt>
                <c:pt idx="7665">
                  <c:v>638.66666666666663</c:v>
                </c:pt>
                <c:pt idx="7666">
                  <c:v>638.75</c:v>
                </c:pt>
                <c:pt idx="7667">
                  <c:v>638.83333333333337</c:v>
                </c:pt>
                <c:pt idx="7668">
                  <c:v>638.91666666666663</c:v>
                </c:pt>
                <c:pt idx="7669">
                  <c:v>639</c:v>
                </c:pt>
                <c:pt idx="7670">
                  <c:v>639.08333333333337</c:v>
                </c:pt>
                <c:pt idx="7671">
                  <c:v>639.16666666666663</c:v>
                </c:pt>
                <c:pt idx="7672">
                  <c:v>639.25</c:v>
                </c:pt>
                <c:pt idx="7673">
                  <c:v>639.33333333333337</c:v>
                </c:pt>
                <c:pt idx="7674">
                  <c:v>639.41666666666663</c:v>
                </c:pt>
                <c:pt idx="7675">
                  <c:v>639.5</c:v>
                </c:pt>
                <c:pt idx="7676">
                  <c:v>639.58333333333337</c:v>
                </c:pt>
                <c:pt idx="7677">
                  <c:v>639.66666666666663</c:v>
                </c:pt>
                <c:pt idx="7678">
                  <c:v>639.75</c:v>
                </c:pt>
                <c:pt idx="7679">
                  <c:v>639.83333333333337</c:v>
                </c:pt>
                <c:pt idx="7680">
                  <c:v>639.91666666666663</c:v>
                </c:pt>
                <c:pt idx="7681">
                  <c:v>640</c:v>
                </c:pt>
                <c:pt idx="7682">
                  <c:v>640.08333333333337</c:v>
                </c:pt>
                <c:pt idx="7683">
                  <c:v>640.16666666666663</c:v>
                </c:pt>
                <c:pt idx="7684">
                  <c:v>640.25</c:v>
                </c:pt>
                <c:pt idx="7685">
                  <c:v>640.33333333333337</c:v>
                </c:pt>
                <c:pt idx="7686">
                  <c:v>640.41666666666663</c:v>
                </c:pt>
                <c:pt idx="7687">
                  <c:v>640.5</c:v>
                </c:pt>
                <c:pt idx="7688">
                  <c:v>640.58333333333337</c:v>
                </c:pt>
                <c:pt idx="7689">
                  <c:v>640.66666666666663</c:v>
                </c:pt>
                <c:pt idx="7690">
                  <c:v>640.75</c:v>
                </c:pt>
                <c:pt idx="7691">
                  <c:v>640.83333333333337</c:v>
                </c:pt>
                <c:pt idx="7692">
                  <c:v>640.91666666666663</c:v>
                </c:pt>
                <c:pt idx="7693">
                  <c:v>641</c:v>
                </c:pt>
                <c:pt idx="7694">
                  <c:v>641.08333333333337</c:v>
                </c:pt>
                <c:pt idx="7695">
                  <c:v>641.16666666666663</c:v>
                </c:pt>
                <c:pt idx="7696">
                  <c:v>641.25</c:v>
                </c:pt>
                <c:pt idx="7697">
                  <c:v>641.33333333333337</c:v>
                </c:pt>
                <c:pt idx="7698">
                  <c:v>641.41666666666663</c:v>
                </c:pt>
                <c:pt idx="7699">
                  <c:v>641.5</c:v>
                </c:pt>
                <c:pt idx="7700">
                  <c:v>641.58333333333337</c:v>
                </c:pt>
                <c:pt idx="7701">
                  <c:v>641.66666666666663</c:v>
                </c:pt>
                <c:pt idx="7702">
                  <c:v>641.75</c:v>
                </c:pt>
                <c:pt idx="7703">
                  <c:v>641.83333333333337</c:v>
                </c:pt>
                <c:pt idx="7704">
                  <c:v>641.91666666666663</c:v>
                </c:pt>
                <c:pt idx="7705">
                  <c:v>642</c:v>
                </c:pt>
                <c:pt idx="7706">
                  <c:v>642.08333333333337</c:v>
                </c:pt>
                <c:pt idx="7707">
                  <c:v>642.16666666666663</c:v>
                </c:pt>
                <c:pt idx="7708">
                  <c:v>642.25</c:v>
                </c:pt>
                <c:pt idx="7709">
                  <c:v>642.33333333333337</c:v>
                </c:pt>
                <c:pt idx="7710">
                  <c:v>642.41666666666663</c:v>
                </c:pt>
                <c:pt idx="7711">
                  <c:v>642.5</c:v>
                </c:pt>
                <c:pt idx="7712">
                  <c:v>642.58333333333337</c:v>
                </c:pt>
                <c:pt idx="7713">
                  <c:v>642.66666666666663</c:v>
                </c:pt>
                <c:pt idx="7714">
                  <c:v>642.75</c:v>
                </c:pt>
                <c:pt idx="7715">
                  <c:v>642.83333333333337</c:v>
                </c:pt>
                <c:pt idx="7716">
                  <c:v>642.91666666666663</c:v>
                </c:pt>
                <c:pt idx="7717">
                  <c:v>643</c:v>
                </c:pt>
                <c:pt idx="7718">
                  <c:v>643.08333333333337</c:v>
                </c:pt>
                <c:pt idx="7719">
                  <c:v>643.16666666666663</c:v>
                </c:pt>
                <c:pt idx="7720">
                  <c:v>643.25</c:v>
                </c:pt>
                <c:pt idx="7721">
                  <c:v>643.33333333333337</c:v>
                </c:pt>
                <c:pt idx="7722">
                  <c:v>643.41666666666663</c:v>
                </c:pt>
                <c:pt idx="7723">
                  <c:v>643.5</c:v>
                </c:pt>
                <c:pt idx="7724">
                  <c:v>643.58333333333337</c:v>
                </c:pt>
                <c:pt idx="7725">
                  <c:v>643.66666666666663</c:v>
                </c:pt>
                <c:pt idx="7726">
                  <c:v>643.75</c:v>
                </c:pt>
                <c:pt idx="7727">
                  <c:v>643.83333333333337</c:v>
                </c:pt>
                <c:pt idx="7728">
                  <c:v>643.91666666666663</c:v>
                </c:pt>
                <c:pt idx="7729">
                  <c:v>644</c:v>
                </c:pt>
                <c:pt idx="7730">
                  <c:v>644.08333333333337</c:v>
                </c:pt>
                <c:pt idx="7731">
                  <c:v>644.16666666666663</c:v>
                </c:pt>
                <c:pt idx="7732">
                  <c:v>644.25</c:v>
                </c:pt>
                <c:pt idx="7733">
                  <c:v>644.33333333333337</c:v>
                </c:pt>
                <c:pt idx="7734">
                  <c:v>644.41666666666663</c:v>
                </c:pt>
                <c:pt idx="7735">
                  <c:v>644.5</c:v>
                </c:pt>
                <c:pt idx="7736">
                  <c:v>644.58333333333337</c:v>
                </c:pt>
                <c:pt idx="7737">
                  <c:v>644.66666666666663</c:v>
                </c:pt>
                <c:pt idx="7738">
                  <c:v>644.75</c:v>
                </c:pt>
                <c:pt idx="7739">
                  <c:v>644.83333333333337</c:v>
                </c:pt>
                <c:pt idx="7740">
                  <c:v>644.91666666666663</c:v>
                </c:pt>
                <c:pt idx="7741">
                  <c:v>645</c:v>
                </c:pt>
                <c:pt idx="7742">
                  <c:v>645.08333333333337</c:v>
                </c:pt>
                <c:pt idx="7743">
                  <c:v>645.16666666666663</c:v>
                </c:pt>
                <c:pt idx="7744">
                  <c:v>645.25</c:v>
                </c:pt>
                <c:pt idx="7745">
                  <c:v>645.33333333333337</c:v>
                </c:pt>
                <c:pt idx="7746">
                  <c:v>645.41666666666663</c:v>
                </c:pt>
                <c:pt idx="7747">
                  <c:v>645.5</c:v>
                </c:pt>
                <c:pt idx="7748">
                  <c:v>645.58333333333337</c:v>
                </c:pt>
                <c:pt idx="7749">
                  <c:v>645.66666666666663</c:v>
                </c:pt>
                <c:pt idx="7750">
                  <c:v>645.75</c:v>
                </c:pt>
                <c:pt idx="7751">
                  <c:v>645.83333333333337</c:v>
                </c:pt>
                <c:pt idx="7752">
                  <c:v>645.91666666666663</c:v>
                </c:pt>
                <c:pt idx="7753">
                  <c:v>646</c:v>
                </c:pt>
                <c:pt idx="7754">
                  <c:v>646.08333333333337</c:v>
                </c:pt>
                <c:pt idx="7755">
                  <c:v>646.16666666666663</c:v>
                </c:pt>
                <c:pt idx="7756">
                  <c:v>646.25</c:v>
                </c:pt>
                <c:pt idx="7757">
                  <c:v>646.33333333333337</c:v>
                </c:pt>
                <c:pt idx="7758">
                  <c:v>646.41666666666663</c:v>
                </c:pt>
                <c:pt idx="7759">
                  <c:v>646.5</c:v>
                </c:pt>
                <c:pt idx="7760">
                  <c:v>646.58333333333337</c:v>
                </c:pt>
                <c:pt idx="7761">
                  <c:v>646.66666666666663</c:v>
                </c:pt>
                <c:pt idx="7762">
                  <c:v>646.75</c:v>
                </c:pt>
                <c:pt idx="7763">
                  <c:v>646.83333333333337</c:v>
                </c:pt>
                <c:pt idx="7764">
                  <c:v>646.91666666666663</c:v>
                </c:pt>
                <c:pt idx="7765">
                  <c:v>647</c:v>
                </c:pt>
                <c:pt idx="7766">
                  <c:v>647.08333333333337</c:v>
                </c:pt>
                <c:pt idx="7767">
                  <c:v>647.16666666666663</c:v>
                </c:pt>
                <c:pt idx="7768">
                  <c:v>647.25</c:v>
                </c:pt>
                <c:pt idx="7769">
                  <c:v>647.33333333333337</c:v>
                </c:pt>
                <c:pt idx="7770">
                  <c:v>647.41666666666663</c:v>
                </c:pt>
                <c:pt idx="7771">
                  <c:v>647.5</c:v>
                </c:pt>
                <c:pt idx="7772">
                  <c:v>647.58333333333337</c:v>
                </c:pt>
                <c:pt idx="7773">
                  <c:v>647.66666666666663</c:v>
                </c:pt>
                <c:pt idx="7774">
                  <c:v>647.75</c:v>
                </c:pt>
                <c:pt idx="7775">
                  <c:v>647.83333333333337</c:v>
                </c:pt>
                <c:pt idx="7776">
                  <c:v>647.91666666666663</c:v>
                </c:pt>
                <c:pt idx="7777">
                  <c:v>648</c:v>
                </c:pt>
                <c:pt idx="7778">
                  <c:v>648.08333333333337</c:v>
                </c:pt>
                <c:pt idx="7779">
                  <c:v>648.16666666666663</c:v>
                </c:pt>
                <c:pt idx="7780">
                  <c:v>648.25</c:v>
                </c:pt>
                <c:pt idx="7781">
                  <c:v>648.33333333333337</c:v>
                </c:pt>
                <c:pt idx="7782">
                  <c:v>648.41666666666663</c:v>
                </c:pt>
                <c:pt idx="7783">
                  <c:v>648.5</c:v>
                </c:pt>
                <c:pt idx="7784">
                  <c:v>648.58333333333337</c:v>
                </c:pt>
                <c:pt idx="7785">
                  <c:v>648.66666666666663</c:v>
                </c:pt>
                <c:pt idx="7786">
                  <c:v>648.75</c:v>
                </c:pt>
                <c:pt idx="7787">
                  <c:v>648.83333333333337</c:v>
                </c:pt>
                <c:pt idx="7788">
                  <c:v>648.91666666666663</c:v>
                </c:pt>
                <c:pt idx="7789">
                  <c:v>649</c:v>
                </c:pt>
                <c:pt idx="7790">
                  <c:v>649.08333333333337</c:v>
                </c:pt>
                <c:pt idx="7791">
                  <c:v>649.16666666666663</c:v>
                </c:pt>
                <c:pt idx="7792">
                  <c:v>649.25</c:v>
                </c:pt>
                <c:pt idx="7793">
                  <c:v>649.33333333333337</c:v>
                </c:pt>
                <c:pt idx="7794">
                  <c:v>649.41666666666663</c:v>
                </c:pt>
                <c:pt idx="7795">
                  <c:v>649.5</c:v>
                </c:pt>
                <c:pt idx="7796">
                  <c:v>649.58333333333337</c:v>
                </c:pt>
                <c:pt idx="7797">
                  <c:v>649.66666666666663</c:v>
                </c:pt>
                <c:pt idx="7798">
                  <c:v>649.75</c:v>
                </c:pt>
                <c:pt idx="7799">
                  <c:v>649.83333333333337</c:v>
                </c:pt>
                <c:pt idx="7800">
                  <c:v>649.91666666666663</c:v>
                </c:pt>
                <c:pt idx="7801">
                  <c:v>650</c:v>
                </c:pt>
                <c:pt idx="7802">
                  <c:v>650.08333333333337</c:v>
                </c:pt>
                <c:pt idx="7803">
                  <c:v>650.16666666666663</c:v>
                </c:pt>
                <c:pt idx="7804">
                  <c:v>650.25</c:v>
                </c:pt>
                <c:pt idx="7805">
                  <c:v>650.33333333333337</c:v>
                </c:pt>
                <c:pt idx="7806">
                  <c:v>650.41666666666663</c:v>
                </c:pt>
                <c:pt idx="7807">
                  <c:v>650.5</c:v>
                </c:pt>
                <c:pt idx="7808">
                  <c:v>650.58333333333337</c:v>
                </c:pt>
                <c:pt idx="7809">
                  <c:v>650.66666666666663</c:v>
                </c:pt>
                <c:pt idx="7810">
                  <c:v>650.75</c:v>
                </c:pt>
                <c:pt idx="7811">
                  <c:v>650.83333333333337</c:v>
                </c:pt>
                <c:pt idx="7812">
                  <c:v>650.91666666666663</c:v>
                </c:pt>
                <c:pt idx="7813">
                  <c:v>651</c:v>
                </c:pt>
                <c:pt idx="7814">
                  <c:v>651.08333333333337</c:v>
                </c:pt>
                <c:pt idx="7815">
                  <c:v>651.16666666666663</c:v>
                </c:pt>
                <c:pt idx="7816">
                  <c:v>651.25</c:v>
                </c:pt>
                <c:pt idx="7817">
                  <c:v>651.33333333333337</c:v>
                </c:pt>
                <c:pt idx="7818">
                  <c:v>651.41666666666663</c:v>
                </c:pt>
                <c:pt idx="7819">
                  <c:v>651.5</c:v>
                </c:pt>
                <c:pt idx="7820">
                  <c:v>651.58333333333337</c:v>
                </c:pt>
                <c:pt idx="7821">
                  <c:v>651.66666666666663</c:v>
                </c:pt>
                <c:pt idx="7822">
                  <c:v>651.75</c:v>
                </c:pt>
                <c:pt idx="7823">
                  <c:v>651.83333333333337</c:v>
                </c:pt>
                <c:pt idx="7824">
                  <c:v>651.91666666666663</c:v>
                </c:pt>
                <c:pt idx="7825">
                  <c:v>652</c:v>
                </c:pt>
                <c:pt idx="7826">
                  <c:v>652.08333333333337</c:v>
                </c:pt>
                <c:pt idx="7827">
                  <c:v>652.16666666666663</c:v>
                </c:pt>
                <c:pt idx="7828">
                  <c:v>652.25</c:v>
                </c:pt>
                <c:pt idx="7829">
                  <c:v>652.33333333333337</c:v>
                </c:pt>
                <c:pt idx="7830">
                  <c:v>652.41666666666663</c:v>
                </c:pt>
                <c:pt idx="7831">
                  <c:v>652.5</c:v>
                </c:pt>
                <c:pt idx="7832">
                  <c:v>652.58333333333337</c:v>
                </c:pt>
                <c:pt idx="7833">
                  <c:v>652.66666666666663</c:v>
                </c:pt>
                <c:pt idx="7834">
                  <c:v>652.75</c:v>
                </c:pt>
                <c:pt idx="7835">
                  <c:v>652.83333333333337</c:v>
                </c:pt>
                <c:pt idx="7836">
                  <c:v>652.91666666666663</c:v>
                </c:pt>
                <c:pt idx="7837">
                  <c:v>653</c:v>
                </c:pt>
                <c:pt idx="7838">
                  <c:v>653.08333333333337</c:v>
                </c:pt>
                <c:pt idx="7839">
                  <c:v>653.16666666666663</c:v>
                </c:pt>
                <c:pt idx="7840">
                  <c:v>653.25</c:v>
                </c:pt>
                <c:pt idx="7841">
                  <c:v>653.33333333333337</c:v>
                </c:pt>
                <c:pt idx="7842">
                  <c:v>653.41666666666663</c:v>
                </c:pt>
                <c:pt idx="7843">
                  <c:v>653.5</c:v>
                </c:pt>
                <c:pt idx="7844">
                  <c:v>653.58333333333337</c:v>
                </c:pt>
                <c:pt idx="7845">
                  <c:v>653.66666666666663</c:v>
                </c:pt>
                <c:pt idx="7846">
                  <c:v>653.75</c:v>
                </c:pt>
                <c:pt idx="7847">
                  <c:v>653.83333333333337</c:v>
                </c:pt>
                <c:pt idx="7848">
                  <c:v>653.91666666666663</c:v>
                </c:pt>
                <c:pt idx="7849">
                  <c:v>654</c:v>
                </c:pt>
                <c:pt idx="7850">
                  <c:v>654.08333333333337</c:v>
                </c:pt>
                <c:pt idx="7851">
                  <c:v>654.16666666666663</c:v>
                </c:pt>
                <c:pt idx="7852">
                  <c:v>654.25</c:v>
                </c:pt>
                <c:pt idx="7853">
                  <c:v>654.33333333333337</c:v>
                </c:pt>
                <c:pt idx="7854">
                  <c:v>654.41666666666663</c:v>
                </c:pt>
                <c:pt idx="7855">
                  <c:v>654.5</c:v>
                </c:pt>
                <c:pt idx="7856">
                  <c:v>654.58333333333337</c:v>
                </c:pt>
                <c:pt idx="7857">
                  <c:v>654.66666666666663</c:v>
                </c:pt>
                <c:pt idx="7858">
                  <c:v>654.75</c:v>
                </c:pt>
                <c:pt idx="7859">
                  <c:v>654.83333333333337</c:v>
                </c:pt>
                <c:pt idx="7860">
                  <c:v>654.91666666666663</c:v>
                </c:pt>
                <c:pt idx="7861">
                  <c:v>655</c:v>
                </c:pt>
                <c:pt idx="7862">
                  <c:v>655.08333333333337</c:v>
                </c:pt>
                <c:pt idx="7863">
                  <c:v>655.16666666666663</c:v>
                </c:pt>
                <c:pt idx="7864">
                  <c:v>655.25</c:v>
                </c:pt>
                <c:pt idx="7865">
                  <c:v>655.33333333333337</c:v>
                </c:pt>
                <c:pt idx="7866">
                  <c:v>655.41666666666663</c:v>
                </c:pt>
                <c:pt idx="7867">
                  <c:v>655.5</c:v>
                </c:pt>
                <c:pt idx="7868">
                  <c:v>655.58333333333337</c:v>
                </c:pt>
                <c:pt idx="7869">
                  <c:v>655.66666666666663</c:v>
                </c:pt>
                <c:pt idx="7870">
                  <c:v>655.75</c:v>
                </c:pt>
                <c:pt idx="7871">
                  <c:v>655.83333333333337</c:v>
                </c:pt>
                <c:pt idx="7872">
                  <c:v>655.91666666666663</c:v>
                </c:pt>
                <c:pt idx="7873">
                  <c:v>656</c:v>
                </c:pt>
                <c:pt idx="7874">
                  <c:v>656.08333333333337</c:v>
                </c:pt>
              </c:numCache>
            </c:numRef>
          </c:xVal>
          <c:yVal>
            <c:numRef>
              <c:f>Sheet1!$C$3:$C$7877</c:f>
              <c:numCache>
                <c:formatCode>General</c:formatCode>
                <c:ptCount val="7875"/>
                <c:pt idx="0">
                  <c:v>0</c:v>
                </c:pt>
                <c:pt idx="1">
                  <c:v>-5.9568000000000003E-2</c:v>
                </c:pt>
                <c:pt idx="2">
                  <c:v>-0.11848</c:v>
                </c:pt>
                <c:pt idx="3">
                  <c:v>-0.15262000000000001</c:v>
                </c:pt>
                <c:pt idx="4">
                  <c:v>-0.15454999999999999</c:v>
                </c:pt>
                <c:pt idx="5">
                  <c:v>-0.13952999999999999</c:v>
                </c:pt>
                <c:pt idx="6">
                  <c:v>-0.12583</c:v>
                </c:pt>
                <c:pt idx="7">
                  <c:v>-0.11834</c:v>
                </c:pt>
                <c:pt idx="8">
                  <c:v>-0.11073</c:v>
                </c:pt>
                <c:pt idx="9">
                  <c:v>-9.5935999999999994E-2</c:v>
                </c:pt>
                <c:pt idx="10">
                  <c:v>-7.4192999999999995E-2</c:v>
                </c:pt>
                <c:pt idx="11">
                  <c:v>-5.5890000000000002E-2</c:v>
                </c:pt>
                <c:pt idx="12">
                  <c:v>-5.4557000000000001E-2</c:v>
                </c:pt>
                <c:pt idx="13">
                  <c:v>-7.2456000000000007E-2</c:v>
                </c:pt>
                <c:pt idx="14">
                  <c:v>-9.7485000000000002E-2</c:v>
                </c:pt>
                <c:pt idx="15">
                  <c:v>-0.11974</c:v>
                </c:pt>
                <c:pt idx="16">
                  <c:v>-0.14399000000000001</c:v>
                </c:pt>
                <c:pt idx="17">
                  <c:v>-0.17637</c:v>
                </c:pt>
                <c:pt idx="18">
                  <c:v>-0.20593</c:v>
                </c:pt>
                <c:pt idx="19">
                  <c:v>-0.21393000000000001</c:v>
                </c:pt>
                <c:pt idx="20">
                  <c:v>-0.19853000000000001</c:v>
                </c:pt>
                <c:pt idx="21">
                  <c:v>-0.17548</c:v>
                </c:pt>
                <c:pt idx="22">
                  <c:v>-0.15432999999999999</c:v>
                </c:pt>
                <c:pt idx="23">
                  <c:v>-0.13012000000000001</c:v>
                </c:pt>
                <c:pt idx="24">
                  <c:v>-0.10170999999999999</c:v>
                </c:pt>
                <c:pt idx="25">
                  <c:v>-8.1739999999999993E-2</c:v>
                </c:pt>
                <c:pt idx="26">
                  <c:v>-7.9517000000000004E-2</c:v>
                </c:pt>
                <c:pt idx="27">
                  <c:v>-8.6254999999999998E-2</c:v>
                </c:pt>
                <c:pt idx="28">
                  <c:v>-8.7585999999999997E-2</c:v>
                </c:pt>
                <c:pt idx="29">
                  <c:v>-8.2108E-2</c:v>
                </c:pt>
                <c:pt idx="30">
                  <c:v>-7.8394000000000005E-2</c:v>
                </c:pt>
                <c:pt idx="31">
                  <c:v>-8.1394999999999995E-2</c:v>
                </c:pt>
                <c:pt idx="32">
                  <c:v>-9.0959999999999999E-2</c:v>
                </c:pt>
                <c:pt idx="33">
                  <c:v>-0.10619000000000001</c:v>
                </c:pt>
                <c:pt idx="34">
                  <c:v>-0.12059</c:v>
                </c:pt>
                <c:pt idx="35">
                  <c:v>-0.12012</c:v>
                </c:pt>
                <c:pt idx="36">
                  <c:v>-9.9811999999999998E-2</c:v>
                </c:pt>
                <c:pt idx="37">
                  <c:v>-7.9515000000000002E-2</c:v>
                </c:pt>
                <c:pt idx="38">
                  <c:v>-8.8313000000000003E-2</c:v>
                </c:pt>
                <c:pt idx="39">
                  <c:v>-0.13159000000000001</c:v>
                </c:pt>
                <c:pt idx="40">
                  <c:v>-0.18490999999999999</c:v>
                </c:pt>
                <c:pt idx="41">
                  <c:v>-0.22305</c:v>
                </c:pt>
                <c:pt idx="42">
                  <c:v>-0.24437</c:v>
                </c:pt>
                <c:pt idx="43">
                  <c:v>-0.26323999999999997</c:v>
                </c:pt>
                <c:pt idx="44">
                  <c:v>-0.29039999999999999</c:v>
                </c:pt>
                <c:pt idx="45">
                  <c:v>-0.32858999999999999</c:v>
                </c:pt>
                <c:pt idx="46">
                  <c:v>-0.37763999999999998</c:v>
                </c:pt>
                <c:pt idx="47">
                  <c:v>-0.43147000000000002</c:v>
                </c:pt>
                <c:pt idx="48">
                  <c:v>-0.47416000000000003</c:v>
                </c:pt>
                <c:pt idx="49">
                  <c:v>-0.49063000000000001</c:v>
                </c:pt>
                <c:pt idx="50">
                  <c:v>-0.48220000000000002</c:v>
                </c:pt>
                <c:pt idx="51">
                  <c:v>-0.46396999999999999</c:v>
                </c:pt>
                <c:pt idx="52">
                  <c:v>-0.44623000000000002</c:v>
                </c:pt>
                <c:pt idx="53">
                  <c:v>-0.42613000000000001</c:v>
                </c:pt>
                <c:pt idx="54">
                  <c:v>-0.39842</c:v>
                </c:pt>
                <c:pt idx="55">
                  <c:v>-0.36559000000000003</c:v>
                </c:pt>
                <c:pt idx="56">
                  <c:v>-0.33243</c:v>
                </c:pt>
                <c:pt idx="57">
                  <c:v>-0.29713000000000001</c:v>
                </c:pt>
                <c:pt idx="58">
                  <c:v>-0.25462000000000001</c:v>
                </c:pt>
                <c:pt idx="59">
                  <c:v>-0.20723</c:v>
                </c:pt>
                <c:pt idx="60">
                  <c:v>-0.1668</c:v>
                </c:pt>
                <c:pt idx="61">
                  <c:v>-0.14529</c:v>
                </c:pt>
                <c:pt idx="62">
                  <c:v>-0.14388999999999999</c:v>
                </c:pt>
                <c:pt idx="63">
                  <c:v>-0.15010000000000001</c:v>
                </c:pt>
                <c:pt idx="64">
                  <c:v>-0.14707999999999999</c:v>
                </c:pt>
                <c:pt idx="65">
                  <c:v>-0.12988</c:v>
                </c:pt>
                <c:pt idx="66">
                  <c:v>-0.11219999999999999</c:v>
                </c:pt>
                <c:pt idx="67">
                  <c:v>-0.11047999999999999</c:v>
                </c:pt>
                <c:pt idx="68">
                  <c:v>-0.12058000000000001</c:v>
                </c:pt>
                <c:pt idx="69">
                  <c:v>-0.11885999999999999</c:v>
                </c:pt>
                <c:pt idx="70">
                  <c:v>-9.1354000000000005E-2</c:v>
                </c:pt>
                <c:pt idx="71">
                  <c:v>-5.3040999999999998E-2</c:v>
                </c:pt>
                <c:pt idx="72">
                  <c:v>-2.9894E-2</c:v>
                </c:pt>
                <c:pt idx="73">
                  <c:v>-2.8468E-2</c:v>
                </c:pt>
                <c:pt idx="74">
                  <c:v>-3.3861000000000002E-2</c:v>
                </c:pt>
                <c:pt idx="75">
                  <c:v>-3.2705999999999999E-2</c:v>
                </c:pt>
                <c:pt idx="76">
                  <c:v>-2.4326E-2</c:v>
                </c:pt>
                <c:pt idx="77">
                  <c:v>-9.5542999999999999E-3</c:v>
                </c:pt>
                <c:pt idx="78">
                  <c:v>1.6285999999999998E-2</c:v>
                </c:pt>
                <c:pt idx="79">
                  <c:v>5.2766E-2</c:v>
                </c:pt>
                <c:pt idx="80">
                  <c:v>8.7341000000000002E-2</c:v>
                </c:pt>
                <c:pt idx="81">
                  <c:v>0.10828</c:v>
                </c:pt>
                <c:pt idx="82">
                  <c:v>0.11971</c:v>
                </c:pt>
                <c:pt idx="83">
                  <c:v>0.13663</c:v>
                </c:pt>
                <c:pt idx="84">
                  <c:v>0.16775000000000001</c:v>
                </c:pt>
                <c:pt idx="85">
                  <c:v>0.20913999999999999</c:v>
                </c:pt>
                <c:pt idx="86">
                  <c:v>0.25096000000000002</c:v>
                </c:pt>
                <c:pt idx="87">
                  <c:v>0.28358</c:v>
                </c:pt>
                <c:pt idx="88">
                  <c:v>0.29951</c:v>
                </c:pt>
                <c:pt idx="89">
                  <c:v>0.29865000000000003</c:v>
                </c:pt>
                <c:pt idx="90">
                  <c:v>0.29379</c:v>
                </c:pt>
                <c:pt idx="91">
                  <c:v>0.30320000000000003</c:v>
                </c:pt>
                <c:pt idx="92">
                  <c:v>0.33235999999999999</c:v>
                </c:pt>
                <c:pt idx="93">
                  <c:v>0.36665999999999999</c:v>
                </c:pt>
                <c:pt idx="94">
                  <c:v>0.38716</c:v>
                </c:pt>
                <c:pt idx="95">
                  <c:v>0.39023000000000002</c:v>
                </c:pt>
                <c:pt idx="96">
                  <c:v>0.38668000000000002</c:v>
                </c:pt>
                <c:pt idx="97">
                  <c:v>0.38529000000000002</c:v>
                </c:pt>
                <c:pt idx="98">
                  <c:v>0.38588</c:v>
                </c:pt>
                <c:pt idx="99">
                  <c:v>0.38714999999999999</c:v>
                </c:pt>
                <c:pt idx="100">
                  <c:v>0.38949</c:v>
                </c:pt>
                <c:pt idx="101">
                  <c:v>0.38673000000000002</c:v>
                </c:pt>
                <c:pt idx="102">
                  <c:v>0.36758000000000002</c:v>
                </c:pt>
                <c:pt idx="103">
                  <c:v>0.33443000000000001</c:v>
                </c:pt>
                <c:pt idx="104">
                  <c:v>0.31102999999999997</c:v>
                </c:pt>
                <c:pt idx="105">
                  <c:v>0.31889000000000001</c:v>
                </c:pt>
                <c:pt idx="106">
                  <c:v>0.35138000000000003</c:v>
                </c:pt>
                <c:pt idx="107">
                  <c:v>0.3841</c:v>
                </c:pt>
                <c:pt idx="108">
                  <c:v>0.40623999999999999</c:v>
                </c:pt>
                <c:pt idx="109">
                  <c:v>0.42646000000000001</c:v>
                </c:pt>
                <c:pt idx="110">
                  <c:v>0.44990999999999998</c:v>
                </c:pt>
                <c:pt idx="111">
                  <c:v>0.46748000000000001</c:v>
                </c:pt>
                <c:pt idx="112">
                  <c:v>0.47211999999999998</c:v>
                </c:pt>
                <c:pt idx="113">
                  <c:v>0.46943000000000001</c:v>
                </c:pt>
                <c:pt idx="114">
                  <c:v>0.46438000000000001</c:v>
                </c:pt>
                <c:pt idx="115">
                  <c:v>0.45138</c:v>
                </c:pt>
                <c:pt idx="116">
                  <c:v>0.42810999999999999</c:v>
                </c:pt>
                <c:pt idx="117">
                  <c:v>0.40936</c:v>
                </c:pt>
                <c:pt idx="118">
                  <c:v>0.41443999999999998</c:v>
                </c:pt>
                <c:pt idx="119">
                  <c:v>0.44438</c:v>
                </c:pt>
                <c:pt idx="120">
                  <c:v>0.47916999999999998</c:v>
                </c:pt>
                <c:pt idx="121">
                  <c:v>0.49545</c:v>
                </c:pt>
                <c:pt idx="122">
                  <c:v>0.48283999999999999</c:v>
                </c:pt>
                <c:pt idx="123">
                  <c:v>0.44811000000000001</c:v>
                </c:pt>
                <c:pt idx="124">
                  <c:v>0.40894999999999998</c:v>
                </c:pt>
                <c:pt idx="125">
                  <c:v>0.38139000000000001</c:v>
                </c:pt>
                <c:pt idx="126">
                  <c:v>0.37028</c:v>
                </c:pt>
                <c:pt idx="127">
                  <c:v>0.37190000000000001</c:v>
                </c:pt>
                <c:pt idx="128">
                  <c:v>0.38156000000000001</c:v>
                </c:pt>
                <c:pt idx="129">
                  <c:v>0.39317000000000002</c:v>
                </c:pt>
                <c:pt idx="130">
                  <c:v>0.39809</c:v>
                </c:pt>
                <c:pt idx="131">
                  <c:v>0.39539000000000002</c:v>
                </c:pt>
                <c:pt idx="132">
                  <c:v>0.39790999999999999</c:v>
                </c:pt>
                <c:pt idx="133">
                  <c:v>0.41299000000000002</c:v>
                </c:pt>
                <c:pt idx="134">
                  <c:v>0.42227999999999999</c:v>
                </c:pt>
                <c:pt idx="135">
                  <c:v>0.40132000000000001</c:v>
                </c:pt>
                <c:pt idx="136">
                  <c:v>0.35813</c:v>
                </c:pt>
                <c:pt idx="137">
                  <c:v>0.32817000000000002</c:v>
                </c:pt>
                <c:pt idx="138">
                  <c:v>0.32724999999999999</c:v>
                </c:pt>
                <c:pt idx="139">
                  <c:v>0.33526</c:v>
                </c:pt>
                <c:pt idx="140">
                  <c:v>0.33435999999999999</c:v>
                </c:pt>
                <c:pt idx="141">
                  <c:v>0.33405000000000001</c:v>
                </c:pt>
                <c:pt idx="142">
                  <c:v>0.34199000000000002</c:v>
                </c:pt>
                <c:pt idx="143">
                  <c:v>0.33881</c:v>
                </c:pt>
                <c:pt idx="144">
                  <c:v>0.30952000000000002</c:v>
                </c:pt>
                <c:pt idx="145">
                  <c:v>0.27966999999999997</c:v>
                </c:pt>
                <c:pt idx="146">
                  <c:v>0.28832000000000002</c:v>
                </c:pt>
                <c:pt idx="147">
                  <c:v>0.33404</c:v>
                </c:pt>
                <c:pt idx="148">
                  <c:v>0.37625999999999998</c:v>
                </c:pt>
                <c:pt idx="149">
                  <c:v>0.38677</c:v>
                </c:pt>
                <c:pt idx="150">
                  <c:v>0.37464999999999998</c:v>
                </c:pt>
                <c:pt idx="151">
                  <c:v>0.36157</c:v>
                </c:pt>
                <c:pt idx="152">
                  <c:v>0.35638999999999998</c:v>
                </c:pt>
                <c:pt idx="153">
                  <c:v>0.35847000000000001</c:v>
                </c:pt>
                <c:pt idx="154">
                  <c:v>0.36725999999999998</c:v>
                </c:pt>
                <c:pt idx="155">
                  <c:v>0.38136999999999999</c:v>
                </c:pt>
                <c:pt idx="156">
                  <c:v>0.39873999999999998</c:v>
                </c:pt>
                <c:pt idx="157">
                  <c:v>0.41981000000000002</c:v>
                </c:pt>
                <c:pt idx="158">
                  <c:v>0.44252000000000002</c:v>
                </c:pt>
                <c:pt idx="159">
                  <c:v>0.45656999999999998</c:v>
                </c:pt>
                <c:pt idx="160">
                  <c:v>0.45207999999999998</c:v>
                </c:pt>
                <c:pt idx="161">
                  <c:v>0.43063000000000001</c:v>
                </c:pt>
                <c:pt idx="162">
                  <c:v>0.39966000000000002</c:v>
                </c:pt>
                <c:pt idx="163">
                  <c:v>0.36392999999999998</c:v>
                </c:pt>
                <c:pt idx="164">
                  <c:v>0.33274999999999999</c:v>
                </c:pt>
                <c:pt idx="165">
                  <c:v>0.32353999999999999</c:v>
                </c:pt>
                <c:pt idx="166">
                  <c:v>0.33960000000000001</c:v>
                </c:pt>
                <c:pt idx="167">
                  <c:v>0.35302</c:v>
                </c:pt>
                <c:pt idx="168">
                  <c:v>0.33245000000000002</c:v>
                </c:pt>
                <c:pt idx="169">
                  <c:v>0.28627999999999998</c:v>
                </c:pt>
                <c:pt idx="170">
                  <c:v>0.25724000000000002</c:v>
                </c:pt>
                <c:pt idx="171">
                  <c:v>0.27322000000000002</c:v>
                </c:pt>
                <c:pt idx="172">
                  <c:v>0.32283000000000001</c:v>
                </c:pt>
                <c:pt idx="173">
                  <c:v>0.38046000000000002</c:v>
                </c:pt>
                <c:pt idx="174">
                  <c:v>0.43304999999999999</c:v>
                </c:pt>
                <c:pt idx="175">
                  <c:v>0.47534999999999999</c:v>
                </c:pt>
                <c:pt idx="176">
                  <c:v>0.49997000000000003</c:v>
                </c:pt>
                <c:pt idx="177">
                  <c:v>0.50605999999999995</c:v>
                </c:pt>
                <c:pt idx="178">
                  <c:v>0.50555000000000005</c:v>
                </c:pt>
                <c:pt idx="179">
                  <c:v>0.50929000000000002</c:v>
                </c:pt>
                <c:pt idx="180">
                  <c:v>0.51548000000000005</c:v>
                </c:pt>
                <c:pt idx="181">
                  <c:v>0.51949999999999996</c:v>
                </c:pt>
                <c:pt idx="182">
                  <c:v>0.52471999999999996</c:v>
                </c:pt>
                <c:pt idx="183">
                  <c:v>0.53449000000000002</c:v>
                </c:pt>
                <c:pt idx="184">
                  <c:v>0.54235999999999995</c:v>
                </c:pt>
                <c:pt idx="185">
                  <c:v>0.54039999999999999</c:v>
                </c:pt>
                <c:pt idx="186">
                  <c:v>0.53073999999999999</c:v>
                </c:pt>
                <c:pt idx="187">
                  <c:v>0.51883000000000001</c:v>
                </c:pt>
                <c:pt idx="188">
                  <c:v>0.50141000000000002</c:v>
                </c:pt>
                <c:pt idx="189">
                  <c:v>0.47282999999999997</c:v>
                </c:pt>
                <c:pt idx="190">
                  <c:v>0.44039</c:v>
                </c:pt>
                <c:pt idx="191">
                  <c:v>0.42141000000000001</c:v>
                </c:pt>
                <c:pt idx="192">
                  <c:v>0.42359000000000002</c:v>
                </c:pt>
                <c:pt idx="193">
                  <c:v>0.43741999999999998</c:v>
                </c:pt>
                <c:pt idx="194">
                  <c:v>0.44935999999999998</c:v>
                </c:pt>
                <c:pt idx="195">
                  <c:v>0.45395000000000002</c:v>
                </c:pt>
                <c:pt idx="196">
                  <c:v>0.45091999999999999</c:v>
                </c:pt>
                <c:pt idx="197">
                  <c:v>0.44125999999999999</c:v>
                </c:pt>
                <c:pt idx="198">
                  <c:v>0.43286000000000002</c:v>
                </c:pt>
                <c:pt idx="199">
                  <c:v>0.43972</c:v>
                </c:pt>
                <c:pt idx="200">
                  <c:v>0.46307999999999999</c:v>
                </c:pt>
                <c:pt idx="201">
                  <c:v>0.47976999999999997</c:v>
                </c:pt>
                <c:pt idx="202">
                  <c:v>0.46545999999999998</c:v>
                </c:pt>
                <c:pt idx="203">
                  <c:v>0.42867</c:v>
                </c:pt>
                <c:pt idx="204">
                  <c:v>0.40404000000000001</c:v>
                </c:pt>
                <c:pt idx="205">
                  <c:v>0.40873999999999999</c:v>
                </c:pt>
                <c:pt idx="206">
                  <c:v>0.42541000000000001</c:v>
                </c:pt>
                <c:pt idx="207">
                  <c:v>0.43756</c:v>
                </c:pt>
                <c:pt idx="208">
                  <c:v>0.45889999999999997</c:v>
                </c:pt>
                <c:pt idx="209">
                  <c:v>0.50638000000000005</c:v>
                </c:pt>
                <c:pt idx="210">
                  <c:v>0.56094999999999995</c:v>
                </c:pt>
                <c:pt idx="211">
                  <c:v>0.58545000000000003</c:v>
                </c:pt>
                <c:pt idx="212">
                  <c:v>0.57632000000000005</c:v>
                </c:pt>
                <c:pt idx="213">
                  <c:v>0.56776000000000004</c:v>
                </c:pt>
                <c:pt idx="214">
                  <c:v>0.58184000000000002</c:v>
                </c:pt>
                <c:pt idx="215">
                  <c:v>0.60316000000000003</c:v>
                </c:pt>
                <c:pt idx="216">
                  <c:v>0.61273</c:v>
                </c:pt>
                <c:pt idx="217">
                  <c:v>0.62034</c:v>
                </c:pt>
                <c:pt idx="218">
                  <c:v>0.64549000000000001</c:v>
                </c:pt>
                <c:pt idx="219">
                  <c:v>0.68413999999999997</c:v>
                </c:pt>
                <c:pt idx="220">
                  <c:v>0.71448999999999996</c:v>
                </c:pt>
                <c:pt idx="221">
                  <c:v>0.72626999999999997</c:v>
                </c:pt>
                <c:pt idx="222">
                  <c:v>0.72762000000000004</c:v>
                </c:pt>
                <c:pt idx="223">
                  <c:v>0.72819999999999996</c:v>
                </c:pt>
                <c:pt idx="224">
                  <c:v>0.72790999999999995</c:v>
                </c:pt>
                <c:pt idx="225">
                  <c:v>0.71938000000000002</c:v>
                </c:pt>
                <c:pt idx="226">
                  <c:v>0.69379999999999997</c:v>
                </c:pt>
                <c:pt idx="227">
                  <c:v>0.64873999999999998</c:v>
                </c:pt>
                <c:pt idx="228">
                  <c:v>0.59577999999999998</c:v>
                </c:pt>
                <c:pt idx="229">
                  <c:v>0.55425999999999997</c:v>
                </c:pt>
                <c:pt idx="230">
                  <c:v>0.53405000000000002</c:v>
                </c:pt>
                <c:pt idx="231">
                  <c:v>0.53203</c:v>
                </c:pt>
                <c:pt idx="232">
                  <c:v>0.54601999999999995</c:v>
                </c:pt>
                <c:pt idx="233">
                  <c:v>0.57726</c:v>
                </c:pt>
                <c:pt idx="234">
                  <c:v>0.61431999999999998</c:v>
                </c:pt>
                <c:pt idx="235">
                  <c:v>0.63307000000000002</c:v>
                </c:pt>
                <c:pt idx="236">
                  <c:v>0.62422999999999995</c:v>
                </c:pt>
                <c:pt idx="237">
                  <c:v>0.60616000000000003</c:v>
                </c:pt>
                <c:pt idx="238">
                  <c:v>0.59772999999999998</c:v>
                </c:pt>
                <c:pt idx="239">
                  <c:v>0.59255999999999998</c:v>
                </c:pt>
                <c:pt idx="240">
                  <c:v>0.57511000000000001</c:v>
                </c:pt>
                <c:pt idx="241">
                  <c:v>0.54925999999999997</c:v>
                </c:pt>
                <c:pt idx="242">
                  <c:v>0.53278999999999999</c:v>
                </c:pt>
                <c:pt idx="243">
                  <c:v>0.53232999999999997</c:v>
                </c:pt>
                <c:pt idx="244">
                  <c:v>0.54032999999999998</c:v>
                </c:pt>
                <c:pt idx="245">
                  <c:v>0.54942000000000002</c:v>
                </c:pt>
                <c:pt idx="246">
                  <c:v>0.55383000000000004</c:v>
                </c:pt>
                <c:pt idx="247">
                  <c:v>0.54549000000000003</c:v>
                </c:pt>
                <c:pt idx="248">
                  <c:v>0.52632999999999996</c:v>
                </c:pt>
                <c:pt idx="249">
                  <c:v>0.51698</c:v>
                </c:pt>
                <c:pt idx="250">
                  <c:v>0.53310000000000002</c:v>
                </c:pt>
                <c:pt idx="251">
                  <c:v>0.55849000000000004</c:v>
                </c:pt>
                <c:pt idx="252">
                  <c:v>0.56283000000000005</c:v>
                </c:pt>
                <c:pt idx="253">
                  <c:v>0.54364000000000001</c:v>
                </c:pt>
                <c:pt idx="254">
                  <c:v>0.52856000000000003</c:v>
                </c:pt>
                <c:pt idx="255">
                  <c:v>0.53405999999999998</c:v>
                </c:pt>
                <c:pt idx="256">
                  <c:v>0.54259999999999997</c:v>
                </c:pt>
                <c:pt idx="257">
                  <c:v>0.52671999999999997</c:v>
                </c:pt>
                <c:pt idx="258">
                  <c:v>0.47953000000000001</c:v>
                </c:pt>
                <c:pt idx="259">
                  <c:v>0.41546</c:v>
                </c:pt>
                <c:pt idx="260">
                  <c:v>0.35535</c:v>
                </c:pt>
                <c:pt idx="261">
                  <c:v>0.31683</c:v>
                </c:pt>
                <c:pt idx="262">
                  <c:v>0.30686999999999998</c:v>
                </c:pt>
                <c:pt idx="263">
                  <c:v>0.31644</c:v>
                </c:pt>
                <c:pt idx="264">
                  <c:v>0.32995999999999998</c:v>
                </c:pt>
                <c:pt idx="265">
                  <c:v>0.34107999999999999</c:v>
                </c:pt>
                <c:pt idx="266">
                  <c:v>0.35055999999999998</c:v>
                </c:pt>
                <c:pt idx="267">
                  <c:v>0.35277999999999998</c:v>
                </c:pt>
                <c:pt idx="268">
                  <c:v>0.34186</c:v>
                </c:pt>
                <c:pt idx="269">
                  <c:v>0.33128999999999997</c:v>
                </c:pt>
                <c:pt idx="270">
                  <c:v>0.34498000000000001</c:v>
                </c:pt>
                <c:pt idx="271">
                  <c:v>0.38086999999999999</c:v>
                </c:pt>
                <c:pt idx="272">
                  <c:v>0.4037</c:v>
                </c:pt>
                <c:pt idx="273">
                  <c:v>0.38802999999999999</c:v>
                </c:pt>
                <c:pt idx="274">
                  <c:v>0.35224</c:v>
                </c:pt>
                <c:pt idx="275">
                  <c:v>0.33250000000000002</c:v>
                </c:pt>
                <c:pt idx="276">
                  <c:v>0.33492</c:v>
                </c:pt>
                <c:pt idx="277">
                  <c:v>0.33352999999999999</c:v>
                </c:pt>
                <c:pt idx="278">
                  <c:v>0.31080999999999998</c:v>
                </c:pt>
                <c:pt idx="279">
                  <c:v>0.27998000000000001</c:v>
                </c:pt>
                <c:pt idx="280">
                  <c:v>0.26439000000000001</c:v>
                </c:pt>
                <c:pt idx="281">
                  <c:v>0.26928999999999997</c:v>
                </c:pt>
                <c:pt idx="282">
                  <c:v>0.28060000000000002</c:v>
                </c:pt>
                <c:pt idx="283">
                  <c:v>0.28309000000000001</c:v>
                </c:pt>
                <c:pt idx="284">
                  <c:v>0.27334999999999998</c:v>
                </c:pt>
                <c:pt idx="285">
                  <c:v>0.25799</c:v>
                </c:pt>
                <c:pt idx="286">
                  <c:v>0.24317</c:v>
                </c:pt>
                <c:pt idx="287">
                  <c:v>0.22685</c:v>
                </c:pt>
                <c:pt idx="288">
                  <c:v>0.20258000000000001</c:v>
                </c:pt>
                <c:pt idx="289">
                  <c:v>0.17152000000000001</c:v>
                </c:pt>
                <c:pt idx="290">
                  <c:v>0.14774000000000001</c:v>
                </c:pt>
                <c:pt idx="291">
                  <c:v>0.14781</c:v>
                </c:pt>
                <c:pt idx="292">
                  <c:v>0.17548</c:v>
                </c:pt>
                <c:pt idx="293">
                  <c:v>0.21726999999999999</c:v>
                </c:pt>
                <c:pt idx="294">
                  <c:v>0.25119000000000002</c:v>
                </c:pt>
                <c:pt idx="295">
                  <c:v>0.26016</c:v>
                </c:pt>
                <c:pt idx="296">
                  <c:v>0.24215</c:v>
                </c:pt>
                <c:pt idx="297">
                  <c:v>0.21103</c:v>
                </c:pt>
                <c:pt idx="298">
                  <c:v>0.18515000000000001</c:v>
                </c:pt>
                <c:pt idx="299">
                  <c:v>0.17294999999999999</c:v>
                </c:pt>
                <c:pt idx="300">
                  <c:v>0.16963</c:v>
                </c:pt>
                <c:pt idx="301">
                  <c:v>0.16517999999999999</c:v>
                </c:pt>
                <c:pt idx="302">
                  <c:v>0.15137</c:v>
                </c:pt>
                <c:pt idx="303">
                  <c:v>0.12447999999999999</c:v>
                </c:pt>
                <c:pt idx="304">
                  <c:v>9.0076000000000003E-2</c:v>
                </c:pt>
                <c:pt idx="305">
                  <c:v>6.4901E-2</c:v>
                </c:pt>
                <c:pt idx="306">
                  <c:v>6.3270999999999994E-2</c:v>
                </c:pt>
                <c:pt idx="307">
                  <c:v>7.9357999999999998E-2</c:v>
                </c:pt>
                <c:pt idx="308">
                  <c:v>9.3160000000000007E-2</c:v>
                </c:pt>
                <c:pt idx="309">
                  <c:v>9.6715999999999996E-2</c:v>
                </c:pt>
                <c:pt idx="310">
                  <c:v>0.10161000000000001</c:v>
                </c:pt>
                <c:pt idx="311">
                  <c:v>0.11461</c:v>
                </c:pt>
                <c:pt idx="312">
                  <c:v>0.12048</c:v>
                </c:pt>
                <c:pt idx="313">
                  <c:v>0.10136000000000001</c:v>
                </c:pt>
                <c:pt idx="314">
                  <c:v>6.2347E-2</c:v>
                </c:pt>
                <c:pt idx="315">
                  <c:v>2.2842999999999999E-2</c:v>
                </c:pt>
                <c:pt idx="316">
                  <c:v>-1.0779E-2</c:v>
                </c:pt>
                <c:pt idx="317">
                  <c:v>-4.7828000000000002E-2</c:v>
                </c:pt>
                <c:pt idx="318">
                  <c:v>-9.1441999999999996E-2</c:v>
                </c:pt>
                <c:pt idx="319">
                  <c:v>-0.12936</c:v>
                </c:pt>
                <c:pt idx="320">
                  <c:v>-0.14752999999999999</c:v>
                </c:pt>
                <c:pt idx="321">
                  <c:v>-0.14165</c:v>
                </c:pt>
                <c:pt idx="322">
                  <c:v>-0.11612</c:v>
                </c:pt>
                <c:pt idx="323">
                  <c:v>-8.3721000000000004E-2</c:v>
                </c:pt>
                <c:pt idx="324">
                  <c:v>-6.6071000000000005E-2</c:v>
                </c:pt>
                <c:pt idx="325">
                  <c:v>-7.9259999999999997E-2</c:v>
                </c:pt>
                <c:pt idx="326">
                  <c:v>-0.11408</c:v>
                </c:pt>
                <c:pt idx="327">
                  <c:v>-0.14193</c:v>
                </c:pt>
                <c:pt idx="328">
                  <c:v>-0.14654</c:v>
                </c:pt>
                <c:pt idx="329">
                  <c:v>-0.14163999999999999</c:v>
                </c:pt>
                <c:pt idx="330">
                  <c:v>-0.15262000000000001</c:v>
                </c:pt>
                <c:pt idx="331">
                  <c:v>-0.18870999999999999</c:v>
                </c:pt>
                <c:pt idx="332">
                  <c:v>-0.23765</c:v>
                </c:pt>
                <c:pt idx="333">
                  <c:v>-0.27972999999999998</c:v>
                </c:pt>
                <c:pt idx="334">
                  <c:v>-0.30136000000000002</c:v>
                </c:pt>
                <c:pt idx="335">
                  <c:v>-0.30166999999999999</c:v>
                </c:pt>
                <c:pt idx="336">
                  <c:v>-0.29155999999999999</c:v>
                </c:pt>
                <c:pt idx="337">
                  <c:v>-0.28226000000000001</c:v>
                </c:pt>
                <c:pt idx="338">
                  <c:v>-0.27283000000000002</c:v>
                </c:pt>
                <c:pt idx="339">
                  <c:v>-0.25552000000000002</c:v>
                </c:pt>
                <c:pt idx="340">
                  <c:v>-0.23383999999999999</c:v>
                </c:pt>
                <c:pt idx="341">
                  <c:v>-0.22187000000000001</c:v>
                </c:pt>
                <c:pt idx="342">
                  <c:v>-0.21912000000000001</c:v>
                </c:pt>
                <c:pt idx="343">
                  <c:v>-0.2011</c:v>
                </c:pt>
                <c:pt idx="344">
                  <c:v>-0.14964</c:v>
                </c:pt>
                <c:pt idx="345">
                  <c:v>-8.3882999999999999E-2</c:v>
                </c:pt>
                <c:pt idx="346">
                  <c:v>-4.3017E-2</c:v>
                </c:pt>
                <c:pt idx="347">
                  <c:v>-4.0954999999999998E-2</c:v>
                </c:pt>
                <c:pt idx="348">
                  <c:v>-5.4421999999999998E-2</c:v>
                </c:pt>
                <c:pt idx="349">
                  <c:v>-5.6256E-2</c:v>
                </c:pt>
                <c:pt idx="350">
                  <c:v>-4.3240000000000001E-2</c:v>
                </c:pt>
                <c:pt idx="351">
                  <c:v>-2.6589000000000002E-2</c:v>
                </c:pt>
                <c:pt idx="352">
                  <c:v>-1.2108000000000001E-2</c:v>
                </c:pt>
                <c:pt idx="353">
                  <c:v>-2.8892000000000002E-4</c:v>
                </c:pt>
                <c:pt idx="354">
                  <c:v>6.6988000000000004E-3</c:v>
                </c:pt>
                <c:pt idx="355">
                  <c:v>1.115E-2</c:v>
                </c:pt>
                <c:pt idx="356">
                  <c:v>2.3970000000000002E-2</c:v>
                </c:pt>
                <c:pt idx="357">
                  <c:v>4.8372999999999999E-2</c:v>
                </c:pt>
                <c:pt idx="358">
                  <c:v>6.4980999999999997E-2</c:v>
                </c:pt>
                <c:pt idx="359">
                  <c:v>4.895E-2</c:v>
                </c:pt>
                <c:pt idx="360">
                  <c:v>1.6387000000000001E-3</c:v>
                </c:pt>
                <c:pt idx="361">
                  <c:v>-4.8277E-2</c:v>
                </c:pt>
                <c:pt idx="362">
                  <c:v>-7.7074000000000004E-2</c:v>
                </c:pt>
                <c:pt idx="363">
                  <c:v>-8.7897000000000003E-2</c:v>
                </c:pt>
                <c:pt idx="364">
                  <c:v>-9.8860000000000003E-2</c:v>
                </c:pt>
                <c:pt idx="365">
                  <c:v>-0.12218</c:v>
                </c:pt>
                <c:pt idx="366">
                  <c:v>-0.15967999999999999</c:v>
                </c:pt>
                <c:pt idx="367">
                  <c:v>-0.20630999999999999</c:v>
                </c:pt>
                <c:pt idx="368">
                  <c:v>-0.24945999999999999</c:v>
                </c:pt>
                <c:pt idx="369">
                  <c:v>-0.27428000000000002</c:v>
                </c:pt>
                <c:pt idx="370">
                  <c:v>-0.27900999999999998</c:v>
                </c:pt>
                <c:pt idx="371">
                  <c:v>-0.27855999999999997</c:v>
                </c:pt>
                <c:pt idx="372">
                  <c:v>-0.28447</c:v>
                </c:pt>
                <c:pt idx="373">
                  <c:v>-0.28817999999999999</c:v>
                </c:pt>
                <c:pt idx="374">
                  <c:v>-0.27392</c:v>
                </c:pt>
                <c:pt idx="375">
                  <c:v>-0.24179</c:v>
                </c:pt>
                <c:pt idx="376">
                  <c:v>-0.20630000000000001</c:v>
                </c:pt>
                <c:pt idx="377">
                  <c:v>-0.17544000000000001</c:v>
                </c:pt>
                <c:pt idx="378">
                  <c:v>-0.14430999999999999</c:v>
                </c:pt>
                <c:pt idx="379">
                  <c:v>-0.10949</c:v>
                </c:pt>
                <c:pt idx="380">
                  <c:v>-7.8155000000000002E-2</c:v>
                </c:pt>
                <c:pt idx="381">
                  <c:v>-5.9610999999999997E-2</c:v>
                </c:pt>
                <c:pt idx="382">
                  <c:v>-5.5868000000000001E-2</c:v>
                </c:pt>
                <c:pt idx="383">
                  <c:v>-6.2465E-2</c:v>
                </c:pt>
                <c:pt idx="384">
                  <c:v>-7.1716000000000002E-2</c:v>
                </c:pt>
                <c:pt idx="385">
                  <c:v>-7.4146000000000004E-2</c:v>
                </c:pt>
                <c:pt idx="386">
                  <c:v>-6.4658999999999994E-2</c:v>
                </c:pt>
                <c:pt idx="387">
                  <c:v>-4.9873000000000001E-2</c:v>
                </c:pt>
                <c:pt idx="388">
                  <c:v>-4.2528999999999997E-2</c:v>
                </c:pt>
                <c:pt idx="389">
                  <c:v>-4.5546999999999997E-2</c:v>
                </c:pt>
                <c:pt idx="390">
                  <c:v>-4.7211000000000003E-2</c:v>
                </c:pt>
                <c:pt idx="391">
                  <c:v>-3.5332000000000002E-2</c:v>
                </c:pt>
                <c:pt idx="392">
                  <c:v>-1.1826E-2</c:v>
                </c:pt>
                <c:pt idx="393">
                  <c:v>9.6363999999999998E-3</c:v>
                </c:pt>
                <c:pt idx="394">
                  <c:v>1.7613E-2</c:v>
                </c:pt>
                <c:pt idx="395">
                  <c:v>1.289E-2</c:v>
                </c:pt>
                <c:pt idx="396">
                  <c:v>6.7168000000000002E-3</c:v>
                </c:pt>
                <c:pt idx="397">
                  <c:v>9.7351E-3</c:v>
                </c:pt>
                <c:pt idx="398">
                  <c:v>2.2001E-2</c:v>
                </c:pt>
                <c:pt idx="399">
                  <c:v>3.6427000000000001E-2</c:v>
                </c:pt>
                <c:pt idx="400">
                  <c:v>5.2395999999999998E-2</c:v>
                </c:pt>
                <c:pt idx="401">
                  <c:v>7.7683000000000002E-2</c:v>
                </c:pt>
                <c:pt idx="402">
                  <c:v>0.11046</c:v>
                </c:pt>
                <c:pt idx="403">
                  <c:v>0.12895000000000001</c:v>
                </c:pt>
                <c:pt idx="404">
                  <c:v>0.11364</c:v>
                </c:pt>
                <c:pt idx="405">
                  <c:v>7.7406000000000003E-2</c:v>
                </c:pt>
                <c:pt idx="406">
                  <c:v>5.7636E-2</c:v>
                </c:pt>
                <c:pt idx="407">
                  <c:v>7.5497999999999996E-2</c:v>
                </c:pt>
                <c:pt idx="408">
                  <c:v>0.11611</c:v>
                </c:pt>
                <c:pt idx="409">
                  <c:v>0.15323999999999999</c:v>
                </c:pt>
                <c:pt idx="410">
                  <c:v>0.17935000000000001</c:v>
                </c:pt>
                <c:pt idx="411">
                  <c:v>0.20165</c:v>
                </c:pt>
                <c:pt idx="412">
                  <c:v>0.22040000000000001</c:v>
                </c:pt>
                <c:pt idx="413">
                  <c:v>0.22659000000000001</c:v>
                </c:pt>
                <c:pt idx="414">
                  <c:v>0.21956999999999999</c:v>
                </c:pt>
                <c:pt idx="415">
                  <c:v>0.21478</c:v>
                </c:pt>
                <c:pt idx="416">
                  <c:v>0.22980999999999999</c:v>
                </c:pt>
                <c:pt idx="417">
                  <c:v>0.26641999999999999</c:v>
                </c:pt>
                <c:pt idx="418">
                  <c:v>0.30876999999999999</c:v>
                </c:pt>
                <c:pt idx="419">
                  <c:v>0.33868999999999999</c:v>
                </c:pt>
                <c:pt idx="420">
                  <c:v>0.35286000000000001</c:v>
                </c:pt>
                <c:pt idx="421">
                  <c:v>0.36446000000000001</c:v>
                </c:pt>
                <c:pt idx="422">
                  <c:v>0.38589000000000001</c:v>
                </c:pt>
                <c:pt idx="423">
                  <c:v>0.41259000000000001</c:v>
                </c:pt>
                <c:pt idx="424">
                  <c:v>0.42938999999999999</c:v>
                </c:pt>
                <c:pt idx="425">
                  <c:v>0.43208999999999997</c:v>
                </c:pt>
                <c:pt idx="426">
                  <c:v>0.43331999999999998</c:v>
                </c:pt>
                <c:pt idx="427">
                  <c:v>0.44269999999999998</c:v>
                </c:pt>
                <c:pt idx="428">
                  <c:v>0.44912000000000002</c:v>
                </c:pt>
                <c:pt idx="429">
                  <c:v>0.43184</c:v>
                </c:pt>
                <c:pt idx="430">
                  <c:v>0.38719999999999999</c:v>
                </c:pt>
                <c:pt idx="431">
                  <c:v>0.33605000000000002</c:v>
                </c:pt>
                <c:pt idx="432">
                  <c:v>0.30221999999999999</c:v>
                </c:pt>
                <c:pt idx="433">
                  <c:v>0.28842000000000001</c:v>
                </c:pt>
                <c:pt idx="434">
                  <c:v>0.27681</c:v>
                </c:pt>
                <c:pt idx="435">
                  <c:v>0.25131999999999999</c:v>
                </c:pt>
                <c:pt idx="436">
                  <c:v>0.21468999999999999</c:v>
                </c:pt>
                <c:pt idx="437">
                  <c:v>0.18204999999999999</c:v>
                </c:pt>
                <c:pt idx="438">
                  <c:v>0.16164999999999999</c:v>
                </c:pt>
                <c:pt idx="439">
                  <c:v>0.14796000000000001</c:v>
                </c:pt>
                <c:pt idx="440">
                  <c:v>0.13400999999999999</c:v>
                </c:pt>
                <c:pt idx="441">
                  <c:v>0.12281</c:v>
                </c:pt>
                <c:pt idx="442">
                  <c:v>0.12088</c:v>
                </c:pt>
                <c:pt idx="443">
                  <c:v>0.12497999999999999</c:v>
                </c:pt>
                <c:pt idx="444">
                  <c:v>0.12385</c:v>
                </c:pt>
                <c:pt idx="445">
                  <c:v>0.11237</c:v>
                </c:pt>
                <c:pt idx="446">
                  <c:v>9.6284999999999996E-2</c:v>
                </c:pt>
                <c:pt idx="447">
                  <c:v>8.0854999999999996E-2</c:v>
                </c:pt>
                <c:pt idx="448">
                  <c:v>6.2338999999999999E-2</c:v>
                </c:pt>
                <c:pt idx="449">
                  <c:v>3.5997000000000001E-2</c:v>
                </c:pt>
                <c:pt idx="450">
                  <c:v>7.4339999999999996E-3</c:v>
                </c:pt>
                <c:pt idx="451">
                  <c:v>-1.1956E-2</c:v>
                </c:pt>
                <c:pt idx="452">
                  <c:v>-2.0605999999999999E-2</c:v>
                </c:pt>
                <c:pt idx="453">
                  <c:v>-3.024E-2</c:v>
                </c:pt>
                <c:pt idx="454">
                  <c:v>-4.9356999999999998E-2</c:v>
                </c:pt>
                <c:pt idx="455">
                  <c:v>-6.8149000000000001E-2</c:v>
                </c:pt>
                <c:pt idx="456">
                  <c:v>-6.7553000000000002E-2</c:v>
                </c:pt>
                <c:pt idx="457">
                  <c:v>-4.2786999999999999E-2</c:v>
                </c:pt>
                <c:pt idx="458">
                  <c:v>-9.5458999999999995E-3</c:v>
                </c:pt>
                <c:pt idx="459">
                  <c:v>1.5838999999999999E-2</c:v>
                </c:pt>
                <c:pt idx="460">
                  <c:v>3.3022000000000003E-2</c:v>
                </c:pt>
                <c:pt idx="461">
                  <c:v>4.7792000000000001E-2</c:v>
                </c:pt>
                <c:pt idx="462">
                  <c:v>5.5647000000000002E-2</c:v>
                </c:pt>
                <c:pt idx="463">
                  <c:v>4.8873E-2</c:v>
                </c:pt>
                <c:pt idx="464">
                  <c:v>3.4722999999999997E-2</c:v>
                </c:pt>
                <c:pt idx="465">
                  <c:v>2.9276E-2</c:v>
                </c:pt>
                <c:pt idx="466">
                  <c:v>3.2722000000000001E-2</c:v>
                </c:pt>
                <c:pt idx="467">
                  <c:v>2.8822E-2</c:v>
                </c:pt>
                <c:pt idx="468">
                  <c:v>1.4416E-2</c:v>
                </c:pt>
                <c:pt idx="469">
                  <c:v>1.1214999999999999E-2</c:v>
                </c:pt>
                <c:pt idx="470">
                  <c:v>3.6229999999999998E-2</c:v>
                </c:pt>
                <c:pt idx="471">
                  <c:v>7.5012999999999996E-2</c:v>
                </c:pt>
                <c:pt idx="472">
                  <c:v>0.1003</c:v>
                </c:pt>
                <c:pt idx="473">
                  <c:v>0.10804</c:v>
                </c:pt>
                <c:pt idx="474">
                  <c:v>0.11778</c:v>
                </c:pt>
                <c:pt idx="475">
                  <c:v>0.14213000000000001</c:v>
                </c:pt>
                <c:pt idx="476">
                  <c:v>0.17254</c:v>
                </c:pt>
                <c:pt idx="477">
                  <c:v>0.19488</c:v>
                </c:pt>
                <c:pt idx="478">
                  <c:v>0.20393</c:v>
                </c:pt>
                <c:pt idx="479">
                  <c:v>0.19932</c:v>
                </c:pt>
                <c:pt idx="480">
                  <c:v>0.17923</c:v>
                </c:pt>
                <c:pt idx="481">
                  <c:v>0.14349000000000001</c:v>
                </c:pt>
                <c:pt idx="482">
                  <c:v>9.6939999999999998E-2</c:v>
                </c:pt>
                <c:pt idx="483">
                  <c:v>4.6557000000000001E-2</c:v>
                </c:pt>
                <c:pt idx="484">
                  <c:v>-5.6840000000000005E-4</c:v>
                </c:pt>
                <c:pt idx="485">
                  <c:v>-3.7255000000000003E-2</c:v>
                </c:pt>
                <c:pt idx="486">
                  <c:v>-6.028E-2</c:v>
                </c:pt>
                <c:pt idx="487">
                  <c:v>-7.4590000000000004E-2</c:v>
                </c:pt>
                <c:pt idx="488">
                  <c:v>-8.8428999999999994E-2</c:v>
                </c:pt>
                <c:pt idx="489">
                  <c:v>-0.10456</c:v>
                </c:pt>
                <c:pt idx="490">
                  <c:v>-0.11985999999999999</c:v>
                </c:pt>
                <c:pt idx="491">
                  <c:v>-0.13034999999999999</c:v>
                </c:pt>
                <c:pt idx="492">
                  <c:v>-0.13186</c:v>
                </c:pt>
                <c:pt idx="493">
                  <c:v>-0.1208</c:v>
                </c:pt>
                <c:pt idx="494">
                  <c:v>-0.10251</c:v>
                </c:pt>
                <c:pt idx="495">
                  <c:v>-9.4475000000000003E-2</c:v>
                </c:pt>
                <c:pt idx="496">
                  <c:v>-0.10990999999999999</c:v>
                </c:pt>
                <c:pt idx="497">
                  <c:v>-0.13869999999999999</c:v>
                </c:pt>
                <c:pt idx="498">
                  <c:v>-0.15486</c:v>
                </c:pt>
                <c:pt idx="499">
                  <c:v>-0.14451</c:v>
                </c:pt>
                <c:pt idx="500">
                  <c:v>-0.11905</c:v>
                </c:pt>
                <c:pt idx="501">
                  <c:v>-0.1007</c:v>
                </c:pt>
                <c:pt idx="502">
                  <c:v>-0.10344</c:v>
                </c:pt>
                <c:pt idx="503">
                  <c:v>-0.12806000000000001</c:v>
                </c:pt>
                <c:pt idx="504">
                  <c:v>-0.16525000000000001</c:v>
                </c:pt>
                <c:pt idx="505">
                  <c:v>-0.20013</c:v>
                </c:pt>
                <c:pt idx="506">
                  <c:v>-0.22087000000000001</c:v>
                </c:pt>
                <c:pt idx="507">
                  <c:v>-0.22631000000000001</c:v>
                </c:pt>
                <c:pt idx="508">
                  <c:v>-0.22159999999999999</c:v>
                </c:pt>
                <c:pt idx="509">
                  <c:v>-0.20896000000000001</c:v>
                </c:pt>
                <c:pt idx="510">
                  <c:v>-0.19173999999999999</c:v>
                </c:pt>
                <c:pt idx="511">
                  <c:v>-0.18426999999999999</c:v>
                </c:pt>
                <c:pt idx="512">
                  <c:v>-0.20247000000000001</c:v>
                </c:pt>
                <c:pt idx="513">
                  <c:v>-0.24081</c:v>
                </c:pt>
                <c:pt idx="514">
                  <c:v>-0.27293000000000001</c:v>
                </c:pt>
                <c:pt idx="515">
                  <c:v>-0.28262999999999999</c:v>
                </c:pt>
                <c:pt idx="516">
                  <c:v>-0.28188000000000002</c:v>
                </c:pt>
                <c:pt idx="517">
                  <c:v>-0.28908</c:v>
                </c:pt>
                <c:pt idx="518">
                  <c:v>-0.30209000000000003</c:v>
                </c:pt>
                <c:pt idx="519">
                  <c:v>-0.30678</c:v>
                </c:pt>
                <c:pt idx="520">
                  <c:v>-0.30274000000000001</c:v>
                </c:pt>
                <c:pt idx="521">
                  <c:v>-0.30131999999999998</c:v>
                </c:pt>
                <c:pt idx="522">
                  <c:v>-0.30020000000000002</c:v>
                </c:pt>
                <c:pt idx="523">
                  <c:v>-0.27850000000000003</c:v>
                </c:pt>
                <c:pt idx="524">
                  <c:v>-0.22314000000000001</c:v>
                </c:pt>
                <c:pt idx="525">
                  <c:v>-0.14810999999999999</c:v>
                </c:pt>
                <c:pt idx="526">
                  <c:v>-8.1888000000000002E-2</c:v>
                </c:pt>
                <c:pt idx="527">
                  <c:v>-4.4250999999999999E-2</c:v>
                </c:pt>
                <c:pt idx="528">
                  <c:v>-3.9137999999999999E-2</c:v>
                </c:pt>
                <c:pt idx="529">
                  <c:v>-5.926E-2</c:v>
                </c:pt>
                <c:pt idx="530">
                  <c:v>-8.9555999999999997E-2</c:v>
                </c:pt>
                <c:pt idx="531">
                  <c:v>-0.11335000000000001</c:v>
                </c:pt>
                <c:pt idx="532">
                  <c:v>-0.12421</c:v>
                </c:pt>
                <c:pt idx="533">
                  <c:v>-0.12891</c:v>
                </c:pt>
                <c:pt idx="534">
                  <c:v>-0.13444</c:v>
                </c:pt>
                <c:pt idx="535">
                  <c:v>-0.13863</c:v>
                </c:pt>
                <c:pt idx="536">
                  <c:v>-0.14027000000000001</c:v>
                </c:pt>
                <c:pt idx="537">
                  <c:v>-0.15015000000000001</c:v>
                </c:pt>
                <c:pt idx="538">
                  <c:v>-0.17956</c:v>
                </c:pt>
                <c:pt idx="539">
                  <c:v>-0.22084000000000001</c:v>
                </c:pt>
                <c:pt idx="540">
                  <c:v>-0.25240000000000001</c:v>
                </c:pt>
                <c:pt idx="541">
                  <c:v>-0.26422000000000001</c:v>
                </c:pt>
                <c:pt idx="542">
                  <c:v>-0.26727000000000001</c:v>
                </c:pt>
                <c:pt idx="543">
                  <c:v>-0.27514</c:v>
                </c:pt>
                <c:pt idx="544">
                  <c:v>-0.28759000000000001</c:v>
                </c:pt>
                <c:pt idx="545">
                  <c:v>-0.29748000000000002</c:v>
                </c:pt>
                <c:pt idx="546">
                  <c:v>-0.30370999999999998</c:v>
                </c:pt>
                <c:pt idx="547">
                  <c:v>-0.30864999999999998</c:v>
                </c:pt>
                <c:pt idx="548">
                  <c:v>-0.30941999999999997</c:v>
                </c:pt>
                <c:pt idx="549">
                  <c:v>-0.30059999999999998</c:v>
                </c:pt>
                <c:pt idx="550">
                  <c:v>-0.28233999999999998</c:v>
                </c:pt>
                <c:pt idx="551">
                  <c:v>-0.25901999999999997</c:v>
                </c:pt>
                <c:pt idx="552">
                  <c:v>-0.23377000000000001</c:v>
                </c:pt>
                <c:pt idx="553">
                  <c:v>-0.21196000000000001</c:v>
                </c:pt>
                <c:pt idx="554">
                  <c:v>-0.20621999999999999</c:v>
                </c:pt>
                <c:pt idx="555">
                  <c:v>-0.22663</c:v>
                </c:pt>
                <c:pt idx="556">
                  <c:v>-0.26438</c:v>
                </c:pt>
                <c:pt idx="557">
                  <c:v>-0.29411999999999999</c:v>
                </c:pt>
                <c:pt idx="558">
                  <c:v>-0.29647000000000001</c:v>
                </c:pt>
                <c:pt idx="559">
                  <c:v>-0.27309</c:v>
                </c:pt>
                <c:pt idx="560">
                  <c:v>-0.23821000000000001</c:v>
                </c:pt>
                <c:pt idx="561">
                  <c:v>-0.20311000000000001</c:v>
                </c:pt>
                <c:pt idx="562">
                  <c:v>-0.17313999999999999</c:v>
                </c:pt>
                <c:pt idx="563">
                  <c:v>-0.15143999999999999</c:v>
                </c:pt>
                <c:pt idx="564">
                  <c:v>-0.13503000000000001</c:v>
                </c:pt>
                <c:pt idx="565">
                  <c:v>-0.11067</c:v>
                </c:pt>
                <c:pt idx="566">
                  <c:v>-6.7264000000000004E-2</c:v>
                </c:pt>
                <c:pt idx="567">
                  <c:v>-1.5558000000000001E-2</c:v>
                </c:pt>
                <c:pt idx="568">
                  <c:v>1.5900999999999998E-2</c:v>
                </c:pt>
                <c:pt idx="569">
                  <c:v>1.2567E-2</c:v>
                </c:pt>
                <c:pt idx="570">
                  <c:v>-6.6833999999999999E-3</c:v>
                </c:pt>
                <c:pt idx="571">
                  <c:v>-1.3944E-2</c:v>
                </c:pt>
                <c:pt idx="572">
                  <c:v>-1.0907999999999999E-2</c:v>
                </c:pt>
                <c:pt idx="573">
                  <c:v>-2.5735999999999998E-2</c:v>
                </c:pt>
                <c:pt idx="574">
                  <c:v>-6.8356E-2</c:v>
                </c:pt>
                <c:pt idx="575">
                  <c:v>-0.1076</c:v>
                </c:pt>
                <c:pt idx="576">
                  <c:v>-0.10654</c:v>
                </c:pt>
                <c:pt idx="577">
                  <c:v>-6.8751999999999994E-2</c:v>
                </c:pt>
                <c:pt idx="578">
                  <c:v>-3.1600000000000003E-2</c:v>
                </c:pt>
                <c:pt idx="579">
                  <c:v>-1.8557000000000001E-2</c:v>
                </c:pt>
                <c:pt idx="580">
                  <c:v>-1.7472000000000001E-2</c:v>
                </c:pt>
                <c:pt idx="581">
                  <c:v>-7.1478999999999996E-3</c:v>
                </c:pt>
                <c:pt idx="582">
                  <c:v>1.3812E-2</c:v>
                </c:pt>
                <c:pt idx="583">
                  <c:v>3.2752000000000003E-2</c:v>
                </c:pt>
                <c:pt idx="584">
                  <c:v>4.2423000000000002E-2</c:v>
                </c:pt>
                <c:pt idx="585">
                  <c:v>4.2748000000000001E-2</c:v>
                </c:pt>
                <c:pt idx="586">
                  <c:v>3.2767999999999999E-2</c:v>
                </c:pt>
                <c:pt idx="587">
                  <c:v>1.3554E-2</c:v>
                </c:pt>
                <c:pt idx="588">
                  <c:v>-5.4850999999999997E-3</c:v>
                </c:pt>
                <c:pt idx="589">
                  <c:v>-1.3703E-2</c:v>
                </c:pt>
                <c:pt idx="590">
                  <c:v>-1.0068000000000001E-2</c:v>
                </c:pt>
                <c:pt idx="591">
                  <c:v>6.6253000000000004E-4</c:v>
                </c:pt>
                <c:pt idx="592">
                  <c:v>1.8046E-2</c:v>
                </c:pt>
                <c:pt idx="593">
                  <c:v>4.2389000000000003E-2</c:v>
                </c:pt>
                <c:pt idx="594">
                  <c:v>6.4047999999999994E-2</c:v>
                </c:pt>
                <c:pt idx="595">
                  <c:v>6.8065000000000001E-2</c:v>
                </c:pt>
                <c:pt idx="596">
                  <c:v>5.1456000000000002E-2</c:v>
                </c:pt>
                <c:pt idx="597">
                  <c:v>2.7612000000000001E-2</c:v>
                </c:pt>
                <c:pt idx="598">
                  <c:v>1.1050000000000001E-2</c:v>
                </c:pt>
                <c:pt idx="599">
                  <c:v>4.0407999999999998E-3</c:v>
                </c:pt>
                <c:pt idx="600" formatCode="0.00E+00">
                  <c:v>-3.8609000000000003E-5</c:v>
                </c:pt>
                <c:pt idx="601">
                  <c:v>-6.6483999999999996E-3</c:v>
                </c:pt>
                <c:pt idx="602">
                  <c:v>-1.6247000000000001E-2</c:v>
                </c:pt>
                <c:pt idx="603">
                  <c:v>-2.547E-2</c:v>
                </c:pt>
                <c:pt idx="604">
                  <c:v>-2.9642000000000002E-2</c:v>
                </c:pt>
                <c:pt idx="605">
                  <c:v>-2.8355999999999999E-2</c:v>
                </c:pt>
                <c:pt idx="606">
                  <c:v>-2.9734E-2</c:v>
                </c:pt>
                <c:pt idx="607">
                  <c:v>-4.2777000000000003E-2</c:v>
                </c:pt>
                <c:pt idx="608">
                  <c:v>-6.2300000000000001E-2</c:v>
                </c:pt>
                <c:pt idx="609">
                  <c:v>-6.8637000000000004E-2</c:v>
                </c:pt>
                <c:pt idx="610">
                  <c:v>-4.9756000000000002E-2</c:v>
                </c:pt>
                <c:pt idx="611">
                  <c:v>-1.9991999999999999E-2</c:v>
                </c:pt>
                <c:pt idx="612">
                  <c:v>-7.6969999999999998E-3</c:v>
                </c:pt>
                <c:pt idx="613">
                  <c:v>-2.2966E-2</c:v>
                </c:pt>
                <c:pt idx="614">
                  <c:v>-4.4271999999999999E-2</c:v>
                </c:pt>
                <c:pt idx="615">
                  <c:v>-4.0719999999999999E-2</c:v>
                </c:pt>
                <c:pt idx="616">
                  <c:v>-4.1618999999999996E-3</c:v>
                </c:pt>
                <c:pt idx="617">
                  <c:v>4.3666999999999997E-2</c:v>
                </c:pt>
                <c:pt idx="618">
                  <c:v>7.3107000000000005E-2</c:v>
                </c:pt>
                <c:pt idx="619">
                  <c:v>7.2040999999999994E-2</c:v>
                </c:pt>
                <c:pt idx="620">
                  <c:v>5.1105999999999999E-2</c:v>
                </c:pt>
                <c:pt idx="621">
                  <c:v>2.8754999999999999E-2</c:v>
                </c:pt>
                <c:pt idx="622">
                  <c:v>1.4787E-2</c:v>
                </c:pt>
                <c:pt idx="623">
                  <c:v>8.4580999999999996E-3</c:v>
                </c:pt>
                <c:pt idx="624">
                  <c:v>8.9060000000000007E-3</c:v>
                </c:pt>
                <c:pt idx="625">
                  <c:v>2.1132000000000001E-2</c:v>
                </c:pt>
                <c:pt idx="626">
                  <c:v>4.8384000000000003E-2</c:v>
                </c:pt>
                <c:pt idx="627">
                  <c:v>8.3320000000000005E-2</c:v>
                </c:pt>
                <c:pt idx="628">
                  <c:v>0.11437</c:v>
                </c:pt>
                <c:pt idx="629">
                  <c:v>0.13976</c:v>
                </c:pt>
                <c:pt idx="630">
                  <c:v>0.16564999999999999</c:v>
                </c:pt>
                <c:pt idx="631">
                  <c:v>0.18790999999999999</c:v>
                </c:pt>
                <c:pt idx="632">
                  <c:v>0.18751999999999999</c:v>
                </c:pt>
                <c:pt idx="633">
                  <c:v>0.15348000000000001</c:v>
                </c:pt>
                <c:pt idx="634">
                  <c:v>0.10231999999999999</c:v>
                </c:pt>
                <c:pt idx="635">
                  <c:v>6.2225999999999997E-2</c:v>
                </c:pt>
                <c:pt idx="636">
                  <c:v>4.1487999999999997E-2</c:v>
                </c:pt>
                <c:pt idx="637">
                  <c:v>2.6091E-2</c:v>
                </c:pt>
                <c:pt idx="638">
                  <c:v>6.4494000000000001E-3</c:v>
                </c:pt>
                <c:pt idx="639">
                  <c:v>-1.0106E-2</c:v>
                </c:pt>
                <c:pt idx="640">
                  <c:v>-1.7611000000000002E-2</c:v>
                </c:pt>
                <c:pt idx="641">
                  <c:v>-2.6598E-2</c:v>
                </c:pt>
                <c:pt idx="642">
                  <c:v>-5.1047000000000002E-2</c:v>
                </c:pt>
                <c:pt idx="643">
                  <c:v>-8.9827000000000004E-2</c:v>
                </c:pt>
                <c:pt idx="644">
                  <c:v>-0.12998999999999999</c:v>
                </c:pt>
                <c:pt idx="645">
                  <c:v>-0.16073000000000001</c:v>
                </c:pt>
                <c:pt idx="646">
                  <c:v>-0.17671999999999999</c:v>
                </c:pt>
                <c:pt idx="647">
                  <c:v>-0.17729</c:v>
                </c:pt>
                <c:pt idx="648">
                  <c:v>-0.17283000000000001</c:v>
                </c:pt>
                <c:pt idx="649">
                  <c:v>-0.18285999999999999</c:v>
                </c:pt>
                <c:pt idx="650">
                  <c:v>-0.21476000000000001</c:v>
                </c:pt>
                <c:pt idx="651">
                  <c:v>-0.25031999999999999</c:v>
                </c:pt>
                <c:pt idx="652">
                  <c:v>-0.26689000000000002</c:v>
                </c:pt>
                <c:pt idx="653">
                  <c:v>-0.26685999999999999</c:v>
                </c:pt>
                <c:pt idx="654">
                  <c:v>-0.27059</c:v>
                </c:pt>
                <c:pt idx="655">
                  <c:v>-0.28388000000000002</c:v>
                </c:pt>
                <c:pt idx="656">
                  <c:v>-0.29231000000000001</c:v>
                </c:pt>
                <c:pt idx="657">
                  <c:v>-0.29082999999999998</c:v>
                </c:pt>
                <c:pt idx="658">
                  <c:v>-0.29929</c:v>
                </c:pt>
                <c:pt idx="659">
                  <c:v>-0.33759</c:v>
                </c:pt>
                <c:pt idx="660">
                  <c:v>-0.39883000000000002</c:v>
                </c:pt>
                <c:pt idx="661">
                  <c:v>-0.45916000000000001</c:v>
                </c:pt>
                <c:pt idx="662">
                  <c:v>-0.50424000000000002</c:v>
                </c:pt>
                <c:pt idx="663">
                  <c:v>-0.53288000000000002</c:v>
                </c:pt>
                <c:pt idx="664">
                  <c:v>-0.54229000000000005</c:v>
                </c:pt>
                <c:pt idx="665">
                  <c:v>-0.52729000000000004</c:v>
                </c:pt>
                <c:pt idx="666">
                  <c:v>-0.49479000000000001</c:v>
                </c:pt>
                <c:pt idx="667">
                  <c:v>-0.46390999999999999</c:v>
                </c:pt>
                <c:pt idx="668">
                  <c:v>-0.44513000000000003</c:v>
                </c:pt>
                <c:pt idx="669">
                  <c:v>-0.42864999999999998</c:v>
                </c:pt>
                <c:pt idx="670">
                  <c:v>-0.40085999999999999</c:v>
                </c:pt>
                <c:pt idx="671">
                  <c:v>-0.36516999999999999</c:v>
                </c:pt>
                <c:pt idx="672">
                  <c:v>-0.33649000000000001</c:v>
                </c:pt>
                <c:pt idx="673">
                  <c:v>-0.31802999999999998</c:v>
                </c:pt>
                <c:pt idx="674">
                  <c:v>-0.29647000000000001</c:v>
                </c:pt>
                <c:pt idx="675">
                  <c:v>-0.26329999999999998</c:v>
                </c:pt>
                <c:pt idx="676">
                  <c:v>-0.2293</c:v>
                </c:pt>
                <c:pt idx="677">
                  <c:v>-0.20668</c:v>
                </c:pt>
                <c:pt idx="678">
                  <c:v>-0.18351999999999999</c:v>
                </c:pt>
                <c:pt idx="679">
                  <c:v>-0.13167999999999999</c:v>
                </c:pt>
                <c:pt idx="680">
                  <c:v>-4.3450000000000003E-2</c:v>
                </c:pt>
                <c:pt idx="681">
                  <c:v>5.2433E-2</c:v>
                </c:pt>
                <c:pt idx="682">
                  <c:v>0.11888</c:v>
                </c:pt>
                <c:pt idx="683">
                  <c:v>0.14624999999999999</c:v>
                </c:pt>
                <c:pt idx="684">
                  <c:v>0.15214</c:v>
                </c:pt>
                <c:pt idx="685">
                  <c:v>0.15403</c:v>
                </c:pt>
                <c:pt idx="686">
                  <c:v>0.15422</c:v>
                </c:pt>
                <c:pt idx="687">
                  <c:v>0.14818999999999999</c:v>
                </c:pt>
                <c:pt idx="688">
                  <c:v>0.13447000000000001</c:v>
                </c:pt>
                <c:pt idx="689">
                  <c:v>0.11527</c:v>
                </c:pt>
                <c:pt idx="690">
                  <c:v>9.7267000000000006E-2</c:v>
                </c:pt>
                <c:pt idx="691">
                  <c:v>9.1730000000000006E-2</c:v>
                </c:pt>
                <c:pt idx="692">
                  <c:v>0.10269</c:v>
                </c:pt>
                <c:pt idx="693">
                  <c:v>0.11355999999999999</c:v>
                </c:pt>
                <c:pt idx="694">
                  <c:v>9.9285999999999999E-2</c:v>
                </c:pt>
                <c:pt idx="695">
                  <c:v>5.8855999999999999E-2</c:v>
                </c:pt>
                <c:pt idx="696">
                  <c:v>2.4265999999999999E-2</c:v>
                </c:pt>
                <c:pt idx="697">
                  <c:v>2.7078000000000001E-2</c:v>
                </c:pt>
                <c:pt idx="698">
                  <c:v>6.3220999999999999E-2</c:v>
                </c:pt>
                <c:pt idx="699">
                  <c:v>0.10106999999999999</c:v>
                </c:pt>
                <c:pt idx="700">
                  <c:v>0.11816</c:v>
                </c:pt>
                <c:pt idx="701">
                  <c:v>0.11745999999999999</c:v>
                </c:pt>
                <c:pt idx="702">
                  <c:v>0.11092</c:v>
                </c:pt>
                <c:pt idx="703">
                  <c:v>0.10255</c:v>
                </c:pt>
                <c:pt idx="704">
                  <c:v>9.2834E-2</c:v>
                </c:pt>
                <c:pt idx="705">
                  <c:v>8.7942999999999993E-2</c:v>
                </c:pt>
                <c:pt idx="706">
                  <c:v>9.5018000000000005E-2</c:v>
                </c:pt>
                <c:pt idx="707">
                  <c:v>0.11169</c:v>
                </c:pt>
                <c:pt idx="708">
                  <c:v>0.12758</c:v>
                </c:pt>
                <c:pt idx="709">
                  <c:v>0.13621</c:v>
                </c:pt>
                <c:pt idx="710">
                  <c:v>0.14146</c:v>
                </c:pt>
                <c:pt idx="711">
                  <c:v>0.15203</c:v>
                </c:pt>
                <c:pt idx="712">
                  <c:v>0.17186999999999999</c:v>
                </c:pt>
                <c:pt idx="713">
                  <c:v>0.19689999999999999</c:v>
                </c:pt>
                <c:pt idx="714">
                  <c:v>0.21951999999999999</c:v>
                </c:pt>
                <c:pt idx="715">
                  <c:v>0.23482</c:v>
                </c:pt>
                <c:pt idx="716">
                  <c:v>0.24185000000000001</c:v>
                </c:pt>
                <c:pt idx="717">
                  <c:v>0.24141000000000001</c:v>
                </c:pt>
                <c:pt idx="718">
                  <c:v>0.23666000000000001</c:v>
                </c:pt>
                <c:pt idx="719">
                  <c:v>0.23654</c:v>
                </c:pt>
                <c:pt idx="720">
                  <c:v>0.25241999999999998</c:v>
                </c:pt>
                <c:pt idx="721">
                  <c:v>0.28666000000000003</c:v>
                </c:pt>
                <c:pt idx="722">
                  <c:v>0.32795000000000002</c:v>
                </c:pt>
                <c:pt idx="723">
                  <c:v>0.36307</c:v>
                </c:pt>
                <c:pt idx="724">
                  <c:v>0.38985999999999998</c:v>
                </c:pt>
                <c:pt idx="725">
                  <c:v>0.41120000000000001</c:v>
                </c:pt>
                <c:pt idx="726">
                  <c:v>0.41991000000000001</c:v>
                </c:pt>
                <c:pt idx="727">
                  <c:v>0.40115000000000001</c:v>
                </c:pt>
                <c:pt idx="728">
                  <c:v>0.35237000000000002</c:v>
                </c:pt>
                <c:pt idx="729">
                  <c:v>0.29113</c:v>
                </c:pt>
                <c:pt idx="730">
                  <c:v>0.23982000000000001</c:v>
                </c:pt>
                <c:pt idx="731">
                  <c:v>0.2114</c:v>
                </c:pt>
                <c:pt idx="732">
                  <c:v>0.21278</c:v>
                </c:pt>
                <c:pt idx="733">
                  <c:v>0.24746000000000001</c:v>
                </c:pt>
                <c:pt idx="734">
                  <c:v>0.30367</c:v>
                </c:pt>
                <c:pt idx="735">
                  <c:v>0.35064000000000001</c:v>
                </c:pt>
                <c:pt idx="736">
                  <c:v>0.36326999999999998</c:v>
                </c:pt>
                <c:pt idx="737">
                  <c:v>0.34831000000000001</c:v>
                </c:pt>
                <c:pt idx="738">
                  <c:v>0.33328000000000002</c:v>
                </c:pt>
                <c:pt idx="739">
                  <c:v>0.33240999999999998</c:v>
                </c:pt>
                <c:pt idx="740">
                  <c:v>0.33750999999999998</c:v>
                </c:pt>
                <c:pt idx="741">
                  <c:v>0.34116999999999997</c:v>
                </c:pt>
                <c:pt idx="742">
                  <c:v>0.35139999999999999</c:v>
                </c:pt>
                <c:pt idx="743">
                  <c:v>0.37805</c:v>
                </c:pt>
                <c:pt idx="744">
                  <c:v>0.41839999999999999</c:v>
                </c:pt>
                <c:pt idx="745">
                  <c:v>0.46285999999999999</c:v>
                </c:pt>
                <c:pt idx="746">
                  <c:v>0.50331999999999999</c:v>
                </c:pt>
                <c:pt idx="747">
                  <c:v>0.53000999999999998</c:v>
                </c:pt>
                <c:pt idx="748">
                  <c:v>0.53403999999999996</c:v>
                </c:pt>
                <c:pt idx="749">
                  <c:v>0.52305000000000001</c:v>
                </c:pt>
                <c:pt idx="750">
                  <c:v>0.52217000000000002</c:v>
                </c:pt>
                <c:pt idx="751">
                  <c:v>0.54569999999999996</c:v>
                </c:pt>
                <c:pt idx="752">
                  <c:v>0.57684999999999997</c:v>
                </c:pt>
                <c:pt idx="753">
                  <c:v>0.58953999999999995</c:v>
                </c:pt>
                <c:pt idx="754">
                  <c:v>0.58243</c:v>
                </c:pt>
                <c:pt idx="755">
                  <c:v>0.57443</c:v>
                </c:pt>
                <c:pt idx="756">
                  <c:v>0.57289000000000001</c:v>
                </c:pt>
                <c:pt idx="757">
                  <c:v>0.56842999999999999</c:v>
                </c:pt>
                <c:pt idx="758">
                  <c:v>0.56237000000000004</c:v>
                </c:pt>
                <c:pt idx="759">
                  <c:v>0.57533000000000001</c:v>
                </c:pt>
                <c:pt idx="760">
                  <c:v>0.61634999999999995</c:v>
                </c:pt>
                <c:pt idx="761">
                  <c:v>0.65941000000000005</c:v>
                </c:pt>
                <c:pt idx="762">
                  <c:v>0.66795000000000004</c:v>
                </c:pt>
                <c:pt idx="763">
                  <c:v>0.63651999999999997</c:v>
                </c:pt>
                <c:pt idx="764">
                  <c:v>0.59477999999999998</c:v>
                </c:pt>
                <c:pt idx="765">
                  <c:v>0.57279000000000002</c:v>
                </c:pt>
                <c:pt idx="766">
                  <c:v>0.57389000000000001</c:v>
                </c:pt>
                <c:pt idx="767">
                  <c:v>0.58126</c:v>
                </c:pt>
                <c:pt idx="768">
                  <c:v>0.57962999999999998</c:v>
                </c:pt>
                <c:pt idx="769">
                  <c:v>0.56589</c:v>
                </c:pt>
                <c:pt idx="770">
                  <c:v>0.54647999999999997</c:v>
                </c:pt>
                <c:pt idx="771">
                  <c:v>0.53158000000000005</c:v>
                </c:pt>
                <c:pt idx="772">
                  <c:v>0.52951000000000004</c:v>
                </c:pt>
                <c:pt idx="773">
                  <c:v>0.54032999999999998</c:v>
                </c:pt>
                <c:pt idx="774">
                  <c:v>0.55354000000000003</c:v>
                </c:pt>
                <c:pt idx="775">
                  <c:v>0.55657999999999996</c:v>
                </c:pt>
                <c:pt idx="776">
                  <c:v>0.54884999999999995</c:v>
                </c:pt>
                <c:pt idx="777">
                  <c:v>0.54456000000000004</c:v>
                </c:pt>
                <c:pt idx="778">
                  <c:v>0.55684999999999996</c:v>
                </c:pt>
                <c:pt idx="779">
                  <c:v>0.57967999999999997</c:v>
                </c:pt>
                <c:pt idx="780">
                  <c:v>0.59170999999999996</c:v>
                </c:pt>
                <c:pt idx="781">
                  <c:v>0.57899</c:v>
                </c:pt>
                <c:pt idx="782">
                  <c:v>0.54683999999999999</c:v>
                </c:pt>
                <c:pt idx="783">
                  <c:v>0.50732999999999995</c:v>
                </c:pt>
                <c:pt idx="784">
                  <c:v>0.46506999999999998</c:v>
                </c:pt>
                <c:pt idx="785">
                  <c:v>0.42282999999999998</c:v>
                </c:pt>
                <c:pt idx="786">
                  <c:v>0.39090999999999998</c:v>
                </c:pt>
                <c:pt idx="787">
                  <c:v>0.37808999999999998</c:v>
                </c:pt>
                <c:pt idx="788">
                  <c:v>0.37848999999999999</c:v>
                </c:pt>
                <c:pt idx="789">
                  <c:v>0.38146000000000002</c:v>
                </c:pt>
                <c:pt idx="790">
                  <c:v>0.39023999999999998</c:v>
                </c:pt>
                <c:pt idx="791">
                  <c:v>0.41419</c:v>
                </c:pt>
                <c:pt idx="792">
                  <c:v>0.44468000000000002</c:v>
                </c:pt>
                <c:pt idx="793">
                  <c:v>0.45949000000000001</c:v>
                </c:pt>
                <c:pt idx="794">
                  <c:v>0.45517999999999997</c:v>
                </c:pt>
                <c:pt idx="795">
                  <c:v>0.45363999999999999</c:v>
                </c:pt>
                <c:pt idx="796">
                  <c:v>0.46700000000000003</c:v>
                </c:pt>
                <c:pt idx="797">
                  <c:v>0.47696</c:v>
                </c:pt>
                <c:pt idx="798">
                  <c:v>0.46423999999999999</c:v>
                </c:pt>
                <c:pt idx="799">
                  <c:v>0.44026999999999999</c:v>
                </c:pt>
                <c:pt idx="800">
                  <c:v>0.42917</c:v>
                </c:pt>
                <c:pt idx="801">
                  <c:v>0.43252000000000002</c:v>
                </c:pt>
                <c:pt idx="802">
                  <c:v>0.43591999999999997</c:v>
                </c:pt>
                <c:pt idx="803">
                  <c:v>0.44009999999999999</c:v>
                </c:pt>
                <c:pt idx="804">
                  <c:v>0.45645999999999998</c:v>
                </c:pt>
                <c:pt idx="805">
                  <c:v>0.47394999999999998</c:v>
                </c:pt>
                <c:pt idx="806">
                  <c:v>0.46094000000000002</c:v>
                </c:pt>
                <c:pt idx="807">
                  <c:v>0.40883000000000003</c:v>
                </c:pt>
                <c:pt idx="808">
                  <c:v>0.34922999999999998</c:v>
                </c:pt>
                <c:pt idx="809">
                  <c:v>0.31413999999999997</c:v>
                </c:pt>
                <c:pt idx="810">
                  <c:v>0.29701</c:v>
                </c:pt>
                <c:pt idx="811">
                  <c:v>0.26854</c:v>
                </c:pt>
                <c:pt idx="812">
                  <c:v>0.21807000000000001</c:v>
                </c:pt>
                <c:pt idx="813">
                  <c:v>0.16400999999999999</c:v>
                </c:pt>
                <c:pt idx="814">
                  <c:v>0.13067999999999999</c:v>
                </c:pt>
                <c:pt idx="815">
                  <c:v>0.12781000000000001</c:v>
                </c:pt>
                <c:pt idx="816">
                  <c:v>0.14796000000000001</c:v>
                </c:pt>
                <c:pt idx="817">
                  <c:v>0.17355999999999999</c:v>
                </c:pt>
                <c:pt idx="818">
                  <c:v>0.18955</c:v>
                </c:pt>
                <c:pt idx="819">
                  <c:v>0.19589999999999999</c:v>
                </c:pt>
                <c:pt idx="820">
                  <c:v>0.20311000000000001</c:v>
                </c:pt>
                <c:pt idx="821">
                  <c:v>0.21137</c:v>
                </c:pt>
                <c:pt idx="822">
                  <c:v>0.20452999999999999</c:v>
                </c:pt>
                <c:pt idx="823">
                  <c:v>0.17333999999999999</c:v>
                </c:pt>
                <c:pt idx="824">
                  <c:v>0.1338</c:v>
                </c:pt>
                <c:pt idx="825">
                  <c:v>0.10928</c:v>
                </c:pt>
                <c:pt idx="826">
                  <c:v>0.10193000000000001</c:v>
                </c:pt>
                <c:pt idx="827">
                  <c:v>9.7860000000000003E-2</c:v>
                </c:pt>
                <c:pt idx="828">
                  <c:v>9.5313999999999996E-2</c:v>
                </c:pt>
                <c:pt idx="829">
                  <c:v>0.10811</c:v>
                </c:pt>
                <c:pt idx="830">
                  <c:v>0.13822000000000001</c:v>
                </c:pt>
                <c:pt idx="831">
                  <c:v>0.16314000000000001</c:v>
                </c:pt>
                <c:pt idx="832">
                  <c:v>0.16095000000000001</c:v>
                </c:pt>
                <c:pt idx="833">
                  <c:v>0.13763</c:v>
                </c:pt>
                <c:pt idx="834">
                  <c:v>0.11785</c:v>
                </c:pt>
                <c:pt idx="835">
                  <c:v>0.11372</c:v>
                </c:pt>
                <c:pt idx="836">
                  <c:v>0.11346000000000001</c:v>
                </c:pt>
                <c:pt idx="837">
                  <c:v>0.10091</c:v>
                </c:pt>
                <c:pt idx="838">
                  <c:v>7.7226000000000003E-2</c:v>
                </c:pt>
                <c:pt idx="839">
                  <c:v>5.7637000000000001E-2</c:v>
                </c:pt>
                <c:pt idx="840">
                  <c:v>5.0181000000000003E-2</c:v>
                </c:pt>
                <c:pt idx="841">
                  <c:v>4.4248000000000003E-2</c:v>
                </c:pt>
                <c:pt idx="842">
                  <c:v>2.3564999999999999E-2</c:v>
                </c:pt>
                <c:pt idx="843">
                  <c:v>-1.2588E-2</c:v>
                </c:pt>
                <c:pt idx="844">
                  <c:v>-4.7107000000000003E-2</c:v>
                </c:pt>
                <c:pt idx="845">
                  <c:v>-6.5157999999999994E-2</c:v>
                </c:pt>
                <c:pt idx="846">
                  <c:v>-7.0689000000000002E-2</c:v>
                </c:pt>
                <c:pt idx="847">
                  <c:v>-7.8018000000000004E-2</c:v>
                </c:pt>
                <c:pt idx="848">
                  <c:v>-9.0469999999999995E-2</c:v>
                </c:pt>
                <c:pt idx="849">
                  <c:v>-9.4532000000000005E-2</c:v>
                </c:pt>
                <c:pt idx="850">
                  <c:v>-7.6199000000000003E-2</c:v>
                </c:pt>
                <c:pt idx="851">
                  <c:v>-3.7873999999999998E-2</c:v>
                </c:pt>
                <c:pt idx="852">
                  <c:v>3.8432000000000002E-3</c:v>
                </c:pt>
                <c:pt idx="853">
                  <c:v>3.3945000000000003E-2</c:v>
                </c:pt>
                <c:pt idx="854">
                  <c:v>4.8715000000000001E-2</c:v>
                </c:pt>
                <c:pt idx="855">
                  <c:v>5.1035999999999998E-2</c:v>
                </c:pt>
                <c:pt idx="856">
                  <c:v>4.1911999999999998E-2</c:v>
                </c:pt>
                <c:pt idx="857">
                  <c:v>2.1106E-2</c:v>
                </c:pt>
                <c:pt idx="858">
                  <c:v>-6.1120999999999997E-3</c:v>
                </c:pt>
                <c:pt idx="859">
                  <c:v>-2.9995000000000001E-2</c:v>
                </c:pt>
                <c:pt idx="860">
                  <c:v>-4.6606000000000002E-2</c:v>
                </c:pt>
                <c:pt idx="861">
                  <c:v>-6.0777999999999999E-2</c:v>
                </c:pt>
                <c:pt idx="862">
                  <c:v>-7.4079999999999993E-2</c:v>
                </c:pt>
                <c:pt idx="863">
                  <c:v>-7.7636999999999998E-2</c:v>
                </c:pt>
                <c:pt idx="864">
                  <c:v>-6.8094000000000002E-2</c:v>
                </c:pt>
                <c:pt idx="865">
                  <c:v>-6.6268999999999995E-2</c:v>
                </c:pt>
                <c:pt idx="866">
                  <c:v>-0.1027</c:v>
                </c:pt>
                <c:pt idx="867">
                  <c:v>-0.17896999999999999</c:v>
                </c:pt>
                <c:pt idx="868">
                  <c:v>-0.25713999999999998</c:v>
                </c:pt>
                <c:pt idx="869">
                  <c:v>-0.29827999999999999</c:v>
                </c:pt>
                <c:pt idx="870">
                  <c:v>-0.30320999999999998</c:v>
                </c:pt>
                <c:pt idx="871">
                  <c:v>-0.30504999999999999</c:v>
                </c:pt>
                <c:pt idx="872">
                  <c:v>-0.32904</c:v>
                </c:pt>
                <c:pt idx="873">
                  <c:v>-0.37293999999999999</c:v>
                </c:pt>
                <c:pt idx="874">
                  <c:v>-0.42120000000000002</c:v>
                </c:pt>
                <c:pt idx="875">
                  <c:v>-0.46067000000000002</c:v>
                </c:pt>
                <c:pt idx="876">
                  <c:v>-0.47975000000000001</c:v>
                </c:pt>
                <c:pt idx="877">
                  <c:v>-0.46844000000000002</c:v>
                </c:pt>
                <c:pt idx="878">
                  <c:v>-0.42936000000000002</c:v>
                </c:pt>
                <c:pt idx="879">
                  <c:v>-0.38057999999999997</c:v>
                </c:pt>
                <c:pt idx="880">
                  <c:v>-0.33818999999999999</c:v>
                </c:pt>
                <c:pt idx="881">
                  <c:v>-0.30064999999999997</c:v>
                </c:pt>
                <c:pt idx="882">
                  <c:v>-0.25724999999999998</c:v>
                </c:pt>
                <c:pt idx="883">
                  <c:v>-0.20698</c:v>
                </c:pt>
                <c:pt idx="884">
                  <c:v>-0.16006000000000001</c:v>
                </c:pt>
                <c:pt idx="885">
                  <c:v>-0.124</c:v>
                </c:pt>
                <c:pt idx="886">
                  <c:v>-9.9032999999999996E-2</c:v>
                </c:pt>
                <c:pt idx="887">
                  <c:v>-8.7598999999999996E-2</c:v>
                </c:pt>
                <c:pt idx="888">
                  <c:v>-9.6615000000000006E-2</c:v>
                </c:pt>
                <c:pt idx="889">
                  <c:v>-0.12406</c:v>
                </c:pt>
                <c:pt idx="890">
                  <c:v>-0.15210000000000001</c:v>
                </c:pt>
                <c:pt idx="891">
                  <c:v>-0.16286999999999999</c:v>
                </c:pt>
                <c:pt idx="892">
                  <c:v>-0.15654000000000001</c:v>
                </c:pt>
                <c:pt idx="893">
                  <c:v>-0.14418</c:v>
                </c:pt>
                <c:pt idx="894">
                  <c:v>-0.12642</c:v>
                </c:pt>
                <c:pt idx="895">
                  <c:v>-9.2857999999999996E-2</c:v>
                </c:pt>
                <c:pt idx="896">
                  <c:v>-4.4035999999999999E-2</c:v>
                </c:pt>
                <c:pt idx="897">
                  <c:v>1.0728000000000001E-3</c:v>
                </c:pt>
                <c:pt idx="898">
                  <c:v>2.8409E-2</c:v>
                </c:pt>
                <c:pt idx="899">
                  <c:v>4.7995999999999997E-2</c:v>
                </c:pt>
                <c:pt idx="900">
                  <c:v>7.6450000000000004E-2</c:v>
                </c:pt>
                <c:pt idx="901">
                  <c:v>0.1082</c:v>
                </c:pt>
                <c:pt idx="902">
                  <c:v>0.12193</c:v>
                </c:pt>
                <c:pt idx="903">
                  <c:v>0.11491</c:v>
                </c:pt>
                <c:pt idx="904">
                  <c:v>0.11212</c:v>
                </c:pt>
                <c:pt idx="905">
                  <c:v>0.13372999999999999</c:v>
                </c:pt>
                <c:pt idx="906">
                  <c:v>0.16794000000000001</c:v>
                </c:pt>
                <c:pt idx="907">
                  <c:v>0.18795000000000001</c:v>
                </c:pt>
                <c:pt idx="908">
                  <c:v>0.18573999999999999</c:v>
                </c:pt>
                <c:pt idx="909">
                  <c:v>0.17460999999999999</c:v>
                </c:pt>
                <c:pt idx="910">
                  <c:v>0.16336999999999999</c:v>
                </c:pt>
                <c:pt idx="911">
                  <c:v>0.14530000000000001</c:v>
                </c:pt>
                <c:pt idx="912">
                  <c:v>0.11592</c:v>
                </c:pt>
                <c:pt idx="913">
                  <c:v>8.7513999999999995E-2</c:v>
                </c:pt>
                <c:pt idx="914">
                  <c:v>7.7232999999999996E-2</c:v>
                </c:pt>
                <c:pt idx="915">
                  <c:v>8.8428000000000007E-2</c:v>
                </c:pt>
                <c:pt idx="916">
                  <c:v>0.11271</c:v>
                </c:pt>
                <c:pt idx="917">
                  <c:v>0.14444000000000001</c:v>
                </c:pt>
                <c:pt idx="918">
                  <c:v>0.18110999999999999</c:v>
                </c:pt>
                <c:pt idx="919">
                  <c:v>0.21038999999999999</c:v>
                </c:pt>
                <c:pt idx="920">
                  <c:v>0.21210999999999999</c:v>
                </c:pt>
                <c:pt idx="921">
                  <c:v>0.18146999999999999</c:v>
                </c:pt>
                <c:pt idx="922">
                  <c:v>0.14166000000000001</c:v>
                </c:pt>
                <c:pt idx="923">
                  <c:v>0.12117</c:v>
                </c:pt>
                <c:pt idx="924">
                  <c:v>0.12146999999999999</c:v>
                </c:pt>
                <c:pt idx="925">
                  <c:v>0.11933000000000001</c:v>
                </c:pt>
                <c:pt idx="926">
                  <c:v>0.10197000000000001</c:v>
                </c:pt>
                <c:pt idx="927">
                  <c:v>8.5614999999999997E-2</c:v>
                </c:pt>
                <c:pt idx="928">
                  <c:v>9.1703999999999994E-2</c:v>
                </c:pt>
                <c:pt idx="929">
                  <c:v>0.115</c:v>
                </c:pt>
                <c:pt idx="930">
                  <c:v>0.12767000000000001</c:v>
                </c:pt>
                <c:pt idx="931">
                  <c:v>0.11071</c:v>
                </c:pt>
                <c:pt idx="932">
                  <c:v>7.0139000000000007E-2</c:v>
                </c:pt>
                <c:pt idx="933">
                  <c:v>2.393E-2</c:v>
                </c:pt>
                <c:pt idx="934">
                  <c:v>-1.4475E-2</c:v>
                </c:pt>
                <c:pt idx="935">
                  <c:v>-3.6948000000000002E-2</c:v>
                </c:pt>
                <c:pt idx="936">
                  <c:v>-3.6450999999999997E-2</c:v>
                </c:pt>
                <c:pt idx="937">
                  <c:v>-1.1087E-2</c:v>
                </c:pt>
                <c:pt idx="938">
                  <c:v>3.0596999999999999E-2</c:v>
                </c:pt>
                <c:pt idx="939">
                  <c:v>7.4355000000000004E-2</c:v>
                </c:pt>
                <c:pt idx="940">
                  <c:v>0.11078</c:v>
                </c:pt>
                <c:pt idx="941">
                  <c:v>0.13972999999999999</c:v>
                </c:pt>
                <c:pt idx="942">
                  <c:v>0.16520000000000001</c:v>
                </c:pt>
                <c:pt idx="943">
                  <c:v>0.18712000000000001</c:v>
                </c:pt>
                <c:pt idx="944">
                  <c:v>0.19897000000000001</c:v>
                </c:pt>
                <c:pt idx="945">
                  <c:v>0.19567000000000001</c:v>
                </c:pt>
                <c:pt idx="946">
                  <c:v>0.18436</c:v>
                </c:pt>
                <c:pt idx="947">
                  <c:v>0.18243999999999999</c:v>
                </c:pt>
                <c:pt idx="948">
                  <c:v>0.20029</c:v>
                </c:pt>
                <c:pt idx="949">
                  <c:v>0.22978000000000001</c:v>
                </c:pt>
                <c:pt idx="950">
                  <c:v>0.25563000000000002</c:v>
                </c:pt>
                <c:pt idx="951">
                  <c:v>0.27412999999999998</c:v>
                </c:pt>
                <c:pt idx="952">
                  <c:v>0.29310000000000003</c:v>
                </c:pt>
                <c:pt idx="953">
                  <c:v>0.31722</c:v>
                </c:pt>
                <c:pt idx="954">
                  <c:v>0.34455000000000002</c:v>
                </c:pt>
                <c:pt idx="955">
                  <c:v>0.37524000000000002</c:v>
                </c:pt>
                <c:pt idx="956">
                  <c:v>0.40994000000000003</c:v>
                </c:pt>
                <c:pt idx="957">
                  <c:v>0.43742999999999999</c:v>
                </c:pt>
                <c:pt idx="958">
                  <c:v>0.43885000000000002</c:v>
                </c:pt>
                <c:pt idx="959">
                  <c:v>0.41150999999999999</c:v>
                </c:pt>
                <c:pt idx="960">
                  <c:v>0.37620999999999999</c:v>
                </c:pt>
                <c:pt idx="961">
                  <c:v>0.35256999999999999</c:v>
                </c:pt>
                <c:pt idx="962">
                  <c:v>0.33893000000000001</c:v>
                </c:pt>
                <c:pt idx="963">
                  <c:v>0.32644000000000001</c:v>
                </c:pt>
                <c:pt idx="964">
                  <c:v>0.31970999999999999</c:v>
                </c:pt>
                <c:pt idx="965">
                  <c:v>0.32651000000000002</c:v>
                </c:pt>
                <c:pt idx="966">
                  <c:v>0.33665</c:v>
                </c:pt>
                <c:pt idx="967">
                  <c:v>0.33257999999999999</c:v>
                </c:pt>
                <c:pt idx="968">
                  <c:v>0.31902000000000003</c:v>
                </c:pt>
                <c:pt idx="969">
                  <c:v>0.3206</c:v>
                </c:pt>
                <c:pt idx="970">
                  <c:v>0.34610000000000002</c:v>
                </c:pt>
                <c:pt idx="971">
                  <c:v>0.37508999999999998</c:v>
                </c:pt>
                <c:pt idx="972">
                  <c:v>0.38857999999999998</c:v>
                </c:pt>
                <c:pt idx="973">
                  <c:v>0.39478999999999997</c:v>
                </c:pt>
                <c:pt idx="974">
                  <c:v>0.41103000000000001</c:v>
                </c:pt>
                <c:pt idx="975">
                  <c:v>0.43501000000000001</c:v>
                </c:pt>
                <c:pt idx="976">
                  <c:v>0.45295999999999997</c:v>
                </c:pt>
                <c:pt idx="977">
                  <c:v>0.46800000000000003</c:v>
                </c:pt>
                <c:pt idx="978">
                  <c:v>0.49852999999999997</c:v>
                </c:pt>
                <c:pt idx="979">
                  <c:v>0.54725000000000001</c:v>
                </c:pt>
                <c:pt idx="980">
                  <c:v>0.5907</c:v>
                </c:pt>
                <c:pt idx="981">
                  <c:v>0.60701000000000005</c:v>
                </c:pt>
                <c:pt idx="982">
                  <c:v>0.60197999999999996</c:v>
                </c:pt>
                <c:pt idx="983">
                  <c:v>0.59894999999999998</c:v>
                </c:pt>
                <c:pt idx="984">
                  <c:v>0.61143000000000003</c:v>
                </c:pt>
                <c:pt idx="985">
                  <c:v>0.63436000000000003</c:v>
                </c:pt>
                <c:pt idx="986">
                  <c:v>0.65656999999999999</c:v>
                </c:pt>
                <c:pt idx="987">
                  <c:v>0.67086999999999997</c:v>
                </c:pt>
                <c:pt idx="988">
                  <c:v>0.67296</c:v>
                </c:pt>
                <c:pt idx="989">
                  <c:v>0.65951000000000004</c:v>
                </c:pt>
                <c:pt idx="990">
                  <c:v>0.63078000000000001</c:v>
                </c:pt>
                <c:pt idx="991">
                  <c:v>0.59213000000000005</c:v>
                </c:pt>
                <c:pt idx="992">
                  <c:v>0.55198000000000003</c:v>
                </c:pt>
                <c:pt idx="993">
                  <c:v>0.52027000000000001</c:v>
                </c:pt>
                <c:pt idx="994">
                  <c:v>0.50683</c:v>
                </c:pt>
                <c:pt idx="995">
                  <c:v>0.51490999999999998</c:v>
                </c:pt>
                <c:pt idx="996">
                  <c:v>0.53447</c:v>
                </c:pt>
                <c:pt idx="997">
                  <c:v>0.54691000000000001</c:v>
                </c:pt>
                <c:pt idx="998">
                  <c:v>0.54093999999999998</c:v>
                </c:pt>
                <c:pt idx="999">
                  <c:v>0.52232999999999996</c:v>
                </c:pt>
                <c:pt idx="1000">
                  <c:v>0.50509000000000004</c:v>
                </c:pt>
                <c:pt idx="1001">
                  <c:v>0.49495</c:v>
                </c:pt>
                <c:pt idx="1002">
                  <c:v>0.48564000000000002</c:v>
                </c:pt>
                <c:pt idx="1003">
                  <c:v>0.47059000000000001</c:v>
                </c:pt>
                <c:pt idx="1004">
                  <c:v>0.45349</c:v>
                </c:pt>
                <c:pt idx="1005">
                  <c:v>0.44524000000000002</c:v>
                </c:pt>
                <c:pt idx="1006">
                  <c:v>0.45340999999999998</c:v>
                </c:pt>
                <c:pt idx="1007">
                  <c:v>0.47622999999999999</c:v>
                </c:pt>
                <c:pt idx="1008">
                  <c:v>0.50431999999999999</c:v>
                </c:pt>
                <c:pt idx="1009">
                  <c:v>0.52658000000000005</c:v>
                </c:pt>
                <c:pt idx="1010">
                  <c:v>0.53769999999999996</c:v>
                </c:pt>
                <c:pt idx="1011">
                  <c:v>0.54279999999999995</c:v>
                </c:pt>
                <c:pt idx="1012">
                  <c:v>0.55203999999999998</c:v>
                </c:pt>
                <c:pt idx="1013">
                  <c:v>0.56803000000000003</c:v>
                </c:pt>
                <c:pt idx="1014">
                  <c:v>0.58157999999999999</c:v>
                </c:pt>
                <c:pt idx="1015">
                  <c:v>0.58360999999999996</c:v>
                </c:pt>
                <c:pt idx="1016">
                  <c:v>0.57723000000000002</c:v>
                </c:pt>
                <c:pt idx="1017">
                  <c:v>0.57189999999999996</c:v>
                </c:pt>
                <c:pt idx="1018">
                  <c:v>0.56916999999999995</c:v>
                </c:pt>
                <c:pt idx="1019">
                  <c:v>0.56264000000000003</c:v>
                </c:pt>
                <c:pt idx="1020">
                  <c:v>0.55088999999999999</c:v>
                </c:pt>
                <c:pt idx="1021">
                  <c:v>0.54064999999999996</c:v>
                </c:pt>
                <c:pt idx="1022">
                  <c:v>0.53617999999999999</c:v>
                </c:pt>
                <c:pt idx="1023">
                  <c:v>0.53593000000000002</c:v>
                </c:pt>
                <c:pt idx="1024">
                  <c:v>0.54164000000000001</c:v>
                </c:pt>
                <c:pt idx="1025">
                  <c:v>0.55881000000000003</c:v>
                </c:pt>
                <c:pt idx="1026">
                  <c:v>0.58209</c:v>
                </c:pt>
                <c:pt idx="1027">
                  <c:v>0.59308000000000005</c:v>
                </c:pt>
                <c:pt idx="1028">
                  <c:v>0.58294999999999997</c:v>
                </c:pt>
                <c:pt idx="1029">
                  <c:v>0.56645999999999996</c:v>
                </c:pt>
                <c:pt idx="1030">
                  <c:v>0.55937000000000003</c:v>
                </c:pt>
                <c:pt idx="1031">
                  <c:v>0.55028999999999995</c:v>
                </c:pt>
                <c:pt idx="1032">
                  <c:v>0.51378000000000001</c:v>
                </c:pt>
                <c:pt idx="1033">
                  <c:v>0.44968000000000002</c:v>
                </c:pt>
                <c:pt idx="1034">
                  <c:v>0.38972000000000001</c:v>
                </c:pt>
                <c:pt idx="1035">
                  <c:v>0.35971999999999998</c:v>
                </c:pt>
                <c:pt idx="1036">
                  <c:v>0.35133999999999999</c:v>
                </c:pt>
                <c:pt idx="1037">
                  <c:v>0.34021000000000001</c:v>
                </c:pt>
                <c:pt idx="1038">
                  <c:v>0.31845000000000001</c:v>
                </c:pt>
                <c:pt idx="1039">
                  <c:v>0.29533999999999999</c:v>
                </c:pt>
                <c:pt idx="1040">
                  <c:v>0.27357999999999999</c:v>
                </c:pt>
                <c:pt idx="1041">
                  <c:v>0.24168999999999999</c:v>
                </c:pt>
                <c:pt idx="1042">
                  <c:v>0.19236</c:v>
                </c:pt>
                <c:pt idx="1043">
                  <c:v>0.13711000000000001</c:v>
                </c:pt>
                <c:pt idx="1044">
                  <c:v>9.6448000000000006E-2</c:v>
                </c:pt>
                <c:pt idx="1045">
                  <c:v>7.9842999999999997E-2</c:v>
                </c:pt>
                <c:pt idx="1046">
                  <c:v>7.9835000000000003E-2</c:v>
                </c:pt>
                <c:pt idx="1047">
                  <c:v>8.3040000000000003E-2</c:v>
                </c:pt>
                <c:pt idx="1048">
                  <c:v>8.1224000000000005E-2</c:v>
                </c:pt>
                <c:pt idx="1049">
                  <c:v>7.2270000000000001E-2</c:v>
                </c:pt>
                <c:pt idx="1050">
                  <c:v>5.8425999999999999E-2</c:v>
                </c:pt>
                <c:pt idx="1051">
                  <c:v>4.9253999999999999E-2</c:v>
                </c:pt>
                <c:pt idx="1052">
                  <c:v>5.9899000000000001E-2</c:v>
                </c:pt>
                <c:pt idx="1053">
                  <c:v>9.4631000000000007E-2</c:v>
                </c:pt>
                <c:pt idx="1054">
                  <c:v>0.13220999999999999</c:v>
                </c:pt>
                <c:pt idx="1055">
                  <c:v>0.14113000000000001</c:v>
                </c:pt>
                <c:pt idx="1056">
                  <c:v>0.11573</c:v>
                </c:pt>
                <c:pt idx="1057">
                  <c:v>8.5833000000000007E-2</c:v>
                </c:pt>
                <c:pt idx="1058">
                  <c:v>8.1292000000000003E-2</c:v>
                </c:pt>
                <c:pt idx="1059">
                  <c:v>9.7684999999999994E-2</c:v>
                </c:pt>
                <c:pt idx="1060">
                  <c:v>0.11047999999999999</c:v>
                </c:pt>
                <c:pt idx="1061">
                  <c:v>0.11377</c:v>
                </c:pt>
                <c:pt idx="1062">
                  <c:v>0.12551999999999999</c:v>
                </c:pt>
                <c:pt idx="1063">
                  <c:v>0.15698999999999999</c:v>
                </c:pt>
                <c:pt idx="1064">
                  <c:v>0.19678000000000001</c:v>
                </c:pt>
                <c:pt idx="1065">
                  <c:v>0.22858999999999999</c:v>
                </c:pt>
                <c:pt idx="1066">
                  <c:v>0.24757000000000001</c:v>
                </c:pt>
                <c:pt idx="1067">
                  <c:v>0.25325999999999999</c:v>
                </c:pt>
                <c:pt idx="1068">
                  <c:v>0.24282000000000001</c:v>
                </c:pt>
                <c:pt idx="1069">
                  <c:v>0.22047</c:v>
                </c:pt>
                <c:pt idx="1070">
                  <c:v>0.20044999999999999</c:v>
                </c:pt>
                <c:pt idx="1071">
                  <c:v>0.19119</c:v>
                </c:pt>
                <c:pt idx="1072">
                  <c:v>0.18709000000000001</c:v>
                </c:pt>
                <c:pt idx="1073">
                  <c:v>0.18332999999999999</c:v>
                </c:pt>
                <c:pt idx="1074">
                  <c:v>0.18432999999999999</c:v>
                </c:pt>
                <c:pt idx="1075">
                  <c:v>0.18695000000000001</c:v>
                </c:pt>
                <c:pt idx="1076">
                  <c:v>0.17185</c:v>
                </c:pt>
                <c:pt idx="1077">
                  <c:v>0.12994</c:v>
                </c:pt>
                <c:pt idx="1078">
                  <c:v>8.5697999999999996E-2</c:v>
                </c:pt>
                <c:pt idx="1079">
                  <c:v>7.1649000000000004E-2</c:v>
                </c:pt>
                <c:pt idx="1080">
                  <c:v>8.5927000000000003E-2</c:v>
                </c:pt>
                <c:pt idx="1081">
                  <c:v>9.8802000000000001E-2</c:v>
                </c:pt>
                <c:pt idx="1082">
                  <c:v>9.9392999999999995E-2</c:v>
                </c:pt>
                <c:pt idx="1083">
                  <c:v>0.10843</c:v>
                </c:pt>
                <c:pt idx="1084">
                  <c:v>0.13771</c:v>
                </c:pt>
                <c:pt idx="1085">
                  <c:v>0.16386000000000001</c:v>
                </c:pt>
                <c:pt idx="1086">
                  <c:v>0.16037000000000001</c:v>
                </c:pt>
                <c:pt idx="1087">
                  <c:v>0.13650999999999999</c:v>
                </c:pt>
                <c:pt idx="1088">
                  <c:v>0.12106</c:v>
                </c:pt>
                <c:pt idx="1089">
                  <c:v>0.11729000000000001</c:v>
                </c:pt>
                <c:pt idx="1090">
                  <c:v>0.1</c:v>
                </c:pt>
                <c:pt idx="1091">
                  <c:v>5.7671E-2</c:v>
                </c:pt>
                <c:pt idx="1092">
                  <c:v>1.4626999999999999E-2</c:v>
                </c:pt>
                <c:pt idx="1093">
                  <c:v>2.5560000000000001E-3</c:v>
                </c:pt>
                <c:pt idx="1094">
                  <c:v>2.4635000000000001E-2</c:v>
                </c:pt>
                <c:pt idx="1095">
                  <c:v>5.7237000000000003E-2</c:v>
                </c:pt>
                <c:pt idx="1096">
                  <c:v>7.6073000000000002E-2</c:v>
                </c:pt>
                <c:pt idx="1097">
                  <c:v>7.1260000000000004E-2</c:v>
                </c:pt>
                <c:pt idx="1098">
                  <c:v>4.7001000000000001E-2</c:v>
                </c:pt>
                <c:pt idx="1099">
                  <c:v>1.9918999999999999E-2</c:v>
                </c:pt>
                <c:pt idx="1100">
                  <c:v>1.2671999999999999E-2</c:v>
                </c:pt>
                <c:pt idx="1101">
                  <c:v>3.5424999999999998E-2</c:v>
                </c:pt>
                <c:pt idx="1102">
                  <c:v>7.3057999999999998E-2</c:v>
                </c:pt>
                <c:pt idx="1103">
                  <c:v>9.9661E-2</c:v>
                </c:pt>
                <c:pt idx="1104">
                  <c:v>0.10516</c:v>
                </c:pt>
                <c:pt idx="1105">
                  <c:v>9.9541000000000004E-2</c:v>
                </c:pt>
                <c:pt idx="1106">
                  <c:v>9.3770999999999993E-2</c:v>
                </c:pt>
                <c:pt idx="1107">
                  <c:v>8.9193999999999996E-2</c:v>
                </c:pt>
                <c:pt idx="1108">
                  <c:v>8.6706000000000005E-2</c:v>
                </c:pt>
                <c:pt idx="1109">
                  <c:v>9.2201000000000005E-2</c:v>
                </c:pt>
                <c:pt idx="1110">
                  <c:v>0.10644000000000001</c:v>
                </c:pt>
                <c:pt idx="1111">
                  <c:v>0.12</c:v>
                </c:pt>
                <c:pt idx="1112">
                  <c:v>0.12561</c:v>
                </c:pt>
                <c:pt idx="1113">
                  <c:v>0.12673999999999999</c:v>
                </c:pt>
                <c:pt idx="1114">
                  <c:v>0.12725</c:v>
                </c:pt>
                <c:pt idx="1115">
                  <c:v>0.12262000000000001</c:v>
                </c:pt>
                <c:pt idx="1116">
                  <c:v>0.11167000000000001</c:v>
                </c:pt>
                <c:pt idx="1117">
                  <c:v>0.10808</c:v>
                </c:pt>
                <c:pt idx="1118">
                  <c:v>0.12590000000000001</c:v>
                </c:pt>
                <c:pt idx="1119">
                  <c:v>0.15742</c:v>
                </c:pt>
                <c:pt idx="1120">
                  <c:v>0.17977000000000001</c:v>
                </c:pt>
                <c:pt idx="1121">
                  <c:v>0.18321000000000001</c:v>
                </c:pt>
                <c:pt idx="1122">
                  <c:v>0.18028</c:v>
                </c:pt>
                <c:pt idx="1123">
                  <c:v>0.18587999999999999</c:v>
                </c:pt>
                <c:pt idx="1124">
                  <c:v>0.20089000000000001</c:v>
                </c:pt>
                <c:pt idx="1125">
                  <c:v>0.21937000000000001</c:v>
                </c:pt>
                <c:pt idx="1126">
                  <c:v>0.23993999999999999</c:v>
                </c:pt>
                <c:pt idx="1127">
                  <c:v>0.26245000000000002</c:v>
                </c:pt>
                <c:pt idx="1128">
                  <c:v>0.28177000000000002</c:v>
                </c:pt>
                <c:pt idx="1129">
                  <c:v>0.29313</c:v>
                </c:pt>
                <c:pt idx="1130">
                  <c:v>0.29910999999999999</c:v>
                </c:pt>
                <c:pt idx="1131">
                  <c:v>0.30376999999999998</c:v>
                </c:pt>
                <c:pt idx="1132">
                  <c:v>0.30364000000000002</c:v>
                </c:pt>
                <c:pt idx="1133">
                  <c:v>0.29221999999999998</c:v>
                </c:pt>
                <c:pt idx="1134">
                  <c:v>0.27212999999999998</c:v>
                </c:pt>
                <c:pt idx="1135">
                  <c:v>0.25502999999999998</c:v>
                </c:pt>
                <c:pt idx="1136">
                  <c:v>0.24704000000000001</c:v>
                </c:pt>
                <c:pt idx="1137">
                  <c:v>0.23996999999999999</c:v>
                </c:pt>
                <c:pt idx="1138">
                  <c:v>0.22144</c:v>
                </c:pt>
                <c:pt idx="1139">
                  <c:v>0.19178000000000001</c:v>
                </c:pt>
                <c:pt idx="1140">
                  <c:v>0.16597000000000001</c:v>
                </c:pt>
                <c:pt idx="1141">
                  <c:v>0.15728</c:v>
                </c:pt>
                <c:pt idx="1142">
                  <c:v>0.16256999999999999</c:v>
                </c:pt>
                <c:pt idx="1143">
                  <c:v>0.16769000000000001</c:v>
                </c:pt>
                <c:pt idx="1144">
                  <c:v>0.16492999999999999</c:v>
                </c:pt>
                <c:pt idx="1145">
                  <c:v>0.15890000000000001</c:v>
                </c:pt>
                <c:pt idx="1146">
                  <c:v>0.15529999999999999</c:v>
                </c:pt>
                <c:pt idx="1147">
                  <c:v>0.15209</c:v>
                </c:pt>
                <c:pt idx="1148">
                  <c:v>0.14684</c:v>
                </c:pt>
                <c:pt idx="1149">
                  <c:v>0.14593</c:v>
                </c:pt>
                <c:pt idx="1150">
                  <c:v>0.15764</c:v>
                </c:pt>
                <c:pt idx="1151">
                  <c:v>0.17824000000000001</c:v>
                </c:pt>
                <c:pt idx="1152">
                  <c:v>0.19264999999999999</c:v>
                </c:pt>
                <c:pt idx="1153">
                  <c:v>0.18856000000000001</c:v>
                </c:pt>
                <c:pt idx="1154">
                  <c:v>0.16525999999999999</c:v>
                </c:pt>
                <c:pt idx="1155">
                  <c:v>0.13161999999999999</c:v>
                </c:pt>
                <c:pt idx="1156">
                  <c:v>0.10347000000000001</c:v>
                </c:pt>
                <c:pt idx="1157">
                  <c:v>0.10009999999999999</c:v>
                </c:pt>
                <c:pt idx="1158">
                  <c:v>0.13117000000000001</c:v>
                </c:pt>
                <c:pt idx="1159">
                  <c:v>0.18282999999999999</c:v>
                </c:pt>
                <c:pt idx="1160">
                  <c:v>0.22572</c:v>
                </c:pt>
                <c:pt idx="1161">
                  <c:v>0.24207999999999999</c:v>
                </c:pt>
                <c:pt idx="1162">
                  <c:v>0.24</c:v>
                </c:pt>
                <c:pt idx="1163">
                  <c:v>0.23896000000000001</c:v>
                </c:pt>
                <c:pt idx="1164">
                  <c:v>0.24928</c:v>
                </c:pt>
                <c:pt idx="1165">
                  <c:v>0.26949000000000001</c:v>
                </c:pt>
                <c:pt idx="1166">
                  <c:v>0.29392000000000001</c:v>
                </c:pt>
                <c:pt idx="1167">
                  <c:v>0.31447000000000003</c:v>
                </c:pt>
                <c:pt idx="1168">
                  <c:v>0.32178000000000001</c:v>
                </c:pt>
                <c:pt idx="1169">
                  <c:v>0.31518000000000002</c:v>
                </c:pt>
                <c:pt idx="1170">
                  <c:v>0.30815999999999999</c:v>
                </c:pt>
                <c:pt idx="1171">
                  <c:v>0.31435999999999997</c:v>
                </c:pt>
                <c:pt idx="1172">
                  <c:v>0.32982</c:v>
                </c:pt>
                <c:pt idx="1173">
                  <c:v>0.33790999999999999</c:v>
                </c:pt>
                <c:pt idx="1174">
                  <c:v>0.33023000000000002</c:v>
                </c:pt>
                <c:pt idx="1175">
                  <c:v>0.31328</c:v>
                </c:pt>
                <c:pt idx="1176">
                  <c:v>0.29460999999999998</c:v>
                </c:pt>
                <c:pt idx="1177">
                  <c:v>0.27383999999999997</c:v>
                </c:pt>
                <c:pt idx="1178">
                  <c:v>0.25004999999999999</c:v>
                </c:pt>
                <c:pt idx="1179">
                  <c:v>0.2281</c:v>
                </c:pt>
                <c:pt idx="1180">
                  <c:v>0.21257999999999999</c:v>
                </c:pt>
                <c:pt idx="1181">
                  <c:v>0.20415</c:v>
                </c:pt>
                <c:pt idx="1182">
                  <c:v>0.20688000000000001</c:v>
                </c:pt>
                <c:pt idx="1183">
                  <c:v>0.22942000000000001</c:v>
                </c:pt>
                <c:pt idx="1184">
                  <c:v>0.27034000000000002</c:v>
                </c:pt>
                <c:pt idx="1185">
                  <c:v>0.31007000000000001</c:v>
                </c:pt>
                <c:pt idx="1186">
                  <c:v>0.32863999999999999</c:v>
                </c:pt>
                <c:pt idx="1187">
                  <c:v>0.32717000000000002</c:v>
                </c:pt>
                <c:pt idx="1188">
                  <c:v>0.32189000000000001</c:v>
                </c:pt>
                <c:pt idx="1189">
                  <c:v>0.32197999999999999</c:v>
                </c:pt>
                <c:pt idx="1190">
                  <c:v>0.32657000000000003</c:v>
                </c:pt>
                <c:pt idx="1191">
                  <c:v>0.33957999999999999</c:v>
                </c:pt>
                <c:pt idx="1192">
                  <c:v>0.36902000000000001</c:v>
                </c:pt>
                <c:pt idx="1193">
                  <c:v>0.40804000000000001</c:v>
                </c:pt>
                <c:pt idx="1194">
                  <c:v>0.43364999999999998</c:v>
                </c:pt>
                <c:pt idx="1195">
                  <c:v>0.43419000000000002</c:v>
                </c:pt>
                <c:pt idx="1196">
                  <c:v>0.42527999999999999</c:v>
                </c:pt>
                <c:pt idx="1197">
                  <c:v>0.42753000000000002</c:v>
                </c:pt>
                <c:pt idx="1198">
                  <c:v>0.439</c:v>
                </c:pt>
                <c:pt idx="1199">
                  <c:v>0.44307999999999997</c:v>
                </c:pt>
                <c:pt idx="1200">
                  <c:v>0.43486999999999998</c:v>
                </c:pt>
                <c:pt idx="1201">
                  <c:v>0.42459999999999998</c:v>
                </c:pt>
                <c:pt idx="1202">
                  <c:v>0.41987000000000002</c:v>
                </c:pt>
                <c:pt idx="1203">
                  <c:v>0.42141000000000001</c:v>
                </c:pt>
                <c:pt idx="1204">
                  <c:v>0.43419000000000002</c:v>
                </c:pt>
                <c:pt idx="1205">
                  <c:v>0.46433000000000002</c:v>
                </c:pt>
                <c:pt idx="1206">
                  <c:v>0.50119999999999998</c:v>
                </c:pt>
                <c:pt idx="1207">
                  <c:v>0.51910999999999996</c:v>
                </c:pt>
                <c:pt idx="1208">
                  <c:v>0.50471999999999995</c:v>
                </c:pt>
                <c:pt idx="1209">
                  <c:v>0.47191</c:v>
                </c:pt>
                <c:pt idx="1210">
                  <c:v>0.44302000000000002</c:v>
                </c:pt>
                <c:pt idx="1211">
                  <c:v>0.4274</c:v>
                </c:pt>
                <c:pt idx="1212">
                  <c:v>0.42620000000000002</c:v>
                </c:pt>
                <c:pt idx="1213">
                  <c:v>0.44374999999999998</c:v>
                </c:pt>
                <c:pt idx="1214">
                  <c:v>0.47843999999999998</c:v>
                </c:pt>
                <c:pt idx="1215">
                  <c:v>0.50956000000000001</c:v>
                </c:pt>
                <c:pt idx="1216">
                  <c:v>0.51104000000000005</c:v>
                </c:pt>
                <c:pt idx="1217">
                  <c:v>0.4788</c:v>
                </c:pt>
                <c:pt idx="1218">
                  <c:v>0.43231999999999998</c:v>
                </c:pt>
                <c:pt idx="1219">
                  <c:v>0.38823000000000002</c:v>
                </c:pt>
                <c:pt idx="1220">
                  <c:v>0.34478999999999999</c:v>
                </c:pt>
                <c:pt idx="1221">
                  <c:v>0.29564000000000001</c:v>
                </c:pt>
                <c:pt idx="1222">
                  <c:v>0.24707000000000001</c:v>
                </c:pt>
                <c:pt idx="1223">
                  <c:v>0.21238000000000001</c:v>
                </c:pt>
                <c:pt idx="1224">
                  <c:v>0.19424</c:v>
                </c:pt>
                <c:pt idx="1225">
                  <c:v>0.18107000000000001</c:v>
                </c:pt>
                <c:pt idx="1226">
                  <c:v>0.16105</c:v>
                </c:pt>
                <c:pt idx="1227">
                  <c:v>0.13511999999999999</c:v>
                </c:pt>
                <c:pt idx="1228">
                  <c:v>0.11412</c:v>
                </c:pt>
                <c:pt idx="1229">
                  <c:v>0.10416</c:v>
                </c:pt>
                <c:pt idx="1230">
                  <c:v>9.6966999999999998E-2</c:v>
                </c:pt>
                <c:pt idx="1231">
                  <c:v>7.7591999999999994E-2</c:v>
                </c:pt>
                <c:pt idx="1232">
                  <c:v>4.2339000000000002E-2</c:v>
                </c:pt>
                <c:pt idx="1233">
                  <c:v>4.7768000000000003E-3</c:v>
                </c:pt>
                <c:pt idx="1234">
                  <c:v>-1.8952E-2</c:v>
                </c:pt>
                <c:pt idx="1235">
                  <c:v>-2.5982000000000002E-2</c:v>
                </c:pt>
                <c:pt idx="1236">
                  <c:v>-2.2542E-2</c:v>
                </c:pt>
                <c:pt idx="1237">
                  <c:v>-9.6170000000000005E-3</c:v>
                </c:pt>
                <c:pt idx="1238">
                  <c:v>1.6417999999999999E-2</c:v>
                </c:pt>
                <c:pt idx="1239">
                  <c:v>5.0064999999999998E-2</c:v>
                </c:pt>
                <c:pt idx="1240">
                  <c:v>7.6062000000000005E-2</c:v>
                </c:pt>
                <c:pt idx="1241">
                  <c:v>8.6138000000000006E-2</c:v>
                </c:pt>
                <c:pt idx="1242">
                  <c:v>8.5539000000000004E-2</c:v>
                </c:pt>
                <c:pt idx="1243">
                  <c:v>7.7249999999999999E-2</c:v>
                </c:pt>
                <c:pt idx="1244">
                  <c:v>5.1674999999999999E-2</c:v>
                </c:pt>
                <c:pt idx="1245">
                  <c:v>3.7353999999999998E-3</c:v>
                </c:pt>
                <c:pt idx="1246">
                  <c:v>-4.7819E-2</c:v>
                </c:pt>
                <c:pt idx="1247">
                  <c:v>-7.4449000000000001E-2</c:v>
                </c:pt>
                <c:pt idx="1248">
                  <c:v>-7.1793999999999997E-2</c:v>
                </c:pt>
                <c:pt idx="1249">
                  <c:v>-6.6966999999999999E-2</c:v>
                </c:pt>
                <c:pt idx="1250">
                  <c:v>-8.8220999999999994E-2</c:v>
                </c:pt>
                <c:pt idx="1251">
                  <c:v>-0.13655</c:v>
                </c:pt>
                <c:pt idx="1252">
                  <c:v>-0.19092000000000001</c:v>
                </c:pt>
                <c:pt idx="1253">
                  <c:v>-0.23158999999999999</c:v>
                </c:pt>
                <c:pt idx="1254">
                  <c:v>-0.25137999999999999</c:v>
                </c:pt>
                <c:pt idx="1255">
                  <c:v>-0.25258000000000003</c:v>
                </c:pt>
                <c:pt idx="1256">
                  <c:v>-0.24487999999999999</c:v>
                </c:pt>
                <c:pt idx="1257">
                  <c:v>-0.24514</c:v>
                </c:pt>
                <c:pt idx="1258">
                  <c:v>-0.26822000000000001</c:v>
                </c:pt>
                <c:pt idx="1259">
                  <c:v>-0.31333</c:v>
                </c:pt>
                <c:pt idx="1260">
                  <c:v>-0.36287000000000003</c:v>
                </c:pt>
                <c:pt idx="1261">
                  <c:v>-0.39735999999999999</c:v>
                </c:pt>
                <c:pt idx="1262">
                  <c:v>-0.40967999999999999</c:v>
                </c:pt>
                <c:pt idx="1263">
                  <c:v>-0.40583000000000002</c:v>
                </c:pt>
                <c:pt idx="1264">
                  <c:v>-0.39715</c:v>
                </c:pt>
                <c:pt idx="1265">
                  <c:v>-0.39365</c:v>
                </c:pt>
                <c:pt idx="1266">
                  <c:v>-0.39962999999999999</c:v>
                </c:pt>
                <c:pt idx="1267">
                  <c:v>-0.41099999999999998</c:v>
                </c:pt>
                <c:pt idx="1268">
                  <c:v>-0.41985</c:v>
                </c:pt>
                <c:pt idx="1269">
                  <c:v>-0.42668</c:v>
                </c:pt>
                <c:pt idx="1270">
                  <c:v>-0.44535000000000002</c:v>
                </c:pt>
                <c:pt idx="1271">
                  <c:v>-0.48804999999999998</c:v>
                </c:pt>
                <c:pt idx="1272">
                  <c:v>-0.54444000000000004</c:v>
                </c:pt>
                <c:pt idx="1273">
                  <c:v>-0.58492</c:v>
                </c:pt>
                <c:pt idx="1274">
                  <c:v>-0.59060000000000001</c:v>
                </c:pt>
                <c:pt idx="1275">
                  <c:v>-0.57374000000000003</c:v>
                </c:pt>
                <c:pt idx="1276">
                  <c:v>-0.55991999999999997</c:v>
                </c:pt>
                <c:pt idx="1277">
                  <c:v>-0.55471000000000004</c:v>
                </c:pt>
                <c:pt idx="1278">
                  <c:v>-0.54054999999999997</c:v>
                </c:pt>
                <c:pt idx="1279">
                  <c:v>-0.50766999999999995</c:v>
                </c:pt>
                <c:pt idx="1280">
                  <c:v>-0.47400999999999999</c:v>
                </c:pt>
                <c:pt idx="1281">
                  <c:v>-0.46578999999999998</c:v>
                </c:pt>
                <c:pt idx="1282">
                  <c:v>-0.48648999999999998</c:v>
                </c:pt>
                <c:pt idx="1283">
                  <c:v>-0.51458999999999999</c:v>
                </c:pt>
                <c:pt idx="1284">
                  <c:v>-0.52625999999999995</c:v>
                </c:pt>
                <c:pt idx="1285">
                  <c:v>-0.51017000000000001</c:v>
                </c:pt>
                <c:pt idx="1286">
                  <c:v>-0.46551999999999999</c:v>
                </c:pt>
                <c:pt idx="1287">
                  <c:v>-0.40100000000000002</c:v>
                </c:pt>
                <c:pt idx="1288">
                  <c:v>-0.33715000000000001</c:v>
                </c:pt>
                <c:pt idx="1289">
                  <c:v>-0.29559000000000002</c:v>
                </c:pt>
                <c:pt idx="1290">
                  <c:v>-0.27834999999999999</c:v>
                </c:pt>
                <c:pt idx="1291">
                  <c:v>-0.26687</c:v>
                </c:pt>
                <c:pt idx="1292">
                  <c:v>-0.24757000000000001</c:v>
                </c:pt>
                <c:pt idx="1293">
                  <c:v>-0.2291</c:v>
                </c:pt>
                <c:pt idx="1294">
                  <c:v>-0.22595999999999999</c:v>
                </c:pt>
                <c:pt idx="1295">
                  <c:v>-0.23347000000000001</c:v>
                </c:pt>
                <c:pt idx="1296">
                  <c:v>-0.23283000000000001</c:v>
                </c:pt>
                <c:pt idx="1297">
                  <c:v>-0.21848999999999999</c:v>
                </c:pt>
                <c:pt idx="1298">
                  <c:v>-0.20715</c:v>
                </c:pt>
                <c:pt idx="1299">
                  <c:v>-0.21693999999999999</c:v>
                </c:pt>
                <c:pt idx="1300">
                  <c:v>-0.24804999999999999</c:v>
                </c:pt>
                <c:pt idx="1301">
                  <c:v>-0.28776000000000002</c:v>
                </c:pt>
                <c:pt idx="1302">
                  <c:v>-0.32521</c:v>
                </c:pt>
                <c:pt idx="1303">
                  <c:v>-0.35472999999999999</c:v>
                </c:pt>
                <c:pt idx="1304">
                  <c:v>-0.37228</c:v>
                </c:pt>
                <c:pt idx="1305">
                  <c:v>-0.37863000000000002</c:v>
                </c:pt>
                <c:pt idx="1306">
                  <c:v>-0.38329999999999997</c:v>
                </c:pt>
                <c:pt idx="1307">
                  <c:v>-0.39641999999999999</c:v>
                </c:pt>
                <c:pt idx="1308">
                  <c:v>-0.41659000000000002</c:v>
                </c:pt>
                <c:pt idx="1309">
                  <c:v>-0.43451000000000001</c:v>
                </c:pt>
                <c:pt idx="1310">
                  <c:v>-0.44983000000000001</c:v>
                </c:pt>
                <c:pt idx="1311">
                  <c:v>-0.47587000000000002</c:v>
                </c:pt>
                <c:pt idx="1312">
                  <c:v>-0.52293999999999996</c:v>
                </c:pt>
                <c:pt idx="1313">
                  <c:v>-0.58270999999999995</c:v>
                </c:pt>
                <c:pt idx="1314">
                  <c:v>-0.63502999999999998</c:v>
                </c:pt>
                <c:pt idx="1315">
                  <c:v>-0.66749000000000003</c:v>
                </c:pt>
                <c:pt idx="1316">
                  <c:v>-0.68328</c:v>
                </c:pt>
                <c:pt idx="1317">
                  <c:v>-0.69284999999999997</c:v>
                </c:pt>
                <c:pt idx="1318">
                  <c:v>-0.70425000000000004</c:v>
                </c:pt>
                <c:pt idx="1319">
                  <c:v>-0.71984000000000004</c:v>
                </c:pt>
                <c:pt idx="1320">
                  <c:v>-0.73499000000000003</c:v>
                </c:pt>
                <c:pt idx="1321">
                  <c:v>-0.73916000000000004</c:v>
                </c:pt>
                <c:pt idx="1322">
                  <c:v>-0.72487000000000001</c:v>
                </c:pt>
                <c:pt idx="1323">
                  <c:v>-0.69832000000000005</c:v>
                </c:pt>
                <c:pt idx="1324">
                  <c:v>-0.67574999999999996</c:v>
                </c:pt>
                <c:pt idx="1325">
                  <c:v>-0.66627999999999998</c:v>
                </c:pt>
                <c:pt idx="1326">
                  <c:v>-0.66259999999999997</c:v>
                </c:pt>
                <c:pt idx="1327">
                  <c:v>-0.65098</c:v>
                </c:pt>
                <c:pt idx="1328">
                  <c:v>-0.62633000000000005</c:v>
                </c:pt>
                <c:pt idx="1329">
                  <c:v>-0.59426000000000001</c:v>
                </c:pt>
                <c:pt idx="1330">
                  <c:v>-0.56291999999999998</c:v>
                </c:pt>
                <c:pt idx="1331">
                  <c:v>-0.53688999999999998</c:v>
                </c:pt>
                <c:pt idx="1332">
                  <c:v>-0.51622000000000001</c:v>
                </c:pt>
                <c:pt idx="1333">
                  <c:v>-0.49734</c:v>
                </c:pt>
                <c:pt idx="1334">
                  <c:v>-0.47693999999999998</c:v>
                </c:pt>
                <c:pt idx="1335">
                  <c:v>-0.45709</c:v>
                </c:pt>
                <c:pt idx="1336">
                  <c:v>-0.44307999999999997</c:v>
                </c:pt>
                <c:pt idx="1337">
                  <c:v>-0.43380000000000002</c:v>
                </c:pt>
                <c:pt idx="1338">
                  <c:v>-0.41925000000000001</c:v>
                </c:pt>
                <c:pt idx="1339">
                  <c:v>-0.39219999999999999</c:v>
                </c:pt>
                <c:pt idx="1340">
                  <c:v>-0.35830000000000001</c:v>
                </c:pt>
                <c:pt idx="1341">
                  <c:v>-0.32956999999999997</c:v>
                </c:pt>
                <c:pt idx="1342">
                  <c:v>-0.31135000000000002</c:v>
                </c:pt>
                <c:pt idx="1343">
                  <c:v>-0.30049999999999999</c:v>
                </c:pt>
                <c:pt idx="1344">
                  <c:v>-0.29200999999999999</c:v>
                </c:pt>
                <c:pt idx="1345">
                  <c:v>-0.28005000000000002</c:v>
                </c:pt>
                <c:pt idx="1346">
                  <c:v>-0.25657000000000002</c:v>
                </c:pt>
                <c:pt idx="1347">
                  <c:v>-0.21909000000000001</c:v>
                </c:pt>
                <c:pt idx="1348">
                  <c:v>-0.18056</c:v>
                </c:pt>
                <c:pt idx="1349">
                  <c:v>-0.16305</c:v>
                </c:pt>
                <c:pt idx="1350">
                  <c:v>-0.17802000000000001</c:v>
                </c:pt>
                <c:pt idx="1351">
                  <c:v>-0.21697</c:v>
                </c:pt>
                <c:pt idx="1352">
                  <c:v>-0.26223999999999997</c:v>
                </c:pt>
                <c:pt idx="1353">
                  <c:v>-0.30184</c:v>
                </c:pt>
                <c:pt idx="1354">
                  <c:v>-0.33317999999999998</c:v>
                </c:pt>
                <c:pt idx="1355">
                  <c:v>-0.35866999999999999</c:v>
                </c:pt>
                <c:pt idx="1356">
                  <c:v>-0.38075999999999999</c:v>
                </c:pt>
                <c:pt idx="1357">
                  <c:v>-0.39728999999999998</c:v>
                </c:pt>
                <c:pt idx="1358">
                  <c:v>-0.39883999999999997</c:v>
                </c:pt>
                <c:pt idx="1359">
                  <c:v>-0.37514999999999998</c:v>
                </c:pt>
                <c:pt idx="1360">
                  <c:v>-0.32862999999999998</c:v>
                </c:pt>
                <c:pt idx="1361">
                  <c:v>-0.28001999999999999</c:v>
                </c:pt>
                <c:pt idx="1362">
                  <c:v>-0.25556000000000001</c:v>
                </c:pt>
                <c:pt idx="1363">
                  <c:v>-0.26433000000000001</c:v>
                </c:pt>
                <c:pt idx="1364">
                  <c:v>-0.28749000000000002</c:v>
                </c:pt>
                <c:pt idx="1365">
                  <c:v>-0.29237000000000002</c:v>
                </c:pt>
                <c:pt idx="1366">
                  <c:v>-0.26183000000000001</c:v>
                </c:pt>
                <c:pt idx="1367">
                  <c:v>-0.21084</c:v>
                </c:pt>
                <c:pt idx="1368">
                  <c:v>-0.17107</c:v>
                </c:pt>
                <c:pt idx="1369">
                  <c:v>-0.15889</c:v>
                </c:pt>
                <c:pt idx="1370">
                  <c:v>-0.16289000000000001</c:v>
                </c:pt>
                <c:pt idx="1371">
                  <c:v>-0.16300999999999999</c:v>
                </c:pt>
                <c:pt idx="1372">
                  <c:v>-0.15368999999999999</c:v>
                </c:pt>
                <c:pt idx="1373">
                  <c:v>-0.14324999999999999</c:v>
                </c:pt>
                <c:pt idx="1374">
                  <c:v>-0.13794000000000001</c:v>
                </c:pt>
                <c:pt idx="1375">
                  <c:v>-0.13496</c:v>
                </c:pt>
                <c:pt idx="1376">
                  <c:v>-0.12778</c:v>
                </c:pt>
                <c:pt idx="1377">
                  <c:v>-0.11129</c:v>
                </c:pt>
                <c:pt idx="1378">
                  <c:v>-8.4913000000000002E-2</c:v>
                </c:pt>
                <c:pt idx="1379">
                  <c:v>-5.6431000000000002E-2</c:v>
                </c:pt>
                <c:pt idx="1380">
                  <c:v>-3.7626E-2</c:v>
                </c:pt>
                <c:pt idx="1381">
                  <c:v>-2.8999E-2</c:v>
                </c:pt>
                <c:pt idx="1382">
                  <c:v>-1.4945999999999999E-2</c:v>
                </c:pt>
                <c:pt idx="1383">
                  <c:v>1.5661999999999999E-2</c:v>
                </c:pt>
                <c:pt idx="1384">
                  <c:v>4.9562000000000002E-2</c:v>
                </c:pt>
                <c:pt idx="1385">
                  <c:v>6.3018000000000005E-2</c:v>
                </c:pt>
                <c:pt idx="1386">
                  <c:v>5.2893999999999997E-2</c:v>
                </c:pt>
                <c:pt idx="1387">
                  <c:v>3.9319E-2</c:v>
                </c:pt>
                <c:pt idx="1388">
                  <c:v>3.739E-2</c:v>
                </c:pt>
                <c:pt idx="1389">
                  <c:v>4.1661999999999998E-2</c:v>
                </c:pt>
                <c:pt idx="1390">
                  <c:v>4.2398999999999999E-2</c:v>
                </c:pt>
                <c:pt idx="1391">
                  <c:v>4.2555000000000003E-2</c:v>
                </c:pt>
                <c:pt idx="1392">
                  <c:v>5.0976E-2</c:v>
                </c:pt>
                <c:pt idx="1393">
                  <c:v>6.8960999999999995E-2</c:v>
                </c:pt>
                <c:pt idx="1394">
                  <c:v>9.0144000000000002E-2</c:v>
                </c:pt>
                <c:pt idx="1395">
                  <c:v>0.10549</c:v>
                </c:pt>
                <c:pt idx="1396">
                  <c:v>0.10488</c:v>
                </c:pt>
                <c:pt idx="1397">
                  <c:v>8.5292000000000007E-2</c:v>
                </c:pt>
                <c:pt idx="1398">
                  <c:v>6.2854999999999994E-2</c:v>
                </c:pt>
                <c:pt idx="1399">
                  <c:v>6.4013E-2</c:v>
                </c:pt>
                <c:pt idx="1400">
                  <c:v>9.5445000000000002E-2</c:v>
                </c:pt>
                <c:pt idx="1401">
                  <c:v>0.13363</c:v>
                </c:pt>
                <c:pt idx="1402">
                  <c:v>0.15364</c:v>
                </c:pt>
                <c:pt idx="1403">
                  <c:v>0.15673000000000001</c:v>
                </c:pt>
                <c:pt idx="1404">
                  <c:v>0.1578</c:v>
                </c:pt>
                <c:pt idx="1405">
                  <c:v>0.15872</c:v>
                </c:pt>
                <c:pt idx="1406">
                  <c:v>0.15278</c:v>
                </c:pt>
                <c:pt idx="1407">
                  <c:v>0.14773</c:v>
                </c:pt>
                <c:pt idx="1408">
                  <c:v>0.16177</c:v>
                </c:pt>
                <c:pt idx="1409">
                  <c:v>0.19577</c:v>
                </c:pt>
                <c:pt idx="1410">
                  <c:v>0.22908000000000001</c:v>
                </c:pt>
                <c:pt idx="1411">
                  <c:v>0.24798999999999999</c:v>
                </c:pt>
                <c:pt idx="1412">
                  <c:v>0.26247999999999999</c:v>
                </c:pt>
                <c:pt idx="1413">
                  <c:v>0.28753000000000001</c:v>
                </c:pt>
                <c:pt idx="1414">
                  <c:v>0.32088</c:v>
                </c:pt>
                <c:pt idx="1415">
                  <c:v>0.34783999999999998</c:v>
                </c:pt>
                <c:pt idx="1416">
                  <c:v>0.35859999999999997</c:v>
                </c:pt>
                <c:pt idx="1417">
                  <c:v>0.35354000000000002</c:v>
                </c:pt>
                <c:pt idx="1418">
                  <c:v>0.34036</c:v>
                </c:pt>
                <c:pt idx="1419">
                  <c:v>0.33340999999999998</c:v>
                </c:pt>
                <c:pt idx="1420">
                  <c:v>0.34605999999999998</c:v>
                </c:pt>
                <c:pt idx="1421">
                  <c:v>0.37447999999999998</c:v>
                </c:pt>
                <c:pt idx="1422">
                  <c:v>0.39728999999999998</c:v>
                </c:pt>
                <c:pt idx="1423">
                  <c:v>0.40172999999999998</c:v>
                </c:pt>
                <c:pt idx="1424">
                  <c:v>0.4022</c:v>
                </c:pt>
                <c:pt idx="1425">
                  <c:v>0.41932999999999998</c:v>
                </c:pt>
                <c:pt idx="1426">
                  <c:v>0.44744</c:v>
                </c:pt>
                <c:pt idx="1427">
                  <c:v>0.46089999999999998</c:v>
                </c:pt>
                <c:pt idx="1428">
                  <c:v>0.45276</c:v>
                </c:pt>
                <c:pt idx="1429">
                  <c:v>0.44738</c:v>
                </c:pt>
                <c:pt idx="1430">
                  <c:v>0.46603</c:v>
                </c:pt>
                <c:pt idx="1431">
                  <c:v>0.49432999999999999</c:v>
                </c:pt>
                <c:pt idx="1432">
                  <c:v>0.49764999999999998</c:v>
                </c:pt>
                <c:pt idx="1433">
                  <c:v>0.46243000000000001</c:v>
                </c:pt>
                <c:pt idx="1434">
                  <c:v>0.40916000000000002</c:v>
                </c:pt>
                <c:pt idx="1435">
                  <c:v>0.36659999999999998</c:v>
                </c:pt>
                <c:pt idx="1436">
                  <c:v>0.34455000000000002</c:v>
                </c:pt>
                <c:pt idx="1437">
                  <c:v>0.33411000000000002</c:v>
                </c:pt>
                <c:pt idx="1438">
                  <c:v>0.32496000000000003</c:v>
                </c:pt>
                <c:pt idx="1439">
                  <c:v>0.31490000000000001</c:v>
                </c:pt>
                <c:pt idx="1440">
                  <c:v>0.30519000000000002</c:v>
                </c:pt>
                <c:pt idx="1441">
                  <c:v>0.29299999999999998</c:v>
                </c:pt>
                <c:pt idx="1442">
                  <c:v>0.27242</c:v>
                </c:pt>
                <c:pt idx="1443">
                  <c:v>0.24310000000000001</c:v>
                </c:pt>
                <c:pt idx="1444">
                  <c:v>0.21421999999999999</c:v>
                </c:pt>
                <c:pt idx="1445">
                  <c:v>0.19539999999999999</c:v>
                </c:pt>
                <c:pt idx="1446">
                  <c:v>0.18340000000000001</c:v>
                </c:pt>
                <c:pt idx="1447">
                  <c:v>0.16447000000000001</c:v>
                </c:pt>
                <c:pt idx="1448">
                  <c:v>0.13399</c:v>
                </c:pt>
                <c:pt idx="1449">
                  <c:v>0.10836</c:v>
                </c:pt>
                <c:pt idx="1450">
                  <c:v>0.10922999999999999</c:v>
                </c:pt>
                <c:pt idx="1451">
                  <c:v>0.13664000000000001</c:v>
                </c:pt>
                <c:pt idx="1452">
                  <c:v>0.16492999999999999</c:v>
                </c:pt>
                <c:pt idx="1453">
                  <c:v>0.16747000000000001</c:v>
                </c:pt>
                <c:pt idx="1454">
                  <c:v>0.14135</c:v>
                </c:pt>
                <c:pt idx="1455">
                  <c:v>0.10689</c:v>
                </c:pt>
                <c:pt idx="1456">
                  <c:v>8.7526000000000007E-2</c:v>
                </c:pt>
                <c:pt idx="1457">
                  <c:v>9.1894000000000003E-2</c:v>
                </c:pt>
                <c:pt idx="1458">
                  <c:v>0.11083</c:v>
                </c:pt>
                <c:pt idx="1459">
                  <c:v>0.12791</c:v>
                </c:pt>
                <c:pt idx="1460">
                  <c:v>0.13400000000000001</c:v>
                </c:pt>
                <c:pt idx="1461">
                  <c:v>0.13324</c:v>
                </c:pt>
                <c:pt idx="1462">
                  <c:v>0.13447999999999999</c:v>
                </c:pt>
                <c:pt idx="1463">
                  <c:v>0.13897000000000001</c:v>
                </c:pt>
                <c:pt idx="1464">
                  <c:v>0.14072000000000001</c:v>
                </c:pt>
                <c:pt idx="1465">
                  <c:v>0.13782</c:v>
                </c:pt>
                <c:pt idx="1466">
                  <c:v>0.13621</c:v>
                </c:pt>
                <c:pt idx="1467">
                  <c:v>0.13977999999999999</c:v>
                </c:pt>
                <c:pt idx="1468">
                  <c:v>0.14262</c:v>
                </c:pt>
                <c:pt idx="1469">
                  <c:v>0.13575999999999999</c:v>
                </c:pt>
                <c:pt idx="1470">
                  <c:v>0.11731999999999999</c:v>
                </c:pt>
                <c:pt idx="1471">
                  <c:v>9.1993000000000005E-2</c:v>
                </c:pt>
                <c:pt idx="1472">
                  <c:v>6.4453999999999997E-2</c:v>
                </c:pt>
                <c:pt idx="1473">
                  <c:v>3.8302999999999997E-2</c:v>
                </c:pt>
                <c:pt idx="1474">
                  <c:v>1.8148000000000001E-2</c:v>
                </c:pt>
                <c:pt idx="1475">
                  <c:v>6.6772999999999997E-3</c:v>
                </c:pt>
                <c:pt idx="1476">
                  <c:v>1.6298E-3</c:v>
                </c:pt>
                <c:pt idx="1477">
                  <c:v>1.1627E-3</c:v>
                </c:pt>
                <c:pt idx="1478">
                  <c:v>1.0034E-2</c:v>
                </c:pt>
                <c:pt idx="1479">
                  <c:v>3.3338E-2</c:v>
                </c:pt>
                <c:pt idx="1480">
                  <c:v>6.4403000000000002E-2</c:v>
                </c:pt>
                <c:pt idx="1481">
                  <c:v>8.6767999999999998E-2</c:v>
                </c:pt>
                <c:pt idx="1482">
                  <c:v>9.1541999999999998E-2</c:v>
                </c:pt>
                <c:pt idx="1483">
                  <c:v>8.8252999999999998E-2</c:v>
                </c:pt>
                <c:pt idx="1484">
                  <c:v>9.5001000000000002E-2</c:v>
                </c:pt>
                <c:pt idx="1485">
                  <c:v>0.11967999999999999</c:v>
                </c:pt>
                <c:pt idx="1486">
                  <c:v>0.15221999999999999</c:v>
                </c:pt>
                <c:pt idx="1487">
                  <c:v>0.17369999999999999</c:v>
                </c:pt>
                <c:pt idx="1488">
                  <c:v>0.17354</c:v>
                </c:pt>
                <c:pt idx="1489">
                  <c:v>0.16073999999999999</c:v>
                </c:pt>
                <c:pt idx="1490">
                  <c:v>0.1573</c:v>
                </c:pt>
                <c:pt idx="1491">
                  <c:v>0.17643</c:v>
                </c:pt>
                <c:pt idx="1492">
                  <c:v>0.20751</c:v>
                </c:pt>
                <c:pt idx="1493">
                  <c:v>0.22747000000000001</c:v>
                </c:pt>
                <c:pt idx="1494">
                  <c:v>0.22653999999999999</c:v>
                </c:pt>
                <c:pt idx="1495">
                  <c:v>0.21609</c:v>
                </c:pt>
                <c:pt idx="1496">
                  <c:v>0.21027000000000001</c:v>
                </c:pt>
                <c:pt idx="1497">
                  <c:v>0.20826</c:v>
                </c:pt>
                <c:pt idx="1498">
                  <c:v>0.19908999999999999</c:v>
                </c:pt>
                <c:pt idx="1499">
                  <c:v>0.17709</c:v>
                </c:pt>
                <c:pt idx="1500">
                  <c:v>0.14674999999999999</c:v>
                </c:pt>
                <c:pt idx="1501">
                  <c:v>0.11785</c:v>
                </c:pt>
                <c:pt idx="1502">
                  <c:v>0.10317999999999999</c:v>
                </c:pt>
                <c:pt idx="1503">
                  <c:v>0.11634</c:v>
                </c:pt>
                <c:pt idx="1504">
                  <c:v>0.16181000000000001</c:v>
                </c:pt>
                <c:pt idx="1505">
                  <c:v>0.22586000000000001</c:v>
                </c:pt>
                <c:pt idx="1506">
                  <c:v>0.28350999999999998</c:v>
                </c:pt>
                <c:pt idx="1507">
                  <c:v>0.31664999999999999</c:v>
                </c:pt>
                <c:pt idx="1508">
                  <c:v>0.32355</c:v>
                </c:pt>
                <c:pt idx="1509">
                  <c:v>0.31329000000000001</c:v>
                </c:pt>
                <c:pt idx="1510">
                  <c:v>0.29587000000000002</c:v>
                </c:pt>
                <c:pt idx="1511">
                  <c:v>0.27661999999999998</c:v>
                </c:pt>
                <c:pt idx="1512">
                  <c:v>0.25445000000000001</c:v>
                </c:pt>
                <c:pt idx="1513">
                  <c:v>0.22494</c:v>
                </c:pt>
                <c:pt idx="1514">
                  <c:v>0.18862999999999999</c:v>
                </c:pt>
                <c:pt idx="1515">
                  <c:v>0.15489</c:v>
                </c:pt>
                <c:pt idx="1516">
                  <c:v>0.13344</c:v>
                </c:pt>
                <c:pt idx="1517">
                  <c:v>0.12330000000000001</c:v>
                </c:pt>
                <c:pt idx="1518">
                  <c:v>0.11570999999999999</c:v>
                </c:pt>
                <c:pt idx="1519">
                  <c:v>0.10685</c:v>
                </c:pt>
                <c:pt idx="1520">
                  <c:v>0.10156</c:v>
                </c:pt>
                <c:pt idx="1521">
                  <c:v>0.10416</c:v>
                </c:pt>
                <c:pt idx="1522">
                  <c:v>0.11164</c:v>
                </c:pt>
                <c:pt idx="1523">
                  <c:v>0.11643000000000001</c:v>
                </c:pt>
                <c:pt idx="1524">
                  <c:v>0.10996</c:v>
                </c:pt>
                <c:pt idx="1525">
                  <c:v>8.3601999999999996E-2</c:v>
                </c:pt>
                <c:pt idx="1526">
                  <c:v>3.4477000000000001E-2</c:v>
                </c:pt>
                <c:pt idx="1527">
                  <c:v>-2.5860999999999999E-2</c:v>
                </c:pt>
                <c:pt idx="1528">
                  <c:v>-7.5254000000000001E-2</c:v>
                </c:pt>
                <c:pt idx="1529">
                  <c:v>-9.8973000000000005E-2</c:v>
                </c:pt>
                <c:pt idx="1530">
                  <c:v>-0.10113</c:v>
                </c:pt>
                <c:pt idx="1531">
                  <c:v>-9.5352999999999993E-2</c:v>
                </c:pt>
                <c:pt idx="1532">
                  <c:v>-8.7966000000000003E-2</c:v>
                </c:pt>
                <c:pt idx="1533">
                  <c:v>-7.3785000000000003E-2</c:v>
                </c:pt>
                <c:pt idx="1534">
                  <c:v>-4.4887999999999997E-2</c:v>
                </c:pt>
                <c:pt idx="1535">
                  <c:v>1.5092999999999999E-4</c:v>
                </c:pt>
                <c:pt idx="1536">
                  <c:v>5.3240000000000003E-2</c:v>
                </c:pt>
                <c:pt idx="1537">
                  <c:v>9.9850999999999995E-2</c:v>
                </c:pt>
                <c:pt idx="1538">
                  <c:v>0.12748000000000001</c:v>
                </c:pt>
                <c:pt idx="1539">
                  <c:v>0.13428999999999999</c:v>
                </c:pt>
                <c:pt idx="1540">
                  <c:v>0.12877</c:v>
                </c:pt>
                <c:pt idx="1541">
                  <c:v>0.12051000000000001</c:v>
                </c:pt>
                <c:pt idx="1542">
                  <c:v>0.11388</c:v>
                </c:pt>
                <c:pt idx="1543">
                  <c:v>0.11013000000000001</c:v>
                </c:pt>
                <c:pt idx="1544">
                  <c:v>0.10965999999999999</c:v>
                </c:pt>
                <c:pt idx="1545">
                  <c:v>0.10972</c:v>
                </c:pt>
                <c:pt idx="1546">
                  <c:v>0.10548</c:v>
                </c:pt>
                <c:pt idx="1547">
                  <c:v>9.8049999999999998E-2</c:v>
                </c:pt>
                <c:pt idx="1548">
                  <c:v>9.7386E-2</c:v>
                </c:pt>
                <c:pt idx="1549">
                  <c:v>0.1114</c:v>
                </c:pt>
                <c:pt idx="1550">
                  <c:v>0.13428999999999999</c:v>
                </c:pt>
                <c:pt idx="1551">
                  <c:v>0.15126999999999999</c:v>
                </c:pt>
                <c:pt idx="1552">
                  <c:v>0.15506</c:v>
                </c:pt>
                <c:pt idx="1553">
                  <c:v>0.15345</c:v>
                </c:pt>
                <c:pt idx="1554">
                  <c:v>0.15851999999999999</c:v>
                </c:pt>
                <c:pt idx="1555">
                  <c:v>0.17032</c:v>
                </c:pt>
                <c:pt idx="1556">
                  <c:v>0.17455000000000001</c:v>
                </c:pt>
                <c:pt idx="1557">
                  <c:v>0.15978000000000001</c:v>
                </c:pt>
                <c:pt idx="1558">
                  <c:v>0.13714999999999999</c:v>
                </c:pt>
                <c:pt idx="1559">
                  <c:v>0.13691</c:v>
                </c:pt>
                <c:pt idx="1560">
                  <c:v>0.17776</c:v>
                </c:pt>
                <c:pt idx="1561">
                  <c:v>0.24109</c:v>
                </c:pt>
                <c:pt idx="1562">
                  <c:v>0.28476000000000001</c:v>
                </c:pt>
                <c:pt idx="1563">
                  <c:v>0.28603000000000001</c:v>
                </c:pt>
                <c:pt idx="1564">
                  <c:v>0.26362000000000002</c:v>
                </c:pt>
                <c:pt idx="1565">
                  <c:v>0.25284000000000001</c:v>
                </c:pt>
                <c:pt idx="1566">
                  <c:v>0.26579000000000003</c:v>
                </c:pt>
                <c:pt idx="1567">
                  <c:v>0.28383999999999998</c:v>
                </c:pt>
                <c:pt idx="1568">
                  <c:v>0.28482000000000002</c:v>
                </c:pt>
                <c:pt idx="1569">
                  <c:v>0.26741999999999999</c:v>
                </c:pt>
                <c:pt idx="1570">
                  <c:v>0.24698000000000001</c:v>
                </c:pt>
                <c:pt idx="1571">
                  <c:v>0.23515</c:v>
                </c:pt>
                <c:pt idx="1572">
                  <c:v>0.22999</c:v>
                </c:pt>
                <c:pt idx="1573">
                  <c:v>0.22423999999999999</c:v>
                </c:pt>
                <c:pt idx="1574">
                  <c:v>0.21747</c:v>
                </c:pt>
                <c:pt idx="1575">
                  <c:v>0.21529999999999999</c:v>
                </c:pt>
                <c:pt idx="1576">
                  <c:v>0.21718999999999999</c:v>
                </c:pt>
                <c:pt idx="1577">
                  <c:v>0.21115999999999999</c:v>
                </c:pt>
                <c:pt idx="1578">
                  <c:v>0.18629000000000001</c:v>
                </c:pt>
                <c:pt idx="1579">
                  <c:v>0.14848</c:v>
                </c:pt>
                <c:pt idx="1580">
                  <c:v>0.11718000000000001</c:v>
                </c:pt>
                <c:pt idx="1581">
                  <c:v>0.10568</c:v>
                </c:pt>
                <c:pt idx="1582">
                  <c:v>0.11078</c:v>
                </c:pt>
                <c:pt idx="1583">
                  <c:v>0.12330000000000001</c:v>
                </c:pt>
                <c:pt idx="1584">
                  <c:v>0.14099</c:v>
                </c:pt>
                <c:pt idx="1585">
                  <c:v>0.16606000000000001</c:v>
                </c:pt>
                <c:pt idx="1586">
                  <c:v>0.19525000000000001</c:v>
                </c:pt>
                <c:pt idx="1587">
                  <c:v>0.22026000000000001</c:v>
                </c:pt>
                <c:pt idx="1588">
                  <c:v>0.23763000000000001</c:v>
                </c:pt>
                <c:pt idx="1589">
                  <c:v>0.25370999999999999</c:v>
                </c:pt>
                <c:pt idx="1590">
                  <c:v>0.27909</c:v>
                </c:pt>
                <c:pt idx="1591">
                  <c:v>0.31957000000000002</c:v>
                </c:pt>
                <c:pt idx="1592">
                  <c:v>0.37063000000000001</c:v>
                </c:pt>
                <c:pt idx="1593">
                  <c:v>0.41842000000000001</c:v>
                </c:pt>
                <c:pt idx="1594">
                  <c:v>0.44823000000000002</c:v>
                </c:pt>
                <c:pt idx="1595">
                  <c:v>0.45556999999999997</c:v>
                </c:pt>
                <c:pt idx="1596">
                  <c:v>0.44912999999999997</c:v>
                </c:pt>
                <c:pt idx="1597">
                  <c:v>0.44189000000000001</c:v>
                </c:pt>
                <c:pt idx="1598">
                  <c:v>0.44017000000000001</c:v>
                </c:pt>
                <c:pt idx="1599">
                  <c:v>0.44108000000000003</c:v>
                </c:pt>
                <c:pt idx="1600">
                  <c:v>0.43736000000000003</c:v>
                </c:pt>
                <c:pt idx="1601">
                  <c:v>0.42325000000000002</c:v>
                </c:pt>
                <c:pt idx="1602">
                  <c:v>0.39862999999999998</c:v>
                </c:pt>
                <c:pt idx="1603">
                  <c:v>0.36981999999999998</c:v>
                </c:pt>
                <c:pt idx="1604">
                  <c:v>0.34466999999999998</c:v>
                </c:pt>
                <c:pt idx="1605">
                  <c:v>0.32551999999999998</c:v>
                </c:pt>
                <c:pt idx="1606">
                  <c:v>0.30914000000000003</c:v>
                </c:pt>
                <c:pt idx="1607">
                  <c:v>0.29354000000000002</c:v>
                </c:pt>
                <c:pt idx="1608">
                  <c:v>0.28088000000000002</c:v>
                </c:pt>
                <c:pt idx="1609">
                  <c:v>0.27207999999999999</c:v>
                </c:pt>
                <c:pt idx="1610">
                  <c:v>0.26386999999999999</c:v>
                </c:pt>
                <c:pt idx="1611">
                  <c:v>0.25489000000000001</c:v>
                </c:pt>
                <c:pt idx="1612">
                  <c:v>0.25052000000000002</c:v>
                </c:pt>
                <c:pt idx="1613">
                  <c:v>0.25617000000000001</c:v>
                </c:pt>
                <c:pt idx="1614">
                  <c:v>0.26762999999999998</c:v>
                </c:pt>
                <c:pt idx="1615">
                  <c:v>0.27384999999999998</c:v>
                </c:pt>
                <c:pt idx="1616">
                  <c:v>0.26959</c:v>
                </c:pt>
                <c:pt idx="1617">
                  <c:v>0.26135999999999998</c:v>
                </c:pt>
                <c:pt idx="1618">
                  <c:v>0.25967000000000001</c:v>
                </c:pt>
                <c:pt idx="1619">
                  <c:v>0.26799000000000001</c:v>
                </c:pt>
                <c:pt idx="1620">
                  <c:v>0.28005000000000002</c:v>
                </c:pt>
                <c:pt idx="1621">
                  <c:v>0.28582999999999997</c:v>
                </c:pt>
                <c:pt idx="1622">
                  <c:v>0.27889000000000003</c:v>
                </c:pt>
                <c:pt idx="1623">
                  <c:v>0.26012999999999997</c:v>
                </c:pt>
                <c:pt idx="1624">
                  <c:v>0.23668</c:v>
                </c:pt>
                <c:pt idx="1625">
                  <c:v>0.21767</c:v>
                </c:pt>
                <c:pt idx="1626">
                  <c:v>0.20899999999999999</c:v>
                </c:pt>
                <c:pt idx="1627">
                  <c:v>0.21027999999999999</c:v>
                </c:pt>
                <c:pt idx="1628">
                  <c:v>0.21618000000000001</c:v>
                </c:pt>
                <c:pt idx="1629">
                  <c:v>0.22112999999999999</c:v>
                </c:pt>
                <c:pt idx="1630">
                  <c:v>0.22189</c:v>
                </c:pt>
                <c:pt idx="1631">
                  <c:v>0.21532999999999999</c:v>
                </c:pt>
                <c:pt idx="1632">
                  <c:v>0.19731000000000001</c:v>
                </c:pt>
                <c:pt idx="1633">
                  <c:v>0.16908999999999999</c:v>
                </c:pt>
                <c:pt idx="1634">
                  <c:v>0.14344000000000001</c:v>
                </c:pt>
                <c:pt idx="1635">
                  <c:v>0.13616</c:v>
                </c:pt>
                <c:pt idx="1636">
                  <c:v>0.14763999999999999</c:v>
                </c:pt>
                <c:pt idx="1637">
                  <c:v>0.16052</c:v>
                </c:pt>
                <c:pt idx="1638">
                  <c:v>0.16167999999999999</c:v>
                </c:pt>
                <c:pt idx="1639">
                  <c:v>0.15894</c:v>
                </c:pt>
                <c:pt idx="1640">
                  <c:v>0.16650999999999999</c:v>
                </c:pt>
                <c:pt idx="1641">
                  <c:v>0.18042</c:v>
                </c:pt>
                <c:pt idx="1642">
                  <c:v>0.18353</c:v>
                </c:pt>
                <c:pt idx="1643">
                  <c:v>0.17377000000000001</c:v>
                </c:pt>
                <c:pt idx="1644">
                  <c:v>0.16996</c:v>
                </c:pt>
                <c:pt idx="1645">
                  <c:v>0.18345</c:v>
                </c:pt>
                <c:pt idx="1646">
                  <c:v>0.19961999999999999</c:v>
                </c:pt>
                <c:pt idx="1647">
                  <c:v>0.20052</c:v>
                </c:pt>
                <c:pt idx="1648">
                  <c:v>0.19481000000000001</c:v>
                </c:pt>
                <c:pt idx="1649">
                  <c:v>0.20735000000000001</c:v>
                </c:pt>
                <c:pt idx="1650">
                  <c:v>0.24112</c:v>
                </c:pt>
                <c:pt idx="1651">
                  <c:v>0.2671</c:v>
                </c:pt>
                <c:pt idx="1652">
                  <c:v>0.2586</c:v>
                </c:pt>
                <c:pt idx="1653">
                  <c:v>0.22464999999999999</c:v>
                </c:pt>
                <c:pt idx="1654">
                  <c:v>0.20036999999999999</c:v>
                </c:pt>
                <c:pt idx="1655">
                  <c:v>0.20951</c:v>
                </c:pt>
                <c:pt idx="1656">
                  <c:v>0.24512</c:v>
                </c:pt>
                <c:pt idx="1657">
                  <c:v>0.28448000000000001</c:v>
                </c:pt>
                <c:pt idx="1658">
                  <c:v>0.31286999999999998</c:v>
                </c:pt>
                <c:pt idx="1659">
                  <c:v>0.32929000000000003</c:v>
                </c:pt>
                <c:pt idx="1660">
                  <c:v>0.33600000000000002</c:v>
                </c:pt>
                <c:pt idx="1661">
                  <c:v>0.33143</c:v>
                </c:pt>
                <c:pt idx="1662">
                  <c:v>0.31414999999999998</c:v>
                </c:pt>
                <c:pt idx="1663">
                  <c:v>0.28827000000000003</c:v>
                </c:pt>
                <c:pt idx="1664">
                  <c:v>0.26180999999999999</c:v>
                </c:pt>
                <c:pt idx="1665">
                  <c:v>0.24149999999999999</c:v>
                </c:pt>
                <c:pt idx="1666">
                  <c:v>0.23008999999999999</c:v>
                </c:pt>
                <c:pt idx="1667">
                  <c:v>0.22492000000000001</c:v>
                </c:pt>
                <c:pt idx="1668">
                  <c:v>0.21622</c:v>
                </c:pt>
                <c:pt idx="1669">
                  <c:v>0.19145000000000001</c:v>
                </c:pt>
                <c:pt idx="1670">
                  <c:v>0.14831</c:v>
                </c:pt>
                <c:pt idx="1671">
                  <c:v>0.10298</c:v>
                </c:pt>
                <c:pt idx="1672">
                  <c:v>7.8563999999999995E-2</c:v>
                </c:pt>
                <c:pt idx="1673">
                  <c:v>8.3152000000000004E-2</c:v>
                </c:pt>
                <c:pt idx="1674">
                  <c:v>0.10323</c:v>
                </c:pt>
                <c:pt idx="1675">
                  <c:v>0.11975</c:v>
                </c:pt>
                <c:pt idx="1676">
                  <c:v>0.12509999999999999</c:v>
                </c:pt>
                <c:pt idx="1677">
                  <c:v>0.12247</c:v>
                </c:pt>
                <c:pt idx="1678">
                  <c:v>0.11586</c:v>
                </c:pt>
                <c:pt idx="1679">
                  <c:v>0.10684</c:v>
                </c:pt>
                <c:pt idx="1680">
                  <c:v>9.6200999999999995E-2</c:v>
                </c:pt>
                <c:pt idx="1681">
                  <c:v>8.1117999999999996E-2</c:v>
                </c:pt>
                <c:pt idx="1682">
                  <c:v>5.3648000000000001E-2</c:v>
                </c:pt>
                <c:pt idx="1683">
                  <c:v>1.0095E-2</c:v>
                </c:pt>
                <c:pt idx="1684">
                  <c:v>-3.9975999999999998E-2</c:v>
                </c:pt>
                <c:pt idx="1685">
                  <c:v>-8.3131999999999998E-2</c:v>
                </c:pt>
                <c:pt idx="1686">
                  <c:v>-0.12003999999999999</c:v>
                </c:pt>
                <c:pt idx="1687">
                  <c:v>-0.16306000000000001</c:v>
                </c:pt>
                <c:pt idx="1688">
                  <c:v>-0.21329000000000001</c:v>
                </c:pt>
                <c:pt idx="1689">
                  <c:v>-0.25230999999999998</c:v>
                </c:pt>
                <c:pt idx="1690">
                  <c:v>-0.26416000000000001</c:v>
                </c:pt>
                <c:pt idx="1691">
                  <c:v>-0.25472</c:v>
                </c:pt>
                <c:pt idx="1692">
                  <c:v>-0.23863999999999999</c:v>
                </c:pt>
                <c:pt idx="1693">
                  <c:v>-0.21695</c:v>
                </c:pt>
                <c:pt idx="1694">
                  <c:v>-0.18326999999999999</c:v>
                </c:pt>
                <c:pt idx="1695">
                  <c:v>-0.14534</c:v>
                </c:pt>
                <c:pt idx="1696">
                  <c:v>-0.11902</c:v>
                </c:pt>
                <c:pt idx="1697">
                  <c:v>-0.10070999999999999</c:v>
                </c:pt>
                <c:pt idx="1698">
                  <c:v>-6.9071999999999995E-2</c:v>
                </c:pt>
                <c:pt idx="1699">
                  <c:v>-2.3158000000000002E-2</c:v>
                </c:pt>
                <c:pt idx="1700">
                  <c:v>2.8701999999999998E-3</c:v>
                </c:pt>
                <c:pt idx="1701">
                  <c:v>-1.9151999999999999E-2</c:v>
                </c:pt>
                <c:pt idx="1702">
                  <c:v>-7.0152000000000006E-2</c:v>
                </c:pt>
                <c:pt idx="1703">
                  <c:v>-0.10452</c:v>
                </c:pt>
                <c:pt idx="1704">
                  <c:v>-0.10295</c:v>
                </c:pt>
                <c:pt idx="1705">
                  <c:v>-8.2217999999999999E-2</c:v>
                </c:pt>
                <c:pt idx="1706">
                  <c:v>-5.8032E-2</c:v>
                </c:pt>
                <c:pt idx="1707">
                  <c:v>-2.6336999999999999E-2</c:v>
                </c:pt>
                <c:pt idx="1708">
                  <c:v>1.2801999999999999E-2</c:v>
                </c:pt>
                <c:pt idx="1709">
                  <c:v>3.9749E-2</c:v>
                </c:pt>
                <c:pt idx="1710">
                  <c:v>4.1543999999999998E-2</c:v>
                </c:pt>
                <c:pt idx="1711">
                  <c:v>3.7753000000000002E-2</c:v>
                </c:pt>
                <c:pt idx="1712">
                  <c:v>5.9396999999999998E-2</c:v>
                </c:pt>
                <c:pt idx="1713">
                  <c:v>0.10725</c:v>
                </c:pt>
                <c:pt idx="1714">
                  <c:v>0.1482</c:v>
                </c:pt>
                <c:pt idx="1715">
                  <c:v>0.1542</c:v>
                </c:pt>
                <c:pt idx="1716">
                  <c:v>0.13353999999999999</c:v>
                </c:pt>
                <c:pt idx="1717">
                  <c:v>0.12093</c:v>
                </c:pt>
                <c:pt idx="1718">
                  <c:v>0.14280000000000001</c:v>
                </c:pt>
                <c:pt idx="1719">
                  <c:v>0.19395999999999999</c:v>
                </c:pt>
                <c:pt idx="1720">
                  <c:v>0.24437999999999999</c:v>
                </c:pt>
                <c:pt idx="1721">
                  <c:v>0.26884999999999998</c:v>
                </c:pt>
                <c:pt idx="1722">
                  <c:v>0.27234000000000003</c:v>
                </c:pt>
                <c:pt idx="1723">
                  <c:v>0.28377999999999998</c:v>
                </c:pt>
                <c:pt idx="1724">
                  <c:v>0.32256000000000001</c:v>
                </c:pt>
                <c:pt idx="1725">
                  <c:v>0.37618000000000001</c:v>
                </c:pt>
                <c:pt idx="1726">
                  <c:v>0.41654999999999998</c:v>
                </c:pt>
                <c:pt idx="1727">
                  <c:v>0.43347999999999998</c:v>
                </c:pt>
                <c:pt idx="1728">
                  <c:v>0.44342999999999999</c:v>
                </c:pt>
                <c:pt idx="1729">
                  <c:v>0.46610000000000001</c:v>
                </c:pt>
                <c:pt idx="1730">
                  <c:v>0.50053000000000003</c:v>
                </c:pt>
                <c:pt idx="1731">
                  <c:v>0.52644999999999997</c:v>
                </c:pt>
                <c:pt idx="1732">
                  <c:v>0.52446999999999999</c:v>
                </c:pt>
                <c:pt idx="1733">
                  <c:v>0.49414999999999998</c:v>
                </c:pt>
                <c:pt idx="1734">
                  <c:v>0.45639999999999997</c:v>
                </c:pt>
                <c:pt idx="1735">
                  <c:v>0.43828</c:v>
                </c:pt>
                <c:pt idx="1736">
                  <c:v>0.45040000000000002</c:v>
                </c:pt>
                <c:pt idx="1737">
                  <c:v>0.47804999999999997</c:v>
                </c:pt>
                <c:pt idx="1738">
                  <c:v>0.49790000000000001</c:v>
                </c:pt>
                <c:pt idx="1739">
                  <c:v>0.50348000000000004</c:v>
                </c:pt>
                <c:pt idx="1740">
                  <c:v>0.50827999999999995</c:v>
                </c:pt>
                <c:pt idx="1741">
                  <c:v>0.52258000000000004</c:v>
                </c:pt>
                <c:pt idx="1742">
                  <c:v>0.53510999999999997</c:v>
                </c:pt>
                <c:pt idx="1743">
                  <c:v>0.52542999999999995</c:v>
                </c:pt>
                <c:pt idx="1744">
                  <c:v>0.49231999999999998</c:v>
                </c:pt>
                <c:pt idx="1745">
                  <c:v>0.46151999999999999</c:v>
                </c:pt>
                <c:pt idx="1746">
                  <c:v>0.46104000000000001</c:v>
                </c:pt>
                <c:pt idx="1747">
                  <c:v>0.49181999999999998</c:v>
                </c:pt>
                <c:pt idx="1748">
                  <c:v>0.52734000000000003</c:v>
                </c:pt>
                <c:pt idx="1749">
                  <c:v>0.54156000000000004</c:v>
                </c:pt>
                <c:pt idx="1750">
                  <c:v>0.53308999999999995</c:v>
                </c:pt>
                <c:pt idx="1751">
                  <c:v>0.52049000000000001</c:v>
                </c:pt>
                <c:pt idx="1752">
                  <c:v>0.51880000000000004</c:v>
                </c:pt>
                <c:pt idx="1753">
                  <c:v>0.52663000000000004</c:v>
                </c:pt>
                <c:pt idx="1754">
                  <c:v>0.53505999999999998</c:v>
                </c:pt>
                <c:pt idx="1755">
                  <c:v>0.54188000000000003</c:v>
                </c:pt>
                <c:pt idx="1756">
                  <c:v>0.55257999999999996</c:v>
                </c:pt>
                <c:pt idx="1757">
                  <c:v>0.57038999999999995</c:v>
                </c:pt>
                <c:pt idx="1758">
                  <c:v>0.59035000000000004</c:v>
                </c:pt>
                <c:pt idx="1759">
                  <c:v>0.60380999999999996</c:v>
                </c:pt>
                <c:pt idx="1760">
                  <c:v>0.60677000000000003</c:v>
                </c:pt>
                <c:pt idx="1761">
                  <c:v>0.60187000000000002</c:v>
                </c:pt>
                <c:pt idx="1762">
                  <c:v>0.59211000000000003</c:v>
                </c:pt>
                <c:pt idx="1763">
                  <c:v>0.57382</c:v>
                </c:pt>
                <c:pt idx="1764">
                  <c:v>0.54027999999999998</c:v>
                </c:pt>
                <c:pt idx="1765">
                  <c:v>0.49580000000000002</c:v>
                </c:pt>
                <c:pt idx="1766">
                  <c:v>0.46134999999999998</c:v>
                </c:pt>
                <c:pt idx="1767">
                  <c:v>0.45611000000000002</c:v>
                </c:pt>
                <c:pt idx="1768">
                  <c:v>0.47127000000000002</c:v>
                </c:pt>
                <c:pt idx="1769">
                  <c:v>0.47214</c:v>
                </c:pt>
                <c:pt idx="1770">
                  <c:v>0.43425000000000002</c:v>
                </c:pt>
                <c:pt idx="1771">
                  <c:v>0.37161</c:v>
                </c:pt>
                <c:pt idx="1772">
                  <c:v>0.32029999999999997</c:v>
                </c:pt>
                <c:pt idx="1773">
                  <c:v>0.29771999999999998</c:v>
                </c:pt>
                <c:pt idx="1774">
                  <c:v>0.28927000000000003</c:v>
                </c:pt>
                <c:pt idx="1775">
                  <c:v>0.27490999999999999</c:v>
                </c:pt>
                <c:pt idx="1776">
                  <c:v>0.25461</c:v>
                </c:pt>
                <c:pt idx="1777">
                  <c:v>0.24062</c:v>
                </c:pt>
                <c:pt idx="1778">
                  <c:v>0.2351</c:v>
                </c:pt>
                <c:pt idx="1779">
                  <c:v>0.22919</c:v>
                </c:pt>
                <c:pt idx="1780">
                  <c:v>0.22242999999999999</c:v>
                </c:pt>
                <c:pt idx="1781">
                  <c:v>0.23005</c:v>
                </c:pt>
                <c:pt idx="1782">
                  <c:v>0.26485999999999998</c:v>
                </c:pt>
                <c:pt idx="1783">
                  <c:v>0.31775999999999999</c:v>
                </c:pt>
                <c:pt idx="1784">
                  <c:v>0.36247000000000001</c:v>
                </c:pt>
                <c:pt idx="1785">
                  <c:v>0.37859999999999999</c:v>
                </c:pt>
                <c:pt idx="1786">
                  <c:v>0.36635000000000001</c:v>
                </c:pt>
                <c:pt idx="1787">
                  <c:v>0.34088000000000002</c:v>
                </c:pt>
                <c:pt idx="1788">
                  <c:v>0.31885999999999998</c:v>
                </c:pt>
                <c:pt idx="1789">
                  <c:v>0.31207000000000001</c:v>
                </c:pt>
                <c:pt idx="1790">
                  <c:v>0.32751999999999998</c:v>
                </c:pt>
                <c:pt idx="1791">
                  <c:v>0.36531000000000002</c:v>
                </c:pt>
                <c:pt idx="1792">
                  <c:v>0.41565999999999997</c:v>
                </c:pt>
                <c:pt idx="1793">
                  <c:v>0.46473999999999999</c:v>
                </c:pt>
                <c:pt idx="1794">
                  <c:v>0.50714999999999999</c:v>
                </c:pt>
                <c:pt idx="1795">
                  <c:v>0.54884999999999995</c:v>
                </c:pt>
                <c:pt idx="1796">
                  <c:v>0.59318000000000004</c:v>
                </c:pt>
                <c:pt idx="1797">
                  <c:v>0.62851000000000001</c:v>
                </c:pt>
                <c:pt idx="1798">
                  <c:v>0.63805999999999996</c:v>
                </c:pt>
                <c:pt idx="1799">
                  <c:v>0.62112000000000001</c:v>
                </c:pt>
                <c:pt idx="1800">
                  <c:v>0.59504000000000001</c:v>
                </c:pt>
                <c:pt idx="1801">
                  <c:v>0.57359000000000004</c:v>
                </c:pt>
                <c:pt idx="1802">
                  <c:v>0.55352000000000001</c:v>
                </c:pt>
                <c:pt idx="1803">
                  <c:v>0.52920999999999996</c:v>
                </c:pt>
                <c:pt idx="1804">
                  <c:v>0.51005999999999996</c:v>
                </c:pt>
                <c:pt idx="1805">
                  <c:v>0.50982000000000005</c:v>
                </c:pt>
                <c:pt idx="1806">
                  <c:v>0.52337</c:v>
                </c:pt>
                <c:pt idx="1807">
                  <c:v>0.52988999999999997</c:v>
                </c:pt>
                <c:pt idx="1808">
                  <c:v>0.52048000000000005</c:v>
                </c:pt>
                <c:pt idx="1809">
                  <c:v>0.50773000000000001</c:v>
                </c:pt>
                <c:pt idx="1810">
                  <c:v>0.50287000000000004</c:v>
                </c:pt>
                <c:pt idx="1811">
                  <c:v>0.49847999999999998</c:v>
                </c:pt>
                <c:pt idx="1812">
                  <c:v>0.48421999999999998</c:v>
                </c:pt>
                <c:pt idx="1813">
                  <c:v>0.46711999999999998</c:v>
                </c:pt>
                <c:pt idx="1814">
                  <c:v>0.46061000000000002</c:v>
                </c:pt>
                <c:pt idx="1815">
                  <c:v>0.46082000000000001</c:v>
                </c:pt>
                <c:pt idx="1816">
                  <c:v>0.45101000000000002</c:v>
                </c:pt>
                <c:pt idx="1817">
                  <c:v>0.42837999999999998</c:v>
                </c:pt>
                <c:pt idx="1818">
                  <c:v>0.40991</c:v>
                </c:pt>
                <c:pt idx="1819">
                  <c:v>0.40823999999999999</c:v>
                </c:pt>
                <c:pt idx="1820">
                  <c:v>0.41556999999999999</c:v>
                </c:pt>
                <c:pt idx="1821">
                  <c:v>0.41664000000000001</c:v>
                </c:pt>
                <c:pt idx="1822">
                  <c:v>0.40509000000000001</c:v>
                </c:pt>
                <c:pt idx="1823">
                  <c:v>0.38031999999999999</c:v>
                </c:pt>
                <c:pt idx="1824">
                  <c:v>0.34109</c:v>
                </c:pt>
                <c:pt idx="1825">
                  <c:v>0.29437999999999998</c:v>
                </c:pt>
                <c:pt idx="1826">
                  <c:v>0.26200000000000001</c:v>
                </c:pt>
                <c:pt idx="1827">
                  <c:v>0.26285999999999998</c:v>
                </c:pt>
                <c:pt idx="1828">
                  <c:v>0.28913</c:v>
                </c:pt>
                <c:pt idx="1829">
                  <c:v>0.3125</c:v>
                </c:pt>
                <c:pt idx="1830">
                  <c:v>0.31734000000000001</c:v>
                </c:pt>
                <c:pt idx="1831">
                  <c:v>0.31873000000000001</c:v>
                </c:pt>
                <c:pt idx="1832">
                  <c:v>0.34179999999999999</c:v>
                </c:pt>
                <c:pt idx="1833">
                  <c:v>0.38794000000000001</c:v>
                </c:pt>
                <c:pt idx="1834">
                  <c:v>0.42795</c:v>
                </c:pt>
                <c:pt idx="1835">
                  <c:v>0.42958000000000002</c:v>
                </c:pt>
                <c:pt idx="1836">
                  <c:v>0.38918000000000003</c:v>
                </c:pt>
                <c:pt idx="1837">
                  <c:v>0.33539999999999998</c:v>
                </c:pt>
                <c:pt idx="1838">
                  <c:v>0.30274000000000001</c:v>
                </c:pt>
                <c:pt idx="1839">
                  <c:v>0.30227999999999999</c:v>
                </c:pt>
                <c:pt idx="1840">
                  <c:v>0.31639</c:v>
                </c:pt>
                <c:pt idx="1841">
                  <c:v>0.31785999999999998</c:v>
                </c:pt>
                <c:pt idx="1842">
                  <c:v>0.29269000000000001</c:v>
                </c:pt>
                <c:pt idx="1843">
                  <c:v>0.24890999999999999</c:v>
                </c:pt>
                <c:pt idx="1844">
                  <c:v>0.20796999999999999</c:v>
                </c:pt>
                <c:pt idx="1845">
                  <c:v>0.18609000000000001</c:v>
                </c:pt>
                <c:pt idx="1846">
                  <c:v>0.17942</c:v>
                </c:pt>
                <c:pt idx="1847">
                  <c:v>0.16855999999999999</c:v>
                </c:pt>
                <c:pt idx="1848">
                  <c:v>0.14087</c:v>
                </c:pt>
                <c:pt idx="1849">
                  <c:v>0.10439</c:v>
                </c:pt>
                <c:pt idx="1850">
                  <c:v>7.4285000000000004E-2</c:v>
                </c:pt>
                <c:pt idx="1851">
                  <c:v>5.1629000000000001E-2</c:v>
                </c:pt>
                <c:pt idx="1852">
                  <c:v>2.6790000000000001E-2</c:v>
                </c:pt>
                <c:pt idx="1853" formatCode="0.00E+00">
                  <c:v>-3.6616999999999999E-5</c:v>
                </c:pt>
                <c:pt idx="1854">
                  <c:v>-1.8131999999999999E-2</c:v>
                </c:pt>
                <c:pt idx="1855">
                  <c:v>-2.8309000000000001E-2</c:v>
                </c:pt>
                <c:pt idx="1856">
                  <c:v>-4.8038999999999998E-2</c:v>
                </c:pt>
                <c:pt idx="1857">
                  <c:v>-8.5467000000000001E-2</c:v>
                </c:pt>
                <c:pt idx="1858">
                  <c:v>-0.12288</c:v>
                </c:pt>
                <c:pt idx="1859">
                  <c:v>-0.13902999999999999</c:v>
                </c:pt>
                <c:pt idx="1860">
                  <c:v>-0.13708000000000001</c:v>
                </c:pt>
                <c:pt idx="1861">
                  <c:v>-0.13577</c:v>
                </c:pt>
                <c:pt idx="1862">
                  <c:v>-0.14108000000000001</c:v>
                </c:pt>
                <c:pt idx="1863">
                  <c:v>-0.14327000000000001</c:v>
                </c:pt>
                <c:pt idx="1864">
                  <c:v>-0.13797000000000001</c:v>
                </c:pt>
                <c:pt idx="1865">
                  <c:v>-0.13278000000000001</c:v>
                </c:pt>
                <c:pt idx="1866">
                  <c:v>-0.13206999999999999</c:v>
                </c:pt>
                <c:pt idx="1867">
                  <c:v>-0.13012000000000001</c:v>
                </c:pt>
                <c:pt idx="1868">
                  <c:v>-0.12261</c:v>
                </c:pt>
                <c:pt idx="1869">
                  <c:v>-0.11280999999999999</c:v>
                </c:pt>
                <c:pt idx="1870">
                  <c:v>-0.10334</c:v>
                </c:pt>
                <c:pt idx="1871">
                  <c:v>-9.2251E-2</c:v>
                </c:pt>
                <c:pt idx="1872">
                  <c:v>-8.0300999999999997E-2</c:v>
                </c:pt>
                <c:pt idx="1873">
                  <c:v>-7.1159E-2</c:v>
                </c:pt>
                <c:pt idx="1874">
                  <c:v>-6.0831999999999997E-2</c:v>
                </c:pt>
                <c:pt idx="1875">
                  <c:v>-3.8089999999999999E-2</c:v>
                </c:pt>
                <c:pt idx="1876">
                  <c:v>-1.2019999999999999E-3</c:v>
                </c:pt>
                <c:pt idx="1877">
                  <c:v>3.5815E-2</c:v>
                </c:pt>
                <c:pt idx="1878">
                  <c:v>6.0706000000000003E-2</c:v>
                </c:pt>
                <c:pt idx="1879">
                  <c:v>7.7724000000000001E-2</c:v>
                </c:pt>
                <c:pt idx="1880">
                  <c:v>9.6525E-2</c:v>
                </c:pt>
                <c:pt idx="1881">
                  <c:v>0.11468</c:v>
                </c:pt>
                <c:pt idx="1882">
                  <c:v>0.12297</c:v>
                </c:pt>
                <c:pt idx="1883">
                  <c:v>0.12406</c:v>
                </c:pt>
                <c:pt idx="1884">
                  <c:v>0.13289000000000001</c:v>
                </c:pt>
                <c:pt idx="1885">
                  <c:v>0.15670999999999999</c:v>
                </c:pt>
                <c:pt idx="1886">
                  <c:v>0.18371999999999999</c:v>
                </c:pt>
                <c:pt idx="1887">
                  <c:v>0.19595000000000001</c:v>
                </c:pt>
                <c:pt idx="1888">
                  <c:v>0.18865000000000001</c:v>
                </c:pt>
                <c:pt idx="1889">
                  <c:v>0.17396</c:v>
                </c:pt>
                <c:pt idx="1890">
                  <c:v>0.16866</c:v>
                </c:pt>
                <c:pt idx="1891">
                  <c:v>0.18092</c:v>
                </c:pt>
                <c:pt idx="1892">
                  <c:v>0.20548</c:v>
                </c:pt>
                <c:pt idx="1893">
                  <c:v>0.22764000000000001</c:v>
                </c:pt>
                <c:pt idx="1894">
                  <c:v>0.2334</c:v>
                </c:pt>
                <c:pt idx="1895">
                  <c:v>0.22087000000000001</c:v>
                </c:pt>
                <c:pt idx="1896">
                  <c:v>0.20374999999999999</c:v>
                </c:pt>
                <c:pt idx="1897">
                  <c:v>0.19994000000000001</c:v>
                </c:pt>
                <c:pt idx="1898">
                  <c:v>0.21304999999999999</c:v>
                </c:pt>
                <c:pt idx="1899">
                  <c:v>0.22694</c:v>
                </c:pt>
                <c:pt idx="1900">
                  <c:v>0.22252</c:v>
                </c:pt>
                <c:pt idx="1901">
                  <c:v>0.19946</c:v>
                </c:pt>
                <c:pt idx="1902">
                  <c:v>0.17706</c:v>
                </c:pt>
                <c:pt idx="1903">
                  <c:v>0.17388000000000001</c:v>
                </c:pt>
                <c:pt idx="1904">
                  <c:v>0.19212000000000001</c:v>
                </c:pt>
                <c:pt idx="1905">
                  <c:v>0.223</c:v>
                </c:pt>
                <c:pt idx="1906">
                  <c:v>0.25996999999999998</c:v>
                </c:pt>
                <c:pt idx="1907">
                  <c:v>0.30125999999999997</c:v>
                </c:pt>
                <c:pt idx="1908">
                  <c:v>0.34438999999999997</c:v>
                </c:pt>
                <c:pt idx="1909">
                  <c:v>0.38535000000000003</c:v>
                </c:pt>
                <c:pt idx="1910">
                  <c:v>0.42181000000000002</c:v>
                </c:pt>
                <c:pt idx="1911">
                  <c:v>0.45195000000000002</c:v>
                </c:pt>
                <c:pt idx="1912">
                  <c:v>0.47178999999999999</c:v>
                </c:pt>
                <c:pt idx="1913">
                  <c:v>0.47937000000000002</c:v>
                </c:pt>
                <c:pt idx="1914">
                  <c:v>0.48085</c:v>
                </c:pt>
                <c:pt idx="1915">
                  <c:v>0.48659000000000002</c:v>
                </c:pt>
                <c:pt idx="1916">
                  <c:v>0.49979000000000001</c:v>
                </c:pt>
                <c:pt idx="1917">
                  <c:v>0.51315</c:v>
                </c:pt>
                <c:pt idx="1918">
                  <c:v>0.51895000000000002</c:v>
                </c:pt>
                <c:pt idx="1919">
                  <c:v>0.52029000000000003</c:v>
                </c:pt>
                <c:pt idx="1920">
                  <c:v>0.52985000000000004</c:v>
                </c:pt>
                <c:pt idx="1921">
                  <c:v>0.55659000000000003</c:v>
                </c:pt>
                <c:pt idx="1922">
                  <c:v>0.59387999999999996</c:v>
                </c:pt>
                <c:pt idx="1923">
                  <c:v>0.62255000000000005</c:v>
                </c:pt>
                <c:pt idx="1924">
                  <c:v>0.62778</c:v>
                </c:pt>
                <c:pt idx="1925">
                  <c:v>0.61134999999999995</c:v>
                </c:pt>
                <c:pt idx="1926">
                  <c:v>0.58487</c:v>
                </c:pt>
                <c:pt idx="1927">
                  <c:v>0.55579999999999996</c:v>
                </c:pt>
                <c:pt idx="1928">
                  <c:v>0.52751000000000003</c:v>
                </c:pt>
                <c:pt idx="1929">
                  <c:v>0.50934000000000001</c:v>
                </c:pt>
                <c:pt idx="1930">
                  <c:v>0.51243000000000005</c:v>
                </c:pt>
                <c:pt idx="1931">
                  <c:v>0.53222999999999998</c:v>
                </c:pt>
                <c:pt idx="1932">
                  <c:v>0.54759999999999998</c:v>
                </c:pt>
                <c:pt idx="1933">
                  <c:v>0.54379</c:v>
                </c:pt>
                <c:pt idx="1934">
                  <c:v>0.52649000000000001</c:v>
                </c:pt>
                <c:pt idx="1935">
                  <c:v>0.50741000000000003</c:v>
                </c:pt>
                <c:pt idx="1936">
                  <c:v>0.48854999999999998</c:v>
                </c:pt>
                <c:pt idx="1937">
                  <c:v>0.46973999999999999</c:v>
                </c:pt>
                <c:pt idx="1938">
                  <c:v>0.45788000000000001</c:v>
                </c:pt>
                <c:pt idx="1939">
                  <c:v>0.4546</c:v>
                </c:pt>
                <c:pt idx="1940">
                  <c:v>0.44574000000000003</c:v>
                </c:pt>
                <c:pt idx="1941">
                  <c:v>0.42019000000000001</c:v>
                </c:pt>
                <c:pt idx="1942">
                  <c:v>0.39150000000000001</c:v>
                </c:pt>
                <c:pt idx="1943">
                  <c:v>0.38262000000000002</c:v>
                </c:pt>
                <c:pt idx="1944">
                  <c:v>0.39477000000000001</c:v>
                </c:pt>
                <c:pt idx="1945">
                  <c:v>0.41016999999999998</c:v>
                </c:pt>
                <c:pt idx="1946">
                  <c:v>0.42011999999999999</c:v>
                </c:pt>
                <c:pt idx="1947">
                  <c:v>0.42786000000000002</c:v>
                </c:pt>
                <c:pt idx="1948">
                  <c:v>0.42598000000000003</c:v>
                </c:pt>
                <c:pt idx="1949">
                  <c:v>0.39934999999999998</c:v>
                </c:pt>
                <c:pt idx="1950">
                  <c:v>0.35709000000000002</c:v>
                </c:pt>
                <c:pt idx="1951">
                  <c:v>0.33500999999999997</c:v>
                </c:pt>
                <c:pt idx="1952">
                  <c:v>0.35027999999999998</c:v>
                </c:pt>
                <c:pt idx="1953">
                  <c:v>0.37313000000000002</c:v>
                </c:pt>
                <c:pt idx="1954">
                  <c:v>0.36196</c:v>
                </c:pt>
                <c:pt idx="1955">
                  <c:v>0.31219999999999998</c:v>
                </c:pt>
                <c:pt idx="1956">
                  <c:v>0.25206000000000001</c:v>
                </c:pt>
                <c:pt idx="1957">
                  <c:v>0.20188999999999999</c:v>
                </c:pt>
                <c:pt idx="1958">
                  <c:v>0.16072</c:v>
                </c:pt>
                <c:pt idx="1959">
                  <c:v>0.12775</c:v>
                </c:pt>
                <c:pt idx="1960">
                  <c:v>0.11209</c:v>
                </c:pt>
                <c:pt idx="1961">
                  <c:v>0.11473</c:v>
                </c:pt>
                <c:pt idx="1962">
                  <c:v>0.11833</c:v>
                </c:pt>
                <c:pt idx="1963">
                  <c:v>0.10519000000000001</c:v>
                </c:pt>
                <c:pt idx="1964">
                  <c:v>7.6489000000000001E-2</c:v>
                </c:pt>
                <c:pt idx="1965">
                  <c:v>4.5490000000000003E-2</c:v>
                </c:pt>
                <c:pt idx="1966">
                  <c:v>1.8026E-2</c:v>
                </c:pt>
                <c:pt idx="1967">
                  <c:v>-1.1006E-2</c:v>
                </c:pt>
                <c:pt idx="1968">
                  <c:v>-4.3917999999999999E-2</c:v>
                </c:pt>
                <c:pt idx="1969">
                  <c:v>-7.1313000000000001E-2</c:v>
                </c:pt>
                <c:pt idx="1970">
                  <c:v>-7.9975000000000004E-2</c:v>
                </c:pt>
                <c:pt idx="1971">
                  <c:v>-6.6364000000000006E-2</c:v>
                </c:pt>
                <c:pt idx="1972">
                  <c:v>-3.8955999999999998E-2</c:v>
                </c:pt>
                <c:pt idx="1973">
                  <c:v>-7.9860999999999994E-3</c:v>
                </c:pt>
                <c:pt idx="1974">
                  <c:v>2.342E-2</c:v>
                </c:pt>
                <c:pt idx="1975">
                  <c:v>5.5820000000000002E-2</c:v>
                </c:pt>
                <c:pt idx="1976">
                  <c:v>8.4344000000000002E-2</c:v>
                </c:pt>
                <c:pt idx="1977">
                  <c:v>9.8625000000000004E-2</c:v>
                </c:pt>
                <c:pt idx="1978">
                  <c:v>9.3328999999999995E-2</c:v>
                </c:pt>
                <c:pt idx="1979">
                  <c:v>7.5120000000000006E-2</c:v>
                </c:pt>
                <c:pt idx="1980">
                  <c:v>5.7030999999999998E-2</c:v>
                </c:pt>
                <c:pt idx="1981">
                  <c:v>4.8756000000000001E-2</c:v>
                </c:pt>
                <c:pt idx="1982">
                  <c:v>5.4361E-2</c:v>
                </c:pt>
                <c:pt idx="1983">
                  <c:v>7.4883000000000005E-2</c:v>
                </c:pt>
                <c:pt idx="1984">
                  <c:v>0.10675</c:v>
                </c:pt>
                <c:pt idx="1985">
                  <c:v>0.13807</c:v>
                </c:pt>
                <c:pt idx="1986">
                  <c:v>0.15339</c:v>
                </c:pt>
                <c:pt idx="1987">
                  <c:v>0.14591999999999999</c:v>
                </c:pt>
                <c:pt idx="1988">
                  <c:v>0.12232999999999999</c:v>
                </c:pt>
                <c:pt idx="1989">
                  <c:v>9.2108999999999996E-2</c:v>
                </c:pt>
                <c:pt idx="1990">
                  <c:v>5.6623E-2</c:v>
                </c:pt>
                <c:pt idx="1991">
                  <c:v>1.5617000000000001E-2</c:v>
                </c:pt>
                <c:pt idx="1992">
                  <c:v>-1.8312999999999999E-2</c:v>
                </c:pt>
                <c:pt idx="1993">
                  <c:v>-2.3795E-2</c:v>
                </c:pt>
                <c:pt idx="1994">
                  <c:v>5.5043999999999996E-3</c:v>
                </c:pt>
                <c:pt idx="1995">
                  <c:v>5.0938999999999998E-2</c:v>
                </c:pt>
                <c:pt idx="1996">
                  <c:v>9.1647999999999993E-2</c:v>
                </c:pt>
                <c:pt idx="1997">
                  <c:v>0.12837999999999999</c:v>
                </c:pt>
                <c:pt idx="1998">
                  <c:v>0.17068</c:v>
                </c:pt>
                <c:pt idx="1999">
                  <c:v>0.20684</c:v>
                </c:pt>
                <c:pt idx="2000">
                  <c:v>0.20824999999999999</c:v>
                </c:pt>
                <c:pt idx="2001">
                  <c:v>0.16833000000000001</c:v>
                </c:pt>
                <c:pt idx="2002">
                  <c:v>0.11767</c:v>
                </c:pt>
                <c:pt idx="2003">
                  <c:v>8.8999999999999996E-2</c:v>
                </c:pt>
                <c:pt idx="2004">
                  <c:v>8.0836000000000005E-2</c:v>
                </c:pt>
                <c:pt idx="2005">
                  <c:v>6.8417000000000006E-2</c:v>
                </c:pt>
                <c:pt idx="2006">
                  <c:v>3.8338999999999998E-2</c:v>
                </c:pt>
                <c:pt idx="2007">
                  <c:v>-4.0017000000000004E-3</c:v>
                </c:pt>
                <c:pt idx="2008">
                  <c:v>-5.2457999999999998E-2</c:v>
                </c:pt>
                <c:pt idx="2009">
                  <c:v>-0.10609</c:v>
                </c:pt>
                <c:pt idx="2010">
                  <c:v>-0.15889</c:v>
                </c:pt>
                <c:pt idx="2011">
                  <c:v>-0.19989999999999999</c:v>
                </c:pt>
                <c:pt idx="2012">
                  <c:v>-0.22489999999999999</c:v>
                </c:pt>
                <c:pt idx="2013">
                  <c:v>-0.23672000000000001</c:v>
                </c:pt>
                <c:pt idx="2014">
                  <c:v>-0.23674999999999999</c:v>
                </c:pt>
                <c:pt idx="2015">
                  <c:v>-0.22972999999999999</c:v>
                </c:pt>
                <c:pt idx="2016">
                  <c:v>-0.23321</c:v>
                </c:pt>
                <c:pt idx="2017">
                  <c:v>-0.26254</c:v>
                </c:pt>
                <c:pt idx="2018">
                  <c:v>-0.30465999999999999</c:v>
                </c:pt>
                <c:pt idx="2019">
                  <c:v>-0.32739000000000001</c:v>
                </c:pt>
                <c:pt idx="2020">
                  <c:v>-0.32212000000000002</c:v>
                </c:pt>
                <c:pt idx="2021">
                  <c:v>-0.31806000000000001</c:v>
                </c:pt>
                <c:pt idx="2022">
                  <c:v>-0.34228999999999998</c:v>
                </c:pt>
                <c:pt idx="2023">
                  <c:v>-0.38263999999999998</c:v>
                </c:pt>
                <c:pt idx="2024">
                  <c:v>-0.40688000000000002</c:v>
                </c:pt>
                <c:pt idx="2025">
                  <c:v>-0.40638000000000002</c:v>
                </c:pt>
                <c:pt idx="2026">
                  <c:v>-0.40094999999999997</c:v>
                </c:pt>
                <c:pt idx="2027">
                  <c:v>-0.40603</c:v>
                </c:pt>
                <c:pt idx="2028">
                  <c:v>-0.41536000000000001</c:v>
                </c:pt>
                <c:pt idx="2029">
                  <c:v>-0.41726000000000002</c:v>
                </c:pt>
                <c:pt idx="2030">
                  <c:v>-0.41265000000000002</c:v>
                </c:pt>
                <c:pt idx="2031">
                  <c:v>-0.41210000000000002</c:v>
                </c:pt>
                <c:pt idx="2032">
                  <c:v>-0.42474000000000001</c:v>
                </c:pt>
                <c:pt idx="2033">
                  <c:v>-0.45286999999999999</c:v>
                </c:pt>
                <c:pt idx="2034">
                  <c:v>-0.48930000000000001</c:v>
                </c:pt>
                <c:pt idx="2035">
                  <c:v>-0.51971999999999996</c:v>
                </c:pt>
                <c:pt idx="2036">
                  <c:v>-0.53666999999999998</c:v>
                </c:pt>
                <c:pt idx="2037">
                  <c:v>-0.55132000000000003</c:v>
                </c:pt>
                <c:pt idx="2038">
                  <c:v>-0.58025000000000004</c:v>
                </c:pt>
                <c:pt idx="2039">
                  <c:v>-0.61902000000000001</c:v>
                </c:pt>
                <c:pt idx="2040">
                  <c:v>-0.64154</c:v>
                </c:pt>
                <c:pt idx="2041">
                  <c:v>-0.63129000000000002</c:v>
                </c:pt>
                <c:pt idx="2042">
                  <c:v>-0.60185</c:v>
                </c:pt>
                <c:pt idx="2043">
                  <c:v>-0.57943999999999996</c:v>
                </c:pt>
                <c:pt idx="2044">
                  <c:v>-0.57506999999999997</c:v>
                </c:pt>
                <c:pt idx="2045">
                  <c:v>-0.58169999999999999</c:v>
                </c:pt>
                <c:pt idx="2046">
                  <c:v>-0.58733999999999997</c:v>
                </c:pt>
                <c:pt idx="2047">
                  <c:v>-0.57926999999999995</c:v>
                </c:pt>
                <c:pt idx="2048">
                  <c:v>-0.54561999999999999</c:v>
                </c:pt>
                <c:pt idx="2049">
                  <c:v>-0.49045</c:v>
                </c:pt>
                <c:pt idx="2050">
                  <c:v>-0.44262000000000001</c:v>
                </c:pt>
                <c:pt idx="2051">
                  <c:v>-0.43071999999999999</c:v>
                </c:pt>
                <c:pt idx="2052">
                  <c:v>-0.44701999999999997</c:v>
                </c:pt>
                <c:pt idx="2053">
                  <c:v>-0.45301000000000002</c:v>
                </c:pt>
                <c:pt idx="2054">
                  <c:v>-0.42623</c:v>
                </c:pt>
                <c:pt idx="2055">
                  <c:v>-0.38763999999999998</c:v>
                </c:pt>
                <c:pt idx="2056">
                  <c:v>-0.37436999999999998</c:v>
                </c:pt>
                <c:pt idx="2057">
                  <c:v>-0.39661000000000002</c:v>
                </c:pt>
                <c:pt idx="2058">
                  <c:v>-0.43099999999999999</c:v>
                </c:pt>
                <c:pt idx="2059">
                  <c:v>-0.44907000000000002</c:v>
                </c:pt>
                <c:pt idx="2060">
                  <c:v>-0.44296000000000002</c:v>
                </c:pt>
                <c:pt idx="2061">
                  <c:v>-0.42832999999999999</c:v>
                </c:pt>
                <c:pt idx="2062">
                  <c:v>-0.42875999999999997</c:v>
                </c:pt>
                <c:pt idx="2063">
                  <c:v>-0.45245000000000002</c:v>
                </c:pt>
                <c:pt idx="2064">
                  <c:v>-0.47919</c:v>
                </c:pt>
                <c:pt idx="2065">
                  <c:v>-0.47804999999999997</c:v>
                </c:pt>
                <c:pt idx="2066">
                  <c:v>-0.44417000000000001</c:v>
                </c:pt>
                <c:pt idx="2067">
                  <c:v>-0.40886</c:v>
                </c:pt>
                <c:pt idx="2068">
                  <c:v>-0.40433000000000002</c:v>
                </c:pt>
                <c:pt idx="2069">
                  <c:v>-0.42691000000000001</c:v>
                </c:pt>
                <c:pt idx="2070">
                  <c:v>-0.44572000000000001</c:v>
                </c:pt>
                <c:pt idx="2071">
                  <c:v>-0.43783</c:v>
                </c:pt>
                <c:pt idx="2072">
                  <c:v>-0.40053</c:v>
                </c:pt>
                <c:pt idx="2073">
                  <c:v>-0.33845999999999998</c:v>
                </c:pt>
                <c:pt idx="2074">
                  <c:v>-0.2606</c:v>
                </c:pt>
                <c:pt idx="2075">
                  <c:v>-0.18851000000000001</c:v>
                </c:pt>
                <c:pt idx="2076">
                  <c:v>-0.14509</c:v>
                </c:pt>
                <c:pt idx="2077">
                  <c:v>-0.12887000000000001</c:v>
                </c:pt>
                <c:pt idx="2078">
                  <c:v>-0.11716</c:v>
                </c:pt>
                <c:pt idx="2079">
                  <c:v>-0.10147</c:v>
                </c:pt>
                <c:pt idx="2080">
                  <c:v>-0.10135</c:v>
                </c:pt>
                <c:pt idx="2081">
                  <c:v>-0.13156999999999999</c:v>
                </c:pt>
                <c:pt idx="2082">
                  <c:v>-0.1724</c:v>
                </c:pt>
                <c:pt idx="2083">
                  <c:v>-0.19047</c:v>
                </c:pt>
                <c:pt idx="2084">
                  <c:v>-0.17963000000000001</c:v>
                </c:pt>
                <c:pt idx="2085">
                  <c:v>-0.16234999999999999</c:v>
                </c:pt>
                <c:pt idx="2086">
                  <c:v>-0.15467</c:v>
                </c:pt>
                <c:pt idx="2087">
                  <c:v>-0.14937</c:v>
                </c:pt>
                <c:pt idx="2088">
                  <c:v>-0.13671</c:v>
                </c:pt>
                <c:pt idx="2089">
                  <c:v>-0.12404</c:v>
                </c:pt>
                <c:pt idx="2090">
                  <c:v>-0.12402000000000001</c:v>
                </c:pt>
                <c:pt idx="2091">
                  <c:v>-0.13366</c:v>
                </c:pt>
                <c:pt idx="2092">
                  <c:v>-0.13911999999999999</c:v>
                </c:pt>
                <c:pt idx="2093">
                  <c:v>-0.14027999999999999</c:v>
                </c:pt>
                <c:pt idx="2094">
                  <c:v>-0.15773000000000001</c:v>
                </c:pt>
                <c:pt idx="2095">
                  <c:v>-0.20748</c:v>
                </c:pt>
                <c:pt idx="2096">
                  <c:v>-0.27446999999999999</c:v>
                </c:pt>
                <c:pt idx="2097">
                  <c:v>-0.32296000000000002</c:v>
                </c:pt>
                <c:pt idx="2098">
                  <c:v>-0.33607999999999999</c:v>
                </c:pt>
                <c:pt idx="2099">
                  <c:v>-0.33534999999999998</c:v>
                </c:pt>
                <c:pt idx="2100">
                  <c:v>-0.35260999999999998</c:v>
                </c:pt>
                <c:pt idx="2101">
                  <c:v>-0.38997999999999999</c:v>
                </c:pt>
                <c:pt idx="2102">
                  <c:v>-0.42074</c:v>
                </c:pt>
                <c:pt idx="2103">
                  <c:v>-0.42663000000000001</c:v>
                </c:pt>
                <c:pt idx="2104">
                  <c:v>-0.41715000000000002</c:v>
                </c:pt>
                <c:pt idx="2105">
                  <c:v>-0.40783000000000003</c:v>
                </c:pt>
                <c:pt idx="2106">
                  <c:v>-0.39739000000000002</c:v>
                </c:pt>
                <c:pt idx="2107">
                  <c:v>-0.37929000000000002</c:v>
                </c:pt>
                <c:pt idx="2108">
                  <c:v>-0.36363000000000001</c:v>
                </c:pt>
                <c:pt idx="2109">
                  <c:v>-0.36986000000000002</c:v>
                </c:pt>
                <c:pt idx="2110">
                  <c:v>-0.40155999999999997</c:v>
                </c:pt>
                <c:pt idx="2111">
                  <c:v>-0.44291999999999998</c:v>
                </c:pt>
                <c:pt idx="2112">
                  <c:v>-0.47893000000000002</c:v>
                </c:pt>
                <c:pt idx="2113">
                  <c:v>-0.50494000000000006</c:v>
                </c:pt>
                <c:pt idx="2114">
                  <c:v>-0.51597000000000004</c:v>
                </c:pt>
                <c:pt idx="2115">
                  <c:v>-0.50288999999999995</c:v>
                </c:pt>
                <c:pt idx="2116">
                  <c:v>-0.46661999999999998</c:v>
                </c:pt>
                <c:pt idx="2117">
                  <c:v>-0.42603000000000002</c:v>
                </c:pt>
                <c:pt idx="2118">
                  <c:v>-0.40205999999999997</c:v>
                </c:pt>
                <c:pt idx="2119">
                  <c:v>-0.39827000000000001</c:v>
                </c:pt>
                <c:pt idx="2120">
                  <c:v>-0.40253</c:v>
                </c:pt>
                <c:pt idx="2121">
                  <c:v>-0.40404000000000001</c:v>
                </c:pt>
                <c:pt idx="2122">
                  <c:v>-0.40257999999999999</c:v>
                </c:pt>
                <c:pt idx="2123">
                  <c:v>-0.40328999999999998</c:v>
                </c:pt>
                <c:pt idx="2124">
                  <c:v>-0.40777999999999998</c:v>
                </c:pt>
                <c:pt idx="2125">
                  <c:v>-0.41213</c:v>
                </c:pt>
                <c:pt idx="2126">
                  <c:v>-0.41259000000000001</c:v>
                </c:pt>
                <c:pt idx="2127">
                  <c:v>-0.41092000000000001</c:v>
                </c:pt>
                <c:pt idx="2128">
                  <c:v>-0.40971999999999997</c:v>
                </c:pt>
                <c:pt idx="2129">
                  <c:v>-0.40117999999999998</c:v>
                </c:pt>
                <c:pt idx="2130">
                  <c:v>-0.36908000000000002</c:v>
                </c:pt>
                <c:pt idx="2131">
                  <c:v>-0.31180999999999998</c:v>
                </c:pt>
                <c:pt idx="2132">
                  <c:v>-0.25803999999999999</c:v>
                </c:pt>
                <c:pt idx="2133">
                  <c:v>-0.24378</c:v>
                </c:pt>
                <c:pt idx="2134">
                  <c:v>-0.27083000000000002</c:v>
                </c:pt>
                <c:pt idx="2135">
                  <c:v>-0.30170999999999998</c:v>
                </c:pt>
                <c:pt idx="2136">
                  <c:v>-0.30227999999999999</c:v>
                </c:pt>
                <c:pt idx="2137">
                  <c:v>-0.27822999999999998</c:v>
                </c:pt>
                <c:pt idx="2138">
                  <c:v>-0.26096000000000003</c:v>
                </c:pt>
                <c:pt idx="2139">
                  <c:v>-0.26837</c:v>
                </c:pt>
                <c:pt idx="2140">
                  <c:v>-0.29213</c:v>
                </c:pt>
                <c:pt idx="2141">
                  <c:v>-0.31644</c:v>
                </c:pt>
                <c:pt idx="2142">
                  <c:v>-0.33426</c:v>
                </c:pt>
                <c:pt idx="2143">
                  <c:v>-0.34582000000000002</c:v>
                </c:pt>
                <c:pt idx="2144">
                  <c:v>-0.35341</c:v>
                </c:pt>
                <c:pt idx="2145">
                  <c:v>-0.36087999999999998</c:v>
                </c:pt>
                <c:pt idx="2146">
                  <c:v>-0.37112000000000001</c:v>
                </c:pt>
                <c:pt idx="2147">
                  <c:v>-0.38141000000000003</c:v>
                </c:pt>
                <c:pt idx="2148">
                  <c:v>-0.38547999999999999</c:v>
                </c:pt>
                <c:pt idx="2149">
                  <c:v>-0.38081999999999999</c:v>
                </c:pt>
                <c:pt idx="2150">
                  <c:v>-0.37076999999999999</c:v>
                </c:pt>
                <c:pt idx="2151">
                  <c:v>-0.36113000000000001</c:v>
                </c:pt>
                <c:pt idx="2152">
                  <c:v>-0.3579</c:v>
                </c:pt>
                <c:pt idx="2153">
                  <c:v>-0.36496000000000001</c:v>
                </c:pt>
                <c:pt idx="2154">
                  <c:v>-0.37858000000000003</c:v>
                </c:pt>
                <c:pt idx="2155">
                  <c:v>-0.38656000000000001</c:v>
                </c:pt>
                <c:pt idx="2156">
                  <c:v>-0.37863999999999998</c:v>
                </c:pt>
                <c:pt idx="2157">
                  <c:v>-0.35672999999999999</c:v>
                </c:pt>
                <c:pt idx="2158">
                  <c:v>-0.33209</c:v>
                </c:pt>
                <c:pt idx="2159">
                  <c:v>-0.31668000000000002</c:v>
                </c:pt>
                <c:pt idx="2160">
                  <c:v>-0.32042999999999999</c:v>
                </c:pt>
                <c:pt idx="2161">
                  <c:v>-0.34906999999999999</c:v>
                </c:pt>
                <c:pt idx="2162">
                  <c:v>-0.39510000000000001</c:v>
                </c:pt>
                <c:pt idx="2163">
                  <c:v>-0.43665999999999999</c:v>
                </c:pt>
                <c:pt idx="2164">
                  <c:v>-0.45613999999999999</c:v>
                </c:pt>
                <c:pt idx="2165">
                  <c:v>-0.45737</c:v>
                </c:pt>
                <c:pt idx="2166">
                  <c:v>-0.45412000000000002</c:v>
                </c:pt>
                <c:pt idx="2167">
                  <c:v>-0.44461000000000001</c:v>
                </c:pt>
                <c:pt idx="2168">
                  <c:v>-0.41050999999999999</c:v>
                </c:pt>
                <c:pt idx="2169">
                  <c:v>-0.34325</c:v>
                </c:pt>
                <c:pt idx="2170">
                  <c:v>-0.26091999999999999</c:v>
                </c:pt>
                <c:pt idx="2171">
                  <c:v>-0.19597999999999999</c:v>
                </c:pt>
                <c:pt idx="2172">
                  <c:v>-0.17186000000000001</c:v>
                </c:pt>
                <c:pt idx="2173">
                  <c:v>-0.19001999999999999</c:v>
                </c:pt>
                <c:pt idx="2174">
                  <c:v>-0.23041</c:v>
                </c:pt>
                <c:pt idx="2175">
                  <c:v>-0.26396999999999998</c:v>
                </c:pt>
                <c:pt idx="2176">
                  <c:v>-0.27363999999999999</c:v>
                </c:pt>
                <c:pt idx="2177">
                  <c:v>-0.26579000000000003</c:v>
                </c:pt>
                <c:pt idx="2178">
                  <c:v>-0.25645000000000001</c:v>
                </c:pt>
                <c:pt idx="2179">
                  <c:v>-0.25098999999999999</c:v>
                </c:pt>
                <c:pt idx="2180">
                  <c:v>-0.24665000000000001</c:v>
                </c:pt>
                <c:pt idx="2181">
                  <c:v>-0.24889</c:v>
                </c:pt>
                <c:pt idx="2182">
                  <c:v>-0.26767000000000002</c:v>
                </c:pt>
                <c:pt idx="2183">
                  <c:v>-0.29693000000000003</c:v>
                </c:pt>
                <c:pt idx="2184">
                  <c:v>-0.31552999999999998</c:v>
                </c:pt>
                <c:pt idx="2185">
                  <c:v>-0.31373000000000001</c:v>
                </c:pt>
                <c:pt idx="2186">
                  <c:v>-0.30308000000000002</c:v>
                </c:pt>
                <c:pt idx="2187">
                  <c:v>-0.29322999999999999</c:v>
                </c:pt>
                <c:pt idx="2188">
                  <c:v>-0.27533000000000002</c:v>
                </c:pt>
                <c:pt idx="2189">
                  <c:v>-0.23943</c:v>
                </c:pt>
                <c:pt idx="2190">
                  <c:v>-0.19402</c:v>
                </c:pt>
                <c:pt idx="2191">
                  <c:v>-0.15365999999999999</c:v>
                </c:pt>
                <c:pt idx="2192">
                  <c:v>-0.11715</c:v>
                </c:pt>
                <c:pt idx="2193">
                  <c:v>-7.4895000000000003E-2</c:v>
                </c:pt>
                <c:pt idx="2194">
                  <c:v>-3.2698999999999999E-2</c:v>
                </c:pt>
                <c:pt idx="2195">
                  <c:v>-1.1129E-2</c:v>
                </c:pt>
                <c:pt idx="2196">
                  <c:v>-1.9765999999999999E-2</c:v>
                </c:pt>
                <c:pt idx="2197">
                  <c:v>-4.4257999999999999E-2</c:v>
                </c:pt>
                <c:pt idx="2198">
                  <c:v>-6.2243E-2</c:v>
                </c:pt>
                <c:pt idx="2199">
                  <c:v>-6.4366000000000007E-2</c:v>
                </c:pt>
                <c:pt idx="2200">
                  <c:v>-5.7411999999999998E-2</c:v>
                </c:pt>
                <c:pt idx="2201">
                  <c:v>-5.3367999999999999E-2</c:v>
                </c:pt>
                <c:pt idx="2202">
                  <c:v>-5.8278999999999997E-2</c:v>
                </c:pt>
                <c:pt idx="2203">
                  <c:v>-6.7904000000000006E-2</c:v>
                </c:pt>
                <c:pt idx="2204">
                  <c:v>-7.2472999999999996E-2</c:v>
                </c:pt>
                <c:pt idx="2205">
                  <c:v>-6.7992999999999998E-2</c:v>
                </c:pt>
                <c:pt idx="2206">
                  <c:v>-6.2497999999999998E-2</c:v>
                </c:pt>
                <c:pt idx="2207">
                  <c:v>-6.7602999999999996E-2</c:v>
                </c:pt>
                <c:pt idx="2208">
                  <c:v>-8.3429000000000003E-2</c:v>
                </c:pt>
                <c:pt idx="2209">
                  <c:v>-9.5310000000000006E-2</c:v>
                </c:pt>
                <c:pt idx="2210">
                  <c:v>-8.7609000000000006E-2</c:v>
                </c:pt>
                <c:pt idx="2211">
                  <c:v>-5.9756999999999998E-2</c:v>
                </c:pt>
                <c:pt idx="2212">
                  <c:v>-2.6473E-2</c:v>
                </c:pt>
                <c:pt idx="2213">
                  <c:v>-8.5543000000000001E-4</c:v>
                </c:pt>
                <c:pt idx="2214">
                  <c:v>2.1108999999999999E-2</c:v>
                </c:pt>
                <c:pt idx="2215">
                  <c:v>5.4649000000000003E-2</c:v>
                </c:pt>
                <c:pt idx="2216">
                  <c:v>0.10365000000000001</c:v>
                </c:pt>
                <c:pt idx="2217">
                  <c:v>0.15068000000000001</c:v>
                </c:pt>
                <c:pt idx="2218">
                  <c:v>0.17573</c:v>
                </c:pt>
                <c:pt idx="2219">
                  <c:v>0.17927000000000001</c:v>
                </c:pt>
                <c:pt idx="2220">
                  <c:v>0.17679</c:v>
                </c:pt>
                <c:pt idx="2221">
                  <c:v>0.17448</c:v>
                </c:pt>
                <c:pt idx="2222">
                  <c:v>0.16450999999999999</c:v>
                </c:pt>
                <c:pt idx="2223">
                  <c:v>0.14613000000000001</c:v>
                </c:pt>
                <c:pt idx="2224">
                  <c:v>0.13621</c:v>
                </c:pt>
                <c:pt idx="2225">
                  <c:v>0.15048</c:v>
                </c:pt>
                <c:pt idx="2226">
                  <c:v>0.18461</c:v>
                </c:pt>
                <c:pt idx="2227">
                  <c:v>0.22186</c:v>
                </c:pt>
                <c:pt idx="2228">
                  <c:v>0.25079000000000001</c:v>
                </c:pt>
                <c:pt idx="2229">
                  <c:v>0.26752999999999999</c:v>
                </c:pt>
                <c:pt idx="2230">
                  <c:v>0.27078000000000002</c:v>
                </c:pt>
                <c:pt idx="2231">
                  <c:v>0.2661</c:v>
                </c:pt>
                <c:pt idx="2232">
                  <c:v>0.26772000000000001</c:v>
                </c:pt>
                <c:pt idx="2233">
                  <c:v>0.2833</c:v>
                </c:pt>
                <c:pt idx="2234">
                  <c:v>0.30213000000000001</c:v>
                </c:pt>
                <c:pt idx="2235">
                  <c:v>0.31135000000000002</c:v>
                </c:pt>
                <c:pt idx="2236">
                  <c:v>0.31857000000000002</c:v>
                </c:pt>
                <c:pt idx="2237">
                  <c:v>0.34199000000000002</c:v>
                </c:pt>
                <c:pt idx="2238">
                  <c:v>0.37957999999999997</c:v>
                </c:pt>
                <c:pt idx="2239">
                  <c:v>0.40654000000000001</c:v>
                </c:pt>
                <c:pt idx="2240">
                  <c:v>0.40794999999999998</c:v>
                </c:pt>
                <c:pt idx="2241">
                  <c:v>0.39744000000000002</c:v>
                </c:pt>
                <c:pt idx="2242">
                  <c:v>0.39554</c:v>
                </c:pt>
                <c:pt idx="2243">
                  <c:v>0.40336</c:v>
                </c:pt>
                <c:pt idx="2244">
                  <c:v>0.40878999999999999</c:v>
                </c:pt>
                <c:pt idx="2245">
                  <c:v>0.40727999999999998</c:v>
                </c:pt>
                <c:pt idx="2246">
                  <c:v>0.40266000000000002</c:v>
                </c:pt>
                <c:pt idx="2247">
                  <c:v>0.39423000000000002</c:v>
                </c:pt>
                <c:pt idx="2248">
                  <c:v>0.37673000000000001</c:v>
                </c:pt>
                <c:pt idx="2249">
                  <c:v>0.35082000000000002</c:v>
                </c:pt>
                <c:pt idx="2250">
                  <c:v>0.32207999999999998</c:v>
                </c:pt>
                <c:pt idx="2251">
                  <c:v>0.29235</c:v>
                </c:pt>
                <c:pt idx="2252">
                  <c:v>0.26375999999999999</c:v>
                </c:pt>
                <c:pt idx="2253">
                  <c:v>0.24909000000000001</c:v>
                </c:pt>
                <c:pt idx="2254">
                  <c:v>0.26354</c:v>
                </c:pt>
                <c:pt idx="2255">
                  <c:v>0.30312</c:v>
                </c:pt>
                <c:pt idx="2256">
                  <c:v>0.34319</c:v>
                </c:pt>
                <c:pt idx="2257">
                  <c:v>0.36329</c:v>
                </c:pt>
                <c:pt idx="2258">
                  <c:v>0.3639</c:v>
                </c:pt>
                <c:pt idx="2259">
                  <c:v>0.35533999999999999</c:v>
                </c:pt>
                <c:pt idx="2260">
                  <c:v>0.34245999999999999</c:v>
                </c:pt>
                <c:pt idx="2261">
                  <c:v>0.32795000000000002</c:v>
                </c:pt>
                <c:pt idx="2262">
                  <c:v>0.31962000000000002</c:v>
                </c:pt>
                <c:pt idx="2263">
                  <c:v>0.32179000000000002</c:v>
                </c:pt>
                <c:pt idx="2264">
                  <c:v>0.32547999999999999</c:v>
                </c:pt>
                <c:pt idx="2265">
                  <c:v>0.31924999999999998</c:v>
                </c:pt>
                <c:pt idx="2266">
                  <c:v>0.30660999999999999</c:v>
                </c:pt>
                <c:pt idx="2267">
                  <c:v>0.30107</c:v>
                </c:pt>
                <c:pt idx="2268">
                  <c:v>0.30537999999999998</c:v>
                </c:pt>
                <c:pt idx="2269">
                  <c:v>0.30867</c:v>
                </c:pt>
                <c:pt idx="2270">
                  <c:v>0.30719000000000002</c:v>
                </c:pt>
                <c:pt idx="2271">
                  <c:v>0.31634000000000001</c:v>
                </c:pt>
                <c:pt idx="2272">
                  <c:v>0.35377999999999998</c:v>
                </c:pt>
                <c:pt idx="2273">
                  <c:v>0.41493000000000002</c:v>
                </c:pt>
                <c:pt idx="2274">
                  <c:v>0.47303000000000001</c:v>
                </c:pt>
                <c:pt idx="2275">
                  <c:v>0.50439999999999996</c:v>
                </c:pt>
                <c:pt idx="2276">
                  <c:v>0.51041999999999998</c:v>
                </c:pt>
                <c:pt idx="2277">
                  <c:v>0.51331000000000004</c:v>
                </c:pt>
                <c:pt idx="2278">
                  <c:v>0.53115999999999997</c:v>
                </c:pt>
                <c:pt idx="2279">
                  <c:v>0.56040999999999996</c:v>
                </c:pt>
                <c:pt idx="2280">
                  <c:v>0.58459000000000005</c:v>
                </c:pt>
                <c:pt idx="2281">
                  <c:v>0.59623000000000004</c:v>
                </c:pt>
                <c:pt idx="2282">
                  <c:v>0.60150000000000003</c:v>
                </c:pt>
                <c:pt idx="2283">
                  <c:v>0.60375000000000001</c:v>
                </c:pt>
                <c:pt idx="2284">
                  <c:v>0.59541999999999995</c:v>
                </c:pt>
                <c:pt idx="2285">
                  <c:v>0.57462999999999997</c:v>
                </c:pt>
                <c:pt idx="2286">
                  <c:v>0.55933999999999995</c:v>
                </c:pt>
                <c:pt idx="2287">
                  <c:v>0.57077999999999995</c:v>
                </c:pt>
                <c:pt idx="2288">
                  <c:v>0.60616999999999999</c:v>
                </c:pt>
                <c:pt idx="2289">
                  <c:v>0.64166000000000001</c:v>
                </c:pt>
                <c:pt idx="2290">
                  <c:v>0.66196999999999995</c:v>
                </c:pt>
                <c:pt idx="2291">
                  <c:v>0.67352999999999996</c:v>
                </c:pt>
                <c:pt idx="2292">
                  <c:v>0.68581000000000003</c:v>
                </c:pt>
                <c:pt idx="2293">
                  <c:v>0.69355</c:v>
                </c:pt>
                <c:pt idx="2294">
                  <c:v>0.68488000000000004</c:v>
                </c:pt>
                <c:pt idx="2295">
                  <c:v>0.65778000000000003</c:v>
                </c:pt>
                <c:pt idx="2296">
                  <c:v>0.62053000000000003</c:v>
                </c:pt>
                <c:pt idx="2297">
                  <c:v>0.58233999999999997</c:v>
                </c:pt>
                <c:pt idx="2298">
                  <c:v>0.55115999999999998</c:v>
                </c:pt>
                <c:pt idx="2299">
                  <c:v>0.53561999999999999</c:v>
                </c:pt>
                <c:pt idx="2300">
                  <c:v>0.54098000000000002</c:v>
                </c:pt>
                <c:pt idx="2301">
                  <c:v>0.56367</c:v>
                </c:pt>
                <c:pt idx="2302">
                  <c:v>0.59250999999999998</c:v>
                </c:pt>
                <c:pt idx="2303">
                  <c:v>0.61284000000000005</c:v>
                </c:pt>
                <c:pt idx="2304">
                  <c:v>0.61019999999999996</c:v>
                </c:pt>
                <c:pt idx="2305">
                  <c:v>0.58101999999999998</c:v>
                </c:pt>
                <c:pt idx="2306">
                  <c:v>0.54625999999999997</c:v>
                </c:pt>
                <c:pt idx="2307">
                  <c:v>0.54381000000000002</c:v>
                </c:pt>
                <c:pt idx="2308">
                  <c:v>0.59165999999999996</c:v>
                </c:pt>
                <c:pt idx="2309">
                  <c:v>0.66069</c:v>
                </c:pt>
                <c:pt idx="2310">
                  <c:v>0.69794</c:v>
                </c:pt>
                <c:pt idx="2311">
                  <c:v>0.68049999999999999</c:v>
                </c:pt>
                <c:pt idx="2312">
                  <c:v>0.63558000000000003</c:v>
                </c:pt>
                <c:pt idx="2313">
                  <c:v>0.60287999999999997</c:v>
                </c:pt>
                <c:pt idx="2314">
                  <c:v>0.58914999999999995</c:v>
                </c:pt>
                <c:pt idx="2315">
                  <c:v>0.57147000000000003</c:v>
                </c:pt>
                <c:pt idx="2316">
                  <c:v>0.53817000000000004</c:v>
                </c:pt>
                <c:pt idx="2317">
                  <c:v>0.50924000000000003</c:v>
                </c:pt>
                <c:pt idx="2318">
                  <c:v>0.51032999999999995</c:v>
                </c:pt>
                <c:pt idx="2319">
                  <c:v>0.53676999999999997</c:v>
                </c:pt>
                <c:pt idx="2320">
                  <c:v>0.55411999999999995</c:v>
                </c:pt>
                <c:pt idx="2321">
                  <c:v>0.53269</c:v>
                </c:pt>
                <c:pt idx="2322">
                  <c:v>0.47400999999999999</c:v>
                </c:pt>
                <c:pt idx="2323">
                  <c:v>0.40266999999999997</c:v>
                </c:pt>
                <c:pt idx="2324">
                  <c:v>0.34039999999999998</c:v>
                </c:pt>
                <c:pt idx="2325">
                  <c:v>0.29348999999999997</c:v>
                </c:pt>
                <c:pt idx="2326">
                  <c:v>0.26038</c:v>
                </c:pt>
                <c:pt idx="2327">
                  <c:v>0.24151</c:v>
                </c:pt>
                <c:pt idx="2328">
                  <c:v>0.23788999999999999</c:v>
                </c:pt>
                <c:pt idx="2329">
                  <c:v>0.24549000000000001</c:v>
                </c:pt>
                <c:pt idx="2330">
                  <c:v>0.25661</c:v>
                </c:pt>
                <c:pt idx="2331">
                  <c:v>0.26521</c:v>
                </c:pt>
                <c:pt idx="2332">
                  <c:v>0.26647999999999999</c:v>
                </c:pt>
                <c:pt idx="2333">
                  <c:v>0.25246000000000002</c:v>
                </c:pt>
                <c:pt idx="2334">
                  <c:v>0.21648999999999999</c:v>
                </c:pt>
                <c:pt idx="2335">
                  <c:v>0.16694000000000001</c:v>
                </c:pt>
                <c:pt idx="2336">
                  <c:v>0.13058</c:v>
                </c:pt>
                <c:pt idx="2337">
                  <c:v>0.13155</c:v>
                </c:pt>
                <c:pt idx="2338">
                  <c:v>0.16536999999999999</c:v>
                </c:pt>
                <c:pt idx="2339">
                  <c:v>0.20158999999999999</c:v>
                </c:pt>
                <c:pt idx="2340">
                  <c:v>0.21703</c:v>
                </c:pt>
                <c:pt idx="2341">
                  <c:v>0.21965000000000001</c:v>
                </c:pt>
                <c:pt idx="2342">
                  <c:v>0.23258999999999999</c:v>
                </c:pt>
                <c:pt idx="2343">
                  <c:v>0.26040000000000002</c:v>
                </c:pt>
                <c:pt idx="2344">
                  <c:v>0.28376000000000001</c:v>
                </c:pt>
                <c:pt idx="2345">
                  <c:v>0.28858</c:v>
                </c:pt>
                <c:pt idx="2346">
                  <c:v>0.28715000000000002</c:v>
                </c:pt>
                <c:pt idx="2347">
                  <c:v>0.30209999999999998</c:v>
                </c:pt>
                <c:pt idx="2348">
                  <c:v>0.33742</c:v>
                </c:pt>
                <c:pt idx="2349">
                  <c:v>0.37647000000000003</c:v>
                </c:pt>
                <c:pt idx="2350">
                  <c:v>0.40566000000000002</c:v>
                </c:pt>
                <c:pt idx="2351">
                  <c:v>0.42724000000000001</c:v>
                </c:pt>
                <c:pt idx="2352">
                  <c:v>0.44568999999999998</c:v>
                </c:pt>
                <c:pt idx="2353">
                  <c:v>0.45312000000000002</c:v>
                </c:pt>
                <c:pt idx="2354">
                  <c:v>0.43780000000000002</c:v>
                </c:pt>
                <c:pt idx="2355">
                  <c:v>0.40293000000000001</c:v>
                </c:pt>
                <c:pt idx="2356">
                  <c:v>0.36774000000000001</c:v>
                </c:pt>
                <c:pt idx="2357">
                  <c:v>0.35</c:v>
                </c:pt>
                <c:pt idx="2358">
                  <c:v>0.35407</c:v>
                </c:pt>
                <c:pt idx="2359">
                  <c:v>0.37507000000000001</c:v>
                </c:pt>
                <c:pt idx="2360">
                  <c:v>0.40544000000000002</c:v>
                </c:pt>
                <c:pt idx="2361">
                  <c:v>0.43442999999999998</c:v>
                </c:pt>
                <c:pt idx="2362">
                  <c:v>0.45051999999999998</c:v>
                </c:pt>
                <c:pt idx="2363">
                  <c:v>0.45327000000000001</c:v>
                </c:pt>
                <c:pt idx="2364">
                  <c:v>0.45852999999999999</c:v>
                </c:pt>
                <c:pt idx="2365">
                  <c:v>0.48220000000000002</c:v>
                </c:pt>
                <c:pt idx="2366">
                  <c:v>0.51842999999999995</c:v>
                </c:pt>
                <c:pt idx="2367">
                  <c:v>0.54149999999999998</c:v>
                </c:pt>
                <c:pt idx="2368">
                  <c:v>0.53202000000000005</c:v>
                </c:pt>
                <c:pt idx="2369">
                  <c:v>0.49782999999999999</c:v>
                </c:pt>
                <c:pt idx="2370">
                  <c:v>0.46711000000000003</c:v>
                </c:pt>
                <c:pt idx="2371">
                  <c:v>0.46277000000000001</c:v>
                </c:pt>
                <c:pt idx="2372">
                  <c:v>0.48263</c:v>
                </c:pt>
                <c:pt idx="2373">
                  <c:v>0.50129999999999997</c:v>
                </c:pt>
                <c:pt idx="2374">
                  <c:v>0.49260999999999999</c:v>
                </c:pt>
                <c:pt idx="2375">
                  <c:v>0.45332</c:v>
                </c:pt>
                <c:pt idx="2376">
                  <c:v>0.40440999999999999</c:v>
                </c:pt>
                <c:pt idx="2377">
                  <c:v>0.36730000000000002</c:v>
                </c:pt>
                <c:pt idx="2378">
                  <c:v>0.34354000000000001</c:v>
                </c:pt>
                <c:pt idx="2379">
                  <c:v>0.32185000000000002</c:v>
                </c:pt>
                <c:pt idx="2380">
                  <c:v>0.29743000000000003</c:v>
                </c:pt>
                <c:pt idx="2381">
                  <c:v>0.27374999999999999</c:v>
                </c:pt>
                <c:pt idx="2382">
                  <c:v>0.24990000000000001</c:v>
                </c:pt>
                <c:pt idx="2383">
                  <c:v>0.22111</c:v>
                </c:pt>
                <c:pt idx="2384">
                  <c:v>0.19262000000000001</c:v>
                </c:pt>
                <c:pt idx="2385">
                  <c:v>0.17895</c:v>
                </c:pt>
                <c:pt idx="2386">
                  <c:v>0.18493999999999999</c:v>
                </c:pt>
                <c:pt idx="2387">
                  <c:v>0.19943</c:v>
                </c:pt>
                <c:pt idx="2388">
                  <c:v>0.21243000000000001</c:v>
                </c:pt>
                <c:pt idx="2389">
                  <c:v>0.22620000000000001</c:v>
                </c:pt>
                <c:pt idx="2390">
                  <c:v>0.24265</c:v>
                </c:pt>
                <c:pt idx="2391">
                  <c:v>0.25275999999999998</c:v>
                </c:pt>
                <c:pt idx="2392">
                  <c:v>0.25019000000000002</c:v>
                </c:pt>
                <c:pt idx="2393">
                  <c:v>0.24667</c:v>
                </c:pt>
                <c:pt idx="2394">
                  <c:v>0.26083000000000001</c:v>
                </c:pt>
                <c:pt idx="2395">
                  <c:v>0.29529</c:v>
                </c:pt>
                <c:pt idx="2396">
                  <c:v>0.33389999999999997</c:v>
                </c:pt>
                <c:pt idx="2397">
                  <c:v>0.35918</c:v>
                </c:pt>
                <c:pt idx="2398">
                  <c:v>0.36564999999999998</c:v>
                </c:pt>
                <c:pt idx="2399">
                  <c:v>0.35975000000000001</c:v>
                </c:pt>
                <c:pt idx="2400">
                  <c:v>0.35298000000000002</c:v>
                </c:pt>
                <c:pt idx="2401">
                  <c:v>0.35154999999999997</c:v>
                </c:pt>
                <c:pt idx="2402">
                  <c:v>0.34859000000000001</c:v>
                </c:pt>
                <c:pt idx="2403">
                  <c:v>0.33209</c:v>
                </c:pt>
                <c:pt idx="2404">
                  <c:v>0.30463000000000001</c:v>
                </c:pt>
                <c:pt idx="2405">
                  <c:v>0.28641</c:v>
                </c:pt>
                <c:pt idx="2406">
                  <c:v>0.29183999999999999</c:v>
                </c:pt>
                <c:pt idx="2407">
                  <c:v>0.31213000000000002</c:v>
                </c:pt>
                <c:pt idx="2408">
                  <c:v>0.33017999999999997</c:v>
                </c:pt>
                <c:pt idx="2409">
                  <c:v>0.34361000000000003</c:v>
                </c:pt>
                <c:pt idx="2410">
                  <c:v>0.36074000000000001</c:v>
                </c:pt>
                <c:pt idx="2411">
                  <c:v>0.38063000000000002</c:v>
                </c:pt>
                <c:pt idx="2412">
                  <c:v>0.39180999999999999</c:v>
                </c:pt>
                <c:pt idx="2413">
                  <c:v>0.38866000000000001</c:v>
                </c:pt>
                <c:pt idx="2414">
                  <c:v>0.37685000000000002</c:v>
                </c:pt>
                <c:pt idx="2415">
                  <c:v>0.36308000000000001</c:v>
                </c:pt>
                <c:pt idx="2416">
                  <c:v>0.34977999999999998</c:v>
                </c:pt>
                <c:pt idx="2417">
                  <c:v>0.33917000000000003</c:v>
                </c:pt>
                <c:pt idx="2418">
                  <c:v>0.3332</c:v>
                </c:pt>
                <c:pt idx="2419">
                  <c:v>0.32965</c:v>
                </c:pt>
                <c:pt idx="2420">
                  <c:v>0.32528000000000001</c:v>
                </c:pt>
                <c:pt idx="2421">
                  <c:v>0.32057999999999998</c:v>
                </c:pt>
                <c:pt idx="2422">
                  <c:v>0.31446000000000002</c:v>
                </c:pt>
                <c:pt idx="2423">
                  <c:v>0.29996</c:v>
                </c:pt>
                <c:pt idx="2424">
                  <c:v>0.27567999999999998</c:v>
                </c:pt>
                <c:pt idx="2425">
                  <c:v>0.25712000000000002</c:v>
                </c:pt>
                <c:pt idx="2426">
                  <c:v>0.26297999999999999</c:v>
                </c:pt>
                <c:pt idx="2427">
                  <c:v>0.29093999999999998</c:v>
                </c:pt>
                <c:pt idx="2428">
                  <c:v>0.31879000000000002</c:v>
                </c:pt>
                <c:pt idx="2429">
                  <c:v>0.32926</c:v>
                </c:pt>
                <c:pt idx="2430">
                  <c:v>0.32228000000000001</c:v>
                </c:pt>
                <c:pt idx="2431">
                  <c:v>0.30335000000000001</c:v>
                </c:pt>
                <c:pt idx="2432">
                  <c:v>0.27403</c:v>
                </c:pt>
                <c:pt idx="2433">
                  <c:v>0.23677000000000001</c:v>
                </c:pt>
                <c:pt idx="2434">
                  <c:v>0.19711999999999999</c:v>
                </c:pt>
                <c:pt idx="2435">
                  <c:v>0.15642</c:v>
                </c:pt>
                <c:pt idx="2436">
                  <c:v>0.1125</c:v>
                </c:pt>
                <c:pt idx="2437">
                  <c:v>7.1554000000000006E-2</c:v>
                </c:pt>
                <c:pt idx="2438">
                  <c:v>4.9030999999999998E-2</c:v>
                </c:pt>
                <c:pt idx="2439">
                  <c:v>5.3263999999999999E-2</c:v>
                </c:pt>
                <c:pt idx="2440">
                  <c:v>7.6180999999999999E-2</c:v>
                </c:pt>
                <c:pt idx="2441">
                  <c:v>0.10475</c:v>
                </c:pt>
                <c:pt idx="2442">
                  <c:v>0.13386999999999999</c:v>
                </c:pt>
                <c:pt idx="2443">
                  <c:v>0.16400999999999999</c:v>
                </c:pt>
                <c:pt idx="2444">
                  <c:v>0.1953</c:v>
                </c:pt>
                <c:pt idx="2445">
                  <c:v>0.22972000000000001</c:v>
                </c:pt>
                <c:pt idx="2446">
                  <c:v>0.27154</c:v>
                </c:pt>
                <c:pt idx="2447">
                  <c:v>0.31892999999999999</c:v>
                </c:pt>
                <c:pt idx="2448">
                  <c:v>0.36137000000000002</c:v>
                </c:pt>
                <c:pt idx="2449">
                  <c:v>0.39155000000000001</c:v>
                </c:pt>
                <c:pt idx="2450">
                  <c:v>0.41436000000000001</c:v>
                </c:pt>
                <c:pt idx="2451">
                  <c:v>0.43818000000000001</c:v>
                </c:pt>
                <c:pt idx="2452">
                  <c:v>0.46277000000000001</c:v>
                </c:pt>
                <c:pt idx="2453">
                  <c:v>0.48122999999999999</c:v>
                </c:pt>
                <c:pt idx="2454">
                  <c:v>0.48926999999999998</c:v>
                </c:pt>
                <c:pt idx="2455">
                  <c:v>0.48744999999999999</c:v>
                </c:pt>
                <c:pt idx="2456">
                  <c:v>0.47936000000000001</c:v>
                </c:pt>
                <c:pt idx="2457">
                  <c:v>0.47245999999999999</c:v>
                </c:pt>
                <c:pt idx="2458">
                  <c:v>0.47409000000000001</c:v>
                </c:pt>
                <c:pt idx="2459">
                  <c:v>0.48098000000000002</c:v>
                </c:pt>
                <c:pt idx="2460">
                  <c:v>0.47965000000000002</c:v>
                </c:pt>
                <c:pt idx="2461">
                  <c:v>0.46442</c:v>
                </c:pt>
                <c:pt idx="2462">
                  <c:v>0.44772000000000001</c:v>
                </c:pt>
                <c:pt idx="2463">
                  <c:v>0.44319999999999998</c:v>
                </c:pt>
                <c:pt idx="2464">
                  <c:v>0.44621</c:v>
                </c:pt>
                <c:pt idx="2465">
                  <c:v>0.44368000000000002</c:v>
                </c:pt>
                <c:pt idx="2466">
                  <c:v>0.43735000000000002</c:v>
                </c:pt>
                <c:pt idx="2467">
                  <c:v>0.44130999999999998</c:v>
                </c:pt>
                <c:pt idx="2468">
                  <c:v>0.45882000000000001</c:v>
                </c:pt>
                <c:pt idx="2469">
                  <c:v>0.47924</c:v>
                </c:pt>
                <c:pt idx="2470">
                  <c:v>0.49969000000000002</c:v>
                </c:pt>
                <c:pt idx="2471">
                  <c:v>0.53112999999999999</c:v>
                </c:pt>
                <c:pt idx="2472">
                  <c:v>0.57579999999999998</c:v>
                </c:pt>
                <c:pt idx="2473">
                  <c:v>0.61551</c:v>
                </c:pt>
                <c:pt idx="2474">
                  <c:v>0.63473999999999997</c:v>
                </c:pt>
                <c:pt idx="2475">
                  <c:v>0.64205999999999996</c:v>
                </c:pt>
                <c:pt idx="2476">
                  <c:v>0.65325</c:v>
                </c:pt>
                <c:pt idx="2477">
                  <c:v>0.66200000000000003</c:v>
                </c:pt>
                <c:pt idx="2478">
                  <c:v>0.64529000000000003</c:v>
                </c:pt>
                <c:pt idx="2479">
                  <c:v>0.59582999999999997</c:v>
                </c:pt>
                <c:pt idx="2480">
                  <c:v>0.53473000000000004</c:v>
                </c:pt>
                <c:pt idx="2481">
                  <c:v>0.49036000000000002</c:v>
                </c:pt>
                <c:pt idx="2482">
                  <c:v>0.47509000000000001</c:v>
                </c:pt>
                <c:pt idx="2483">
                  <c:v>0.48279</c:v>
                </c:pt>
                <c:pt idx="2484">
                  <c:v>0.49895</c:v>
                </c:pt>
                <c:pt idx="2485">
                  <c:v>0.51126000000000005</c:v>
                </c:pt>
                <c:pt idx="2486">
                  <c:v>0.51865000000000006</c:v>
                </c:pt>
                <c:pt idx="2487">
                  <c:v>0.53134000000000003</c:v>
                </c:pt>
                <c:pt idx="2488">
                  <c:v>0.55523</c:v>
                </c:pt>
                <c:pt idx="2489">
                  <c:v>0.57735000000000003</c:v>
                </c:pt>
                <c:pt idx="2490">
                  <c:v>0.57516999999999996</c:v>
                </c:pt>
                <c:pt idx="2491">
                  <c:v>0.53998999999999997</c:v>
                </c:pt>
                <c:pt idx="2492">
                  <c:v>0.48286000000000001</c:v>
                </c:pt>
                <c:pt idx="2493">
                  <c:v>0.41954000000000002</c:v>
                </c:pt>
                <c:pt idx="2494">
                  <c:v>0.36059000000000002</c:v>
                </c:pt>
                <c:pt idx="2495">
                  <c:v>0.31544</c:v>
                </c:pt>
                <c:pt idx="2496">
                  <c:v>0.29148000000000002</c:v>
                </c:pt>
                <c:pt idx="2497">
                  <c:v>0.28499999999999998</c:v>
                </c:pt>
                <c:pt idx="2498">
                  <c:v>0.28399000000000002</c:v>
                </c:pt>
                <c:pt idx="2499">
                  <c:v>0.28323999999999999</c:v>
                </c:pt>
                <c:pt idx="2500">
                  <c:v>0.28587000000000001</c:v>
                </c:pt>
                <c:pt idx="2501">
                  <c:v>0.28810999999999998</c:v>
                </c:pt>
                <c:pt idx="2502">
                  <c:v>0.27812999999999999</c:v>
                </c:pt>
                <c:pt idx="2503">
                  <c:v>0.25574999999999998</c:v>
                </c:pt>
                <c:pt idx="2504">
                  <c:v>0.23712</c:v>
                </c:pt>
                <c:pt idx="2505">
                  <c:v>0.23039000000000001</c:v>
                </c:pt>
                <c:pt idx="2506">
                  <c:v>0.22267000000000001</c:v>
                </c:pt>
                <c:pt idx="2507">
                  <c:v>0.20522000000000001</c:v>
                </c:pt>
                <c:pt idx="2508">
                  <c:v>0.19650999999999999</c:v>
                </c:pt>
                <c:pt idx="2509">
                  <c:v>0.21998000000000001</c:v>
                </c:pt>
                <c:pt idx="2510">
                  <c:v>0.26756999999999997</c:v>
                </c:pt>
                <c:pt idx="2511">
                  <c:v>0.30701000000000001</c:v>
                </c:pt>
                <c:pt idx="2512">
                  <c:v>0.32278000000000001</c:v>
                </c:pt>
                <c:pt idx="2513">
                  <c:v>0.32822000000000001</c:v>
                </c:pt>
                <c:pt idx="2514">
                  <c:v>0.33513999999999999</c:v>
                </c:pt>
                <c:pt idx="2515">
                  <c:v>0.33267000000000002</c:v>
                </c:pt>
                <c:pt idx="2516">
                  <c:v>0.30692999999999998</c:v>
                </c:pt>
                <c:pt idx="2517">
                  <c:v>0.26706000000000002</c:v>
                </c:pt>
                <c:pt idx="2518">
                  <c:v>0.23732</c:v>
                </c:pt>
                <c:pt idx="2519">
                  <c:v>0.22786999999999999</c:v>
                </c:pt>
                <c:pt idx="2520">
                  <c:v>0.22402</c:v>
                </c:pt>
                <c:pt idx="2521">
                  <c:v>0.20466000000000001</c:v>
                </c:pt>
                <c:pt idx="2522">
                  <c:v>0.16549</c:v>
                </c:pt>
                <c:pt idx="2523">
                  <c:v>0.12224</c:v>
                </c:pt>
                <c:pt idx="2524">
                  <c:v>9.2473E-2</c:v>
                </c:pt>
                <c:pt idx="2525">
                  <c:v>7.7579999999999996E-2</c:v>
                </c:pt>
                <c:pt idx="2526">
                  <c:v>6.6045999999999994E-2</c:v>
                </c:pt>
                <c:pt idx="2527">
                  <c:v>5.3304999999999998E-2</c:v>
                </c:pt>
                <c:pt idx="2528">
                  <c:v>4.9093999999999999E-2</c:v>
                </c:pt>
                <c:pt idx="2529">
                  <c:v>5.9892000000000001E-2</c:v>
                </c:pt>
                <c:pt idx="2530">
                  <c:v>7.3718000000000006E-2</c:v>
                </c:pt>
                <c:pt idx="2531">
                  <c:v>7.4629000000000001E-2</c:v>
                </c:pt>
                <c:pt idx="2532">
                  <c:v>6.7667000000000005E-2</c:v>
                </c:pt>
                <c:pt idx="2533">
                  <c:v>7.4898999999999993E-2</c:v>
                </c:pt>
                <c:pt idx="2534">
                  <c:v>0.10653</c:v>
                </c:pt>
                <c:pt idx="2535">
                  <c:v>0.14982999999999999</c:v>
                </c:pt>
                <c:pt idx="2536">
                  <c:v>0.18934999999999999</c:v>
                </c:pt>
                <c:pt idx="2537">
                  <c:v>0.223</c:v>
                </c:pt>
                <c:pt idx="2538">
                  <c:v>0.25058999999999998</c:v>
                </c:pt>
                <c:pt idx="2539">
                  <c:v>0.26016</c:v>
                </c:pt>
                <c:pt idx="2540">
                  <c:v>0.24027000000000001</c:v>
                </c:pt>
                <c:pt idx="2541">
                  <c:v>0.20061999999999999</c:v>
                </c:pt>
                <c:pt idx="2542">
                  <c:v>0.16653000000000001</c:v>
                </c:pt>
                <c:pt idx="2543">
                  <c:v>0.15201999999999999</c:v>
                </c:pt>
                <c:pt idx="2544">
                  <c:v>0.14745</c:v>
                </c:pt>
                <c:pt idx="2545">
                  <c:v>0.13586999999999999</c:v>
                </c:pt>
                <c:pt idx="2546">
                  <c:v>0.11538</c:v>
                </c:pt>
                <c:pt idx="2547">
                  <c:v>0.10235</c:v>
                </c:pt>
                <c:pt idx="2548">
                  <c:v>0.11537</c:v>
                </c:pt>
                <c:pt idx="2549">
                  <c:v>0.15598999999999999</c:v>
                </c:pt>
                <c:pt idx="2550">
                  <c:v>0.20207</c:v>
                </c:pt>
                <c:pt idx="2551">
                  <c:v>0.22197</c:v>
                </c:pt>
                <c:pt idx="2552">
                  <c:v>0.20222999999999999</c:v>
                </c:pt>
                <c:pt idx="2553">
                  <c:v>0.16425000000000001</c:v>
                </c:pt>
                <c:pt idx="2554">
                  <c:v>0.14834</c:v>
                </c:pt>
                <c:pt idx="2555">
                  <c:v>0.17588999999999999</c:v>
                </c:pt>
                <c:pt idx="2556">
                  <c:v>0.22885</c:v>
                </c:pt>
                <c:pt idx="2557">
                  <c:v>0.26960000000000001</c:v>
                </c:pt>
                <c:pt idx="2558">
                  <c:v>0.27911999999999998</c:v>
                </c:pt>
                <c:pt idx="2559">
                  <c:v>0.27039000000000002</c:v>
                </c:pt>
                <c:pt idx="2560">
                  <c:v>0.26532</c:v>
                </c:pt>
                <c:pt idx="2561">
                  <c:v>0.26678000000000002</c:v>
                </c:pt>
                <c:pt idx="2562">
                  <c:v>0.25924000000000003</c:v>
                </c:pt>
                <c:pt idx="2563">
                  <c:v>0.23286999999999999</c:v>
                </c:pt>
                <c:pt idx="2564">
                  <c:v>0.19771</c:v>
                </c:pt>
                <c:pt idx="2565">
                  <c:v>0.17154</c:v>
                </c:pt>
                <c:pt idx="2566">
                  <c:v>0.15945000000000001</c:v>
                </c:pt>
                <c:pt idx="2567">
                  <c:v>0.15164</c:v>
                </c:pt>
                <c:pt idx="2568">
                  <c:v>0.13930000000000001</c:v>
                </c:pt>
                <c:pt idx="2569">
                  <c:v>0.12636</c:v>
                </c:pt>
                <c:pt idx="2570">
                  <c:v>0.12236</c:v>
                </c:pt>
                <c:pt idx="2571">
                  <c:v>0.12753999999999999</c:v>
                </c:pt>
                <c:pt idx="2572">
                  <c:v>0.13047</c:v>
                </c:pt>
                <c:pt idx="2573">
                  <c:v>0.12230000000000001</c:v>
                </c:pt>
                <c:pt idx="2574">
                  <c:v>0.10935</c:v>
                </c:pt>
                <c:pt idx="2575">
                  <c:v>0.10664</c:v>
                </c:pt>
                <c:pt idx="2576">
                  <c:v>0.11948</c:v>
                </c:pt>
                <c:pt idx="2577">
                  <c:v>0.13711000000000001</c:v>
                </c:pt>
                <c:pt idx="2578">
                  <c:v>0.14699000000000001</c:v>
                </c:pt>
                <c:pt idx="2579">
                  <c:v>0.14979999999999999</c:v>
                </c:pt>
                <c:pt idx="2580">
                  <c:v>0.15454000000000001</c:v>
                </c:pt>
                <c:pt idx="2581">
                  <c:v>0.16242000000000001</c:v>
                </c:pt>
                <c:pt idx="2582">
                  <c:v>0.16436000000000001</c:v>
                </c:pt>
                <c:pt idx="2583">
                  <c:v>0.15504999999999999</c:v>
                </c:pt>
                <c:pt idx="2584">
                  <c:v>0.14113999999999999</c:v>
                </c:pt>
                <c:pt idx="2585">
                  <c:v>0.13178000000000001</c:v>
                </c:pt>
                <c:pt idx="2586">
                  <c:v>0.12756000000000001</c:v>
                </c:pt>
                <c:pt idx="2587">
                  <c:v>0.12417</c:v>
                </c:pt>
                <c:pt idx="2588">
                  <c:v>0.12189</c:v>
                </c:pt>
                <c:pt idx="2589">
                  <c:v>0.12451</c:v>
                </c:pt>
                <c:pt idx="2590">
                  <c:v>0.13114000000000001</c:v>
                </c:pt>
                <c:pt idx="2591">
                  <c:v>0.13657</c:v>
                </c:pt>
                <c:pt idx="2592">
                  <c:v>0.14069999999999999</c:v>
                </c:pt>
                <c:pt idx="2593">
                  <c:v>0.15143000000000001</c:v>
                </c:pt>
                <c:pt idx="2594">
                  <c:v>0.17482</c:v>
                </c:pt>
                <c:pt idx="2595">
                  <c:v>0.20541000000000001</c:v>
                </c:pt>
                <c:pt idx="2596">
                  <c:v>0.22946</c:v>
                </c:pt>
                <c:pt idx="2597">
                  <c:v>0.23737</c:v>
                </c:pt>
                <c:pt idx="2598">
                  <c:v>0.23157</c:v>
                </c:pt>
                <c:pt idx="2599">
                  <c:v>0.22325999999999999</c:v>
                </c:pt>
                <c:pt idx="2600">
                  <c:v>0.22311</c:v>
                </c:pt>
                <c:pt idx="2601">
                  <c:v>0.23483999999999999</c:v>
                </c:pt>
                <c:pt idx="2602">
                  <c:v>0.25538</c:v>
                </c:pt>
                <c:pt idx="2603">
                  <c:v>0.27933999999999998</c:v>
                </c:pt>
                <c:pt idx="2604">
                  <c:v>0.30296000000000001</c:v>
                </c:pt>
                <c:pt idx="2605">
                  <c:v>0.32475999999999999</c:v>
                </c:pt>
                <c:pt idx="2606">
                  <c:v>0.34225</c:v>
                </c:pt>
                <c:pt idx="2607">
                  <c:v>0.34783999999999998</c:v>
                </c:pt>
                <c:pt idx="2608">
                  <c:v>0.33098</c:v>
                </c:pt>
                <c:pt idx="2609">
                  <c:v>0.29019</c:v>
                </c:pt>
                <c:pt idx="2610">
                  <c:v>0.24329999999999999</c:v>
                </c:pt>
                <c:pt idx="2611">
                  <c:v>0.21823000000000001</c:v>
                </c:pt>
                <c:pt idx="2612">
                  <c:v>0.22735</c:v>
                </c:pt>
                <c:pt idx="2613">
                  <c:v>0.25577</c:v>
                </c:pt>
                <c:pt idx="2614">
                  <c:v>0.28138999999999997</c:v>
                </c:pt>
                <c:pt idx="2615">
                  <c:v>0.30163000000000001</c:v>
                </c:pt>
                <c:pt idx="2616">
                  <c:v>0.32945000000000002</c:v>
                </c:pt>
                <c:pt idx="2617">
                  <c:v>0.36527999999999999</c:v>
                </c:pt>
                <c:pt idx="2618">
                  <c:v>0.38823000000000002</c:v>
                </c:pt>
                <c:pt idx="2619">
                  <c:v>0.38124000000000002</c:v>
                </c:pt>
                <c:pt idx="2620">
                  <c:v>0.35365000000000002</c:v>
                </c:pt>
                <c:pt idx="2621">
                  <c:v>0.33008999999999999</c:v>
                </c:pt>
                <c:pt idx="2622">
                  <c:v>0.32440999999999998</c:v>
                </c:pt>
                <c:pt idx="2623">
                  <c:v>0.33366000000000001</c:v>
                </c:pt>
                <c:pt idx="2624">
                  <c:v>0.35069</c:v>
                </c:pt>
                <c:pt idx="2625">
                  <c:v>0.37019000000000002</c:v>
                </c:pt>
                <c:pt idx="2626">
                  <c:v>0.38431999999999999</c:v>
                </c:pt>
                <c:pt idx="2627">
                  <c:v>0.38405</c:v>
                </c:pt>
                <c:pt idx="2628">
                  <c:v>0.36754999999999999</c:v>
                </c:pt>
                <c:pt idx="2629">
                  <c:v>0.34084999999999999</c:v>
                </c:pt>
                <c:pt idx="2630">
                  <c:v>0.30989</c:v>
                </c:pt>
                <c:pt idx="2631">
                  <c:v>0.27850999999999998</c:v>
                </c:pt>
                <c:pt idx="2632">
                  <c:v>0.25307000000000002</c:v>
                </c:pt>
                <c:pt idx="2633">
                  <c:v>0.23988000000000001</c:v>
                </c:pt>
                <c:pt idx="2634">
                  <c:v>0.23582</c:v>
                </c:pt>
                <c:pt idx="2635">
                  <c:v>0.22980999999999999</c:v>
                </c:pt>
                <c:pt idx="2636">
                  <c:v>0.21611</c:v>
                </c:pt>
                <c:pt idx="2637">
                  <c:v>0.19825000000000001</c:v>
                </c:pt>
                <c:pt idx="2638">
                  <c:v>0.17629</c:v>
                </c:pt>
                <c:pt idx="2639">
                  <c:v>0.14152999999999999</c:v>
                </c:pt>
                <c:pt idx="2640">
                  <c:v>9.3659000000000006E-2</c:v>
                </c:pt>
                <c:pt idx="2641">
                  <c:v>5.5171999999999999E-2</c:v>
                </c:pt>
                <c:pt idx="2642">
                  <c:v>5.3594999999999997E-2</c:v>
                </c:pt>
                <c:pt idx="2643">
                  <c:v>8.7596999999999994E-2</c:v>
                </c:pt>
                <c:pt idx="2644">
                  <c:v>0.12263</c:v>
                </c:pt>
                <c:pt idx="2645">
                  <c:v>0.12605</c:v>
                </c:pt>
                <c:pt idx="2646">
                  <c:v>9.9278000000000005E-2</c:v>
                </c:pt>
                <c:pt idx="2647">
                  <c:v>6.9209000000000007E-2</c:v>
                </c:pt>
                <c:pt idx="2648">
                  <c:v>5.4927999999999998E-2</c:v>
                </c:pt>
                <c:pt idx="2649">
                  <c:v>5.3026999999999998E-2</c:v>
                </c:pt>
                <c:pt idx="2650">
                  <c:v>5.3018999999999997E-2</c:v>
                </c:pt>
                <c:pt idx="2651">
                  <c:v>5.3934000000000003E-2</c:v>
                </c:pt>
                <c:pt idx="2652">
                  <c:v>5.9490000000000001E-2</c:v>
                </c:pt>
                <c:pt idx="2653">
                  <c:v>6.5096000000000001E-2</c:v>
                </c:pt>
                <c:pt idx="2654">
                  <c:v>5.9894000000000003E-2</c:v>
                </c:pt>
                <c:pt idx="2655">
                  <c:v>4.0850999999999998E-2</c:v>
                </c:pt>
                <c:pt idx="2656">
                  <c:v>1.6892999999999998E-2</c:v>
                </c:pt>
                <c:pt idx="2657">
                  <c:v>-3.4491999999999999E-3</c:v>
                </c:pt>
                <c:pt idx="2658">
                  <c:v>-2.3333E-2</c:v>
                </c:pt>
                <c:pt idx="2659">
                  <c:v>-5.2455000000000002E-2</c:v>
                </c:pt>
                <c:pt idx="2660">
                  <c:v>-9.2606999999999995E-2</c:v>
                </c:pt>
                <c:pt idx="2661">
                  <c:v>-0.13217999999999999</c:v>
                </c:pt>
                <c:pt idx="2662">
                  <c:v>-0.15614</c:v>
                </c:pt>
                <c:pt idx="2663">
                  <c:v>-0.16066</c:v>
                </c:pt>
                <c:pt idx="2664">
                  <c:v>-0.15720999999999999</c:v>
                </c:pt>
                <c:pt idx="2665">
                  <c:v>-0.16211999999999999</c:v>
                </c:pt>
                <c:pt idx="2666">
                  <c:v>-0.18232999999999999</c:v>
                </c:pt>
                <c:pt idx="2667">
                  <c:v>-0.21182000000000001</c:v>
                </c:pt>
                <c:pt idx="2668">
                  <c:v>-0.24084</c:v>
                </c:pt>
                <c:pt idx="2669">
                  <c:v>-0.26640000000000003</c:v>
                </c:pt>
                <c:pt idx="2670">
                  <c:v>-0.29344999999999999</c:v>
                </c:pt>
                <c:pt idx="2671">
                  <c:v>-0.32856999999999997</c:v>
                </c:pt>
                <c:pt idx="2672">
                  <c:v>-0.37335000000000002</c:v>
                </c:pt>
                <c:pt idx="2673">
                  <c:v>-0.42087999999999998</c:v>
                </c:pt>
                <c:pt idx="2674">
                  <c:v>-0.45739999999999997</c:v>
                </c:pt>
                <c:pt idx="2675">
                  <c:v>-0.47206999999999999</c:v>
                </c:pt>
                <c:pt idx="2676">
                  <c:v>-0.46888999999999997</c:v>
                </c:pt>
                <c:pt idx="2677">
                  <c:v>-0.46647</c:v>
                </c:pt>
                <c:pt idx="2678">
                  <c:v>-0.48241000000000001</c:v>
                </c:pt>
                <c:pt idx="2679">
                  <c:v>-0.51898999999999995</c:v>
                </c:pt>
                <c:pt idx="2680">
                  <c:v>-0.56525999999999998</c:v>
                </c:pt>
                <c:pt idx="2681">
                  <c:v>-0.60855000000000004</c:v>
                </c:pt>
                <c:pt idx="2682">
                  <c:v>-0.64151000000000002</c:v>
                </c:pt>
                <c:pt idx="2683">
                  <c:v>-0.66437000000000002</c:v>
                </c:pt>
                <c:pt idx="2684">
                  <c:v>-0.68540000000000001</c:v>
                </c:pt>
                <c:pt idx="2685">
                  <c:v>-0.71318999999999999</c:v>
                </c:pt>
                <c:pt idx="2686">
                  <c:v>-0.74231999999999998</c:v>
                </c:pt>
                <c:pt idx="2687">
                  <c:v>-0.75432999999999995</c:v>
                </c:pt>
                <c:pt idx="2688">
                  <c:v>-0.74197000000000002</c:v>
                </c:pt>
                <c:pt idx="2689">
                  <c:v>-0.72462000000000004</c:v>
                </c:pt>
                <c:pt idx="2690">
                  <c:v>-0.7258</c:v>
                </c:pt>
                <c:pt idx="2691">
                  <c:v>-0.74068999999999996</c:v>
                </c:pt>
                <c:pt idx="2692">
                  <c:v>-0.74243000000000003</c:v>
                </c:pt>
                <c:pt idx="2693">
                  <c:v>-0.71923000000000004</c:v>
                </c:pt>
                <c:pt idx="2694">
                  <c:v>-0.68781999999999999</c:v>
                </c:pt>
                <c:pt idx="2695">
                  <c:v>-0.66761999999999999</c:v>
                </c:pt>
                <c:pt idx="2696">
                  <c:v>-0.66003999999999996</c:v>
                </c:pt>
                <c:pt idx="2697">
                  <c:v>-0.65990000000000004</c:v>
                </c:pt>
                <c:pt idx="2698">
                  <c:v>-0.66959000000000002</c:v>
                </c:pt>
                <c:pt idx="2699">
                  <c:v>-0.68899999999999995</c:v>
                </c:pt>
                <c:pt idx="2700">
                  <c:v>-0.70389999999999997</c:v>
                </c:pt>
                <c:pt idx="2701">
                  <c:v>-0.69876000000000005</c:v>
                </c:pt>
                <c:pt idx="2702">
                  <c:v>-0.67481999999999998</c:v>
                </c:pt>
                <c:pt idx="2703">
                  <c:v>-0.64500999999999997</c:v>
                </c:pt>
                <c:pt idx="2704">
                  <c:v>-0.61695</c:v>
                </c:pt>
                <c:pt idx="2705">
                  <c:v>-0.59050999999999998</c:v>
                </c:pt>
                <c:pt idx="2706">
                  <c:v>-0.56608000000000003</c:v>
                </c:pt>
                <c:pt idx="2707">
                  <c:v>-0.54464999999999997</c:v>
                </c:pt>
                <c:pt idx="2708">
                  <c:v>-0.52393999999999996</c:v>
                </c:pt>
                <c:pt idx="2709">
                  <c:v>-0.50412999999999997</c:v>
                </c:pt>
                <c:pt idx="2710">
                  <c:v>-0.49347000000000002</c:v>
                </c:pt>
                <c:pt idx="2711">
                  <c:v>-0.49852000000000002</c:v>
                </c:pt>
                <c:pt idx="2712">
                  <c:v>-0.51078999999999997</c:v>
                </c:pt>
                <c:pt idx="2713">
                  <c:v>-0.51154999999999995</c:v>
                </c:pt>
                <c:pt idx="2714">
                  <c:v>-0.48923</c:v>
                </c:pt>
                <c:pt idx="2715">
                  <c:v>-0.44758999999999999</c:v>
                </c:pt>
                <c:pt idx="2716">
                  <c:v>-0.40060000000000001</c:v>
                </c:pt>
                <c:pt idx="2717">
                  <c:v>-0.36412</c:v>
                </c:pt>
                <c:pt idx="2718">
                  <c:v>-0.34655999999999998</c:v>
                </c:pt>
                <c:pt idx="2719">
                  <c:v>-0.34065000000000001</c:v>
                </c:pt>
                <c:pt idx="2720">
                  <c:v>-0.33078999999999997</c:v>
                </c:pt>
                <c:pt idx="2721">
                  <c:v>-0.31569000000000003</c:v>
                </c:pt>
                <c:pt idx="2722">
                  <c:v>-0.31480000000000002</c:v>
                </c:pt>
                <c:pt idx="2723">
                  <c:v>-0.33994000000000002</c:v>
                </c:pt>
                <c:pt idx="2724">
                  <c:v>-0.36919000000000002</c:v>
                </c:pt>
                <c:pt idx="2725">
                  <c:v>-0.36797000000000002</c:v>
                </c:pt>
                <c:pt idx="2726">
                  <c:v>-0.33509</c:v>
                </c:pt>
                <c:pt idx="2727">
                  <c:v>-0.30714000000000002</c:v>
                </c:pt>
                <c:pt idx="2728">
                  <c:v>-0.31078</c:v>
                </c:pt>
                <c:pt idx="2729">
                  <c:v>-0.32802999999999999</c:v>
                </c:pt>
                <c:pt idx="2730">
                  <c:v>-0.32172000000000001</c:v>
                </c:pt>
                <c:pt idx="2731">
                  <c:v>-0.28360999999999997</c:v>
                </c:pt>
                <c:pt idx="2732">
                  <c:v>-0.24110999999999999</c:v>
                </c:pt>
                <c:pt idx="2733">
                  <c:v>-0.22161</c:v>
                </c:pt>
                <c:pt idx="2734">
                  <c:v>-0.22674</c:v>
                </c:pt>
                <c:pt idx="2735">
                  <c:v>-0.24271000000000001</c:v>
                </c:pt>
                <c:pt idx="2736">
                  <c:v>-0.25973000000000002</c:v>
                </c:pt>
                <c:pt idx="2737">
                  <c:v>-0.27234000000000003</c:v>
                </c:pt>
                <c:pt idx="2738">
                  <c:v>-0.27265</c:v>
                </c:pt>
                <c:pt idx="2739">
                  <c:v>-0.25874999999999998</c:v>
                </c:pt>
                <c:pt idx="2740">
                  <c:v>-0.24712000000000001</c:v>
                </c:pt>
                <c:pt idx="2741">
                  <c:v>-0.26180999999999999</c:v>
                </c:pt>
                <c:pt idx="2742">
                  <c:v>-0.30595</c:v>
                </c:pt>
                <c:pt idx="2743">
                  <c:v>-0.35348000000000002</c:v>
                </c:pt>
                <c:pt idx="2744">
                  <c:v>-0.37594</c:v>
                </c:pt>
                <c:pt idx="2745">
                  <c:v>-0.37028</c:v>
                </c:pt>
                <c:pt idx="2746">
                  <c:v>-0.35400999999999999</c:v>
                </c:pt>
                <c:pt idx="2747">
                  <c:v>-0.34122999999999998</c:v>
                </c:pt>
                <c:pt idx="2748">
                  <c:v>-0.33484000000000003</c:v>
                </c:pt>
                <c:pt idx="2749">
                  <c:v>-0.33695999999999998</c:v>
                </c:pt>
                <c:pt idx="2750">
                  <c:v>-0.3513</c:v>
                </c:pt>
                <c:pt idx="2751">
                  <c:v>-0.37164000000000003</c:v>
                </c:pt>
                <c:pt idx="2752">
                  <c:v>-0.37991000000000003</c:v>
                </c:pt>
                <c:pt idx="2753">
                  <c:v>-0.36381999999999998</c:v>
                </c:pt>
                <c:pt idx="2754">
                  <c:v>-0.33300999999999997</c:v>
                </c:pt>
                <c:pt idx="2755">
                  <c:v>-0.31308999999999998</c:v>
                </c:pt>
                <c:pt idx="2756">
                  <c:v>-0.3236</c:v>
                </c:pt>
                <c:pt idx="2757">
                  <c:v>-0.35977999999999999</c:v>
                </c:pt>
                <c:pt idx="2758">
                  <c:v>-0.39211000000000001</c:v>
                </c:pt>
                <c:pt idx="2759">
                  <c:v>-0.38729000000000002</c:v>
                </c:pt>
                <c:pt idx="2760">
                  <c:v>-0.33803</c:v>
                </c:pt>
                <c:pt idx="2761">
                  <c:v>-0.27278999999999998</c:v>
                </c:pt>
                <c:pt idx="2762">
                  <c:v>-0.22985</c:v>
                </c:pt>
                <c:pt idx="2763">
                  <c:v>-0.22203000000000001</c:v>
                </c:pt>
                <c:pt idx="2764">
                  <c:v>-0.23250000000000001</c:v>
                </c:pt>
                <c:pt idx="2765">
                  <c:v>-0.24210000000000001</c:v>
                </c:pt>
                <c:pt idx="2766">
                  <c:v>-0.25052999999999997</c:v>
                </c:pt>
                <c:pt idx="2767">
                  <c:v>-0.27012999999999998</c:v>
                </c:pt>
                <c:pt idx="2768">
                  <c:v>-0.30742000000000003</c:v>
                </c:pt>
                <c:pt idx="2769">
                  <c:v>-0.35165000000000002</c:v>
                </c:pt>
                <c:pt idx="2770">
                  <c:v>-0.37605</c:v>
                </c:pt>
                <c:pt idx="2771">
                  <c:v>-0.35559000000000002</c:v>
                </c:pt>
                <c:pt idx="2772">
                  <c:v>-0.29636000000000001</c:v>
                </c:pt>
                <c:pt idx="2773">
                  <c:v>-0.24288000000000001</c:v>
                </c:pt>
                <c:pt idx="2774">
                  <c:v>-0.23754</c:v>
                </c:pt>
                <c:pt idx="2775">
                  <c:v>-0.27083000000000002</c:v>
                </c:pt>
                <c:pt idx="2776">
                  <c:v>-0.29200999999999999</c:v>
                </c:pt>
                <c:pt idx="2777">
                  <c:v>-0.27485999999999999</c:v>
                </c:pt>
                <c:pt idx="2778">
                  <c:v>-0.25002999999999997</c:v>
                </c:pt>
                <c:pt idx="2779">
                  <c:v>-0.25739000000000001</c:v>
                </c:pt>
                <c:pt idx="2780">
                  <c:v>-0.28645999999999999</c:v>
                </c:pt>
                <c:pt idx="2781">
                  <c:v>-0.28869</c:v>
                </c:pt>
                <c:pt idx="2782">
                  <c:v>-0.23966999999999999</c:v>
                </c:pt>
                <c:pt idx="2783">
                  <c:v>-0.16464000000000001</c:v>
                </c:pt>
                <c:pt idx="2784">
                  <c:v>-0.10219</c:v>
                </c:pt>
                <c:pt idx="2785">
                  <c:v>-6.368E-2</c:v>
                </c:pt>
                <c:pt idx="2786">
                  <c:v>-3.5340000000000003E-2</c:v>
                </c:pt>
                <c:pt idx="2787">
                  <c:v>-5.3293999999999998E-3</c:v>
                </c:pt>
                <c:pt idx="2788">
                  <c:v>2.1971000000000001E-2</c:v>
                </c:pt>
                <c:pt idx="2789">
                  <c:v>3.2780999999999998E-2</c:v>
                </c:pt>
                <c:pt idx="2790">
                  <c:v>1.8416999999999999E-2</c:v>
                </c:pt>
                <c:pt idx="2791">
                  <c:v>-1.43E-2</c:v>
                </c:pt>
                <c:pt idx="2792">
                  <c:v>-4.4094000000000001E-2</c:v>
                </c:pt>
                <c:pt idx="2793">
                  <c:v>-4.9993000000000003E-2</c:v>
                </c:pt>
                <c:pt idx="2794">
                  <c:v>-2.9284000000000001E-2</c:v>
                </c:pt>
                <c:pt idx="2795">
                  <c:v>-1.8423999999999999E-3</c:v>
                </c:pt>
                <c:pt idx="2796">
                  <c:v>3.9883000000000002E-3</c:v>
                </c:pt>
                <c:pt idx="2797">
                  <c:v>-2.6946999999999999E-2</c:v>
                </c:pt>
                <c:pt idx="2798">
                  <c:v>-8.2834000000000005E-2</c:v>
                </c:pt>
                <c:pt idx="2799">
                  <c:v>-0.13045000000000001</c:v>
                </c:pt>
                <c:pt idx="2800">
                  <c:v>-0.14041000000000001</c:v>
                </c:pt>
                <c:pt idx="2801">
                  <c:v>-0.11286</c:v>
                </c:pt>
                <c:pt idx="2802">
                  <c:v>-7.6465000000000005E-2</c:v>
                </c:pt>
                <c:pt idx="2803">
                  <c:v>-5.9443999999999997E-2</c:v>
                </c:pt>
                <c:pt idx="2804">
                  <c:v>-6.5046999999999994E-2</c:v>
                </c:pt>
                <c:pt idx="2805">
                  <c:v>-7.7348E-2</c:v>
                </c:pt>
                <c:pt idx="2806">
                  <c:v>-8.3178000000000002E-2</c:v>
                </c:pt>
                <c:pt idx="2807">
                  <c:v>-8.0349000000000004E-2</c:v>
                </c:pt>
                <c:pt idx="2808">
                  <c:v>-6.9322999999999996E-2</c:v>
                </c:pt>
                <c:pt idx="2809">
                  <c:v>-4.8252000000000003E-2</c:v>
                </c:pt>
                <c:pt idx="2810">
                  <c:v>-1.8259000000000001E-2</c:v>
                </c:pt>
                <c:pt idx="2811">
                  <c:v>1.3324000000000001E-2</c:v>
                </c:pt>
                <c:pt idx="2812">
                  <c:v>3.8119E-2</c:v>
                </c:pt>
                <c:pt idx="2813">
                  <c:v>5.2110999999999998E-2</c:v>
                </c:pt>
                <c:pt idx="2814">
                  <c:v>5.5195000000000001E-2</c:v>
                </c:pt>
                <c:pt idx="2815">
                  <c:v>4.8548000000000001E-2</c:v>
                </c:pt>
                <c:pt idx="2816">
                  <c:v>3.3818000000000001E-2</c:v>
                </c:pt>
                <c:pt idx="2817">
                  <c:v>1.3649E-2</c:v>
                </c:pt>
                <c:pt idx="2818">
                  <c:v>-7.1434000000000003E-3</c:v>
                </c:pt>
                <c:pt idx="2819">
                  <c:v>-2.1034000000000001E-2</c:v>
                </c:pt>
                <c:pt idx="2820">
                  <c:v>-2.1082E-2</c:v>
                </c:pt>
                <c:pt idx="2821">
                  <c:v>-6.4609999999999997E-3</c:v>
                </c:pt>
                <c:pt idx="2822">
                  <c:v>1.7548999999999999E-2</c:v>
                </c:pt>
                <c:pt idx="2823">
                  <c:v>4.6344999999999997E-2</c:v>
                </c:pt>
                <c:pt idx="2824">
                  <c:v>7.9372999999999999E-2</c:v>
                </c:pt>
                <c:pt idx="2825">
                  <c:v>0.11483</c:v>
                </c:pt>
                <c:pt idx="2826">
                  <c:v>0.14566999999999999</c:v>
                </c:pt>
                <c:pt idx="2827">
                  <c:v>0.16533</c:v>
                </c:pt>
                <c:pt idx="2828">
                  <c:v>0.17502999999999999</c:v>
                </c:pt>
                <c:pt idx="2829">
                  <c:v>0.18138000000000001</c:v>
                </c:pt>
                <c:pt idx="2830">
                  <c:v>0.18817</c:v>
                </c:pt>
                <c:pt idx="2831">
                  <c:v>0.19336</c:v>
                </c:pt>
                <c:pt idx="2832">
                  <c:v>0.19245999999999999</c:v>
                </c:pt>
                <c:pt idx="2833">
                  <c:v>0.18343999999999999</c:v>
                </c:pt>
                <c:pt idx="2834">
                  <c:v>0.17133000000000001</c:v>
                </c:pt>
                <c:pt idx="2835">
                  <c:v>0.16802</c:v>
                </c:pt>
                <c:pt idx="2836">
                  <c:v>0.18167</c:v>
                </c:pt>
                <c:pt idx="2837">
                  <c:v>0.20488999999999999</c:v>
                </c:pt>
                <c:pt idx="2838">
                  <c:v>0.22159999999999999</c:v>
                </c:pt>
                <c:pt idx="2839">
                  <c:v>0.22944000000000001</c:v>
                </c:pt>
                <c:pt idx="2840">
                  <c:v>0.24439</c:v>
                </c:pt>
                <c:pt idx="2841">
                  <c:v>0.27507999999999999</c:v>
                </c:pt>
                <c:pt idx="2842">
                  <c:v>0.30371999999999999</c:v>
                </c:pt>
                <c:pt idx="2843">
                  <c:v>0.30787999999999999</c:v>
                </c:pt>
                <c:pt idx="2844">
                  <c:v>0.29437000000000002</c:v>
                </c:pt>
                <c:pt idx="2845">
                  <c:v>0.29254999999999998</c:v>
                </c:pt>
                <c:pt idx="2846">
                  <c:v>0.31419999999999998</c:v>
                </c:pt>
                <c:pt idx="2847">
                  <c:v>0.33972000000000002</c:v>
                </c:pt>
                <c:pt idx="2848">
                  <c:v>0.35003000000000001</c:v>
                </c:pt>
                <c:pt idx="2849">
                  <c:v>0.35405999999999999</c:v>
                </c:pt>
                <c:pt idx="2850">
                  <c:v>0.37275999999999998</c:v>
                </c:pt>
                <c:pt idx="2851">
                  <c:v>0.40925</c:v>
                </c:pt>
                <c:pt idx="2852">
                  <c:v>0.45001000000000002</c:v>
                </c:pt>
                <c:pt idx="2853">
                  <c:v>0.48719000000000001</c:v>
                </c:pt>
                <c:pt idx="2854">
                  <c:v>0.52271000000000001</c:v>
                </c:pt>
                <c:pt idx="2855">
                  <c:v>0.55315000000000003</c:v>
                </c:pt>
                <c:pt idx="2856">
                  <c:v>0.56771000000000005</c:v>
                </c:pt>
                <c:pt idx="2857">
                  <c:v>0.56571000000000005</c:v>
                </c:pt>
                <c:pt idx="2858">
                  <c:v>0.56364000000000003</c:v>
                </c:pt>
                <c:pt idx="2859">
                  <c:v>0.57698000000000005</c:v>
                </c:pt>
                <c:pt idx="2860">
                  <c:v>0.60089999999999999</c:v>
                </c:pt>
                <c:pt idx="2861">
                  <c:v>0.61543999999999999</c:v>
                </c:pt>
                <c:pt idx="2862">
                  <c:v>0.60785999999999996</c:v>
                </c:pt>
                <c:pt idx="2863">
                  <c:v>0.58708000000000005</c:v>
                </c:pt>
                <c:pt idx="2864">
                  <c:v>0.57738999999999996</c:v>
                </c:pt>
                <c:pt idx="2865">
                  <c:v>0.59907999999999995</c:v>
                </c:pt>
                <c:pt idx="2866">
                  <c:v>0.65176999999999996</c:v>
                </c:pt>
                <c:pt idx="2867">
                  <c:v>0.71484999999999999</c:v>
                </c:pt>
                <c:pt idx="2868">
                  <c:v>0.76553000000000004</c:v>
                </c:pt>
                <c:pt idx="2869">
                  <c:v>0.79571999999999998</c:v>
                </c:pt>
                <c:pt idx="2870">
                  <c:v>0.80908000000000002</c:v>
                </c:pt>
                <c:pt idx="2871">
                  <c:v>0.80591000000000002</c:v>
                </c:pt>
                <c:pt idx="2872">
                  <c:v>0.78000999999999998</c:v>
                </c:pt>
                <c:pt idx="2873">
                  <c:v>0.73101000000000005</c:v>
                </c:pt>
                <c:pt idx="2874">
                  <c:v>0.66942000000000002</c:v>
                </c:pt>
                <c:pt idx="2875">
                  <c:v>0.60499000000000003</c:v>
                </c:pt>
                <c:pt idx="2876">
                  <c:v>0.54027000000000003</c:v>
                </c:pt>
                <c:pt idx="2877">
                  <c:v>0.48404000000000003</c:v>
                </c:pt>
                <c:pt idx="2878">
                  <c:v>0.46050000000000002</c:v>
                </c:pt>
                <c:pt idx="2879">
                  <c:v>0.48843999999999999</c:v>
                </c:pt>
                <c:pt idx="2880">
                  <c:v>0.55262</c:v>
                </c:pt>
                <c:pt idx="2881">
                  <c:v>0.61170000000000002</c:v>
                </c:pt>
                <c:pt idx="2882">
                  <c:v>0.63836999999999999</c:v>
                </c:pt>
                <c:pt idx="2883">
                  <c:v>0.63961000000000001</c:v>
                </c:pt>
                <c:pt idx="2884">
                  <c:v>0.63397999999999999</c:v>
                </c:pt>
                <c:pt idx="2885">
                  <c:v>0.62548000000000004</c:v>
                </c:pt>
                <c:pt idx="2886">
                  <c:v>0.61055000000000004</c:v>
                </c:pt>
                <c:pt idx="2887">
                  <c:v>0.59579000000000004</c:v>
                </c:pt>
                <c:pt idx="2888">
                  <c:v>0.58938999999999997</c:v>
                </c:pt>
                <c:pt idx="2889">
                  <c:v>0.58145000000000002</c:v>
                </c:pt>
                <c:pt idx="2890">
                  <c:v>0.55386000000000002</c:v>
                </c:pt>
                <c:pt idx="2891">
                  <c:v>0.51085999999999998</c:v>
                </c:pt>
                <c:pt idx="2892">
                  <c:v>0.48037000000000002</c:v>
                </c:pt>
                <c:pt idx="2893">
                  <c:v>0.47811999999999999</c:v>
                </c:pt>
                <c:pt idx="2894">
                  <c:v>0.48609000000000002</c:v>
                </c:pt>
                <c:pt idx="2895">
                  <c:v>0.47587000000000002</c:v>
                </c:pt>
                <c:pt idx="2896">
                  <c:v>0.44107000000000002</c:v>
                </c:pt>
                <c:pt idx="2897">
                  <c:v>0.39659</c:v>
                </c:pt>
                <c:pt idx="2898">
                  <c:v>0.35787000000000002</c:v>
                </c:pt>
                <c:pt idx="2899">
                  <c:v>0.33417000000000002</c:v>
                </c:pt>
                <c:pt idx="2900">
                  <c:v>0.33304</c:v>
                </c:pt>
                <c:pt idx="2901">
                  <c:v>0.35402</c:v>
                </c:pt>
                <c:pt idx="2902">
                  <c:v>0.38002000000000002</c:v>
                </c:pt>
                <c:pt idx="2903">
                  <c:v>0.38895000000000002</c:v>
                </c:pt>
                <c:pt idx="2904">
                  <c:v>0.37530000000000002</c:v>
                </c:pt>
                <c:pt idx="2905">
                  <c:v>0.35072999999999999</c:v>
                </c:pt>
                <c:pt idx="2906">
                  <c:v>0.32512000000000002</c:v>
                </c:pt>
                <c:pt idx="2907">
                  <c:v>0.29803000000000002</c:v>
                </c:pt>
                <c:pt idx="2908">
                  <c:v>0.26894000000000001</c:v>
                </c:pt>
                <c:pt idx="2909">
                  <c:v>0.24440000000000001</c:v>
                </c:pt>
                <c:pt idx="2910">
                  <c:v>0.23139000000000001</c:v>
                </c:pt>
                <c:pt idx="2911">
                  <c:v>0.23097000000000001</c:v>
                </c:pt>
                <c:pt idx="2912">
                  <c:v>0.23943</c:v>
                </c:pt>
                <c:pt idx="2913">
                  <c:v>0.24861</c:v>
                </c:pt>
                <c:pt idx="2914">
                  <c:v>0.24618000000000001</c:v>
                </c:pt>
                <c:pt idx="2915">
                  <c:v>0.22600000000000001</c:v>
                </c:pt>
                <c:pt idx="2916">
                  <c:v>0.20005000000000001</c:v>
                </c:pt>
                <c:pt idx="2917">
                  <c:v>0.19087000000000001</c:v>
                </c:pt>
                <c:pt idx="2918">
                  <c:v>0.20876</c:v>
                </c:pt>
                <c:pt idx="2919">
                  <c:v>0.24296999999999999</c:v>
                </c:pt>
                <c:pt idx="2920">
                  <c:v>0.27610000000000001</c:v>
                </c:pt>
                <c:pt idx="2921">
                  <c:v>0.29908000000000001</c:v>
                </c:pt>
                <c:pt idx="2922">
                  <c:v>0.31125999999999998</c:v>
                </c:pt>
                <c:pt idx="2923">
                  <c:v>0.31575999999999999</c:v>
                </c:pt>
                <c:pt idx="2924">
                  <c:v>0.31874999999999998</c:v>
                </c:pt>
                <c:pt idx="2925">
                  <c:v>0.32649</c:v>
                </c:pt>
                <c:pt idx="2926">
                  <c:v>0.3397</c:v>
                </c:pt>
                <c:pt idx="2927">
                  <c:v>0.35487999999999997</c:v>
                </c:pt>
                <c:pt idx="2928">
                  <c:v>0.36969000000000002</c:v>
                </c:pt>
                <c:pt idx="2929">
                  <c:v>0.38003999999999999</c:v>
                </c:pt>
                <c:pt idx="2930">
                  <c:v>0.37552999999999997</c:v>
                </c:pt>
                <c:pt idx="2931">
                  <c:v>0.34988999999999998</c:v>
                </c:pt>
                <c:pt idx="2932">
                  <c:v>0.31517000000000001</c:v>
                </c:pt>
                <c:pt idx="2933">
                  <c:v>0.29213</c:v>
                </c:pt>
                <c:pt idx="2934">
                  <c:v>0.28471000000000002</c:v>
                </c:pt>
                <c:pt idx="2935">
                  <c:v>0.27750000000000002</c:v>
                </c:pt>
                <c:pt idx="2936">
                  <c:v>0.26042999999999999</c:v>
                </c:pt>
                <c:pt idx="2937">
                  <c:v>0.24071999999999999</c:v>
                </c:pt>
                <c:pt idx="2938">
                  <c:v>0.22549</c:v>
                </c:pt>
                <c:pt idx="2939">
                  <c:v>0.20807</c:v>
                </c:pt>
                <c:pt idx="2940">
                  <c:v>0.17979999999999999</c:v>
                </c:pt>
                <c:pt idx="2941">
                  <c:v>0.14279</c:v>
                </c:pt>
                <c:pt idx="2942">
                  <c:v>0.10396</c:v>
                </c:pt>
                <c:pt idx="2943">
                  <c:v>6.9583000000000006E-2</c:v>
                </c:pt>
                <c:pt idx="2944">
                  <c:v>5.1473999999999999E-2</c:v>
                </c:pt>
                <c:pt idx="2945">
                  <c:v>6.0647E-2</c:v>
                </c:pt>
                <c:pt idx="2946">
                  <c:v>8.3987999999999993E-2</c:v>
                </c:pt>
                <c:pt idx="2947">
                  <c:v>8.5958000000000007E-2</c:v>
                </c:pt>
                <c:pt idx="2948">
                  <c:v>5.0633999999999998E-2</c:v>
                </c:pt>
                <c:pt idx="2949">
                  <c:v>7.0010999999999997E-3</c:v>
                </c:pt>
                <c:pt idx="2950">
                  <c:v>-7.2272999999999999E-3</c:v>
                </c:pt>
                <c:pt idx="2951">
                  <c:v>6.0336000000000001E-3</c:v>
                </c:pt>
                <c:pt idx="2952">
                  <c:v>1.6199000000000002E-2</c:v>
                </c:pt>
                <c:pt idx="2953">
                  <c:v>1.2862E-2</c:v>
                </c:pt>
                <c:pt idx="2954">
                  <c:v>1.4465E-2</c:v>
                </c:pt>
                <c:pt idx="2955">
                  <c:v>2.9973E-2</c:v>
                </c:pt>
                <c:pt idx="2956">
                  <c:v>4.3076000000000003E-2</c:v>
                </c:pt>
                <c:pt idx="2957">
                  <c:v>4.4381999999999998E-2</c:v>
                </c:pt>
                <c:pt idx="2958">
                  <c:v>5.3317999999999997E-2</c:v>
                </c:pt>
                <c:pt idx="2959">
                  <c:v>8.9411000000000004E-2</c:v>
                </c:pt>
                <c:pt idx="2960">
                  <c:v>0.13766</c:v>
                </c:pt>
                <c:pt idx="2961">
                  <c:v>0.16347999999999999</c:v>
                </c:pt>
                <c:pt idx="2962">
                  <c:v>0.15615000000000001</c:v>
                </c:pt>
                <c:pt idx="2963">
                  <c:v>0.13927</c:v>
                </c:pt>
                <c:pt idx="2964">
                  <c:v>0.13816999999999999</c:v>
                </c:pt>
                <c:pt idx="2965">
                  <c:v>0.15271999999999999</c:v>
                </c:pt>
                <c:pt idx="2966">
                  <c:v>0.16722999999999999</c:v>
                </c:pt>
                <c:pt idx="2967">
                  <c:v>0.17488999999999999</c:v>
                </c:pt>
                <c:pt idx="2968">
                  <c:v>0.18168000000000001</c:v>
                </c:pt>
                <c:pt idx="2969">
                  <c:v>0.19148999999999999</c:v>
                </c:pt>
                <c:pt idx="2970">
                  <c:v>0.19928999999999999</c:v>
                </c:pt>
                <c:pt idx="2971">
                  <c:v>0.20022000000000001</c:v>
                </c:pt>
                <c:pt idx="2972">
                  <c:v>0.19547999999999999</c:v>
                </c:pt>
                <c:pt idx="2973">
                  <c:v>0.18536</c:v>
                </c:pt>
                <c:pt idx="2974">
                  <c:v>0.16569</c:v>
                </c:pt>
                <c:pt idx="2975">
                  <c:v>0.1391</c:v>
                </c:pt>
                <c:pt idx="2976">
                  <c:v>0.12124</c:v>
                </c:pt>
                <c:pt idx="2977">
                  <c:v>0.12332</c:v>
                </c:pt>
                <c:pt idx="2978">
                  <c:v>0.13317000000000001</c:v>
                </c:pt>
                <c:pt idx="2979">
                  <c:v>0.1293</c:v>
                </c:pt>
                <c:pt idx="2980">
                  <c:v>0.11421000000000001</c:v>
                </c:pt>
                <c:pt idx="2981">
                  <c:v>0.11734</c:v>
                </c:pt>
                <c:pt idx="2982">
                  <c:v>0.15820000000000001</c:v>
                </c:pt>
                <c:pt idx="2983">
                  <c:v>0.21936</c:v>
                </c:pt>
                <c:pt idx="2984">
                  <c:v>0.26395000000000002</c:v>
                </c:pt>
                <c:pt idx="2985">
                  <c:v>0.2707</c:v>
                </c:pt>
                <c:pt idx="2986">
                  <c:v>0.24460999999999999</c:v>
                </c:pt>
                <c:pt idx="2987">
                  <c:v>0.20391999999999999</c:v>
                </c:pt>
                <c:pt idx="2988">
                  <c:v>0.16674</c:v>
                </c:pt>
                <c:pt idx="2989">
                  <c:v>0.14263999999999999</c:v>
                </c:pt>
                <c:pt idx="2990">
                  <c:v>0.12615999999999999</c:v>
                </c:pt>
                <c:pt idx="2991">
                  <c:v>0.10215</c:v>
                </c:pt>
                <c:pt idx="2992">
                  <c:v>6.4266000000000004E-2</c:v>
                </c:pt>
                <c:pt idx="2993">
                  <c:v>2.2598E-2</c:v>
                </c:pt>
                <c:pt idx="2994">
                  <c:v>-1.153E-2</c:v>
                </c:pt>
                <c:pt idx="2995">
                  <c:v>-3.8087000000000003E-2</c:v>
                </c:pt>
                <c:pt idx="2996">
                  <c:v>-5.7896999999999997E-2</c:v>
                </c:pt>
                <c:pt idx="2997">
                  <c:v>-6.2614000000000003E-2</c:v>
                </c:pt>
                <c:pt idx="2998">
                  <c:v>-4.8876000000000003E-2</c:v>
                </c:pt>
                <c:pt idx="2999">
                  <c:v>-3.184E-2</c:v>
                </c:pt>
                <c:pt idx="3000">
                  <c:v>-2.6934E-2</c:v>
                </c:pt>
                <c:pt idx="3001">
                  <c:v>-2.5472999999999999E-2</c:v>
                </c:pt>
                <c:pt idx="3002">
                  <c:v>-8.9937999999999997E-3</c:v>
                </c:pt>
                <c:pt idx="3003">
                  <c:v>1.5500999999999999E-2</c:v>
                </c:pt>
                <c:pt idx="3004">
                  <c:v>1.8157E-2</c:v>
                </c:pt>
                <c:pt idx="3005">
                  <c:v>-1.1844E-2</c:v>
                </c:pt>
                <c:pt idx="3006">
                  <c:v>-4.8625000000000002E-2</c:v>
                </c:pt>
                <c:pt idx="3007">
                  <c:v>-6.3307000000000002E-2</c:v>
                </c:pt>
                <c:pt idx="3008">
                  <c:v>-5.7284000000000002E-2</c:v>
                </c:pt>
                <c:pt idx="3009">
                  <c:v>-4.9237999999999997E-2</c:v>
                </c:pt>
                <c:pt idx="3010">
                  <c:v>-4.4755999999999997E-2</c:v>
                </c:pt>
                <c:pt idx="3011">
                  <c:v>-3.7019000000000003E-2</c:v>
                </c:pt>
                <c:pt idx="3012">
                  <c:v>-2.8629999999999999E-2</c:v>
                </c:pt>
                <c:pt idx="3013">
                  <c:v>-3.2204999999999998E-2</c:v>
                </c:pt>
                <c:pt idx="3014">
                  <c:v>-4.9547000000000001E-2</c:v>
                </c:pt>
                <c:pt idx="3015">
                  <c:v>-6.7320000000000005E-2</c:v>
                </c:pt>
                <c:pt idx="3016">
                  <c:v>-7.7840999999999994E-2</c:v>
                </c:pt>
                <c:pt idx="3017">
                  <c:v>-9.0414999999999995E-2</c:v>
                </c:pt>
                <c:pt idx="3018">
                  <c:v>-0.11389000000000001</c:v>
                </c:pt>
                <c:pt idx="3019">
                  <c:v>-0.13789000000000001</c:v>
                </c:pt>
                <c:pt idx="3020">
                  <c:v>-0.14304</c:v>
                </c:pt>
                <c:pt idx="3021">
                  <c:v>-0.12661</c:v>
                </c:pt>
                <c:pt idx="3022">
                  <c:v>-0.10713</c:v>
                </c:pt>
                <c:pt idx="3023">
                  <c:v>-0.10179000000000001</c:v>
                </c:pt>
                <c:pt idx="3024">
                  <c:v>-0.1076</c:v>
                </c:pt>
                <c:pt idx="3025">
                  <c:v>-0.10922</c:v>
                </c:pt>
                <c:pt idx="3026">
                  <c:v>-9.9597000000000005E-2</c:v>
                </c:pt>
                <c:pt idx="3027">
                  <c:v>-8.5816000000000003E-2</c:v>
                </c:pt>
                <c:pt idx="3028">
                  <c:v>-7.7511999999999998E-2</c:v>
                </c:pt>
                <c:pt idx="3029">
                  <c:v>-7.6601000000000002E-2</c:v>
                </c:pt>
                <c:pt idx="3030">
                  <c:v>-7.8788999999999998E-2</c:v>
                </c:pt>
                <c:pt idx="3031">
                  <c:v>-7.8917000000000001E-2</c:v>
                </c:pt>
                <c:pt idx="3032">
                  <c:v>-7.3316000000000006E-2</c:v>
                </c:pt>
                <c:pt idx="3033">
                  <c:v>-6.2253999999999997E-2</c:v>
                </c:pt>
                <c:pt idx="3034">
                  <c:v>-5.1602000000000002E-2</c:v>
                </c:pt>
                <c:pt idx="3035">
                  <c:v>-4.6424E-2</c:v>
                </c:pt>
                <c:pt idx="3036">
                  <c:v>-4.1821999999999998E-2</c:v>
                </c:pt>
                <c:pt idx="3037">
                  <c:v>-2.8572E-2</c:v>
                </c:pt>
                <c:pt idx="3038">
                  <c:v>-1.1354E-2</c:v>
                </c:pt>
                <c:pt idx="3039">
                  <c:v>-1.0088E-2</c:v>
                </c:pt>
                <c:pt idx="3040">
                  <c:v>-3.3045999999999999E-2</c:v>
                </c:pt>
                <c:pt idx="3041">
                  <c:v>-5.7674000000000003E-2</c:v>
                </c:pt>
                <c:pt idx="3042">
                  <c:v>-5.3849000000000001E-2</c:v>
                </c:pt>
                <c:pt idx="3043">
                  <c:v>-2.3244000000000001E-2</c:v>
                </c:pt>
                <c:pt idx="3044">
                  <c:v>1.4679000000000001E-3</c:v>
                </c:pt>
                <c:pt idx="3045">
                  <c:v>-8.4080999999999999E-4</c:v>
                </c:pt>
                <c:pt idx="3046">
                  <c:v>-1.4896E-2</c:v>
                </c:pt>
                <c:pt idx="3047">
                  <c:v>-1.5122999999999999E-2</c:v>
                </c:pt>
                <c:pt idx="3048">
                  <c:v>-2.7713E-3</c:v>
                </c:pt>
                <c:pt idx="3049">
                  <c:v>-3.2209999999999999E-3</c:v>
                </c:pt>
                <c:pt idx="3050">
                  <c:v>-3.2737000000000002E-2</c:v>
                </c:pt>
                <c:pt idx="3051">
                  <c:v>-8.0770999999999996E-2</c:v>
                </c:pt>
                <c:pt idx="3052">
                  <c:v>-0.12348000000000001</c:v>
                </c:pt>
                <c:pt idx="3053">
                  <c:v>-0.14477999999999999</c:v>
                </c:pt>
                <c:pt idx="3054">
                  <c:v>-0.14399000000000001</c:v>
                </c:pt>
                <c:pt idx="3055">
                  <c:v>-0.13091</c:v>
                </c:pt>
                <c:pt idx="3056">
                  <c:v>-0.11552</c:v>
                </c:pt>
                <c:pt idx="3057">
                  <c:v>-0.10023</c:v>
                </c:pt>
                <c:pt idx="3058">
                  <c:v>-8.2889000000000004E-2</c:v>
                </c:pt>
                <c:pt idx="3059">
                  <c:v>-6.7311999999999997E-2</c:v>
                </c:pt>
                <c:pt idx="3060">
                  <c:v>-6.2258000000000001E-2</c:v>
                </c:pt>
                <c:pt idx="3061">
                  <c:v>-6.5078999999999998E-2</c:v>
                </c:pt>
                <c:pt idx="3062">
                  <c:v>-5.6834999999999997E-2</c:v>
                </c:pt>
                <c:pt idx="3063">
                  <c:v>-2.5253000000000001E-2</c:v>
                </c:pt>
                <c:pt idx="3064">
                  <c:v>1.4785E-2</c:v>
                </c:pt>
                <c:pt idx="3065">
                  <c:v>3.8089999999999999E-2</c:v>
                </c:pt>
                <c:pt idx="3066">
                  <c:v>4.1694000000000002E-2</c:v>
                </c:pt>
                <c:pt idx="3067">
                  <c:v>4.3076999999999997E-2</c:v>
                </c:pt>
                <c:pt idx="3068">
                  <c:v>4.7171999999999999E-2</c:v>
                </c:pt>
                <c:pt idx="3069">
                  <c:v>3.6456000000000002E-2</c:v>
                </c:pt>
                <c:pt idx="3070">
                  <c:v>1.6318000000000001E-3</c:v>
                </c:pt>
                <c:pt idx="3071">
                  <c:v>-3.6096999999999997E-2</c:v>
                </c:pt>
                <c:pt idx="3072">
                  <c:v>-4.7921999999999999E-2</c:v>
                </c:pt>
                <c:pt idx="3073">
                  <c:v>-3.2575E-2</c:v>
                </c:pt>
                <c:pt idx="3074">
                  <c:v>-1.49E-2</c:v>
                </c:pt>
                <c:pt idx="3075">
                  <c:v>-1.4711E-2</c:v>
                </c:pt>
                <c:pt idx="3076">
                  <c:v>-2.8393999999999999E-2</c:v>
                </c:pt>
                <c:pt idx="3077">
                  <c:v>-3.7835000000000001E-2</c:v>
                </c:pt>
                <c:pt idx="3078">
                  <c:v>-2.7654999999999999E-2</c:v>
                </c:pt>
                <c:pt idx="3079">
                  <c:v>3.9703000000000004E-3</c:v>
                </c:pt>
                <c:pt idx="3080">
                  <c:v>4.2858E-2</c:v>
                </c:pt>
                <c:pt idx="3081">
                  <c:v>6.8733000000000002E-2</c:v>
                </c:pt>
                <c:pt idx="3082">
                  <c:v>7.4677999999999994E-2</c:v>
                </c:pt>
                <c:pt idx="3083">
                  <c:v>7.4356000000000005E-2</c:v>
                </c:pt>
                <c:pt idx="3084">
                  <c:v>8.3274000000000001E-2</c:v>
                </c:pt>
                <c:pt idx="3085">
                  <c:v>9.7133999999999998E-2</c:v>
                </c:pt>
                <c:pt idx="3086">
                  <c:v>9.8762000000000003E-2</c:v>
                </c:pt>
                <c:pt idx="3087">
                  <c:v>8.4576999999999999E-2</c:v>
                </c:pt>
                <c:pt idx="3088">
                  <c:v>7.2441000000000005E-2</c:v>
                </c:pt>
                <c:pt idx="3089">
                  <c:v>8.0454999999999999E-2</c:v>
                </c:pt>
                <c:pt idx="3090">
                  <c:v>0.10736</c:v>
                </c:pt>
                <c:pt idx="3091">
                  <c:v>0.13861000000000001</c:v>
                </c:pt>
                <c:pt idx="3092">
                  <c:v>0.16406000000000001</c:v>
                </c:pt>
                <c:pt idx="3093">
                  <c:v>0.18239</c:v>
                </c:pt>
                <c:pt idx="3094">
                  <c:v>0.19244</c:v>
                </c:pt>
                <c:pt idx="3095">
                  <c:v>0.18976000000000001</c:v>
                </c:pt>
                <c:pt idx="3096">
                  <c:v>0.17413000000000001</c:v>
                </c:pt>
                <c:pt idx="3097">
                  <c:v>0.15479999999999999</c:v>
                </c:pt>
                <c:pt idx="3098">
                  <c:v>0.14307</c:v>
                </c:pt>
                <c:pt idx="3099">
                  <c:v>0.14057</c:v>
                </c:pt>
                <c:pt idx="3100">
                  <c:v>0.13852999999999999</c:v>
                </c:pt>
                <c:pt idx="3101">
                  <c:v>0.12789</c:v>
                </c:pt>
                <c:pt idx="3102">
                  <c:v>0.10589</c:v>
                </c:pt>
                <c:pt idx="3103">
                  <c:v>7.2771000000000002E-2</c:v>
                </c:pt>
                <c:pt idx="3104">
                  <c:v>3.0207999999999999E-2</c:v>
                </c:pt>
                <c:pt idx="3105">
                  <c:v>-1.1828999999999999E-2</c:v>
                </c:pt>
                <c:pt idx="3106">
                  <c:v>-3.4486000000000003E-2</c:v>
                </c:pt>
                <c:pt idx="3107">
                  <c:v>-2.7285E-2</c:v>
                </c:pt>
                <c:pt idx="3108">
                  <c:v>-3.7249000000000002E-3</c:v>
                </c:pt>
                <c:pt idx="3109">
                  <c:v>1.1695000000000001E-2</c:v>
                </c:pt>
                <c:pt idx="3110">
                  <c:v>1.2904000000000001E-2</c:v>
                </c:pt>
                <c:pt idx="3111">
                  <c:v>1.7541000000000001E-2</c:v>
                </c:pt>
                <c:pt idx="3112">
                  <c:v>3.9498999999999999E-2</c:v>
                </c:pt>
                <c:pt idx="3113">
                  <c:v>6.7822999999999994E-2</c:v>
                </c:pt>
                <c:pt idx="3114">
                  <c:v>8.0995999999999999E-2</c:v>
                </c:pt>
                <c:pt idx="3115">
                  <c:v>7.4297000000000002E-2</c:v>
                </c:pt>
                <c:pt idx="3116">
                  <c:v>6.3107999999999997E-2</c:v>
                </c:pt>
                <c:pt idx="3117">
                  <c:v>6.2643000000000004E-2</c:v>
                </c:pt>
                <c:pt idx="3118">
                  <c:v>7.3145000000000002E-2</c:v>
                </c:pt>
                <c:pt idx="3119">
                  <c:v>8.4387000000000004E-2</c:v>
                </c:pt>
                <c:pt idx="3120">
                  <c:v>8.7637999999999994E-2</c:v>
                </c:pt>
                <c:pt idx="3121">
                  <c:v>8.1483E-2</c:v>
                </c:pt>
                <c:pt idx="3122">
                  <c:v>7.0061999999999999E-2</c:v>
                </c:pt>
                <c:pt idx="3123">
                  <c:v>5.8816E-2</c:v>
                </c:pt>
                <c:pt idx="3124">
                  <c:v>5.2399000000000001E-2</c:v>
                </c:pt>
                <c:pt idx="3125">
                  <c:v>5.4905000000000002E-2</c:v>
                </c:pt>
                <c:pt idx="3126">
                  <c:v>6.7137000000000002E-2</c:v>
                </c:pt>
                <c:pt idx="3127">
                  <c:v>8.0279000000000003E-2</c:v>
                </c:pt>
                <c:pt idx="3128">
                  <c:v>7.7729999999999994E-2</c:v>
                </c:pt>
                <c:pt idx="3129">
                  <c:v>5.1816000000000001E-2</c:v>
                </c:pt>
                <c:pt idx="3130">
                  <c:v>1.6604000000000001E-2</c:v>
                </c:pt>
                <c:pt idx="3131">
                  <c:v>-5.4657000000000004E-3</c:v>
                </c:pt>
                <c:pt idx="3132">
                  <c:v>-9.1120000000000003E-3</c:v>
                </c:pt>
                <c:pt idx="3133">
                  <c:v>-7.5782000000000002E-3</c:v>
                </c:pt>
                <c:pt idx="3134">
                  <c:v>-8.3239999999999998E-3</c:v>
                </c:pt>
                <c:pt idx="3135">
                  <c:v>-1.7335E-3</c:v>
                </c:pt>
                <c:pt idx="3136">
                  <c:v>2.0624E-2</c:v>
                </c:pt>
                <c:pt idx="3137">
                  <c:v>5.0354999999999997E-2</c:v>
                </c:pt>
                <c:pt idx="3138">
                  <c:v>7.4285000000000004E-2</c:v>
                </c:pt>
                <c:pt idx="3139">
                  <c:v>9.0743000000000004E-2</c:v>
                </c:pt>
                <c:pt idx="3140">
                  <c:v>0.10272000000000001</c:v>
                </c:pt>
                <c:pt idx="3141">
                  <c:v>0.10532</c:v>
                </c:pt>
                <c:pt idx="3142">
                  <c:v>9.5406000000000005E-2</c:v>
                </c:pt>
                <c:pt idx="3143">
                  <c:v>8.7908E-2</c:v>
                </c:pt>
                <c:pt idx="3144">
                  <c:v>0.10598</c:v>
                </c:pt>
                <c:pt idx="3145">
                  <c:v>0.15401999999999999</c:v>
                </c:pt>
                <c:pt idx="3146">
                  <c:v>0.21263000000000001</c:v>
                </c:pt>
                <c:pt idx="3147">
                  <c:v>0.26101000000000002</c:v>
                </c:pt>
                <c:pt idx="3148">
                  <c:v>0.29360000000000003</c:v>
                </c:pt>
                <c:pt idx="3149">
                  <c:v>0.31365999999999999</c:v>
                </c:pt>
                <c:pt idx="3150">
                  <c:v>0.32339000000000001</c:v>
                </c:pt>
                <c:pt idx="3151">
                  <c:v>0.32622000000000001</c:v>
                </c:pt>
                <c:pt idx="3152">
                  <c:v>0.32963999999999999</c:v>
                </c:pt>
                <c:pt idx="3153">
                  <c:v>0.33764</c:v>
                </c:pt>
                <c:pt idx="3154">
                  <c:v>0.34456999999999999</c:v>
                </c:pt>
                <c:pt idx="3155">
                  <c:v>0.34255999999999998</c:v>
                </c:pt>
                <c:pt idx="3156">
                  <c:v>0.33190999999999998</c:v>
                </c:pt>
                <c:pt idx="3157">
                  <c:v>0.31847999999999999</c:v>
                </c:pt>
                <c:pt idx="3158">
                  <c:v>0.30229</c:v>
                </c:pt>
                <c:pt idx="3159">
                  <c:v>0.27548</c:v>
                </c:pt>
                <c:pt idx="3160">
                  <c:v>0.23452000000000001</c:v>
                </c:pt>
                <c:pt idx="3161">
                  <c:v>0.19078999999999999</c:v>
                </c:pt>
                <c:pt idx="3162">
                  <c:v>0.16400000000000001</c:v>
                </c:pt>
                <c:pt idx="3163">
                  <c:v>0.16414000000000001</c:v>
                </c:pt>
                <c:pt idx="3164">
                  <c:v>0.18307999999999999</c:v>
                </c:pt>
                <c:pt idx="3165">
                  <c:v>0.20573</c:v>
                </c:pt>
                <c:pt idx="3166">
                  <c:v>0.22589999999999999</c:v>
                </c:pt>
                <c:pt idx="3167">
                  <c:v>0.24737999999999999</c:v>
                </c:pt>
                <c:pt idx="3168">
                  <c:v>0.2732</c:v>
                </c:pt>
                <c:pt idx="3169">
                  <c:v>0.30079</c:v>
                </c:pt>
                <c:pt idx="3170">
                  <c:v>0.32647999999999999</c:v>
                </c:pt>
                <c:pt idx="3171">
                  <c:v>0.34737000000000001</c:v>
                </c:pt>
                <c:pt idx="3172">
                  <c:v>0.35914000000000001</c:v>
                </c:pt>
                <c:pt idx="3173">
                  <c:v>0.36076000000000003</c:v>
                </c:pt>
                <c:pt idx="3174">
                  <c:v>0.36220999999999998</c:v>
                </c:pt>
                <c:pt idx="3175">
                  <c:v>0.37652999999999998</c:v>
                </c:pt>
                <c:pt idx="3176">
                  <c:v>0.39956000000000003</c:v>
                </c:pt>
                <c:pt idx="3177">
                  <c:v>0.40887000000000001</c:v>
                </c:pt>
                <c:pt idx="3178">
                  <c:v>0.39057999999999998</c:v>
                </c:pt>
                <c:pt idx="3179">
                  <c:v>0.35788999999999999</c:v>
                </c:pt>
                <c:pt idx="3180">
                  <c:v>0.33212000000000003</c:v>
                </c:pt>
                <c:pt idx="3181">
                  <c:v>0.31435000000000002</c:v>
                </c:pt>
                <c:pt idx="3182">
                  <c:v>0.28972999999999999</c:v>
                </c:pt>
                <c:pt idx="3183">
                  <c:v>0.25563999999999998</c:v>
                </c:pt>
                <c:pt idx="3184">
                  <c:v>0.22971</c:v>
                </c:pt>
                <c:pt idx="3185">
                  <c:v>0.22872999999999999</c:v>
                </c:pt>
                <c:pt idx="3186">
                  <c:v>0.25170999999999999</c:v>
                </c:pt>
                <c:pt idx="3187">
                  <c:v>0.28610999999999998</c:v>
                </c:pt>
                <c:pt idx="3188">
                  <c:v>0.3211</c:v>
                </c:pt>
                <c:pt idx="3189">
                  <c:v>0.35235</c:v>
                </c:pt>
                <c:pt idx="3190">
                  <c:v>0.38207000000000002</c:v>
                </c:pt>
                <c:pt idx="3191">
                  <c:v>0.41526999999999997</c:v>
                </c:pt>
                <c:pt idx="3192">
                  <c:v>0.44819999999999999</c:v>
                </c:pt>
                <c:pt idx="3193">
                  <c:v>0.46294000000000002</c:v>
                </c:pt>
                <c:pt idx="3194">
                  <c:v>0.44625999999999999</c:v>
                </c:pt>
                <c:pt idx="3195">
                  <c:v>0.41304999999999997</c:v>
                </c:pt>
                <c:pt idx="3196">
                  <c:v>0.39409</c:v>
                </c:pt>
                <c:pt idx="3197">
                  <c:v>0.39666000000000001</c:v>
                </c:pt>
                <c:pt idx="3198">
                  <c:v>0.39473000000000003</c:v>
                </c:pt>
                <c:pt idx="3199">
                  <c:v>0.36681000000000002</c:v>
                </c:pt>
                <c:pt idx="3200">
                  <c:v>0.32578000000000001</c:v>
                </c:pt>
                <c:pt idx="3201">
                  <c:v>0.29680000000000001</c:v>
                </c:pt>
                <c:pt idx="3202">
                  <c:v>0.28075</c:v>
                </c:pt>
                <c:pt idx="3203">
                  <c:v>0.25913999999999998</c:v>
                </c:pt>
                <c:pt idx="3204">
                  <c:v>0.22613</c:v>
                </c:pt>
                <c:pt idx="3205">
                  <c:v>0.19439000000000001</c:v>
                </c:pt>
                <c:pt idx="3206">
                  <c:v>0.17302000000000001</c:v>
                </c:pt>
                <c:pt idx="3207">
                  <c:v>0.16102</c:v>
                </c:pt>
                <c:pt idx="3208">
                  <c:v>0.16444</c:v>
                </c:pt>
                <c:pt idx="3209">
                  <c:v>0.19979</c:v>
                </c:pt>
                <c:pt idx="3210">
                  <c:v>0.27218999999999999</c:v>
                </c:pt>
                <c:pt idx="3211">
                  <c:v>0.36231999999999998</c:v>
                </c:pt>
                <c:pt idx="3212">
                  <c:v>0.44274000000000002</c:v>
                </c:pt>
                <c:pt idx="3213">
                  <c:v>0.49915999999999999</c:v>
                </c:pt>
                <c:pt idx="3214">
                  <c:v>0.53312999999999999</c:v>
                </c:pt>
                <c:pt idx="3215">
                  <c:v>0.55332000000000003</c:v>
                </c:pt>
                <c:pt idx="3216">
                  <c:v>0.56825999999999999</c:v>
                </c:pt>
                <c:pt idx="3217">
                  <c:v>0.58011999999999997</c:v>
                </c:pt>
                <c:pt idx="3218">
                  <c:v>0.58289000000000002</c:v>
                </c:pt>
                <c:pt idx="3219">
                  <c:v>0.57277</c:v>
                </c:pt>
                <c:pt idx="3220">
                  <c:v>0.55791999999999997</c:v>
                </c:pt>
                <c:pt idx="3221">
                  <c:v>0.54779999999999995</c:v>
                </c:pt>
                <c:pt idx="3222">
                  <c:v>0.53664000000000001</c:v>
                </c:pt>
                <c:pt idx="3223">
                  <c:v>0.51366000000000001</c:v>
                </c:pt>
                <c:pt idx="3224">
                  <c:v>0.48825000000000002</c:v>
                </c:pt>
                <c:pt idx="3225">
                  <c:v>0.48393000000000003</c:v>
                </c:pt>
                <c:pt idx="3226">
                  <c:v>0.50273999999999996</c:v>
                </c:pt>
                <c:pt idx="3227">
                  <c:v>0.51812000000000002</c:v>
                </c:pt>
                <c:pt idx="3228">
                  <c:v>0.51434999999999997</c:v>
                </c:pt>
                <c:pt idx="3229">
                  <c:v>0.51207999999999998</c:v>
                </c:pt>
                <c:pt idx="3230">
                  <c:v>0.53725000000000001</c:v>
                </c:pt>
                <c:pt idx="3231">
                  <c:v>0.58104</c:v>
                </c:pt>
                <c:pt idx="3232">
                  <c:v>0.61104000000000003</c:v>
                </c:pt>
                <c:pt idx="3233">
                  <c:v>0.61082000000000003</c:v>
                </c:pt>
                <c:pt idx="3234">
                  <c:v>0.58821999999999997</c:v>
                </c:pt>
                <c:pt idx="3235">
                  <c:v>0.55422000000000005</c:v>
                </c:pt>
                <c:pt idx="3236">
                  <c:v>0.51671999999999996</c:v>
                </c:pt>
                <c:pt idx="3237">
                  <c:v>0.49142999999999998</c:v>
                </c:pt>
                <c:pt idx="3238">
                  <c:v>0.49512</c:v>
                </c:pt>
                <c:pt idx="3239">
                  <c:v>0.52442</c:v>
                </c:pt>
                <c:pt idx="3240">
                  <c:v>0.55794999999999995</c:v>
                </c:pt>
                <c:pt idx="3241">
                  <c:v>0.58230000000000004</c:v>
                </c:pt>
                <c:pt idx="3242">
                  <c:v>0.60223000000000004</c:v>
                </c:pt>
                <c:pt idx="3243">
                  <c:v>0.62441000000000002</c:v>
                </c:pt>
                <c:pt idx="3244">
                  <c:v>0.64637</c:v>
                </c:pt>
                <c:pt idx="3245">
                  <c:v>0.66398000000000001</c:v>
                </c:pt>
                <c:pt idx="3246">
                  <c:v>0.67618999999999996</c:v>
                </c:pt>
                <c:pt idx="3247">
                  <c:v>0.67949000000000004</c:v>
                </c:pt>
                <c:pt idx="3248">
                  <c:v>0.67054999999999998</c:v>
                </c:pt>
                <c:pt idx="3249">
                  <c:v>0.65737000000000001</c:v>
                </c:pt>
                <c:pt idx="3250">
                  <c:v>0.65434999999999999</c:v>
                </c:pt>
                <c:pt idx="3251">
                  <c:v>0.66281999999999996</c:v>
                </c:pt>
                <c:pt idx="3252">
                  <c:v>0.66935999999999996</c:v>
                </c:pt>
                <c:pt idx="3253">
                  <c:v>0.66678999999999999</c:v>
                </c:pt>
                <c:pt idx="3254">
                  <c:v>0.66259000000000001</c:v>
                </c:pt>
                <c:pt idx="3255">
                  <c:v>0.66108999999999996</c:v>
                </c:pt>
                <c:pt idx="3256">
                  <c:v>0.65234999999999999</c:v>
                </c:pt>
                <c:pt idx="3257">
                  <c:v>0.62822</c:v>
                </c:pt>
                <c:pt idx="3258">
                  <c:v>0.59774000000000005</c:v>
                </c:pt>
                <c:pt idx="3259">
                  <c:v>0.57599999999999996</c:v>
                </c:pt>
                <c:pt idx="3260">
                  <c:v>0.56650999999999996</c:v>
                </c:pt>
                <c:pt idx="3261">
                  <c:v>0.56372999999999995</c:v>
                </c:pt>
                <c:pt idx="3262">
                  <c:v>0.56445999999999996</c:v>
                </c:pt>
                <c:pt idx="3263">
                  <c:v>0.56713000000000002</c:v>
                </c:pt>
                <c:pt idx="3264">
                  <c:v>0.56794</c:v>
                </c:pt>
                <c:pt idx="3265">
                  <c:v>0.56796000000000002</c:v>
                </c:pt>
                <c:pt idx="3266">
                  <c:v>0.57569999999999999</c:v>
                </c:pt>
                <c:pt idx="3267">
                  <c:v>0.59050999999999998</c:v>
                </c:pt>
                <c:pt idx="3268">
                  <c:v>0.59165000000000001</c:v>
                </c:pt>
                <c:pt idx="3269">
                  <c:v>0.56052000000000002</c:v>
                </c:pt>
                <c:pt idx="3270">
                  <c:v>0.51085000000000003</c:v>
                </c:pt>
                <c:pt idx="3271">
                  <c:v>0.47942000000000001</c:v>
                </c:pt>
                <c:pt idx="3272">
                  <c:v>0.48374</c:v>
                </c:pt>
                <c:pt idx="3273">
                  <c:v>0.50365000000000004</c:v>
                </c:pt>
                <c:pt idx="3274">
                  <c:v>0.51034000000000002</c:v>
                </c:pt>
                <c:pt idx="3275">
                  <c:v>0.49963999999999997</c:v>
                </c:pt>
                <c:pt idx="3276">
                  <c:v>0.48670999999999998</c:v>
                </c:pt>
                <c:pt idx="3277">
                  <c:v>0.47882999999999998</c:v>
                </c:pt>
                <c:pt idx="3278">
                  <c:v>0.46916000000000002</c:v>
                </c:pt>
                <c:pt idx="3279">
                  <c:v>0.45500000000000002</c:v>
                </c:pt>
                <c:pt idx="3280">
                  <c:v>0.44678000000000001</c:v>
                </c:pt>
                <c:pt idx="3281">
                  <c:v>0.45284000000000002</c:v>
                </c:pt>
                <c:pt idx="3282">
                  <c:v>0.46462999999999999</c:v>
                </c:pt>
                <c:pt idx="3283">
                  <c:v>0.46683000000000002</c:v>
                </c:pt>
                <c:pt idx="3284">
                  <c:v>0.45929999999999999</c:v>
                </c:pt>
                <c:pt idx="3285">
                  <c:v>0.45888000000000001</c:v>
                </c:pt>
                <c:pt idx="3286">
                  <c:v>0.47653000000000001</c:v>
                </c:pt>
                <c:pt idx="3287">
                  <c:v>0.50065999999999999</c:v>
                </c:pt>
                <c:pt idx="3288">
                  <c:v>0.51061999999999996</c:v>
                </c:pt>
                <c:pt idx="3289">
                  <c:v>0.50261</c:v>
                </c:pt>
                <c:pt idx="3290">
                  <c:v>0.49232999999999999</c:v>
                </c:pt>
                <c:pt idx="3291">
                  <c:v>0.49148999999999998</c:v>
                </c:pt>
                <c:pt idx="3292">
                  <c:v>0.49223</c:v>
                </c:pt>
                <c:pt idx="3293">
                  <c:v>0.47996</c:v>
                </c:pt>
                <c:pt idx="3294">
                  <c:v>0.45276</c:v>
                </c:pt>
                <c:pt idx="3295">
                  <c:v>0.41920000000000002</c:v>
                </c:pt>
                <c:pt idx="3296">
                  <c:v>0.38407999999999998</c:v>
                </c:pt>
                <c:pt idx="3297">
                  <c:v>0.34860999999999998</c:v>
                </c:pt>
                <c:pt idx="3298">
                  <c:v>0.32169999999999999</c:v>
                </c:pt>
                <c:pt idx="3299">
                  <c:v>0.31545000000000001</c:v>
                </c:pt>
                <c:pt idx="3300">
                  <c:v>0.32645999999999997</c:v>
                </c:pt>
                <c:pt idx="3301">
                  <c:v>0.33495999999999998</c:v>
                </c:pt>
                <c:pt idx="3302">
                  <c:v>0.33008999999999999</c:v>
                </c:pt>
                <c:pt idx="3303">
                  <c:v>0.32462000000000002</c:v>
                </c:pt>
                <c:pt idx="3304">
                  <c:v>0.33448</c:v>
                </c:pt>
                <c:pt idx="3305">
                  <c:v>0.35263</c:v>
                </c:pt>
                <c:pt idx="3306">
                  <c:v>0.35697000000000001</c:v>
                </c:pt>
                <c:pt idx="3307">
                  <c:v>0.34082000000000001</c:v>
                </c:pt>
                <c:pt idx="3308">
                  <c:v>0.32164999999999999</c:v>
                </c:pt>
                <c:pt idx="3309">
                  <c:v>0.31841999999999998</c:v>
                </c:pt>
                <c:pt idx="3310">
                  <c:v>0.33077000000000001</c:v>
                </c:pt>
                <c:pt idx="3311">
                  <c:v>0.34295999999999999</c:v>
                </c:pt>
                <c:pt idx="3312">
                  <c:v>0.33998</c:v>
                </c:pt>
                <c:pt idx="3313">
                  <c:v>0.31723000000000001</c:v>
                </c:pt>
                <c:pt idx="3314">
                  <c:v>0.28187000000000001</c:v>
                </c:pt>
                <c:pt idx="3315">
                  <c:v>0.24831</c:v>
                </c:pt>
                <c:pt idx="3316">
                  <c:v>0.22733999999999999</c:v>
                </c:pt>
                <c:pt idx="3317">
                  <c:v>0.21819</c:v>
                </c:pt>
                <c:pt idx="3318">
                  <c:v>0.21576999999999999</c:v>
                </c:pt>
                <c:pt idx="3319">
                  <c:v>0.22305</c:v>
                </c:pt>
                <c:pt idx="3320">
                  <c:v>0.24640999999999999</c:v>
                </c:pt>
                <c:pt idx="3321">
                  <c:v>0.27867999999999998</c:v>
                </c:pt>
                <c:pt idx="3322">
                  <c:v>0.30042999999999997</c:v>
                </c:pt>
                <c:pt idx="3323">
                  <c:v>0.30386999999999997</c:v>
                </c:pt>
                <c:pt idx="3324">
                  <c:v>0.30421999999999999</c:v>
                </c:pt>
                <c:pt idx="3325">
                  <c:v>0.31796999999999997</c:v>
                </c:pt>
                <c:pt idx="3326">
                  <c:v>0.33901999999999999</c:v>
                </c:pt>
                <c:pt idx="3327">
                  <c:v>0.34736</c:v>
                </c:pt>
                <c:pt idx="3328">
                  <c:v>0.33471000000000001</c:v>
                </c:pt>
                <c:pt idx="3329">
                  <c:v>0.30897999999999998</c:v>
                </c:pt>
                <c:pt idx="3330">
                  <c:v>0.27786</c:v>
                </c:pt>
                <c:pt idx="3331">
                  <c:v>0.24357000000000001</c:v>
                </c:pt>
                <c:pt idx="3332">
                  <c:v>0.21476000000000001</c:v>
                </c:pt>
                <c:pt idx="3333">
                  <c:v>0.20734</c:v>
                </c:pt>
                <c:pt idx="3334">
                  <c:v>0.22405</c:v>
                </c:pt>
                <c:pt idx="3335">
                  <c:v>0.24307000000000001</c:v>
                </c:pt>
                <c:pt idx="3336">
                  <c:v>0.23971000000000001</c:v>
                </c:pt>
                <c:pt idx="3337">
                  <c:v>0.21681</c:v>
                </c:pt>
                <c:pt idx="3338">
                  <c:v>0.20238</c:v>
                </c:pt>
                <c:pt idx="3339">
                  <c:v>0.21612999999999999</c:v>
                </c:pt>
                <c:pt idx="3340">
                  <c:v>0.24829000000000001</c:v>
                </c:pt>
                <c:pt idx="3341">
                  <c:v>0.27617999999999998</c:v>
                </c:pt>
                <c:pt idx="3342">
                  <c:v>0.29215999999999998</c:v>
                </c:pt>
                <c:pt idx="3343">
                  <c:v>0.30503000000000002</c:v>
                </c:pt>
                <c:pt idx="3344">
                  <c:v>0.31941999999999998</c:v>
                </c:pt>
                <c:pt idx="3345">
                  <c:v>0.32782</c:v>
                </c:pt>
                <c:pt idx="3346">
                  <c:v>0.32466</c:v>
                </c:pt>
                <c:pt idx="3347">
                  <c:v>0.31553999999999999</c:v>
                </c:pt>
                <c:pt idx="3348">
                  <c:v>0.30680000000000002</c:v>
                </c:pt>
                <c:pt idx="3349">
                  <c:v>0.29580000000000001</c:v>
                </c:pt>
                <c:pt idx="3350">
                  <c:v>0.27783000000000002</c:v>
                </c:pt>
                <c:pt idx="3351">
                  <c:v>0.25295000000000001</c:v>
                </c:pt>
                <c:pt idx="3352">
                  <c:v>0.21875</c:v>
                </c:pt>
                <c:pt idx="3353">
                  <c:v>0.16818</c:v>
                </c:pt>
                <c:pt idx="3354">
                  <c:v>0.10642</c:v>
                </c:pt>
                <c:pt idx="3355">
                  <c:v>5.7875000000000003E-2</c:v>
                </c:pt>
                <c:pt idx="3356">
                  <c:v>3.8288000000000003E-2</c:v>
                </c:pt>
                <c:pt idx="3357">
                  <c:v>2.7045E-2</c:v>
                </c:pt>
                <c:pt idx="3358">
                  <c:v>-1.0905E-2</c:v>
                </c:pt>
                <c:pt idx="3359">
                  <c:v>-7.7061000000000004E-2</c:v>
                </c:pt>
                <c:pt idx="3360">
                  <c:v>-0.13578999999999999</c:v>
                </c:pt>
                <c:pt idx="3361">
                  <c:v>-0.16284999999999999</c:v>
                </c:pt>
                <c:pt idx="3362">
                  <c:v>-0.17593</c:v>
                </c:pt>
                <c:pt idx="3363">
                  <c:v>-0.20721999999999999</c:v>
                </c:pt>
                <c:pt idx="3364">
                  <c:v>-0.26363999999999999</c:v>
                </c:pt>
                <c:pt idx="3365">
                  <c:v>-0.32684000000000002</c:v>
                </c:pt>
                <c:pt idx="3366">
                  <c:v>-0.37802000000000002</c:v>
                </c:pt>
                <c:pt idx="3367">
                  <c:v>-0.40701999999999999</c:v>
                </c:pt>
                <c:pt idx="3368">
                  <c:v>-0.40716000000000002</c:v>
                </c:pt>
                <c:pt idx="3369">
                  <c:v>-0.37774999999999997</c:v>
                </c:pt>
                <c:pt idx="3370">
                  <c:v>-0.32980999999999999</c:v>
                </c:pt>
                <c:pt idx="3371">
                  <c:v>-0.27855000000000002</c:v>
                </c:pt>
                <c:pt idx="3372">
                  <c:v>-0.23218</c:v>
                </c:pt>
                <c:pt idx="3373">
                  <c:v>-0.19444</c:v>
                </c:pt>
                <c:pt idx="3374">
                  <c:v>-0.17219999999999999</c:v>
                </c:pt>
                <c:pt idx="3375">
                  <c:v>-0.17119999999999999</c:v>
                </c:pt>
                <c:pt idx="3376">
                  <c:v>-0.18786</c:v>
                </c:pt>
                <c:pt idx="3377">
                  <c:v>-0.21279000000000001</c:v>
                </c:pt>
                <c:pt idx="3378">
                  <c:v>-0.23946000000000001</c:v>
                </c:pt>
                <c:pt idx="3379">
                  <c:v>-0.26424999999999998</c:v>
                </c:pt>
                <c:pt idx="3380">
                  <c:v>-0.28358</c:v>
                </c:pt>
                <c:pt idx="3381">
                  <c:v>-0.29855999999999999</c:v>
                </c:pt>
                <c:pt idx="3382">
                  <c:v>-0.31763000000000002</c:v>
                </c:pt>
                <c:pt idx="3383">
                  <c:v>-0.34770000000000001</c:v>
                </c:pt>
                <c:pt idx="3384">
                  <c:v>-0.38586999999999999</c:v>
                </c:pt>
                <c:pt idx="3385">
                  <c:v>-0.42397000000000001</c:v>
                </c:pt>
                <c:pt idx="3386">
                  <c:v>-0.45419999999999999</c:v>
                </c:pt>
                <c:pt idx="3387">
                  <c:v>-0.46550000000000002</c:v>
                </c:pt>
                <c:pt idx="3388">
                  <c:v>-0.44597999999999999</c:v>
                </c:pt>
                <c:pt idx="3389">
                  <c:v>-0.40155999999999997</c:v>
                </c:pt>
                <c:pt idx="3390">
                  <c:v>-0.36435000000000001</c:v>
                </c:pt>
                <c:pt idx="3391">
                  <c:v>-0.36614999999999998</c:v>
                </c:pt>
                <c:pt idx="3392">
                  <c:v>-0.40377999999999997</c:v>
                </c:pt>
                <c:pt idx="3393">
                  <c:v>-0.44318999999999997</c:v>
                </c:pt>
                <c:pt idx="3394">
                  <c:v>-0.45798</c:v>
                </c:pt>
                <c:pt idx="3395">
                  <c:v>-0.45177</c:v>
                </c:pt>
                <c:pt idx="3396">
                  <c:v>-0.44166</c:v>
                </c:pt>
                <c:pt idx="3397">
                  <c:v>-0.43431999999999998</c:v>
                </c:pt>
                <c:pt idx="3398">
                  <c:v>-0.42625000000000002</c:v>
                </c:pt>
                <c:pt idx="3399">
                  <c:v>-0.41758000000000001</c:v>
                </c:pt>
                <c:pt idx="3400">
                  <c:v>-0.41366999999999998</c:v>
                </c:pt>
                <c:pt idx="3401">
                  <c:v>-0.41483999999999999</c:v>
                </c:pt>
                <c:pt idx="3402">
                  <c:v>-0.41376000000000002</c:v>
                </c:pt>
                <c:pt idx="3403">
                  <c:v>-0.40604000000000001</c:v>
                </c:pt>
                <c:pt idx="3404">
                  <c:v>-0.39913999999999999</c:v>
                </c:pt>
                <c:pt idx="3405">
                  <c:v>-0.40571000000000002</c:v>
                </c:pt>
                <c:pt idx="3406">
                  <c:v>-0.42659999999999998</c:v>
                </c:pt>
                <c:pt idx="3407">
                  <c:v>-0.44466</c:v>
                </c:pt>
                <c:pt idx="3408">
                  <c:v>-0.44113999999999998</c:v>
                </c:pt>
                <c:pt idx="3409">
                  <c:v>-0.41925000000000001</c:v>
                </c:pt>
                <c:pt idx="3410">
                  <c:v>-0.40465000000000001</c:v>
                </c:pt>
                <c:pt idx="3411">
                  <c:v>-0.41699000000000003</c:v>
                </c:pt>
                <c:pt idx="3412">
                  <c:v>-0.44507000000000002</c:v>
                </c:pt>
                <c:pt idx="3413">
                  <c:v>-0.45840999999999998</c:v>
                </c:pt>
                <c:pt idx="3414">
                  <c:v>-0.44302000000000002</c:v>
                </c:pt>
                <c:pt idx="3415">
                  <c:v>-0.41691</c:v>
                </c:pt>
                <c:pt idx="3416">
                  <c:v>-0.40650999999999998</c:v>
                </c:pt>
                <c:pt idx="3417">
                  <c:v>-0.41586000000000001</c:v>
                </c:pt>
                <c:pt idx="3418">
                  <c:v>-0.42848000000000003</c:v>
                </c:pt>
                <c:pt idx="3419">
                  <c:v>-0.43586000000000003</c:v>
                </c:pt>
                <c:pt idx="3420">
                  <c:v>-0.45051000000000002</c:v>
                </c:pt>
                <c:pt idx="3421">
                  <c:v>-0.48481999999999997</c:v>
                </c:pt>
                <c:pt idx="3422">
                  <c:v>-0.52702000000000004</c:v>
                </c:pt>
                <c:pt idx="3423">
                  <c:v>-0.5514</c:v>
                </c:pt>
                <c:pt idx="3424">
                  <c:v>-0.55013999999999996</c:v>
                </c:pt>
                <c:pt idx="3425">
                  <c:v>-0.54227000000000003</c:v>
                </c:pt>
                <c:pt idx="3426">
                  <c:v>-0.54835</c:v>
                </c:pt>
                <c:pt idx="3427">
                  <c:v>-0.56798999999999999</c:v>
                </c:pt>
                <c:pt idx="3428">
                  <c:v>-0.58818000000000004</c:v>
                </c:pt>
                <c:pt idx="3429">
                  <c:v>-0.60158</c:v>
                </c:pt>
                <c:pt idx="3430">
                  <c:v>-0.60609999999999997</c:v>
                </c:pt>
                <c:pt idx="3431">
                  <c:v>-0.59689000000000003</c:v>
                </c:pt>
                <c:pt idx="3432">
                  <c:v>-0.57486999999999999</c:v>
                </c:pt>
                <c:pt idx="3433">
                  <c:v>-0.55859999999999999</c:v>
                </c:pt>
                <c:pt idx="3434">
                  <c:v>-0.56969000000000003</c:v>
                </c:pt>
                <c:pt idx="3435">
                  <c:v>-0.60446</c:v>
                </c:pt>
                <c:pt idx="3436">
                  <c:v>-0.63551999999999997</c:v>
                </c:pt>
                <c:pt idx="3437">
                  <c:v>-0.64568000000000003</c:v>
                </c:pt>
                <c:pt idx="3438">
                  <c:v>-0.64595000000000002</c:v>
                </c:pt>
                <c:pt idx="3439">
                  <c:v>-0.65251000000000003</c:v>
                </c:pt>
                <c:pt idx="3440">
                  <c:v>-0.65954000000000002</c:v>
                </c:pt>
                <c:pt idx="3441">
                  <c:v>-0.64793000000000001</c:v>
                </c:pt>
                <c:pt idx="3442">
                  <c:v>-0.61373999999999995</c:v>
                </c:pt>
                <c:pt idx="3443">
                  <c:v>-0.57472999999999996</c:v>
                </c:pt>
                <c:pt idx="3444">
                  <c:v>-0.55095000000000005</c:v>
                </c:pt>
                <c:pt idx="3445">
                  <c:v>-0.54883000000000004</c:v>
                </c:pt>
                <c:pt idx="3446">
                  <c:v>-0.56284999999999996</c:v>
                </c:pt>
                <c:pt idx="3447">
                  <c:v>-0.58247000000000004</c:v>
                </c:pt>
                <c:pt idx="3448">
                  <c:v>-0.59524999999999995</c:v>
                </c:pt>
                <c:pt idx="3449">
                  <c:v>-0.59184999999999999</c:v>
                </c:pt>
                <c:pt idx="3450">
                  <c:v>-0.57384999999999997</c:v>
                </c:pt>
                <c:pt idx="3451">
                  <c:v>-0.55376000000000003</c:v>
                </c:pt>
                <c:pt idx="3452">
                  <c:v>-0.54420000000000002</c:v>
                </c:pt>
                <c:pt idx="3453">
                  <c:v>-0.54766000000000004</c:v>
                </c:pt>
                <c:pt idx="3454">
                  <c:v>-0.55637999999999999</c:v>
                </c:pt>
                <c:pt idx="3455">
                  <c:v>-0.55808999999999997</c:v>
                </c:pt>
                <c:pt idx="3456">
                  <c:v>-0.54156000000000004</c:v>
                </c:pt>
                <c:pt idx="3457">
                  <c:v>-0.50285999999999997</c:v>
                </c:pt>
                <c:pt idx="3458">
                  <c:v>-0.45140000000000002</c:v>
                </c:pt>
                <c:pt idx="3459">
                  <c:v>-0.40625</c:v>
                </c:pt>
                <c:pt idx="3460">
                  <c:v>-0.37927</c:v>
                </c:pt>
                <c:pt idx="3461">
                  <c:v>-0.36241000000000001</c:v>
                </c:pt>
                <c:pt idx="3462">
                  <c:v>-0.33946999999999999</c:v>
                </c:pt>
                <c:pt idx="3463">
                  <c:v>-0.31123000000000001</c:v>
                </c:pt>
                <c:pt idx="3464">
                  <c:v>-0.29859000000000002</c:v>
                </c:pt>
                <c:pt idx="3465">
                  <c:v>-0.31422</c:v>
                </c:pt>
                <c:pt idx="3466">
                  <c:v>-0.34094000000000002</c:v>
                </c:pt>
                <c:pt idx="3467">
                  <c:v>-0.35010000000000002</c:v>
                </c:pt>
                <c:pt idx="3468">
                  <c:v>-0.33571000000000001</c:v>
                </c:pt>
                <c:pt idx="3469">
                  <c:v>-0.31528</c:v>
                </c:pt>
                <c:pt idx="3470">
                  <c:v>-0.29924000000000001</c:v>
                </c:pt>
                <c:pt idx="3471">
                  <c:v>-0.27809</c:v>
                </c:pt>
                <c:pt idx="3472">
                  <c:v>-0.24413000000000001</c:v>
                </c:pt>
                <c:pt idx="3473">
                  <c:v>-0.20730000000000001</c:v>
                </c:pt>
                <c:pt idx="3474">
                  <c:v>-0.17821999999999999</c:v>
                </c:pt>
                <c:pt idx="3475">
                  <c:v>-0.15054999999999999</c:v>
                </c:pt>
                <c:pt idx="3476">
                  <c:v>-0.1157</c:v>
                </c:pt>
                <c:pt idx="3477">
                  <c:v>-8.4214999999999998E-2</c:v>
                </c:pt>
                <c:pt idx="3478">
                  <c:v>-7.4966000000000005E-2</c:v>
                </c:pt>
                <c:pt idx="3479">
                  <c:v>-8.838E-2</c:v>
                </c:pt>
                <c:pt idx="3480">
                  <c:v>-0.10732</c:v>
                </c:pt>
                <c:pt idx="3481">
                  <c:v>-0.12181</c:v>
                </c:pt>
                <c:pt idx="3482">
                  <c:v>-0.13616</c:v>
                </c:pt>
                <c:pt idx="3483">
                  <c:v>-0.15160999999999999</c:v>
                </c:pt>
                <c:pt idx="3484">
                  <c:v>-0.15895000000000001</c:v>
                </c:pt>
                <c:pt idx="3485">
                  <c:v>-0.15251000000000001</c:v>
                </c:pt>
                <c:pt idx="3486">
                  <c:v>-0.13808999999999999</c:v>
                </c:pt>
                <c:pt idx="3487">
                  <c:v>-0.12204</c:v>
                </c:pt>
                <c:pt idx="3488">
                  <c:v>-0.10443</c:v>
                </c:pt>
                <c:pt idx="3489">
                  <c:v>-8.9080999999999994E-2</c:v>
                </c:pt>
                <c:pt idx="3490">
                  <c:v>-8.9470999999999995E-2</c:v>
                </c:pt>
                <c:pt idx="3491">
                  <c:v>-0.11565</c:v>
                </c:pt>
                <c:pt idx="3492">
                  <c:v>-0.16026000000000001</c:v>
                </c:pt>
                <c:pt idx="3493">
                  <c:v>-0.20352999999999999</c:v>
                </c:pt>
                <c:pt idx="3494">
                  <c:v>-0.22894999999999999</c:v>
                </c:pt>
                <c:pt idx="3495">
                  <c:v>-0.23244000000000001</c:v>
                </c:pt>
                <c:pt idx="3496">
                  <c:v>-0.2218</c:v>
                </c:pt>
                <c:pt idx="3497">
                  <c:v>-0.20926</c:v>
                </c:pt>
                <c:pt idx="3498">
                  <c:v>-0.19966999999999999</c:v>
                </c:pt>
                <c:pt idx="3499">
                  <c:v>-0.18540000000000001</c:v>
                </c:pt>
                <c:pt idx="3500">
                  <c:v>-0.15881000000000001</c:v>
                </c:pt>
                <c:pt idx="3501">
                  <c:v>-0.12716</c:v>
                </c:pt>
                <c:pt idx="3502">
                  <c:v>-0.10390000000000001</c:v>
                </c:pt>
                <c:pt idx="3503">
                  <c:v>-8.6274000000000003E-2</c:v>
                </c:pt>
                <c:pt idx="3504">
                  <c:v>-5.7889000000000003E-2</c:v>
                </c:pt>
                <c:pt idx="3505">
                  <c:v>-1.8758E-2</c:v>
                </c:pt>
                <c:pt idx="3506">
                  <c:v>5.3441000000000001E-3</c:v>
                </c:pt>
                <c:pt idx="3507">
                  <c:v>-3.1051999999999998E-3</c:v>
                </c:pt>
                <c:pt idx="3508">
                  <c:v>-2.3994999999999999E-2</c:v>
                </c:pt>
                <c:pt idx="3509">
                  <c:v>-2.3074000000000001E-2</c:v>
                </c:pt>
                <c:pt idx="3510">
                  <c:v>2.5431999999999998E-3</c:v>
                </c:pt>
                <c:pt idx="3511">
                  <c:v>2.3316E-2</c:v>
                </c:pt>
                <c:pt idx="3512">
                  <c:v>2.0712999999999999E-2</c:v>
                </c:pt>
                <c:pt idx="3513">
                  <c:v>9.8382999999999995E-3</c:v>
                </c:pt>
                <c:pt idx="3514">
                  <c:v>1.1325999999999999E-2</c:v>
                </c:pt>
                <c:pt idx="3515">
                  <c:v>1.9630000000000002E-2</c:v>
                </c:pt>
                <c:pt idx="3516">
                  <c:v>1.5119E-2</c:v>
                </c:pt>
                <c:pt idx="3517">
                  <c:v>-2.1857999999999999E-3</c:v>
                </c:pt>
                <c:pt idx="3518">
                  <c:v>-8.9789999999999991E-3</c:v>
                </c:pt>
                <c:pt idx="3519">
                  <c:v>1.1649E-2</c:v>
                </c:pt>
                <c:pt idx="3520">
                  <c:v>5.0268E-2</c:v>
                </c:pt>
                <c:pt idx="3521">
                  <c:v>8.3835999999999994E-2</c:v>
                </c:pt>
                <c:pt idx="3522">
                  <c:v>9.8572999999999994E-2</c:v>
                </c:pt>
                <c:pt idx="3523">
                  <c:v>9.6414E-2</c:v>
                </c:pt>
                <c:pt idx="3524">
                  <c:v>8.7589E-2</c:v>
                </c:pt>
                <c:pt idx="3525">
                  <c:v>8.3266000000000007E-2</c:v>
                </c:pt>
                <c:pt idx="3526">
                  <c:v>8.9926000000000006E-2</c:v>
                </c:pt>
                <c:pt idx="3527">
                  <c:v>0.10440000000000001</c:v>
                </c:pt>
                <c:pt idx="3528">
                  <c:v>0.11761000000000001</c:v>
                </c:pt>
                <c:pt idx="3529">
                  <c:v>0.12717999999999999</c:v>
                </c:pt>
                <c:pt idx="3530">
                  <c:v>0.14036999999999999</c:v>
                </c:pt>
                <c:pt idx="3531">
                  <c:v>0.15789</c:v>
                </c:pt>
                <c:pt idx="3532">
                  <c:v>0.16241</c:v>
                </c:pt>
                <c:pt idx="3533">
                  <c:v>0.13666</c:v>
                </c:pt>
                <c:pt idx="3534">
                  <c:v>9.2093999999999995E-2</c:v>
                </c:pt>
                <c:pt idx="3535">
                  <c:v>6.5734000000000001E-2</c:v>
                </c:pt>
                <c:pt idx="3536">
                  <c:v>8.3773E-2</c:v>
                </c:pt>
                <c:pt idx="3537">
                  <c:v>0.13697999999999999</c:v>
                </c:pt>
                <c:pt idx="3538">
                  <c:v>0.19478999999999999</c:v>
                </c:pt>
                <c:pt idx="3539">
                  <c:v>0.23272000000000001</c:v>
                </c:pt>
                <c:pt idx="3540">
                  <c:v>0.24095</c:v>
                </c:pt>
                <c:pt idx="3541">
                  <c:v>0.21948999999999999</c:v>
                </c:pt>
                <c:pt idx="3542">
                  <c:v>0.17888000000000001</c:v>
                </c:pt>
                <c:pt idx="3543">
                  <c:v>0.14111000000000001</c:v>
                </c:pt>
                <c:pt idx="3544">
                  <c:v>0.12744</c:v>
                </c:pt>
                <c:pt idx="3545">
                  <c:v>0.14283999999999999</c:v>
                </c:pt>
                <c:pt idx="3546">
                  <c:v>0.17585000000000001</c:v>
                </c:pt>
                <c:pt idx="3547">
                  <c:v>0.20988999999999999</c:v>
                </c:pt>
                <c:pt idx="3548">
                  <c:v>0.23027</c:v>
                </c:pt>
                <c:pt idx="3549">
                  <c:v>0.22789000000000001</c:v>
                </c:pt>
                <c:pt idx="3550">
                  <c:v>0.20663000000000001</c:v>
                </c:pt>
                <c:pt idx="3551">
                  <c:v>0.18481</c:v>
                </c:pt>
                <c:pt idx="3552">
                  <c:v>0.17931</c:v>
                </c:pt>
                <c:pt idx="3553">
                  <c:v>0.18812000000000001</c:v>
                </c:pt>
                <c:pt idx="3554">
                  <c:v>0.19481999999999999</c:v>
                </c:pt>
                <c:pt idx="3555">
                  <c:v>0.18745000000000001</c:v>
                </c:pt>
                <c:pt idx="3556">
                  <c:v>0.16535</c:v>
                </c:pt>
                <c:pt idx="3557">
                  <c:v>0.13192999999999999</c:v>
                </c:pt>
                <c:pt idx="3558">
                  <c:v>9.3761999999999998E-2</c:v>
                </c:pt>
                <c:pt idx="3559">
                  <c:v>6.7216999999999999E-2</c:v>
                </c:pt>
                <c:pt idx="3560">
                  <c:v>7.1865999999999999E-2</c:v>
                </c:pt>
                <c:pt idx="3561">
                  <c:v>0.11069</c:v>
                </c:pt>
                <c:pt idx="3562">
                  <c:v>0.16453999999999999</c:v>
                </c:pt>
                <c:pt idx="3563">
                  <c:v>0.21109</c:v>
                </c:pt>
                <c:pt idx="3564">
                  <c:v>0.24221999999999999</c:v>
                </c:pt>
                <c:pt idx="3565">
                  <c:v>0.25928000000000001</c:v>
                </c:pt>
                <c:pt idx="3566">
                  <c:v>0.26182</c:v>
                </c:pt>
                <c:pt idx="3567">
                  <c:v>0.25146000000000002</c:v>
                </c:pt>
                <c:pt idx="3568">
                  <c:v>0.24112</c:v>
                </c:pt>
                <c:pt idx="3569">
                  <c:v>0.24696000000000001</c:v>
                </c:pt>
                <c:pt idx="3570">
                  <c:v>0.26841999999999999</c:v>
                </c:pt>
                <c:pt idx="3571">
                  <c:v>0.28516000000000002</c:v>
                </c:pt>
                <c:pt idx="3572">
                  <c:v>0.27938000000000002</c:v>
                </c:pt>
                <c:pt idx="3573">
                  <c:v>0.25727</c:v>
                </c:pt>
                <c:pt idx="3574">
                  <c:v>0.24207000000000001</c:v>
                </c:pt>
                <c:pt idx="3575">
                  <c:v>0.2465</c:v>
                </c:pt>
                <c:pt idx="3576">
                  <c:v>0.25841999999999998</c:v>
                </c:pt>
                <c:pt idx="3577">
                  <c:v>0.25756000000000001</c:v>
                </c:pt>
                <c:pt idx="3578">
                  <c:v>0.24204999999999999</c:v>
                </c:pt>
                <c:pt idx="3579">
                  <c:v>0.23116999999999999</c:v>
                </c:pt>
                <c:pt idx="3580">
                  <c:v>0.24177999999999999</c:v>
                </c:pt>
                <c:pt idx="3581">
                  <c:v>0.26938000000000001</c:v>
                </c:pt>
                <c:pt idx="3582">
                  <c:v>0.29627999999999999</c:v>
                </c:pt>
                <c:pt idx="3583">
                  <c:v>0.31254999999999999</c:v>
                </c:pt>
                <c:pt idx="3584">
                  <c:v>0.32296999999999998</c:v>
                </c:pt>
                <c:pt idx="3585">
                  <c:v>0.33745000000000003</c:v>
                </c:pt>
                <c:pt idx="3586">
                  <c:v>0.36276999999999998</c:v>
                </c:pt>
                <c:pt idx="3587">
                  <c:v>0.40228999999999998</c:v>
                </c:pt>
                <c:pt idx="3588">
                  <c:v>0.45372000000000001</c:v>
                </c:pt>
                <c:pt idx="3589">
                  <c:v>0.50327999999999995</c:v>
                </c:pt>
                <c:pt idx="3590">
                  <c:v>0.52937999999999996</c:v>
                </c:pt>
                <c:pt idx="3591">
                  <c:v>0.52048000000000005</c:v>
                </c:pt>
                <c:pt idx="3592">
                  <c:v>0.48925999999999997</c:v>
                </c:pt>
                <c:pt idx="3593">
                  <c:v>0.46367000000000003</c:v>
                </c:pt>
                <c:pt idx="3594">
                  <c:v>0.46084000000000003</c:v>
                </c:pt>
                <c:pt idx="3595">
                  <c:v>0.47115000000000001</c:v>
                </c:pt>
                <c:pt idx="3596">
                  <c:v>0.46965000000000001</c:v>
                </c:pt>
                <c:pt idx="3597">
                  <c:v>0.44159999999999999</c:v>
                </c:pt>
                <c:pt idx="3598">
                  <c:v>0.39412999999999998</c:v>
                </c:pt>
                <c:pt idx="3599">
                  <c:v>0.34487000000000001</c:v>
                </c:pt>
                <c:pt idx="3600">
                  <c:v>0.30608000000000002</c:v>
                </c:pt>
                <c:pt idx="3601">
                  <c:v>0.28231000000000001</c:v>
                </c:pt>
                <c:pt idx="3602">
                  <c:v>0.27524999999999999</c:v>
                </c:pt>
                <c:pt idx="3603">
                  <c:v>0.28094000000000002</c:v>
                </c:pt>
                <c:pt idx="3604">
                  <c:v>0.28565000000000002</c:v>
                </c:pt>
                <c:pt idx="3605">
                  <c:v>0.27585999999999999</c:v>
                </c:pt>
                <c:pt idx="3606">
                  <c:v>0.25367000000000001</c:v>
                </c:pt>
                <c:pt idx="3607">
                  <c:v>0.23257</c:v>
                </c:pt>
                <c:pt idx="3608">
                  <c:v>0.21671000000000001</c:v>
                </c:pt>
                <c:pt idx="3609">
                  <c:v>0.19669</c:v>
                </c:pt>
                <c:pt idx="3610">
                  <c:v>0.17080999999999999</c:v>
                </c:pt>
                <c:pt idx="3611">
                  <c:v>0.15698999999999999</c:v>
                </c:pt>
                <c:pt idx="3612">
                  <c:v>0.17216999999999999</c:v>
                </c:pt>
                <c:pt idx="3613">
                  <c:v>0.20874999999999999</c:v>
                </c:pt>
                <c:pt idx="3614">
                  <c:v>0.24435999999999999</c:v>
                </c:pt>
                <c:pt idx="3615">
                  <c:v>0.26922000000000001</c:v>
                </c:pt>
                <c:pt idx="3616">
                  <c:v>0.28964000000000001</c:v>
                </c:pt>
                <c:pt idx="3617">
                  <c:v>0.30813000000000001</c:v>
                </c:pt>
                <c:pt idx="3618">
                  <c:v>0.31747999999999998</c:v>
                </c:pt>
                <c:pt idx="3619">
                  <c:v>0.31895000000000001</c:v>
                </c:pt>
                <c:pt idx="3620">
                  <c:v>0.33146999999999999</c:v>
                </c:pt>
                <c:pt idx="3621">
                  <c:v>0.37084</c:v>
                </c:pt>
                <c:pt idx="3622">
                  <c:v>0.42531999999999998</c:v>
                </c:pt>
                <c:pt idx="3623">
                  <c:v>0.46328999999999998</c:v>
                </c:pt>
                <c:pt idx="3624">
                  <c:v>0.46726000000000001</c:v>
                </c:pt>
                <c:pt idx="3625">
                  <c:v>0.45446999999999999</c:v>
                </c:pt>
                <c:pt idx="3626">
                  <c:v>0.45828000000000002</c:v>
                </c:pt>
                <c:pt idx="3627">
                  <c:v>0.48985000000000001</c:v>
                </c:pt>
                <c:pt idx="3628">
                  <c:v>0.52456999999999998</c:v>
                </c:pt>
                <c:pt idx="3629">
                  <c:v>0.53227999999999998</c:v>
                </c:pt>
                <c:pt idx="3630">
                  <c:v>0.51541000000000003</c:v>
                </c:pt>
                <c:pt idx="3631">
                  <c:v>0.50461</c:v>
                </c:pt>
                <c:pt idx="3632">
                  <c:v>0.51549</c:v>
                </c:pt>
                <c:pt idx="3633">
                  <c:v>0.52659999999999996</c:v>
                </c:pt>
                <c:pt idx="3634">
                  <c:v>0.51200000000000001</c:v>
                </c:pt>
                <c:pt idx="3635">
                  <c:v>0.48170000000000002</c:v>
                </c:pt>
                <c:pt idx="3636">
                  <c:v>0.46927000000000002</c:v>
                </c:pt>
                <c:pt idx="3637">
                  <c:v>0.48349999999999999</c:v>
                </c:pt>
                <c:pt idx="3638">
                  <c:v>0.49469999999999997</c:v>
                </c:pt>
                <c:pt idx="3639">
                  <c:v>0.47474</c:v>
                </c:pt>
                <c:pt idx="3640">
                  <c:v>0.43264000000000002</c:v>
                </c:pt>
                <c:pt idx="3641">
                  <c:v>0.39998</c:v>
                </c:pt>
                <c:pt idx="3642">
                  <c:v>0.39328999999999997</c:v>
                </c:pt>
                <c:pt idx="3643">
                  <c:v>0.40397</c:v>
                </c:pt>
                <c:pt idx="3644">
                  <c:v>0.41707</c:v>
                </c:pt>
                <c:pt idx="3645">
                  <c:v>0.42593999999999999</c:v>
                </c:pt>
                <c:pt idx="3646">
                  <c:v>0.43019000000000002</c:v>
                </c:pt>
                <c:pt idx="3647">
                  <c:v>0.43153000000000002</c:v>
                </c:pt>
                <c:pt idx="3648">
                  <c:v>0.43353000000000003</c:v>
                </c:pt>
                <c:pt idx="3649">
                  <c:v>0.43752000000000002</c:v>
                </c:pt>
                <c:pt idx="3650">
                  <c:v>0.43676999999999999</c:v>
                </c:pt>
                <c:pt idx="3651">
                  <c:v>0.42246</c:v>
                </c:pt>
                <c:pt idx="3652">
                  <c:v>0.39804</c:v>
                </c:pt>
                <c:pt idx="3653">
                  <c:v>0.37956000000000001</c:v>
                </c:pt>
                <c:pt idx="3654">
                  <c:v>0.3755</c:v>
                </c:pt>
                <c:pt idx="3655">
                  <c:v>0.37218000000000001</c:v>
                </c:pt>
                <c:pt idx="3656">
                  <c:v>0.34910000000000002</c:v>
                </c:pt>
                <c:pt idx="3657">
                  <c:v>0.30747000000000002</c:v>
                </c:pt>
                <c:pt idx="3658">
                  <c:v>0.27251999999999998</c:v>
                </c:pt>
                <c:pt idx="3659">
                  <c:v>0.26358999999999999</c:v>
                </c:pt>
                <c:pt idx="3660">
                  <c:v>0.27212999999999998</c:v>
                </c:pt>
                <c:pt idx="3661">
                  <c:v>0.27828999999999998</c:v>
                </c:pt>
                <c:pt idx="3662">
                  <c:v>0.28050000000000003</c:v>
                </c:pt>
                <c:pt idx="3663">
                  <c:v>0.29288999999999998</c:v>
                </c:pt>
                <c:pt idx="3664">
                  <c:v>0.31557000000000002</c:v>
                </c:pt>
                <c:pt idx="3665">
                  <c:v>0.32640000000000002</c:v>
                </c:pt>
                <c:pt idx="3666">
                  <c:v>0.31052999999999997</c:v>
                </c:pt>
                <c:pt idx="3667">
                  <c:v>0.28305000000000002</c:v>
                </c:pt>
                <c:pt idx="3668">
                  <c:v>0.26874999999999999</c:v>
                </c:pt>
                <c:pt idx="3669">
                  <c:v>0.26899000000000001</c:v>
                </c:pt>
                <c:pt idx="3670">
                  <c:v>0.26368000000000003</c:v>
                </c:pt>
                <c:pt idx="3671">
                  <c:v>0.24021999999999999</c:v>
                </c:pt>
                <c:pt idx="3672">
                  <c:v>0.20391999999999999</c:v>
                </c:pt>
                <c:pt idx="3673">
                  <c:v>0.16173000000000001</c:v>
                </c:pt>
                <c:pt idx="3674">
                  <c:v>0.11383</c:v>
                </c:pt>
                <c:pt idx="3675">
                  <c:v>6.4756999999999995E-2</c:v>
                </c:pt>
                <c:pt idx="3676">
                  <c:v>2.5572000000000001E-2</c:v>
                </c:pt>
                <c:pt idx="3677">
                  <c:v>-3.4215999999999999E-3</c:v>
                </c:pt>
                <c:pt idx="3678">
                  <c:v>-3.7859999999999998E-2</c:v>
                </c:pt>
                <c:pt idx="3679">
                  <c:v>-8.5349999999999995E-2</c:v>
                </c:pt>
                <c:pt idx="3680">
                  <c:v>-0.12687999999999999</c:v>
                </c:pt>
                <c:pt idx="3681">
                  <c:v>-0.13694000000000001</c:v>
                </c:pt>
                <c:pt idx="3682">
                  <c:v>-0.11672</c:v>
                </c:pt>
                <c:pt idx="3683">
                  <c:v>-9.2196E-2</c:v>
                </c:pt>
                <c:pt idx="3684">
                  <c:v>-7.9891000000000004E-2</c:v>
                </c:pt>
                <c:pt idx="3685">
                  <c:v>-6.9205000000000003E-2</c:v>
                </c:pt>
                <c:pt idx="3686">
                  <c:v>-4.2342999999999999E-2</c:v>
                </c:pt>
                <c:pt idx="3687">
                  <c:v>7.8503999999999998E-4</c:v>
                </c:pt>
                <c:pt idx="3688">
                  <c:v>4.5420000000000002E-2</c:v>
                </c:pt>
                <c:pt idx="3689">
                  <c:v>8.0859E-2</c:v>
                </c:pt>
                <c:pt idx="3690">
                  <c:v>0.10649</c:v>
                </c:pt>
                <c:pt idx="3691">
                  <c:v>0.12389</c:v>
                </c:pt>
                <c:pt idx="3692">
                  <c:v>0.13420000000000001</c:v>
                </c:pt>
                <c:pt idx="3693">
                  <c:v>0.14302999999999999</c:v>
                </c:pt>
                <c:pt idx="3694">
                  <c:v>0.15665999999999999</c:v>
                </c:pt>
                <c:pt idx="3695">
                  <c:v>0.16979</c:v>
                </c:pt>
                <c:pt idx="3696">
                  <c:v>0.16697000000000001</c:v>
                </c:pt>
                <c:pt idx="3697">
                  <c:v>0.14359</c:v>
                </c:pt>
                <c:pt idx="3698">
                  <c:v>0.1179</c:v>
                </c:pt>
                <c:pt idx="3699">
                  <c:v>0.11070000000000001</c:v>
                </c:pt>
                <c:pt idx="3700">
                  <c:v>0.11666</c:v>
                </c:pt>
                <c:pt idx="3701">
                  <c:v>0.10915999999999999</c:v>
                </c:pt>
                <c:pt idx="3702">
                  <c:v>7.5991000000000003E-2</c:v>
                </c:pt>
                <c:pt idx="3703">
                  <c:v>3.8135000000000002E-2</c:v>
                </c:pt>
                <c:pt idx="3704">
                  <c:v>2.7659E-2</c:v>
                </c:pt>
                <c:pt idx="3705">
                  <c:v>5.6694000000000001E-2</c:v>
                </c:pt>
                <c:pt idx="3706">
                  <c:v>0.11434</c:v>
                </c:pt>
                <c:pt idx="3707">
                  <c:v>0.18293000000000001</c:v>
                </c:pt>
                <c:pt idx="3708">
                  <c:v>0.24621999999999999</c:v>
                </c:pt>
                <c:pt idx="3709">
                  <c:v>0.2903</c:v>
                </c:pt>
                <c:pt idx="3710">
                  <c:v>0.31302999999999997</c:v>
                </c:pt>
                <c:pt idx="3711">
                  <c:v>0.33130999999999999</c:v>
                </c:pt>
                <c:pt idx="3712">
                  <c:v>0.36520000000000002</c:v>
                </c:pt>
                <c:pt idx="3713">
                  <c:v>0.41297</c:v>
                </c:pt>
                <c:pt idx="3714">
                  <c:v>0.45311000000000001</c:v>
                </c:pt>
                <c:pt idx="3715">
                  <c:v>0.47299000000000002</c:v>
                </c:pt>
                <c:pt idx="3716">
                  <c:v>0.48430000000000001</c:v>
                </c:pt>
                <c:pt idx="3717">
                  <c:v>0.50648000000000004</c:v>
                </c:pt>
                <c:pt idx="3718">
                  <c:v>0.54498000000000002</c:v>
                </c:pt>
                <c:pt idx="3719">
                  <c:v>0.59114999999999995</c:v>
                </c:pt>
                <c:pt idx="3720">
                  <c:v>0.63461999999999996</c:v>
                </c:pt>
                <c:pt idx="3721">
                  <c:v>0.66966000000000003</c:v>
                </c:pt>
                <c:pt idx="3722">
                  <c:v>0.69525999999999999</c:v>
                </c:pt>
                <c:pt idx="3723">
                  <c:v>0.71409999999999996</c:v>
                </c:pt>
                <c:pt idx="3724">
                  <c:v>0.72692000000000001</c:v>
                </c:pt>
                <c:pt idx="3725">
                  <c:v>0.72677000000000003</c:v>
                </c:pt>
                <c:pt idx="3726">
                  <c:v>0.70667999999999997</c:v>
                </c:pt>
                <c:pt idx="3727">
                  <c:v>0.67373000000000005</c:v>
                </c:pt>
                <c:pt idx="3728">
                  <c:v>0.64405000000000001</c:v>
                </c:pt>
                <c:pt idx="3729">
                  <c:v>0.62112999999999996</c:v>
                </c:pt>
                <c:pt idx="3730">
                  <c:v>0.59336</c:v>
                </c:pt>
                <c:pt idx="3731">
                  <c:v>0.55976999999999999</c:v>
                </c:pt>
                <c:pt idx="3732">
                  <c:v>0.54085000000000005</c:v>
                </c:pt>
                <c:pt idx="3733">
                  <c:v>0.54962</c:v>
                </c:pt>
                <c:pt idx="3734">
                  <c:v>0.56630000000000003</c:v>
                </c:pt>
                <c:pt idx="3735">
                  <c:v>0.56166000000000005</c:v>
                </c:pt>
                <c:pt idx="3736">
                  <c:v>0.53681000000000001</c:v>
                </c:pt>
                <c:pt idx="3737">
                  <c:v>0.51726000000000005</c:v>
                </c:pt>
                <c:pt idx="3738">
                  <c:v>0.51246999999999998</c:v>
                </c:pt>
                <c:pt idx="3739">
                  <c:v>0.50682000000000005</c:v>
                </c:pt>
                <c:pt idx="3740">
                  <c:v>0.49335000000000001</c:v>
                </c:pt>
                <c:pt idx="3741">
                  <c:v>0.48968</c:v>
                </c:pt>
                <c:pt idx="3742">
                  <c:v>0.50753000000000004</c:v>
                </c:pt>
                <c:pt idx="3743">
                  <c:v>0.52734999999999999</c:v>
                </c:pt>
                <c:pt idx="3744">
                  <c:v>0.52170000000000005</c:v>
                </c:pt>
                <c:pt idx="3745">
                  <c:v>0.49113000000000001</c:v>
                </c:pt>
                <c:pt idx="3746">
                  <c:v>0.45846999999999999</c:v>
                </c:pt>
                <c:pt idx="3747">
                  <c:v>0.43576999999999999</c:v>
                </c:pt>
                <c:pt idx="3748">
                  <c:v>0.41687000000000002</c:v>
                </c:pt>
                <c:pt idx="3749">
                  <c:v>0.39996999999999999</c:v>
                </c:pt>
                <c:pt idx="3750">
                  <c:v>0.39679999999999999</c:v>
                </c:pt>
                <c:pt idx="3751">
                  <c:v>0.41387000000000002</c:v>
                </c:pt>
                <c:pt idx="3752">
                  <c:v>0.43966</c:v>
                </c:pt>
                <c:pt idx="3753">
                  <c:v>0.45854</c:v>
                </c:pt>
                <c:pt idx="3754">
                  <c:v>0.46721000000000001</c:v>
                </c:pt>
                <c:pt idx="3755">
                  <c:v>0.46954000000000001</c:v>
                </c:pt>
                <c:pt idx="3756">
                  <c:v>0.46428999999999998</c:v>
                </c:pt>
                <c:pt idx="3757">
                  <c:v>0.44906000000000001</c:v>
                </c:pt>
                <c:pt idx="3758">
                  <c:v>0.43139</c:v>
                </c:pt>
                <c:pt idx="3759">
                  <c:v>0.42359000000000002</c:v>
                </c:pt>
                <c:pt idx="3760">
                  <c:v>0.42592000000000002</c:v>
                </c:pt>
                <c:pt idx="3761">
                  <c:v>0.42397000000000001</c:v>
                </c:pt>
                <c:pt idx="3762">
                  <c:v>0.40521000000000001</c:v>
                </c:pt>
                <c:pt idx="3763">
                  <c:v>0.37059999999999998</c:v>
                </c:pt>
                <c:pt idx="3764">
                  <c:v>0.32783000000000001</c:v>
                </c:pt>
                <c:pt idx="3765">
                  <c:v>0.28210000000000002</c:v>
                </c:pt>
                <c:pt idx="3766">
                  <c:v>0.23998</c:v>
                </c:pt>
                <c:pt idx="3767">
                  <c:v>0.21357000000000001</c:v>
                </c:pt>
                <c:pt idx="3768">
                  <c:v>0.20904</c:v>
                </c:pt>
                <c:pt idx="3769">
                  <c:v>0.21271000000000001</c:v>
                </c:pt>
                <c:pt idx="3770">
                  <c:v>0.19969000000000001</c:v>
                </c:pt>
                <c:pt idx="3771">
                  <c:v>0.15936</c:v>
                </c:pt>
                <c:pt idx="3772">
                  <c:v>0.10494000000000001</c:v>
                </c:pt>
                <c:pt idx="3773">
                  <c:v>5.5631E-2</c:v>
                </c:pt>
                <c:pt idx="3774">
                  <c:v>1.7707000000000001E-2</c:v>
                </c:pt>
                <c:pt idx="3775">
                  <c:v>-1.3072E-2</c:v>
                </c:pt>
                <c:pt idx="3776">
                  <c:v>-3.9286000000000001E-2</c:v>
                </c:pt>
                <c:pt idx="3777">
                  <c:v>-6.0680999999999999E-2</c:v>
                </c:pt>
                <c:pt idx="3778">
                  <c:v>-7.9754000000000005E-2</c:v>
                </c:pt>
                <c:pt idx="3779">
                  <c:v>-9.8872000000000002E-2</c:v>
                </c:pt>
                <c:pt idx="3780">
                  <c:v>-0.11366999999999999</c:v>
                </c:pt>
                <c:pt idx="3781">
                  <c:v>-0.11849</c:v>
                </c:pt>
                <c:pt idx="3782">
                  <c:v>-0.11887</c:v>
                </c:pt>
                <c:pt idx="3783">
                  <c:v>-0.12948000000000001</c:v>
                </c:pt>
                <c:pt idx="3784">
                  <c:v>-0.15487000000000001</c:v>
                </c:pt>
                <c:pt idx="3785">
                  <c:v>-0.17829999999999999</c:v>
                </c:pt>
                <c:pt idx="3786">
                  <c:v>-0.17610000000000001</c:v>
                </c:pt>
                <c:pt idx="3787">
                  <c:v>-0.14232</c:v>
                </c:pt>
                <c:pt idx="3788">
                  <c:v>-9.5494999999999997E-2</c:v>
                </c:pt>
                <c:pt idx="3789">
                  <c:v>-6.1635000000000002E-2</c:v>
                </c:pt>
                <c:pt idx="3790">
                  <c:v>-5.3686999999999999E-2</c:v>
                </c:pt>
                <c:pt idx="3791">
                  <c:v>-6.6582000000000002E-2</c:v>
                </c:pt>
                <c:pt idx="3792">
                  <c:v>-8.6530999999999997E-2</c:v>
                </c:pt>
                <c:pt idx="3793">
                  <c:v>-0.10092</c:v>
                </c:pt>
                <c:pt idx="3794">
                  <c:v>-0.10262</c:v>
                </c:pt>
                <c:pt idx="3795">
                  <c:v>-9.2351000000000003E-2</c:v>
                </c:pt>
                <c:pt idx="3796">
                  <c:v>-7.9332E-2</c:v>
                </c:pt>
                <c:pt idx="3797">
                  <c:v>-7.4071999999999999E-2</c:v>
                </c:pt>
                <c:pt idx="3798">
                  <c:v>-7.6330999999999996E-2</c:v>
                </c:pt>
                <c:pt idx="3799">
                  <c:v>-7.4459999999999998E-2</c:v>
                </c:pt>
                <c:pt idx="3800">
                  <c:v>-6.1511000000000003E-2</c:v>
                </c:pt>
                <c:pt idx="3801">
                  <c:v>-4.7482000000000003E-2</c:v>
                </c:pt>
                <c:pt idx="3802">
                  <c:v>-4.7895E-2</c:v>
                </c:pt>
                <c:pt idx="3803">
                  <c:v>-6.2647999999999995E-2</c:v>
                </c:pt>
                <c:pt idx="3804">
                  <c:v>-7.5128E-2</c:v>
                </c:pt>
                <c:pt idx="3805">
                  <c:v>-7.2184999999999999E-2</c:v>
                </c:pt>
                <c:pt idx="3806">
                  <c:v>-5.6076000000000001E-2</c:v>
                </c:pt>
                <c:pt idx="3807">
                  <c:v>-3.5776000000000002E-2</c:v>
                </c:pt>
                <c:pt idx="3808">
                  <c:v>-1.6929E-2</c:v>
                </c:pt>
                <c:pt idx="3809">
                  <c:v>-4.6619000000000001E-3</c:v>
                </c:pt>
                <c:pt idx="3810">
                  <c:v>-6.3279E-3</c:v>
                </c:pt>
                <c:pt idx="3811">
                  <c:v>-2.2741999999999998E-2</c:v>
                </c:pt>
                <c:pt idx="3812">
                  <c:v>-4.1305000000000001E-2</c:v>
                </c:pt>
                <c:pt idx="3813">
                  <c:v>-4.5464999999999998E-2</c:v>
                </c:pt>
                <c:pt idx="3814">
                  <c:v>-2.9968999999999999E-2</c:v>
                </c:pt>
                <c:pt idx="3815">
                  <c:v>-3.5287000000000001E-3</c:v>
                </c:pt>
                <c:pt idx="3816">
                  <c:v>2.0732E-2</c:v>
                </c:pt>
                <c:pt idx="3817">
                  <c:v>3.4685000000000001E-2</c:v>
                </c:pt>
                <c:pt idx="3818">
                  <c:v>3.8851999999999998E-2</c:v>
                </c:pt>
                <c:pt idx="3819">
                  <c:v>3.9809999999999998E-2</c:v>
                </c:pt>
                <c:pt idx="3820">
                  <c:v>4.1161999999999997E-2</c:v>
                </c:pt>
                <c:pt idx="3821">
                  <c:v>3.6541999999999998E-2</c:v>
                </c:pt>
                <c:pt idx="3822">
                  <c:v>1.7389000000000002E-2</c:v>
                </c:pt>
                <c:pt idx="3823">
                  <c:v>-1.1134E-2</c:v>
                </c:pt>
                <c:pt idx="3824">
                  <c:v>-3.0272E-2</c:v>
                </c:pt>
                <c:pt idx="3825">
                  <c:v>-2.8080999999999998E-2</c:v>
                </c:pt>
                <c:pt idx="3826">
                  <c:v>-1.2245000000000001E-2</c:v>
                </c:pt>
                <c:pt idx="3827">
                  <c:v>3.3024E-3</c:v>
                </c:pt>
                <c:pt idx="3828">
                  <c:v>1.7736999999999999E-2</c:v>
                </c:pt>
                <c:pt idx="3829">
                  <c:v>4.1373E-2</c:v>
                </c:pt>
                <c:pt idx="3830">
                  <c:v>7.7737000000000001E-2</c:v>
                </c:pt>
                <c:pt idx="3831">
                  <c:v>0.11464000000000001</c:v>
                </c:pt>
                <c:pt idx="3832">
                  <c:v>0.13342999999999999</c:v>
                </c:pt>
                <c:pt idx="3833">
                  <c:v>0.12676000000000001</c:v>
                </c:pt>
                <c:pt idx="3834">
                  <c:v>0.11083999999999999</c:v>
                </c:pt>
                <c:pt idx="3835">
                  <c:v>0.11816</c:v>
                </c:pt>
                <c:pt idx="3836">
                  <c:v>0.16722999999999999</c:v>
                </c:pt>
                <c:pt idx="3837">
                  <c:v>0.23613000000000001</c:v>
                </c:pt>
                <c:pt idx="3838">
                  <c:v>0.27776000000000001</c:v>
                </c:pt>
                <c:pt idx="3839">
                  <c:v>0.26791999999999999</c:v>
                </c:pt>
                <c:pt idx="3840">
                  <c:v>0.2278</c:v>
                </c:pt>
                <c:pt idx="3841">
                  <c:v>0.19311</c:v>
                </c:pt>
                <c:pt idx="3842">
                  <c:v>0.17538999999999999</c:v>
                </c:pt>
                <c:pt idx="3843">
                  <c:v>0.16661999999999999</c:v>
                </c:pt>
                <c:pt idx="3844">
                  <c:v>0.16663</c:v>
                </c:pt>
                <c:pt idx="3845">
                  <c:v>0.18356</c:v>
                </c:pt>
                <c:pt idx="3846">
                  <c:v>0.21217</c:v>
                </c:pt>
                <c:pt idx="3847">
                  <c:v>0.23363</c:v>
                </c:pt>
                <c:pt idx="3848">
                  <c:v>0.23932</c:v>
                </c:pt>
                <c:pt idx="3849">
                  <c:v>0.23857999999999999</c:v>
                </c:pt>
                <c:pt idx="3850">
                  <c:v>0.24132000000000001</c:v>
                </c:pt>
                <c:pt idx="3851">
                  <c:v>0.24890000000000001</c:v>
                </c:pt>
                <c:pt idx="3852">
                  <c:v>0.26490999999999998</c:v>
                </c:pt>
                <c:pt idx="3853">
                  <c:v>0.29665000000000002</c:v>
                </c:pt>
                <c:pt idx="3854">
                  <c:v>0.33853</c:v>
                </c:pt>
                <c:pt idx="3855">
                  <c:v>0.37020999999999998</c:v>
                </c:pt>
                <c:pt idx="3856">
                  <c:v>0.38218000000000002</c:v>
                </c:pt>
                <c:pt idx="3857">
                  <c:v>0.39032</c:v>
                </c:pt>
                <c:pt idx="3858">
                  <c:v>0.41260999999999998</c:v>
                </c:pt>
                <c:pt idx="3859">
                  <c:v>0.44291000000000003</c:v>
                </c:pt>
                <c:pt idx="3860">
                  <c:v>0.46335999999999999</c:v>
                </c:pt>
                <c:pt idx="3861">
                  <c:v>0.47425</c:v>
                </c:pt>
                <c:pt idx="3862">
                  <c:v>0.49159000000000003</c:v>
                </c:pt>
                <c:pt idx="3863">
                  <c:v>0.51665000000000005</c:v>
                </c:pt>
                <c:pt idx="3864">
                  <c:v>0.52880000000000005</c:v>
                </c:pt>
                <c:pt idx="3865">
                  <c:v>0.51612999999999998</c:v>
                </c:pt>
                <c:pt idx="3866">
                  <c:v>0.49664000000000003</c:v>
                </c:pt>
                <c:pt idx="3867">
                  <c:v>0.49613000000000002</c:v>
                </c:pt>
                <c:pt idx="3868">
                  <c:v>0.51505999999999996</c:v>
                </c:pt>
                <c:pt idx="3869">
                  <c:v>0.53220999999999996</c:v>
                </c:pt>
                <c:pt idx="3870">
                  <c:v>0.53685000000000005</c:v>
                </c:pt>
                <c:pt idx="3871">
                  <c:v>0.54154000000000002</c:v>
                </c:pt>
                <c:pt idx="3872">
                  <c:v>0.56042999999999998</c:v>
                </c:pt>
                <c:pt idx="3873">
                  <c:v>0.58777999999999997</c:v>
                </c:pt>
                <c:pt idx="3874">
                  <c:v>0.60445000000000004</c:v>
                </c:pt>
                <c:pt idx="3875">
                  <c:v>0.59784999999999999</c:v>
                </c:pt>
                <c:pt idx="3876">
                  <c:v>0.56930999999999998</c:v>
                </c:pt>
                <c:pt idx="3877">
                  <c:v>0.52795999999999998</c:v>
                </c:pt>
                <c:pt idx="3878">
                  <c:v>0.48421999999999998</c:v>
                </c:pt>
                <c:pt idx="3879">
                  <c:v>0.44505</c:v>
                </c:pt>
                <c:pt idx="3880">
                  <c:v>0.40945999999999999</c:v>
                </c:pt>
                <c:pt idx="3881">
                  <c:v>0.37211</c:v>
                </c:pt>
                <c:pt idx="3882">
                  <c:v>0.33578000000000002</c:v>
                </c:pt>
                <c:pt idx="3883">
                  <c:v>0.31497999999999998</c:v>
                </c:pt>
                <c:pt idx="3884">
                  <c:v>0.32007000000000002</c:v>
                </c:pt>
                <c:pt idx="3885">
                  <c:v>0.34166999999999997</c:v>
                </c:pt>
                <c:pt idx="3886">
                  <c:v>0.35830000000000001</c:v>
                </c:pt>
                <c:pt idx="3887">
                  <c:v>0.35625000000000001</c:v>
                </c:pt>
                <c:pt idx="3888">
                  <c:v>0.33572000000000002</c:v>
                </c:pt>
                <c:pt idx="3889">
                  <c:v>0.30352000000000001</c:v>
                </c:pt>
                <c:pt idx="3890">
                  <c:v>0.27040999999999998</c:v>
                </c:pt>
                <c:pt idx="3891">
                  <c:v>0.25119999999999998</c:v>
                </c:pt>
                <c:pt idx="3892">
                  <c:v>0.25317000000000001</c:v>
                </c:pt>
                <c:pt idx="3893">
                  <c:v>0.26275999999999999</c:v>
                </c:pt>
                <c:pt idx="3894">
                  <c:v>0.25501000000000001</c:v>
                </c:pt>
                <c:pt idx="3895">
                  <c:v>0.21914</c:v>
                </c:pt>
                <c:pt idx="3896">
                  <c:v>0.16631000000000001</c:v>
                </c:pt>
                <c:pt idx="3897">
                  <c:v>0.11297</c:v>
                </c:pt>
                <c:pt idx="3898">
                  <c:v>6.8356E-2</c:v>
                </c:pt>
                <c:pt idx="3899">
                  <c:v>3.9170000000000003E-2</c:v>
                </c:pt>
                <c:pt idx="3900">
                  <c:v>3.0693999999999999E-2</c:v>
                </c:pt>
                <c:pt idx="3901">
                  <c:v>3.5848999999999999E-2</c:v>
                </c:pt>
                <c:pt idx="3902">
                  <c:v>3.5130000000000002E-2</c:v>
                </c:pt>
                <c:pt idx="3903">
                  <c:v>1.6815E-2</c:v>
                </c:pt>
                <c:pt idx="3904">
                  <c:v>-1.1049E-2</c:v>
                </c:pt>
                <c:pt idx="3905">
                  <c:v>-3.6020999999999997E-2</c:v>
                </c:pt>
                <c:pt idx="3906">
                  <c:v>-5.8368999999999997E-2</c:v>
                </c:pt>
                <c:pt idx="3907">
                  <c:v>-8.2041000000000003E-2</c:v>
                </c:pt>
                <c:pt idx="3908">
                  <c:v>-9.7300999999999999E-2</c:v>
                </c:pt>
                <c:pt idx="3909">
                  <c:v>-8.7942000000000006E-2</c:v>
                </c:pt>
                <c:pt idx="3910">
                  <c:v>-5.4827000000000001E-2</c:v>
                </c:pt>
                <c:pt idx="3911">
                  <c:v>-1.8981000000000001E-2</c:v>
                </c:pt>
                <c:pt idx="3912">
                  <c:v>2.8149999999999998E-3</c:v>
                </c:pt>
                <c:pt idx="3913">
                  <c:v>1.7004999999999999E-2</c:v>
                </c:pt>
                <c:pt idx="3914">
                  <c:v>4.2032E-2</c:v>
                </c:pt>
                <c:pt idx="3915">
                  <c:v>8.2115999999999995E-2</c:v>
                </c:pt>
                <c:pt idx="3916">
                  <c:v>0.11862</c:v>
                </c:pt>
                <c:pt idx="3917">
                  <c:v>0.12925</c:v>
                </c:pt>
                <c:pt idx="3918">
                  <c:v>0.11262999999999999</c:v>
                </c:pt>
                <c:pt idx="3919">
                  <c:v>8.8842000000000004E-2</c:v>
                </c:pt>
                <c:pt idx="3920">
                  <c:v>7.5206999999999996E-2</c:v>
                </c:pt>
                <c:pt idx="3921">
                  <c:v>6.8645999999999999E-2</c:v>
                </c:pt>
                <c:pt idx="3922">
                  <c:v>5.7446999999999998E-2</c:v>
                </c:pt>
                <c:pt idx="3923">
                  <c:v>4.3539000000000001E-2</c:v>
                </c:pt>
                <c:pt idx="3924">
                  <c:v>4.1088E-2</c:v>
                </c:pt>
                <c:pt idx="3925">
                  <c:v>5.4636999999999998E-2</c:v>
                </c:pt>
                <c:pt idx="3926">
                  <c:v>7.1808999999999998E-2</c:v>
                </c:pt>
                <c:pt idx="3927">
                  <c:v>8.0296000000000006E-2</c:v>
                </c:pt>
                <c:pt idx="3928">
                  <c:v>7.9675999999999997E-2</c:v>
                </c:pt>
                <c:pt idx="3929">
                  <c:v>7.1724999999999997E-2</c:v>
                </c:pt>
                <c:pt idx="3930">
                  <c:v>5.2378000000000001E-2</c:v>
                </c:pt>
                <c:pt idx="3931">
                  <c:v>2.2643E-2</c:v>
                </c:pt>
                <c:pt idx="3932">
                  <c:v>-3.4372000000000001E-3</c:v>
                </c:pt>
                <c:pt idx="3933">
                  <c:v>-1.3948E-2</c:v>
                </c:pt>
                <c:pt idx="3934">
                  <c:v>-1.5169999999999999E-2</c:v>
                </c:pt>
                <c:pt idx="3935">
                  <c:v>-2.0563999999999999E-2</c:v>
                </c:pt>
                <c:pt idx="3936">
                  <c:v>-2.9670999999999999E-2</c:v>
                </c:pt>
                <c:pt idx="3937">
                  <c:v>-3.1627000000000002E-2</c:v>
                </c:pt>
                <c:pt idx="3938">
                  <c:v>-2.5994E-2</c:v>
                </c:pt>
                <c:pt idx="3939">
                  <c:v>-2.4424999999999999E-2</c:v>
                </c:pt>
                <c:pt idx="3940">
                  <c:v>-3.0471999999999999E-2</c:v>
                </c:pt>
                <c:pt idx="3941">
                  <c:v>-3.2375000000000001E-2</c:v>
                </c:pt>
                <c:pt idx="3942">
                  <c:v>-2.0903000000000001E-2</c:v>
                </c:pt>
                <c:pt idx="3943">
                  <c:v>-2.4653000000000001E-3</c:v>
                </c:pt>
                <c:pt idx="3944">
                  <c:v>1.1989E-2</c:v>
                </c:pt>
                <c:pt idx="3945">
                  <c:v>2.0653000000000001E-2</c:v>
                </c:pt>
                <c:pt idx="3946">
                  <c:v>2.4951000000000001E-2</c:v>
                </c:pt>
                <c:pt idx="3947">
                  <c:v>1.8891999999999999E-2</c:v>
                </c:pt>
                <c:pt idx="3948">
                  <c:v>-3.9832000000000001E-3</c:v>
                </c:pt>
                <c:pt idx="3949">
                  <c:v>-3.7518999999999997E-2</c:v>
                </c:pt>
                <c:pt idx="3950">
                  <c:v>-6.8834000000000006E-2</c:v>
                </c:pt>
                <c:pt idx="3951">
                  <c:v>-9.6170000000000005E-2</c:v>
                </c:pt>
                <c:pt idx="3952">
                  <c:v>-0.12911</c:v>
                </c:pt>
                <c:pt idx="3953">
                  <c:v>-0.16925999999999999</c:v>
                </c:pt>
                <c:pt idx="3954">
                  <c:v>-0.20308000000000001</c:v>
                </c:pt>
                <c:pt idx="3955">
                  <c:v>-0.22166</c:v>
                </c:pt>
                <c:pt idx="3956">
                  <c:v>-0.2382</c:v>
                </c:pt>
                <c:pt idx="3957">
                  <c:v>-0.27410000000000001</c:v>
                </c:pt>
                <c:pt idx="3958">
                  <c:v>-0.32923000000000002</c:v>
                </c:pt>
                <c:pt idx="3959">
                  <c:v>-0.37641000000000002</c:v>
                </c:pt>
                <c:pt idx="3960">
                  <c:v>-0.38795000000000002</c:v>
                </c:pt>
                <c:pt idx="3961">
                  <c:v>-0.36115999999999998</c:v>
                </c:pt>
                <c:pt idx="3962">
                  <c:v>-0.31519000000000003</c:v>
                </c:pt>
                <c:pt idx="3963">
                  <c:v>-0.26951000000000003</c:v>
                </c:pt>
                <c:pt idx="3964">
                  <c:v>-0.23108999999999999</c:v>
                </c:pt>
                <c:pt idx="3965">
                  <c:v>-0.19918</c:v>
                </c:pt>
                <c:pt idx="3966">
                  <c:v>-0.17582999999999999</c:v>
                </c:pt>
                <c:pt idx="3967">
                  <c:v>-0.16839000000000001</c:v>
                </c:pt>
                <c:pt idx="3968">
                  <c:v>-0.18207999999999999</c:v>
                </c:pt>
                <c:pt idx="3969">
                  <c:v>-0.21065</c:v>
                </c:pt>
                <c:pt idx="3970">
                  <c:v>-0.2364</c:v>
                </c:pt>
                <c:pt idx="3971">
                  <c:v>-0.24337</c:v>
                </c:pt>
                <c:pt idx="3972">
                  <c:v>-0.23288</c:v>
                </c:pt>
                <c:pt idx="3973">
                  <c:v>-0.22356000000000001</c:v>
                </c:pt>
                <c:pt idx="3974">
                  <c:v>-0.23275000000000001</c:v>
                </c:pt>
                <c:pt idx="3975">
                  <c:v>-0.25794</c:v>
                </c:pt>
                <c:pt idx="3976">
                  <c:v>-0.27782000000000001</c:v>
                </c:pt>
                <c:pt idx="3977">
                  <c:v>-0.27245999999999998</c:v>
                </c:pt>
                <c:pt idx="3978">
                  <c:v>-0.24279000000000001</c:v>
                </c:pt>
                <c:pt idx="3979">
                  <c:v>-0.21109</c:v>
                </c:pt>
                <c:pt idx="3980">
                  <c:v>-0.20138</c:v>
                </c:pt>
                <c:pt idx="3981">
                  <c:v>-0.21748000000000001</c:v>
                </c:pt>
                <c:pt idx="3982">
                  <c:v>-0.24010000000000001</c:v>
                </c:pt>
                <c:pt idx="3983">
                  <c:v>-0.24621000000000001</c:v>
                </c:pt>
                <c:pt idx="3984">
                  <c:v>-0.23005999999999999</c:v>
                </c:pt>
                <c:pt idx="3985">
                  <c:v>-0.20366000000000001</c:v>
                </c:pt>
                <c:pt idx="3986">
                  <c:v>-0.17954000000000001</c:v>
                </c:pt>
                <c:pt idx="3987">
                  <c:v>-0.158</c:v>
                </c:pt>
                <c:pt idx="3988">
                  <c:v>-0.13125999999999999</c:v>
                </c:pt>
                <c:pt idx="3989">
                  <c:v>-9.4913999999999998E-2</c:v>
                </c:pt>
                <c:pt idx="3990">
                  <c:v>-5.3456999999999998E-2</c:v>
                </c:pt>
                <c:pt idx="3991">
                  <c:v>-1.7590000000000001E-2</c:v>
                </c:pt>
                <c:pt idx="3992">
                  <c:v>2.5325999999999999E-3</c:v>
                </c:pt>
                <c:pt idx="3993">
                  <c:v>4.2281999999999997E-3</c:v>
                </c:pt>
                <c:pt idx="3994">
                  <c:v>-5.8393000000000004E-3</c:v>
                </c:pt>
                <c:pt idx="3995">
                  <c:v>-1.7255E-2</c:v>
                </c:pt>
                <c:pt idx="3996">
                  <c:v>-2.1857000000000001E-2</c:v>
                </c:pt>
                <c:pt idx="3997">
                  <c:v>-1.3109000000000001E-2</c:v>
                </c:pt>
                <c:pt idx="3998">
                  <c:v>1.4104E-2</c:v>
                </c:pt>
                <c:pt idx="3999">
                  <c:v>5.4609999999999999E-2</c:v>
                </c:pt>
                <c:pt idx="4000">
                  <c:v>8.7975999999999999E-2</c:v>
                </c:pt>
                <c:pt idx="4001">
                  <c:v>9.6834000000000003E-2</c:v>
                </c:pt>
                <c:pt idx="4002">
                  <c:v>9.3794000000000002E-2</c:v>
                </c:pt>
                <c:pt idx="4003">
                  <c:v>0.11545</c:v>
                </c:pt>
                <c:pt idx="4004">
                  <c:v>0.17807999999999999</c:v>
                </c:pt>
                <c:pt idx="4005">
                  <c:v>0.24845</c:v>
                </c:pt>
                <c:pt idx="4006">
                  <c:v>0.27396999999999999</c:v>
                </c:pt>
                <c:pt idx="4007">
                  <c:v>0.23966000000000001</c:v>
                </c:pt>
                <c:pt idx="4008">
                  <c:v>0.18148</c:v>
                </c:pt>
                <c:pt idx="4009">
                  <c:v>0.14238000000000001</c:v>
                </c:pt>
                <c:pt idx="4010">
                  <c:v>0.12997</c:v>
                </c:pt>
                <c:pt idx="4011">
                  <c:v>0.12422999999999999</c:v>
                </c:pt>
                <c:pt idx="4012">
                  <c:v>0.11186</c:v>
                </c:pt>
                <c:pt idx="4013">
                  <c:v>9.6313999999999997E-2</c:v>
                </c:pt>
                <c:pt idx="4014">
                  <c:v>7.9320000000000002E-2</c:v>
                </c:pt>
                <c:pt idx="4015">
                  <c:v>5.2630999999999997E-2</c:v>
                </c:pt>
                <c:pt idx="4016">
                  <c:v>1.5103999999999999E-2</c:v>
                </c:pt>
                <c:pt idx="4017">
                  <c:v>-1.5821999999999999E-2</c:v>
                </c:pt>
                <c:pt idx="4018">
                  <c:v>-2.1791000000000001E-2</c:v>
                </c:pt>
                <c:pt idx="4019">
                  <c:v>-5.6953000000000004E-3</c:v>
                </c:pt>
                <c:pt idx="4020">
                  <c:v>1.5119E-2</c:v>
                </c:pt>
                <c:pt idx="4021">
                  <c:v>3.1822999999999997E-2</c:v>
                </c:pt>
                <c:pt idx="4022">
                  <c:v>4.5862E-2</c:v>
                </c:pt>
                <c:pt idx="4023">
                  <c:v>5.1638000000000003E-2</c:v>
                </c:pt>
                <c:pt idx="4024">
                  <c:v>3.8082999999999999E-2</c:v>
                </c:pt>
                <c:pt idx="4025">
                  <c:v>1.3138E-2</c:v>
                </c:pt>
                <c:pt idx="4026">
                  <c:v>6.8171999999999998E-3</c:v>
                </c:pt>
                <c:pt idx="4027">
                  <c:v>3.5409999999999997E-2</c:v>
                </c:pt>
                <c:pt idx="4028">
                  <c:v>7.5911000000000006E-2</c:v>
                </c:pt>
                <c:pt idx="4029">
                  <c:v>9.2848E-2</c:v>
                </c:pt>
                <c:pt idx="4030">
                  <c:v>8.1269999999999995E-2</c:v>
                </c:pt>
                <c:pt idx="4031">
                  <c:v>6.4773999999999998E-2</c:v>
                </c:pt>
                <c:pt idx="4032">
                  <c:v>5.8219E-2</c:v>
                </c:pt>
                <c:pt idx="4033">
                  <c:v>5.5941999999999999E-2</c:v>
                </c:pt>
                <c:pt idx="4034">
                  <c:v>5.6943000000000001E-2</c:v>
                </c:pt>
                <c:pt idx="4035">
                  <c:v>7.5694999999999998E-2</c:v>
                </c:pt>
                <c:pt idx="4036">
                  <c:v>0.11594</c:v>
                </c:pt>
                <c:pt idx="4037">
                  <c:v>0.15204000000000001</c:v>
                </c:pt>
                <c:pt idx="4038">
                  <c:v>0.15368000000000001</c:v>
                </c:pt>
                <c:pt idx="4039">
                  <c:v>0.12142</c:v>
                </c:pt>
                <c:pt idx="4040">
                  <c:v>8.4338999999999997E-2</c:v>
                </c:pt>
                <c:pt idx="4041">
                  <c:v>6.6359000000000001E-2</c:v>
                </c:pt>
                <c:pt idx="4042">
                  <c:v>6.5450999999999995E-2</c:v>
                </c:pt>
                <c:pt idx="4043">
                  <c:v>6.3027E-2</c:v>
                </c:pt>
                <c:pt idx="4044">
                  <c:v>4.4436000000000003E-2</c:v>
                </c:pt>
                <c:pt idx="4045">
                  <c:v>1.0962E-2</c:v>
                </c:pt>
                <c:pt idx="4046">
                  <c:v>-2.1670999999999999E-2</c:v>
                </c:pt>
                <c:pt idx="4047">
                  <c:v>-3.7883E-2</c:v>
                </c:pt>
                <c:pt idx="4048">
                  <c:v>-4.061E-2</c:v>
                </c:pt>
                <c:pt idx="4049">
                  <c:v>-5.1948000000000001E-2</c:v>
                </c:pt>
                <c:pt idx="4050">
                  <c:v>-8.7829000000000004E-2</c:v>
                </c:pt>
                <c:pt idx="4051">
                  <c:v>-0.13364999999999999</c:v>
                </c:pt>
                <c:pt idx="4052">
                  <c:v>-0.15440000000000001</c:v>
                </c:pt>
                <c:pt idx="4053">
                  <c:v>-0.13172</c:v>
                </c:pt>
                <c:pt idx="4054">
                  <c:v>-8.3851999999999996E-2</c:v>
                </c:pt>
                <c:pt idx="4055">
                  <c:v>-4.4998000000000003E-2</c:v>
                </c:pt>
                <c:pt idx="4056">
                  <c:v>-3.1424000000000001E-2</c:v>
                </c:pt>
                <c:pt idx="4057">
                  <c:v>-3.5506999999999997E-2</c:v>
                </c:pt>
                <c:pt idx="4058">
                  <c:v>-4.9112999999999997E-2</c:v>
                </c:pt>
                <c:pt idx="4059">
                  <c:v>-7.9547999999999994E-2</c:v>
                </c:pt>
                <c:pt idx="4060">
                  <c:v>-0.13542999999999999</c:v>
                </c:pt>
                <c:pt idx="4061">
                  <c:v>-0.20499999999999999</c:v>
                </c:pt>
                <c:pt idx="4062">
                  <c:v>-0.26113999999999998</c:v>
                </c:pt>
                <c:pt idx="4063">
                  <c:v>-0.28871999999999998</c:v>
                </c:pt>
                <c:pt idx="4064">
                  <c:v>-0.29676000000000002</c:v>
                </c:pt>
                <c:pt idx="4065">
                  <c:v>-0.30059000000000002</c:v>
                </c:pt>
                <c:pt idx="4066">
                  <c:v>-0.30297000000000002</c:v>
                </c:pt>
                <c:pt idx="4067">
                  <c:v>-0.30084</c:v>
                </c:pt>
                <c:pt idx="4068">
                  <c:v>-0.30129</c:v>
                </c:pt>
                <c:pt idx="4069">
                  <c:v>-0.31629000000000002</c:v>
                </c:pt>
                <c:pt idx="4070">
                  <c:v>-0.34161999999999998</c:v>
                </c:pt>
                <c:pt idx="4071">
                  <c:v>-0.35276000000000002</c:v>
                </c:pt>
                <c:pt idx="4072">
                  <c:v>-0.32707000000000003</c:v>
                </c:pt>
                <c:pt idx="4073">
                  <c:v>-0.26580999999999999</c:v>
                </c:pt>
                <c:pt idx="4074">
                  <c:v>-0.19223999999999999</c:v>
                </c:pt>
                <c:pt idx="4075">
                  <c:v>-0.13189000000000001</c:v>
                </c:pt>
                <c:pt idx="4076">
                  <c:v>-9.6305000000000002E-2</c:v>
                </c:pt>
                <c:pt idx="4077">
                  <c:v>-8.2408999999999996E-2</c:v>
                </c:pt>
                <c:pt idx="4078">
                  <c:v>-8.3627000000000007E-2</c:v>
                </c:pt>
                <c:pt idx="4079">
                  <c:v>-9.7635E-2</c:v>
                </c:pt>
                <c:pt idx="4080">
                  <c:v>-0.12010999999999999</c:v>
                </c:pt>
                <c:pt idx="4081">
                  <c:v>-0.1346</c:v>
                </c:pt>
                <c:pt idx="4082">
                  <c:v>-0.11992999999999999</c:v>
                </c:pt>
                <c:pt idx="4083">
                  <c:v>-7.3190000000000005E-2</c:v>
                </c:pt>
                <c:pt idx="4084">
                  <c:v>-1.686E-2</c:v>
                </c:pt>
                <c:pt idx="4085">
                  <c:v>2.4176E-2</c:v>
                </c:pt>
                <c:pt idx="4086">
                  <c:v>4.6273000000000002E-2</c:v>
                </c:pt>
                <c:pt idx="4087">
                  <c:v>6.0817999999999997E-2</c:v>
                </c:pt>
                <c:pt idx="4088">
                  <c:v>7.3478000000000002E-2</c:v>
                </c:pt>
                <c:pt idx="4089">
                  <c:v>8.0950999999999995E-2</c:v>
                </c:pt>
                <c:pt idx="4090">
                  <c:v>8.14E-2</c:v>
                </c:pt>
                <c:pt idx="4091">
                  <c:v>7.4897000000000005E-2</c:v>
                </c:pt>
                <c:pt idx="4092">
                  <c:v>5.8645999999999997E-2</c:v>
                </c:pt>
                <c:pt idx="4093">
                  <c:v>3.5897999999999999E-2</c:v>
                </c:pt>
                <c:pt idx="4094">
                  <c:v>2.4615999999999999E-2</c:v>
                </c:pt>
                <c:pt idx="4095">
                  <c:v>3.9461000000000003E-2</c:v>
                </c:pt>
                <c:pt idx="4096">
                  <c:v>6.6418000000000005E-2</c:v>
                </c:pt>
                <c:pt idx="4097">
                  <c:v>7.4256000000000003E-2</c:v>
                </c:pt>
                <c:pt idx="4098">
                  <c:v>5.3811999999999999E-2</c:v>
                </c:pt>
                <c:pt idx="4099">
                  <c:v>2.7311999999999999E-2</c:v>
                </c:pt>
                <c:pt idx="4100">
                  <c:v>1.338E-2</c:v>
                </c:pt>
                <c:pt idx="4101">
                  <c:v>1.8194000000000001E-3</c:v>
                </c:pt>
                <c:pt idx="4102">
                  <c:v>-2.6459E-2</c:v>
                </c:pt>
                <c:pt idx="4103">
                  <c:v>-7.0068000000000005E-2</c:v>
                </c:pt>
                <c:pt idx="4104">
                  <c:v>-0.11065999999999999</c:v>
                </c:pt>
                <c:pt idx="4105">
                  <c:v>-0.13467999999999999</c:v>
                </c:pt>
                <c:pt idx="4106">
                  <c:v>-0.13941000000000001</c:v>
                </c:pt>
                <c:pt idx="4107">
                  <c:v>-0.12654000000000001</c:v>
                </c:pt>
                <c:pt idx="4108">
                  <c:v>-0.10235</c:v>
                </c:pt>
                <c:pt idx="4109">
                  <c:v>-7.8704999999999997E-2</c:v>
                </c:pt>
                <c:pt idx="4110">
                  <c:v>-6.4376000000000003E-2</c:v>
                </c:pt>
                <c:pt idx="4111">
                  <c:v>-6.0141E-2</c:v>
                </c:pt>
                <c:pt idx="4112">
                  <c:v>-6.8166000000000004E-2</c:v>
                </c:pt>
                <c:pt idx="4113">
                  <c:v>-9.5455999999999999E-2</c:v>
                </c:pt>
                <c:pt idx="4114">
                  <c:v>-0.13791999999999999</c:v>
                </c:pt>
                <c:pt idx="4115">
                  <c:v>-0.17177000000000001</c:v>
                </c:pt>
                <c:pt idx="4116">
                  <c:v>-0.17585000000000001</c:v>
                </c:pt>
                <c:pt idx="4117">
                  <c:v>-0.15731999999999999</c:v>
                </c:pt>
                <c:pt idx="4118">
                  <c:v>-0.14277000000000001</c:v>
                </c:pt>
                <c:pt idx="4119">
                  <c:v>-0.1489</c:v>
                </c:pt>
                <c:pt idx="4120">
                  <c:v>-0.17413000000000001</c:v>
                </c:pt>
                <c:pt idx="4121">
                  <c:v>-0.21204999999999999</c:v>
                </c:pt>
                <c:pt idx="4122">
                  <c:v>-0.25583</c:v>
                </c:pt>
                <c:pt idx="4123">
                  <c:v>-0.29188999999999998</c:v>
                </c:pt>
                <c:pt idx="4124">
                  <c:v>-0.30740000000000001</c:v>
                </c:pt>
                <c:pt idx="4125">
                  <c:v>-0.30671999999999999</c:v>
                </c:pt>
                <c:pt idx="4126">
                  <c:v>-0.30604999999999999</c:v>
                </c:pt>
                <c:pt idx="4127">
                  <c:v>-0.30941000000000002</c:v>
                </c:pt>
                <c:pt idx="4128">
                  <c:v>-0.30452000000000001</c:v>
                </c:pt>
                <c:pt idx="4129">
                  <c:v>-0.28632999999999997</c:v>
                </c:pt>
                <c:pt idx="4130">
                  <c:v>-0.26868999999999998</c:v>
                </c:pt>
                <c:pt idx="4131">
                  <c:v>-0.26450000000000001</c:v>
                </c:pt>
                <c:pt idx="4132">
                  <c:v>-0.26821</c:v>
                </c:pt>
                <c:pt idx="4133">
                  <c:v>-0.26872000000000001</c:v>
                </c:pt>
                <c:pt idx="4134">
                  <c:v>-0.26876</c:v>
                </c:pt>
                <c:pt idx="4135">
                  <c:v>-0.2782</c:v>
                </c:pt>
                <c:pt idx="4136">
                  <c:v>-0.29464000000000001</c:v>
                </c:pt>
                <c:pt idx="4137">
                  <c:v>-0.30413000000000001</c:v>
                </c:pt>
                <c:pt idx="4138">
                  <c:v>-0.29810999999999999</c:v>
                </c:pt>
                <c:pt idx="4139">
                  <c:v>-0.27811000000000002</c:v>
                </c:pt>
                <c:pt idx="4140">
                  <c:v>-0.24551000000000001</c:v>
                </c:pt>
                <c:pt idx="4141">
                  <c:v>-0.19925999999999999</c:v>
                </c:pt>
                <c:pt idx="4142">
                  <c:v>-0.14574000000000001</c:v>
                </c:pt>
                <c:pt idx="4143">
                  <c:v>-9.9382999999999999E-2</c:v>
                </c:pt>
                <c:pt idx="4144">
                  <c:v>-6.7502000000000006E-2</c:v>
                </c:pt>
                <c:pt idx="4145">
                  <c:v>-4.1085999999999998E-2</c:v>
                </c:pt>
                <c:pt idx="4146">
                  <c:v>-6.3432999999999996E-3</c:v>
                </c:pt>
                <c:pt idx="4147">
                  <c:v>3.8551000000000002E-2</c:v>
                </c:pt>
                <c:pt idx="4148">
                  <c:v>8.2680000000000003E-2</c:v>
                </c:pt>
                <c:pt idx="4149">
                  <c:v>0.11477</c:v>
                </c:pt>
                <c:pt idx="4150">
                  <c:v>0.13120999999999999</c:v>
                </c:pt>
                <c:pt idx="4151">
                  <c:v>0.13431000000000001</c:v>
                </c:pt>
                <c:pt idx="4152">
                  <c:v>0.12902</c:v>
                </c:pt>
                <c:pt idx="4153">
                  <c:v>0.12280000000000001</c:v>
                </c:pt>
                <c:pt idx="4154">
                  <c:v>0.12348000000000001</c:v>
                </c:pt>
                <c:pt idx="4155">
                  <c:v>0.13306000000000001</c:v>
                </c:pt>
                <c:pt idx="4156">
                  <c:v>0.1447</c:v>
                </c:pt>
                <c:pt idx="4157">
                  <c:v>0.14859</c:v>
                </c:pt>
                <c:pt idx="4158">
                  <c:v>0.14099999999999999</c:v>
                </c:pt>
                <c:pt idx="4159">
                  <c:v>0.12573999999999999</c:v>
                </c:pt>
                <c:pt idx="4160">
                  <c:v>0.10707999999999999</c:v>
                </c:pt>
                <c:pt idx="4161">
                  <c:v>8.4638000000000005E-2</c:v>
                </c:pt>
                <c:pt idx="4162">
                  <c:v>5.7683999999999999E-2</c:v>
                </c:pt>
                <c:pt idx="4163">
                  <c:v>3.1729E-2</c:v>
                </c:pt>
                <c:pt idx="4164">
                  <c:v>1.6222E-2</c:v>
                </c:pt>
                <c:pt idx="4165">
                  <c:v>1.4552000000000001E-2</c:v>
                </c:pt>
                <c:pt idx="4166">
                  <c:v>1.9161999999999998E-2</c:v>
                </c:pt>
                <c:pt idx="4167">
                  <c:v>1.813E-2</c:v>
                </c:pt>
                <c:pt idx="4168">
                  <c:v>4.9839000000000003E-3</c:v>
                </c:pt>
                <c:pt idx="4169">
                  <c:v>-1.8162999999999999E-2</c:v>
                </c:pt>
                <c:pt idx="4170">
                  <c:v>-4.3346000000000003E-2</c:v>
                </c:pt>
                <c:pt idx="4171">
                  <c:v>-5.9720000000000002E-2</c:v>
                </c:pt>
                <c:pt idx="4172">
                  <c:v>-5.7181999999999997E-2</c:v>
                </c:pt>
                <c:pt idx="4173">
                  <c:v>-3.3328000000000003E-2</c:v>
                </c:pt>
                <c:pt idx="4174">
                  <c:v>1.6413000000000001E-3</c:v>
                </c:pt>
                <c:pt idx="4175">
                  <c:v>3.1137999999999999E-2</c:v>
                </c:pt>
                <c:pt idx="4176">
                  <c:v>4.6892000000000003E-2</c:v>
                </c:pt>
                <c:pt idx="4177">
                  <c:v>5.6135999999999998E-2</c:v>
                </c:pt>
                <c:pt idx="4178">
                  <c:v>7.0890999999999996E-2</c:v>
                </c:pt>
                <c:pt idx="4179">
                  <c:v>9.0456999999999996E-2</c:v>
                </c:pt>
                <c:pt idx="4180">
                  <c:v>9.919E-2</c:v>
                </c:pt>
                <c:pt idx="4181">
                  <c:v>8.4950999999999999E-2</c:v>
                </c:pt>
                <c:pt idx="4182">
                  <c:v>5.6538999999999999E-2</c:v>
                </c:pt>
                <c:pt idx="4183">
                  <c:v>3.6067000000000002E-2</c:v>
                </c:pt>
                <c:pt idx="4184">
                  <c:v>3.3191999999999999E-2</c:v>
                </c:pt>
                <c:pt idx="4185">
                  <c:v>3.4702999999999998E-2</c:v>
                </c:pt>
                <c:pt idx="4186">
                  <c:v>2.5402999999999998E-2</c:v>
                </c:pt>
                <c:pt idx="4187">
                  <c:v>1.2633999999999999E-2</c:v>
                </c:pt>
                <c:pt idx="4188">
                  <c:v>1.8578999999999998E-2</c:v>
                </c:pt>
                <c:pt idx="4189">
                  <c:v>4.8769E-2</c:v>
                </c:pt>
                <c:pt idx="4190">
                  <c:v>8.0947000000000005E-2</c:v>
                </c:pt>
                <c:pt idx="4191">
                  <c:v>9.1145000000000004E-2</c:v>
                </c:pt>
                <c:pt idx="4192">
                  <c:v>8.1284999999999996E-2</c:v>
                </c:pt>
                <c:pt idx="4193">
                  <c:v>7.1832999999999994E-2</c:v>
                </c:pt>
                <c:pt idx="4194">
                  <c:v>7.3798000000000002E-2</c:v>
                </c:pt>
                <c:pt idx="4195">
                  <c:v>7.9961000000000004E-2</c:v>
                </c:pt>
                <c:pt idx="4196">
                  <c:v>8.1837999999999994E-2</c:v>
                </c:pt>
                <c:pt idx="4197">
                  <c:v>8.2404000000000005E-2</c:v>
                </c:pt>
                <c:pt idx="4198">
                  <c:v>8.7714E-2</c:v>
                </c:pt>
                <c:pt idx="4199">
                  <c:v>9.4941999999999999E-2</c:v>
                </c:pt>
                <c:pt idx="4200">
                  <c:v>9.6009999999999998E-2</c:v>
                </c:pt>
                <c:pt idx="4201">
                  <c:v>8.9416999999999996E-2</c:v>
                </c:pt>
                <c:pt idx="4202">
                  <c:v>8.2222000000000003E-2</c:v>
                </c:pt>
                <c:pt idx="4203">
                  <c:v>8.0246999999999999E-2</c:v>
                </c:pt>
                <c:pt idx="4204">
                  <c:v>7.9333000000000001E-2</c:v>
                </c:pt>
                <c:pt idx="4205">
                  <c:v>6.7200999999999997E-2</c:v>
                </c:pt>
                <c:pt idx="4206">
                  <c:v>3.4194000000000002E-2</c:v>
                </c:pt>
                <c:pt idx="4207">
                  <c:v>-1.6157000000000001E-2</c:v>
                </c:pt>
                <c:pt idx="4208">
                  <c:v>-6.6361000000000003E-2</c:v>
                </c:pt>
                <c:pt idx="4209">
                  <c:v>-9.5797999999999994E-2</c:v>
                </c:pt>
                <c:pt idx="4210">
                  <c:v>-9.3630000000000005E-2</c:v>
                </c:pt>
                <c:pt idx="4211">
                  <c:v>-6.2729999999999994E-2</c:v>
                </c:pt>
                <c:pt idx="4212">
                  <c:v>-1.4603E-2</c:v>
                </c:pt>
                <c:pt idx="4213">
                  <c:v>3.6958999999999999E-2</c:v>
                </c:pt>
                <c:pt idx="4214">
                  <c:v>8.0015000000000003E-2</c:v>
                </c:pt>
                <c:pt idx="4215">
                  <c:v>0.10767</c:v>
                </c:pt>
                <c:pt idx="4216">
                  <c:v>0.11897000000000001</c:v>
                </c:pt>
                <c:pt idx="4217">
                  <c:v>0.11613</c:v>
                </c:pt>
                <c:pt idx="4218">
                  <c:v>0.10246</c:v>
                </c:pt>
                <c:pt idx="4219">
                  <c:v>8.3906999999999995E-2</c:v>
                </c:pt>
                <c:pt idx="4220">
                  <c:v>6.8681000000000006E-2</c:v>
                </c:pt>
                <c:pt idx="4221">
                  <c:v>6.1934000000000003E-2</c:v>
                </c:pt>
                <c:pt idx="4222">
                  <c:v>6.4467999999999998E-2</c:v>
                </c:pt>
                <c:pt idx="4223">
                  <c:v>8.0018000000000006E-2</c:v>
                </c:pt>
                <c:pt idx="4224">
                  <c:v>0.11713999999999999</c:v>
                </c:pt>
                <c:pt idx="4225">
                  <c:v>0.17527000000000001</c:v>
                </c:pt>
                <c:pt idx="4226">
                  <c:v>0.23366999999999999</c:v>
                </c:pt>
                <c:pt idx="4227">
                  <c:v>0.26672000000000001</c:v>
                </c:pt>
                <c:pt idx="4228">
                  <c:v>0.27155000000000001</c:v>
                </c:pt>
                <c:pt idx="4229">
                  <c:v>0.27007999999999999</c:v>
                </c:pt>
                <c:pt idx="4230">
                  <c:v>0.28151999999999999</c:v>
                </c:pt>
                <c:pt idx="4231">
                  <c:v>0.30281000000000002</c:v>
                </c:pt>
                <c:pt idx="4232">
                  <c:v>0.32014999999999999</c:v>
                </c:pt>
                <c:pt idx="4233">
                  <c:v>0.32952999999999999</c:v>
                </c:pt>
                <c:pt idx="4234">
                  <c:v>0.33734999999999998</c:v>
                </c:pt>
                <c:pt idx="4235">
                  <c:v>0.34650999999999998</c:v>
                </c:pt>
                <c:pt idx="4236">
                  <c:v>0.35027000000000003</c:v>
                </c:pt>
                <c:pt idx="4237">
                  <c:v>0.33917999999999998</c:v>
                </c:pt>
                <c:pt idx="4238">
                  <c:v>0.31014999999999998</c:v>
                </c:pt>
                <c:pt idx="4239">
                  <c:v>0.27012000000000003</c:v>
                </c:pt>
                <c:pt idx="4240">
                  <c:v>0.23152</c:v>
                </c:pt>
                <c:pt idx="4241">
                  <c:v>0.20039999999999999</c:v>
                </c:pt>
                <c:pt idx="4242">
                  <c:v>0.16880999999999999</c:v>
                </c:pt>
                <c:pt idx="4243">
                  <c:v>0.12497999999999999</c:v>
                </c:pt>
                <c:pt idx="4244">
                  <c:v>7.2487999999999997E-2</c:v>
                </c:pt>
                <c:pt idx="4245">
                  <c:v>3.1806000000000001E-2</c:v>
                </c:pt>
                <c:pt idx="4246">
                  <c:v>1.949E-2</c:v>
                </c:pt>
                <c:pt idx="4247">
                  <c:v>3.1928999999999999E-2</c:v>
                </c:pt>
                <c:pt idx="4248">
                  <c:v>5.2587000000000002E-2</c:v>
                </c:pt>
                <c:pt idx="4249">
                  <c:v>6.8113000000000007E-2</c:v>
                </c:pt>
                <c:pt idx="4250">
                  <c:v>7.4096999999999996E-2</c:v>
                </c:pt>
                <c:pt idx="4251">
                  <c:v>7.3899999999999993E-2</c:v>
                </c:pt>
                <c:pt idx="4252">
                  <c:v>7.7796000000000004E-2</c:v>
                </c:pt>
                <c:pt idx="4253">
                  <c:v>9.5148999999999997E-2</c:v>
                </c:pt>
                <c:pt idx="4254">
                  <c:v>0.12019000000000001</c:v>
                </c:pt>
                <c:pt idx="4255">
                  <c:v>0.13302</c:v>
                </c:pt>
                <c:pt idx="4256">
                  <c:v>0.12314</c:v>
                </c:pt>
                <c:pt idx="4257">
                  <c:v>0.10501000000000001</c:v>
                </c:pt>
                <c:pt idx="4258">
                  <c:v>9.9646999999999999E-2</c:v>
                </c:pt>
                <c:pt idx="4259">
                  <c:v>0.10621999999999999</c:v>
                </c:pt>
                <c:pt idx="4260">
                  <c:v>0.10427</c:v>
                </c:pt>
                <c:pt idx="4261">
                  <c:v>8.319E-2</c:v>
                </c:pt>
                <c:pt idx="4262">
                  <c:v>5.7787999999999999E-2</c:v>
                </c:pt>
                <c:pt idx="4263">
                  <c:v>5.2426E-2</c:v>
                </c:pt>
                <c:pt idx="4264">
                  <c:v>7.7221999999999999E-2</c:v>
                </c:pt>
                <c:pt idx="4265">
                  <c:v>0.12196</c:v>
                </c:pt>
                <c:pt idx="4266">
                  <c:v>0.16711000000000001</c:v>
                </c:pt>
                <c:pt idx="4267">
                  <c:v>0.19839999999999999</c:v>
                </c:pt>
                <c:pt idx="4268">
                  <c:v>0.21542</c:v>
                </c:pt>
                <c:pt idx="4269">
                  <c:v>0.22896</c:v>
                </c:pt>
                <c:pt idx="4270">
                  <c:v>0.24911</c:v>
                </c:pt>
                <c:pt idx="4271">
                  <c:v>0.27634999999999998</c:v>
                </c:pt>
                <c:pt idx="4272">
                  <c:v>0.30454999999999999</c:v>
                </c:pt>
                <c:pt idx="4273">
                  <c:v>0.32845000000000002</c:v>
                </c:pt>
                <c:pt idx="4274">
                  <c:v>0.34433999999999998</c:v>
                </c:pt>
                <c:pt idx="4275">
                  <c:v>0.34741</c:v>
                </c:pt>
                <c:pt idx="4276">
                  <c:v>0.33463999999999999</c:v>
                </c:pt>
                <c:pt idx="4277">
                  <c:v>0.31058000000000002</c:v>
                </c:pt>
                <c:pt idx="4278">
                  <c:v>0.28669</c:v>
                </c:pt>
                <c:pt idx="4279">
                  <c:v>0.27415</c:v>
                </c:pt>
                <c:pt idx="4280">
                  <c:v>0.27561999999999998</c:v>
                </c:pt>
                <c:pt idx="4281">
                  <c:v>0.28026000000000001</c:v>
                </c:pt>
                <c:pt idx="4282">
                  <c:v>0.26923999999999998</c:v>
                </c:pt>
                <c:pt idx="4283">
                  <c:v>0.23580999999999999</c:v>
                </c:pt>
                <c:pt idx="4284">
                  <c:v>0.20116999999999999</c:v>
                </c:pt>
                <c:pt idx="4285">
                  <c:v>0.1978</c:v>
                </c:pt>
                <c:pt idx="4286">
                  <c:v>0.23097000000000001</c:v>
                </c:pt>
                <c:pt idx="4287">
                  <c:v>0.26955000000000001</c:v>
                </c:pt>
                <c:pt idx="4288">
                  <c:v>0.28532000000000002</c:v>
                </c:pt>
                <c:pt idx="4289">
                  <c:v>0.28821000000000002</c:v>
                </c:pt>
                <c:pt idx="4290">
                  <c:v>0.30691000000000002</c:v>
                </c:pt>
                <c:pt idx="4291">
                  <c:v>0.34516000000000002</c:v>
                </c:pt>
                <c:pt idx="4292">
                  <c:v>0.37879000000000002</c:v>
                </c:pt>
                <c:pt idx="4293">
                  <c:v>0.39215</c:v>
                </c:pt>
                <c:pt idx="4294">
                  <c:v>0.39449000000000001</c:v>
                </c:pt>
                <c:pt idx="4295">
                  <c:v>0.39713999999999999</c:v>
                </c:pt>
                <c:pt idx="4296">
                  <c:v>0.39560000000000001</c:v>
                </c:pt>
                <c:pt idx="4297">
                  <c:v>0.38346999999999998</c:v>
                </c:pt>
                <c:pt idx="4298">
                  <c:v>0.36736000000000002</c:v>
                </c:pt>
                <c:pt idx="4299">
                  <c:v>0.35655999999999999</c:v>
                </c:pt>
                <c:pt idx="4300">
                  <c:v>0.34932000000000002</c:v>
                </c:pt>
                <c:pt idx="4301">
                  <c:v>0.34033999999999998</c:v>
                </c:pt>
                <c:pt idx="4302">
                  <c:v>0.33287</c:v>
                </c:pt>
                <c:pt idx="4303">
                  <c:v>0.33306000000000002</c:v>
                </c:pt>
                <c:pt idx="4304">
                  <c:v>0.33960000000000001</c:v>
                </c:pt>
                <c:pt idx="4305">
                  <c:v>0.34894999999999998</c:v>
                </c:pt>
                <c:pt idx="4306">
                  <c:v>0.36452000000000001</c:v>
                </c:pt>
                <c:pt idx="4307">
                  <c:v>0.38984000000000002</c:v>
                </c:pt>
                <c:pt idx="4308">
                  <c:v>0.41726999999999997</c:v>
                </c:pt>
                <c:pt idx="4309">
                  <c:v>0.43484</c:v>
                </c:pt>
                <c:pt idx="4310">
                  <c:v>0.44263000000000002</c:v>
                </c:pt>
                <c:pt idx="4311">
                  <c:v>0.45162999999999998</c:v>
                </c:pt>
                <c:pt idx="4312">
                  <c:v>0.46614</c:v>
                </c:pt>
                <c:pt idx="4313">
                  <c:v>0.47693999999999998</c:v>
                </c:pt>
                <c:pt idx="4314">
                  <c:v>0.47566000000000003</c:v>
                </c:pt>
                <c:pt idx="4315">
                  <c:v>0.46888999999999997</c:v>
                </c:pt>
                <c:pt idx="4316">
                  <c:v>0.47278999999999999</c:v>
                </c:pt>
                <c:pt idx="4317">
                  <c:v>0.49617</c:v>
                </c:pt>
                <c:pt idx="4318">
                  <c:v>0.53298999999999996</c:v>
                </c:pt>
                <c:pt idx="4319">
                  <c:v>0.57042000000000004</c:v>
                </c:pt>
                <c:pt idx="4320">
                  <c:v>0.60046999999999995</c:v>
                </c:pt>
                <c:pt idx="4321">
                  <c:v>0.62207000000000001</c:v>
                </c:pt>
                <c:pt idx="4322">
                  <c:v>0.63512000000000002</c:v>
                </c:pt>
                <c:pt idx="4323">
                  <c:v>0.63792000000000004</c:v>
                </c:pt>
                <c:pt idx="4324">
                  <c:v>0.63188999999999995</c:v>
                </c:pt>
                <c:pt idx="4325">
                  <c:v>0.62390999999999996</c:v>
                </c:pt>
                <c:pt idx="4326">
                  <c:v>0.61926000000000003</c:v>
                </c:pt>
                <c:pt idx="4327">
                  <c:v>0.61524999999999996</c:v>
                </c:pt>
                <c:pt idx="4328">
                  <c:v>0.60684000000000005</c:v>
                </c:pt>
                <c:pt idx="4329">
                  <c:v>0.59555999999999998</c:v>
                </c:pt>
                <c:pt idx="4330">
                  <c:v>0.58689000000000002</c:v>
                </c:pt>
                <c:pt idx="4331">
                  <c:v>0.58172000000000001</c:v>
                </c:pt>
                <c:pt idx="4332">
                  <c:v>0.57889999999999997</c:v>
                </c:pt>
                <c:pt idx="4333">
                  <c:v>0.58411999999999997</c:v>
                </c:pt>
                <c:pt idx="4334">
                  <c:v>0.60531999999999997</c:v>
                </c:pt>
                <c:pt idx="4335">
                  <c:v>0.63765000000000005</c:v>
                </c:pt>
                <c:pt idx="4336">
                  <c:v>0.66498000000000002</c:v>
                </c:pt>
                <c:pt idx="4337">
                  <c:v>0.68083000000000005</c:v>
                </c:pt>
                <c:pt idx="4338">
                  <c:v>0.69623999999999997</c:v>
                </c:pt>
                <c:pt idx="4339">
                  <c:v>0.71902999999999995</c:v>
                </c:pt>
                <c:pt idx="4340">
                  <c:v>0.73509999999999998</c:v>
                </c:pt>
                <c:pt idx="4341">
                  <c:v>0.72241999999999995</c:v>
                </c:pt>
                <c:pt idx="4342">
                  <c:v>0.67856000000000005</c:v>
                </c:pt>
                <c:pt idx="4343">
                  <c:v>0.62343999999999999</c:v>
                </c:pt>
                <c:pt idx="4344">
                  <c:v>0.57720000000000005</c:v>
                </c:pt>
                <c:pt idx="4345">
                  <c:v>0.54564000000000001</c:v>
                </c:pt>
                <c:pt idx="4346">
                  <c:v>0.52719000000000005</c:v>
                </c:pt>
                <c:pt idx="4347">
                  <c:v>0.52341000000000004</c:v>
                </c:pt>
                <c:pt idx="4348">
                  <c:v>0.53759000000000001</c:v>
                </c:pt>
                <c:pt idx="4349">
                  <c:v>0.56705000000000005</c:v>
                </c:pt>
                <c:pt idx="4350">
                  <c:v>0.59963999999999995</c:v>
                </c:pt>
                <c:pt idx="4351">
                  <c:v>0.61756</c:v>
                </c:pt>
                <c:pt idx="4352">
                  <c:v>0.60812999999999995</c:v>
                </c:pt>
                <c:pt idx="4353">
                  <c:v>0.57582</c:v>
                </c:pt>
                <c:pt idx="4354">
                  <c:v>0.54252</c:v>
                </c:pt>
                <c:pt idx="4355">
                  <c:v>0.53019000000000005</c:v>
                </c:pt>
                <c:pt idx="4356">
                  <c:v>0.54198999999999997</c:v>
                </c:pt>
                <c:pt idx="4357">
                  <c:v>0.56177999999999995</c:v>
                </c:pt>
                <c:pt idx="4358">
                  <c:v>0.56988000000000005</c:v>
                </c:pt>
                <c:pt idx="4359">
                  <c:v>0.55657000000000001</c:v>
                </c:pt>
                <c:pt idx="4360">
                  <c:v>0.52534000000000003</c:v>
                </c:pt>
                <c:pt idx="4361">
                  <c:v>0.49080000000000001</c:v>
                </c:pt>
                <c:pt idx="4362">
                  <c:v>0.47155999999999998</c:v>
                </c:pt>
                <c:pt idx="4363">
                  <c:v>0.47610999999999998</c:v>
                </c:pt>
                <c:pt idx="4364">
                  <c:v>0.49293999999999999</c:v>
                </c:pt>
                <c:pt idx="4365">
                  <c:v>0.50002999999999997</c:v>
                </c:pt>
                <c:pt idx="4366">
                  <c:v>0.48670000000000002</c:v>
                </c:pt>
                <c:pt idx="4367">
                  <c:v>0.46271000000000001</c:v>
                </c:pt>
                <c:pt idx="4368">
                  <c:v>0.44503999999999999</c:v>
                </c:pt>
                <c:pt idx="4369">
                  <c:v>0.43946000000000002</c:v>
                </c:pt>
                <c:pt idx="4370">
                  <c:v>0.43630000000000002</c:v>
                </c:pt>
                <c:pt idx="4371">
                  <c:v>0.42143000000000003</c:v>
                </c:pt>
                <c:pt idx="4372">
                  <c:v>0.3911</c:v>
                </c:pt>
                <c:pt idx="4373">
                  <c:v>0.35836000000000001</c:v>
                </c:pt>
                <c:pt idx="4374">
                  <c:v>0.34366000000000002</c:v>
                </c:pt>
                <c:pt idx="4375">
                  <c:v>0.35574</c:v>
                </c:pt>
                <c:pt idx="4376">
                  <c:v>0.38371</c:v>
                </c:pt>
                <c:pt idx="4377">
                  <c:v>0.41222999999999999</c:v>
                </c:pt>
                <c:pt idx="4378">
                  <c:v>0.44116</c:v>
                </c:pt>
                <c:pt idx="4379">
                  <c:v>0.48110999999999998</c:v>
                </c:pt>
                <c:pt idx="4380">
                  <c:v>0.53064</c:v>
                </c:pt>
                <c:pt idx="4381">
                  <c:v>0.56955999999999996</c:v>
                </c:pt>
                <c:pt idx="4382">
                  <c:v>0.58135000000000003</c:v>
                </c:pt>
                <c:pt idx="4383">
                  <c:v>0.57515000000000005</c:v>
                </c:pt>
                <c:pt idx="4384">
                  <c:v>0.57765999999999995</c:v>
                </c:pt>
                <c:pt idx="4385">
                  <c:v>0.60572999999999999</c:v>
                </c:pt>
                <c:pt idx="4386">
                  <c:v>0.65222000000000002</c:v>
                </c:pt>
                <c:pt idx="4387">
                  <c:v>0.69633999999999996</c:v>
                </c:pt>
                <c:pt idx="4388">
                  <c:v>0.72248000000000001</c:v>
                </c:pt>
                <c:pt idx="4389">
                  <c:v>0.72953999999999997</c:v>
                </c:pt>
                <c:pt idx="4390">
                  <c:v>0.72704999999999997</c:v>
                </c:pt>
                <c:pt idx="4391">
                  <c:v>0.72497</c:v>
                </c:pt>
                <c:pt idx="4392">
                  <c:v>0.72711999999999999</c:v>
                </c:pt>
                <c:pt idx="4393">
                  <c:v>0.73351999999999995</c:v>
                </c:pt>
                <c:pt idx="4394">
                  <c:v>0.74578999999999995</c:v>
                </c:pt>
                <c:pt idx="4395">
                  <c:v>0.76488999999999996</c:v>
                </c:pt>
                <c:pt idx="4396">
                  <c:v>0.78386999999999996</c:v>
                </c:pt>
                <c:pt idx="4397">
                  <c:v>0.79024000000000005</c:v>
                </c:pt>
                <c:pt idx="4398">
                  <c:v>0.78042999999999996</c:v>
                </c:pt>
                <c:pt idx="4399">
                  <c:v>0.76724000000000003</c:v>
                </c:pt>
                <c:pt idx="4400">
                  <c:v>0.76680000000000004</c:v>
                </c:pt>
                <c:pt idx="4401">
                  <c:v>0.77988999999999997</c:v>
                </c:pt>
                <c:pt idx="4402">
                  <c:v>0.79179999999999995</c:v>
                </c:pt>
                <c:pt idx="4403">
                  <c:v>0.78988000000000003</c:v>
                </c:pt>
                <c:pt idx="4404">
                  <c:v>0.77581</c:v>
                </c:pt>
                <c:pt idx="4405">
                  <c:v>0.76007000000000002</c:v>
                </c:pt>
                <c:pt idx="4406">
                  <c:v>0.74963000000000002</c:v>
                </c:pt>
                <c:pt idx="4407">
                  <c:v>0.74402999999999997</c:v>
                </c:pt>
                <c:pt idx="4408">
                  <c:v>0.74036999999999997</c:v>
                </c:pt>
                <c:pt idx="4409">
                  <c:v>0.73780999999999997</c:v>
                </c:pt>
                <c:pt idx="4410">
                  <c:v>0.73592999999999997</c:v>
                </c:pt>
                <c:pt idx="4411">
                  <c:v>0.73065999999999998</c:v>
                </c:pt>
                <c:pt idx="4412">
                  <c:v>0.71553</c:v>
                </c:pt>
                <c:pt idx="4413">
                  <c:v>0.68964999999999999</c:v>
                </c:pt>
                <c:pt idx="4414">
                  <c:v>0.6633</c:v>
                </c:pt>
                <c:pt idx="4415">
                  <c:v>0.65129000000000004</c:v>
                </c:pt>
                <c:pt idx="4416">
                  <c:v>0.65902000000000005</c:v>
                </c:pt>
                <c:pt idx="4417">
                  <c:v>0.67927999999999999</c:v>
                </c:pt>
                <c:pt idx="4418">
                  <c:v>0.70440999999999998</c:v>
                </c:pt>
                <c:pt idx="4419">
                  <c:v>0.73582000000000003</c:v>
                </c:pt>
                <c:pt idx="4420">
                  <c:v>0.77564</c:v>
                </c:pt>
                <c:pt idx="4421">
                  <c:v>0.81377999999999995</c:v>
                </c:pt>
                <c:pt idx="4422">
                  <c:v>0.83294000000000001</c:v>
                </c:pt>
                <c:pt idx="4423">
                  <c:v>0.82728000000000002</c:v>
                </c:pt>
                <c:pt idx="4424">
                  <c:v>0.80791000000000002</c:v>
                </c:pt>
                <c:pt idx="4425">
                  <c:v>0.78774999999999995</c:v>
                </c:pt>
                <c:pt idx="4426">
                  <c:v>0.76929000000000003</c:v>
                </c:pt>
                <c:pt idx="4427">
                  <c:v>0.75138000000000005</c:v>
                </c:pt>
                <c:pt idx="4428">
                  <c:v>0.73931000000000002</c:v>
                </c:pt>
                <c:pt idx="4429">
                  <c:v>0.73839999999999995</c:v>
                </c:pt>
                <c:pt idx="4430">
                  <c:v>0.74182000000000003</c:v>
                </c:pt>
                <c:pt idx="4431">
                  <c:v>0.73538999999999999</c:v>
                </c:pt>
                <c:pt idx="4432">
                  <c:v>0.71567999999999998</c:v>
                </c:pt>
                <c:pt idx="4433">
                  <c:v>0.69484000000000001</c:v>
                </c:pt>
                <c:pt idx="4434">
                  <c:v>0.68474999999999997</c:v>
                </c:pt>
                <c:pt idx="4435">
                  <c:v>0.68306</c:v>
                </c:pt>
                <c:pt idx="4436">
                  <c:v>0.67837000000000003</c:v>
                </c:pt>
                <c:pt idx="4437">
                  <c:v>0.66368000000000005</c:v>
                </c:pt>
                <c:pt idx="4438">
                  <c:v>0.63885000000000003</c:v>
                </c:pt>
                <c:pt idx="4439">
                  <c:v>0.60297000000000001</c:v>
                </c:pt>
                <c:pt idx="4440">
                  <c:v>0.55113999999999996</c:v>
                </c:pt>
                <c:pt idx="4441">
                  <c:v>0.48115000000000002</c:v>
                </c:pt>
                <c:pt idx="4442">
                  <c:v>0.40178999999999998</c:v>
                </c:pt>
                <c:pt idx="4443">
                  <c:v>0.33240999999999998</c:v>
                </c:pt>
                <c:pt idx="4444">
                  <c:v>0.29071999999999998</c:v>
                </c:pt>
                <c:pt idx="4445">
                  <c:v>0.27714</c:v>
                </c:pt>
                <c:pt idx="4446">
                  <c:v>0.27317000000000002</c:v>
                </c:pt>
                <c:pt idx="4447">
                  <c:v>0.26073000000000002</c:v>
                </c:pt>
                <c:pt idx="4448">
                  <c:v>0.24188000000000001</c:v>
                </c:pt>
                <c:pt idx="4449">
                  <c:v>0.23202</c:v>
                </c:pt>
                <c:pt idx="4450">
                  <c:v>0.23413</c:v>
                </c:pt>
                <c:pt idx="4451">
                  <c:v>0.23247999999999999</c:v>
                </c:pt>
                <c:pt idx="4452">
                  <c:v>0.21653</c:v>
                </c:pt>
                <c:pt idx="4453">
                  <c:v>0.19674</c:v>
                </c:pt>
                <c:pt idx="4454">
                  <c:v>0.18493999999999999</c:v>
                </c:pt>
                <c:pt idx="4455">
                  <c:v>0.17113999999999999</c:v>
                </c:pt>
                <c:pt idx="4456">
                  <c:v>0.13861000000000001</c:v>
                </c:pt>
                <c:pt idx="4457">
                  <c:v>9.5605999999999997E-2</c:v>
                </c:pt>
                <c:pt idx="4458">
                  <c:v>6.9938E-2</c:v>
                </c:pt>
                <c:pt idx="4459">
                  <c:v>7.0525000000000004E-2</c:v>
                </c:pt>
                <c:pt idx="4460">
                  <c:v>7.6108999999999996E-2</c:v>
                </c:pt>
                <c:pt idx="4461">
                  <c:v>6.9361999999999993E-2</c:v>
                </c:pt>
                <c:pt idx="4462">
                  <c:v>6.1489000000000002E-2</c:v>
                </c:pt>
                <c:pt idx="4463">
                  <c:v>6.9062999999999999E-2</c:v>
                </c:pt>
                <c:pt idx="4464">
                  <c:v>8.3310999999999996E-2</c:v>
                </c:pt>
                <c:pt idx="4465">
                  <c:v>8.2469000000000001E-2</c:v>
                </c:pt>
                <c:pt idx="4466">
                  <c:v>6.6083000000000003E-2</c:v>
                </c:pt>
                <c:pt idx="4467">
                  <c:v>5.6479000000000001E-2</c:v>
                </c:pt>
                <c:pt idx="4468">
                  <c:v>6.7000000000000004E-2</c:v>
                </c:pt>
                <c:pt idx="4469">
                  <c:v>8.5060999999999998E-2</c:v>
                </c:pt>
                <c:pt idx="4470">
                  <c:v>8.8891999999999999E-2</c:v>
                </c:pt>
                <c:pt idx="4471">
                  <c:v>6.9097000000000006E-2</c:v>
                </c:pt>
                <c:pt idx="4472">
                  <c:v>3.2336999999999998E-2</c:v>
                </c:pt>
                <c:pt idx="4473">
                  <c:v>-5.0290999999999999E-3</c:v>
                </c:pt>
                <c:pt idx="4474">
                  <c:v>-2.5314E-2</c:v>
                </c:pt>
                <c:pt idx="4475">
                  <c:v>-2.2918000000000001E-2</c:v>
                </c:pt>
                <c:pt idx="4476">
                  <c:v>-1.3077E-2</c:v>
                </c:pt>
                <c:pt idx="4477">
                  <c:v>-1.8192E-2</c:v>
                </c:pt>
                <c:pt idx="4478">
                  <c:v>-4.2721000000000002E-2</c:v>
                </c:pt>
                <c:pt idx="4479">
                  <c:v>-7.0452000000000001E-2</c:v>
                </c:pt>
                <c:pt idx="4480">
                  <c:v>-8.7974999999999998E-2</c:v>
                </c:pt>
                <c:pt idx="4481">
                  <c:v>-9.8543000000000006E-2</c:v>
                </c:pt>
                <c:pt idx="4482">
                  <c:v>-0.10815</c:v>
                </c:pt>
                <c:pt idx="4483">
                  <c:v>-0.11179</c:v>
                </c:pt>
                <c:pt idx="4484">
                  <c:v>-0.10390000000000001</c:v>
                </c:pt>
                <c:pt idx="4485">
                  <c:v>-9.1744000000000006E-2</c:v>
                </c:pt>
                <c:pt idx="4486">
                  <c:v>-8.4640000000000007E-2</c:v>
                </c:pt>
                <c:pt idx="4487">
                  <c:v>-7.6936000000000004E-2</c:v>
                </c:pt>
                <c:pt idx="4488">
                  <c:v>-5.8194999999999997E-2</c:v>
                </c:pt>
                <c:pt idx="4489">
                  <c:v>-3.8086000000000002E-2</c:v>
                </c:pt>
                <c:pt idx="4490">
                  <c:v>-4.2686000000000002E-2</c:v>
                </c:pt>
                <c:pt idx="4491">
                  <c:v>-7.9627000000000003E-2</c:v>
                </c:pt>
                <c:pt idx="4492">
                  <c:v>-0.12088</c:v>
                </c:pt>
                <c:pt idx="4493">
                  <c:v>-0.13100000000000001</c:v>
                </c:pt>
                <c:pt idx="4494">
                  <c:v>-0.10458000000000001</c:v>
                </c:pt>
                <c:pt idx="4495">
                  <c:v>-6.5662999999999999E-2</c:v>
                </c:pt>
                <c:pt idx="4496">
                  <c:v>-3.7275999999999997E-2</c:v>
                </c:pt>
                <c:pt idx="4497">
                  <c:v>-2.5219999999999999E-2</c:v>
                </c:pt>
                <c:pt idx="4498">
                  <c:v>-2.8761999999999999E-2</c:v>
                </c:pt>
                <c:pt idx="4499">
                  <c:v>-4.9425999999999998E-2</c:v>
                </c:pt>
                <c:pt idx="4500">
                  <c:v>-8.2306000000000004E-2</c:v>
                </c:pt>
                <c:pt idx="4501">
                  <c:v>-0.11162999999999999</c:v>
                </c:pt>
                <c:pt idx="4502">
                  <c:v>-0.12645000000000001</c:v>
                </c:pt>
                <c:pt idx="4503">
                  <c:v>-0.13375999999999999</c:v>
                </c:pt>
                <c:pt idx="4504">
                  <c:v>-0.14494000000000001</c:v>
                </c:pt>
                <c:pt idx="4505">
                  <c:v>-0.15406</c:v>
                </c:pt>
                <c:pt idx="4506">
                  <c:v>-0.14358000000000001</c:v>
                </c:pt>
                <c:pt idx="4507">
                  <c:v>-0.11154</c:v>
                </c:pt>
                <c:pt idx="4508">
                  <c:v>-8.0092999999999998E-2</c:v>
                </c:pt>
                <c:pt idx="4509">
                  <c:v>-7.1837999999999999E-2</c:v>
                </c:pt>
                <c:pt idx="4510">
                  <c:v>-8.6451E-2</c:v>
                </c:pt>
                <c:pt idx="4511">
                  <c:v>-0.10466</c:v>
                </c:pt>
                <c:pt idx="4512">
                  <c:v>-0.10722</c:v>
                </c:pt>
                <c:pt idx="4513">
                  <c:v>-8.6401000000000006E-2</c:v>
                </c:pt>
                <c:pt idx="4514">
                  <c:v>-4.9350999999999999E-2</c:v>
                </c:pt>
                <c:pt idx="4515">
                  <c:v>-1.7253999999999999E-2</c:v>
                </c:pt>
                <c:pt idx="4516">
                  <c:v>-1.1953999999999999E-2</c:v>
                </c:pt>
                <c:pt idx="4517">
                  <c:v>-3.2946999999999997E-2</c:v>
                </c:pt>
                <c:pt idx="4518">
                  <c:v>-5.3857000000000002E-2</c:v>
                </c:pt>
                <c:pt idx="4519">
                  <c:v>-5.2200000000000003E-2</c:v>
                </c:pt>
                <c:pt idx="4520">
                  <c:v>-3.7435999999999997E-2</c:v>
                </c:pt>
                <c:pt idx="4521">
                  <c:v>-3.7761000000000003E-2</c:v>
                </c:pt>
                <c:pt idx="4522">
                  <c:v>-6.3347000000000001E-2</c:v>
                </c:pt>
                <c:pt idx="4523">
                  <c:v>-9.7520999999999997E-2</c:v>
                </c:pt>
                <c:pt idx="4524">
                  <c:v>-0.12418999999999999</c:v>
                </c:pt>
                <c:pt idx="4525">
                  <c:v>-0.14729999999999999</c:v>
                </c:pt>
                <c:pt idx="4526">
                  <c:v>-0.17609</c:v>
                </c:pt>
                <c:pt idx="4527">
                  <c:v>-0.20388000000000001</c:v>
                </c:pt>
                <c:pt idx="4528">
                  <c:v>-0.21371000000000001</c:v>
                </c:pt>
                <c:pt idx="4529">
                  <c:v>-0.20011000000000001</c:v>
                </c:pt>
                <c:pt idx="4530">
                  <c:v>-0.17562</c:v>
                </c:pt>
                <c:pt idx="4531">
                  <c:v>-0.15719</c:v>
                </c:pt>
                <c:pt idx="4532">
                  <c:v>-0.15317</c:v>
                </c:pt>
                <c:pt idx="4533">
                  <c:v>-0.16333</c:v>
                </c:pt>
                <c:pt idx="4534">
                  <c:v>-0.18443000000000001</c:v>
                </c:pt>
                <c:pt idx="4535">
                  <c:v>-0.21179000000000001</c:v>
                </c:pt>
                <c:pt idx="4536">
                  <c:v>-0.23799000000000001</c:v>
                </c:pt>
                <c:pt idx="4537">
                  <c:v>-0.25555</c:v>
                </c:pt>
                <c:pt idx="4538">
                  <c:v>-0.26424999999999998</c:v>
                </c:pt>
                <c:pt idx="4539">
                  <c:v>-0.27401999999999999</c:v>
                </c:pt>
                <c:pt idx="4540">
                  <c:v>-0.29420000000000002</c:v>
                </c:pt>
                <c:pt idx="4541">
                  <c:v>-0.31744</c:v>
                </c:pt>
                <c:pt idx="4542">
                  <c:v>-0.32180999999999998</c:v>
                </c:pt>
                <c:pt idx="4543">
                  <c:v>-0.29642000000000002</c:v>
                </c:pt>
                <c:pt idx="4544">
                  <c:v>-0.25903999999999999</c:v>
                </c:pt>
                <c:pt idx="4545">
                  <c:v>-0.23751</c:v>
                </c:pt>
                <c:pt idx="4546">
                  <c:v>-0.23696999999999999</c:v>
                </c:pt>
                <c:pt idx="4547">
                  <c:v>-0.23946999999999999</c:v>
                </c:pt>
                <c:pt idx="4548">
                  <c:v>-0.23501</c:v>
                </c:pt>
                <c:pt idx="4549">
                  <c:v>-0.23391000000000001</c:v>
                </c:pt>
                <c:pt idx="4550">
                  <c:v>-0.24109</c:v>
                </c:pt>
                <c:pt idx="4551">
                  <c:v>-0.23845</c:v>
                </c:pt>
                <c:pt idx="4552">
                  <c:v>-0.21124999999999999</c:v>
                </c:pt>
                <c:pt idx="4553">
                  <c:v>-0.17949999999999999</c:v>
                </c:pt>
                <c:pt idx="4554">
                  <c:v>-0.17829999999999999</c:v>
                </c:pt>
                <c:pt idx="4555">
                  <c:v>-0.20893</c:v>
                </c:pt>
                <c:pt idx="4556">
                  <c:v>-0.23338999999999999</c:v>
                </c:pt>
                <c:pt idx="4557">
                  <c:v>-0.22439000000000001</c:v>
                </c:pt>
                <c:pt idx="4558">
                  <c:v>-0.20027</c:v>
                </c:pt>
                <c:pt idx="4559">
                  <c:v>-0.19700999999999999</c:v>
                </c:pt>
                <c:pt idx="4560">
                  <c:v>-0.22081999999999999</c:v>
                </c:pt>
                <c:pt idx="4561">
                  <c:v>-0.24682000000000001</c:v>
                </c:pt>
                <c:pt idx="4562">
                  <c:v>-0.25656000000000001</c:v>
                </c:pt>
                <c:pt idx="4563">
                  <c:v>-0.25657000000000002</c:v>
                </c:pt>
                <c:pt idx="4564">
                  <c:v>-0.25928000000000001</c:v>
                </c:pt>
                <c:pt idx="4565">
                  <c:v>-0.26400000000000001</c:v>
                </c:pt>
                <c:pt idx="4566">
                  <c:v>-0.26462000000000002</c:v>
                </c:pt>
                <c:pt idx="4567">
                  <c:v>-0.26365</c:v>
                </c:pt>
                <c:pt idx="4568">
                  <c:v>-0.26804</c:v>
                </c:pt>
                <c:pt idx="4569">
                  <c:v>-0.27794999999999997</c:v>
                </c:pt>
                <c:pt idx="4570">
                  <c:v>-0.28989999999999999</c:v>
                </c:pt>
                <c:pt idx="4571">
                  <c:v>-0.30718000000000001</c:v>
                </c:pt>
                <c:pt idx="4572">
                  <c:v>-0.33700000000000002</c:v>
                </c:pt>
                <c:pt idx="4573">
                  <c:v>-0.37684000000000001</c:v>
                </c:pt>
                <c:pt idx="4574">
                  <c:v>-0.41188000000000002</c:v>
                </c:pt>
                <c:pt idx="4575">
                  <c:v>-0.42869000000000002</c:v>
                </c:pt>
                <c:pt idx="4576">
                  <c:v>-0.42658000000000001</c:v>
                </c:pt>
                <c:pt idx="4577">
                  <c:v>-0.41378999999999999</c:v>
                </c:pt>
                <c:pt idx="4578">
                  <c:v>-0.39759</c:v>
                </c:pt>
                <c:pt idx="4579">
                  <c:v>-0.38147999999999999</c:v>
                </c:pt>
                <c:pt idx="4580">
                  <c:v>-0.36848999999999998</c:v>
                </c:pt>
                <c:pt idx="4581">
                  <c:v>-0.36297000000000001</c:v>
                </c:pt>
                <c:pt idx="4582">
                  <c:v>-0.36857000000000001</c:v>
                </c:pt>
                <c:pt idx="4583">
                  <c:v>-0.38524000000000003</c:v>
                </c:pt>
                <c:pt idx="4584">
                  <c:v>-0.40715000000000001</c:v>
                </c:pt>
                <c:pt idx="4585">
                  <c:v>-0.42385</c:v>
                </c:pt>
                <c:pt idx="4586">
                  <c:v>-0.42637999999999998</c:v>
                </c:pt>
                <c:pt idx="4587">
                  <c:v>-0.41382999999999998</c:v>
                </c:pt>
                <c:pt idx="4588">
                  <c:v>-0.39330999999999999</c:v>
                </c:pt>
                <c:pt idx="4589">
                  <c:v>-0.37392999999999998</c:v>
                </c:pt>
                <c:pt idx="4590">
                  <c:v>-0.36170999999999998</c:v>
                </c:pt>
                <c:pt idx="4591">
                  <c:v>-0.35757</c:v>
                </c:pt>
                <c:pt idx="4592">
                  <c:v>-0.35542000000000001</c:v>
                </c:pt>
                <c:pt idx="4593">
                  <c:v>-0.34316000000000002</c:v>
                </c:pt>
                <c:pt idx="4594">
                  <c:v>-0.31167</c:v>
                </c:pt>
                <c:pt idx="4595">
                  <c:v>-0.26473999999999998</c:v>
                </c:pt>
                <c:pt idx="4596">
                  <c:v>-0.21548</c:v>
                </c:pt>
                <c:pt idx="4597">
                  <c:v>-0.17213000000000001</c:v>
                </c:pt>
                <c:pt idx="4598">
                  <c:v>-0.13353000000000001</c:v>
                </c:pt>
                <c:pt idx="4599">
                  <c:v>-0.10077999999999999</c:v>
                </c:pt>
                <c:pt idx="4600">
                  <c:v>-8.4516999999999995E-2</c:v>
                </c:pt>
                <c:pt idx="4601">
                  <c:v>-9.3645999999999993E-2</c:v>
                </c:pt>
                <c:pt idx="4602">
                  <c:v>-0.12161</c:v>
                </c:pt>
                <c:pt idx="4603">
                  <c:v>-0.15171999999999999</c:v>
                </c:pt>
                <c:pt idx="4604">
                  <c:v>-0.17358000000000001</c:v>
                </c:pt>
                <c:pt idx="4605">
                  <c:v>-0.18743000000000001</c:v>
                </c:pt>
                <c:pt idx="4606">
                  <c:v>-0.19444</c:v>
                </c:pt>
                <c:pt idx="4607">
                  <c:v>-0.1913</c:v>
                </c:pt>
                <c:pt idx="4608">
                  <c:v>-0.17571999999999999</c:v>
                </c:pt>
                <c:pt idx="4609">
                  <c:v>-0.15145</c:v>
                </c:pt>
                <c:pt idx="4610">
                  <c:v>-0.12640000000000001</c:v>
                </c:pt>
                <c:pt idx="4611">
                  <c:v>-0.10982</c:v>
                </c:pt>
                <c:pt idx="4612">
                  <c:v>-0.11112</c:v>
                </c:pt>
                <c:pt idx="4613">
                  <c:v>-0.13496</c:v>
                </c:pt>
                <c:pt idx="4614">
                  <c:v>-0.17388000000000001</c:v>
                </c:pt>
                <c:pt idx="4615">
                  <c:v>-0.20866000000000001</c:v>
                </c:pt>
                <c:pt idx="4616">
                  <c:v>-0.21981999999999999</c:v>
                </c:pt>
                <c:pt idx="4617">
                  <c:v>-0.20046</c:v>
                </c:pt>
                <c:pt idx="4618">
                  <c:v>-0.16122</c:v>
                </c:pt>
                <c:pt idx="4619">
                  <c:v>-0.12569</c:v>
                </c:pt>
                <c:pt idx="4620">
                  <c:v>-0.11713999999999999</c:v>
                </c:pt>
                <c:pt idx="4621">
                  <c:v>-0.14174999999999999</c:v>
                </c:pt>
                <c:pt idx="4622">
                  <c:v>-0.18190999999999999</c:v>
                </c:pt>
                <c:pt idx="4623">
                  <c:v>-0.20996000000000001</c:v>
                </c:pt>
                <c:pt idx="4624">
                  <c:v>-0.21149999999999999</c:v>
                </c:pt>
                <c:pt idx="4625">
                  <c:v>-0.19450000000000001</c:v>
                </c:pt>
                <c:pt idx="4626">
                  <c:v>-0.17602999999999999</c:v>
                </c:pt>
                <c:pt idx="4627">
                  <c:v>-0.16353000000000001</c:v>
                </c:pt>
                <c:pt idx="4628">
                  <c:v>-0.15053</c:v>
                </c:pt>
                <c:pt idx="4629">
                  <c:v>-0.12889999999999999</c:v>
                </c:pt>
                <c:pt idx="4630">
                  <c:v>-0.10358000000000001</c:v>
                </c:pt>
                <c:pt idx="4631">
                  <c:v>-9.3565999999999996E-2</c:v>
                </c:pt>
                <c:pt idx="4632">
                  <c:v>-0.11459999999999999</c:v>
                </c:pt>
                <c:pt idx="4633">
                  <c:v>-0.15931999999999999</c:v>
                </c:pt>
                <c:pt idx="4634">
                  <c:v>-0.19974</c:v>
                </c:pt>
                <c:pt idx="4635">
                  <c:v>-0.21426000000000001</c:v>
                </c:pt>
                <c:pt idx="4636">
                  <c:v>-0.20846999999999999</c:v>
                </c:pt>
                <c:pt idx="4637">
                  <c:v>-0.20354</c:v>
                </c:pt>
                <c:pt idx="4638">
                  <c:v>-0.20952999999999999</c:v>
                </c:pt>
                <c:pt idx="4639">
                  <c:v>-0.22017999999999999</c:v>
                </c:pt>
                <c:pt idx="4640">
                  <c:v>-0.23150000000000001</c:v>
                </c:pt>
                <c:pt idx="4641">
                  <c:v>-0.25097999999999998</c:v>
                </c:pt>
                <c:pt idx="4642">
                  <c:v>-0.28353</c:v>
                </c:pt>
                <c:pt idx="4643">
                  <c:v>-0.31901000000000002</c:v>
                </c:pt>
                <c:pt idx="4644">
                  <c:v>-0.34233999999999998</c:v>
                </c:pt>
                <c:pt idx="4645">
                  <c:v>-0.35059000000000001</c:v>
                </c:pt>
                <c:pt idx="4646">
                  <c:v>-0.35299999999999998</c:v>
                </c:pt>
                <c:pt idx="4647">
                  <c:v>-0.35782000000000003</c:v>
                </c:pt>
                <c:pt idx="4648">
                  <c:v>-0.36520999999999998</c:v>
                </c:pt>
                <c:pt idx="4649">
                  <c:v>-0.37126999999999999</c:v>
                </c:pt>
                <c:pt idx="4650">
                  <c:v>-0.37429000000000001</c:v>
                </c:pt>
                <c:pt idx="4651">
                  <c:v>-0.37816</c:v>
                </c:pt>
                <c:pt idx="4652">
                  <c:v>-0.39080999999999999</c:v>
                </c:pt>
                <c:pt idx="4653">
                  <c:v>-0.41531000000000001</c:v>
                </c:pt>
                <c:pt idx="4654">
                  <c:v>-0.44136999999999998</c:v>
                </c:pt>
                <c:pt idx="4655">
                  <c:v>-0.45323999999999998</c:v>
                </c:pt>
                <c:pt idx="4656">
                  <c:v>-0.45</c:v>
                </c:pt>
                <c:pt idx="4657">
                  <c:v>-0.44889000000000001</c:v>
                </c:pt>
                <c:pt idx="4658">
                  <c:v>-0.45965</c:v>
                </c:pt>
                <c:pt idx="4659">
                  <c:v>-0.46442</c:v>
                </c:pt>
                <c:pt idx="4660">
                  <c:v>-0.43802000000000002</c:v>
                </c:pt>
                <c:pt idx="4661">
                  <c:v>-0.38568999999999998</c:v>
                </c:pt>
                <c:pt idx="4662">
                  <c:v>-0.34405999999999998</c:v>
                </c:pt>
                <c:pt idx="4663">
                  <c:v>-0.34018999999999999</c:v>
                </c:pt>
                <c:pt idx="4664">
                  <c:v>-0.3629</c:v>
                </c:pt>
                <c:pt idx="4665">
                  <c:v>-0.38207000000000002</c:v>
                </c:pt>
                <c:pt idx="4666">
                  <c:v>-0.38512000000000002</c:v>
                </c:pt>
                <c:pt idx="4667">
                  <c:v>-0.38285999999999998</c:v>
                </c:pt>
                <c:pt idx="4668">
                  <c:v>-0.38661000000000001</c:v>
                </c:pt>
                <c:pt idx="4669">
                  <c:v>-0.39394000000000001</c:v>
                </c:pt>
                <c:pt idx="4670">
                  <c:v>-0.39681</c:v>
                </c:pt>
                <c:pt idx="4671">
                  <c:v>-0.39211000000000001</c:v>
                </c:pt>
                <c:pt idx="4672">
                  <c:v>-0.37981999999999999</c:v>
                </c:pt>
                <c:pt idx="4673">
                  <c:v>-0.35815000000000002</c:v>
                </c:pt>
                <c:pt idx="4674">
                  <c:v>-0.32571</c:v>
                </c:pt>
                <c:pt idx="4675">
                  <c:v>-0.28561999999999999</c:v>
                </c:pt>
                <c:pt idx="4676">
                  <c:v>-0.24510999999999999</c:v>
                </c:pt>
                <c:pt idx="4677">
                  <c:v>-0.21285000000000001</c:v>
                </c:pt>
                <c:pt idx="4678">
                  <c:v>-0.19617999999999999</c:v>
                </c:pt>
                <c:pt idx="4679">
                  <c:v>-0.19571</c:v>
                </c:pt>
                <c:pt idx="4680">
                  <c:v>-0.20143</c:v>
                </c:pt>
                <c:pt idx="4681">
                  <c:v>-0.19958999999999999</c:v>
                </c:pt>
                <c:pt idx="4682">
                  <c:v>-0.18657000000000001</c:v>
                </c:pt>
                <c:pt idx="4683">
                  <c:v>-0.17208000000000001</c:v>
                </c:pt>
                <c:pt idx="4684">
                  <c:v>-0.16582</c:v>
                </c:pt>
                <c:pt idx="4685">
                  <c:v>-0.16575999999999999</c:v>
                </c:pt>
                <c:pt idx="4686">
                  <c:v>-0.16355</c:v>
                </c:pt>
                <c:pt idx="4687">
                  <c:v>-0.15734999999999999</c:v>
                </c:pt>
                <c:pt idx="4688">
                  <c:v>-0.15282999999999999</c:v>
                </c:pt>
                <c:pt idx="4689">
                  <c:v>-0.15287000000000001</c:v>
                </c:pt>
                <c:pt idx="4690">
                  <c:v>-0.15192</c:v>
                </c:pt>
                <c:pt idx="4691">
                  <c:v>-0.14204</c:v>
                </c:pt>
                <c:pt idx="4692">
                  <c:v>-0.12238</c:v>
                </c:pt>
                <c:pt idx="4693">
                  <c:v>-0.10266</c:v>
                </c:pt>
                <c:pt idx="4694">
                  <c:v>-9.7365999999999994E-2</c:v>
                </c:pt>
                <c:pt idx="4695">
                  <c:v>-0.11353000000000001</c:v>
                </c:pt>
                <c:pt idx="4696">
                  <c:v>-0.14183000000000001</c:v>
                </c:pt>
                <c:pt idx="4697">
                  <c:v>-0.16234000000000001</c:v>
                </c:pt>
                <c:pt idx="4698">
                  <c:v>-0.16139999999999999</c:v>
                </c:pt>
                <c:pt idx="4699">
                  <c:v>-0.14129</c:v>
                </c:pt>
                <c:pt idx="4700">
                  <c:v>-0.11388</c:v>
                </c:pt>
                <c:pt idx="4701">
                  <c:v>-9.1367000000000004E-2</c:v>
                </c:pt>
                <c:pt idx="4702">
                  <c:v>-8.4523000000000001E-2</c:v>
                </c:pt>
                <c:pt idx="4703">
                  <c:v>-9.9419999999999994E-2</c:v>
                </c:pt>
                <c:pt idx="4704">
                  <c:v>-0.12728</c:v>
                </c:pt>
                <c:pt idx="4705">
                  <c:v>-0.14563999999999999</c:v>
                </c:pt>
                <c:pt idx="4706">
                  <c:v>-0.14166999999999999</c:v>
                </c:pt>
                <c:pt idx="4707">
                  <c:v>-0.13109999999999999</c:v>
                </c:pt>
                <c:pt idx="4708">
                  <c:v>-0.14262</c:v>
                </c:pt>
                <c:pt idx="4709">
                  <c:v>-0.18547</c:v>
                </c:pt>
                <c:pt idx="4710">
                  <c:v>-0.24304000000000001</c:v>
                </c:pt>
                <c:pt idx="4711">
                  <c:v>-0.29609000000000002</c:v>
                </c:pt>
                <c:pt idx="4712">
                  <c:v>-0.33872000000000002</c:v>
                </c:pt>
                <c:pt idx="4713">
                  <c:v>-0.37102000000000002</c:v>
                </c:pt>
                <c:pt idx="4714">
                  <c:v>-0.39108999999999999</c:v>
                </c:pt>
                <c:pt idx="4715">
                  <c:v>-0.39972000000000002</c:v>
                </c:pt>
                <c:pt idx="4716">
                  <c:v>-0.40194999999999997</c:v>
                </c:pt>
                <c:pt idx="4717">
                  <c:v>-0.39815</c:v>
                </c:pt>
                <c:pt idx="4718">
                  <c:v>-0.38314999999999999</c:v>
                </c:pt>
                <c:pt idx="4719">
                  <c:v>-0.35805999999999999</c:v>
                </c:pt>
                <c:pt idx="4720">
                  <c:v>-0.33266000000000001</c:v>
                </c:pt>
                <c:pt idx="4721">
                  <c:v>-0.31117</c:v>
                </c:pt>
                <c:pt idx="4722">
                  <c:v>-0.28754000000000002</c:v>
                </c:pt>
                <c:pt idx="4723">
                  <c:v>-0.26127</c:v>
                </c:pt>
                <c:pt idx="4724">
                  <c:v>-0.24567</c:v>
                </c:pt>
                <c:pt idx="4725">
                  <c:v>-0.24981999999999999</c:v>
                </c:pt>
                <c:pt idx="4726">
                  <c:v>-0.26296999999999998</c:v>
                </c:pt>
                <c:pt idx="4727">
                  <c:v>-0.26901000000000003</c:v>
                </c:pt>
                <c:pt idx="4728">
                  <c:v>-0.26846999999999999</c:v>
                </c:pt>
                <c:pt idx="4729">
                  <c:v>-0.27323999999999998</c:v>
                </c:pt>
                <c:pt idx="4730">
                  <c:v>-0.28502</c:v>
                </c:pt>
                <c:pt idx="4731">
                  <c:v>-0.29368</c:v>
                </c:pt>
                <c:pt idx="4732">
                  <c:v>-0.29493999999999998</c:v>
                </c:pt>
                <c:pt idx="4733">
                  <c:v>-0.29699999999999999</c:v>
                </c:pt>
                <c:pt idx="4734">
                  <c:v>-0.30857000000000001</c:v>
                </c:pt>
                <c:pt idx="4735">
                  <c:v>-0.32998</c:v>
                </c:pt>
                <c:pt idx="4736">
                  <c:v>-0.35600999999999999</c:v>
                </c:pt>
                <c:pt idx="4737">
                  <c:v>-0.37858000000000003</c:v>
                </c:pt>
                <c:pt idx="4738">
                  <c:v>-0.38649</c:v>
                </c:pt>
                <c:pt idx="4739">
                  <c:v>-0.37242999999999998</c:v>
                </c:pt>
                <c:pt idx="4740">
                  <c:v>-0.34239999999999998</c:v>
                </c:pt>
                <c:pt idx="4741">
                  <c:v>-0.31161</c:v>
                </c:pt>
                <c:pt idx="4742">
                  <c:v>-0.28994999999999999</c:v>
                </c:pt>
                <c:pt idx="4743">
                  <c:v>-0.27700999999999998</c:v>
                </c:pt>
                <c:pt idx="4744">
                  <c:v>-0.26939999999999997</c:v>
                </c:pt>
                <c:pt idx="4745">
                  <c:v>-0.26384000000000002</c:v>
                </c:pt>
                <c:pt idx="4746">
                  <c:v>-0.25340000000000001</c:v>
                </c:pt>
                <c:pt idx="4747">
                  <c:v>-0.23138</c:v>
                </c:pt>
                <c:pt idx="4748">
                  <c:v>-0.20330000000000001</c:v>
                </c:pt>
                <c:pt idx="4749">
                  <c:v>-0.1862</c:v>
                </c:pt>
                <c:pt idx="4750">
                  <c:v>-0.18997</c:v>
                </c:pt>
                <c:pt idx="4751">
                  <c:v>-0.20413999999999999</c:v>
                </c:pt>
                <c:pt idx="4752">
                  <c:v>-0.20846999999999999</c:v>
                </c:pt>
                <c:pt idx="4753">
                  <c:v>-0.19325000000000001</c:v>
                </c:pt>
                <c:pt idx="4754">
                  <c:v>-0.16517000000000001</c:v>
                </c:pt>
                <c:pt idx="4755">
                  <c:v>-0.13653000000000001</c:v>
                </c:pt>
                <c:pt idx="4756">
                  <c:v>-0.11427</c:v>
                </c:pt>
                <c:pt idx="4757">
                  <c:v>-9.8864999999999995E-2</c:v>
                </c:pt>
                <c:pt idx="4758">
                  <c:v>-8.9538000000000006E-2</c:v>
                </c:pt>
                <c:pt idx="4759">
                  <c:v>-8.7573999999999999E-2</c:v>
                </c:pt>
                <c:pt idx="4760">
                  <c:v>-9.4458E-2</c:v>
                </c:pt>
                <c:pt idx="4761">
                  <c:v>-0.10799</c:v>
                </c:pt>
                <c:pt idx="4762">
                  <c:v>-0.12231</c:v>
                </c:pt>
                <c:pt idx="4763">
                  <c:v>-0.13181000000000001</c:v>
                </c:pt>
                <c:pt idx="4764">
                  <c:v>-0.13195000000000001</c:v>
                </c:pt>
                <c:pt idx="4765">
                  <c:v>-0.11584</c:v>
                </c:pt>
                <c:pt idx="4766">
                  <c:v>-7.6783000000000004E-2</c:v>
                </c:pt>
                <c:pt idx="4767">
                  <c:v>-1.9886999999999998E-2</c:v>
                </c:pt>
                <c:pt idx="4768">
                  <c:v>3.4322999999999999E-2</c:v>
                </c:pt>
                <c:pt idx="4769">
                  <c:v>6.7702999999999999E-2</c:v>
                </c:pt>
                <c:pt idx="4770">
                  <c:v>8.5188E-2</c:v>
                </c:pt>
                <c:pt idx="4771">
                  <c:v>0.10804</c:v>
                </c:pt>
                <c:pt idx="4772">
                  <c:v>0.14466000000000001</c:v>
                </c:pt>
                <c:pt idx="4773">
                  <c:v>0.17793999999999999</c:v>
                </c:pt>
                <c:pt idx="4774">
                  <c:v>0.18695000000000001</c:v>
                </c:pt>
                <c:pt idx="4775">
                  <c:v>0.17316999999999999</c:v>
                </c:pt>
                <c:pt idx="4776">
                  <c:v>0.15683</c:v>
                </c:pt>
                <c:pt idx="4777">
                  <c:v>0.15212999999999999</c:v>
                </c:pt>
                <c:pt idx="4778">
                  <c:v>0.15531</c:v>
                </c:pt>
                <c:pt idx="4779">
                  <c:v>0.15637999999999999</c:v>
                </c:pt>
                <c:pt idx="4780">
                  <c:v>0.15368000000000001</c:v>
                </c:pt>
                <c:pt idx="4781">
                  <c:v>0.15403</c:v>
                </c:pt>
                <c:pt idx="4782">
                  <c:v>0.16427</c:v>
                </c:pt>
                <c:pt idx="4783">
                  <c:v>0.18615999999999999</c:v>
                </c:pt>
                <c:pt idx="4784">
                  <c:v>0.21626000000000001</c:v>
                </c:pt>
                <c:pt idx="4785">
                  <c:v>0.24686</c:v>
                </c:pt>
                <c:pt idx="4786">
                  <c:v>0.26867999999999997</c:v>
                </c:pt>
                <c:pt idx="4787">
                  <c:v>0.27682000000000001</c:v>
                </c:pt>
                <c:pt idx="4788">
                  <c:v>0.27478999999999998</c:v>
                </c:pt>
                <c:pt idx="4789">
                  <c:v>0.27095999999999998</c:v>
                </c:pt>
                <c:pt idx="4790">
                  <c:v>0.26983000000000001</c:v>
                </c:pt>
                <c:pt idx="4791">
                  <c:v>0.26779999999999998</c:v>
                </c:pt>
                <c:pt idx="4792">
                  <c:v>0.25914999999999999</c:v>
                </c:pt>
                <c:pt idx="4793">
                  <c:v>0.24648</c:v>
                </c:pt>
                <c:pt idx="4794">
                  <c:v>0.24288000000000001</c:v>
                </c:pt>
                <c:pt idx="4795">
                  <c:v>0.25980999999999999</c:v>
                </c:pt>
                <c:pt idx="4796">
                  <c:v>0.29076000000000002</c:v>
                </c:pt>
                <c:pt idx="4797">
                  <c:v>0.30982999999999999</c:v>
                </c:pt>
                <c:pt idx="4798">
                  <c:v>0.29171000000000002</c:v>
                </c:pt>
                <c:pt idx="4799">
                  <c:v>0.23576</c:v>
                </c:pt>
                <c:pt idx="4800">
                  <c:v>0.16886000000000001</c:v>
                </c:pt>
                <c:pt idx="4801">
                  <c:v>0.12246</c:v>
                </c:pt>
                <c:pt idx="4802">
                  <c:v>0.10735</c:v>
                </c:pt>
                <c:pt idx="4803">
                  <c:v>0.11135</c:v>
                </c:pt>
                <c:pt idx="4804">
                  <c:v>0.11931</c:v>
                </c:pt>
                <c:pt idx="4805">
                  <c:v>0.13075000000000001</c:v>
                </c:pt>
                <c:pt idx="4806">
                  <c:v>0.15612000000000001</c:v>
                </c:pt>
                <c:pt idx="4807">
                  <c:v>0.19850000000000001</c:v>
                </c:pt>
                <c:pt idx="4808">
                  <c:v>0.24415999999999999</c:v>
                </c:pt>
                <c:pt idx="4809">
                  <c:v>0.27400999999999998</c:v>
                </c:pt>
                <c:pt idx="4810">
                  <c:v>0.28292</c:v>
                </c:pt>
                <c:pt idx="4811">
                  <c:v>0.28421999999999997</c:v>
                </c:pt>
                <c:pt idx="4812">
                  <c:v>0.29408000000000001</c:v>
                </c:pt>
                <c:pt idx="4813">
                  <c:v>0.31445000000000001</c:v>
                </c:pt>
                <c:pt idx="4814">
                  <c:v>0.33378000000000002</c:v>
                </c:pt>
                <c:pt idx="4815">
                  <c:v>0.34197</c:v>
                </c:pt>
                <c:pt idx="4816">
                  <c:v>0.33983000000000002</c:v>
                </c:pt>
                <c:pt idx="4817">
                  <c:v>0.33362000000000003</c:v>
                </c:pt>
                <c:pt idx="4818">
                  <c:v>0.32623999999999997</c:v>
                </c:pt>
                <c:pt idx="4819">
                  <c:v>0.31766</c:v>
                </c:pt>
                <c:pt idx="4820">
                  <c:v>0.31080999999999998</c:v>
                </c:pt>
                <c:pt idx="4821">
                  <c:v>0.31106</c:v>
                </c:pt>
                <c:pt idx="4822">
                  <c:v>0.31930999999999998</c:v>
                </c:pt>
                <c:pt idx="4823">
                  <c:v>0.33013999999999999</c:v>
                </c:pt>
                <c:pt idx="4824">
                  <c:v>0.33972000000000002</c:v>
                </c:pt>
                <c:pt idx="4825">
                  <c:v>0.35370000000000001</c:v>
                </c:pt>
                <c:pt idx="4826">
                  <c:v>0.38277</c:v>
                </c:pt>
                <c:pt idx="4827">
                  <c:v>0.42867</c:v>
                </c:pt>
                <c:pt idx="4828">
                  <c:v>0.47776999999999997</c:v>
                </c:pt>
                <c:pt idx="4829">
                  <c:v>0.51282000000000005</c:v>
                </c:pt>
                <c:pt idx="4830">
                  <c:v>0.53120999999999996</c:v>
                </c:pt>
                <c:pt idx="4831">
                  <c:v>0.54661000000000004</c:v>
                </c:pt>
                <c:pt idx="4832">
                  <c:v>0.57103999999999999</c:v>
                </c:pt>
                <c:pt idx="4833">
                  <c:v>0.60126999999999997</c:v>
                </c:pt>
                <c:pt idx="4834">
                  <c:v>0.62744999999999995</c:v>
                </c:pt>
                <c:pt idx="4835">
                  <c:v>0.64800000000000002</c:v>
                </c:pt>
                <c:pt idx="4836">
                  <c:v>0.66601999999999995</c:v>
                </c:pt>
                <c:pt idx="4837">
                  <c:v>0.67505999999999999</c:v>
                </c:pt>
                <c:pt idx="4838">
                  <c:v>0.66291</c:v>
                </c:pt>
                <c:pt idx="4839">
                  <c:v>0.63175999999999999</c:v>
                </c:pt>
                <c:pt idx="4840">
                  <c:v>0.60114999999999996</c:v>
                </c:pt>
                <c:pt idx="4841">
                  <c:v>0.58453999999999995</c:v>
                </c:pt>
                <c:pt idx="4842">
                  <c:v>0.57435999999999998</c:v>
                </c:pt>
                <c:pt idx="4843">
                  <c:v>0.55871000000000004</c:v>
                </c:pt>
                <c:pt idx="4844">
                  <c:v>0.54174</c:v>
                </c:pt>
                <c:pt idx="4845">
                  <c:v>0.53569</c:v>
                </c:pt>
                <c:pt idx="4846">
                  <c:v>0.54159999999999997</c:v>
                </c:pt>
                <c:pt idx="4847">
                  <c:v>0.55237999999999998</c:v>
                </c:pt>
                <c:pt idx="4848">
                  <c:v>0.56903000000000004</c:v>
                </c:pt>
                <c:pt idx="4849">
                  <c:v>0.59721999999999997</c:v>
                </c:pt>
                <c:pt idx="4850">
                  <c:v>0.62946000000000002</c:v>
                </c:pt>
                <c:pt idx="4851">
                  <c:v>0.64744999999999997</c:v>
                </c:pt>
                <c:pt idx="4852">
                  <c:v>0.64515999999999996</c:v>
                </c:pt>
                <c:pt idx="4853">
                  <c:v>0.63632999999999995</c:v>
                </c:pt>
                <c:pt idx="4854">
                  <c:v>0.63649999999999995</c:v>
                </c:pt>
                <c:pt idx="4855">
                  <c:v>0.65029000000000003</c:v>
                </c:pt>
                <c:pt idx="4856">
                  <c:v>0.67823</c:v>
                </c:pt>
                <c:pt idx="4857">
                  <c:v>0.71889999999999998</c:v>
                </c:pt>
                <c:pt idx="4858">
                  <c:v>0.75624999999999998</c:v>
                </c:pt>
                <c:pt idx="4859">
                  <c:v>0.76141000000000003</c:v>
                </c:pt>
                <c:pt idx="4860">
                  <c:v>0.72311999999999999</c:v>
                </c:pt>
                <c:pt idx="4861">
                  <c:v>0.66813</c:v>
                </c:pt>
                <c:pt idx="4862">
                  <c:v>0.63597000000000004</c:v>
                </c:pt>
                <c:pt idx="4863">
                  <c:v>0.63661000000000001</c:v>
                </c:pt>
                <c:pt idx="4864">
                  <c:v>0.64602000000000004</c:v>
                </c:pt>
                <c:pt idx="4865">
                  <c:v>0.64166999999999996</c:v>
                </c:pt>
                <c:pt idx="4866">
                  <c:v>0.62807000000000002</c:v>
                </c:pt>
                <c:pt idx="4867">
                  <c:v>0.62377000000000005</c:v>
                </c:pt>
                <c:pt idx="4868">
                  <c:v>0.63537999999999994</c:v>
                </c:pt>
                <c:pt idx="4869">
                  <c:v>0.65300000000000002</c:v>
                </c:pt>
                <c:pt idx="4870">
                  <c:v>0.66564999999999996</c:v>
                </c:pt>
                <c:pt idx="4871">
                  <c:v>0.67186999999999997</c:v>
                </c:pt>
                <c:pt idx="4872">
                  <c:v>0.67386999999999997</c:v>
                </c:pt>
                <c:pt idx="4873">
                  <c:v>0.66729000000000005</c:v>
                </c:pt>
                <c:pt idx="4874">
                  <c:v>0.64232999999999996</c:v>
                </c:pt>
                <c:pt idx="4875">
                  <c:v>0.59655999999999998</c:v>
                </c:pt>
                <c:pt idx="4876">
                  <c:v>0.54405999999999999</c:v>
                </c:pt>
                <c:pt idx="4877">
                  <c:v>0.50744999999999996</c:v>
                </c:pt>
                <c:pt idx="4878">
                  <c:v>0.49878</c:v>
                </c:pt>
                <c:pt idx="4879">
                  <c:v>0.50970000000000004</c:v>
                </c:pt>
                <c:pt idx="4880">
                  <c:v>0.52144999999999997</c:v>
                </c:pt>
                <c:pt idx="4881">
                  <c:v>0.52278000000000002</c:v>
                </c:pt>
                <c:pt idx="4882">
                  <c:v>0.51632</c:v>
                </c:pt>
                <c:pt idx="4883">
                  <c:v>0.51012999999999997</c:v>
                </c:pt>
                <c:pt idx="4884">
                  <c:v>0.50707999999999998</c:v>
                </c:pt>
                <c:pt idx="4885">
                  <c:v>0.50280999999999998</c:v>
                </c:pt>
                <c:pt idx="4886">
                  <c:v>0.49153999999999998</c:v>
                </c:pt>
                <c:pt idx="4887">
                  <c:v>0.47203000000000001</c:v>
                </c:pt>
                <c:pt idx="4888">
                  <c:v>0.44857999999999998</c:v>
                </c:pt>
                <c:pt idx="4889">
                  <c:v>0.42692999999999998</c:v>
                </c:pt>
                <c:pt idx="4890">
                  <c:v>0.40927999999999998</c:v>
                </c:pt>
                <c:pt idx="4891">
                  <c:v>0.39409</c:v>
                </c:pt>
                <c:pt idx="4892">
                  <c:v>0.38074999999999998</c:v>
                </c:pt>
                <c:pt idx="4893">
                  <c:v>0.37241999999999997</c:v>
                </c:pt>
                <c:pt idx="4894">
                  <c:v>0.37115999999999999</c:v>
                </c:pt>
                <c:pt idx="4895">
                  <c:v>0.37175999999999998</c:v>
                </c:pt>
                <c:pt idx="4896">
                  <c:v>0.36603000000000002</c:v>
                </c:pt>
                <c:pt idx="4897">
                  <c:v>0.35615999999999998</c:v>
                </c:pt>
                <c:pt idx="4898">
                  <c:v>0.35798000000000002</c:v>
                </c:pt>
                <c:pt idx="4899">
                  <c:v>0.38290999999999997</c:v>
                </c:pt>
                <c:pt idx="4900">
                  <c:v>0.41869000000000001</c:v>
                </c:pt>
                <c:pt idx="4901">
                  <c:v>0.43839</c:v>
                </c:pt>
                <c:pt idx="4902">
                  <c:v>0.43131999999999998</c:v>
                </c:pt>
                <c:pt idx="4903">
                  <c:v>0.41492000000000001</c:v>
                </c:pt>
                <c:pt idx="4904">
                  <c:v>0.40915000000000001</c:v>
                </c:pt>
                <c:pt idx="4905">
                  <c:v>0.40906999999999999</c:v>
                </c:pt>
                <c:pt idx="4906">
                  <c:v>0.39463999999999999</c:v>
                </c:pt>
                <c:pt idx="4907">
                  <c:v>0.3609</c:v>
                </c:pt>
                <c:pt idx="4908">
                  <c:v>0.32246999999999998</c:v>
                </c:pt>
                <c:pt idx="4909">
                  <c:v>0.28882999999999998</c:v>
                </c:pt>
                <c:pt idx="4910">
                  <c:v>0.25272</c:v>
                </c:pt>
                <c:pt idx="4911">
                  <c:v>0.20868999999999999</c:v>
                </c:pt>
                <c:pt idx="4912">
                  <c:v>0.16879</c:v>
                </c:pt>
                <c:pt idx="4913">
                  <c:v>0.14876</c:v>
                </c:pt>
                <c:pt idx="4914">
                  <c:v>0.14710000000000001</c:v>
                </c:pt>
                <c:pt idx="4915">
                  <c:v>0.14871000000000001</c:v>
                </c:pt>
                <c:pt idx="4916">
                  <c:v>0.14535000000000001</c:v>
                </c:pt>
                <c:pt idx="4917">
                  <c:v>0.14294000000000001</c:v>
                </c:pt>
                <c:pt idx="4918">
                  <c:v>0.14987</c:v>
                </c:pt>
                <c:pt idx="4919">
                  <c:v>0.16486999999999999</c:v>
                </c:pt>
                <c:pt idx="4920">
                  <c:v>0.17807000000000001</c:v>
                </c:pt>
                <c:pt idx="4921">
                  <c:v>0.18193000000000001</c:v>
                </c:pt>
                <c:pt idx="4922">
                  <c:v>0.18164</c:v>
                </c:pt>
                <c:pt idx="4923">
                  <c:v>0.19345999999999999</c:v>
                </c:pt>
                <c:pt idx="4924">
                  <c:v>0.22819999999999999</c:v>
                </c:pt>
                <c:pt idx="4925">
                  <c:v>0.27675</c:v>
                </c:pt>
                <c:pt idx="4926">
                  <c:v>0.31775999999999999</c:v>
                </c:pt>
                <c:pt idx="4927">
                  <c:v>0.33966000000000002</c:v>
                </c:pt>
                <c:pt idx="4928">
                  <c:v>0.34793000000000002</c:v>
                </c:pt>
                <c:pt idx="4929">
                  <c:v>0.35165999999999997</c:v>
                </c:pt>
                <c:pt idx="4930">
                  <c:v>0.35360000000000003</c:v>
                </c:pt>
                <c:pt idx="4931">
                  <c:v>0.35500999999999999</c:v>
                </c:pt>
                <c:pt idx="4932">
                  <c:v>0.35836000000000001</c:v>
                </c:pt>
                <c:pt idx="4933">
                  <c:v>0.36129</c:v>
                </c:pt>
                <c:pt idx="4934">
                  <c:v>0.35972999999999999</c:v>
                </c:pt>
                <c:pt idx="4935">
                  <c:v>0.36108000000000001</c:v>
                </c:pt>
                <c:pt idx="4936">
                  <c:v>0.38029000000000002</c:v>
                </c:pt>
                <c:pt idx="4937">
                  <c:v>0.41582000000000002</c:v>
                </c:pt>
                <c:pt idx="4938">
                  <c:v>0.44501000000000002</c:v>
                </c:pt>
                <c:pt idx="4939">
                  <c:v>0.45413999999999999</c:v>
                </c:pt>
                <c:pt idx="4940">
                  <c:v>0.45812000000000003</c:v>
                </c:pt>
                <c:pt idx="4941">
                  <c:v>0.47665000000000002</c:v>
                </c:pt>
                <c:pt idx="4942">
                  <c:v>0.50505</c:v>
                </c:pt>
                <c:pt idx="4943">
                  <c:v>0.52698</c:v>
                </c:pt>
                <c:pt idx="4944">
                  <c:v>0.54300999999999999</c:v>
                </c:pt>
                <c:pt idx="4945">
                  <c:v>0.56188000000000005</c:v>
                </c:pt>
                <c:pt idx="4946">
                  <c:v>0.57113000000000003</c:v>
                </c:pt>
                <c:pt idx="4947">
                  <c:v>0.54625999999999997</c:v>
                </c:pt>
                <c:pt idx="4948">
                  <c:v>0.49334</c:v>
                </c:pt>
                <c:pt idx="4949">
                  <c:v>0.45573999999999998</c:v>
                </c:pt>
                <c:pt idx="4950">
                  <c:v>0.46473999999999999</c:v>
                </c:pt>
                <c:pt idx="4951">
                  <c:v>0.50134000000000001</c:v>
                </c:pt>
                <c:pt idx="4952">
                  <c:v>0.52202999999999999</c:v>
                </c:pt>
                <c:pt idx="4953">
                  <c:v>0.51082000000000005</c:v>
                </c:pt>
                <c:pt idx="4954">
                  <c:v>0.48946000000000001</c:v>
                </c:pt>
                <c:pt idx="4955">
                  <c:v>0.48272999999999999</c:v>
                </c:pt>
                <c:pt idx="4956">
                  <c:v>0.49014999999999997</c:v>
                </c:pt>
                <c:pt idx="4957">
                  <c:v>0.49374000000000001</c:v>
                </c:pt>
                <c:pt idx="4958">
                  <c:v>0.48149999999999998</c:v>
                </c:pt>
                <c:pt idx="4959">
                  <c:v>0.45707999999999999</c:v>
                </c:pt>
                <c:pt idx="4960">
                  <c:v>0.43201000000000001</c:v>
                </c:pt>
                <c:pt idx="4961">
                  <c:v>0.41493999999999998</c:v>
                </c:pt>
                <c:pt idx="4962">
                  <c:v>0.40783000000000003</c:v>
                </c:pt>
                <c:pt idx="4963">
                  <c:v>0.40759000000000001</c:v>
                </c:pt>
                <c:pt idx="4964">
                  <c:v>0.40834999999999999</c:v>
                </c:pt>
                <c:pt idx="4965">
                  <c:v>0.40429999999999999</c:v>
                </c:pt>
                <c:pt idx="4966">
                  <c:v>0.39484000000000002</c:v>
                </c:pt>
                <c:pt idx="4967">
                  <c:v>0.38890000000000002</c:v>
                </c:pt>
                <c:pt idx="4968">
                  <c:v>0.40084999999999998</c:v>
                </c:pt>
                <c:pt idx="4969">
                  <c:v>0.43775999999999998</c:v>
                </c:pt>
                <c:pt idx="4970">
                  <c:v>0.48860999999999999</c:v>
                </c:pt>
                <c:pt idx="4971">
                  <c:v>0.52730999999999995</c:v>
                </c:pt>
                <c:pt idx="4972">
                  <c:v>0.53037999999999996</c:v>
                </c:pt>
                <c:pt idx="4973">
                  <c:v>0.49665999999999999</c:v>
                </c:pt>
                <c:pt idx="4974">
                  <c:v>0.45073999999999997</c:v>
                </c:pt>
                <c:pt idx="4975">
                  <c:v>0.42215999999999998</c:v>
                </c:pt>
                <c:pt idx="4976">
                  <c:v>0.41814000000000001</c:v>
                </c:pt>
                <c:pt idx="4977">
                  <c:v>0.42050999999999999</c:v>
                </c:pt>
                <c:pt idx="4978">
                  <c:v>0.41123999999999999</c:v>
                </c:pt>
                <c:pt idx="4979">
                  <c:v>0.39284999999999998</c:v>
                </c:pt>
                <c:pt idx="4980">
                  <c:v>0.37797999999999998</c:v>
                </c:pt>
                <c:pt idx="4981">
                  <c:v>0.36992000000000003</c:v>
                </c:pt>
                <c:pt idx="4982">
                  <c:v>0.36631000000000002</c:v>
                </c:pt>
                <c:pt idx="4983">
                  <c:v>0.37302000000000002</c:v>
                </c:pt>
                <c:pt idx="4984">
                  <c:v>0.39482</c:v>
                </c:pt>
                <c:pt idx="4985">
                  <c:v>0.41488999999999998</c:v>
                </c:pt>
                <c:pt idx="4986">
                  <c:v>0.40610000000000002</c:v>
                </c:pt>
                <c:pt idx="4987">
                  <c:v>0.36696000000000001</c:v>
                </c:pt>
                <c:pt idx="4988">
                  <c:v>0.32635999999999998</c:v>
                </c:pt>
                <c:pt idx="4989">
                  <c:v>0.3054</c:v>
                </c:pt>
                <c:pt idx="4990">
                  <c:v>0.29505999999999999</c:v>
                </c:pt>
                <c:pt idx="4991">
                  <c:v>0.28311999999999998</c:v>
                </c:pt>
                <c:pt idx="4992">
                  <c:v>0.28125</c:v>
                </c:pt>
                <c:pt idx="4993">
                  <c:v>0.30387999999999998</c:v>
                </c:pt>
                <c:pt idx="4994">
                  <c:v>0.33340999999999998</c:v>
                </c:pt>
                <c:pt idx="4995">
                  <c:v>0.33217999999999998</c:v>
                </c:pt>
                <c:pt idx="4996">
                  <c:v>0.28792000000000001</c:v>
                </c:pt>
                <c:pt idx="4997">
                  <c:v>0.22921</c:v>
                </c:pt>
                <c:pt idx="4998">
                  <c:v>0.19366</c:v>
                </c:pt>
                <c:pt idx="4999">
                  <c:v>0.19316</c:v>
                </c:pt>
                <c:pt idx="5000">
                  <c:v>0.21154000000000001</c:v>
                </c:pt>
                <c:pt idx="5001">
                  <c:v>0.22508</c:v>
                </c:pt>
                <c:pt idx="5002">
                  <c:v>0.22277</c:v>
                </c:pt>
                <c:pt idx="5003">
                  <c:v>0.21340999999999999</c:v>
                </c:pt>
                <c:pt idx="5004">
                  <c:v>0.2145</c:v>
                </c:pt>
                <c:pt idx="5005">
                  <c:v>0.23063</c:v>
                </c:pt>
                <c:pt idx="5006">
                  <c:v>0.24543999999999999</c:v>
                </c:pt>
                <c:pt idx="5007">
                  <c:v>0.23895</c:v>
                </c:pt>
                <c:pt idx="5008">
                  <c:v>0.20780000000000001</c:v>
                </c:pt>
                <c:pt idx="5009">
                  <c:v>0.16411999999999999</c:v>
                </c:pt>
                <c:pt idx="5010">
                  <c:v>0.12266000000000001</c:v>
                </c:pt>
                <c:pt idx="5011">
                  <c:v>9.6842999999999999E-2</c:v>
                </c:pt>
                <c:pt idx="5012">
                  <c:v>9.7420999999999994E-2</c:v>
                </c:pt>
                <c:pt idx="5013">
                  <c:v>0.12091</c:v>
                </c:pt>
                <c:pt idx="5014">
                  <c:v>0.14498</c:v>
                </c:pt>
                <c:pt idx="5015">
                  <c:v>0.15092</c:v>
                </c:pt>
                <c:pt idx="5016">
                  <c:v>0.14895</c:v>
                </c:pt>
                <c:pt idx="5017">
                  <c:v>0.16516</c:v>
                </c:pt>
                <c:pt idx="5018">
                  <c:v>0.20244000000000001</c:v>
                </c:pt>
                <c:pt idx="5019">
                  <c:v>0.23136999999999999</c:v>
                </c:pt>
                <c:pt idx="5020">
                  <c:v>0.22705</c:v>
                </c:pt>
                <c:pt idx="5021">
                  <c:v>0.20049</c:v>
                </c:pt>
                <c:pt idx="5022">
                  <c:v>0.18206</c:v>
                </c:pt>
                <c:pt idx="5023">
                  <c:v>0.18336</c:v>
                </c:pt>
                <c:pt idx="5024">
                  <c:v>0.18986</c:v>
                </c:pt>
                <c:pt idx="5025">
                  <c:v>0.18719</c:v>
                </c:pt>
                <c:pt idx="5026">
                  <c:v>0.17857000000000001</c:v>
                </c:pt>
                <c:pt idx="5027">
                  <c:v>0.17150000000000001</c:v>
                </c:pt>
                <c:pt idx="5028">
                  <c:v>0.16075</c:v>
                </c:pt>
                <c:pt idx="5029">
                  <c:v>0.13703000000000001</c:v>
                </c:pt>
                <c:pt idx="5030">
                  <c:v>0.10725999999999999</c:v>
                </c:pt>
                <c:pt idx="5031">
                  <c:v>9.2049000000000006E-2</c:v>
                </c:pt>
                <c:pt idx="5032">
                  <c:v>0.10063999999999999</c:v>
                </c:pt>
                <c:pt idx="5033">
                  <c:v>0.1212</c:v>
                </c:pt>
                <c:pt idx="5034">
                  <c:v>0.14274000000000001</c:v>
                </c:pt>
                <c:pt idx="5035">
                  <c:v>0.17412</c:v>
                </c:pt>
                <c:pt idx="5036">
                  <c:v>0.22703999999999999</c:v>
                </c:pt>
                <c:pt idx="5037">
                  <c:v>0.28705999999999998</c:v>
                </c:pt>
                <c:pt idx="5038">
                  <c:v>0.32029999999999997</c:v>
                </c:pt>
                <c:pt idx="5039">
                  <c:v>0.31252999999999997</c:v>
                </c:pt>
                <c:pt idx="5040">
                  <c:v>0.28766000000000003</c:v>
                </c:pt>
                <c:pt idx="5041">
                  <c:v>0.28081</c:v>
                </c:pt>
                <c:pt idx="5042">
                  <c:v>0.30221999999999999</c:v>
                </c:pt>
                <c:pt idx="5043">
                  <c:v>0.33340999999999998</c:v>
                </c:pt>
                <c:pt idx="5044">
                  <c:v>0.35064000000000001</c:v>
                </c:pt>
                <c:pt idx="5045">
                  <c:v>0.34511999999999998</c:v>
                </c:pt>
                <c:pt idx="5046">
                  <c:v>0.32524999999999998</c:v>
                </c:pt>
                <c:pt idx="5047">
                  <c:v>0.30586000000000002</c:v>
                </c:pt>
                <c:pt idx="5048">
                  <c:v>0.29457</c:v>
                </c:pt>
                <c:pt idx="5049">
                  <c:v>0.28776000000000002</c:v>
                </c:pt>
                <c:pt idx="5050">
                  <c:v>0.28240999999999999</c:v>
                </c:pt>
                <c:pt idx="5051">
                  <c:v>0.28774</c:v>
                </c:pt>
                <c:pt idx="5052">
                  <c:v>0.31428</c:v>
                </c:pt>
                <c:pt idx="5053">
                  <c:v>0.35191</c:v>
                </c:pt>
                <c:pt idx="5054">
                  <c:v>0.37287999999999999</c:v>
                </c:pt>
                <c:pt idx="5055">
                  <c:v>0.36262</c:v>
                </c:pt>
                <c:pt idx="5056">
                  <c:v>0.33534000000000003</c:v>
                </c:pt>
                <c:pt idx="5057">
                  <c:v>0.31096000000000001</c:v>
                </c:pt>
                <c:pt idx="5058">
                  <c:v>0.28835</c:v>
                </c:pt>
                <c:pt idx="5059">
                  <c:v>0.25474000000000002</c:v>
                </c:pt>
                <c:pt idx="5060">
                  <c:v>0.21457999999999999</c:v>
                </c:pt>
                <c:pt idx="5061">
                  <c:v>0.19267000000000001</c:v>
                </c:pt>
                <c:pt idx="5062">
                  <c:v>0.20702999999999999</c:v>
                </c:pt>
                <c:pt idx="5063">
                  <c:v>0.24876999999999999</c:v>
                </c:pt>
                <c:pt idx="5064">
                  <c:v>0.29181000000000001</c:v>
                </c:pt>
                <c:pt idx="5065">
                  <c:v>0.31691999999999998</c:v>
                </c:pt>
                <c:pt idx="5066">
                  <c:v>0.32450000000000001</c:v>
                </c:pt>
                <c:pt idx="5067">
                  <c:v>0.32984999999999998</c:v>
                </c:pt>
                <c:pt idx="5068">
                  <c:v>0.34983999999999998</c:v>
                </c:pt>
                <c:pt idx="5069">
                  <c:v>0.39162000000000002</c:v>
                </c:pt>
                <c:pt idx="5070">
                  <c:v>0.44811000000000001</c:v>
                </c:pt>
                <c:pt idx="5071">
                  <c:v>0.49947999999999998</c:v>
                </c:pt>
                <c:pt idx="5072">
                  <c:v>0.52031000000000005</c:v>
                </c:pt>
                <c:pt idx="5073">
                  <c:v>0.49519000000000002</c:v>
                </c:pt>
                <c:pt idx="5074">
                  <c:v>0.43609999999999999</c:v>
                </c:pt>
                <c:pt idx="5075">
                  <c:v>0.37964999999999999</c:v>
                </c:pt>
                <c:pt idx="5076">
                  <c:v>0.35483999999999999</c:v>
                </c:pt>
                <c:pt idx="5077">
                  <c:v>0.35282999999999998</c:v>
                </c:pt>
                <c:pt idx="5078">
                  <c:v>0.33962999999999999</c:v>
                </c:pt>
                <c:pt idx="5079">
                  <c:v>0.29926999999999998</c:v>
                </c:pt>
                <c:pt idx="5080">
                  <c:v>0.25057000000000001</c:v>
                </c:pt>
                <c:pt idx="5081">
                  <c:v>0.21709999999999999</c:v>
                </c:pt>
                <c:pt idx="5082">
                  <c:v>0.19827</c:v>
                </c:pt>
                <c:pt idx="5083">
                  <c:v>0.18218999999999999</c:v>
                </c:pt>
                <c:pt idx="5084">
                  <c:v>0.17202999999999999</c:v>
                </c:pt>
                <c:pt idx="5085">
                  <c:v>0.17902999999999999</c:v>
                </c:pt>
                <c:pt idx="5086">
                  <c:v>0.19533</c:v>
                </c:pt>
                <c:pt idx="5087">
                  <c:v>0.19586999999999999</c:v>
                </c:pt>
                <c:pt idx="5088">
                  <c:v>0.17071</c:v>
                </c:pt>
                <c:pt idx="5089">
                  <c:v>0.13847999999999999</c:v>
                </c:pt>
                <c:pt idx="5090">
                  <c:v>0.12093</c:v>
                </c:pt>
                <c:pt idx="5091">
                  <c:v>0.11824999999999999</c:v>
                </c:pt>
                <c:pt idx="5092">
                  <c:v>0.11928</c:v>
                </c:pt>
                <c:pt idx="5093">
                  <c:v>0.12417</c:v>
                </c:pt>
                <c:pt idx="5094">
                  <c:v>0.14226</c:v>
                </c:pt>
                <c:pt idx="5095">
                  <c:v>0.17244000000000001</c:v>
                </c:pt>
                <c:pt idx="5096">
                  <c:v>0.20036999999999999</c:v>
                </c:pt>
                <c:pt idx="5097">
                  <c:v>0.21662000000000001</c:v>
                </c:pt>
                <c:pt idx="5098">
                  <c:v>0.22561999999999999</c:v>
                </c:pt>
                <c:pt idx="5099">
                  <c:v>0.23157</c:v>
                </c:pt>
                <c:pt idx="5100">
                  <c:v>0.22497</c:v>
                </c:pt>
                <c:pt idx="5101">
                  <c:v>0.19273999999999999</c:v>
                </c:pt>
                <c:pt idx="5102">
                  <c:v>0.13852999999999999</c:v>
                </c:pt>
                <c:pt idx="5103">
                  <c:v>8.4667000000000006E-2</c:v>
                </c:pt>
                <c:pt idx="5104">
                  <c:v>5.2789999999999997E-2</c:v>
                </c:pt>
                <c:pt idx="5105">
                  <c:v>4.7166E-2</c:v>
                </c:pt>
                <c:pt idx="5106">
                  <c:v>5.7005E-2</c:v>
                </c:pt>
                <c:pt idx="5107">
                  <c:v>6.8732000000000001E-2</c:v>
                </c:pt>
                <c:pt idx="5108">
                  <c:v>7.2362999999999997E-2</c:v>
                </c:pt>
                <c:pt idx="5109">
                  <c:v>6.0506999999999998E-2</c:v>
                </c:pt>
                <c:pt idx="5110">
                  <c:v>2.9208000000000001E-2</c:v>
                </c:pt>
                <c:pt idx="5111">
                  <c:v>-1.6201E-2</c:v>
                </c:pt>
                <c:pt idx="5112">
                  <c:v>-5.8196999999999999E-2</c:v>
                </c:pt>
                <c:pt idx="5113">
                  <c:v>-7.5871999999999995E-2</c:v>
                </c:pt>
                <c:pt idx="5114">
                  <c:v>-6.1940000000000002E-2</c:v>
                </c:pt>
                <c:pt idx="5115">
                  <c:v>-3.1182999999999999E-2</c:v>
                </c:pt>
                <c:pt idx="5116">
                  <c:v>-7.5864000000000001E-3</c:v>
                </c:pt>
                <c:pt idx="5117">
                  <c:v>-1.0518000000000001E-3</c:v>
                </c:pt>
                <c:pt idx="5118">
                  <c:v>-3.6345000000000003E-4</c:v>
                </c:pt>
                <c:pt idx="5119">
                  <c:v>9.4652E-3</c:v>
                </c:pt>
                <c:pt idx="5120">
                  <c:v>3.0075000000000001E-2</c:v>
                </c:pt>
                <c:pt idx="5121">
                  <c:v>5.6009000000000003E-2</c:v>
                </c:pt>
                <c:pt idx="5122">
                  <c:v>9.0389999999999998E-2</c:v>
                </c:pt>
                <c:pt idx="5123">
                  <c:v>0.14036000000000001</c:v>
                </c:pt>
                <c:pt idx="5124">
                  <c:v>0.19638</c:v>
                </c:pt>
                <c:pt idx="5125">
                  <c:v>0.23089999999999999</c:v>
                </c:pt>
                <c:pt idx="5126">
                  <c:v>0.22750000000000001</c:v>
                </c:pt>
                <c:pt idx="5127">
                  <c:v>0.20405999999999999</c:v>
                </c:pt>
                <c:pt idx="5128">
                  <c:v>0.19544</c:v>
                </c:pt>
                <c:pt idx="5129">
                  <c:v>0.21409</c:v>
                </c:pt>
                <c:pt idx="5130">
                  <c:v>0.23715</c:v>
                </c:pt>
                <c:pt idx="5131">
                  <c:v>0.23541000000000001</c:v>
                </c:pt>
                <c:pt idx="5132">
                  <c:v>0.20748</c:v>
                </c:pt>
                <c:pt idx="5133">
                  <c:v>0.17877000000000001</c:v>
                </c:pt>
                <c:pt idx="5134">
                  <c:v>0.17041000000000001</c:v>
                </c:pt>
                <c:pt idx="5135">
                  <c:v>0.17913000000000001</c:v>
                </c:pt>
                <c:pt idx="5136">
                  <c:v>0.19039</c:v>
                </c:pt>
                <c:pt idx="5137">
                  <c:v>0.20030999999999999</c:v>
                </c:pt>
                <c:pt idx="5138">
                  <c:v>0.21396000000000001</c:v>
                </c:pt>
                <c:pt idx="5139">
                  <c:v>0.22761000000000001</c:v>
                </c:pt>
                <c:pt idx="5140">
                  <c:v>0.22863</c:v>
                </c:pt>
                <c:pt idx="5141">
                  <c:v>0.21512000000000001</c:v>
                </c:pt>
                <c:pt idx="5142">
                  <c:v>0.19964000000000001</c:v>
                </c:pt>
                <c:pt idx="5143">
                  <c:v>0.18701000000000001</c:v>
                </c:pt>
                <c:pt idx="5144">
                  <c:v>0.16367999999999999</c:v>
                </c:pt>
                <c:pt idx="5145">
                  <c:v>0.12163</c:v>
                </c:pt>
                <c:pt idx="5146">
                  <c:v>7.9433000000000004E-2</c:v>
                </c:pt>
                <c:pt idx="5147">
                  <c:v>6.1929999999999999E-2</c:v>
                </c:pt>
                <c:pt idx="5148">
                  <c:v>6.7258999999999999E-2</c:v>
                </c:pt>
                <c:pt idx="5149">
                  <c:v>7.2588E-2</c:v>
                </c:pt>
                <c:pt idx="5150">
                  <c:v>6.7520999999999998E-2</c:v>
                </c:pt>
                <c:pt idx="5151">
                  <c:v>6.1539000000000003E-2</c:v>
                </c:pt>
                <c:pt idx="5152">
                  <c:v>5.9714000000000003E-2</c:v>
                </c:pt>
                <c:pt idx="5153">
                  <c:v>5.2641E-2</c:v>
                </c:pt>
                <c:pt idx="5154">
                  <c:v>3.4929000000000002E-2</c:v>
                </c:pt>
                <c:pt idx="5155">
                  <c:v>1.519E-2</c:v>
                </c:pt>
                <c:pt idx="5156">
                  <c:v>7.7625999999999997E-4</c:v>
                </c:pt>
                <c:pt idx="5157">
                  <c:v>-1.2288E-2</c:v>
                </c:pt>
                <c:pt idx="5158">
                  <c:v>-2.7872000000000001E-2</c:v>
                </c:pt>
                <c:pt idx="5159">
                  <c:v>-4.2800999999999999E-2</c:v>
                </c:pt>
                <c:pt idx="5160">
                  <c:v>-5.7539E-2</c:v>
                </c:pt>
                <c:pt idx="5161">
                  <c:v>-7.8414999999999999E-2</c:v>
                </c:pt>
                <c:pt idx="5162">
                  <c:v>-0.10095</c:v>
                </c:pt>
                <c:pt idx="5163">
                  <c:v>-0.10642</c:v>
                </c:pt>
                <c:pt idx="5164">
                  <c:v>-8.6399000000000004E-2</c:v>
                </c:pt>
                <c:pt idx="5165">
                  <c:v>-5.7994999999999998E-2</c:v>
                </c:pt>
                <c:pt idx="5166">
                  <c:v>-4.2207000000000001E-2</c:v>
                </c:pt>
                <c:pt idx="5167">
                  <c:v>-3.8091E-2</c:v>
                </c:pt>
                <c:pt idx="5168">
                  <c:v>-3.1304999999999999E-2</c:v>
                </c:pt>
                <c:pt idx="5169">
                  <c:v>-1.7819000000000002E-2</c:v>
                </c:pt>
                <c:pt idx="5170">
                  <c:v>-3.6332999999999999E-3</c:v>
                </c:pt>
                <c:pt idx="5171">
                  <c:v>1.1434E-2</c:v>
                </c:pt>
                <c:pt idx="5172">
                  <c:v>3.2132000000000001E-2</c:v>
                </c:pt>
                <c:pt idx="5173">
                  <c:v>5.2704000000000001E-2</c:v>
                </c:pt>
                <c:pt idx="5174">
                  <c:v>6.0207999999999998E-2</c:v>
                </c:pt>
                <c:pt idx="5175">
                  <c:v>5.4309999999999997E-2</c:v>
                </c:pt>
                <c:pt idx="5176">
                  <c:v>4.9067E-2</c:v>
                </c:pt>
                <c:pt idx="5177">
                  <c:v>5.0458000000000003E-2</c:v>
                </c:pt>
                <c:pt idx="5178">
                  <c:v>4.5192999999999997E-2</c:v>
                </c:pt>
                <c:pt idx="5179">
                  <c:v>2.1100000000000001E-2</c:v>
                </c:pt>
                <c:pt idx="5180">
                  <c:v>-9.5289999999999993E-3</c:v>
                </c:pt>
                <c:pt idx="5181">
                  <c:v>-1.9276000000000001E-2</c:v>
                </c:pt>
                <c:pt idx="5182">
                  <c:v>2.0839000000000001E-3</c:v>
                </c:pt>
                <c:pt idx="5183">
                  <c:v>3.4759999999999999E-2</c:v>
                </c:pt>
                <c:pt idx="5184">
                  <c:v>5.3004000000000003E-2</c:v>
                </c:pt>
                <c:pt idx="5185">
                  <c:v>5.4321000000000001E-2</c:v>
                </c:pt>
                <c:pt idx="5186">
                  <c:v>5.5396000000000001E-2</c:v>
                </c:pt>
                <c:pt idx="5187">
                  <c:v>6.2632999999999994E-2</c:v>
                </c:pt>
                <c:pt idx="5188">
                  <c:v>6.0780000000000001E-2</c:v>
                </c:pt>
                <c:pt idx="5189">
                  <c:v>3.5557999999999999E-2</c:v>
                </c:pt>
                <c:pt idx="5190">
                  <c:v>-4.9262000000000004E-3</c:v>
                </c:pt>
                <c:pt idx="5191">
                  <c:v>-4.1617000000000001E-2</c:v>
                </c:pt>
                <c:pt idx="5192">
                  <c:v>-6.8049999999999999E-2</c:v>
                </c:pt>
                <c:pt idx="5193">
                  <c:v>-8.8941000000000006E-2</c:v>
                </c:pt>
                <c:pt idx="5194">
                  <c:v>-0.10149</c:v>
                </c:pt>
                <c:pt idx="5195">
                  <c:v>-9.5193E-2</c:v>
                </c:pt>
                <c:pt idx="5196">
                  <c:v>-7.0730000000000001E-2</c:v>
                </c:pt>
                <c:pt idx="5197">
                  <c:v>-4.3965999999999998E-2</c:v>
                </c:pt>
                <c:pt idx="5198">
                  <c:v>-2.7805E-2</c:v>
                </c:pt>
                <c:pt idx="5199">
                  <c:v>-2.2061000000000001E-2</c:v>
                </c:pt>
                <c:pt idx="5200">
                  <c:v>-2.3747999999999998E-2</c:v>
                </c:pt>
                <c:pt idx="5201">
                  <c:v>-3.3688999999999997E-2</c:v>
                </c:pt>
                <c:pt idx="5202">
                  <c:v>-4.7627000000000003E-2</c:v>
                </c:pt>
                <c:pt idx="5203">
                  <c:v>-5.4260999999999997E-2</c:v>
                </c:pt>
                <c:pt idx="5204">
                  <c:v>-5.1057999999999999E-2</c:v>
                </c:pt>
                <c:pt idx="5205">
                  <c:v>-5.1794E-2</c:v>
                </c:pt>
                <c:pt idx="5206">
                  <c:v>-6.8392999999999995E-2</c:v>
                </c:pt>
                <c:pt idx="5207">
                  <c:v>-9.2734999999999998E-2</c:v>
                </c:pt>
                <c:pt idx="5208">
                  <c:v>-0.1066</c:v>
                </c:pt>
                <c:pt idx="5209">
                  <c:v>-0.1046</c:v>
                </c:pt>
                <c:pt idx="5210">
                  <c:v>-9.7284999999999996E-2</c:v>
                </c:pt>
                <c:pt idx="5211">
                  <c:v>-9.4506999999999994E-2</c:v>
                </c:pt>
                <c:pt idx="5212">
                  <c:v>-9.5680000000000001E-2</c:v>
                </c:pt>
                <c:pt idx="5213">
                  <c:v>-9.7184000000000006E-2</c:v>
                </c:pt>
                <c:pt idx="5214">
                  <c:v>-0.10125000000000001</c:v>
                </c:pt>
                <c:pt idx="5215">
                  <c:v>-0.11268</c:v>
                </c:pt>
                <c:pt idx="5216">
                  <c:v>-0.12877</c:v>
                </c:pt>
                <c:pt idx="5217">
                  <c:v>-0.13605999999999999</c:v>
                </c:pt>
                <c:pt idx="5218">
                  <c:v>-0.12024</c:v>
                </c:pt>
                <c:pt idx="5219">
                  <c:v>-8.0324000000000007E-2</c:v>
                </c:pt>
                <c:pt idx="5220">
                  <c:v>-3.0831999999999998E-2</c:v>
                </c:pt>
                <c:pt idx="5221">
                  <c:v>1.2895E-2</c:v>
                </c:pt>
                <c:pt idx="5222">
                  <c:v>4.8653000000000002E-2</c:v>
                </c:pt>
                <c:pt idx="5223">
                  <c:v>8.2516000000000006E-2</c:v>
                </c:pt>
                <c:pt idx="5224">
                  <c:v>0.11409999999999999</c:v>
                </c:pt>
                <c:pt idx="5225">
                  <c:v>0.13556000000000001</c:v>
                </c:pt>
                <c:pt idx="5226">
                  <c:v>0.14479</c:v>
                </c:pt>
                <c:pt idx="5227">
                  <c:v>0.14926</c:v>
                </c:pt>
                <c:pt idx="5228">
                  <c:v>0.15215999999999999</c:v>
                </c:pt>
                <c:pt idx="5229">
                  <c:v>0.14363999999999999</c:v>
                </c:pt>
                <c:pt idx="5230">
                  <c:v>0.11434</c:v>
                </c:pt>
                <c:pt idx="5231">
                  <c:v>7.4014999999999997E-2</c:v>
                </c:pt>
                <c:pt idx="5232">
                  <c:v>4.7479E-2</c:v>
                </c:pt>
                <c:pt idx="5233">
                  <c:v>4.9422000000000001E-2</c:v>
                </c:pt>
                <c:pt idx="5234">
                  <c:v>6.7541000000000004E-2</c:v>
                </c:pt>
                <c:pt idx="5235">
                  <c:v>7.4852000000000002E-2</c:v>
                </c:pt>
                <c:pt idx="5236">
                  <c:v>5.8139999999999997E-2</c:v>
                </c:pt>
                <c:pt idx="5237">
                  <c:v>3.0127000000000001E-2</c:v>
                </c:pt>
                <c:pt idx="5238">
                  <c:v>1.1039999999999999E-2</c:v>
                </c:pt>
                <c:pt idx="5239">
                  <c:v>2.8603000000000001E-3</c:v>
                </c:pt>
                <c:pt idx="5240">
                  <c:v>-9.75E-3</c:v>
                </c:pt>
                <c:pt idx="5241">
                  <c:v>-3.2875000000000001E-2</c:v>
                </c:pt>
                <c:pt idx="5242">
                  <c:v>-4.9242000000000001E-2</c:v>
                </c:pt>
                <c:pt idx="5243">
                  <c:v>-3.8880999999999999E-2</c:v>
                </c:pt>
                <c:pt idx="5244">
                  <c:v>-7.0416000000000003E-3</c:v>
                </c:pt>
                <c:pt idx="5245">
                  <c:v>1.9595999999999999E-2</c:v>
                </c:pt>
                <c:pt idx="5246">
                  <c:v>2.3143E-2</c:v>
                </c:pt>
                <c:pt idx="5247">
                  <c:v>1.1417E-2</c:v>
                </c:pt>
                <c:pt idx="5248">
                  <c:v>3.9865999999999999E-3</c:v>
                </c:pt>
                <c:pt idx="5249">
                  <c:v>9.9603999999999995E-3</c:v>
                </c:pt>
                <c:pt idx="5250">
                  <c:v>2.2877999999999999E-2</c:v>
                </c:pt>
                <c:pt idx="5251">
                  <c:v>3.1196000000000002E-2</c:v>
                </c:pt>
                <c:pt idx="5252">
                  <c:v>2.8645E-2</c:v>
                </c:pt>
                <c:pt idx="5253">
                  <c:v>1.6815E-2</c:v>
                </c:pt>
                <c:pt idx="5254">
                  <c:v>2.3176E-3</c:v>
                </c:pt>
                <c:pt idx="5255">
                  <c:v>-7.1701000000000004E-3</c:v>
                </c:pt>
                <c:pt idx="5256">
                  <c:v>-5.9849999999999999E-3</c:v>
                </c:pt>
                <c:pt idx="5257">
                  <c:v>6.4967999999999996E-3</c:v>
                </c:pt>
                <c:pt idx="5258">
                  <c:v>2.3029000000000001E-2</c:v>
                </c:pt>
                <c:pt idx="5259">
                  <c:v>3.1490999999999998E-2</c:v>
                </c:pt>
                <c:pt idx="5260">
                  <c:v>2.6870000000000002E-2</c:v>
                </c:pt>
                <c:pt idx="5261">
                  <c:v>1.9997000000000001E-2</c:v>
                </c:pt>
                <c:pt idx="5262">
                  <c:v>2.7269000000000002E-2</c:v>
                </c:pt>
                <c:pt idx="5263">
                  <c:v>5.0841999999999998E-2</c:v>
                </c:pt>
                <c:pt idx="5264">
                  <c:v>7.7723E-2</c:v>
                </c:pt>
                <c:pt idx="5265">
                  <c:v>0.10050000000000001</c:v>
                </c:pt>
                <c:pt idx="5266">
                  <c:v>0.12639</c:v>
                </c:pt>
                <c:pt idx="5267">
                  <c:v>0.15787000000000001</c:v>
                </c:pt>
                <c:pt idx="5268">
                  <c:v>0.17721999999999999</c:v>
                </c:pt>
                <c:pt idx="5269">
                  <c:v>0.16664999999999999</c:v>
                </c:pt>
                <c:pt idx="5270">
                  <c:v>0.13889000000000001</c:v>
                </c:pt>
                <c:pt idx="5271">
                  <c:v>0.12983</c:v>
                </c:pt>
                <c:pt idx="5272">
                  <c:v>0.15731000000000001</c:v>
                </c:pt>
                <c:pt idx="5273">
                  <c:v>0.20072000000000001</c:v>
                </c:pt>
                <c:pt idx="5274">
                  <c:v>0.22833000000000001</c:v>
                </c:pt>
                <c:pt idx="5275">
                  <c:v>0.23552999999999999</c:v>
                </c:pt>
                <c:pt idx="5276">
                  <c:v>0.24590000000000001</c:v>
                </c:pt>
                <c:pt idx="5277">
                  <c:v>0.27816000000000002</c:v>
                </c:pt>
                <c:pt idx="5278">
                  <c:v>0.32246999999999998</c:v>
                </c:pt>
                <c:pt idx="5279">
                  <c:v>0.35387999999999997</c:v>
                </c:pt>
                <c:pt idx="5280">
                  <c:v>0.36314999999999997</c:v>
                </c:pt>
                <c:pt idx="5281">
                  <c:v>0.36464000000000002</c:v>
                </c:pt>
                <c:pt idx="5282">
                  <c:v>0.37171999999999999</c:v>
                </c:pt>
                <c:pt idx="5283">
                  <c:v>0.37463999999999997</c:v>
                </c:pt>
                <c:pt idx="5284">
                  <c:v>0.35355999999999999</c:v>
                </c:pt>
                <c:pt idx="5285">
                  <c:v>0.30885000000000001</c:v>
                </c:pt>
                <c:pt idx="5286">
                  <c:v>0.26357999999999998</c:v>
                </c:pt>
                <c:pt idx="5287">
                  <c:v>0.23408999999999999</c:v>
                </c:pt>
                <c:pt idx="5288">
                  <c:v>0.21263000000000001</c:v>
                </c:pt>
                <c:pt idx="5289">
                  <c:v>0.1865</c:v>
                </c:pt>
                <c:pt idx="5290">
                  <c:v>0.16127</c:v>
                </c:pt>
                <c:pt idx="5291">
                  <c:v>0.15329000000000001</c:v>
                </c:pt>
                <c:pt idx="5292">
                  <c:v>0.16719999999999999</c:v>
                </c:pt>
                <c:pt idx="5293">
                  <c:v>0.19225999999999999</c:v>
                </c:pt>
                <c:pt idx="5294">
                  <c:v>0.21529000000000001</c:v>
                </c:pt>
                <c:pt idx="5295">
                  <c:v>0.22664000000000001</c:v>
                </c:pt>
                <c:pt idx="5296">
                  <c:v>0.21953</c:v>
                </c:pt>
                <c:pt idx="5297">
                  <c:v>0.19599</c:v>
                </c:pt>
                <c:pt idx="5298">
                  <c:v>0.17075000000000001</c:v>
                </c:pt>
                <c:pt idx="5299">
                  <c:v>0.15787000000000001</c:v>
                </c:pt>
                <c:pt idx="5300">
                  <c:v>0.15470999999999999</c:v>
                </c:pt>
                <c:pt idx="5301">
                  <c:v>0.14887</c:v>
                </c:pt>
                <c:pt idx="5302">
                  <c:v>0.13769000000000001</c:v>
                </c:pt>
                <c:pt idx="5303">
                  <c:v>0.12828999999999999</c:v>
                </c:pt>
                <c:pt idx="5304">
                  <c:v>0.12017</c:v>
                </c:pt>
                <c:pt idx="5305">
                  <c:v>0.10253</c:v>
                </c:pt>
                <c:pt idx="5306">
                  <c:v>7.2898000000000004E-2</c:v>
                </c:pt>
                <c:pt idx="5307">
                  <c:v>4.6059000000000003E-2</c:v>
                </c:pt>
                <c:pt idx="5308">
                  <c:v>3.6993999999999999E-2</c:v>
                </c:pt>
                <c:pt idx="5309">
                  <c:v>4.2035999999999997E-2</c:v>
                </c:pt>
                <c:pt idx="5310">
                  <c:v>4.3269000000000002E-2</c:v>
                </c:pt>
                <c:pt idx="5311">
                  <c:v>2.7073E-2</c:v>
                </c:pt>
                <c:pt idx="5312">
                  <c:v>-6.5186000000000003E-3</c:v>
                </c:pt>
                <c:pt idx="5313">
                  <c:v>-4.8835999999999997E-2</c:v>
                </c:pt>
                <c:pt idx="5314">
                  <c:v>-9.0470999999999996E-2</c:v>
                </c:pt>
                <c:pt idx="5315">
                  <c:v>-0.12323000000000001</c:v>
                </c:pt>
                <c:pt idx="5316">
                  <c:v>-0.13783000000000001</c:v>
                </c:pt>
                <c:pt idx="5317">
                  <c:v>-0.12590000000000001</c:v>
                </c:pt>
                <c:pt idx="5318">
                  <c:v>-9.1017000000000001E-2</c:v>
                </c:pt>
                <c:pt idx="5319">
                  <c:v>-5.6999000000000001E-2</c:v>
                </c:pt>
                <c:pt idx="5320">
                  <c:v>-5.4392999999999997E-2</c:v>
                </c:pt>
                <c:pt idx="5321">
                  <c:v>-9.0704999999999994E-2</c:v>
                </c:pt>
                <c:pt idx="5322">
                  <c:v>-0.14049</c:v>
                </c:pt>
                <c:pt idx="5323">
                  <c:v>-0.17302999999999999</c:v>
                </c:pt>
                <c:pt idx="5324">
                  <c:v>-0.18317</c:v>
                </c:pt>
                <c:pt idx="5325">
                  <c:v>-0.18537999999999999</c:v>
                </c:pt>
                <c:pt idx="5326">
                  <c:v>-0.18657000000000001</c:v>
                </c:pt>
                <c:pt idx="5327">
                  <c:v>-0.18245</c:v>
                </c:pt>
                <c:pt idx="5328">
                  <c:v>-0.17610000000000001</c:v>
                </c:pt>
                <c:pt idx="5329">
                  <c:v>-0.17754</c:v>
                </c:pt>
                <c:pt idx="5330">
                  <c:v>-0.18085000000000001</c:v>
                </c:pt>
                <c:pt idx="5331">
                  <c:v>-0.16374</c:v>
                </c:pt>
                <c:pt idx="5332">
                  <c:v>-0.12192</c:v>
                </c:pt>
                <c:pt idx="5333">
                  <c:v>-8.6397000000000002E-2</c:v>
                </c:pt>
                <c:pt idx="5334">
                  <c:v>-8.8834999999999997E-2</c:v>
                </c:pt>
                <c:pt idx="5335">
                  <c:v>-0.11994</c:v>
                </c:pt>
                <c:pt idx="5336">
                  <c:v>-0.13977999999999999</c:v>
                </c:pt>
                <c:pt idx="5337">
                  <c:v>-0.12456</c:v>
                </c:pt>
                <c:pt idx="5338">
                  <c:v>-8.7089E-2</c:v>
                </c:pt>
                <c:pt idx="5339">
                  <c:v>-5.3893999999999997E-2</c:v>
                </c:pt>
                <c:pt idx="5340">
                  <c:v>-3.9037000000000002E-2</c:v>
                </c:pt>
                <c:pt idx="5341">
                  <c:v>-4.3185000000000001E-2</c:v>
                </c:pt>
                <c:pt idx="5342">
                  <c:v>-6.3572000000000004E-2</c:v>
                </c:pt>
                <c:pt idx="5343">
                  <c:v>-9.6991999999999995E-2</c:v>
                </c:pt>
                <c:pt idx="5344">
                  <c:v>-0.14036999999999999</c:v>
                </c:pt>
                <c:pt idx="5345">
                  <c:v>-0.19375999999999999</c:v>
                </c:pt>
                <c:pt idx="5346">
                  <c:v>-0.25786999999999999</c:v>
                </c:pt>
                <c:pt idx="5347">
                  <c:v>-0.32552999999999999</c:v>
                </c:pt>
                <c:pt idx="5348">
                  <c:v>-0.38139000000000001</c:v>
                </c:pt>
                <c:pt idx="5349">
                  <c:v>-0.41382999999999998</c:v>
                </c:pt>
                <c:pt idx="5350">
                  <c:v>-0.42392000000000002</c:v>
                </c:pt>
                <c:pt idx="5351">
                  <c:v>-0.42077999999999999</c:v>
                </c:pt>
                <c:pt idx="5352">
                  <c:v>-0.41232000000000002</c:v>
                </c:pt>
                <c:pt idx="5353">
                  <c:v>-0.40259</c:v>
                </c:pt>
                <c:pt idx="5354">
                  <c:v>-0.39495999999999998</c:v>
                </c:pt>
                <c:pt idx="5355">
                  <c:v>-0.39457999999999999</c:v>
                </c:pt>
                <c:pt idx="5356">
                  <c:v>-0.40695999999999999</c:v>
                </c:pt>
                <c:pt idx="5357">
                  <c:v>-0.43143999999999999</c:v>
                </c:pt>
                <c:pt idx="5358">
                  <c:v>-0.4546</c:v>
                </c:pt>
                <c:pt idx="5359">
                  <c:v>-0.45683000000000001</c:v>
                </c:pt>
                <c:pt idx="5360">
                  <c:v>-0.43297000000000002</c:v>
                </c:pt>
                <c:pt idx="5361">
                  <c:v>-0.40217999999999998</c:v>
                </c:pt>
                <c:pt idx="5362">
                  <c:v>-0.38729999999999998</c:v>
                </c:pt>
                <c:pt idx="5363">
                  <c:v>-0.38697999999999999</c:v>
                </c:pt>
                <c:pt idx="5364">
                  <c:v>-0.38002000000000002</c:v>
                </c:pt>
                <c:pt idx="5365">
                  <c:v>-0.35633999999999999</c:v>
                </c:pt>
                <c:pt idx="5366">
                  <c:v>-0.32896999999999998</c:v>
                </c:pt>
                <c:pt idx="5367">
                  <c:v>-0.31195000000000001</c:v>
                </c:pt>
                <c:pt idx="5368">
                  <c:v>-0.30132999999999999</c:v>
                </c:pt>
                <c:pt idx="5369">
                  <c:v>-0.28641</c:v>
                </c:pt>
                <c:pt idx="5370">
                  <c:v>-0.26801999999999998</c:v>
                </c:pt>
                <c:pt idx="5371">
                  <c:v>-0.25522</c:v>
                </c:pt>
                <c:pt idx="5372">
                  <c:v>-0.25180999999999998</c:v>
                </c:pt>
                <c:pt idx="5373">
                  <c:v>-0.25551000000000001</c:v>
                </c:pt>
                <c:pt idx="5374">
                  <c:v>-0.26429000000000002</c:v>
                </c:pt>
                <c:pt idx="5375">
                  <c:v>-0.27644999999999997</c:v>
                </c:pt>
                <c:pt idx="5376">
                  <c:v>-0.29138999999999998</c:v>
                </c:pt>
                <c:pt idx="5377">
                  <c:v>-0.31627</c:v>
                </c:pt>
                <c:pt idx="5378">
                  <c:v>-0.36159999999999998</c:v>
                </c:pt>
                <c:pt idx="5379">
                  <c:v>-0.42181000000000002</c:v>
                </c:pt>
                <c:pt idx="5380">
                  <c:v>-0.47204000000000002</c:v>
                </c:pt>
                <c:pt idx="5381">
                  <c:v>-0.49607000000000001</c:v>
                </c:pt>
                <c:pt idx="5382">
                  <c:v>-0.50609999999999999</c:v>
                </c:pt>
                <c:pt idx="5383">
                  <c:v>-0.52048000000000005</c:v>
                </c:pt>
                <c:pt idx="5384">
                  <c:v>-0.53454999999999997</c:v>
                </c:pt>
                <c:pt idx="5385">
                  <c:v>-0.53439000000000003</c:v>
                </c:pt>
                <c:pt idx="5386">
                  <c:v>-0.52985000000000004</c:v>
                </c:pt>
                <c:pt idx="5387">
                  <c:v>-0.54630999999999996</c:v>
                </c:pt>
                <c:pt idx="5388">
                  <c:v>-0.58360999999999996</c:v>
                </c:pt>
                <c:pt idx="5389">
                  <c:v>-0.61</c:v>
                </c:pt>
                <c:pt idx="5390">
                  <c:v>-0.60448999999999997</c:v>
                </c:pt>
                <c:pt idx="5391">
                  <c:v>-0.58218000000000003</c:v>
                </c:pt>
                <c:pt idx="5392">
                  <c:v>-0.56784000000000001</c:v>
                </c:pt>
                <c:pt idx="5393">
                  <c:v>-0.56523999999999996</c:v>
                </c:pt>
                <c:pt idx="5394">
                  <c:v>-0.56694</c:v>
                </c:pt>
                <c:pt idx="5395">
                  <c:v>-0.57484000000000002</c:v>
                </c:pt>
                <c:pt idx="5396">
                  <c:v>-0.59136</c:v>
                </c:pt>
                <c:pt idx="5397">
                  <c:v>-0.60302</c:v>
                </c:pt>
                <c:pt idx="5398">
                  <c:v>-0.59531000000000001</c:v>
                </c:pt>
                <c:pt idx="5399">
                  <c:v>-0.57854000000000005</c:v>
                </c:pt>
                <c:pt idx="5400">
                  <c:v>-0.57745999999999997</c:v>
                </c:pt>
                <c:pt idx="5401">
                  <c:v>-0.59486000000000006</c:v>
                </c:pt>
                <c:pt idx="5402">
                  <c:v>-0.60448000000000002</c:v>
                </c:pt>
                <c:pt idx="5403">
                  <c:v>-0.58579999999999999</c:v>
                </c:pt>
                <c:pt idx="5404">
                  <c:v>-0.55079999999999996</c:v>
                </c:pt>
                <c:pt idx="5405">
                  <c:v>-0.52639999999999998</c:v>
                </c:pt>
                <c:pt idx="5406">
                  <c:v>-0.52022000000000002</c:v>
                </c:pt>
                <c:pt idx="5407">
                  <c:v>-0.51649</c:v>
                </c:pt>
                <c:pt idx="5408">
                  <c:v>-0.50251999999999997</c:v>
                </c:pt>
                <c:pt idx="5409">
                  <c:v>-0.48659999999999998</c:v>
                </c:pt>
                <c:pt idx="5410">
                  <c:v>-0.48376000000000002</c:v>
                </c:pt>
                <c:pt idx="5411">
                  <c:v>-0.49073</c:v>
                </c:pt>
                <c:pt idx="5412">
                  <c:v>-0.48462</c:v>
                </c:pt>
                <c:pt idx="5413">
                  <c:v>-0.44895000000000002</c:v>
                </c:pt>
                <c:pt idx="5414">
                  <c:v>-0.39482</c:v>
                </c:pt>
                <c:pt idx="5415">
                  <c:v>-0.35088000000000003</c:v>
                </c:pt>
                <c:pt idx="5416">
                  <c:v>-0.33455000000000001</c:v>
                </c:pt>
                <c:pt idx="5417">
                  <c:v>-0.33856999999999998</c:v>
                </c:pt>
                <c:pt idx="5418">
                  <c:v>-0.34542</c:v>
                </c:pt>
                <c:pt idx="5419">
                  <c:v>-0.34860000000000002</c:v>
                </c:pt>
                <c:pt idx="5420">
                  <c:v>-0.35691000000000001</c:v>
                </c:pt>
                <c:pt idx="5421">
                  <c:v>-0.38023000000000001</c:v>
                </c:pt>
                <c:pt idx="5422">
                  <c:v>-0.41459000000000001</c:v>
                </c:pt>
                <c:pt idx="5423">
                  <c:v>-0.44285000000000002</c:v>
                </c:pt>
                <c:pt idx="5424">
                  <c:v>-0.45241999999999999</c:v>
                </c:pt>
                <c:pt idx="5425">
                  <c:v>-0.45199</c:v>
                </c:pt>
                <c:pt idx="5426">
                  <c:v>-0.46395999999999998</c:v>
                </c:pt>
                <c:pt idx="5427">
                  <c:v>-0.49598999999999999</c:v>
                </c:pt>
                <c:pt idx="5428">
                  <c:v>-0.52642999999999995</c:v>
                </c:pt>
                <c:pt idx="5429">
                  <c:v>-0.52668999999999999</c:v>
                </c:pt>
                <c:pt idx="5430">
                  <c:v>-0.49365999999999999</c:v>
                </c:pt>
                <c:pt idx="5431">
                  <c:v>-0.44936999999999999</c:v>
                </c:pt>
                <c:pt idx="5432">
                  <c:v>-0.41103000000000001</c:v>
                </c:pt>
                <c:pt idx="5433">
                  <c:v>-0.37563999999999997</c:v>
                </c:pt>
                <c:pt idx="5434">
                  <c:v>-0.33629999999999999</c:v>
                </c:pt>
                <c:pt idx="5435">
                  <c:v>-0.29898999999999998</c:v>
                </c:pt>
                <c:pt idx="5436">
                  <c:v>-0.27478000000000002</c:v>
                </c:pt>
                <c:pt idx="5437">
                  <c:v>-0.26467000000000002</c:v>
                </c:pt>
                <c:pt idx="5438">
                  <c:v>-0.26208999999999999</c:v>
                </c:pt>
                <c:pt idx="5439">
                  <c:v>-0.26497999999999999</c:v>
                </c:pt>
                <c:pt idx="5440">
                  <c:v>-0.27714</c:v>
                </c:pt>
                <c:pt idx="5441">
                  <c:v>-0.29986000000000002</c:v>
                </c:pt>
                <c:pt idx="5442">
                  <c:v>-0.32744000000000001</c:v>
                </c:pt>
                <c:pt idx="5443">
                  <c:v>-0.34891</c:v>
                </c:pt>
                <c:pt idx="5444">
                  <c:v>-0.35304999999999997</c:v>
                </c:pt>
                <c:pt idx="5445">
                  <c:v>-0.33795999999999998</c:v>
                </c:pt>
                <c:pt idx="5446">
                  <c:v>-0.31864999999999999</c:v>
                </c:pt>
                <c:pt idx="5447">
                  <c:v>-0.31723000000000001</c:v>
                </c:pt>
                <c:pt idx="5448">
                  <c:v>-0.34005000000000002</c:v>
                </c:pt>
                <c:pt idx="5449">
                  <c:v>-0.37086000000000002</c:v>
                </c:pt>
                <c:pt idx="5450">
                  <c:v>-0.39140000000000003</c:v>
                </c:pt>
                <c:pt idx="5451">
                  <c:v>-0.39977000000000001</c:v>
                </c:pt>
                <c:pt idx="5452">
                  <c:v>-0.40133000000000002</c:v>
                </c:pt>
                <c:pt idx="5453">
                  <c:v>-0.39238000000000001</c:v>
                </c:pt>
                <c:pt idx="5454">
                  <c:v>-0.36698999999999998</c:v>
                </c:pt>
                <c:pt idx="5455">
                  <c:v>-0.33432000000000001</c:v>
                </c:pt>
                <c:pt idx="5456">
                  <c:v>-0.31274000000000002</c:v>
                </c:pt>
                <c:pt idx="5457">
                  <c:v>-0.30596000000000001</c:v>
                </c:pt>
                <c:pt idx="5458">
                  <c:v>-0.29854000000000003</c:v>
                </c:pt>
                <c:pt idx="5459">
                  <c:v>-0.27909</c:v>
                </c:pt>
                <c:pt idx="5460">
                  <c:v>-0.25642999999999999</c:v>
                </c:pt>
                <c:pt idx="5461">
                  <c:v>-0.24546999999999999</c:v>
                </c:pt>
                <c:pt idx="5462">
                  <c:v>-0.24351999999999999</c:v>
                </c:pt>
                <c:pt idx="5463">
                  <c:v>-0.22844999999999999</c:v>
                </c:pt>
                <c:pt idx="5464">
                  <c:v>-0.18093999999999999</c:v>
                </c:pt>
                <c:pt idx="5465">
                  <c:v>-0.10699</c:v>
                </c:pt>
                <c:pt idx="5466">
                  <c:v>-3.8525999999999998E-2</c:v>
                </c:pt>
                <c:pt idx="5467">
                  <c:v>-7.8569E-3</c:v>
                </c:pt>
                <c:pt idx="5468">
                  <c:v>-1.6268999999999999E-2</c:v>
                </c:pt>
                <c:pt idx="5469">
                  <c:v>-2.9426000000000001E-2</c:v>
                </c:pt>
                <c:pt idx="5470">
                  <c:v>-9.9880999999999998E-3</c:v>
                </c:pt>
                <c:pt idx="5471">
                  <c:v>4.5076999999999999E-2</c:v>
                </c:pt>
                <c:pt idx="5472">
                  <c:v>0.10388</c:v>
                </c:pt>
                <c:pt idx="5473">
                  <c:v>0.1336</c:v>
                </c:pt>
                <c:pt idx="5474">
                  <c:v>0.12848000000000001</c:v>
                </c:pt>
                <c:pt idx="5475">
                  <c:v>0.10766000000000001</c:v>
                </c:pt>
                <c:pt idx="5476">
                  <c:v>9.7577999999999998E-2</c:v>
                </c:pt>
                <c:pt idx="5477">
                  <c:v>0.1188</c:v>
                </c:pt>
                <c:pt idx="5478">
                  <c:v>0.17696000000000001</c:v>
                </c:pt>
                <c:pt idx="5479">
                  <c:v>0.25583</c:v>
                </c:pt>
                <c:pt idx="5480">
                  <c:v>0.32357999999999998</c:v>
                </c:pt>
                <c:pt idx="5481">
                  <c:v>0.35548000000000002</c:v>
                </c:pt>
                <c:pt idx="5482">
                  <c:v>0.35365000000000002</c:v>
                </c:pt>
                <c:pt idx="5483">
                  <c:v>0.34369</c:v>
                </c:pt>
                <c:pt idx="5484">
                  <c:v>0.35226000000000002</c:v>
                </c:pt>
                <c:pt idx="5485">
                  <c:v>0.38575999999999999</c:v>
                </c:pt>
                <c:pt idx="5486">
                  <c:v>0.42581999999999998</c:v>
                </c:pt>
                <c:pt idx="5487">
                  <c:v>0.44486999999999999</c:v>
                </c:pt>
                <c:pt idx="5488">
                  <c:v>0.43147000000000002</c:v>
                </c:pt>
                <c:pt idx="5489">
                  <c:v>0.40176000000000001</c:v>
                </c:pt>
                <c:pt idx="5490">
                  <c:v>0.38274999999999998</c:v>
                </c:pt>
                <c:pt idx="5491">
                  <c:v>0.3851</c:v>
                </c:pt>
                <c:pt idx="5492">
                  <c:v>0.39746999999999999</c:v>
                </c:pt>
                <c:pt idx="5493">
                  <c:v>0.40477000000000002</c:v>
                </c:pt>
                <c:pt idx="5494">
                  <c:v>0.40179999999999999</c:v>
                </c:pt>
                <c:pt idx="5495">
                  <c:v>0.38891999999999999</c:v>
                </c:pt>
                <c:pt idx="5496">
                  <c:v>0.36657000000000001</c:v>
                </c:pt>
                <c:pt idx="5497">
                  <c:v>0.33914</c:v>
                </c:pt>
                <c:pt idx="5498">
                  <c:v>0.314</c:v>
                </c:pt>
                <c:pt idx="5499">
                  <c:v>0.29110000000000003</c:v>
                </c:pt>
                <c:pt idx="5500">
                  <c:v>0.26343</c:v>
                </c:pt>
                <c:pt idx="5501">
                  <c:v>0.23324</c:v>
                </c:pt>
                <c:pt idx="5502">
                  <c:v>0.21528</c:v>
                </c:pt>
                <c:pt idx="5503">
                  <c:v>0.21446000000000001</c:v>
                </c:pt>
                <c:pt idx="5504">
                  <c:v>0.21337</c:v>
                </c:pt>
                <c:pt idx="5505">
                  <c:v>0.19666</c:v>
                </c:pt>
                <c:pt idx="5506">
                  <c:v>0.17852000000000001</c:v>
                </c:pt>
                <c:pt idx="5507">
                  <c:v>0.18767</c:v>
                </c:pt>
                <c:pt idx="5508">
                  <c:v>0.22950999999999999</c:v>
                </c:pt>
                <c:pt idx="5509">
                  <c:v>0.28138000000000002</c:v>
                </c:pt>
                <c:pt idx="5510">
                  <c:v>0.32472000000000001</c:v>
                </c:pt>
                <c:pt idx="5511">
                  <c:v>0.36338999999999999</c:v>
                </c:pt>
                <c:pt idx="5512">
                  <c:v>0.40705000000000002</c:v>
                </c:pt>
                <c:pt idx="5513">
                  <c:v>0.45401999999999998</c:v>
                </c:pt>
                <c:pt idx="5514">
                  <c:v>0.49864000000000003</c:v>
                </c:pt>
                <c:pt idx="5515">
                  <c:v>0.54193999999999998</c:v>
                </c:pt>
                <c:pt idx="5516">
                  <c:v>0.58533000000000002</c:v>
                </c:pt>
                <c:pt idx="5517">
                  <c:v>0.62348000000000003</c:v>
                </c:pt>
                <c:pt idx="5518">
                  <c:v>0.65290000000000004</c:v>
                </c:pt>
                <c:pt idx="5519">
                  <c:v>0.67979999999999996</c:v>
                </c:pt>
                <c:pt idx="5520">
                  <c:v>0.71021000000000001</c:v>
                </c:pt>
                <c:pt idx="5521">
                  <c:v>0.73889000000000005</c:v>
                </c:pt>
                <c:pt idx="5522">
                  <c:v>0.75749999999999995</c:v>
                </c:pt>
                <c:pt idx="5523">
                  <c:v>0.76887000000000005</c:v>
                </c:pt>
                <c:pt idx="5524">
                  <c:v>0.78307000000000004</c:v>
                </c:pt>
                <c:pt idx="5525">
                  <c:v>0.80091999999999997</c:v>
                </c:pt>
                <c:pt idx="5526">
                  <c:v>0.81108000000000002</c:v>
                </c:pt>
                <c:pt idx="5527">
                  <c:v>0.80486999999999997</c:v>
                </c:pt>
                <c:pt idx="5528">
                  <c:v>0.78786999999999996</c:v>
                </c:pt>
                <c:pt idx="5529">
                  <c:v>0.77381</c:v>
                </c:pt>
                <c:pt idx="5530">
                  <c:v>0.76937</c:v>
                </c:pt>
                <c:pt idx="5531">
                  <c:v>0.76658999999999999</c:v>
                </c:pt>
                <c:pt idx="5532">
                  <c:v>0.75048000000000004</c:v>
                </c:pt>
                <c:pt idx="5533">
                  <c:v>0.71545000000000003</c:v>
                </c:pt>
                <c:pt idx="5534">
                  <c:v>0.67388999999999999</c:v>
                </c:pt>
                <c:pt idx="5535">
                  <c:v>0.64476999999999995</c:v>
                </c:pt>
                <c:pt idx="5536">
                  <c:v>0.63248000000000004</c:v>
                </c:pt>
                <c:pt idx="5537">
                  <c:v>0.62143999999999999</c:v>
                </c:pt>
                <c:pt idx="5538">
                  <c:v>0.59441999999999995</c:v>
                </c:pt>
                <c:pt idx="5539">
                  <c:v>0.55210000000000004</c:v>
                </c:pt>
                <c:pt idx="5540">
                  <c:v>0.51104000000000005</c:v>
                </c:pt>
                <c:pt idx="5541">
                  <c:v>0.48708000000000001</c:v>
                </c:pt>
                <c:pt idx="5542">
                  <c:v>0.48559999999999998</c:v>
                </c:pt>
                <c:pt idx="5543">
                  <c:v>0.50358000000000003</c:v>
                </c:pt>
                <c:pt idx="5544">
                  <c:v>0.53302000000000005</c:v>
                </c:pt>
                <c:pt idx="5545">
                  <c:v>0.56252000000000002</c:v>
                </c:pt>
                <c:pt idx="5546">
                  <c:v>0.58225000000000005</c:v>
                </c:pt>
                <c:pt idx="5547">
                  <c:v>0.59069000000000005</c:v>
                </c:pt>
                <c:pt idx="5548">
                  <c:v>0.59414</c:v>
                </c:pt>
                <c:pt idx="5549">
                  <c:v>0.59963</c:v>
                </c:pt>
                <c:pt idx="5550">
                  <c:v>0.61075000000000002</c:v>
                </c:pt>
                <c:pt idx="5551">
                  <c:v>0.62846999999999997</c:v>
                </c:pt>
                <c:pt idx="5552">
                  <c:v>0.65044000000000002</c:v>
                </c:pt>
                <c:pt idx="5553">
                  <c:v>0.66881999999999997</c:v>
                </c:pt>
                <c:pt idx="5554">
                  <c:v>0.67513999999999996</c:v>
                </c:pt>
                <c:pt idx="5555">
                  <c:v>0.67018</c:v>
                </c:pt>
                <c:pt idx="5556">
                  <c:v>0.66435</c:v>
                </c:pt>
                <c:pt idx="5557">
                  <c:v>0.66452999999999995</c:v>
                </c:pt>
                <c:pt idx="5558">
                  <c:v>0.66542999999999997</c:v>
                </c:pt>
                <c:pt idx="5559">
                  <c:v>0.66056000000000004</c:v>
                </c:pt>
                <c:pt idx="5560">
                  <c:v>0.65802000000000005</c:v>
                </c:pt>
                <c:pt idx="5561">
                  <c:v>0.67435999999999996</c:v>
                </c:pt>
                <c:pt idx="5562">
                  <c:v>0.70987999999999996</c:v>
                </c:pt>
                <c:pt idx="5563">
                  <c:v>0.73931999999999998</c:v>
                </c:pt>
                <c:pt idx="5564">
                  <c:v>0.73465999999999998</c:v>
                </c:pt>
                <c:pt idx="5565">
                  <c:v>0.69320999999999999</c:v>
                </c:pt>
                <c:pt idx="5566">
                  <c:v>0.63671999999999995</c:v>
                </c:pt>
                <c:pt idx="5567">
                  <c:v>0.58777999999999997</c:v>
                </c:pt>
                <c:pt idx="5568">
                  <c:v>0.55633999999999995</c:v>
                </c:pt>
                <c:pt idx="5569">
                  <c:v>0.54512000000000005</c:v>
                </c:pt>
                <c:pt idx="5570">
                  <c:v>0.55367</c:v>
                </c:pt>
                <c:pt idx="5571">
                  <c:v>0.57259000000000004</c:v>
                </c:pt>
                <c:pt idx="5572">
                  <c:v>0.58586000000000005</c:v>
                </c:pt>
                <c:pt idx="5573">
                  <c:v>0.58647000000000005</c:v>
                </c:pt>
                <c:pt idx="5574">
                  <c:v>0.58187</c:v>
                </c:pt>
                <c:pt idx="5575">
                  <c:v>0.57699999999999996</c:v>
                </c:pt>
                <c:pt idx="5576">
                  <c:v>0.56167</c:v>
                </c:pt>
                <c:pt idx="5577">
                  <c:v>0.52625999999999995</c:v>
                </c:pt>
                <c:pt idx="5578">
                  <c:v>0.48366999999999999</c:v>
                </c:pt>
                <c:pt idx="5579">
                  <c:v>0.46089000000000002</c:v>
                </c:pt>
                <c:pt idx="5580">
                  <c:v>0.46897</c:v>
                </c:pt>
                <c:pt idx="5581">
                  <c:v>0.49262</c:v>
                </c:pt>
                <c:pt idx="5582">
                  <c:v>0.51073999999999997</c:v>
                </c:pt>
                <c:pt idx="5583">
                  <c:v>0.51600000000000001</c:v>
                </c:pt>
                <c:pt idx="5584">
                  <c:v>0.51134999999999997</c:v>
                </c:pt>
                <c:pt idx="5585">
                  <c:v>0.49815999999999999</c:v>
                </c:pt>
                <c:pt idx="5586">
                  <c:v>0.47560999999999998</c:v>
                </c:pt>
                <c:pt idx="5587">
                  <c:v>0.44714999999999999</c:v>
                </c:pt>
                <c:pt idx="5588">
                  <c:v>0.42181999999999997</c:v>
                </c:pt>
                <c:pt idx="5589">
                  <c:v>0.40932000000000002</c:v>
                </c:pt>
                <c:pt idx="5590">
                  <c:v>0.41283999999999998</c:v>
                </c:pt>
                <c:pt idx="5591">
                  <c:v>0.42298000000000002</c:v>
                </c:pt>
                <c:pt idx="5592">
                  <c:v>0.42105999999999999</c:v>
                </c:pt>
                <c:pt idx="5593">
                  <c:v>0.39645000000000002</c:v>
                </c:pt>
                <c:pt idx="5594">
                  <c:v>0.36009999999999998</c:v>
                </c:pt>
                <c:pt idx="5595">
                  <c:v>0.33244000000000001</c:v>
                </c:pt>
                <c:pt idx="5596">
                  <c:v>0.31741000000000003</c:v>
                </c:pt>
                <c:pt idx="5597">
                  <c:v>0.29973</c:v>
                </c:pt>
                <c:pt idx="5598">
                  <c:v>0.26990999999999998</c:v>
                </c:pt>
                <c:pt idx="5599">
                  <c:v>0.23871999999999999</c:v>
                </c:pt>
                <c:pt idx="5600">
                  <c:v>0.21934000000000001</c:v>
                </c:pt>
                <c:pt idx="5601">
                  <c:v>0.20798</c:v>
                </c:pt>
                <c:pt idx="5602">
                  <c:v>0.19447999999999999</c:v>
                </c:pt>
                <c:pt idx="5603">
                  <c:v>0.18304000000000001</c:v>
                </c:pt>
                <c:pt idx="5604">
                  <c:v>0.1865</c:v>
                </c:pt>
                <c:pt idx="5605">
                  <c:v>0.20269000000000001</c:v>
                </c:pt>
                <c:pt idx="5606">
                  <c:v>0.21231</c:v>
                </c:pt>
                <c:pt idx="5607">
                  <c:v>0.20291999999999999</c:v>
                </c:pt>
                <c:pt idx="5608">
                  <c:v>0.18411</c:v>
                </c:pt>
                <c:pt idx="5609">
                  <c:v>0.17438000000000001</c:v>
                </c:pt>
                <c:pt idx="5610">
                  <c:v>0.18163000000000001</c:v>
                </c:pt>
                <c:pt idx="5611">
                  <c:v>0.20058000000000001</c:v>
                </c:pt>
                <c:pt idx="5612">
                  <c:v>0.22234999999999999</c:v>
                </c:pt>
                <c:pt idx="5613">
                  <c:v>0.24160999999999999</c:v>
                </c:pt>
                <c:pt idx="5614">
                  <c:v>0.25949</c:v>
                </c:pt>
                <c:pt idx="5615">
                  <c:v>0.28495999999999999</c:v>
                </c:pt>
                <c:pt idx="5616">
                  <c:v>0.32974999999999999</c:v>
                </c:pt>
                <c:pt idx="5617">
                  <c:v>0.39643</c:v>
                </c:pt>
                <c:pt idx="5618">
                  <c:v>0.47192000000000001</c:v>
                </c:pt>
                <c:pt idx="5619">
                  <c:v>0.53542999999999996</c:v>
                </c:pt>
                <c:pt idx="5620">
                  <c:v>0.57257000000000002</c:v>
                </c:pt>
                <c:pt idx="5621">
                  <c:v>0.58225000000000005</c:v>
                </c:pt>
                <c:pt idx="5622">
                  <c:v>0.57420000000000004</c:v>
                </c:pt>
                <c:pt idx="5623">
                  <c:v>0.56271000000000004</c:v>
                </c:pt>
                <c:pt idx="5624">
                  <c:v>0.55978000000000006</c:v>
                </c:pt>
                <c:pt idx="5625">
                  <c:v>0.56889000000000001</c:v>
                </c:pt>
                <c:pt idx="5626">
                  <c:v>0.58338000000000001</c:v>
                </c:pt>
                <c:pt idx="5627">
                  <c:v>0.59165999999999996</c:v>
                </c:pt>
                <c:pt idx="5628">
                  <c:v>0.58504</c:v>
                </c:pt>
                <c:pt idx="5629">
                  <c:v>0.56306</c:v>
                </c:pt>
                <c:pt idx="5630">
                  <c:v>0.53359000000000001</c:v>
                </c:pt>
                <c:pt idx="5631">
                  <c:v>0.50627</c:v>
                </c:pt>
                <c:pt idx="5632">
                  <c:v>0.48218</c:v>
                </c:pt>
                <c:pt idx="5633">
                  <c:v>0.45079000000000002</c:v>
                </c:pt>
                <c:pt idx="5634">
                  <c:v>0.40207999999999999</c:v>
                </c:pt>
                <c:pt idx="5635">
                  <c:v>0.34183000000000002</c:v>
                </c:pt>
                <c:pt idx="5636">
                  <c:v>0.28776000000000002</c:v>
                </c:pt>
                <c:pt idx="5637">
                  <c:v>0.24803</c:v>
                </c:pt>
                <c:pt idx="5638">
                  <c:v>0.21185000000000001</c:v>
                </c:pt>
                <c:pt idx="5639">
                  <c:v>0.16752</c:v>
                </c:pt>
                <c:pt idx="5640">
                  <c:v>0.12298000000000001</c:v>
                </c:pt>
                <c:pt idx="5641">
                  <c:v>9.8027000000000003E-2</c:v>
                </c:pt>
                <c:pt idx="5642">
                  <c:v>9.9376999999999993E-2</c:v>
                </c:pt>
                <c:pt idx="5643">
                  <c:v>0.11476</c:v>
                </c:pt>
                <c:pt idx="5644">
                  <c:v>0.13161</c:v>
                </c:pt>
                <c:pt idx="5645">
                  <c:v>0.14888999999999999</c:v>
                </c:pt>
                <c:pt idx="5646">
                  <c:v>0.16594999999999999</c:v>
                </c:pt>
                <c:pt idx="5647">
                  <c:v>0.17191999999999999</c:v>
                </c:pt>
                <c:pt idx="5648">
                  <c:v>0.15725</c:v>
                </c:pt>
                <c:pt idx="5649">
                  <c:v>0.12989000000000001</c:v>
                </c:pt>
                <c:pt idx="5650">
                  <c:v>0.10929999999999999</c:v>
                </c:pt>
                <c:pt idx="5651">
                  <c:v>0.10623</c:v>
                </c:pt>
                <c:pt idx="5652">
                  <c:v>0.11703</c:v>
                </c:pt>
                <c:pt idx="5653">
                  <c:v>0.13492000000000001</c:v>
                </c:pt>
                <c:pt idx="5654">
                  <c:v>0.15598000000000001</c:v>
                </c:pt>
                <c:pt idx="5655">
                  <c:v>0.17344000000000001</c:v>
                </c:pt>
                <c:pt idx="5656">
                  <c:v>0.17879999999999999</c:v>
                </c:pt>
                <c:pt idx="5657">
                  <c:v>0.17380000000000001</c:v>
                </c:pt>
                <c:pt idx="5658">
                  <c:v>0.17241000000000001</c:v>
                </c:pt>
                <c:pt idx="5659">
                  <c:v>0.18353</c:v>
                </c:pt>
                <c:pt idx="5660">
                  <c:v>0.19836000000000001</c:v>
                </c:pt>
                <c:pt idx="5661">
                  <c:v>0.20216000000000001</c:v>
                </c:pt>
                <c:pt idx="5662">
                  <c:v>0.19397</c:v>
                </c:pt>
                <c:pt idx="5663">
                  <c:v>0.18695000000000001</c:v>
                </c:pt>
                <c:pt idx="5664">
                  <c:v>0.19267999999999999</c:v>
                </c:pt>
                <c:pt idx="5665">
                  <c:v>0.21217</c:v>
                </c:pt>
                <c:pt idx="5666">
                  <c:v>0.23910000000000001</c:v>
                </c:pt>
                <c:pt idx="5667">
                  <c:v>0.26327</c:v>
                </c:pt>
                <c:pt idx="5668">
                  <c:v>0.27294000000000002</c:v>
                </c:pt>
                <c:pt idx="5669">
                  <c:v>0.26317000000000002</c:v>
                </c:pt>
                <c:pt idx="5670">
                  <c:v>0.24304000000000001</c:v>
                </c:pt>
                <c:pt idx="5671">
                  <c:v>0.22767000000000001</c:v>
                </c:pt>
                <c:pt idx="5672">
                  <c:v>0.22323999999999999</c:v>
                </c:pt>
                <c:pt idx="5673">
                  <c:v>0.22667999999999999</c:v>
                </c:pt>
                <c:pt idx="5674">
                  <c:v>0.23716000000000001</c:v>
                </c:pt>
                <c:pt idx="5675">
                  <c:v>0.25601000000000002</c:v>
                </c:pt>
                <c:pt idx="5676">
                  <c:v>0.27472999999999997</c:v>
                </c:pt>
                <c:pt idx="5677">
                  <c:v>0.27801999999999999</c:v>
                </c:pt>
                <c:pt idx="5678">
                  <c:v>0.26523999999999998</c:v>
                </c:pt>
                <c:pt idx="5679">
                  <c:v>0.25612000000000001</c:v>
                </c:pt>
                <c:pt idx="5680">
                  <c:v>0.26538</c:v>
                </c:pt>
                <c:pt idx="5681">
                  <c:v>0.28238999999999997</c:v>
                </c:pt>
                <c:pt idx="5682">
                  <c:v>0.28827999999999998</c:v>
                </c:pt>
                <c:pt idx="5683">
                  <c:v>0.28471999999999997</c:v>
                </c:pt>
                <c:pt idx="5684">
                  <c:v>0.28975000000000001</c:v>
                </c:pt>
                <c:pt idx="5685">
                  <c:v>0.30911</c:v>
                </c:pt>
                <c:pt idx="5686">
                  <c:v>0.32873000000000002</c:v>
                </c:pt>
                <c:pt idx="5687">
                  <c:v>0.33685999999999999</c:v>
                </c:pt>
                <c:pt idx="5688">
                  <c:v>0.33865000000000001</c:v>
                </c:pt>
                <c:pt idx="5689">
                  <c:v>0.34390999999999999</c:v>
                </c:pt>
                <c:pt idx="5690">
                  <c:v>0.35258</c:v>
                </c:pt>
                <c:pt idx="5691">
                  <c:v>0.35869000000000001</c:v>
                </c:pt>
                <c:pt idx="5692">
                  <c:v>0.35859999999999997</c:v>
                </c:pt>
                <c:pt idx="5693">
                  <c:v>0.34881000000000001</c:v>
                </c:pt>
                <c:pt idx="5694">
                  <c:v>0.32499</c:v>
                </c:pt>
                <c:pt idx="5695">
                  <c:v>0.29255999999999999</c:v>
                </c:pt>
                <c:pt idx="5696">
                  <c:v>0.27184999999999998</c:v>
                </c:pt>
                <c:pt idx="5697">
                  <c:v>0.28198000000000001</c:v>
                </c:pt>
                <c:pt idx="5698">
                  <c:v>0.31930999999999998</c:v>
                </c:pt>
                <c:pt idx="5699">
                  <c:v>0.35759999999999997</c:v>
                </c:pt>
                <c:pt idx="5700">
                  <c:v>0.36919000000000002</c:v>
                </c:pt>
                <c:pt idx="5701">
                  <c:v>0.34509000000000001</c:v>
                </c:pt>
                <c:pt idx="5702">
                  <c:v>0.29965000000000003</c:v>
                </c:pt>
                <c:pt idx="5703">
                  <c:v>0.26035999999999998</c:v>
                </c:pt>
                <c:pt idx="5704">
                  <c:v>0.24822</c:v>
                </c:pt>
                <c:pt idx="5705">
                  <c:v>0.26101000000000002</c:v>
                </c:pt>
                <c:pt idx="5706">
                  <c:v>0.27771000000000001</c:v>
                </c:pt>
                <c:pt idx="5707">
                  <c:v>0.28344000000000003</c:v>
                </c:pt>
                <c:pt idx="5708">
                  <c:v>0.28555000000000003</c:v>
                </c:pt>
                <c:pt idx="5709">
                  <c:v>0.29994999999999999</c:v>
                </c:pt>
                <c:pt idx="5710">
                  <c:v>0.32757999999999998</c:v>
                </c:pt>
                <c:pt idx="5711">
                  <c:v>0.35469000000000001</c:v>
                </c:pt>
                <c:pt idx="5712">
                  <c:v>0.37280000000000002</c:v>
                </c:pt>
                <c:pt idx="5713">
                  <c:v>0.38535999999999998</c:v>
                </c:pt>
                <c:pt idx="5714">
                  <c:v>0.39257999999999998</c:v>
                </c:pt>
                <c:pt idx="5715">
                  <c:v>0.38196000000000002</c:v>
                </c:pt>
                <c:pt idx="5716">
                  <c:v>0.34166999999999997</c:v>
                </c:pt>
                <c:pt idx="5717">
                  <c:v>0.27722999999999998</c:v>
                </c:pt>
                <c:pt idx="5718">
                  <c:v>0.20813999999999999</c:v>
                </c:pt>
                <c:pt idx="5719">
                  <c:v>0.15135999999999999</c:v>
                </c:pt>
                <c:pt idx="5720">
                  <c:v>0.11304</c:v>
                </c:pt>
                <c:pt idx="5721">
                  <c:v>9.1366000000000003E-2</c:v>
                </c:pt>
                <c:pt idx="5722">
                  <c:v>7.9028000000000001E-2</c:v>
                </c:pt>
                <c:pt idx="5723">
                  <c:v>6.3944000000000001E-2</c:v>
                </c:pt>
                <c:pt idx="5724">
                  <c:v>3.6703E-2</c:v>
                </c:pt>
                <c:pt idx="5725">
                  <c:v>2.2967999999999999E-3</c:v>
                </c:pt>
                <c:pt idx="5726">
                  <c:v>-1.9702000000000001E-2</c:v>
                </c:pt>
                <c:pt idx="5727">
                  <c:v>-1.2625000000000001E-2</c:v>
                </c:pt>
                <c:pt idx="5728">
                  <c:v>1.8782E-2</c:v>
                </c:pt>
                <c:pt idx="5729">
                  <c:v>5.0159000000000002E-2</c:v>
                </c:pt>
                <c:pt idx="5730">
                  <c:v>5.9293999999999999E-2</c:v>
                </c:pt>
                <c:pt idx="5731">
                  <c:v>4.5025000000000003E-2</c:v>
                </c:pt>
                <c:pt idx="5732">
                  <c:v>2.4159E-2</c:v>
                </c:pt>
                <c:pt idx="5733">
                  <c:v>1.2437999999999999E-2</c:v>
                </c:pt>
                <c:pt idx="5734">
                  <c:v>1.1533E-2</c:v>
                </c:pt>
                <c:pt idx="5735">
                  <c:v>1.2999E-2</c:v>
                </c:pt>
                <c:pt idx="5736">
                  <c:v>9.5802999999999999E-3</c:v>
                </c:pt>
                <c:pt idx="5737">
                  <c:v>8.5287000000000004E-4</c:v>
                </c:pt>
                <c:pt idx="5738">
                  <c:v>-7.7532E-3</c:v>
                </c:pt>
                <c:pt idx="5739">
                  <c:v>-7.7689999999999999E-3</c:v>
                </c:pt>
                <c:pt idx="5740">
                  <c:v>7.6442999999999997E-3</c:v>
                </c:pt>
                <c:pt idx="5741">
                  <c:v>3.7613000000000001E-2</c:v>
                </c:pt>
                <c:pt idx="5742">
                  <c:v>7.3357000000000006E-2</c:v>
                </c:pt>
                <c:pt idx="5743">
                  <c:v>0.10697</c:v>
                </c:pt>
                <c:pt idx="5744">
                  <c:v>0.13786000000000001</c:v>
                </c:pt>
                <c:pt idx="5745">
                  <c:v>0.16625999999999999</c:v>
                </c:pt>
                <c:pt idx="5746">
                  <c:v>0.18317</c:v>
                </c:pt>
                <c:pt idx="5747">
                  <c:v>0.17468</c:v>
                </c:pt>
                <c:pt idx="5748">
                  <c:v>0.13772999999999999</c:v>
                </c:pt>
                <c:pt idx="5749">
                  <c:v>8.6004999999999998E-2</c:v>
                </c:pt>
                <c:pt idx="5750">
                  <c:v>3.7303000000000003E-2</c:v>
                </c:pt>
                <c:pt idx="5751">
                  <c:v>-1.4982000000000001E-3</c:v>
                </c:pt>
                <c:pt idx="5752">
                  <c:v>-3.4984000000000001E-2</c:v>
                </c:pt>
                <c:pt idx="5753">
                  <c:v>-6.8687999999999999E-2</c:v>
                </c:pt>
                <c:pt idx="5754">
                  <c:v>-0.10063</c:v>
                </c:pt>
                <c:pt idx="5755">
                  <c:v>-0.12111</c:v>
                </c:pt>
                <c:pt idx="5756">
                  <c:v>-0.11989</c:v>
                </c:pt>
                <c:pt idx="5757">
                  <c:v>-9.6711000000000005E-2</c:v>
                </c:pt>
                <c:pt idx="5758">
                  <c:v>-6.4440999999999998E-2</c:v>
                </c:pt>
                <c:pt idx="5759">
                  <c:v>-3.6110999999999997E-2</c:v>
                </c:pt>
                <c:pt idx="5760">
                  <c:v>-7.2008000000000003E-3</c:v>
                </c:pt>
                <c:pt idx="5761">
                  <c:v>4.1272999999999997E-2</c:v>
                </c:pt>
                <c:pt idx="5762">
                  <c:v>0.1159</c:v>
                </c:pt>
                <c:pt idx="5763">
                  <c:v>0.19327</c:v>
                </c:pt>
                <c:pt idx="5764">
                  <c:v>0.23905999999999999</c:v>
                </c:pt>
                <c:pt idx="5765">
                  <c:v>0.24424000000000001</c:v>
                </c:pt>
                <c:pt idx="5766">
                  <c:v>0.23380000000000001</c:v>
                </c:pt>
                <c:pt idx="5767">
                  <c:v>0.23843</c:v>
                </c:pt>
                <c:pt idx="5768">
                  <c:v>0.26457999999999998</c:v>
                </c:pt>
                <c:pt idx="5769">
                  <c:v>0.29559999999999997</c:v>
                </c:pt>
                <c:pt idx="5770">
                  <c:v>0.31491999999999998</c:v>
                </c:pt>
                <c:pt idx="5771">
                  <c:v>0.32129000000000002</c:v>
                </c:pt>
                <c:pt idx="5772">
                  <c:v>0.32407999999999998</c:v>
                </c:pt>
                <c:pt idx="5773">
                  <c:v>0.33098</c:v>
                </c:pt>
                <c:pt idx="5774">
                  <c:v>0.34217999999999998</c:v>
                </c:pt>
                <c:pt idx="5775">
                  <c:v>0.35287000000000002</c:v>
                </c:pt>
                <c:pt idx="5776">
                  <c:v>0.35879</c:v>
                </c:pt>
                <c:pt idx="5777">
                  <c:v>0.36016999999999999</c:v>
                </c:pt>
                <c:pt idx="5778">
                  <c:v>0.36119000000000001</c:v>
                </c:pt>
                <c:pt idx="5779">
                  <c:v>0.36525999999999997</c:v>
                </c:pt>
                <c:pt idx="5780">
                  <c:v>0.37051000000000001</c:v>
                </c:pt>
                <c:pt idx="5781">
                  <c:v>0.37142999999999998</c:v>
                </c:pt>
                <c:pt idx="5782">
                  <c:v>0.36612</c:v>
                </c:pt>
                <c:pt idx="5783">
                  <c:v>0.36151</c:v>
                </c:pt>
                <c:pt idx="5784">
                  <c:v>0.36886000000000002</c:v>
                </c:pt>
                <c:pt idx="5785">
                  <c:v>0.39172000000000001</c:v>
                </c:pt>
                <c:pt idx="5786">
                  <c:v>0.41810000000000003</c:v>
                </c:pt>
                <c:pt idx="5787">
                  <c:v>0.42748999999999998</c:v>
                </c:pt>
                <c:pt idx="5788">
                  <c:v>0.40859000000000001</c:v>
                </c:pt>
                <c:pt idx="5789">
                  <c:v>0.36985000000000001</c:v>
                </c:pt>
                <c:pt idx="5790">
                  <c:v>0.33062999999999998</c:v>
                </c:pt>
                <c:pt idx="5791">
                  <c:v>0.30266999999999999</c:v>
                </c:pt>
                <c:pt idx="5792">
                  <c:v>0.28428999999999999</c:v>
                </c:pt>
                <c:pt idx="5793">
                  <c:v>0.27333000000000002</c:v>
                </c:pt>
                <c:pt idx="5794">
                  <c:v>0.27848000000000001</c:v>
                </c:pt>
                <c:pt idx="5795">
                  <c:v>0.30987999999999999</c:v>
                </c:pt>
                <c:pt idx="5796">
                  <c:v>0.35949999999999999</c:v>
                </c:pt>
                <c:pt idx="5797">
                  <c:v>0.40057999999999999</c:v>
                </c:pt>
                <c:pt idx="5798">
                  <c:v>0.41171999999999997</c:v>
                </c:pt>
                <c:pt idx="5799">
                  <c:v>0.39659</c:v>
                </c:pt>
                <c:pt idx="5800">
                  <c:v>0.37467</c:v>
                </c:pt>
                <c:pt idx="5801">
                  <c:v>0.35747000000000001</c:v>
                </c:pt>
                <c:pt idx="5802">
                  <c:v>0.34239999999999998</c:v>
                </c:pt>
                <c:pt idx="5803">
                  <c:v>0.32719999999999999</c:v>
                </c:pt>
                <c:pt idx="5804">
                  <c:v>0.31813999999999998</c:v>
                </c:pt>
                <c:pt idx="5805">
                  <c:v>0.31956000000000001</c:v>
                </c:pt>
                <c:pt idx="5806">
                  <c:v>0.32479000000000002</c:v>
                </c:pt>
                <c:pt idx="5807">
                  <c:v>0.32463999999999998</c:v>
                </c:pt>
                <c:pt idx="5808">
                  <c:v>0.31944</c:v>
                </c:pt>
                <c:pt idx="5809">
                  <c:v>0.31544</c:v>
                </c:pt>
                <c:pt idx="5810">
                  <c:v>0.31374000000000002</c:v>
                </c:pt>
                <c:pt idx="5811">
                  <c:v>0.31019000000000002</c:v>
                </c:pt>
                <c:pt idx="5812">
                  <c:v>0.30229</c:v>
                </c:pt>
                <c:pt idx="5813">
                  <c:v>0.28741</c:v>
                </c:pt>
                <c:pt idx="5814">
                  <c:v>0.25824999999999998</c:v>
                </c:pt>
                <c:pt idx="5815">
                  <c:v>0.2127</c:v>
                </c:pt>
                <c:pt idx="5816">
                  <c:v>0.16797000000000001</c:v>
                </c:pt>
                <c:pt idx="5817">
                  <c:v>0.15075</c:v>
                </c:pt>
                <c:pt idx="5818">
                  <c:v>0.16700000000000001</c:v>
                </c:pt>
                <c:pt idx="5819">
                  <c:v>0.19170999999999999</c:v>
                </c:pt>
                <c:pt idx="5820">
                  <c:v>0.19591</c:v>
                </c:pt>
                <c:pt idx="5821">
                  <c:v>0.1762</c:v>
                </c:pt>
                <c:pt idx="5822">
                  <c:v>0.14985999999999999</c:v>
                </c:pt>
                <c:pt idx="5823">
                  <c:v>0.12942999999999999</c:v>
                </c:pt>
                <c:pt idx="5824">
                  <c:v>0.11344</c:v>
                </c:pt>
                <c:pt idx="5825">
                  <c:v>9.8450999999999997E-2</c:v>
                </c:pt>
                <c:pt idx="5826">
                  <c:v>8.7776999999999994E-2</c:v>
                </c:pt>
                <c:pt idx="5827">
                  <c:v>8.6800000000000002E-2</c:v>
                </c:pt>
                <c:pt idx="5828">
                  <c:v>9.6529000000000004E-2</c:v>
                </c:pt>
                <c:pt idx="5829">
                  <c:v>0.11208</c:v>
                </c:pt>
                <c:pt idx="5830">
                  <c:v>0.12225</c:v>
                </c:pt>
                <c:pt idx="5831">
                  <c:v>0.11342000000000001</c:v>
                </c:pt>
                <c:pt idx="5832">
                  <c:v>8.2312999999999997E-2</c:v>
                </c:pt>
                <c:pt idx="5833">
                  <c:v>4.4303000000000002E-2</c:v>
                </c:pt>
                <c:pt idx="5834">
                  <c:v>1.9917000000000001E-2</c:v>
                </c:pt>
                <c:pt idx="5835">
                  <c:v>1.1971000000000001E-2</c:v>
                </c:pt>
                <c:pt idx="5836">
                  <c:v>4.6016E-3</c:v>
                </c:pt>
                <c:pt idx="5837">
                  <c:v>-1.3228E-2</c:v>
                </c:pt>
                <c:pt idx="5838">
                  <c:v>-3.2487000000000002E-2</c:v>
                </c:pt>
                <c:pt idx="5839">
                  <c:v>-3.6726000000000002E-2</c:v>
                </c:pt>
                <c:pt idx="5840">
                  <c:v>-2.2721000000000002E-2</c:v>
                </c:pt>
                <c:pt idx="5841">
                  <c:v>-3.3538000000000001E-3</c:v>
                </c:pt>
                <c:pt idx="5842">
                  <c:v>5.1371999999999998E-3</c:v>
                </c:pt>
                <c:pt idx="5843">
                  <c:v>-4.6757999999999999E-3</c:v>
                </c:pt>
                <c:pt idx="5844">
                  <c:v>-2.6273000000000001E-2</c:v>
                </c:pt>
                <c:pt idx="5845">
                  <c:v>-4.2743000000000003E-2</c:v>
                </c:pt>
                <c:pt idx="5846">
                  <c:v>-4.1700000000000001E-2</c:v>
                </c:pt>
                <c:pt idx="5847">
                  <c:v>-3.0162999999999999E-2</c:v>
                </c:pt>
                <c:pt idx="5848">
                  <c:v>-2.7102999999999999E-2</c:v>
                </c:pt>
                <c:pt idx="5849">
                  <c:v>-3.7060999999999997E-2</c:v>
                </c:pt>
                <c:pt idx="5850">
                  <c:v>-4.1513000000000001E-2</c:v>
                </c:pt>
                <c:pt idx="5851">
                  <c:v>-2.4851000000000002E-2</c:v>
                </c:pt>
                <c:pt idx="5852">
                  <c:v>1.7422E-3</c:v>
                </c:pt>
                <c:pt idx="5853">
                  <c:v>1.6423E-2</c:v>
                </c:pt>
                <c:pt idx="5854">
                  <c:v>1.9517E-2</c:v>
                </c:pt>
                <c:pt idx="5855">
                  <c:v>3.1959000000000001E-2</c:v>
                </c:pt>
                <c:pt idx="5856">
                  <c:v>6.1474000000000001E-2</c:v>
                </c:pt>
                <c:pt idx="5857">
                  <c:v>8.8857000000000005E-2</c:v>
                </c:pt>
                <c:pt idx="5858">
                  <c:v>9.3853000000000006E-2</c:v>
                </c:pt>
                <c:pt idx="5859">
                  <c:v>7.9653000000000002E-2</c:v>
                </c:pt>
                <c:pt idx="5860">
                  <c:v>6.2736E-2</c:v>
                </c:pt>
                <c:pt idx="5861">
                  <c:v>5.0566E-2</c:v>
                </c:pt>
                <c:pt idx="5862">
                  <c:v>4.0777000000000001E-2</c:v>
                </c:pt>
                <c:pt idx="5863">
                  <c:v>3.3828999999999998E-2</c:v>
                </c:pt>
                <c:pt idx="5864">
                  <c:v>3.3466000000000003E-2</c:v>
                </c:pt>
                <c:pt idx="5865">
                  <c:v>3.8302000000000003E-2</c:v>
                </c:pt>
                <c:pt idx="5866">
                  <c:v>4.3539000000000001E-2</c:v>
                </c:pt>
                <c:pt idx="5867">
                  <c:v>4.8799000000000002E-2</c:v>
                </c:pt>
                <c:pt idx="5868">
                  <c:v>5.5292000000000001E-2</c:v>
                </c:pt>
                <c:pt idx="5869">
                  <c:v>5.8102000000000001E-2</c:v>
                </c:pt>
                <c:pt idx="5870">
                  <c:v>5.1580000000000001E-2</c:v>
                </c:pt>
                <c:pt idx="5871">
                  <c:v>4.1524999999999999E-2</c:v>
                </c:pt>
                <c:pt idx="5872">
                  <c:v>4.1450000000000001E-2</c:v>
                </c:pt>
                <c:pt idx="5873">
                  <c:v>5.4767999999999997E-2</c:v>
                </c:pt>
                <c:pt idx="5874">
                  <c:v>6.9062999999999999E-2</c:v>
                </c:pt>
                <c:pt idx="5875">
                  <c:v>7.0773000000000003E-2</c:v>
                </c:pt>
                <c:pt idx="5876">
                  <c:v>5.9233000000000001E-2</c:v>
                </c:pt>
                <c:pt idx="5877">
                  <c:v>4.4470000000000003E-2</c:v>
                </c:pt>
                <c:pt idx="5878">
                  <c:v>3.7546999999999997E-2</c:v>
                </c:pt>
                <c:pt idx="5879">
                  <c:v>4.4729999999999999E-2</c:v>
                </c:pt>
                <c:pt idx="5880">
                  <c:v>6.4310999999999993E-2</c:v>
                </c:pt>
                <c:pt idx="5881">
                  <c:v>8.6344000000000004E-2</c:v>
                </c:pt>
                <c:pt idx="5882">
                  <c:v>0.10106</c:v>
                </c:pt>
                <c:pt idx="5883">
                  <c:v>0.10928</c:v>
                </c:pt>
                <c:pt idx="5884">
                  <c:v>0.11837</c:v>
                </c:pt>
                <c:pt idx="5885">
                  <c:v>0.12741</c:v>
                </c:pt>
                <c:pt idx="5886">
                  <c:v>0.12642</c:v>
                </c:pt>
                <c:pt idx="5887">
                  <c:v>0.11511</c:v>
                </c:pt>
                <c:pt idx="5888">
                  <c:v>0.11147</c:v>
                </c:pt>
                <c:pt idx="5889">
                  <c:v>0.13095999999999999</c:v>
                </c:pt>
                <c:pt idx="5890">
                  <c:v>0.16278000000000001</c:v>
                </c:pt>
                <c:pt idx="5891">
                  <c:v>0.17895</c:v>
                </c:pt>
                <c:pt idx="5892">
                  <c:v>0.16633999999999999</c:v>
                </c:pt>
                <c:pt idx="5893">
                  <c:v>0.14011999999999999</c:v>
                </c:pt>
                <c:pt idx="5894">
                  <c:v>0.12358</c:v>
                </c:pt>
                <c:pt idx="5895">
                  <c:v>0.12357</c:v>
                </c:pt>
                <c:pt idx="5896">
                  <c:v>0.13055</c:v>
                </c:pt>
                <c:pt idx="5897">
                  <c:v>0.13647999999999999</c:v>
                </c:pt>
                <c:pt idx="5898">
                  <c:v>0.14419000000000001</c:v>
                </c:pt>
                <c:pt idx="5899">
                  <c:v>0.15828999999999999</c:v>
                </c:pt>
                <c:pt idx="5900">
                  <c:v>0.17238000000000001</c:v>
                </c:pt>
                <c:pt idx="5901">
                  <c:v>0.17122999999999999</c:v>
                </c:pt>
                <c:pt idx="5902">
                  <c:v>0.14702000000000001</c:v>
                </c:pt>
                <c:pt idx="5903">
                  <c:v>0.10983999999999999</c:v>
                </c:pt>
                <c:pt idx="5904">
                  <c:v>7.7881000000000006E-2</c:v>
                </c:pt>
                <c:pt idx="5905">
                  <c:v>5.9025000000000001E-2</c:v>
                </c:pt>
                <c:pt idx="5906">
                  <c:v>4.6382E-2</c:v>
                </c:pt>
                <c:pt idx="5907">
                  <c:v>3.0039E-2</c:v>
                </c:pt>
                <c:pt idx="5908">
                  <c:v>5.5564000000000004E-3</c:v>
                </c:pt>
                <c:pt idx="5909">
                  <c:v>-2.8983999999999999E-2</c:v>
                </c:pt>
                <c:pt idx="5910">
                  <c:v>-7.3641999999999999E-2</c:v>
                </c:pt>
                <c:pt idx="5911">
                  <c:v>-0.1193</c:v>
                </c:pt>
                <c:pt idx="5912">
                  <c:v>-0.14937</c:v>
                </c:pt>
                <c:pt idx="5913">
                  <c:v>-0.15690000000000001</c:v>
                </c:pt>
                <c:pt idx="5914">
                  <c:v>-0.15246000000000001</c:v>
                </c:pt>
                <c:pt idx="5915">
                  <c:v>-0.14593999999999999</c:v>
                </c:pt>
                <c:pt idx="5916">
                  <c:v>-0.12986</c:v>
                </c:pt>
                <c:pt idx="5917">
                  <c:v>-9.5346E-2</c:v>
                </c:pt>
                <c:pt idx="5918">
                  <c:v>-5.8845000000000001E-2</c:v>
                </c:pt>
                <c:pt idx="5919">
                  <c:v>-5.2084999999999999E-2</c:v>
                </c:pt>
                <c:pt idx="5920">
                  <c:v>-8.2683000000000006E-2</c:v>
                </c:pt>
                <c:pt idx="5921">
                  <c:v>-0.1234</c:v>
                </c:pt>
                <c:pt idx="5922">
                  <c:v>-0.14903</c:v>
                </c:pt>
                <c:pt idx="5923">
                  <c:v>-0.16722000000000001</c:v>
                </c:pt>
                <c:pt idx="5924">
                  <c:v>-0.19877</c:v>
                </c:pt>
                <c:pt idx="5925">
                  <c:v>-0.24001</c:v>
                </c:pt>
                <c:pt idx="5926">
                  <c:v>-0.26457000000000003</c:v>
                </c:pt>
                <c:pt idx="5927">
                  <c:v>-0.25930999999999998</c:v>
                </c:pt>
                <c:pt idx="5928">
                  <c:v>-0.24043999999999999</c:v>
                </c:pt>
                <c:pt idx="5929">
                  <c:v>-0.23032</c:v>
                </c:pt>
                <c:pt idx="5930">
                  <c:v>-0.23133999999999999</c:v>
                </c:pt>
                <c:pt idx="5931">
                  <c:v>-0.22889999999999999</c:v>
                </c:pt>
                <c:pt idx="5932">
                  <c:v>-0.21076</c:v>
                </c:pt>
                <c:pt idx="5933">
                  <c:v>-0.17635000000000001</c:v>
                </c:pt>
                <c:pt idx="5934">
                  <c:v>-0.13349</c:v>
                </c:pt>
                <c:pt idx="5935">
                  <c:v>-9.4475000000000003E-2</c:v>
                </c:pt>
                <c:pt idx="5936">
                  <c:v>-7.3577000000000004E-2</c:v>
                </c:pt>
                <c:pt idx="5937">
                  <c:v>-8.0489000000000005E-2</c:v>
                </c:pt>
                <c:pt idx="5938">
                  <c:v>-0.11261</c:v>
                </c:pt>
                <c:pt idx="5939">
                  <c:v>-0.15484999999999999</c:v>
                </c:pt>
                <c:pt idx="5940">
                  <c:v>-0.18881999999999999</c:v>
                </c:pt>
                <c:pt idx="5941">
                  <c:v>-0.20383000000000001</c:v>
                </c:pt>
                <c:pt idx="5942">
                  <c:v>-0.20161999999999999</c:v>
                </c:pt>
                <c:pt idx="5943">
                  <c:v>-0.19220999999999999</c:v>
                </c:pt>
                <c:pt idx="5944">
                  <c:v>-0.18620999999999999</c:v>
                </c:pt>
                <c:pt idx="5945">
                  <c:v>-0.19106999999999999</c:v>
                </c:pt>
                <c:pt idx="5946">
                  <c:v>-0.21127000000000001</c:v>
                </c:pt>
                <c:pt idx="5947">
                  <c:v>-0.24504999999999999</c:v>
                </c:pt>
                <c:pt idx="5948">
                  <c:v>-0.27833999999999998</c:v>
                </c:pt>
                <c:pt idx="5949">
                  <c:v>-0.28943999999999998</c:v>
                </c:pt>
                <c:pt idx="5950">
                  <c:v>-0.26878000000000002</c:v>
                </c:pt>
                <c:pt idx="5951">
                  <c:v>-0.23250999999999999</c:v>
                </c:pt>
                <c:pt idx="5952">
                  <c:v>-0.20774999999999999</c:v>
                </c:pt>
                <c:pt idx="5953">
                  <c:v>-0.2041</c:v>
                </c:pt>
                <c:pt idx="5954">
                  <c:v>-0.20746000000000001</c:v>
                </c:pt>
                <c:pt idx="5955">
                  <c:v>-0.20349</c:v>
                </c:pt>
                <c:pt idx="5956">
                  <c:v>-0.19713</c:v>
                </c:pt>
                <c:pt idx="5957">
                  <c:v>-0.20316000000000001</c:v>
                </c:pt>
                <c:pt idx="5958">
                  <c:v>-0.22449</c:v>
                </c:pt>
                <c:pt idx="5959">
                  <c:v>-0.24831</c:v>
                </c:pt>
                <c:pt idx="5960">
                  <c:v>-0.26191999999999999</c:v>
                </c:pt>
                <c:pt idx="5961">
                  <c:v>-0.26590000000000003</c:v>
                </c:pt>
                <c:pt idx="5962">
                  <c:v>-0.27133000000000002</c:v>
                </c:pt>
                <c:pt idx="5963">
                  <c:v>-0.28647</c:v>
                </c:pt>
                <c:pt idx="5964">
                  <c:v>-0.30564000000000002</c:v>
                </c:pt>
                <c:pt idx="5965">
                  <c:v>-0.31078</c:v>
                </c:pt>
                <c:pt idx="5966">
                  <c:v>-0.28770000000000001</c:v>
                </c:pt>
                <c:pt idx="5967">
                  <c:v>-0.24254000000000001</c:v>
                </c:pt>
                <c:pt idx="5968">
                  <c:v>-0.19805</c:v>
                </c:pt>
                <c:pt idx="5969">
                  <c:v>-0.17146</c:v>
                </c:pt>
                <c:pt idx="5970">
                  <c:v>-0.16083</c:v>
                </c:pt>
                <c:pt idx="5971">
                  <c:v>-0.15504000000000001</c:v>
                </c:pt>
                <c:pt idx="5972">
                  <c:v>-0.14892</c:v>
                </c:pt>
                <c:pt idx="5973">
                  <c:v>-0.14266000000000001</c:v>
                </c:pt>
                <c:pt idx="5974">
                  <c:v>-0.13400999999999999</c:v>
                </c:pt>
                <c:pt idx="5975">
                  <c:v>-0.12154</c:v>
                </c:pt>
                <c:pt idx="5976">
                  <c:v>-0.11122</c:v>
                </c:pt>
                <c:pt idx="5977">
                  <c:v>-0.10875</c:v>
                </c:pt>
                <c:pt idx="5978">
                  <c:v>-0.10618</c:v>
                </c:pt>
                <c:pt idx="5979">
                  <c:v>-8.7251999999999996E-2</c:v>
                </c:pt>
                <c:pt idx="5980">
                  <c:v>-4.8711999999999998E-2</c:v>
                </c:pt>
                <c:pt idx="5981">
                  <c:v>-7.8140999999999992E-3</c:v>
                </c:pt>
                <c:pt idx="5982">
                  <c:v>1.5682000000000001E-2</c:v>
                </c:pt>
                <c:pt idx="5983">
                  <c:v>1.9703999999999999E-2</c:v>
                </c:pt>
                <c:pt idx="5984">
                  <c:v>1.9143E-2</c:v>
                </c:pt>
                <c:pt idx="5985">
                  <c:v>2.9454999999999999E-2</c:v>
                </c:pt>
                <c:pt idx="5986">
                  <c:v>5.3772E-2</c:v>
                </c:pt>
                <c:pt idx="5987">
                  <c:v>8.3000000000000004E-2</c:v>
                </c:pt>
                <c:pt idx="5988">
                  <c:v>0.10587000000000001</c:v>
                </c:pt>
                <c:pt idx="5989">
                  <c:v>0.11942</c:v>
                </c:pt>
                <c:pt idx="5990">
                  <c:v>0.12908</c:v>
                </c:pt>
                <c:pt idx="5991">
                  <c:v>0.13822000000000001</c:v>
                </c:pt>
                <c:pt idx="5992">
                  <c:v>0.14263000000000001</c:v>
                </c:pt>
                <c:pt idx="5993">
                  <c:v>0.13955999999999999</c:v>
                </c:pt>
                <c:pt idx="5994">
                  <c:v>0.13649</c:v>
                </c:pt>
                <c:pt idx="5995">
                  <c:v>0.14197000000000001</c:v>
                </c:pt>
                <c:pt idx="5996">
                  <c:v>0.15078</c:v>
                </c:pt>
                <c:pt idx="5997">
                  <c:v>0.14857000000000001</c:v>
                </c:pt>
                <c:pt idx="5998">
                  <c:v>0.13139000000000001</c:v>
                </c:pt>
                <c:pt idx="5999">
                  <c:v>0.11015</c:v>
                </c:pt>
                <c:pt idx="6000">
                  <c:v>9.4646999999999995E-2</c:v>
                </c:pt>
                <c:pt idx="6001">
                  <c:v>8.3835999999999994E-2</c:v>
                </c:pt>
                <c:pt idx="6002">
                  <c:v>7.4968000000000007E-2</c:v>
                </c:pt>
                <c:pt idx="6003">
                  <c:v>7.1365999999999999E-2</c:v>
                </c:pt>
                <c:pt idx="6004">
                  <c:v>7.5454999999999994E-2</c:v>
                </c:pt>
                <c:pt idx="6005">
                  <c:v>8.3082000000000003E-2</c:v>
                </c:pt>
                <c:pt idx="6006">
                  <c:v>9.0911000000000006E-2</c:v>
                </c:pt>
                <c:pt idx="6007">
                  <c:v>0.10137</c:v>
                </c:pt>
                <c:pt idx="6008">
                  <c:v>0.11423</c:v>
                </c:pt>
                <c:pt idx="6009">
                  <c:v>0.12214999999999999</c:v>
                </c:pt>
                <c:pt idx="6010">
                  <c:v>0.12214</c:v>
                </c:pt>
                <c:pt idx="6011">
                  <c:v>0.12335</c:v>
                </c:pt>
                <c:pt idx="6012">
                  <c:v>0.13372999999999999</c:v>
                </c:pt>
                <c:pt idx="6013">
                  <c:v>0.14627000000000001</c:v>
                </c:pt>
                <c:pt idx="6014">
                  <c:v>0.14976999999999999</c:v>
                </c:pt>
                <c:pt idx="6015">
                  <c:v>0.14712</c:v>
                </c:pt>
                <c:pt idx="6016">
                  <c:v>0.15</c:v>
                </c:pt>
                <c:pt idx="6017">
                  <c:v>0.15895999999999999</c:v>
                </c:pt>
                <c:pt idx="6018">
                  <c:v>0.16439000000000001</c:v>
                </c:pt>
                <c:pt idx="6019">
                  <c:v>0.16769000000000001</c:v>
                </c:pt>
                <c:pt idx="6020">
                  <c:v>0.18523000000000001</c:v>
                </c:pt>
                <c:pt idx="6021">
                  <c:v>0.22381999999999999</c:v>
                </c:pt>
                <c:pt idx="6022">
                  <c:v>0.26395999999999997</c:v>
                </c:pt>
                <c:pt idx="6023">
                  <c:v>0.27806999999999998</c:v>
                </c:pt>
                <c:pt idx="6024">
                  <c:v>0.25940000000000002</c:v>
                </c:pt>
                <c:pt idx="6025">
                  <c:v>0.22425</c:v>
                </c:pt>
                <c:pt idx="6026">
                  <c:v>0.18956999999999999</c:v>
                </c:pt>
                <c:pt idx="6027">
                  <c:v>0.15859999999999999</c:v>
                </c:pt>
                <c:pt idx="6028">
                  <c:v>0.12870999999999999</c:v>
                </c:pt>
                <c:pt idx="6029">
                  <c:v>0.10428</c:v>
                </c:pt>
                <c:pt idx="6030">
                  <c:v>9.5780000000000004E-2</c:v>
                </c:pt>
                <c:pt idx="6031">
                  <c:v>0.10842</c:v>
                </c:pt>
                <c:pt idx="6032">
                  <c:v>0.13533999999999999</c:v>
                </c:pt>
                <c:pt idx="6033">
                  <c:v>0.16234000000000001</c:v>
                </c:pt>
                <c:pt idx="6034">
                  <c:v>0.17796000000000001</c:v>
                </c:pt>
                <c:pt idx="6035">
                  <c:v>0.18007000000000001</c:v>
                </c:pt>
                <c:pt idx="6036">
                  <c:v>0.17480999999999999</c:v>
                </c:pt>
                <c:pt idx="6037">
                  <c:v>0.17004</c:v>
                </c:pt>
                <c:pt idx="6038">
                  <c:v>0.16814000000000001</c:v>
                </c:pt>
                <c:pt idx="6039">
                  <c:v>0.16483999999999999</c:v>
                </c:pt>
                <c:pt idx="6040">
                  <c:v>0.15673999999999999</c:v>
                </c:pt>
                <c:pt idx="6041">
                  <c:v>0.15029000000000001</c:v>
                </c:pt>
                <c:pt idx="6042">
                  <c:v>0.15801000000000001</c:v>
                </c:pt>
                <c:pt idx="6043">
                  <c:v>0.18098</c:v>
                </c:pt>
                <c:pt idx="6044">
                  <c:v>0.19938</c:v>
                </c:pt>
                <c:pt idx="6045">
                  <c:v>0.19026999999999999</c:v>
                </c:pt>
                <c:pt idx="6046">
                  <c:v>0.15528</c:v>
                </c:pt>
                <c:pt idx="6047">
                  <c:v>0.12016</c:v>
                </c:pt>
                <c:pt idx="6048">
                  <c:v>0.10302</c:v>
                </c:pt>
                <c:pt idx="6049">
                  <c:v>9.4161999999999996E-2</c:v>
                </c:pt>
                <c:pt idx="6050">
                  <c:v>7.6175999999999994E-2</c:v>
                </c:pt>
                <c:pt idx="6051">
                  <c:v>5.3005999999999998E-2</c:v>
                </c:pt>
                <c:pt idx="6052">
                  <c:v>4.2540000000000001E-2</c:v>
                </c:pt>
                <c:pt idx="6053">
                  <c:v>4.4179999999999997E-2</c:v>
                </c:pt>
                <c:pt idx="6054">
                  <c:v>3.3263000000000001E-2</c:v>
                </c:pt>
                <c:pt idx="6055">
                  <c:v>-5.6794000000000002E-3</c:v>
                </c:pt>
                <c:pt idx="6056">
                  <c:v>-5.3931E-2</c:v>
                </c:pt>
                <c:pt idx="6057">
                  <c:v>-7.7435000000000004E-2</c:v>
                </c:pt>
                <c:pt idx="6058">
                  <c:v>-6.3494999999999996E-2</c:v>
                </c:pt>
                <c:pt idx="6059">
                  <c:v>-2.9568000000000001E-2</c:v>
                </c:pt>
                <c:pt idx="6060">
                  <c:v>-8.4676E-4</c:v>
                </c:pt>
                <c:pt idx="6061">
                  <c:v>1.0385E-2</c:v>
                </c:pt>
                <c:pt idx="6062">
                  <c:v>4.3924000000000003E-3</c:v>
                </c:pt>
                <c:pt idx="6063">
                  <c:v>-1.5886000000000001E-2</c:v>
                </c:pt>
                <c:pt idx="6064">
                  <c:v>-4.7752000000000003E-2</c:v>
                </c:pt>
                <c:pt idx="6065">
                  <c:v>-8.4196999999999994E-2</c:v>
                </c:pt>
                <c:pt idx="6066">
                  <c:v>-0.11212999999999999</c:v>
                </c:pt>
                <c:pt idx="6067">
                  <c:v>-0.12003999999999999</c:v>
                </c:pt>
                <c:pt idx="6068">
                  <c:v>-0.10969</c:v>
                </c:pt>
                <c:pt idx="6069">
                  <c:v>-9.7453999999999999E-2</c:v>
                </c:pt>
                <c:pt idx="6070">
                  <c:v>-9.9172999999999997E-2</c:v>
                </c:pt>
                <c:pt idx="6071">
                  <c:v>-0.11368</c:v>
                </c:pt>
                <c:pt idx="6072">
                  <c:v>-0.12504999999999999</c:v>
                </c:pt>
                <c:pt idx="6073">
                  <c:v>-0.12045</c:v>
                </c:pt>
                <c:pt idx="6074">
                  <c:v>-0.10120999999999999</c:v>
                </c:pt>
                <c:pt idx="6075">
                  <c:v>-7.8718999999999997E-2</c:v>
                </c:pt>
                <c:pt idx="6076">
                  <c:v>-6.6977999999999996E-2</c:v>
                </c:pt>
                <c:pt idx="6077">
                  <c:v>-7.7353000000000005E-2</c:v>
                </c:pt>
                <c:pt idx="6078">
                  <c:v>-0.10847</c:v>
                </c:pt>
                <c:pt idx="6079">
                  <c:v>-0.13825999999999999</c:v>
                </c:pt>
                <c:pt idx="6080">
                  <c:v>-0.13880999999999999</c:v>
                </c:pt>
                <c:pt idx="6081">
                  <c:v>-0.1065</c:v>
                </c:pt>
                <c:pt idx="6082">
                  <c:v>-6.7960999999999994E-2</c:v>
                </c:pt>
                <c:pt idx="6083">
                  <c:v>-4.8882000000000002E-2</c:v>
                </c:pt>
                <c:pt idx="6084">
                  <c:v>-4.6810999999999998E-2</c:v>
                </c:pt>
                <c:pt idx="6085">
                  <c:v>-4.2706000000000001E-2</c:v>
                </c:pt>
                <c:pt idx="6086">
                  <c:v>-2.6512000000000001E-2</c:v>
                </c:pt>
                <c:pt idx="6087">
                  <c:v>1.6113E-3</c:v>
                </c:pt>
                <c:pt idx="6088">
                  <c:v>4.3290000000000002E-2</c:v>
                </c:pt>
                <c:pt idx="6089">
                  <c:v>9.6433000000000005E-2</c:v>
                </c:pt>
                <c:pt idx="6090">
                  <c:v>0.14513000000000001</c:v>
                </c:pt>
                <c:pt idx="6091">
                  <c:v>0.17610000000000001</c:v>
                </c:pt>
                <c:pt idx="6092">
                  <c:v>0.20251</c:v>
                </c:pt>
                <c:pt idx="6093">
                  <c:v>0.24972</c:v>
                </c:pt>
                <c:pt idx="6094">
                  <c:v>0.31567000000000001</c:v>
                </c:pt>
                <c:pt idx="6095">
                  <c:v>0.36781999999999998</c:v>
                </c:pt>
                <c:pt idx="6096">
                  <c:v>0.38636999999999999</c:v>
                </c:pt>
                <c:pt idx="6097">
                  <c:v>0.39002999999999999</c:v>
                </c:pt>
                <c:pt idx="6098">
                  <c:v>0.40732000000000002</c:v>
                </c:pt>
                <c:pt idx="6099">
                  <c:v>0.43956000000000001</c:v>
                </c:pt>
                <c:pt idx="6100">
                  <c:v>0.46761999999999998</c:v>
                </c:pt>
                <c:pt idx="6101">
                  <c:v>0.48218</c:v>
                </c:pt>
                <c:pt idx="6102">
                  <c:v>0.48899999999999999</c:v>
                </c:pt>
                <c:pt idx="6103">
                  <c:v>0.49082999999999999</c:v>
                </c:pt>
                <c:pt idx="6104">
                  <c:v>0.48302</c:v>
                </c:pt>
                <c:pt idx="6105">
                  <c:v>0.46866999999999998</c:v>
                </c:pt>
                <c:pt idx="6106">
                  <c:v>0.46489999999999998</c:v>
                </c:pt>
                <c:pt idx="6107">
                  <c:v>0.48770000000000002</c:v>
                </c:pt>
                <c:pt idx="6108">
                  <c:v>0.53519000000000005</c:v>
                </c:pt>
                <c:pt idx="6109">
                  <c:v>0.58806999999999998</c:v>
                </c:pt>
                <c:pt idx="6110">
                  <c:v>0.62490999999999997</c:v>
                </c:pt>
                <c:pt idx="6111">
                  <c:v>0.63729999999999998</c:v>
                </c:pt>
                <c:pt idx="6112">
                  <c:v>0.63185000000000002</c:v>
                </c:pt>
                <c:pt idx="6113">
                  <c:v>0.61806000000000005</c:v>
                </c:pt>
                <c:pt idx="6114">
                  <c:v>0.59801000000000004</c:v>
                </c:pt>
                <c:pt idx="6115">
                  <c:v>0.57279000000000002</c:v>
                </c:pt>
                <c:pt idx="6116">
                  <c:v>0.55472999999999995</c:v>
                </c:pt>
                <c:pt idx="6117">
                  <c:v>0.56072999999999995</c:v>
                </c:pt>
                <c:pt idx="6118">
                  <c:v>0.59055999999999997</c:v>
                </c:pt>
                <c:pt idx="6119">
                  <c:v>0.62295999999999996</c:v>
                </c:pt>
                <c:pt idx="6120">
                  <c:v>0.63885999999999998</c:v>
                </c:pt>
                <c:pt idx="6121">
                  <c:v>0.63951000000000002</c:v>
                </c:pt>
                <c:pt idx="6122">
                  <c:v>0.63495999999999997</c:v>
                </c:pt>
                <c:pt idx="6123">
                  <c:v>0.62475999999999998</c:v>
                </c:pt>
                <c:pt idx="6124">
                  <c:v>0.60031000000000001</c:v>
                </c:pt>
                <c:pt idx="6125">
                  <c:v>0.56062000000000001</c:v>
                </c:pt>
                <c:pt idx="6126">
                  <c:v>0.51512000000000002</c:v>
                </c:pt>
                <c:pt idx="6127">
                  <c:v>0.47332000000000002</c:v>
                </c:pt>
                <c:pt idx="6128">
                  <c:v>0.43953999999999999</c:v>
                </c:pt>
                <c:pt idx="6129">
                  <c:v>0.41610999999999998</c:v>
                </c:pt>
                <c:pt idx="6130">
                  <c:v>0.40489000000000003</c:v>
                </c:pt>
                <c:pt idx="6131">
                  <c:v>0.40572000000000003</c:v>
                </c:pt>
                <c:pt idx="6132">
                  <c:v>0.41682999999999998</c:v>
                </c:pt>
                <c:pt idx="6133">
                  <c:v>0.43436999999999998</c:v>
                </c:pt>
                <c:pt idx="6134">
                  <c:v>0.44872000000000001</c:v>
                </c:pt>
                <c:pt idx="6135">
                  <c:v>0.44616</c:v>
                </c:pt>
                <c:pt idx="6136">
                  <c:v>0.41983999999999999</c:v>
                </c:pt>
                <c:pt idx="6137">
                  <c:v>0.37706000000000001</c:v>
                </c:pt>
                <c:pt idx="6138">
                  <c:v>0.33230999999999999</c:v>
                </c:pt>
                <c:pt idx="6139">
                  <c:v>0.29580000000000001</c:v>
                </c:pt>
                <c:pt idx="6140">
                  <c:v>0.27015</c:v>
                </c:pt>
                <c:pt idx="6141">
                  <c:v>0.25247999999999998</c:v>
                </c:pt>
                <c:pt idx="6142">
                  <c:v>0.23544999999999999</c:v>
                </c:pt>
                <c:pt idx="6143">
                  <c:v>0.21168000000000001</c:v>
                </c:pt>
                <c:pt idx="6144">
                  <c:v>0.18229999999999999</c:v>
                </c:pt>
                <c:pt idx="6145">
                  <c:v>0.15790999999999999</c:v>
                </c:pt>
                <c:pt idx="6146">
                  <c:v>0.14732999999999999</c:v>
                </c:pt>
                <c:pt idx="6147">
                  <c:v>0.14807000000000001</c:v>
                </c:pt>
                <c:pt idx="6148">
                  <c:v>0.14965999999999999</c:v>
                </c:pt>
                <c:pt idx="6149">
                  <c:v>0.14219000000000001</c:v>
                </c:pt>
                <c:pt idx="6150">
                  <c:v>0.12168</c:v>
                </c:pt>
                <c:pt idx="6151">
                  <c:v>9.4605999999999996E-2</c:v>
                </c:pt>
                <c:pt idx="6152">
                  <c:v>7.8104000000000007E-2</c:v>
                </c:pt>
                <c:pt idx="6153">
                  <c:v>8.6071999999999996E-2</c:v>
                </c:pt>
                <c:pt idx="6154">
                  <c:v>0.11199000000000001</c:v>
                </c:pt>
                <c:pt idx="6155">
                  <c:v>0.13544999999999999</c:v>
                </c:pt>
                <c:pt idx="6156">
                  <c:v>0.14849999999999999</c:v>
                </c:pt>
                <c:pt idx="6157">
                  <c:v>0.16213</c:v>
                </c:pt>
                <c:pt idx="6158">
                  <c:v>0.18046999999999999</c:v>
                </c:pt>
                <c:pt idx="6159">
                  <c:v>0.18565000000000001</c:v>
                </c:pt>
                <c:pt idx="6160">
                  <c:v>0.16306000000000001</c:v>
                </c:pt>
                <c:pt idx="6161">
                  <c:v>0.12905</c:v>
                </c:pt>
                <c:pt idx="6162">
                  <c:v>0.11387</c:v>
                </c:pt>
                <c:pt idx="6163">
                  <c:v>0.12268</c:v>
                </c:pt>
                <c:pt idx="6164">
                  <c:v>0.13325999999999999</c:v>
                </c:pt>
                <c:pt idx="6165">
                  <c:v>0.13141</c:v>
                </c:pt>
                <c:pt idx="6166">
                  <c:v>0.12923999999999999</c:v>
                </c:pt>
                <c:pt idx="6167">
                  <c:v>0.14302000000000001</c:v>
                </c:pt>
                <c:pt idx="6168">
                  <c:v>0.16944000000000001</c:v>
                </c:pt>
                <c:pt idx="6169">
                  <c:v>0.19305</c:v>
                </c:pt>
                <c:pt idx="6170">
                  <c:v>0.20608000000000001</c:v>
                </c:pt>
                <c:pt idx="6171">
                  <c:v>0.21054999999999999</c:v>
                </c:pt>
                <c:pt idx="6172">
                  <c:v>0.20760000000000001</c:v>
                </c:pt>
                <c:pt idx="6173">
                  <c:v>0.19655</c:v>
                </c:pt>
                <c:pt idx="6174">
                  <c:v>0.18310000000000001</c:v>
                </c:pt>
                <c:pt idx="6175">
                  <c:v>0.17876</c:v>
                </c:pt>
                <c:pt idx="6176">
                  <c:v>0.18812000000000001</c:v>
                </c:pt>
                <c:pt idx="6177">
                  <c:v>0.20018</c:v>
                </c:pt>
                <c:pt idx="6178">
                  <c:v>0.19605</c:v>
                </c:pt>
                <c:pt idx="6179">
                  <c:v>0.16575999999999999</c:v>
                </c:pt>
                <c:pt idx="6180">
                  <c:v>0.11784</c:v>
                </c:pt>
                <c:pt idx="6181">
                  <c:v>7.2901999999999995E-2</c:v>
                </c:pt>
                <c:pt idx="6182">
                  <c:v>4.7431000000000001E-2</c:v>
                </c:pt>
                <c:pt idx="6183">
                  <c:v>4.1702999999999997E-2</c:v>
                </c:pt>
                <c:pt idx="6184">
                  <c:v>4.1347000000000002E-2</c:v>
                </c:pt>
                <c:pt idx="6185">
                  <c:v>2.9801000000000001E-2</c:v>
                </c:pt>
                <c:pt idx="6186">
                  <c:v>7.8542E-4</c:v>
                </c:pt>
                <c:pt idx="6187">
                  <c:v>-3.8386999999999998E-2</c:v>
                </c:pt>
                <c:pt idx="6188">
                  <c:v>-7.3397000000000004E-2</c:v>
                </c:pt>
                <c:pt idx="6189">
                  <c:v>-9.2951000000000006E-2</c:v>
                </c:pt>
                <c:pt idx="6190">
                  <c:v>-9.5605999999999997E-2</c:v>
                </c:pt>
                <c:pt idx="6191">
                  <c:v>-9.1072E-2</c:v>
                </c:pt>
                <c:pt idx="6192">
                  <c:v>-9.5198000000000005E-2</c:v>
                </c:pt>
                <c:pt idx="6193">
                  <c:v>-0.11767</c:v>
                </c:pt>
                <c:pt idx="6194">
                  <c:v>-0.14957000000000001</c:v>
                </c:pt>
                <c:pt idx="6195">
                  <c:v>-0.16796</c:v>
                </c:pt>
                <c:pt idx="6196">
                  <c:v>-0.16105</c:v>
                </c:pt>
                <c:pt idx="6197">
                  <c:v>-0.14566999999999999</c:v>
                </c:pt>
                <c:pt idx="6198">
                  <c:v>-0.14760000000000001</c:v>
                </c:pt>
                <c:pt idx="6199">
                  <c:v>-0.16561000000000001</c:v>
                </c:pt>
                <c:pt idx="6200">
                  <c:v>-0.17207</c:v>
                </c:pt>
                <c:pt idx="6201">
                  <c:v>-0.15503</c:v>
                </c:pt>
                <c:pt idx="6202">
                  <c:v>-0.14121</c:v>
                </c:pt>
                <c:pt idx="6203">
                  <c:v>-0.16325999999999999</c:v>
                </c:pt>
                <c:pt idx="6204">
                  <c:v>-0.21872</c:v>
                </c:pt>
                <c:pt idx="6205">
                  <c:v>-0.27904000000000001</c:v>
                </c:pt>
                <c:pt idx="6206">
                  <c:v>-0.32704</c:v>
                </c:pt>
                <c:pt idx="6207">
                  <c:v>-0.36314999999999997</c:v>
                </c:pt>
                <c:pt idx="6208">
                  <c:v>-0.38356000000000001</c:v>
                </c:pt>
                <c:pt idx="6209">
                  <c:v>-0.38063999999999998</c:v>
                </c:pt>
                <c:pt idx="6210">
                  <c:v>-0.36597000000000002</c:v>
                </c:pt>
                <c:pt idx="6211">
                  <c:v>-0.36557000000000001</c:v>
                </c:pt>
                <c:pt idx="6212">
                  <c:v>-0.38453999999999999</c:v>
                </c:pt>
                <c:pt idx="6213">
                  <c:v>-0.39950000000000002</c:v>
                </c:pt>
                <c:pt idx="6214">
                  <c:v>-0.39534000000000002</c:v>
                </c:pt>
                <c:pt idx="6215">
                  <c:v>-0.38612999999999997</c:v>
                </c:pt>
                <c:pt idx="6216">
                  <c:v>-0.38532</c:v>
                </c:pt>
                <c:pt idx="6217">
                  <c:v>-0.37769999999999998</c:v>
                </c:pt>
                <c:pt idx="6218">
                  <c:v>-0.34350000000000003</c:v>
                </c:pt>
                <c:pt idx="6219">
                  <c:v>-0.29592000000000002</c:v>
                </c:pt>
                <c:pt idx="6220">
                  <c:v>-0.26879999999999998</c:v>
                </c:pt>
                <c:pt idx="6221">
                  <c:v>-0.27199000000000001</c:v>
                </c:pt>
                <c:pt idx="6222">
                  <c:v>-0.28179999999999999</c:v>
                </c:pt>
                <c:pt idx="6223">
                  <c:v>-0.27661000000000002</c:v>
                </c:pt>
                <c:pt idx="6224">
                  <c:v>-0.26201000000000002</c:v>
                </c:pt>
                <c:pt idx="6225">
                  <c:v>-0.25528000000000001</c:v>
                </c:pt>
                <c:pt idx="6226">
                  <c:v>-0.26083000000000001</c:v>
                </c:pt>
                <c:pt idx="6227">
                  <c:v>-0.27023999999999998</c:v>
                </c:pt>
                <c:pt idx="6228">
                  <c:v>-0.27628000000000003</c:v>
                </c:pt>
                <c:pt idx="6229">
                  <c:v>-0.27637</c:v>
                </c:pt>
                <c:pt idx="6230">
                  <c:v>-0.26746999999999999</c:v>
                </c:pt>
                <c:pt idx="6231">
                  <c:v>-0.24804000000000001</c:v>
                </c:pt>
                <c:pt idx="6232">
                  <c:v>-0.22478000000000001</c:v>
                </c:pt>
                <c:pt idx="6233">
                  <c:v>-0.2092</c:v>
                </c:pt>
                <c:pt idx="6234">
                  <c:v>-0.20430999999999999</c:v>
                </c:pt>
                <c:pt idx="6235">
                  <c:v>-0.20004</c:v>
                </c:pt>
                <c:pt idx="6236">
                  <c:v>-0.18704000000000001</c:v>
                </c:pt>
                <c:pt idx="6237">
                  <c:v>-0.17133000000000001</c:v>
                </c:pt>
                <c:pt idx="6238">
                  <c:v>-0.16717000000000001</c:v>
                </c:pt>
                <c:pt idx="6239">
                  <c:v>-0.17474999999999999</c:v>
                </c:pt>
                <c:pt idx="6240">
                  <c:v>-0.17457</c:v>
                </c:pt>
                <c:pt idx="6241">
                  <c:v>-0.15017</c:v>
                </c:pt>
                <c:pt idx="6242">
                  <c:v>-0.10957</c:v>
                </c:pt>
                <c:pt idx="6243">
                  <c:v>-7.5731999999999994E-2</c:v>
                </c:pt>
                <c:pt idx="6244">
                  <c:v>-5.9914000000000002E-2</c:v>
                </c:pt>
                <c:pt idx="6245">
                  <c:v>-5.3799E-2</c:v>
                </c:pt>
                <c:pt idx="6246">
                  <c:v>-4.5380999999999998E-2</c:v>
                </c:pt>
                <c:pt idx="6247">
                  <c:v>-3.2013E-2</c:v>
                </c:pt>
                <c:pt idx="6248">
                  <c:v>-1.7468999999999998E-2</c:v>
                </c:pt>
                <c:pt idx="6249">
                  <c:v>-6.6909999999999999E-3</c:v>
                </c:pt>
                <c:pt idx="6250">
                  <c:v>-6.7245999999999998E-3</c:v>
                </c:pt>
                <c:pt idx="6251">
                  <c:v>-2.3764E-2</c:v>
                </c:pt>
                <c:pt idx="6252">
                  <c:v>-5.3085E-2</c:v>
                </c:pt>
                <c:pt idx="6253">
                  <c:v>-7.6748999999999998E-2</c:v>
                </c:pt>
                <c:pt idx="6254">
                  <c:v>-7.7525999999999998E-2</c:v>
                </c:pt>
                <c:pt idx="6255">
                  <c:v>-5.5538999999999998E-2</c:v>
                </c:pt>
                <c:pt idx="6256">
                  <c:v>-3.0152999999999999E-2</c:v>
                </c:pt>
                <c:pt idx="6257">
                  <c:v>-2.5114000000000001E-2</c:v>
                </c:pt>
                <c:pt idx="6258">
                  <c:v>-4.8522999999999997E-2</c:v>
                </c:pt>
                <c:pt idx="6259">
                  <c:v>-8.4065000000000001E-2</c:v>
                </c:pt>
                <c:pt idx="6260">
                  <c:v>-0.10469000000000001</c:v>
                </c:pt>
                <c:pt idx="6261">
                  <c:v>-9.9184999999999995E-2</c:v>
                </c:pt>
                <c:pt idx="6262">
                  <c:v>-8.2868999999999998E-2</c:v>
                </c:pt>
                <c:pt idx="6263">
                  <c:v>-7.9015000000000002E-2</c:v>
                </c:pt>
                <c:pt idx="6264">
                  <c:v>-9.4688999999999995E-2</c:v>
                </c:pt>
                <c:pt idx="6265">
                  <c:v>-0.1197</c:v>
                </c:pt>
                <c:pt idx="6266">
                  <c:v>-0.14169999999999999</c:v>
                </c:pt>
                <c:pt idx="6267">
                  <c:v>-0.15264</c:v>
                </c:pt>
                <c:pt idx="6268">
                  <c:v>-0.14693000000000001</c:v>
                </c:pt>
                <c:pt idx="6269">
                  <c:v>-0.12736</c:v>
                </c:pt>
                <c:pt idx="6270">
                  <c:v>-0.11201</c:v>
                </c:pt>
                <c:pt idx="6271">
                  <c:v>-0.12218</c:v>
                </c:pt>
                <c:pt idx="6272">
                  <c:v>-0.15986</c:v>
                </c:pt>
                <c:pt idx="6273">
                  <c:v>-0.20524000000000001</c:v>
                </c:pt>
                <c:pt idx="6274">
                  <c:v>-0.23713000000000001</c:v>
                </c:pt>
                <c:pt idx="6275">
                  <c:v>-0.24861</c:v>
                </c:pt>
                <c:pt idx="6276">
                  <c:v>-0.24404999999999999</c:v>
                </c:pt>
                <c:pt idx="6277">
                  <c:v>-0.23171</c:v>
                </c:pt>
                <c:pt idx="6278">
                  <c:v>-0.22005</c:v>
                </c:pt>
                <c:pt idx="6279">
                  <c:v>-0.21151</c:v>
                </c:pt>
                <c:pt idx="6280">
                  <c:v>-0.19716</c:v>
                </c:pt>
                <c:pt idx="6281">
                  <c:v>-0.16449</c:v>
                </c:pt>
                <c:pt idx="6282">
                  <c:v>-0.11161</c:v>
                </c:pt>
                <c:pt idx="6283">
                  <c:v>-4.8769E-2</c:v>
                </c:pt>
                <c:pt idx="6284">
                  <c:v>1.0224E-2</c:v>
                </c:pt>
                <c:pt idx="6285">
                  <c:v>5.0379E-2</c:v>
                </c:pt>
                <c:pt idx="6286">
                  <c:v>5.7280999999999999E-2</c:v>
                </c:pt>
                <c:pt idx="6287">
                  <c:v>3.2597000000000001E-2</c:v>
                </c:pt>
                <c:pt idx="6288">
                  <c:v>5.6547000000000004E-3</c:v>
                </c:pt>
                <c:pt idx="6289">
                  <c:v>1.2005999999999999E-2</c:v>
                </c:pt>
                <c:pt idx="6290">
                  <c:v>5.7244999999999997E-2</c:v>
                </c:pt>
                <c:pt idx="6291">
                  <c:v>0.11506</c:v>
                </c:pt>
                <c:pt idx="6292">
                  <c:v>0.16100999999999999</c:v>
                </c:pt>
                <c:pt idx="6293">
                  <c:v>0.19177</c:v>
                </c:pt>
                <c:pt idx="6294">
                  <c:v>0.21095</c:v>
                </c:pt>
                <c:pt idx="6295">
                  <c:v>0.21851999999999999</c:v>
                </c:pt>
                <c:pt idx="6296">
                  <c:v>0.22295999999999999</c:v>
                </c:pt>
                <c:pt idx="6297">
                  <c:v>0.24257000000000001</c:v>
                </c:pt>
                <c:pt idx="6298">
                  <c:v>0.27928999999999998</c:v>
                </c:pt>
                <c:pt idx="6299">
                  <c:v>0.30637999999999999</c:v>
                </c:pt>
                <c:pt idx="6300">
                  <c:v>0.29927999999999999</c:v>
                </c:pt>
                <c:pt idx="6301">
                  <c:v>0.26838000000000001</c:v>
                </c:pt>
                <c:pt idx="6302">
                  <c:v>0.24440000000000001</c:v>
                </c:pt>
                <c:pt idx="6303">
                  <c:v>0.23902000000000001</c:v>
                </c:pt>
                <c:pt idx="6304">
                  <c:v>0.23748</c:v>
                </c:pt>
                <c:pt idx="6305">
                  <c:v>0.22667999999999999</c:v>
                </c:pt>
                <c:pt idx="6306">
                  <c:v>0.21264</c:v>
                </c:pt>
                <c:pt idx="6307">
                  <c:v>0.20810999999999999</c:v>
                </c:pt>
                <c:pt idx="6308">
                  <c:v>0.21632999999999999</c:v>
                </c:pt>
                <c:pt idx="6309">
                  <c:v>0.23244000000000001</c:v>
                </c:pt>
                <c:pt idx="6310">
                  <c:v>0.25220999999999999</c:v>
                </c:pt>
                <c:pt idx="6311">
                  <c:v>0.27354000000000001</c:v>
                </c:pt>
                <c:pt idx="6312">
                  <c:v>0.29294999999999999</c:v>
                </c:pt>
                <c:pt idx="6313">
                  <c:v>0.30447999999999997</c:v>
                </c:pt>
                <c:pt idx="6314">
                  <c:v>0.30192000000000002</c:v>
                </c:pt>
                <c:pt idx="6315">
                  <c:v>0.28258</c:v>
                </c:pt>
                <c:pt idx="6316">
                  <c:v>0.24942</c:v>
                </c:pt>
                <c:pt idx="6317">
                  <c:v>0.20838000000000001</c:v>
                </c:pt>
                <c:pt idx="6318">
                  <c:v>0.16392999999999999</c:v>
                </c:pt>
                <c:pt idx="6319">
                  <c:v>0.12002</c:v>
                </c:pt>
                <c:pt idx="6320">
                  <c:v>8.3939E-2</c:v>
                </c:pt>
                <c:pt idx="6321">
                  <c:v>6.3056000000000001E-2</c:v>
                </c:pt>
                <c:pt idx="6322">
                  <c:v>5.6356000000000003E-2</c:v>
                </c:pt>
                <c:pt idx="6323">
                  <c:v>5.5569E-2</c:v>
                </c:pt>
                <c:pt idx="6324">
                  <c:v>5.6501000000000003E-2</c:v>
                </c:pt>
                <c:pt idx="6325">
                  <c:v>6.2650999999999998E-2</c:v>
                </c:pt>
                <c:pt idx="6326">
                  <c:v>7.5889999999999999E-2</c:v>
                </c:pt>
                <c:pt idx="6327">
                  <c:v>9.2157000000000003E-2</c:v>
                </c:pt>
                <c:pt idx="6328">
                  <c:v>0.10983999999999999</c:v>
                </c:pt>
                <c:pt idx="6329">
                  <c:v>0.13234000000000001</c:v>
                </c:pt>
                <c:pt idx="6330">
                  <c:v>0.15551999999999999</c:v>
                </c:pt>
                <c:pt idx="6331">
                  <c:v>0.16216</c:v>
                </c:pt>
                <c:pt idx="6332">
                  <c:v>0.14002999999999999</c:v>
                </c:pt>
                <c:pt idx="6333">
                  <c:v>0.10069</c:v>
                </c:pt>
                <c:pt idx="6334">
                  <c:v>7.0120000000000002E-2</c:v>
                </c:pt>
                <c:pt idx="6335">
                  <c:v>6.3159999999999994E-2</c:v>
                </c:pt>
                <c:pt idx="6336">
                  <c:v>7.5535000000000005E-2</c:v>
                </c:pt>
                <c:pt idx="6337">
                  <c:v>9.7326999999999997E-2</c:v>
                </c:pt>
                <c:pt idx="6338">
                  <c:v>0.12275999999999999</c:v>
                </c:pt>
                <c:pt idx="6339">
                  <c:v>0.14596000000000001</c:v>
                </c:pt>
                <c:pt idx="6340">
                  <c:v>0.15795999999999999</c:v>
                </c:pt>
                <c:pt idx="6341">
                  <c:v>0.15393000000000001</c:v>
                </c:pt>
                <c:pt idx="6342">
                  <c:v>0.13888</c:v>
                </c:pt>
                <c:pt idx="6343">
                  <c:v>0.12203</c:v>
                </c:pt>
                <c:pt idx="6344">
                  <c:v>0.10717</c:v>
                </c:pt>
                <c:pt idx="6345">
                  <c:v>9.0416999999999997E-2</c:v>
                </c:pt>
                <c:pt idx="6346">
                  <c:v>6.6447999999999993E-2</c:v>
                </c:pt>
                <c:pt idx="6347">
                  <c:v>3.6164000000000002E-2</c:v>
                </c:pt>
                <c:pt idx="6348">
                  <c:v>8.0952999999999997E-3</c:v>
                </c:pt>
                <c:pt idx="6349">
                  <c:v>-8.9201000000000003E-3</c:v>
                </c:pt>
                <c:pt idx="6350">
                  <c:v>-1.4865E-2</c:v>
                </c:pt>
                <c:pt idx="6351">
                  <c:v>-1.8169000000000001E-2</c:v>
                </c:pt>
                <c:pt idx="6352">
                  <c:v>-2.5343000000000001E-2</c:v>
                </c:pt>
                <c:pt idx="6353">
                  <c:v>-3.3873E-2</c:v>
                </c:pt>
                <c:pt idx="6354">
                  <c:v>-3.7023E-2</c:v>
                </c:pt>
                <c:pt idx="6355">
                  <c:v>-3.2890000000000003E-2</c:v>
                </c:pt>
                <c:pt idx="6356">
                  <c:v>-2.6943000000000002E-2</c:v>
                </c:pt>
                <c:pt idx="6357">
                  <c:v>-2.7881E-2</c:v>
                </c:pt>
                <c:pt idx="6358">
                  <c:v>-4.0811E-2</c:v>
                </c:pt>
                <c:pt idx="6359">
                  <c:v>-5.9820999999999999E-2</c:v>
                </c:pt>
                <c:pt idx="6360">
                  <c:v>-6.7588999999999996E-2</c:v>
                </c:pt>
                <c:pt idx="6361">
                  <c:v>-5.0782000000000001E-2</c:v>
                </c:pt>
                <c:pt idx="6362">
                  <c:v>-1.9356000000000002E-2</c:v>
                </c:pt>
                <c:pt idx="6363">
                  <c:v>-1.7083999999999999E-3</c:v>
                </c:pt>
                <c:pt idx="6364">
                  <c:v>-1.3875999999999999E-2</c:v>
                </c:pt>
                <c:pt idx="6365">
                  <c:v>-4.0969999999999999E-2</c:v>
                </c:pt>
                <c:pt idx="6366">
                  <c:v>-5.7217999999999998E-2</c:v>
                </c:pt>
                <c:pt idx="6367">
                  <c:v>-5.6714000000000001E-2</c:v>
                </c:pt>
                <c:pt idx="6368">
                  <c:v>-5.2935999999999997E-2</c:v>
                </c:pt>
                <c:pt idx="6369">
                  <c:v>-5.4419000000000002E-2</c:v>
                </c:pt>
                <c:pt idx="6370">
                  <c:v>-5.7242000000000001E-2</c:v>
                </c:pt>
                <c:pt idx="6371">
                  <c:v>-6.0919000000000001E-2</c:v>
                </c:pt>
                <c:pt idx="6372">
                  <c:v>-7.4355000000000004E-2</c:v>
                </c:pt>
                <c:pt idx="6373">
                  <c:v>-9.9753999999999995E-2</c:v>
                </c:pt>
                <c:pt idx="6374">
                  <c:v>-0.12383</c:v>
                </c:pt>
                <c:pt idx="6375">
                  <c:v>-0.13408999999999999</c:v>
                </c:pt>
                <c:pt idx="6376">
                  <c:v>-0.13469</c:v>
                </c:pt>
                <c:pt idx="6377">
                  <c:v>-0.13697000000000001</c:v>
                </c:pt>
                <c:pt idx="6378">
                  <c:v>-0.14130000000000001</c:v>
                </c:pt>
                <c:pt idx="6379">
                  <c:v>-0.13822000000000001</c:v>
                </c:pt>
                <c:pt idx="6380">
                  <c:v>-0.12413</c:v>
                </c:pt>
                <c:pt idx="6381">
                  <c:v>-0.10677</c:v>
                </c:pt>
                <c:pt idx="6382">
                  <c:v>-9.6823999999999993E-2</c:v>
                </c:pt>
                <c:pt idx="6383">
                  <c:v>-9.9940000000000001E-2</c:v>
                </c:pt>
                <c:pt idx="6384">
                  <c:v>-0.11386</c:v>
                </c:pt>
                <c:pt idx="6385">
                  <c:v>-0.12662000000000001</c:v>
                </c:pt>
                <c:pt idx="6386">
                  <c:v>-0.12216</c:v>
                </c:pt>
                <c:pt idx="6387">
                  <c:v>-9.7424999999999998E-2</c:v>
                </c:pt>
                <c:pt idx="6388">
                  <c:v>-7.2706999999999994E-2</c:v>
                </c:pt>
                <c:pt idx="6389">
                  <c:v>-7.5078000000000006E-2</c:v>
                </c:pt>
                <c:pt idx="6390">
                  <c:v>-0.11075</c:v>
                </c:pt>
                <c:pt idx="6391">
                  <c:v>-0.16117999999999999</c:v>
                </c:pt>
                <c:pt idx="6392">
                  <c:v>-0.20485999999999999</c:v>
                </c:pt>
                <c:pt idx="6393">
                  <c:v>-0.23164999999999999</c:v>
                </c:pt>
                <c:pt idx="6394">
                  <c:v>-0.2356</c:v>
                </c:pt>
                <c:pt idx="6395">
                  <c:v>-0.21045</c:v>
                </c:pt>
                <c:pt idx="6396">
                  <c:v>-0.16214000000000001</c:v>
                </c:pt>
                <c:pt idx="6397">
                  <c:v>-0.11407</c:v>
                </c:pt>
                <c:pt idx="6398">
                  <c:v>-8.5242999999999999E-2</c:v>
                </c:pt>
                <c:pt idx="6399">
                  <c:v>-6.7125000000000004E-2</c:v>
                </c:pt>
                <c:pt idx="6400">
                  <c:v>-3.5668999999999999E-2</c:v>
                </c:pt>
                <c:pt idx="6401">
                  <c:v>1.4345999999999999E-2</c:v>
                </c:pt>
                <c:pt idx="6402">
                  <c:v>6.0149000000000001E-2</c:v>
                </c:pt>
                <c:pt idx="6403">
                  <c:v>8.0095E-2</c:v>
                </c:pt>
                <c:pt idx="6404">
                  <c:v>8.1073000000000006E-2</c:v>
                </c:pt>
                <c:pt idx="6405">
                  <c:v>8.8467000000000004E-2</c:v>
                </c:pt>
                <c:pt idx="6406">
                  <c:v>0.11475</c:v>
                </c:pt>
                <c:pt idx="6407">
                  <c:v>0.14827000000000001</c:v>
                </c:pt>
                <c:pt idx="6408">
                  <c:v>0.17288999999999999</c:v>
                </c:pt>
                <c:pt idx="6409">
                  <c:v>0.18840999999999999</c:v>
                </c:pt>
                <c:pt idx="6410">
                  <c:v>0.2046</c:v>
                </c:pt>
                <c:pt idx="6411">
                  <c:v>0.22051000000000001</c:v>
                </c:pt>
                <c:pt idx="6412">
                  <c:v>0.22161</c:v>
                </c:pt>
                <c:pt idx="6413">
                  <c:v>0.20150000000000001</c:v>
                </c:pt>
                <c:pt idx="6414">
                  <c:v>0.1769</c:v>
                </c:pt>
                <c:pt idx="6415">
                  <c:v>0.17119999999999999</c:v>
                </c:pt>
                <c:pt idx="6416">
                  <c:v>0.18712999999999999</c:v>
                </c:pt>
                <c:pt idx="6417">
                  <c:v>0.20760999999999999</c:v>
                </c:pt>
                <c:pt idx="6418">
                  <c:v>0.22289</c:v>
                </c:pt>
                <c:pt idx="6419">
                  <c:v>0.24273</c:v>
                </c:pt>
                <c:pt idx="6420">
                  <c:v>0.27655999999999997</c:v>
                </c:pt>
                <c:pt idx="6421">
                  <c:v>0.31468000000000002</c:v>
                </c:pt>
                <c:pt idx="6422">
                  <c:v>0.34039000000000003</c:v>
                </c:pt>
                <c:pt idx="6423">
                  <c:v>0.35256999999999999</c:v>
                </c:pt>
                <c:pt idx="6424">
                  <c:v>0.36448999999999998</c:v>
                </c:pt>
                <c:pt idx="6425">
                  <c:v>0.38424000000000003</c:v>
                </c:pt>
                <c:pt idx="6426">
                  <c:v>0.40693000000000001</c:v>
                </c:pt>
                <c:pt idx="6427">
                  <c:v>0.42321999999999999</c:v>
                </c:pt>
                <c:pt idx="6428">
                  <c:v>0.42570999999999998</c:v>
                </c:pt>
                <c:pt idx="6429">
                  <c:v>0.41054000000000002</c:v>
                </c:pt>
                <c:pt idx="6430">
                  <c:v>0.3841</c:v>
                </c:pt>
                <c:pt idx="6431">
                  <c:v>0.36553000000000002</c:v>
                </c:pt>
                <c:pt idx="6432">
                  <c:v>0.36858000000000002</c:v>
                </c:pt>
                <c:pt idx="6433">
                  <c:v>0.38042999999999999</c:v>
                </c:pt>
                <c:pt idx="6434">
                  <c:v>0.37324000000000002</c:v>
                </c:pt>
                <c:pt idx="6435">
                  <c:v>0.34197</c:v>
                </c:pt>
                <c:pt idx="6436">
                  <c:v>0.31756000000000001</c:v>
                </c:pt>
                <c:pt idx="6437">
                  <c:v>0.33356000000000002</c:v>
                </c:pt>
                <c:pt idx="6438">
                  <c:v>0.38751000000000002</c:v>
                </c:pt>
                <c:pt idx="6439">
                  <c:v>0.44470999999999999</c:v>
                </c:pt>
                <c:pt idx="6440">
                  <c:v>0.47505999999999998</c:v>
                </c:pt>
                <c:pt idx="6441">
                  <c:v>0.47732000000000002</c:v>
                </c:pt>
                <c:pt idx="6442">
                  <c:v>0.46951999999999999</c:v>
                </c:pt>
                <c:pt idx="6443">
                  <c:v>0.46473999999999999</c:v>
                </c:pt>
                <c:pt idx="6444">
                  <c:v>0.46031</c:v>
                </c:pt>
                <c:pt idx="6445">
                  <c:v>0.44747999999999999</c:v>
                </c:pt>
                <c:pt idx="6446">
                  <c:v>0.42675000000000002</c:v>
                </c:pt>
                <c:pt idx="6447">
                  <c:v>0.40950999999999999</c:v>
                </c:pt>
                <c:pt idx="6448">
                  <c:v>0.40405999999999997</c:v>
                </c:pt>
                <c:pt idx="6449">
                  <c:v>0.40498000000000001</c:v>
                </c:pt>
                <c:pt idx="6450">
                  <c:v>0.40073999999999999</c:v>
                </c:pt>
                <c:pt idx="6451">
                  <c:v>0.38727</c:v>
                </c:pt>
                <c:pt idx="6452">
                  <c:v>0.36788999999999999</c:v>
                </c:pt>
                <c:pt idx="6453">
                  <c:v>0.34469</c:v>
                </c:pt>
                <c:pt idx="6454">
                  <c:v>0.32033</c:v>
                </c:pt>
                <c:pt idx="6455">
                  <c:v>0.30629000000000001</c:v>
                </c:pt>
                <c:pt idx="6456">
                  <c:v>0.31657999999999997</c:v>
                </c:pt>
                <c:pt idx="6457">
                  <c:v>0.35010000000000002</c:v>
                </c:pt>
                <c:pt idx="6458">
                  <c:v>0.38889000000000001</c:v>
                </c:pt>
                <c:pt idx="6459">
                  <c:v>0.41768</c:v>
                </c:pt>
                <c:pt idx="6460">
                  <c:v>0.436</c:v>
                </c:pt>
                <c:pt idx="6461">
                  <c:v>0.44738</c:v>
                </c:pt>
                <c:pt idx="6462">
                  <c:v>0.44750000000000001</c:v>
                </c:pt>
                <c:pt idx="6463">
                  <c:v>0.43123</c:v>
                </c:pt>
                <c:pt idx="6464">
                  <c:v>0.40422000000000002</c:v>
                </c:pt>
                <c:pt idx="6465">
                  <c:v>0.37802000000000002</c:v>
                </c:pt>
                <c:pt idx="6466">
                  <c:v>0.35621000000000003</c:v>
                </c:pt>
                <c:pt idx="6467">
                  <c:v>0.33166000000000001</c:v>
                </c:pt>
                <c:pt idx="6468">
                  <c:v>0.29607</c:v>
                </c:pt>
                <c:pt idx="6469">
                  <c:v>0.24895999999999999</c:v>
                </c:pt>
                <c:pt idx="6470">
                  <c:v>0.19980000000000001</c:v>
                </c:pt>
                <c:pt idx="6471">
                  <c:v>0.16317999999999999</c:v>
                </c:pt>
                <c:pt idx="6472">
                  <c:v>0.14738000000000001</c:v>
                </c:pt>
                <c:pt idx="6473">
                  <c:v>0.14493</c:v>
                </c:pt>
                <c:pt idx="6474">
                  <c:v>0.13908999999999999</c:v>
                </c:pt>
                <c:pt idx="6475">
                  <c:v>0.12185</c:v>
                </c:pt>
                <c:pt idx="6476">
                  <c:v>9.9301E-2</c:v>
                </c:pt>
                <c:pt idx="6477">
                  <c:v>7.7164999999999997E-2</c:v>
                </c:pt>
                <c:pt idx="6478">
                  <c:v>5.0578999999999999E-2</c:v>
                </c:pt>
                <c:pt idx="6479">
                  <c:v>1.5228E-2</c:v>
                </c:pt>
                <c:pt idx="6480">
                  <c:v>-1.8977000000000001E-2</c:v>
                </c:pt>
                <c:pt idx="6481">
                  <c:v>-3.6169E-2</c:v>
                </c:pt>
                <c:pt idx="6482">
                  <c:v>-3.4752999999999999E-2</c:v>
                </c:pt>
                <c:pt idx="6483">
                  <c:v>-3.0613000000000001E-2</c:v>
                </c:pt>
                <c:pt idx="6484">
                  <c:v>-3.8502000000000002E-2</c:v>
                </c:pt>
                <c:pt idx="6485">
                  <c:v>-5.4765000000000001E-2</c:v>
                </c:pt>
                <c:pt idx="6486">
                  <c:v>-6.0002E-2</c:v>
                </c:pt>
                <c:pt idx="6487">
                  <c:v>-3.7635000000000002E-2</c:v>
                </c:pt>
                <c:pt idx="6488">
                  <c:v>9.2604000000000002E-3</c:v>
                </c:pt>
                <c:pt idx="6489">
                  <c:v>5.8757999999999998E-2</c:v>
                </c:pt>
                <c:pt idx="6490">
                  <c:v>8.9566000000000007E-2</c:v>
                </c:pt>
                <c:pt idx="6491">
                  <c:v>9.9518999999999996E-2</c:v>
                </c:pt>
                <c:pt idx="6492">
                  <c:v>0.10145999999999999</c:v>
                </c:pt>
                <c:pt idx="6493">
                  <c:v>0.10295</c:v>
                </c:pt>
                <c:pt idx="6494">
                  <c:v>9.8784999999999998E-2</c:v>
                </c:pt>
                <c:pt idx="6495">
                  <c:v>8.5251999999999994E-2</c:v>
                </c:pt>
                <c:pt idx="6496">
                  <c:v>7.0877999999999997E-2</c:v>
                </c:pt>
                <c:pt idx="6497">
                  <c:v>6.5409999999999996E-2</c:v>
                </c:pt>
                <c:pt idx="6498">
                  <c:v>6.5084000000000003E-2</c:v>
                </c:pt>
                <c:pt idx="6499">
                  <c:v>5.7841999999999998E-2</c:v>
                </c:pt>
                <c:pt idx="6500">
                  <c:v>3.9419999999999997E-2</c:v>
                </c:pt>
                <c:pt idx="6501">
                  <c:v>1.6480999999999999E-2</c:v>
                </c:pt>
                <c:pt idx="6502">
                  <c:v>-2.9822999999999998E-3</c:v>
                </c:pt>
                <c:pt idx="6503">
                  <c:v>-1.4239E-2</c:v>
                </c:pt>
                <c:pt idx="6504">
                  <c:v>-1.3276E-2</c:v>
                </c:pt>
                <c:pt idx="6505">
                  <c:v>9.1936999999999997E-4</c:v>
                </c:pt>
                <c:pt idx="6506">
                  <c:v>2.0556000000000001E-2</c:v>
                </c:pt>
                <c:pt idx="6507">
                  <c:v>3.2854000000000001E-2</c:v>
                </c:pt>
                <c:pt idx="6508">
                  <c:v>3.2002000000000003E-2</c:v>
                </c:pt>
                <c:pt idx="6509">
                  <c:v>2.2776000000000001E-2</c:v>
                </c:pt>
                <c:pt idx="6510">
                  <c:v>1.1977E-2</c:v>
                </c:pt>
                <c:pt idx="6511">
                  <c:v>2.7019000000000001E-3</c:v>
                </c:pt>
                <c:pt idx="6512">
                  <c:v>-5.3300000000000005E-4</c:v>
                </c:pt>
                <c:pt idx="6513">
                  <c:v>1.1972999999999999E-2</c:v>
                </c:pt>
                <c:pt idx="6514">
                  <c:v>4.6182000000000001E-2</c:v>
                </c:pt>
                <c:pt idx="6515">
                  <c:v>9.2432E-2</c:v>
                </c:pt>
                <c:pt idx="6516">
                  <c:v>0.12898999999999999</c:v>
                </c:pt>
                <c:pt idx="6517">
                  <c:v>0.14141000000000001</c:v>
                </c:pt>
                <c:pt idx="6518">
                  <c:v>0.13661999999999999</c:v>
                </c:pt>
                <c:pt idx="6519">
                  <c:v>0.13489999999999999</c:v>
                </c:pt>
                <c:pt idx="6520">
                  <c:v>0.14865999999999999</c:v>
                </c:pt>
                <c:pt idx="6521">
                  <c:v>0.17269999999999999</c:v>
                </c:pt>
                <c:pt idx="6522">
                  <c:v>0.19428999999999999</c:v>
                </c:pt>
                <c:pt idx="6523">
                  <c:v>0.20662</c:v>
                </c:pt>
                <c:pt idx="6524">
                  <c:v>0.21016000000000001</c:v>
                </c:pt>
                <c:pt idx="6525">
                  <c:v>0.20815</c:v>
                </c:pt>
                <c:pt idx="6526">
                  <c:v>0.20774999999999999</c:v>
                </c:pt>
                <c:pt idx="6527">
                  <c:v>0.22031000000000001</c:v>
                </c:pt>
                <c:pt idx="6528">
                  <c:v>0.25057000000000001</c:v>
                </c:pt>
                <c:pt idx="6529">
                  <c:v>0.28699000000000002</c:v>
                </c:pt>
                <c:pt idx="6530">
                  <c:v>0.31196000000000002</c:v>
                </c:pt>
                <c:pt idx="6531">
                  <c:v>0.32157999999999998</c:v>
                </c:pt>
                <c:pt idx="6532">
                  <c:v>0.32636999999999999</c:v>
                </c:pt>
                <c:pt idx="6533">
                  <c:v>0.33285999999999999</c:v>
                </c:pt>
                <c:pt idx="6534">
                  <c:v>0.33703</c:v>
                </c:pt>
                <c:pt idx="6535">
                  <c:v>0.33957999999999999</c:v>
                </c:pt>
                <c:pt idx="6536">
                  <c:v>0.35335</c:v>
                </c:pt>
                <c:pt idx="6537">
                  <c:v>0.38486999999999999</c:v>
                </c:pt>
                <c:pt idx="6538">
                  <c:v>0.41711999999999999</c:v>
                </c:pt>
                <c:pt idx="6539">
                  <c:v>0.42460999999999999</c:v>
                </c:pt>
                <c:pt idx="6540">
                  <c:v>0.40360000000000001</c:v>
                </c:pt>
                <c:pt idx="6541">
                  <c:v>0.37691000000000002</c:v>
                </c:pt>
                <c:pt idx="6542">
                  <c:v>0.3679</c:v>
                </c:pt>
                <c:pt idx="6543">
                  <c:v>0.37828000000000001</c:v>
                </c:pt>
                <c:pt idx="6544">
                  <c:v>0.39410000000000001</c:v>
                </c:pt>
                <c:pt idx="6545">
                  <c:v>0.40599000000000002</c:v>
                </c:pt>
                <c:pt idx="6546">
                  <c:v>0.41776999999999997</c:v>
                </c:pt>
                <c:pt idx="6547">
                  <c:v>0.43647000000000002</c:v>
                </c:pt>
                <c:pt idx="6548">
                  <c:v>0.45934999999999998</c:v>
                </c:pt>
                <c:pt idx="6549">
                  <c:v>0.47471999999999998</c:v>
                </c:pt>
                <c:pt idx="6550">
                  <c:v>0.47582999999999998</c:v>
                </c:pt>
                <c:pt idx="6551">
                  <c:v>0.46948000000000001</c:v>
                </c:pt>
                <c:pt idx="6552">
                  <c:v>0.4667</c:v>
                </c:pt>
                <c:pt idx="6553">
                  <c:v>0.46794999999999998</c:v>
                </c:pt>
                <c:pt idx="6554">
                  <c:v>0.46477000000000002</c:v>
                </c:pt>
                <c:pt idx="6555">
                  <c:v>0.45538000000000001</c:v>
                </c:pt>
                <c:pt idx="6556">
                  <c:v>0.44952999999999999</c:v>
                </c:pt>
                <c:pt idx="6557">
                  <c:v>0.45544000000000001</c:v>
                </c:pt>
                <c:pt idx="6558">
                  <c:v>0.47021000000000002</c:v>
                </c:pt>
                <c:pt idx="6559">
                  <c:v>0.48757</c:v>
                </c:pt>
                <c:pt idx="6560">
                  <c:v>0.50624999999999998</c:v>
                </c:pt>
                <c:pt idx="6561">
                  <c:v>0.52415</c:v>
                </c:pt>
                <c:pt idx="6562">
                  <c:v>0.53305999999999998</c:v>
                </c:pt>
                <c:pt idx="6563">
                  <c:v>0.52986</c:v>
                </c:pt>
                <c:pt idx="6564">
                  <c:v>0.52712000000000003</c:v>
                </c:pt>
                <c:pt idx="6565">
                  <c:v>0.54001999999999994</c:v>
                </c:pt>
                <c:pt idx="6566">
                  <c:v>0.56394999999999995</c:v>
                </c:pt>
                <c:pt idx="6567">
                  <c:v>0.57686000000000004</c:v>
                </c:pt>
                <c:pt idx="6568">
                  <c:v>0.56555</c:v>
                </c:pt>
                <c:pt idx="6569">
                  <c:v>0.54042999999999997</c:v>
                </c:pt>
                <c:pt idx="6570">
                  <c:v>0.52190000000000003</c:v>
                </c:pt>
                <c:pt idx="6571">
                  <c:v>0.52119000000000004</c:v>
                </c:pt>
                <c:pt idx="6572">
                  <c:v>0.53771999999999998</c:v>
                </c:pt>
                <c:pt idx="6573">
                  <c:v>0.56576000000000004</c:v>
                </c:pt>
                <c:pt idx="6574">
                  <c:v>0.59550999999999998</c:v>
                </c:pt>
                <c:pt idx="6575">
                  <c:v>0.61307999999999996</c:v>
                </c:pt>
                <c:pt idx="6576">
                  <c:v>0.60880999999999996</c:v>
                </c:pt>
                <c:pt idx="6577">
                  <c:v>0.58750999999999998</c:v>
                </c:pt>
                <c:pt idx="6578">
                  <c:v>0.56706999999999996</c:v>
                </c:pt>
                <c:pt idx="6579">
                  <c:v>0.56437999999999999</c:v>
                </c:pt>
                <c:pt idx="6580">
                  <c:v>0.58106000000000002</c:v>
                </c:pt>
                <c:pt idx="6581">
                  <c:v>0.60106000000000004</c:v>
                </c:pt>
                <c:pt idx="6582">
                  <c:v>0.60353999999999997</c:v>
                </c:pt>
                <c:pt idx="6583">
                  <c:v>0.58159000000000005</c:v>
                </c:pt>
                <c:pt idx="6584">
                  <c:v>0.54752999999999996</c:v>
                </c:pt>
                <c:pt idx="6585">
                  <c:v>0.51642999999999994</c:v>
                </c:pt>
                <c:pt idx="6586">
                  <c:v>0.48763000000000001</c:v>
                </c:pt>
                <c:pt idx="6587">
                  <c:v>0.45097999999999999</c:v>
                </c:pt>
                <c:pt idx="6588">
                  <c:v>0.41006999999999999</c:v>
                </c:pt>
                <c:pt idx="6589">
                  <c:v>0.38564999999999999</c:v>
                </c:pt>
                <c:pt idx="6590">
                  <c:v>0.38940999999999998</c:v>
                </c:pt>
                <c:pt idx="6591">
                  <c:v>0.40555999999999998</c:v>
                </c:pt>
                <c:pt idx="6592">
                  <c:v>0.40923999999999999</c:v>
                </c:pt>
                <c:pt idx="6593">
                  <c:v>0.39529999999999998</c:v>
                </c:pt>
                <c:pt idx="6594">
                  <c:v>0.37583</c:v>
                </c:pt>
                <c:pt idx="6595">
                  <c:v>0.35576999999999998</c:v>
                </c:pt>
                <c:pt idx="6596">
                  <c:v>0.32933000000000001</c:v>
                </c:pt>
                <c:pt idx="6597">
                  <c:v>0.30102000000000001</c:v>
                </c:pt>
                <c:pt idx="6598">
                  <c:v>0.29076000000000002</c:v>
                </c:pt>
                <c:pt idx="6599">
                  <c:v>0.30891999999999997</c:v>
                </c:pt>
                <c:pt idx="6600">
                  <c:v>0.33911999999999998</c:v>
                </c:pt>
                <c:pt idx="6601">
                  <c:v>0.35665999999999998</c:v>
                </c:pt>
                <c:pt idx="6602">
                  <c:v>0.35502</c:v>
                </c:pt>
                <c:pt idx="6603">
                  <c:v>0.34314</c:v>
                </c:pt>
                <c:pt idx="6604">
                  <c:v>0.32522000000000001</c:v>
                </c:pt>
                <c:pt idx="6605">
                  <c:v>0.29809999999999998</c:v>
                </c:pt>
                <c:pt idx="6606">
                  <c:v>0.26617000000000002</c:v>
                </c:pt>
                <c:pt idx="6607">
                  <c:v>0.24406</c:v>
                </c:pt>
                <c:pt idx="6608">
                  <c:v>0.24074000000000001</c:v>
                </c:pt>
                <c:pt idx="6609">
                  <c:v>0.24976000000000001</c:v>
                </c:pt>
                <c:pt idx="6610">
                  <c:v>0.25819999999999999</c:v>
                </c:pt>
                <c:pt idx="6611">
                  <c:v>0.25890999999999997</c:v>
                </c:pt>
                <c:pt idx="6612">
                  <c:v>0.25165999999999999</c:v>
                </c:pt>
                <c:pt idx="6613">
                  <c:v>0.23915</c:v>
                </c:pt>
                <c:pt idx="6614">
                  <c:v>0.22620000000000001</c:v>
                </c:pt>
                <c:pt idx="6615">
                  <c:v>0.21926999999999999</c:v>
                </c:pt>
                <c:pt idx="6616">
                  <c:v>0.22337000000000001</c:v>
                </c:pt>
                <c:pt idx="6617">
                  <c:v>0.23929</c:v>
                </c:pt>
                <c:pt idx="6618">
                  <c:v>0.26200000000000001</c:v>
                </c:pt>
                <c:pt idx="6619">
                  <c:v>0.27959000000000001</c:v>
                </c:pt>
                <c:pt idx="6620">
                  <c:v>0.27793000000000001</c:v>
                </c:pt>
                <c:pt idx="6621">
                  <c:v>0.25308000000000003</c:v>
                </c:pt>
                <c:pt idx="6622">
                  <c:v>0.21853</c:v>
                </c:pt>
                <c:pt idx="6623">
                  <c:v>0.19420999999999999</c:v>
                </c:pt>
                <c:pt idx="6624">
                  <c:v>0.18819</c:v>
                </c:pt>
                <c:pt idx="6625">
                  <c:v>0.19309999999999999</c:v>
                </c:pt>
                <c:pt idx="6626">
                  <c:v>0.19724</c:v>
                </c:pt>
                <c:pt idx="6627">
                  <c:v>0.19292000000000001</c:v>
                </c:pt>
                <c:pt idx="6628">
                  <c:v>0.17754</c:v>
                </c:pt>
                <c:pt idx="6629">
                  <c:v>0.15662999999999999</c:v>
                </c:pt>
                <c:pt idx="6630">
                  <c:v>0.14501</c:v>
                </c:pt>
                <c:pt idx="6631">
                  <c:v>0.15312999999999999</c:v>
                </c:pt>
                <c:pt idx="6632">
                  <c:v>0.17086000000000001</c:v>
                </c:pt>
                <c:pt idx="6633">
                  <c:v>0.17569000000000001</c:v>
                </c:pt>
                <c:pt idx="6634">
                  <c:v>0.16026000000000001</c:v>
                </c:pt>
                <c:pt idx="6635">
                  <c:v>0.14041000000000001</c:v>
                </c:pt>
                <c:pt idx="6636">
                  <c:v>0.13178999999999999</c:v>
                </c:pt>
                <c:pt idx="6637">
                  <c:v>0.13214000000000001</c:v>
                </c:pt>
                <c:pt idx="6638">
                  <c:v>0.13566</c:v>
                </c:pt>
                <c:pt idx="6639">
                  <c:v>0.15190000000000001</c:v>
                </c:pt>
                <c:pt idx="6640">
                  <c:v>0.1938</c:v>
                </c:pt>
                <c:pt idx="6641">
                  <c:v>0.25174000000000002</c:v>
                </c:pt>
                <c:pt idx="6642">
                  <c:v>0.29553000000000001</c:v>
                </c:pt>
                <c:pt idx="6643">
                  <c:v>0.30518000000000001</c:v>
                </c:pt>
                <c:pt idx="6644">
                  <c:v>0.28949999999999998</c:v>
                </c:pt>
                <c:pt idx="6645">
                  <c:v>0.27067999999999998</c:v>
                </c:pt>
                <c:pt idx="6646">
                  <c:v>0.25867000000000001</c:v>
                </c:pt>
                <c:pt idx="6647">
                  <c:v>0.24560000000000001</c:v>
                </c:pt>
                <c:pt idx="6648">
                  <c:v>0.22137999999999999</c:v>
                </c:pt>
                <c:pt idx="6649">
                  <c:v>0.18976999999999999</c:v>
                </c:pt>
                <c:pt idx="6650">
                  <c:v>0.16828000000000001</c:v>
                </c:pt>
                <c:pt idx="6651">
                  <c:v>0.17236000000000001</c:v>
                </c:pt>
                <c:pt idx="6652">
                  <c:v>0.19913</c:v>
                </c:pt>
                <c:pt idx="6653">
                  <c:v>0.22835</c:v>
                </c:pt>
                <c:pt idx="6654">
                  <c:v>0.24074999999999999</c:v>
                </c:pt>
                <c:pt idx="6655">
                  <c:v>0.23327999999999999</c:v>
                </c:pt>
                <c:pt idx="6656">
                  <c:v>0.21515000000000001</c:v>
                </c:pt>
                <c:pt idx="6657">
                  <c:v>0.19427</c:v>
                </c:pt>
                <c:pt idx="6658">
                  <c:v>0.17385</c:v>
                </c:pt>
                <c:pt idx="6659">
                  <c:v>0.1595</c:v>
                </c:pt>
                <c:pt idx="6660">
                  <c:v>0.16070999999999999</c:v>
                </c:pt>
                <c:pt idx="6661">
                  <c:v>0.18196999999999999</c:v>
                </c:pt>
                <c:pt idx="6662">
                  <c:v>0.21726999999999999</c:v>
                </c:pt>
                <c:pt idx="6663">
                  <c:v>0.25683</c:v>
                </c:pt>
                <c:pt idx="6664">
                  <c:v>0.29586000000000001</c:v>
                </c:pt>
                <c:pt idx="6665">
                  <c:v>0.33313999999999999</c:v>
                </c:pt>
                <c:pt idx="6666">
                  <c:v>0.36395</c:v>
                </c:pt>
                <c:pt idx="6667">
                  <c:v>0.38019999999999998</c:v>
                </c:pt>
                <c:pt idx="6668">
                  <c:v>0.37923000000000001</c:v>
                </c:pt>
                <c:pt idx="6669">
                  <c:v>0.36891000000000002</c:v>
                </c:pt>
                <c:pt idx="6670">
                  <c:v>0.36086000000000001</c:v>
                </c:pt>
                <c:pt idx="6671">
                  <c:v>0.36081999999999997</c:v>
                </c:pt>
                <c:pt idx="6672">
                  <c:v>0.36832999999999999</c:v>
                </c:pt>
                <c:pt idx="6673">
                  <c:v>0.38396999999999998</c:v>
                </c:pt>
                <c:pt idx="6674">
                  <c:v>0.41041</c:v>
                </c:pt>
                <c:pt idx="6675">
                  <c:v>0.44406000000000001</c:v>
                </c:pt>
                <c:pt idx="6676">
                  <c:v>0.47039999999999998</c:v>
                </c:pt>
                <c:pt idx="6677">
                  <c:v>0.47315000000000002</c:v>
                </c:pt>
                <c:pt idx="6678">
                  <c:v>0.44862000000000002</c:v>
                </c:pt>
                <c:pt idx="6679">
                  <c:v>0.41094000000000003</c:v>
                </c:pt>
                <c:pt idx="6680">
                  <c:v>0.38533000000000001</c:v>
                </c:pt>
                <c:pt idx="6681">
                  <c:v>0.39445999999999998</c:v>
                </c:pt>
                <c:pt idx="6682">
                  <c:v>0.44222</c:v>
                </c:pt>
                <c:pt idx="6683">
                  <c:v>0.50436000000000003</c:v>
                </c:pt>
                <c:pt idx="6684">
                  <c:v>0.54195000000000004</c:v>
                </c:pt>
                <c:pt idx="6685">
                  <c:v>0.53430999999999995</c:v>
                </c:pt>
                <c:pt idx="6686">
                  <c:v>0.49747000000000002</c:v>
                </c:pt>
                <c:pt idx="6687">
                  <c:v>0.46356000000000003</c:v>
                </c:pt>
                <c:pt idx="6688">
                  <c:v>0.44634000000000001</c:v>
                </c:pt>
                <c:pt idx="6689">
                  <c:v>0.43758999999999998</c:v>
                </c:pt>
                <c:pt idx="6690">
                  <c:v>0.43279000000000001</c:v>
                </c:pt>
                <c:pt idx="6691">
                  <c:v>0.44175999999999999</c:v>
                </c:pt>
                <c:pt idx="6692">
                  <c:v>0.46775</c:v>
                </c:pt>
                <c:pt idx="6693">
                  <c:v>0.49231000000000003</c:v>
                </c:pt>
                <c:pt idx="6694">
                  <c:v>0.49374000000000001</c:v>
                </c:pt>
                <c:pt idx="6695">
                  <c:v>0.47183999999999998</c:v>
                </c:pt>
                <c:pt idx="6696">
                  <c:v>0.44195000000000001</c:v>
                </c:pt>
                <c:pt idx="6697">
                  <c:v>0.41214000000000001</c:v>
                </c:pt>
                <c:pt idx="6698">
                  <c:v>0.38203999999999999</c:v>
                </c:pt>
                <c:pt idx="6699">
                  <c:v>0.36094999999999999</c:v>
                </c:pt>
                <c:pt idx="6700">
                  <c:v>0.36728</c:v>
                </c:pt>
                <c:pt idx="6701">
                  <c:v>0.40188000000000001</c:v>
                </c:pt>
                <c:pt idx="6702">
                  <c:v>0.43504999999999999</c:v>
                </c:pt>
                <c:pt idx="6703">
                  <c:v>0.43392999999999998</c:v>
                </c:pt>
                <c:pt idx="6704">
                  <c:v>0.39967000000000003</c:v>
                </c:pt>
                <c:pt idx="6705">
                  <c:v>0.36764999999999998</c:v>
                </c:pt>
                <c:pt idx="6706">
                  <c:v>0.37064000000000002</c:v>
                </c:pt>
                <c:pt idx="6707">
                  <c:v>0.40882000000000002</c:v>
                </c:pt>
                <c:pt idx="6708">
                  <c:v>0.45712999999999998</c:v>
                </c:pt>
                <c:pt idx="6709">
                  <c:v>0.49389</c:v>
                </c:pt>
                <c:pt idx="6710">
                  <c:v>0.51639999999999997</c:v>
                </c:pt>
                <c:pt idx="6711">
                  <c:v>0.53291999999999995</c:v>
                </c:pt>
                <c:pt idx="6712">
                  <c:v>0.54852999999999996</c:v>
                </c:pt>
                <c:pt idx="6713">
                  <c:v>0.56157999999999997</c:v>
                </c:pt>
                <c:pt idx="6714">
                  <c:v>0.56866000000000005</c:v>
                </c:pt>
                <c:pt idx="6715">
                  <c:v>0.56791999999999998</c:v>
                </c:pt>
                <c:pt idx="6716">
                  <c:v>0.55935000000000001</c:v>
                </c:pt>
                <c:pt idx="6717">
                  <c:v>0.54603000000000002</c:v>
                </c:pt>
                <c:pt idx="6718">
                  <c:v>0.53517000000000003</c:v>
                </c:pt>
                <c:pt idx="6719">
                  <c:v>0.53339999999999999</c:v>
                </c:pt>
                <c:pt idx="6720">
                  <c:v>0.53905999999999998</c:v>
                </c:pt>
                <c:pt idx="6721">
                  <c:v>0.54200000000000004</c:v>
                </c:pt>
                <c:pt idx="6722">
                  <c:v>0.53366000000000002</c:v>
                </c:pt>
                <c:pt idx="6723">
                  <c:v>0.51602999999999999</c:v>
                </c:pt>
                <c:pt idx="6724">
                  <c:v>0.49868000000000001</c:v>
                </c:pt>
                <c:pt idx="6725">
                  <c:v>0.48881000000000002</c:v>
                </c:pt>
                <c:pt idx="6726">
                  <c:v>0.48776000000000003</c:v>
                </c:pt>
                <c:pt idx="6727">
                  <c:v>0.49595</c:v>
                </c:pt>
                <c:pt idx="6728">
                  <c:v>0.51483999999999996</c:v>
                </c:pt>
                <c:pt idx="6729">
                  <c:v>0.54005000000000003</c:v>
                </c:pt>
                <c:pt idx="6730">
                  <c:v>0.55713000000000001</c:v>
                </c:pt>
                <c:pt idx="6731">
                  <c:v>0.55145</c:v>
                </c:pt>
                <c:pt idx="6732">
                  <c:v>0.52332000000000001</c:v>
                </c:pt>
                <c:pt idx="6733">
                  <c:v>0.48821999999999999</c:v>
                </c:pt>
                <c:pt idx="6734">
                  <c:v>0.46046999999999999</c:v>
                </c:pt>
                <c:pt idx="6735">
                  <c:v>0.44205</c:v>
                </c:pt>
                <c:pt idx="6736">
                  <c:v>0.42932999999999999</c:v>
                </c:pt>
                <c:pt idx="6737">
                  <c:v>0.42326999999999998</c:v>
                </c:pt>
                <c:pt idx="6738">
                  <c:v>0.42573</c:v>
                </c:pt>
                <c:pt idx="6739">
                  <c:v>0.43063000000000001</c:v>
                </c:pt>
                <c:pt idx="6740">
                  <c:v>0.42862</c:v>
                </c:pt>
                <c:pt idx="6741">
                  <c:v>0.41992000000000002</c:v>
                </c:pt>
                <c:pt idx="6742">
                  <c:v>0.41350999999999999</c:v>
                </c:pt>
                <c:pt idx="6743">
                  <c:v>0.41255999999999998</c:v>
                </c:pt>
                <c:pt idx="6744">
                  <c:v>0.40962999999999999</c:v>
                </c:pt>
                <c:pt idx="6745">
                  <c:v>0.39939999999999998</c:v>
                </c:pt>
                <c:pt idx="6746">
                  <c:v>0.38751999999999998</c:v>
                </c:pt>
                <c:pt idx="6747">
                  <c:v>0.38139000000000001</c:v>
                </c:pt>
                <c:pt idx="6748">
                  <c:v>0.37874999999999998</c:v>
                </c:pt>
                <c:pt idx="6749">
                  <c:v>0.37189</c:v>
                </c:pt>
                <c:pt idx="6750">
                  <c:v>0.35920999999999997</c:v>
                </c:pt>
                <c:pt idx="6751">
                  <c:v>0.34658</c:v>
                </c:pt>
                <c:pt idx="6752">
                  <c:v>0.34049000000000001</c:v>
                </c:pt>
                <c:pt idx="6753">
                  <c:v>0.34411999999999998</c:v>
                </c:pt>
                <c:pt idx="6754">
                  <c:v>0.35560000000000003</c:v>
                </c:pt>
                <c:pt idx="6755">
                  <c:v>0.36498999999999998</c:v>
                </c:pt>
                <c:pt idx="6756">
                  <c:v>0.35865999999999998</c:v>
                </c:pt>
                <c:pt idx="6757">
                  <c:v>0.33456000000000002</c:v>
                </c:pt>
                <c:pt idx="6758">
                  <c:v>0.30975000000000003</c:v>
                </c:pt>
                <c:pt idx="6759">
                  <c:v>0.30313000000000001</c:v>
                </c:pt>
                <c:pt idx="6760">
                  <c:v>0.31229000000000001</c:v>
                </c:pt>
                <c:pt idx="6761">
                  <c:v>0.31655</c:v>
                </c:pt>
                <c:pt idx="6762">
                  <c:v>0.30270999999999998</c:v>
                </c:pt>
                <c:pt idx="6763">
                  <c:v>0.27822999999999998</c:v>
                </c:pt>
                <c:pt idx="6764">
                  <c:v>0.25833</c:v>
                </c:pt>
                <c:pt idx="6765">
                  <c:v>0.25152999999999998</c:v>
                </c:pt>
                <c:pt idx="6766">
                  <c:v>0.26178000000000001</c:v>
                </c:pt>
                <c:pt idx="6767">
                  <c:v>0.29215000000000002</c:v>
                </c:pt>
                <c:pt idx="6768">
                  <c:v>0.33527000000000001</c:v>
                </c:pt>
                <c:pt idx="6769">
                  <c:v>0.36760999999999999</c:v>
                </c:pt>
                <c:pt idx="6770">
                  <c:v>0.36747999999999997</c:v>
                </c:pt>
                <c:pt idx="6771">
                  <c:v>0.33896999999999999</c:v>
                </c:pt>
                <c:pt idx="6772">
                  <c:v>0.30779000000000001</c:v>
                </c:pt>
                <c:pt idx="6773">
                  <c:v>0.29165999999999997</c:v>
                </c:pt>
                <c:pt idx="6774">
                  <c:v>0.28412999999999999</c:v>
                </c:pt>
                <c:pt idx="6775">
                  <c:v>0.27095000000000002</c:v>
                </c:pt>
                <c:pt idx="6776">
                  <c:v>0.25203999999999999</c:v>
                </c:pt>
                <c:pt idx="6777">
                  <c:v>0.23846999999999999</c:v>
                </c:pt>
                <c:pt idx="6778">
                  <c:v>0.23255999999999999</c:v>
                </c:pt>
                <c:pt idx="6779">
                  <c:v>0.22167999999999999</c:v>
                </c:pt>
                <c:pt idx="6780">
                  <c:v>0.19323000000000001</c:v>
                </c:pt>
                <c:pt idx="6781">
                  <c:v>0.14960000000000001</c:v>
                </c:pt>
                <c:pt idx="6782">
                  <c:v>0.10575</c:v>
                </c:pt>
                <c:pt idx="6783">
                  <c:v>7.4676999999999993E-2</c:v>
                </c:pt>
                <c:pt idx="6784">
                  <c:v>5.6103E-2</c:v>
                </c:pt>
                <c:pt idx="6785">
                  <c:v>3.7352999999999997E-2</c:v>
                </c:pt>
                <c:pt idx="6786">
                  <c:v>5.1939000000000004E-3</c:v>
                </c:pt>
                <c:pt idx="6787">
                  <c:v>-4.1493000000000002E-2</c:v>
                </c:pt>
                <c:pt idx="6788">
                  <c:v>-9.1183E-2</c:v>
                </c:pt>
                <c:pt idx="6789">
                  <c:v>-0.13186</c:v>
                </c:pt>
                <c:pt idx="6790">
                  <c:v>-0.15964</c:v>
                </c:pt>
                <c:pt idx="6791">
                  <c:v>-0.17327999999999999</c:v>
                </c:pt>
                <c:pt idx="6792">
                  <c:v>-0.16778999999999999</c:v>
                </c:pt>
                <c:pt idx="6793">
                  <c:v>-0.14205999999999999</c:v>
                </c:pt>
                <c:pt idx="6794">
                  <c:v>-0.10894</c:v>
                </c:pt>
                <c:pt idx="6795">
                  <c:v>-8.6485000000000006E-2</c:v>
                </c:pt>
                <c:pt idx="6796">
                  <c:v>-7.9735E-2</c:v>
                </c:pt>
                <c:pt idx="6797">
                  <c:v>-8.0131999999999995E-2</c:v>
                </c:pt>
                <c:pt idx="6798">
                  <c:v>-8.1315999999999999E-2</c:v>
                </c:pt>
                <c:pt idx="6799">
                  <c:v>-8.2909999999999998E-2</c:v>
                </c:pt>
                <c:pt idx="6800">
                  <c:v>-7.9434000000000005E-2</c:v>
                </c:pt>
                <c:pt idx="6801">
                  <c:v>-6.3048000000000007E-2</c:v>
                </c:pt>
                <c:pt idx="6802">
                  <c:v>-4.2865E-2</c:v>
                </c:pt>
                <c:pt idx="6803">
                  <c:v>-4.3205E-2</c:v>
                </c:pt>
                <c:pt idx="6804">
                  <c:v>-7.0015999999999995E-2</c:v>
                </c:pt>
                <c:pt idx="6805">
                  <c:v>-9.3928999999999999E-2</c:v>
                </c:pt>
                <c:pt idx="6806">
                  <c:v>-8.3862000000000006E-2</c:v>
                </c:pt>
                <c:pt idx="6807">
                  <c:v>-4.8049000000000001E-2</c:v>
                </c:pt>
                <c:pt idx="6808">
                  <c:v>-2.3618E-2</c:v>
                </c:pt>
                <c:pt idx="6809">
                  <c:v>-3.1184E-2</c:v>
                </c:pt>
                <c:pt idx="6810">
                  <c:v>-5.7967999999999999E-2</c:v>
                </c:pt>
                <c:pt idx="6811">
                  <c:v>-8.2435999999999995E-2</c:v>
                </c:pt>
                <c:pt idx="6812">
                  <c:v>-9.5145999999999994E-2</c:v>
                </c:pt>
                <c:pt idx="6813">
                  <c:v>-9.3086000000000002E-2</c:v>
                </c:pt>
                <c:pt idx="6814">
                  <c:v>-7.3867000000000002E-2</c:v>
                </c:pt>
                <c:pt idx="6815">
                  <c:v>-4.6101000000000003E-2</c:v>
                </c:pt>
                <c:pt idx="6816">
                  <c:v>-3.3341999999999997E-2</c:v>
                </c:pt>
                <c:pt idx="6817">
                  <c:v>-5.6066999999999999E-2</c:v>
                </c:pt>
                <c:pt idx="6818">
                  <c:v>-0.11285000000000001</c:v>
                </c:pt>
                <c:pt idx="6819">
                  <c:v>-0.18268000000000001</c:v>
                </c:pt>
                <c:pt idx="6820">
                  <c:v>-0.24006</c:v>
                </c:pt>
                <c:pt idx="6821">
                  <c:v>-0.26649</c:v>
                </c:pt>
                <c:pt idx="6822">
                  <c:v>-0.25708999999999999</c:v>
                </c:pt>
                <c:pt idx="6823">
                  <c:v>-0.22373000000000001</c:v>
                </c:pt>
                <c:pt idx="6824">
                  <c:v>-0.18778</c:v>
                </c:pt>
                <c:pt idx="6825">
                  <c:v>-0.16488</c:v>
                </c:pt>
                <c:pt idx="6826">
                  <c:v>-0.15678</c:v>
                </c:pt>
                <c:pt idx="6827">
                  <c:v>-0.15675</c:v>
                </c:pt>
                <c:pt idx="6828">
                  <c:v>-0.15764</c:v>
                </c:pt>
                <c:pt idx="6829">
                  <c:v>-0.15493999999999999</c:v>
                </c:pt>
                <c:pt idx="6830">
                  <c:v>-0.14873</c:v>
                </c:pt>
                <c:pt idx="6831">
                  <c:v>-0.14507999999999999</c:v>
                </c:pt>
                <c:pt idx="6832">
                  <c:v>-0.15146999999999999</c:v>
                </c:pt>
                <c:pt idx="6833">
                  <c:v>-0.17025999999999999</c:v>
                </c:pt>
                <c:pt idx="6834">
                  <c:v>-0.19955999999999999</c:v>
                </c:pt>
                <c:pt idx="6835">
                  <c:v>-0.23749999999999999</c:v>
                </c:pt>
                <c:pt idx="6836">
                  <c:v>-0.27940999999999999</c:v>
                </c:pt>
                <c:pt idx="6837">
                  <c:v>-0.31375999999999998</c:v>
                </c:pt>
                <c:pt idx="6838">
                  <c:v>-0.32989000000000002</c:v>
                </c:pt>
                <c:pt idx="6839">
                  <c:v>-0.32973000000000002</c:v>
                </c:pt>
                <c:pt idx="6840">
                  <c:v>-0.32455000000000001</c:v>
                </c:pt>
                <c:pt idx="6841">
                  <c:v>-0.32123000000000002</c:v>
                </c:pt>
                <c:pt idx="6842">
                  <c:v>-0.31994</c:v>
                </c:pt>
                <c:pt idx="6843">
                  <c:v>-0.32295000000000001</c:v>
                </c:pt>
                <c:pt idx="6844">
                  <c:v>-0.33496999999999999</c:v>
                </c:pt>
                <c:pt idx="6845">
                  <c:v>-0.35449999999999998</c:v>
                </c:pt>
                <c:pt idx="6846">
                  <c:v>-0.37568000000000001</c:v>
                </c:pt>
                <c:pt idx="6847">
                  <c:v>-0.39892</c:v>
                </c:pt>
                <c:pt idx="6848">
                  <c:v>-0.42781000000000002</c:v>
                </c:pt>
                <c:pt idx="6849">
                  <c:v>-0.45443</c:v>
                </c:pt>
                <c:pt idx="6850">
                  <c:v>-0.46246999999999999</c:v>
                </c:pt>
                <c:pt idx="6851">
                  <c:v>-0.45040999999999998</c:v>
                </c:pt>
                <c:pt idx="6852">
                  <c:v>-0.43814999999999998</c:v>
                </c:pt>
                <c:pt idx="6853">
                  <c:v>-0.44244</c:v>
                </c:pt>
                <c:pt idx="6854">
                  <c:v>-0.45649000000000001</c:v>
                </c:pt>
                <c:pt idx="6855">
                  <c:v>-0.46333000000000002</c:v>
                </c:pt>
                <c:pt idx="6856">
                  <c:v>-0.45939000000000002</c:v>
                </c:pt>
                <c:pt idx="6857">
                  <c:v>-0.45328000000000002</c:v>
                </c:pt>
                <c:pt idx="6858">
                  <c:v>-0.44795000000000001</c:v>
                </c:pt>
                <c:pt idx="6859">
                  <c:v>-0.43687999999999999</c:v>
                </c:pt>
                <c:pt idx="6860">
                  <c:v>-0.41637000000000002</c:v>
                </c:pt>
                <c:pt idx="6861">
                  <c:v>-0.39234000000000002</c:v>
                </c:pt>
                <c:pt idx="6862">
                  <c:v>-0.37474000000000002</c:v>
                </c:pt>
                <c:pt idx="6863">
                  <c:v>-0.37128</c:v>
                </c:pt>
                <c:pt idx="6864">
                  <c:v>-0.38474000000000003</c:v>
                </c:pt>
                <c:pt idx="6865">
                  <c:v>-0.41033999999999998</c:v>
                </c:pt>
                <c:pt idx="6866">
                  <c:v>-0.43703999999999998</c:v>
                </c:pt>
                <c:pt idx="6867">
                  <c:v>-0.45741999999999999</c:v>
                </c:pt>
                <c:pt idx="6868">
                  <c:v>-0.47478999999999999</c:v>
                </c:pt>
                <c:pt idx="6869">
                  <c:v>-0.49545</c:v>
                </c:pt>
                <c:pt idx="6870">
                  <c:v>-0.51585999999999999</c:v>
                </c:pt>
                <c:pt idx="6871">
                  <c:v>-0.52468999999999999</c:v>
                </c:pt>
                <c:pt idx="6872">
                  <c:v>-0.51800999999999997</c:v>
                </c:pt>
                <c:pt idx="6873">
                  <c:v>-0.50551000000000001</c:v>
                </c:pt>
                <c:pt idx="6874">
                  <c:v>-0.49853999999999998</c:v>
                </c:pt>
                <c:pt idx="6875">
                  <c:v>-0.49714000000000003</c:v>
                </c:pt>
                <c:pt idx="6876">
                  <c:v>-0.49391000000000002</c:v>
                </c:pt>
                <c:pt idx="6877">
                  <c:v>-0.48730000000000001</c:v>
                </c:pt>
                <c:pt idx="6878">
                  <c:v>-0.48336000000000001</c:v>
                </c:pt>
                <c:pt idx="6879">
                  <c:v>-0.48257</c:v>
                </c:pt>
                <c:pt idx="6880">
                  <c:v>-0.47309000000000001</c:v>
                </c:pt>
                <c:pt idx="6881">
                  <c:v>-0.44500000000000001</c:v>
                </c:pt>
                <c:pt idx="6882">
                  <c:v>-0.40827000000000002</c:v>
                </c:pt>
                <c:pt idx="6883">
                  <c:v>-0.38603999999999999</c:v>
                </c:pt>
                <c:pt idx="6884">
                  <c:v>-0.38827</c:v>
                </c:pt>
                <c:pt idx="6885">
                  <c:v>-0.40192</c:v>
                </c:pt>
                <c:pt idx="6886">
                  <c:v>-0.41099000000000002</c:v>
                </c:pt>
                <c:pt idx="6887">
                  <c:v>-0.41549999999999998</c:v>
                </c:pt>
                <c:pt idx="6888">
                  <c:v>-0.42263000000000001</c:v>
                </c:pt>
                <c:pt idx="6889">
                  <c:v>-0.43012</c:v>
                </c:pt>
                <c:pt idx="6890">
                  <c:v>-0.43167</c:v>
                </c:pt>
                <c:pt idx="6891">
                  <c:v>-0.43158999999999997</c:v>
                </c:pt>
                <c:pt idx="6892">
                  <c:v>-0.43813000000000002</c:v>
                </c:pt>
                <c:pt idx="6893">
                  <c:v>-0.44569999999999999</c:v>
                </c:pt>
                <c:pt idx="6894">
                  <c:v>-0.44112000000000001</c:v>
                </c:pt>
                <c:pt idx="6895">
                  <c:v>-0.42854999999999999</c:v>
                </c:pt>
                <c:pt idx="6896">
                  <c:v>-0.43120999999999998</c:v>
                </c:pt>
                <c:pt idx="6897">
                  <c:v>-0.46254000000000001</c:v>
                </c:pt>
                <c:pt idx="6898">
                  <c:v>-0.50975999999999999</c:v>
                </c:pt>
                <c:pt idx="6899">
                  <c:v>-0.55220000000000002</c:v>
                </c:pt>
                <c:pt idx="6900">
                  <c:v>-0.58369000000000004</c:v>
                </c:pt>
                <c:pt idx="6901">
                  <c:v>-0.60840000000000005</c:v>
                </c:pt>
                <c:pt idx="6902">
                  <c:v>-0.62565999999999999</c:v>
                </c:pt>
                <c:pt idx="6903">
                  <c:v>-0.62978000000000001</c:v>
                </c:pt>
                <c:pt idx="6904">
                  <c:v>-0.61994000000000005</c:v>
                </c:pt>
                <c:pt idx="6905">
                  <c:v>-0.60294999999999999</c:v>
                </c:pt>
                <c:pt idx="6906">
                  <c:v>-0.58987000000000001</c:v>
                </c:pt>
                <c:pt idx="6907">
                  <c:v>-0.59140000000000004</c:v>
                </c:pt>
                <c:pt idx="6908">
                  <c:v>-0.60802</c:v>
                </c:pt>
                <c:pt idx="6909">
                  <c:v>-0.62178999999999995</c:v>
                </c:pt>
                <c:pt idx="6910">
                  <c:v>-0.60941999999999996</c:v>
                </c:pt>
                <c:pt idx="6911">
                  <c:v>-0.57020999999999999</c:v>
                </c:pt>
                <c:pt idx="6912">
                  <c:v>-0.53000999999999998</c:v>
                </c:pt>
                <c:pt idx="6913">
                  <c:v>-0.50946000000000002</c:v>
                </c:pt>
                <c:pt idx="6914">
                  <c:v>-0.49964999999999998</c:v>
                </c:pt>
                <c:pt idx="6915">
                  <c:v>-0.48071000000000003</c:v>
                </c:pt>
                <c:pt idx="6916">
                  <c:v>-0.45452999999999999</c:v>
                </c:pt>
                <c:pt idx="6917">
                  <c:v>-0.44388</c:v>
                </c:pt>
                <c:pt idx="6918">
                  <c:v>-0.46256000000000003</c:v>
                </c:pt>
                <c:pt idx="6919">
                  <c:v>-0.49996000000000002</c:v>
                </c:pt>
                <c:pt idx="6920">
                  <c:v>-0.53439000000000003</c:v>
                </c:pt>
                <c:pt idx="6921">
                  <c:v>-0.55173000000000005</c:v>
                </c:pt>
                <c:pt idx="6922">
                  <c:v>-0.55201999999999996</c:v>
                </c:pt>
                <c:pt idx="6923">
                  <c:v>-0.54632000000000003</c:v>
                </c:pt>
                <c:pt idx="6924">
                  <c:v>-0.54730999999999996</c:v>
                </c:pt>
                <c:pt idx="6925">
                  <c:v>-0.55708000000000002</c:v>
                </c:pt>
                <c:pt idx="6926">
                  <c:v>-0.56621999999999995</c:v>
                </c:pt>
                <c:pt idx="6927">
                  <c:v>-0.56964000000000004</c:v>
                </c:pt>
                <c:pt idx="6928">
                  <c:v>-0.57677</c:v>
                </c:pt>
                <c:pt idx="6929">
                  <c:v>-0.59758999999999995</c:v>
                </c:pt>
                <c:pt idx="6930">
                  <c:v>-0.62451999999999996</c:v>
                </c:pt>
                <c:pt idx="6931">
                  <c:v>-0.63976999999999995</c:v>
                </c:pt>
                <c:pt idx="6932">
                  <c:v>-0.63771999999999995</c:v>
                </c:pt>
                <c:pt idx="6933">
                  <c:v>-0.62807000000000002</c:v>
                </c:pt>
                <c:pt idx="6934">
                  <c:v>-0.61819999999999997</c:v>
                </c:pt>
                <c:pt idx="6935">
                  <c:v>-0.60429999999999995</c:v>
                </c:pt>
                <c:pt idx="6936">
                  <c:v>-0.58186000000000004</c:v>
                </c:pt>
                <c:pt idx="6937">
                  <c:v>-0.55510999999999999</c:v>
                </c:pt>
                <c:pt idx="6938">
                  <c:v>-0.53212000000000004</c:v>
                </c:pt>
                <c:pt idx="6939">
                  <c:v>-0.51551000000000002</c:v>
                </c:pt>
                <c:pt idx="6940">
                  <c:v>-0.49923000000000001</c:v>
                </c:pt>
                <c:pt idx="6941">
                  <c:v>-0.47197</c:v>
                </c:pt>
                <c:pt idx="6942">
                  <c:v>-0.42817</c:v>
                </c:pt>
                <c:pt idx="6943">
                  <c:v>-0.38114999999999999</c:v>
                </c:pt>
                <c:pt idx="6944">
                  <c:v>-0.35788999999999999</c:v>
                </c:pt>
                <c:pt idx="6945">
                  <c:v>-0.36986000000000002</c:v>
                </c:pt>
                <c:pt idx="6946">
                  <c:v>-0.39390999999999998</c:v>
                </c:pt>
                <c:pt idx="6947">
                  <c:v>-0.39471000000000001</c:v>
                </c:pt>
                <c:pt idx="6948">
                  <c:v>-0.36392999999999998</c:v>
                </c:pt>
                <c:pt idx="6949">
                  <c:v>-0.32493</c:v>
                </c:pt>
                <c:pt idx="6950">
                  <c:v>-0.30186000000000002</c:v>
                </c:pt>
                <c:pt idx="6951">
                  <c:v>-0.29943999999999998</c:v>
                </c:pt>
                <c:pt idx="6952">
                  <c:v>-0.31186000000000003</c:v>
                </c:pt>
                <c:pt idx="6953">
                  <c:v>-0.33328000000000002</c:v>
                </c:pt>
                <c:pt idx="6954">
                  <c:v>-0.35472999999999999</c:v>
                </c:pt>
                <c:pt idx="6955">
                  <c:v>-0.36734</c:v>
                </c:pt>
                <c:pt idx="6956">
                  <c:v>-0.37695000000000001</c:v>
                </c:pt>
                <c:pt idx="6957">
                  <c:v>-0.40266999999999997</c:v>
                </c:pt>
                <c:pt idx="6958">
                  <c:v>-0.45294000000000001</c:v>
                </c:pt>
                <c:pt idx="6959">
                  <c:v>-0.51361000000000001</c:v>
                </c:pt>
                <c:pt idx="6960">
                  <c:v>-0.56588000000000005</c:v>
                </c:pt>
                <c:pt idx="6961">
                  <c:v>-0.60477000000000003</c:v>
                </c:pt>
                <c:pt idx="6962">
                  <c:v>-0.63307999999999998</c:v>
                </c:pt>
                <c:pt idx="6963">
                  <c:v>-0.64990999999999999</c:v>
                </c:pt>
                <c:pt idx="6964">
                  <c:v>-0.65495999999999999</c:v>
                </c:pt>
                <c:pt idx="6965">
                  <c:v>-0.65351999999999999</c:v>
                </c:pt>
                <c:pt idx="6966">
                  <c:v>-0.64761999999999997</c:v>
                </c:pt>
                <c:pt idx="6967">
                  <c:v>-0.63212999999999997</c:v>
                </c:pt>
                <c:pt idx="6968">
                  <c:v>-0.60928000000000004</c:v>
                </c:pt>
                <c:pt idx="6969">
                  <c:v>-0.59502999999999995</c:v>
                </c:pt>
                <c:pt idx="6970">
                  <c:v>-0.59814999999999996</c:v>
                </c:pt>
                <c:pt idx="6971">
                  <c:v>-0.60319999999999996</c:v>
                </c:pt>
                <c:pt idx="6972">
                  <c:v>-0.58984000000000003</c:v>
                </c:pt>
                <c:pt idx="6973">
                  <c:v>-0.56167999999999996</c:v>
                </c:pt>
                <c:pt idx="6974">
                  <c:v>-0.53983999999999999</c:v>
                </c:pt>
                <c:pt idx="6975">
                  <c:v>-0.53319000000000005</c:v>
                </c:pt>
                <c:pt idx="6976">
                  <c:v>-0.53288999999999997</c:v>
                </c:pt>
                <c:pt idx="6977">
                  <c:v>-0.53400999999999998</c:v>
                </c:pt>
                <c:pt idx="6978">
                  <c:v>-0.54296</c:v>
                </c:pt>
                <c:pt idx="6979">
                  <c:v>-0.55947000000000002</c:v>
                </c:pt>
                <c:pt idx="6980">
                  <c:v>-0.56701000000000001</c:v>
                </c:pt>
                <c:pt idx="6981">
                  <c:v>-0.54898000000000002</c:v>
                </c:pt>
                <c:pt idx="6982">
                  <c:v>-0.50490999999999997</c:v>
                </c:pt>
                <c:pt idx="6983">
                  <c:v>-0.44666</c:v>
                </c:pt>
                <c:pt idx="6984">
                  <c:v>-0.38834999999999997</c:v>
                </c:pt>
                <c:pt idx="6985">
                  <c:v>-0.34423999999999999</c:v>
                </c:pt>
                <c:pt idx="6986">
                  <c:v>-0.32574999999999998</c:v>
                </c:pt>
                <c:pt idx="6987">
                  <c:v>-0.33222000000000002</c:v>
                </c:pt>
                <c:pt idx="6988">
                  <c:v>-0.34971999999999998</c:v>
                </c:pt>
                <c:pt idx="6989">
                  <c:v>-0.36343999999999999</c:v>
                </c:pt>
                <c:pt idx="6990">
                  <c:v>-0.36645</c:v>
                </c:pt>
                <c:pt idx="6991">
                  <c:v>-0.35604000000000002</c:v>
                </c:pt>
                <c:pt idx="6992">
                  <c:v>-0.33204</c:v>
                </c:pt>
                <c:pt idx="6993">
                  <c:v>-0.3044</c:v>
                </c:pt>
                <c:pt idx="6994">
                  <c:v>-0.29100999999999999</c:v>
                </c:pt>
                <c:pt idx="6995">
                  <c:v>-0.29763000000000001</c:v>
                </c:pt>
                <c:pt idx="6996">
                  <c:v>-0.30689</c:v>
                </c:pt>
                <c:pt idx="6997">
                  <c:v>-0.29957</c:v>
                </c:pt>
                <c:pt idx="6998">
                  <c:v>-0.28203</c:v>
                </c:pt>
                <c:pt idx="6999">
                  <c:v>-0.27799000000000001</c:v>
                </c:pt>
                <c:pt idx="7000">
                  <c:v>-0.29337000000000002</c:v>
                </c:pt>
                <c:pt idx="7001">
                  <c:v>-0.3049</c:v>
                </c:pt>
                <c:pt idx="7002">
                  <c:v>-0.29024</c:v>
                </c:pt>
                <c:pt idx="7003">
                  <c:v>-0.25650000000000001</c:v>
                </c:pt>
                <c:pt idx="7004">
                  <c:v>-0.22763</c:v>
                </c:pt>
                <c:pt idx="7005">
                  <c:v>-0.2127</c:v>
                </c:pt>
                <c:pt idx="7006">
                  <c:v>-0.20105999999999999</c:v>
                </c:pt>
                <c:pt idx="7007">
                  <c:v>-0.18501999999999999</c:v>
                </c:pt>
                <c:pt idx="7008">
                  <c:v>-0.16975000000000001</c:v>
                </c:pt>
                <c:pt idx="7009">
                  <c:v>-0.15744</c:v>
                </c:pt>
                <c:pt idx="7010">
                  <c:v>-0.13789999999999999</c:v>
                </c:pt>
                <c:pt idx="7011">
                  <c:v>-0.10553</c:v>
                </c:pt>
                <c:pt idx="7012">
                  <c:v>-7.4578000000000005E-2</c:v>
                </c:pt>
                <c:pt idx="7013">
                  <c:v>-6.3989000000000004E-2</c:v>
                </c:pt>
                <c:pt idx="7014">
                  <c:v>-7.1754999999999999E-2</c:v>
                </c:pt>
                <c:pt idx="7015">
                  <c:v>-7.5568999999999997E-2</c:v>
                </c:pt>
                <c:pt idx="7016">
                  <c:v>-5.6257000000000001E-2</c:v>
                </c:pt>
                <c:pt idx="7017">
                  <c:v>-1.1180000000000001E-2</c:v>
                </c:pt>
                <c:pt idx="7018">
                  <c:v>5.0989E-2</c:v>
                </c:pt>
                <c:pt idx="7019">
                  <c:v>0.11626</c:v>
                </c:pt>
                <c:pt idx="7020">
                  <c:v>0.16869000000000001</c:v>
                </c:pt>
                <c:pt idx="7021">
                  <c:v>0.20215</c:v>
                </c:pt>
                <c:pt idx="7022">
                  <c:v>0.2291</c:v>
                </c:pt>
                <c:pt idx="7023">
                  <c:v>0.26384999999999997</c:v>
                </c:pt>
                <c:pt idx="7024">
                  <c:v>0.29665999999999998</c:v>
                </c:pt>
                <c:pt idx="7025">
                  <c:v>0.30186000000000002</c:v>
                </c:pt>
                <c:pt idx="7026">
                  <c:v>0.27678999999999998</c:v>
                </c:pt>
                <c:pt idx="7027">
                  <c:v>0.25344</c:v>
                </c:pt>
                <c:pt idx="7028">
                  <c:v>0.25918000000000002</c:v>
                </c:pt>
                <c:pt idx="7029">
                  <c:v>0.28125</c:v>
                </c:pt>
                <c:pt idx="7030">
                  <c:v>0.28638999999999998</c:v>
                </c:pt>
                <c:pt idx="7031">
                  <c:v>0.26494000000000001</c:v>
                </c:pt>
                <c:pt idx="7032">
                  <c:v>0.23643</c:v>
                </c:pt>
                <c:pt idx="7033">
                  <c:v>0.21737000000000001</c:v>
                </c:pt>
                <c:pt idx="7034">
                  <c:v>0.20391000000000001</c:v>
                </c:pt>
                <c:pt idx="7035">
                  <c:v>0.18787000000000001</c:v>
                </c:pt>
                <c:pt idx="7036">
                  <c:v>0.17299999999999999</c:v>
                </c:pt>
                <c:pt idx="7037">
                  <c:v>0.16903000000000001</c:v>
                </c:pt>
                <c:pt idx="7038">
                  <c:v>0.17992</c:v>
                </c:pt>
                <c:pt idx="7039">
                  <c:v>0.20296</c:v>
                </c:pt>
                <c:pt idx="7040">
                  <c:v>0.23100000000000001</c:v>
                </c:pt>
                <c:pt idx="7041">
                  <c:v>0.25233</c:v>
                </c:pt>
                <c:pt idx="7042">
                  <c:v>0.25696000000000002</c:v>
                </c:pt>
                <c:pt idx="7043">
                  <c:v>0.24840999999999999</c:v>
                </c:pt>
                <c:pt idx="7044">
                  <c:v>0.24252000000000001</c:v>
                </c:pt>
                <c:pt idx="7045">
                  <c:v>0.24956</c:v>
                </c:pt>
                <c:pt idx="7046">
                  <c:v>0.26240999999999998</c:v>
                </c:pt>
                <c:pt idx="7047">
                  <c:v>0.26713999999999999</c:v>
                </c:pt>
                <c:pt idx="7048">
                  <c:v>0.2606</c:v>
                </c:pt>
                <c:pt idx="7049">
                  <c:v>0.25184000000000001</c:v>
                </c:pt>
                <c:pt idx="7050">
                  <c:v>0.24911</c:v>
                </c:pt>
                <c:pt idx="7051">
                  <c:v>0.25218000000000002</c:v>
                </c:pt>
                <c:pt idx="7052">
                  <c:v>0.25663999999999998</c:v>
                </c:pt>
                <c:pt idx="7053">
                  <c:v>0.25968000000000002</c:v>
                </c:pt>
                <c:pt idx="7054">
                  <c:v>0.25918000000000002</c:v>
                </c:pt>
                <c:pt idx="7055">
                  <c:v>0.25224000000000002</c:v>
                </c:pt>
                <c:pt idx="7056">
                  <c:v>0.24049000000000001</c:v>
                </c:pt>
                <c:pt idx="7057">
                  <c:v>0.23512</c:v>
                </c:pt>
                <c:pt idx="7058">
                  <c:v>0.24883</c:v>
                </c:pt>
                <c:pt idx="7059">
                  <c:v>0.27939000000000003</c:v>
                </c:pt>
                <c:pt idx="7060">
                  <c:v>0.30764999999999998</c:v>
                </c:pt>
                <c:pt idx="7061">
                  <c:v>0.31913999999999998</c:v>
                </c:pt>
                <c:pt idx="7062">
                  <c:v>0.32295000000000001</c:v>
                </c:pt>
                <c:pt idx="7063">
                  <c:v>0.33953</c:v>
                </c:pt>
                <c:pt idx="7064">
                  <c:v>0.37168000000000001</c:v>
                </c:pt>
                <c:pt idx="7065">
                  <c:v>0.40053</c:v>
                </c:pt>
                <c:pt idx="7066">
                  <c:v>0.41292000000000001</c:v>
                </c:pt>
                <c:pt idx="7067">
                  <c:v>0.41921999999999998</c:v>
                </c:pt>
                <c:pt idx="7068">
                  <c:v>0.43565999999999999</c:v>
                </c:pt>
                <c:pt idx="7069">
                  <c:v>0.45992</c:v>
                </c:pt>
                <c:pt idx="7070">
                  <c:v>0.47635</c:v>
                </c:pt>
                <c:pt idx="7071">
                  <c:v>0.47853000000000001</c:v>
                </c:pt>
                <c:pt idx="7072">
                  <c:v>0.47359000000000001</c:v>
                </c:pt>
                <c:pt idx="7073">
                  <c:v>0.46753</c:v>
                </c:pt>
                <c:pt idx="7074">
                  <c:v>0.46022000000000002</c:v>
                </c:pt>
                <c:pt idx="7075">
                  <c:v>0.45573000000000002</c:v>
                </c:pt>
                <c:pt idx="7076">
                  <c:v>0.46393000000000001</c:v>
                </c:pt>
                <c:pt idx="7077">
                  <c:v>0.48562</c:v>
                </c:pt>
                <c:pt idx="7078">
                  <c:v>0.50409999999999999</c:v>
                </c:pt>
                <c:pt idx="7079">
                  <c:v>0.49947000000000003</c:v>
                </c:pt>
                <c:pt idx="7080">
                  <c:v>0.46976000000000001</c:v>
                </c:pt>
                <c:pt idx="7081">
                  <c:v>0.43358000000000002</c:v>
                </c:pt>
                <c:pt idx="7082">
                  <c:v>0.41192000000000001</c:v>
                </c:pt>
                <c:pt idx="7083">
                  <c:v>0.40883000000000003</c:v>
                </c:pt>
                <c:pt idx="7084">
                  <c:v>0.41077000000000002</c:v>
                </c:pt>
                <c:pt idx="7085">
                  <c:v>0.40533000000000002</c:v>
                </c:pt>
                <c:pt idx="7086">
                  <c:v>0.39784000000000003</c:v>
                </c:pt>
                <c:pt idx="7087">
                  <c:v>0.40405000000000002</c:v>
                </c:pt>
                <c:pt idx="7088">
                  <c:v>0.42707000000000001</c:v>
                </c:pt>
                <c:pt idx="7089">
                  <c:v>0.45046000000000003</c:v>
                </c:pt>
                <c:pt idx="7090">
                  <c:v>0.45788000000000001</c:v>
                </c:pt>
                <c:pt idx="7091">
                  <c:v>0.4501</c:v>
                </c:pt>
                <c:pt idx="7092">
                  <c:v>0.43564000000000003</c:v>
                </c:pt>
                <c:pt idx="7093">
                  <c:v>0.41406999999999999</c:v>
                </c:pt>
                <c:pt idx="7094">
                  <c:v>0.38034000000000001</c:v>
                </c:pt>
                <c:pt idx="7095">
                  <c:v>0.33859</c:v>
                </c:pt>
                <c:pt idx="7096">
                  <c:v>0.29803000000000002</c:v>
                </c:pt>
                <c:pt idx="7097">
                  <c:v>0.25890999999999997</c:v>
                </c:pt>
                <c:pt idx="7098">
                  <c:v>0.21665000000000001</c:v>
                </c:pt>
                <c:pt idx="7099">
                  <c:v>0.17735999999999999</c:v>
                </c:pt>
                <c:pt idx="7100">
                  <c:v>0.15343000000000001</c:v>
                </c:pt>
                <c:pt idx="7101">
                  <c:v>0.14341999999999999</c:v>
                </c:pt>
                <c:pt idx="7102">
                  <c:v>0.13352</c:v>
                </c:pt>
                <c:pt idx="7103">
                  <c:v>0.12242</c:v>
                </c:pt>
                <c:pt idx="7104">
                  <c:v>0.12719</c:v>
                </c:pt>
                <c:pt idx="7105">
                  <c:v>0.15639</c:v>
                </c:pt>
                <c:pt idx="7106">
                  <c:v>0.19269</c:v>
                </c:pt>
                <c:pt idx="7107">
                  <c:v>0.21381</c:v>
                </c:pt>
                <c:pt idx="7108">
                  <c:v>0.219</c:v>
                </c:pt>
                <c:pt idx="7109">
                  <c:v>0.22305</c:v>
                </c:pt>
                <c:pt idx="7110">
                  <c:v>0.23402999999999999</c:v>
                </c:pt>
                <c:pt idx="7111">
                  <c:v>0.25052999999999997</c:v>
                </c:pt>
                <c:pt idx="7112">
                  <c:v>0.27316000000000001</c:v>
                </c:pt>
                <c:pt idx="7113">
                  <c:v>0.30320000000000003</c:v>
                </c:pt>
                <c:pt idx="7114">
                  <c:v>0.33263999999999999</c:v>
                </c:pt>
                <c:pt idx="7115">
                  <c:v>0.34963</c:v>
                </c:pt>
                <c:pt idx="7116">
                  <c:v>0.35431000000000001</c:v>
                </c:pt>
                <c:pt idx="7117">
                  <c:v>0.35821999999999998</c:v>
                </c:pt>
                <c:pt idx="7118">
                  <c:v>0.36692000000000002</c:v>
                </c:pt>
                <c:pt idx="7119">
                  <c:v>0.37256</c:v>
                </c:pt>
                <c:pt idx="7120">
                  <c:v>0.36553000000000002</c:v>
                </c:pt>
                <c:pt idx="7121">
                  <c:v>0.34605999999999998</c:v>
                </c:pt>
                <c:pt idx="7122">
                  <c:v>0.32345000000000002</c:v>
                </c:pt>
                <c:pt idx="7123">
                  <c:v>0.30991000000000002</c:v>
                </c:pt>
                <c:pt idx="7124">
                  <c:v>0.31492999999999999</c:v>
                </c:pt>
                <c:pt idx="7125">
                  <c:v>0.33867000000000003</c:v>
                </c:pt>
                <c:pt idx="7126">
                  <c:v>0.37056</c:v>
                </c:pt>
                <c:pt idx="7127">
                  <c:v>0.40156999999999998</c:v>
                </c:pt>
                <c:pt idx="7128">
                  <c:v>0.43675000000000003</c:v>
                </c:pt>
                <c:pt idx="7129">
                  <c:v>0.48631000000000002</c:v>
                </c:pt>
                <c:pt idx="7130">
                  <c:v>0.54283000000000003</c:v>
                </c:pt>
                <c:pt idx="7131">
                  <c:v>0.57974000000000003</c:v>
                </c:pt>
                <c:pt idx="7132">
                  <c:v>0.58064000000000004</c:v>
                </c:pt>
                <c:pt idx="7133">
                  <c:v>0.56276000000000004</c:v>
                </c:pt>
                <c:pt idx="7134">
                  <c:v>0.56040000000000001</c:v>
                </c:pt>
                <c:pt idx="7135">
                  <c:v>0.58572000000000002</c:v>
                </c:pt>
                <c:pt idx="7136">
                  <c:v>0.61473</c:v>
                </c:pt>
                <c:pt idx="7137">
                  <c:v>0.61531000000000002</c:v>
                </c:pt>
                <c:pt idx="7138">
                  <c:v>0.58379000000000003</c:v>
                </c:pt>
                <c:pt idx="7139">
                  <c:v>0.54849000000000003</c:v>
                </c:pt>
                <c:pt idx="7140">
                  <c:v>0.53873000000000004</c:v>
                </c:pt>
                <c:pt idx="7141">
                  <c:v>0.55654000000000003</c:v>
                </c:pt>
                <c:pt idx="7142">
                  <c:v>0.58184999999999998</c:v>
                </c:pt>
                <c:pt idx="7143">
                  <c:v>0.59985999999999995</c:v>
                </c:pt>
                <c:pt idx="7144">
                  <c:v>0.61443999999999999</c:v>
                </c:pt>
                <c:pt idx="7145">
                  <c:v>0.63410999999999995</c:v>
                </c:pt>
                <c:pt idx="7146">
                  <c:v>0.65466999999999997</c:v>
                </c:pt>
                <c:pt idx="7147">
                  <c:v>0.66342999999999996</c:v>
                </c:pt>
                <c:pt idx="7148">
                  <c:v>0.65622000000000003</c:v>
                </c:pt>
                <c:pt idx="7149">
                  <c:v>0.64161000000000001</c:v>
                </c:pt>
                <c:pt idx="7150">
                  <c:v>0.62843000000000004</c:v>
                </c:pt>
                <c:pt idx="7151">
                  <c:v>0.61616000000000004</c:v>
                </c:pt>
                <c:pt idx="7152">
                  <c:v>0.59897999999999996</c:v>
                </c:pt>
                <c:pt idx="7153">
                  <c:v>0.57362000000000002</c:v>
                </c:pt>
                <c:pt idx="7154">
                  <c:v>0.54061000000000003</c:v>
                </c:pt>
                <c:pt idx="7155">
                  <c:v>0.50270000000000004</c:v>
                </c:pt>
                <c:pt idx="7156">
                  <c:v>0.46637000000000001</c:v>
                </c:pt>
                <c:pt idx="7157">
                  <c:v>0.44186999999999999</c:v>
                </c:pt>
                <c:pt idx="7158">
                  <c:v>0.43597999999999998</c:v>
                </c:pt>
                <c:pt idx="7159">
                  <c:v>0.44320999999999999</c:v>
                </c:pt>
                <c:pt idx="7160">
                  <c:v>0.44811000000000001</c:v>
                </c:pt>
                <c:pt idx="7161">
                  <c:v>0.44111</c:v>
                </c:pt>
                <c:pt idx="7162">
                  <c:v>0.43184</c:v>
                </c:pt>
                <c:pt idx="7163">
                  <c:v>0.44170999999999999</c:v>
                </c:pt>
                <c:pt idx="7164">
                  <c:v>0.47986000000000001</c:v>
                </c:pt>
                <c:pt idx="7165">
                  <c:v>0.53030999999999995</c:v>
                </c:pt>
                <c:pt idx="7166">
                  <c:v>0.56850999999999996</c:v>
                </c:pt>
                <c:pt idx="7167">
                  <c:v>0.58764000000000005</c:v>
                </c:pt>
                <c:pt idx="7168">
                  <c:v>0.60046999999999995</c:v>
                </c:pt>
                <c:pt idx="7169">
                  <c:v>0.61636999999999997</c:v>
                </c:pt>
                <c:pt idx="7170">
                  <c:v>0.62861</c:v>
                </c:pt>
                <c:pt idx="7171">
                  <c:v>0.62975000000000003</c:v>
                </c:pt>
                <c:pt idx="7172">
                  <c:v>0.62902999999999998</c:v>
                </c:pt>
                <c:pt idx="7173">
                  <c:v>0.64293999999999996</c:v>
                </c:pt>
                <c:pt idx="7174">
                  <c:v>0.67249000000000003</c:v>
                </c:pt>
                <c:pt idx="7175">
                  <c:v>0.70069999999999999</c:v>
                </c:pt>
                <c:pt idx="7176">
                  <c:v>0.71325000000000005</c:v>
                </c:pt>
                <c:pt idx="7177">
                  <c:v>0.71375999999999995</c:v>
                </c:pt>
                <c:pt idx="7178">
                  <c:v>0.71647000000000005</c:v>
                </c:pt>
                <c:pt idx="7179">
                  <c:v>0.72963</c:v>
                </c:pt>
                <c:pt idx="7180">
                  <c:v>0.75014000000000003</c:v>
                </c:pt>
                <c:pt idx="7181">
                  <c:v>0.77224999999999999</c:v>
                </c:pt>
                <c:pt idx="7182">
                  <c:v>0.79698000000000002</c:v>
                </c:pt>
                <c:pt idx="7183">
                  <c:v>0.82959000000000005</c:v>
                </c:pt>
                <c:pt idx="7184">
                  <c:v>0.86780999999999997</c:v>
                </c:pt>
                <c:pt idx="7185">
                  <c:v>0.89873999999999998</c:v>
                </c:pt>
                <c:pt idx="7186">
                  <c:v>0.91385000000000005</c:v>
                </c:pt>
                <c:pt idx="7187">
                  <c:v>0.92262</c:v>
                </c:pt>
                <c:pt idx="7188">
                  <c:v>0.94013000000000002</c:v>
                </c:pt>
                <c:pt idx="7189">
                  <c:v>0.96184000000000003</c:v>
                </c:pt>
                <c:pt idx="7190">
                  <c:v>0.96536</c:v>
                </c:pt>
                <c:pt idx="7191">
                  <c:v>0.94196999999999997</c:v>
                </c:pt>
                <c:pt idx="7192">
                  <c:v>0.91081999999999996</c:v>
                </c:pt>
                <c:pt idx="7193">
                  <c:v>0.89134000000000002</c:v>
                </c:pt>
                <c:pt idx="7194">
                  <c:v>0.87602000000000002</c:v>
                </c:pt>
                <c:pt idx="7195">
                  <c:v>0.84665000000000001</c:v>
                </c:pt>
                <c:pt idx="7196">
                  <c:v>0.80696999999999997</c:v>
                </c:pt>
                <c:pt idx="7197">
                  <c:v>0.77851999999999999</c:v>
                </c:pt>
                <c:pt idx="7198">
                  <c:v>0.76793</c:v>
                </c:pt>
                <c:pt idx="7199">
                  <c:v>0.75958999999999999</c:v>
                </c:pt>
                <c:pt idx="7200">
                  <c:v>0.74297999999999997</c:v>
                </c:pt>
                <c:pt idx="7201">
                  <c:v>0.72870999999999997</c:v>
                </c:pt>
                <c:pt idx="7202">
                  <c:v>0.73036999999999996</c:v>
                </c:pt>
                <c:pt idx="7203">
                  <c:v>0.74485999999999997</c:v>
                </c:pt>
                <c:pt idx="7204">
                  <c:v>0.75871999999999995</c:v>
                </c:pt>
                <c:pt idx="7205">
                  <c:v>0.76392000000000004</c:v>
                </c:pt>
                <c:pt idx="7206">
                  <c:v>0.76073000000000002</c:v>
                </c:pt>
                <c:pt idx="7207">
                  <c:v>0.75436999999999999</c:v>
                </c:pt>
                <c:pt idx="7208">
                  <c:v>0.75505999999999995</c:v>
                </c:pt>
                <c:pt idx="7209">
                  <c:v>0.77232999999999996</c:v>
                </c:pt>
                <c:pt idx="7210">
                  <c:v>0.80186000000000002</c:v>
                </c:pt>
                <c:pt idx="7211">
                  <c:v>0.82523999999999997</c:v>
                </c:pt>
                <c:pt idx="7212">
                  <c:v>0.83026</c:v>
                </c:pt>
                <c:pt idx="7213">
                  <c:v>0.82513000000000003</c:v>
                </c:pt>
                <c:pt idx="7214">
                  <c:v>0.82516999999999996</c:v>
                </c:pt>
                <c:pt idx="7215">
                  <c:v>0.83082</c:v>
                </c:pt>
                <c:pt idx="7216">
                  <c:v>0.82843999999999995</c:v>
                </c:pt>
                <c:pt idx="7217">
                  <c:v>0.81152000000000002</c:v>
                </c:pt>
                <c:pt idx="7218">
                  <c:v>0.79329000000000005</c:v>
                </c:pt>
                <c:pt idx="7219">
                  <c:v>0.79512000000000005</c:v>
                </c:pt>
                <c:pt idx="7220">
                  <c:v>0.82277999999999996</c:v>
                </c:pt>
                <c:pt idx="7221">
                  <c:v>0.85465999999999998</c:v>
                </c:pt>
                <c:pt idx="7222">
                  <c:v>0.85726999999999998</c:v>
                </c:pt>
                <c:pt idx="7223">
                  <c:v>0.81820000000000004</c:v>
                </c:pt>
                <c:pt idx="7224">
                  <c:v>0.76222000000000001</c:v>
                </c:pt>
                <c:pt idx="7225">
                  <c:v>0.72702999999999995</c:v>
                </c:pt>
                <c:pt idx="7226">
                  <c:v>0.72294999999999998</c:v>
                </c:pt>
                <c:pt idx="7227">
                  <c:v>0.72636999999999996</c:v>
                </c:pt>
                <c:pt idx="7228">
                  <c:v>0.71404000000000001</c:v>
                </c:pt>
                <c:pt idx="7229">
                  <c:v>0.68988000000000005</c:v>
                </c:pt>
                <c:pt idx="7230">
                  <c:v>0.67095000000000005</c:v>
                </c:pt>
                <c:pt idx="7231">
                  <c:v>0.66098999999999997</c:v>
                </c:pt>
                <c:pt idx="7232">
                  <c:v>0.65217000000000003</c:v>
                </c:pt>
                <c:pt idx="7233">
                  <c:v>0.64463999999999999</c:v>
                </c:pt>
                <c:pt idx="7234">
                  <c:v>0.64598999999999995</c:v>
                </c:pt>
                <c:pt idx="7235">
                  <c:v>0.65210000000000001</c:v>
                </c:pt>
                <c:pt idx="7236">
                  <c:v>0.64576999999999996</c:v>
                </c:pt>
                <c:pt idx="7237">
                  <c:v>0.62077000000000004</c:v>
                </c:pt>
                <c:pt idx="7238">
                  <c:v>0.59540000000000004</c:v>
                </c:pt>
                <c:pt idx="7239">
                  <c:v>0.59326000000000001</c:v>
                </c:pt>
                <c:pt idx="7240">
                  <c:v>0.61711000000000005</c:v>
                </c:pt>
                <c:pt idx="7241">
                  <c:v>0.65034999999999998</c:v>
                </c:pt>
                <c:pt idx="7242">
                  <c:v>0.67971999999999999</c:v>
                </c:pt>
                <c:pt idx="7243">
                  <c:v>0.70696000000000003</c:v>
                </c:pt>
                <c:pt idx="7244">
                  <c:v>0.73767000000000005</c:v>
                </c:pt>
                <c:pt idx="7245">
                  <c:v>0.76754999999999995</c:v>
                </c:pt>
                <c:pt idx="7246">
                  <c:v>0.78525</c:v>
                </c:pt>
                <c:pt idx="7247">
                  <c:v>0.78557999999999995</c:v>
                </c:pt>
                <c:pt idx="7248">
                  <c:v>0.77478000000000002</c:v>
                </c:pt>
                <c:pt idx="7249">
                  <c:v>0.76271</c:v>
                </c:pt>
                <c:pt idx="7250">
                  <c:v>0.75371999999999995</c:v>
                </c:pt>
                <c:pt idx="7251">
                  <c:v>0.74670999999999998</c:v>
                </c:pt>
                <c:pt idx="7252">
                  <c:v>0.74029</c:v>
                </c:pt>
                <c:pt idx="7253">
                  <c:v>0.73358000000000001</c:v>
                </c:pt>
                <c:pt idx="7254">
                  <c:v>0.72321999999999997</c:v>
                </c:pt>
                <c:pt idx="7255">
                  <c:v>0.70506000000000002</c:v>
                </c:pt>
                <c:pt idx="7256">
                  <c:v>0.68081000000000003</c:v>
                </c:pt>
                <c:pt idx="7257">
                  <c:v>0.65903</c:v>
                </c:pt>
                <c:pt idx="7258">
                  <c:v>0.64581</c:v>
                </c:pt>
                <c:pt idx="7259">
                  <c:v>0.63626000000000005</c:v>
                </c:pt>
                <c:pt idx="7260">
                  <c:v>0.61868999999999996</c:v>
                </c:pt>
                <c:pt idx="7261">
                  <c:v>0.58711999999999998</c:v>
                </c:pt>
                <c:pt idx="7262">
                  <c:v>0.54754999999999998</c:v>
                </c:pt>
                <c:pt idx="7263">
                  <c:v>0.51275999999999999</c:v>
                </c:pt>
                <c:pt idx="7264">
                  <c:v>0.49214000000000002</c:v>
                </c:pt>
                <c:pt idx="7265">
                  <c:v>0.48464000000000002</c:v>
                </c:pt>
                <c:pt idx="7266">
                  <c:v>0.47933999999999999</c:v>
                </c:pt>
                <c:pt idx="7267">
                  <c:v>0.46598000000000001</c:v>
                </c:pt>
                <c:pt idx="7268">
                  <c:v>0.44967000000000001</c:v>
                </c:pt>
                <c:pt idx="7269">
                  <c:v>0.45123000000000002</c:v>
                </c:pt>
                <c:pt idx="7270">
                  <c:v>0.48387000000000002</c:v>
                </c:pt>
                <c:pt idx="7271">
                  <c:v>0.52917000000000003</c:v>
                </c:pt>
                <c:pt idx="7272">
                  <c:v>0.54747000000000001</c:v>
                </c:pt>
                <c:pt idx="7273">
                  <c:v>0.51953000000000005</c:v>
                </c:pt>
                <c:pt idx="7274">
                  <c:v>0.47020000000000001</c:v>
                </c:pt>
                <c:pt idx="7275">
                  <c:v>0.44111</c:v>
                </c:pt>
                <c:pt idx="7276">
                  <c:v>0.44439000000000001</c:v>
                </c:pt>
                <c:pt idx="7277">
                  <c:v>0.45422000000000001</c:v>
                </c:pt>
                <c:pt idx="7278">
                  <c:v>0.44251000000000001</c:v>
                </c:pt>
                <c:pt idx="7279">
                  <c:v>0.40933999999999998</c:v>
                </c:pt>
                <c:pt idx="7280">
                  <c:v>0.37429000000000001</c:v>
                </c:pt>
                <c:pt idx="7281">
                  <c:v>0.34966999999999998</c:v>
                </c:pt>
                <c:pt idx="7282">
                  <c:v>0.33185999999999999</c:v>
                </c:pt>
                <c:pt idx="7283">
                  <c:v>0.31283</c:v>
                </c:pt>
                <c:pt idx="7284">
                  <c:v>0.28978999999999999</c:v>
                </c:pt>
                <c:pt idx="7285">
                  <c:v>0.26449</c:v>
                </c:pt>
                <c:pt idx="7286">
                  <c:v>0.24043999999999999</c:v>
                </c:pt>
                <c:pt idx="7287">
                  <c:v>0.22181999999999999</c:v>
                </c:pt>
                <c:pt idx="7288">
                  <c:v>0.21096999999999999</c:v>
                </c:pt>
                <c:pt idx="7289">
                  <c:v>0.20674000000000001</c:v>
                </c:pt>
                <c:pt idx="7290">
                  <c:v>0.20832999999999999</c:v>
                </c:pt>
                <c:pt idx="7291">
                  <c:v>0.21912999999999999</c:v>
                </c:pt>
                <c:pt idx="7292">
                  <c:v>0.24207999999999999</c:v>
                </c:pt>
                <c:pt idx="7293">
                  <c:v>0.27095000000000002</c:v>
                </c:pt>
                <c:pt idx="7294">
                  <c:v>0.29157</c:v>
                </c:pt>
                <c:pt idx="7295">
                  <c:v>0.29487000000000002</c:v>
                </c:pt>
                <c:pt idx="7296">
                  <c:v>0.28804000000000002</c:v>
                </c:pt>
                <c:pt idx="7297">
                  <c:v>0.28974</c:v>
                </c:pt>
                <c:pt idx="7298">
                  <c:v>0.31158000000000002</c:v>
                </c:pt>
                <c:pt idx="7299">
                  <c:v>0.34288000000000002</c:v>
                </c:pt>
                <c:pt idx="7300">
                  <c:v>0.35544999999999999</c:v>
                </c:pt>
                <c:pt idx="7301">
                  <c:v>0.32728000000000002</c:v>
                </c:pt>
                <c:pt idx="7302">
                  <c:v>0.26290999999999998</c:v>
                </c:pt>
                <c:pt idx="7303">
                  <c:v>0.19001999999999999</c:v>
                </c:pt>
                <c:pt idx="7304">
                  <c:v>0.13755000000000001</c:v>
                </c:pt>
                <c:pt idx="7305">
                  <c:v>0.11852</c:v>
                </c:pt>
                <c:pt idx="7306">
                  <c:v>0.12816</c:v>
                </c:pt>
                <c:pt idx="7307">
                  <c:v>0.15068999999999999</c:v>
                </c:pt>
                <c:pt idx="7308">
                  <c:v>0.17013</c:v>
                </c:pt>
                <c:pt idx="7309">
                  <c:v>0.18421000000000001</c:v>
                </c:pt>
                <c:pt idx="7310">
                  <c:v>0.20785000000000001</c:v>
                </c:pt>
                <c:pt idx="7311">
                  <c:v>0.25296000000000002</c:v>
                </c:pt>
                <c:pt idx="7312">
                  <c:v>0.30447000000000002</c:v>
                </c:pt>
                <c:pt idx="7313">
                  <c:v>0.32882</c:v>
                </c:pt>
                <c:pt idx="7314">
                  <c:v>0.30914000000000003</c:v>
                </c:pt>
                <c:pt idx="7315">
                  <c:v>0.25923000000000002</c:v>
                </c:pt>
                <c:pt idx="7316">
                  <c:v>0.19986000000000001</c:v>
                </c:pt>
                <c:pt idx="7317">
                  <c:v>0.13966999999999999</c:v>
                </c:pt>
                <c:pt idx="7318">
                  <c:v>8.8289999999999993E-2</c:v>
                </c:pt>
                <c:pt idx="7319">
                  <c:v>6.7087999999999995E-2</c:v>
                </c:pt>
                <c:pt idx="7320">
                  <c:v>8.5653999999999994E-2</c:v>
                </c:pt>
                <c:pt idx="7321">
                  <c:v>0.11971</c:v>
                </c:pt>
                <c:pt idx="7322">
                  <c:v>0.13466</c:v>
                </c:pt>
                <c:pt idx="7323">
                  <c:v>0.12475</c:v>
                </c:pt>
                <c:pt idx="7324">
                  <c:v>0.10828</c:v>
                </c:pt>
                <c:pt idx="7325">
                  <c:v>9.0689000000000006E-2</c:v>
                </c:pt>
                <c:pt idx="7326">
                  <c:v>5.8289000000000001E-2</c:v>
                </c:pt>
                <c:pt idx="7327">
                  <c:v>9.0776999999999993E-3</c:v>
                </c:pt>
                <c:pt idx="7328">
                  <c:v>-3.6724E-2</c:v>
                </c:pt>
                <c:pt idx="7329">
                  <c:v>-6.4421999999999993E-2</c:v>
                </c:pt>
                <c:pt idx="7330">
                  <c:v>-8.0909999999999996E-2</c:v>
                </c:pt>
                <c:pt idx="7331">
                  <c:v>-9.2418E-2</c:v>
                </c:pt>
                <c:pt idx="7332">
                  <c:v>-8.6551000000000003E-2</c:v>
                </c:pt>
                <c:pt idx="7333">
                  <c:v>-5.2807E-2</c:v>
                </c:pt>
                <c:pt idx="7334">
                  <c:v>-7.5358999999999999E-3</c:v>
                </c:pt>
                <c:pt idx="7335">
                  <c:v>1.9227999999999999E-2</c:v>
                </c:pt>
                <c:pt idx="7336">
                  <c:v>1.6376000000000002E-2</c:v>
                </c:pt>
                <c:pt idx="7337">
                  <c:v>-1.5832999999999999E-3</c:v>
                </c:pt>
                <c:pt idx="7338">
                  <c:v>-1.6434000000000001E-2</c:v>
                </c:pt>
                <c:pt idx="7339">
                  <c:v>-2.4372000000000001E-2</c:v>
                </c:pt>
                <c:pt idx="7340">
                  <c:v>-3.4750000000000003E-2</c:v>
                </c:pt>
                <c:pt idx="7341">
                  <c:v>-5.9400000000000001E-2</c:v>
                </c:pt>
                <c:pt idx="7342">
                  <c:v>-0.10253</c:v>
                </c:pt>
                <c:pt idx="7343">
                  <c:v>-0.15576999999999999</c:v>
                </c:pt>
                <c:pt idx="7344">
                  <c:v>-0.20327999999999999</c:v>
                </c:pt>
                <c:pt idx="7345">
                  <c:v>-0.23308999999999999</c:v>
                </c:pt>
                <c:pt idx="7346">
                  <c:v>-0.24171000000000001</c:v>
                </c:pt>
                <c:pt idx="7347">
                  <c:v>-0.23089000000000001</c:v>
                </c:pt>
                <c:pt idx="7348">
                  <c:v>-0.20848</c:v>
                </c:pt>
                <c:pt idx="7349">
                  <c:v>-0.19137000000000001</c:v>
                </c:pt>
                <c:pt idx="7350">
                  <c:v>-0.19500999999999999</c:v>
                </c:pt>
                <c:pt idx="7351">
                  <c:v>-0.21557999999999999</c:v>
                </c:pt>
                <c:pt idx="7352">
                  <c:v>-0.23368</c:v>
                </c:pt>
                <c:pt idx="7353">
                  <c:v>-0.24060000000000001</c:v>
                </c:pt>
                <c:pt idx="7354">
                  <c:v>-0.24956</c:v>
                </c:pt>
                <c:pt idx="7355">
                  <c:v>-0.27433000000000002</c:v>
                </c:pt>
                <c:pt idx="7356">
                  <c:v>-0.30854999999999999</c:v>
                </c:pt>
                <c:pt idx="7357">
                  <c:v>-0.33627000000000001</c:v>
                </c:pt>
                <c:pt idx="7358">
                  <c:v>-0.35256999999999999</c:v>
                </c:pt>
                <c:pt idx="7359">
                  <c:v>-0.36176999999999998</c:v>
                </c:pt>
                <c:pt idx="7360">
                  <c:v>-0.36271999999999999</c:v>
                </c:pt>
                <c:pt idx="7361">
                  <c:v>-0.34921999999999997</c:v>
                </c:pt>
                <c:pt idx="7362">
                  <c:v>-0.32179000000000002</c:v>
                </c:pt>
                <c:pt idx="7363">
                  <c:v>-0.28893000000000002</c:v>
                </c:pt>
                <c:pt idx="7364">
                  <c:v>-0.25951999999999997</c:v>
                </c:pt>
                <c:pt idx="7365">
                  <c:v>-0.24129999999999999</c:v>
                </c:pt>
                <c:pt idx="7366">
                  <c:v>-0.2407</c:v>
                </c:pt>
                <c:pt idx="7367">
                  <c:v>-0.25397999999999998</c:v>
                </c:pt>
                <c:pt idx="7368">
                  <c:v>-0.26372000000000001</c:v>
                </c:pt>
                <c:pt idx="7369">
                  <c:v>-0.25485999999999998</c:v>
                </c:pt>
                <c:pt idx="7370">
                  <c:v>-0.23094000000000001</c:v>
                </c:pt>
                <c:pt idx="7371">
                  <c:v>-0.20532</c:v>
                </c:pt>
                <c:pt idx="7372">
                  <c:v>-0.18235999999999999</c:v>
                </c:pt>
                <c:pt idx="7373">
                  <c:v>-0.15934999999999999</c:v>
                </c:pt>
                <c:pt idx="7374">
                  <c:v>-0.14226</c:v>
                </c:pt>
                <c:pt idx="7375">
                  <c:v>-0.1444</c:v>
                </c:pt>
                <c:pt idx="7376">
                  <c:v>-0.16961000000000001</c:v>
                </c:pt>
                <c:pt idx="7377">
                  <c:v>-0.20835000000000001</c:v>
                </c:pt>
                <c:pt idx="7378">
                  <c:v>-0.24884999999999999</c:v>
                </c:pt>
                <c:pt idx="7379">
                  <c:v>-0.27958</c:v>
                </c:pt>
                <c:pt idx="7380">
                  <c:v>-0.28409000000000001</c:v>
                </c:pt>
                <c:pt idx="7381">
                  <c:v>-0.25225999999999998</c:v>
                </c:pt>
                <c:pt idx="7382">
                  <c:v>-0.19964999999999999</c:v>
                </c:pt>
                <c:pt idx="7383">
                  <c:v>-0.15845999999999999</c:v>
                </c:pt>
                <c:pt idx="7384">
                  <c:v>-0.14304</c:v>
                </c:pt>
                <c:pt idx="7385">
                  <c:v>-0.14005999999999999</c:v>
                </c:pt>
                <c:pt idx="7386">
                  <c:v>-0.13952000000000001</c:v>
                </c:pt>
                <c:pt idx="7387">
                  <c:v>-0.15595000000000001</c:v>
                </c:pt>
                <c:pt idx="7388">
                  <c:v>-0.20347999999999999</c:v>
                </c:pt>
                <c:pt idx="7389">
                  <c:v>-0.26434000000000002</c:v>
                </c:pt>
                <c:pt idx="7390">
                  <c:v>-0.3034</c:v>
                </c:pt>
                <c:pt idx="7391">
                  <c:v>-0.30931999999999998</c:v>
                </c:pt>
                <c:pt idx="7392">
                  <c:v>-0.30270000000000002</c:v>
                </c:pt>
                <c:pt idx="7393">
                  <c:v>-0.30330000000000001</c:v>
                </c:pt>
                <c:pt idx="7394">
                  <c:v>-0.30636000000000002</c:v>
                </c:pt>
                <c:pt idx="7395">
                  <c:v>-0.29594999999999999</c:v>
                </c:pt>
                <c:pt idx="7396">
                  <c:v>-0.26808999999999999</c:v>
                </c:pt>
                <c:pt idx="7397">
                  <c:v>-0.23222999999999999</c:v>
                </c:pt>
                <c:pt idx="7398">
                  <c:v>-0.19799</c:v>
                </c:pt>
                <c:pt idx="7399">
                  <c:v>-0.16930999999999999</c:v>
                </c:pt>
                <c:pt idx="7400">
                  <c:v>-0.14885999999999999</c:v>
                </c:pt>
                <c:pt idx="7401">
                  <c:v>-0.14066999999999999</c:v>
                </c:pt>
                <c:pt idx="7402">
                  <c:v>-0.14685999999999999</c:v>
                </c:pt>
                <c:pt idx="7403">
                  <c:v>-0.16353000000000001</c:v>
                </c:pt>
                <c:pt idx="7404">
                  <c:v>-0.18126</c:v>
                </c:pt>
                <c:pt idx="7405">
                  <c:v>-0.19156000000000001</c:v>
                </c:pt>
                <c:pt idx="7406">
                  <c:v>-0.19492999999999999</c:v>
                </c:pt>
                <c:pt idx="7407">
                  <c:v>-0.20049</c:v>
                </c:pt>
                <c:pt idx="7408">
                  <c:v>-0.21464</c:v>
                </c:pt>
                <c:pt idx="7409">
                  <c:v>-0.23150000000000001</c:v>
                </c:pt>
                <c:pt idx="7410">
                  <c:v>-0.23910999999999999</c:v>
                </c:pt>
                <c:pt idx="7411">
                  <c:v>-0.23430000000000001</c:v>
                </c:pt>
                <c:pt idx="7412">
                  <c:v>-0.22722000000000001</c:v>
                </c:pt>
                <c:pt idx="7413">
                  <c:v>-0.23125000000000001</c:v>
                </c:pt>
                <c:pt idx="7414">
                  <c:v>-0.25228</c:v>
                </c:pt>
                <c:pt idx="7415">
                  <c:v>-0.28627000000000002</c:v>
                </c:pt>
                <c:pt idx="7416">
                  <c:v>-0.32112000000000002</c:v>
                </c:pt>
                <c:pt idx="7417">
                  <c:v>-0.34139999999999998</c:v>
                </c:pt>
                <c:pt idx="7418">
                  <c:v>-0.33888000000000001</c:v>
                </c:pt>
                <c:pt idx="7419">
                  <c:v>-0.32136999999999999</c:v>
                </c:pt>
                <c:pt idx="7420">
                  <c:v>-0.30636999999999998</c:v>
                </c:pt>
                <c:pt idx="7421">
                  <c:v>-0.3044</c:v>
                </c:pt>
                <c:pt idx="7422">
                  <c:v>-0.31346000000000002</c:v>
                </c:pt>
                <c:pt idx="7423">
                  <c:v>-0.32944000000000001</c:v>
                </c:pt>
                <c:pt idx="7424">
                  <c:v>-0.35233999999999999</c:v>
                </c:pt>
                <c:pt idx="7425">
                  <c:v>-0.37872</c:v>
                </c:pt>
                <c:pt idx="7426">
                  <c:v>-0.39834000000000003</c:v>
                </c:pt>
                <c:pt idx="7427">
                  <c:v>-0.40590999999999999</c:v>
                </c:pt>
                <c:pt idx="7428">
                  <c:v>-0.40808</c:v>
                </c:pt>
                <c:pt idx="7429">
                  <c:v>-0.40921000000000002</c:v>
                </c:pt>
                <c:pt idx="7430">
                  <c:v>-0.39754</c:v>
                </c:pt>
                <c:pt idx="7431">
                  <c:v>-0.35854000000000003</c:v>
                </c:pt>
                <c:pt idx="7432">
                  <c:v>-0.29880000000000001</c:v>
                </c:pt>
                <c:pt idx="7433">
                  <c:v>-0.24335999999999999</c:v>
                </c:pt>
                <c:pt idx="7434">
                  <c:v>-0.20918</c:v>
                </c:pt>
                <c:pt idx="7435">
                  <c:v>-0.19320000000000001</c:v>
                </c:pt>
                <c:pt idx="7436">
                  <c:v>-0.18773000000000001</c:v>
                </c:pt>
                <c:pt idx="7437">
                  <c:v>-0.19381999999999999</c:v>
                </c:pt>
                <c:pt idx="7438">
                  <c:v>-0.21389</c:v>
                </c:pt>
                <c:pt idx="7439">
                  <c:v>-0.24187</c:v>
                </c:pt>
                <c:pt idx="7440">
                  <c:v>-0.26729999999999998</c:v>
                </c:pt>
                <c:pt idx="7441">
                  <c:v>-0.28099000000000002</c:v>
                </c:pt>
                <c:pt idx="7442">
                  <c:v>-0.27302999999999999</c:v>
                </c:pt>
                <c:pt idx="7443">
                  <c:v>-0.23744999999999999</c:v>
                </c:pt>
                <c:pt idx="7444">
                  <c:v>-0.18770000000000001</c:v>
                </c:pt>
                <c:pt idx="7445">
                  <c:v>-0.15528</c:v>
                </c:pt>
                <c:pt idx="7446">
                  <c:v>-0.15873999999999999</c:v>
                </c:pt>
                <c:pt idx="7447">
                  <c:v>-0.18032000000000001</c:v>
                </c:pt>
                <c:pt idx="7448">
                  <c:v>-0.18690999999999999</c:v>
                </c:pt>
                <c:pt idx="7449">
                  <c:v>-0.16964000000000001</c:v>
                </c:pt>
                <c:pt idx="7450">
                  <c:v>-0.14915</c:v>
                </c:pt>
                <c:pt idx="7451">
                  <c:v>-0.14538000000000001</c:v>
                </c:pt>
                <c:pt idx="7452">
                  <c:v>-0.15767</c:v>
                </c:pt>
                <c:pt idx="7453">
                  <c:v>-0.17471999999999999</c:v>
                </c:pt>
                <c:pt idx="7454">
                  <c:v>-0.18892999999999999</c:v>
                </c:pt>
                <c:pt idx="7455">
                  <c:v>-0.19786999999999999</c:v>
                </c:pt>
                <c:pt idx="7456">
                  <c:v>-0.20451</c:v>
                </c:pt>
                <c:pt idx="7457">
                  <c:v>-0.21762000000000001</c:v>
                </c:pt>
                <c:pt idx="7458">
                  <c:v>-0.23827000000000001</c:v>
                </c:pt>
                <c:pt idx="7459">
                  <c:v>-0.24509</c:v>
                </c:pt>
                <c:pt idx="7460">
                  <c:v>-0.21243999999999999</c:v>
                </c:pt>
                <c:pt idx="7461">
                  <c:v>-0.14993999999999999</c:v>
                </c:pt>
                <c:pt idx="7462">
                  <c:v>-0.10333000000000001</c:v>
                </c:pt>
                <c:pt idx="7463">
                  <c:v>-0.10228</c:v>
                </c:pt>
                <c:pt idx="7464">
                  <c:v>-0.12497</c:v>
                </c:pt>
                <c:pt idx="7465">
                  <c:v>-0.13150999999999999</c:v>
                </c:pt>
                <c:pt idx="7466">
                  <c:v>-0.11508</c:v>
                </c:pt>
                <c:pt idx="7467">
                  <c:v>-9.5099000000000003E-2</c:v>
                </c:pt>
                <c:pt idx="7468">
                  <c:v>-7.3548000000000002E-2</c:v>
                </c:pt>
                <c:pt idx="7469">
                  <c:v>-3.2329999999999998E-2</c:v>
                </c:pt>
                <c:pt idx="7470">
                  <c:v>2.4778000000000001E-2</c:v>
                </c:pt>
                <c:pt idx="7471">
                  <c:v>6.0566000000000002E-2</c:v>
                </c:pt>
                <c:pt idx="7472">
                  <c:v>4.8329999999999998E-2</c:v>
                </c:pt>
                <c:pt idx="7473">
                  <c:v>5.2008000000000002E-3</c:v>
                </c:pt>
                <c:pt idx="7474">
                  <c:v>-3.2377000000000003E-2</c:v>
                </c:pt>
                <c:pt idx="7475">
                  <c:v>-4.8082E-2</c:v>
                </c:pt>
                <c:pt idx="7476">
                  <c:v>-4.5745000000000001E-2</c:v>
                </c:pt>
                <c:pt idx="7477">
                  <c:v>-2.7917999999999998E-2</c:v>
                </c:pt>
                <c:pt idx="7478">
                  <c:v>3.9773999999999999E-3</c:v>
                </c:pt>
                <c:pt idx="7479">
                  <c:v>3.7610999999999999E-2</c:v>
                </c:pt>
                <c:pt idx="7480">
                  <c:v>5.9250999999999998E-2</c:v>
                </c:pt>
                <c:pt idx="7481">
                  <c:v>7.2665999999999994E-2</c:v>
                </c:pt>
                <c:pt idx="7482">
                  <c:v>9.2249999999999999E-2</c:v>
                </c:pt>
                <c:pt idx="7483">
                  <c:v>0.12028</c:v>
                </c:pt>
                <c:pt idx="7484">
                  <c:v>0.14696999999999999</c:v>
                </c:pt>
                <c:pt idx="7485">
                  <c:v>0.16997999999999999</c:v>
                </c:pt>
                <c:pt idx="7486">
                  <c:v>0.19464999999999999</c:v>
                </c:pt>
                <c:pt idx="7487">
                  <c:v>0.21440000000000001</c:v>
                </c:pt>
                <c:pt idx="7488">
                  <c:v>0.21201</c:v>
                </c:pt>
                <c:pt idx="7489">
                  <c:v>0.18722</c:v>
                </c:pt>
                <c:pt idx="7490">
                  <c:v>0.16377</c:v>
                </c:pt>
                <c:pt idx="7491">
                  <c:v>0.15701000000000001</c:v>
                </c:pt>
                <c:pt idx="7492">
                  <c:v>0.15132000000000001</c:v>
                </c:pt>
                <c:pt idx="7493">
                  <c:v>0.12695000000000001</c:v>
                </c:pt>
                <c:pt idx="7494">
                  <c:v>9.6819000000000002E-2</c:v>
                </c:pt>
                <c:pt idx="7495">
                  <c:v>9.3934000000000004E-2</c:v>
                </c:pt>
                <c:pt idx="7496">
                  <c:v>0.12567999999999999</c:v>
                </c:pt>
                <c:pt idx="7497">
                  <c:v>0.16395000000000001</c:v>
                </c:pt>
                <c:pt idx="7498">
                  <c:v>0.18570999999999999</c:v>
                </c:pt>
                <c:pt idx="7499">
                  <c:v>0.2024</c:v>
                </c:pt>
                <c:pt idx="7500">
                  <c:v>0.23676</c:v>
                </c:pt>
                <c:pt idx="7501">
                  <c:v>0.28564000000000001</c:v>
                </c:pt>
                <c:pt idx="7502">
                  <c:v>0.32497999999999999</c:v>
                </c:pt>
                <c:pt idx="7503">
                  <c:v>0.34525</c:v>
                </c:pt>
                <c:pt idx="7504">
                  <c:v>0.36205999999999999</c:v>
                </c:pt>
                <c:pt idx="7505">
                  <c:v>0.38957999999999998</c:v>
                </c:pt>
                <c:pt idx="7506">
                  <c:v>0.42043000000000003</c:v>
                </c:pt>
                <c:pt idx="7507">
                  <c:v>0.43947999999999998</c:v>
                </c:pt>
                <c:pt idx="7508">
                  <c:v>0.44391000000000003</c:v>
                </c:pt>
                <c:pt idx="7509">
                  <c:v>0.43756</c:v>
                </c:pt>
                <c:pt idx="7510">
                  <c:v>0.41515999999999997</c:v>
                </c:pt>
                <c:pt idx="7511">
                  <c:v>0.36867</c:v>
                </c:pt>
                <c:pt idx="7512">
                  <c:v>0.30753000000000003</c:v>
                </c:pt>
                <c:pt idx="7513">
                  <c:v>0.25690000000000002</c:v>
                </c:pt>
                <c:pt idx="7514">
                  <c:v>0.23099</c:v>
                </c:pt>
                <c:pt idx="7515">
                  <c:v>0.21901000000000001</c:v>
                </c:pt>
                <c:pt idx="7516">
                  <c:v>0.20308999999999999</c:v>
                </c:pt>
                <c:pt idx="7517">
                  <c:v>0.18017</c:v>
                </c:pt>
                <c:pt idx="7518">
                  <c:v>0.15804000000000001</c:v>
                </c:pt>
                <c:pt idx="7519">
                  <c:v>0.13833999999999999</c:v>
                </c:pt>
                <c:pt idx="7520">
                  <c:v>0.11559999999999999</c:v>
                </c:pt>
                <c:pt idx="7521">
                  <c:v>8.9851E-2</c:v>
                </c:pt>
                <c:pt idx="7522">
                  <c:v>6.8374000000000004E-2</c:v>
                </c:pt>
                <c:pt idx="7523">
                  <c:v>5.3814000000000001E-2</c:v>
                </c:pt>
                <c:pt idx="7524">
                  <c:v>4.0396000000000001E-2</c:v>
                </c:pt>
                <c:pt idx="7525">
                  <c:v>2.5266E-2</c:v>
                </c:pt>
                <c:pt idx="7526">
                  <c:v>1.5685000000000001E-2</c:v>
                </c:pt>
                <c:pt idx="7527">
                  <c:v>1.9807999999999999E-2</c:v>
                </c:pt>
                <c:pt idx="7528">
                  <c:v>3.5192000000000001E-2</c:v>
                </c:pt>
                <c:pt idx="7529">
                  <c:v>5.1201000000000003E-2</c:v>
                </c:pt>
                <c:pt idx="7530">
                  <c:v>5.9832000000000003E-2</c:v>
                </c:pt>
                <c:pt idx="7531">
                  <c:v>6.0926000000000001E-2</c:v>
                </c:pt>
                <c:pt idx="7532">
                  <c:v>5.9895999999999998E-2</c:v>
                </c:pt>
                <c:pt idx="7533">
                  <c:v>6.3446000000000002E-2</c:v>
                </c:pt>
                <c:pt idx="7534">
                  <c:v>7.4152999999999997E-2</c:v>
                </c:pt>
                <c:pt idx="7535">
                  <c:v>8.6049E-2</c:v>
                </c:pt>
                <c:pt idx="7536">
                  <c:v>8.9238999999999999E-2</c:v>
                </c:pt>
                <c:pt idx="7537">
                  <c:v>8.2161999999999999E-2</c:v>
                </c:pt>
                <c:pt idx="7538">
                  <c:v>7.3876999999999998E-2</c:v>
                </c:pt>
                <c:pt idx="7539">
                  <c:v>6.8510000000000001E-2</c:v>
                </c:pt>
                <c:pt idx="7540">
                  <c:v>5.3622999999999997E-2</c:v>
                </c:pt>
                <c:pt idx="7541">
                  <c:v>1.4862999999999999E-2</c:v>
                </c:pt>
                <c:pt idx="7542">
                  <c:v>-3.9934999999999998E-2</c:v>
                </c:pt>
                <c:pt idx="7543">
                  <c:v>-8.4096000000000004E-2</c:v>
                </c:pt>
                <c:pt idx="7544">
                  <c:v>-0.10267</c:v>
                </c:pt>
                <c:pt idx="7545">
                  <c:v>-0.10809000000000001</c:v>
                </c:pt>
                <c:pt idx="7546">
                  <c:v>-0.11867</c:v>
                </c:pt>
                <c:pt idx="7547">
                  <c:v>-0.1323</c:v>
                </c:pt>
                <c:pt idx="7548">
                  <c:v>-0.13309000000000001</c:v>
                </c:pt>
                <c:pt idx="7549">
                  <c:v>-0.11840000000000001</c:v>
                </c:pt>
                <c:pt idx="7550">
                  <c:v>-0.10446</c:v>
                </c:pt>
                <c:pt idx="7551">
                  <c:v>-0.10344</c:v>
                </c:pt>
                <c:pt idx="7552">
                  <c:v>-0.10674</c:v>
                </c:pt>
                <c:pt idx="7553">
                  <c:v>-9.7604999999999997E-2</c:v>
                </c:pt>
                <c:pt idx="7554">
                  <c:v>-7.4047000000000002E-2</c:v>
                </c:pt>
                <c:pt idx="7555">
                  <c:v>-5.2059000000000001E-2</c:v>
                </c:pt>
                <c:pt idx="7556">
                  <c:v>-4.7550000000000002E-2</c:v>
                </c:pt>
                <c:pt idx="7557">
                  <c:v>-6.0059000000000001E-2</c:v>
                </c:pt>
                <c:pt idx="7558">
                  <c:v>-7.5440999999999994E-2</c:v>
                </c:pt>
                <c:pt idx="7559">
                  <c:v>-8.2437999999999997E-2</c:v>
                </c:pt>
                <c:pt idx="7560">
                  <c:v>-8.4379999999999997E-2</c:v>
                </c:pt>
                <c:pt idx="7561">
                  <c:v>-9.3648999999999996E-2</c:v>
                </c:pt>
                <c:pt idx="7562">
                  <c:v>-0.11677999999999999</c:v>
                </c:pt>
                <c:pt idx="7563">
                  <c:v>-0.14929999999999999</c:v>
                </c:pt>
                <c:pt idx="7564">
                  <c:v>-0.18506</c:v>
                </c:pt>
                <c:pt idx="7565">
                  <c:v>-0.22286</c:v>
                </c:pt>
                <c:pt idx="7566">
                  <c:v>-0.25907999999999998</c:v>
                </c:pt>
                <c:pt idx="7567">
                  <c:v>-0.28136</c:v>
                </c:pt>
                <c:pt idx="7568">
                  <c:v>-0.28039999999999998</c:v>
                </c:pt>
                <c:pt idx="7569">
                  <c:v>-0.2651</c:v>
                </c:pt>
                <c:pt idx="7570">
                  <c:v>-0.25413000000000002</c:v>
                </c:pt>
                <c:pt idx="7571">
                  <c:v>-0.25139</c:v>
                </c:pt>
                <c:pt idx="7572">
                  <c:v>-0.24162</c:v>
                </c:pt>
                <c:pt idx="7573">
                  <c:v>-0.21437999999999999</c:v>
                </c:pt>
                <c:pt idx="7574">
                  <c:v>-0.18131</c:v>
                </c:pt>
                <c:pt idx="7575">
                  <c:v>-0.16078999999999999</c:v>
                </c:pt>
                <c:pt idx="7576">
                  <c:v>-0.15361</c:v>
                </c:pt>
                <c:pt idx="7577">
                  <c:v>-0.14462</c:v>
                </c:pt>
                <c:pt idx="7578">
                  <c:v>-0.12576000000000001</c:v>
                </c:pt>
                <c:pt idx="7579">
                  <c:v>-0.10696</c:v>
                </c:pt>
                <c:pt idx="7580">
                  <c:v>-0.10247000000000001</c:v>
                </c:pt>
                <c:pt idx="7581">
                  <c:v>-0.11314</c:v>
                </c:pt>
                <c:pt idx="7582">
                  <c:v>-0.12503</c:v>
                </c:pt>
                <c:pt idx="7583">
                  <c:v>-0.12235</c:v>
                </c:pt>
                <c:pt idx="7584">
                  <c:v>-9.9791000000000005E-2</c:v>
                </c:pt>
                <c:pt idx="7585">
                  <c:v>-6.5154000000000004E-2</c:v>
                </c:pt>
                <c:pt idx="7586">
                  <c:v>-3.3370999999999998E-2</c:v>
                </c:pt>
                <c:pt idx="7587">
                  <c:v>-1.7493000000000002E-2</c:v>
                </c:pt>
                <c:pt idx="7588">
                  <c:v>-2.1715000000000002E-2</c:v>
                </c:pt>
                <c:pt idx="7589">
                  <c:v>-3.8203000000000001E-2</c:v>
                </c:pt>
                <c:pt idx="7590">
                  <c:v>-4.9369000000000003E-2</c:v>
                </c:pt>
                <c:pt idx="7591">
                  <c:v>-3.7975000000000002E-2</c:v>
                </c:pt>
                <c:pt idx="7592">
                  <c:v>-7.4133999999999995E-4</c:v>
                </c:pt>
                <c:pt idx="7593">
                  <c:v>4.8036000000000002E-2</c:v>
                </c:pt>
                <c:pt idx="7594">
                  <c:v>8.9443999999999996E-2</c:v>
                </c:pt>
                <c:pt idx="7595">
                  <c:v>0.11544</c:v>
                </c:pt>
                <c:pt idx="7596">
                  <c:v>0.12931000000000001</c:v>
                </c:pt>
                <c:pt idx="7597">
                  <c:v>0.13572000000000001</c:v>
                </c:pt>
                <c:pt idx="7598">
                  <c:v>0.13822999999999999</c:v>
                </c:pt>
                <c:pt idx="7599">
                  <c:v>0.14488000000000001</c:v>
                </c:pt>
                <c:pt idx="7600">
                  <c:v>0.16642999999999999</c:v>
                </c:pt>
                <c:pt idx="7601">
                  <c:v>0.20587</c:v>
                </c:pt>
                <c:pt idx="7602">
                  <c:v>0.25435000000000002</c:v>
                </c:pt>
                <c:pt idx="7603">
                  <c:v>0.29751</c:v>
                </c:pt>
                <c:pt idx="7604">
                  <c:v>0.32066</c:v>
                </c:pt>
                <c:pt idx="7605">
                  <c:v>0.31119999999999998</c:v>
                </c:pt>
                <c:pt idx="7606">
                  <c:v>0.26806999999999997</c:v>
                </c:pt>
                <c:pt idx="7607">
                  <c:v>0.21074999999999999</c:v>
                </c:pt>
                <c:pt idx="7608">
                  <c:v>0.16711000000000001</c:v>
                </c:pt>
                <c:pt idx="7609">
                  <c:v>0.14763999999999999</c:v>
                </c:pt>
                <c:pt idx="7610">
                  <c:v>0.14030000000000001</c:v>
                </c:pt>
                <c:pt idx="7611">
                  <c:v>0.13272</c:v>
                </c:pt>
                <c:pt idx="7612">
                  <c:v>0.12547</c:v>
                </c:pt>
                <c:pt idx="7613">
                  <c:v>0.11756</c:v>
                </c:pt>
                <c:pt idx="7614">
                  <c:v>9.5569000000000001E-2</c:v>
                </c:pt>
                <c:pt idx="7615">
                  <c:v>5.2336000000000001E-2</c:v>
                </c:pt>
                <c:pt idx="7616">
                  <c:v>6.1758999999999998E-3</c:v>
                </c:pt>
                <c:pt idx="7617">
                  <c:v>-1.5862999999999999E-2</c:v>
                </c:pt>
                <c:pt idx="7618">
                  <c:v>-9.9492000000000001E-3</c:v>
                </c:pt>
                <c:pt idx="7619">
                  <c:v>4.1558999999999997E-3</c:v>
                </c:pt>
                <c:pt idx="7620">
                  <c:v>1.1797999999999999E-2</c:v>
                </c:pt>
                <c:pt idx="7621">
                  <c:v>1.6445000000000001E-2</c:v>
                </c:pt>
                <c:pt idx="7622">
                  <c:v>2.2859000000000001E-2</c:v>
                </c:pt>
                <c:pt idx="7623">
                  <c:v>2.3262000000000001E-2</c:v>
                </c:pt>
                <c:pt idx="7624">
                  <c:v>8.3146000000000001E-3</c:v>
                </c:pt>
                <c:pt idx="7625">
                  <c:v>-1.6663000000000001E-2</c:v>
                </c:pt>
                <c:pt idx="7626">
                  <c:v>-3.3944000000000002E-2</c:v>
                </c:pt>
                <c:pt idx="7627">
                  <c:v>-2.8916000000000001E-2</c:v>
                </c:pt>
                <c:pt idx="7628">
                  <c:v>-1.0813999999999999E-3</c:v>
                </c:pt>
                <c:pt idx="7629">
                  <c:v>3.6392000000000001E-2</c:v>
                </c:pt>
                <c:pt idx="7630">
                  <c:v>6.6972000000000004E-2</c:v>
                </c:pt>
                <c:pt idx="7631">
                  <c:v>8.5199999999999998E-2</c:v>
                </c:pt>
                <c:pt idx="7632">
                  <c:v>0.1012</c:v>
                </c:pt>
                <c:pt idx="7633">
                  <c:v>0.12542</c:v>
                </c:pt>
                <c:pt idx="7634">
                  <c:v>0.14963000000000001</c:v>
                </c:pt>
                <c:pt idx="7635">
                  <c:v>0.15228</c:v>
                </c:pt>
                <c:pt idx="7636">
                  <c:v>0.12608</c:v>
                </c:pt>
                <c:pt idx="7637">
                  <c:v>9.1021000000000005E-2</c:v>
                </c:pt>
                <c:pt idx="7638">
                  <c:v>7.2153999999999996E-2</c:v>
                </c:pt>
                <c:pt idx="7639">
                  <c:v>7.0553000000000005E-2</c:v>
                </c:pt>
                <c:pt idx="7640">
                  <c:v>6.6614000000000007E-2</c:v>
                </c:pt>
                <c:pt idx="7641">
                  <c:v>5.0373000000000001E-2</c:v>
                </c:pt>
                <c:pt idx="7642">
                  <c:v>3.6510000000000001E-2</c:v>
                </c:pt>
                <c:pt idx="7643">
                  <c:v>4.4402999999999998E-2</c:v>
                </c:pt>
                <c:pt idx="7644">
                  <c:v>7.2506000000000001E-2</c:v>
                </c:pt>
                <c:pt idx="7645">
                  <c:v>0.10192</c:v>
                </c:pt>
                <c:pt idx="7646">
                  <c:v>0.12056</c:v>
                </c:pt>
                <c:pt idx="7647">
                  <c:v>0.13127</c:v>
                </c:pt>
                <c:pt idx="7648">
                  <c:v>0.13583000000000001</c:v>
                </c:pt>
                <c:pt idx="7649">
                  <c:v>0.12545000000000001</c:v>
                </c:pt>
                <c:pt idx="7650">
                  <c:v>9.6930000000000002E-2</c:v>
                </c:pt>
                <c:pt idx="7651">
                  <c:v>6.8044999999999994E-2</c:v>
                </c:pt>
                <c:pt idx="7652">
                  <c:v>6.2403E-2</c:v>
                </c:pt>
                <c:pt idx="7653">
                  <c:v>8.1447000000000006E-2</c:v>
                </c:pt>
                <c:pt idx="7654">
                  <c:v>0.10439</c:v>
                </c:pt>
                <c:pt idx="7655">
                  <c:v>0.11557000000000001</c:v>
                </c:pt>
                <c:pt idx="7656">
                  <c:v>0.11809</c:v>
                </c:pt>
                <c:pt idx="7657">
                  <c:v>0.11723</c:v>
                </c:pt>
                <c:pt idx="7658">
                  <c:v>0.10567</c:v>
                </c:pt>
                <c:pt idx="7659">
                  <c:v>7.5900999999999996E-2</c:v>
                </c:pt>
                <c:pt idx="7660">
                  <c:v>3.8425000000000001E-2</c:v>
                </c:pt>
                <c:pt idx="7661">
                  <c:v>1.5287E-2</c:v>
                </c:pt>
                <c:pt idx="7662">
                  <c:v>1.6972000000000001E-2</c:v>
                </c:pt>
                <c:pt idx="7663">
                  <c:v>3.2967000000000003E-2</c:v>
                </c:pt>
                <c:pt idx="7664">
                  <c:v>4.3459999999999999E-2</c:v>
                </c:pt>
                <c:pt idx="7665">
                  <c:v>3.5591999999999999E-2</c:v>
                </c:pt>
                <c:pt idx="7666">
                  <c:v>1.1976000000000001E-2</c:v>
                </c:pt>
                <c:pt idx="7667">
                  <c:v>-1.0578000000000001E-2</c:v>
                </c:pt>
                <c:pt idx="7668">
                  <c:v>-1.3750999999999999E-2</c:v>
                </c:pt>
                <c:pt idx="7669">
                  <c:v>4.3517E-3</c:v>
                </c:pt>
                <c:pt idx="7670">
                  <c:v>2.5781999999999999E-2</c:v>
                </c:pt>
                <c:pt idx="7671">
                  <c:v>3.3042000000000002E-2</c:v>
                </c:pt>
                <c:pt idx="7672">
                  <c:v>3.0363000000000001E-2</c:v>
                </c:pt>
                <c:pt idx="7673">
                  <c:v>3.7677000000000002E-2</c:v>
                </c:pt>
                <c:pt idx="7674">
                  <c:v>6.4577999999999997E-2</c:v>
                </c:pt>
                <c:pt idx="7675">
                  <c:v>9.8821999999999993E-2</c:v>
                </c:pt>
                <c:pt idx="7676">
                  <c:v>0.12332</c:v>
                </c:pt>
                <c:pt idx="7677">
                  <c:v>0.13752</c:v>
                </c:pt>
                <c:pt idx="7678">
                  <c:v>0.15539</c:v>
                </c:pt>
                <c:pt idx="7679">
                  <c:v>0.18387000000000001</c:v>
                </c:pt>
                <c:pt idx="7680">
                  <c:v>0.20988000000000001</c:v>
                </c:pt>
                <c:pt idx="7681">
                  <c:v>0.21362999999999999</c:v>
                </c:pt>
                <c:pt idx="7682">
                  <c:v>0.19359000000000001</c:v>
                </c:pt>
                <c:pt idx="7683">
                  <c:v>0.17166999999999999</c:v>
                </c:pt>
                <c:pt idx="7684">
                  <c:v>0.16796</c:v>
                </c:pt>
                <c:pt idx="7685">
                  <c:v>0.17448</c:v>
                </c:pt>
                <c:pt idx="7686">
                  <c:v>0.16364999999999999</c:v>
                </c:pt>
                <c:pt idx="7687">
                  <c:v>0.12413</c:v>
                </c:pt>
                <c:pt idx="7688">
                  <c:v>7.7687000000000006E-2</c:v>
                </c:pt>
                <c:pt idx="7689">
                  <c:v>5.3592000000000001E-2</c:v>
                </c:pt>
                <c:pt idx="7690">
                  <c:v>5.4021E-2</c:v>
                </c:pt>
                <c:pt idx="7691">
                  <c:v>5.6024999999999998E-2</c:v>
                </c:pt>
                <c:pt idx="7692">
                  <c:v>4.5039000000000003E-2</c:v>
                </c:pt>
                <c:pt idx="7693">
                  <c:v>3.4125999999999997E-2</c:v>
                </c:pt>
                <c:pt idx="7694">
                  <c:v>4.5787000000000001E-2</c:v>
                </c:pt>
                <c:pt idx="7695">
                  <c:v>8.2458000000000004E-2</c:v>
                </c:pt>
                <c:pt idx="7696">
                  <c:v>0.12182</c:v>
                </c:pt>
                <c:pt idx="7697">
                  <c:v>0.13947000000000001</c:v>
                </c:pt>
                <c:pt idx="7698">
                  <c:v>0.13228000000000001</c:v>
                </c:pt>
                <c:pt idx="7699">
                  <c:v>0.12017</c:v>
                </c:pt>
                <c:pt idx="7700">
                  <c:v>0.12748999999999999</c:v>
                </c:pt>
                <c:pt idx="7701">
                  <c:v>0.16173000000000001</c:v>
                </c:pt>
                <c:pt idx="7702">
                  <c:v>0.2079</c:v>
                </c:pt>
                <c:pt idx="7703">
                  <c:v>0.24243000000000001</c:v>
                </c:pt>
                <c:pt idx="7704">
                  <c:v>0.25333</c:v>
                </c:pt>
                <c:pt idx="7705">
                  <c:v>0.24723999999999999</c:v>
                </c:pt>
                <c:pt idx="7706">
                  <c:v>0.23827999999999999</c:v>
                </c:pt>
                <c:pt idx="7707">
                  <c:v>0.23258999999999999</c:v>
                </c:pt>
                <c:pt idx="7708">
                  <c:v>0.22494</c:v>
                </c:pt>
                <c:pt idx="7709">
                  <c:v>0.20754</c:v>
                </c:pt>
                <c:pt idx="7710">
                  <c:v>0.17827999999999999</c:v>
                </c:pt>
                <c:pt idx="7711">
                  <c:v>0.14112</c:v>
                </c:pt>
                <c:pt idx="7712">
                  <c:v>0.10329000000000001</c:v>
                </c:pt>
                <c:pt idx="7713">
                  <c:v>7.3597999999999997E-2</c:v>
                </c:pt>
                <c:pt idx="7714">
                  <c:v>5.8457000000000002E-2</c:v>
                </c:pt>
                <c:pt idx="7715">
                  <c:v>5.6460999999999997E-2</c:v>
                </c:pt>
                <c:pt idx="7716">
                  <c:v>6.1110999999999999E-2</c:v>
                </c:pt>
                <c:pt idx="7717">
                  <c:v>7.2484999999999994E-2</c:v>
                </c:pt>
                <c:pt idx="7718">
                  <c:v>0.10012</c:v>
                </c:pt>
                <c:pt idx="7719">
                  <c:v>0.14685999999999999</c:v>
                </c:pt>
                <c:pt idx="7720">
                  <c:v>0.19528000000000001</c:v>
                </c:pt>
                <c:pt idx="7721">
                  <c:v>0.22205</c:v>
                </c:pt>
                <c:pt idx="7722">
                  <c:v>0.22473000000000001</c:v>
                </c:pt>
                <c:pt idx="7723">
                  <c:v>0.22151000000000001</c:v>
                </c:pt>
                <c:pt idx="7724">
                  <c:v>0.22309999999999999</c:v>
                </c:pt>
                <c:pt idx="7725">
                  <c:v>0.21994</c:v>
                </c:pt>
                <c:pt idx="7726">
                  <c:v>0.20354</c:v>
                </c:pt>
                <c:pt idx="7727">
                  <c:v>0.18459</c:v>
                </c:pt>
                <c:pt idx="7728">
                  <c:v>0.17671000000000001</c:v>
                </c:pt>
                <c:pt idx="7729">
                  <c:v>0.17327999999999999</c:v>
                </c:pt>
                <c:pt idx="7730">
                  <c:v>0.15764</c:v>
                </c:pt>
                <c:pt idx="7731">
                  <c:v>0.13099</c:v>
                </c:pt>
                <c:pt idx="7732">
                  <c:v>0.11323999999999999</c:v>
                </c:pt>
                <c:pt idx="7733">
                  <c:v>0.11675000000000001</c:v>
                </c:pt>
                <c:pt idx="7734">
                  <c:v>0.13508000000000001</c:v>
                </c:pt>
                <c:pt idx="7735">
                  <c:v>0.16036</c:v>
                </c:pt>
                <c:pt idx="7736">
                  <c:v>0.19664999999999999</c:v>
                </c:pt>
                <c:pt idx="7737">
                  <c:v>0.24887999999999999</c:v>
                </c:pt>
                <c:pt idx="7738">
                  <c:v>0.30895</c:v>
                </c:pt>
                <c:pt idx="7739">
                  <c:v>0.36143999999999998</c:v>
                </c:pt>
                <c:pt idx="7740">
                  <c:v>0.39824999999999999</c:v>
                </c:pt>
                <c:pt idx="7741">
                  <c:v>0.42205999999999999</c:v>
                </c:pt>
                <c:pt idx="7742">
                  <c:v>0.43985000000000002</c:v>
                </c:pt>
                <c:pt idx="7743">
                  <c:v>0.45704</c:v>
                </c:pt>
                <c:pt idx="7744">
                  <c:v>0.47349999999999998</c:v>
                </c:pt>
                <c:pt idx="7745">
                  <c:v>0.48143000000000002</c:v>
                </c:pt>
                <c:pt idx="7746">
                  <c:v>0.47145999999999999</c:v>
                </c:pt>
                <c:pt idx="7747">
                  <c:v>0.44428000000000001</c:v>
                </c:pt>
                <c:pt idx="7748">
                  <c:v>0.41210999999999998</c:v>
                </c:pt>
                <c:pt idx="7749">
                  <c:v>0.38528000000000001</c:v>
                </c:pt>
                <c:pt idx="7750">
                  <c:v>0.36285000000000001</c:v>
                </c:pt>
                <c:pt idx="7751">
                  <c:v>0.34189999999999998</c:v>
                </c:pt>
                <c:pt idx="7752">
                  <c:v>0.33130999999999999</c:v>
                </c:pt>
                <c:pt idx="7753">
                  <c:v>0.34651999999999999</c:v>
                </c:pt>
                <c:pt idx="7754">
                  <c:v>0.38847999999999999</c:v>
                </c:pt>
                <c:pt idx="7755">
                  <c:v>0.43412000000000001</c:v>
                </c:pt>
                <c:pt idx="7756">
                  <c:v>0.45343</c:v>
                </c:pt>
                <c:pt idx="7757">
                  <c:v>0.43641000000000002</c:v>
                </c:pt>
                <c:pt idx="7758">
                  <c:v>0.40072000000000002</c:v>
                </c:pt>
                <c:pt idx="7759">
                  <c:v>0.37275000000000003</c:v>
                </c:pt>
                <c:pt idx="7760">
                  <c:v>0.36373</c:v>
                </c:pt>
                <c:pt idx="7761">
                  <c:v>0.36649999999999999</c:v>
                </c:pt>
                <c:pt idx="7762">
                  <c:v>0.37213000000000002</c:v>
                </c:pt>
                <c:pt idx="7763">
                  <c:v>0.38205</c:v>
                </c:pt>
                <c:pt idx="7764">
                  <c:v>0.40064</c:v>
                </c:pt>
                <c:pt idx="7765">
                  <c:v>0.42235</c:v>
                </c:pt>
                <c:pt idx="7766">
                  <c:v>0.43512000000000001</c:v>
                </c:pt>
                <c:pt idx="7767">
                  <c:v>0.43670999999999999</c:v>
                </c:pt>
                <c:pt idx="7768">
                  <c:v>0.43985999999999997</c:v>
                </c:pt>
                <c:pt idx="7769">
                  <c:v>0.45645999999999998</c:v>
                </c:pt>
                <c:pt idx="7770">
                  <c:v>0.48003000000000001</c:v>
                </c:pt>
                <c:pt idx="7771">
                  <c:v>0.49029</c:v>
                </c:pt>
                <c:pt idx="7772">
                  <c:v>0.47639999999999999</c:v>
                </c:pt>
                <c:pt idx="7773">
                  <c:v>0.45179999999999998</c:v>
                </c:pt>
                <c:pt idx="7774">
                  <c:v>0.44225999999999999</c:v>
                </c:pt>
                <c:pt idx="7775">
                  <c:v>0.45989000000000002</c:v>
                </c:pt>
                <c:pt idx="7776">
                  <c:v>0.49258000000000002</c:v>
                </c:pt>
                <c:pt idx="7777">
                  <c:v>0.51893</c:v>
                </c:pt>
                <c:pt idx="7778">
                  <c:v>0.52786</c:v>
                </c:pt>
                <c:pt idx="7779">
                  <c:v>0.52010000000000001</c:v>
                </c:pt>
                <c:pt idx="7780">
                  <c:v>0.49752999999999997</c:v>
                </c:pt>
                <c:pt idx="7781">
                  <c:v>0.46112999999999998</c:v>
                </c:pt>
                <c:pt idx="7782">
                  <c:v>0.41864000000000001</c:v>
                </c:pt>
                <c:pt idx="7783">
                  <c:v>0.38340999999999997</c:v>
                </c:pt>
                <c:pt idx="7784">
                  <c:v>0.36118</c:v>
                </c:pt>
                <c:pt idx="7785">
                  <c:v>0.34427999999999997</c:v>
                </c:pt>
                <c:pt idx="7786">
                  <c:v>0.32323000000000002</c:v>
                </c:pt>
                <c:pt idx="7787">
                  <c:v>0.29908000000000001</c:v>
                </c:pt>
                <c:pt idx="7788">
                  <c:v>0.28037000000000001</c:v>
                </c:pt>
                <c:pt idx="7789">
                  <c:v>0.27249000000000001</c:v>
                </c:pt>
                <c:pt idx="7790">
                  <c:v>0.27337</c:v>
                </c:pt>
                <c:pt idx="7791">
                  <c:v>0.27451999999999999</c:v>
                </c:pt>
                <c:pt idx="7792">
                  <c:v>0.26340000000000002</c:v>
                </c:pt>
                <c:pt idx="7793">
                  <c:v>0.23121</c:v>
                </c:pt>
                <c:pt idx="7794">
                  <c:v>0.18379999999999999</c:v>
                </c:pt>
                <c:pt idx="7795">
                  <c:v>0.13947000000000001</c:v>
                </c:pt>
                <c:pt idx="7796">
                  <c:v>0.11042</c:v>
                </c:pt>
                <c:pt idx="7797">
                  <c:v>9.1962000000000002E-2</c:v>
                </c:pt>
                <c:pt idx="7798">
                  <c:v>7.4836E-2</c:v>
                </c:pt>
                <c:pt idx="7799">
                  <c:v>6.0359000000000003E-2</c:v>
                </c:pt>
                <c:pt idx="7800">
                  <c:v>5.3710000000000001E-2</c:v>
                </c:pt>
                <c:pt idx="7801">
                  <c:v>4.8684999999999999E-2</c:v>
                </c:pt>
                <c:pt idx="7802">
                  <c:v>3.2001000000000002E-2</c:v>
                </c:pt>
                <c:pt idx="7803">
                  <c:v>1.2649E-3</c:v>
                </c:pt>
                <c:pt idx="7804">
                  <c:v>-3.2772999999999997E-2</c:v>
                </c:pt>
                <c:pt idx="7805">
                  <c:v>-6.2047999999999999E-2</c:v>
                </c:pt>
                <c:pt idx="7806">
                  <c:v>-8.8532E-2</c:v>
                </c:pt>
                <c:pt idx="7807">
                  <c:v>-0.1147</c:v>
                </c:pt>
                <c:pt idx="7808">
                  <c:v>-0.13775999999999999</c:v>
                </c:pt>
                <c:pt idx="7809">
                  <c:v>-0.15695999999999999</c:v>
                </c:pt>
                <c:pt idx="7810">
                  <c:v>-0.17649000000000001</c:v>
                </c:pt>
                <c:pt idx="7811">
                  <c:v>-0.19556000000000001</c:v>
                </c:pt>
                <c:pt idx="7812">
                  <c:v>-0.20341999999999999</c:v>
                </c:pt>
                <c:pt idx="7813">
                  <c:v>-0.19141</c:v>
                </c:pt>
                <c:pt idx="7814">
                  <c:v>-0.16521</c:v>
                </c:pt>
                <c:pt idx="7815">
                  <c:v>-0.14019999999999999</c:v>
                </c:pt>
                <c:pt idx="7816">
                  <c:v>-0.12887000000000001</c:v>
                </c:pt>
                <c:pt idx="7817">
                  <c:v>-0.13552</c:v>
                </c:pt>
                <c:pt idx="7818">
                  <c:v>-0.15618000000000001</c:v>
                </c:pt>
                <c:pt idx="7819">
                  <c:v>-0.1772</c:v>
                </c:pt>
                <c:pt idx="7820">
                  <c:v>-0.18046000000000001</c:v>
                </c:pt>
                <c:pt idx="7821">
                  <c:v>-0.15925</c:v>
                </c:pt>
                <c:pt idx="7822">
                  <c:v>-0.12761</c:v>
                </c:pt>
                <c:pt idx="7823">
                  <c:v>-0.108</c:v>
                </c:pt>
                <c:pt idx="7824">
                  <c:v>-0.11235000000000001</c:v>
                </c:pt>
                <c:pt idx="7825">
                  <c:v>-0.13980999999999999</c:v>
                </c:pt>
                <c:pt idx="7826">
                  <c:v>-0.18623999999999999</c:v>
                </c:pt>
                <c:pt idx="7827">
                  <c:v>-0.24390000000000001</c:v>
                </c:pt>
                <c:pt idx="7828">
                  <c:v>-0.29476999999999998</c:v>
                </c:pt>
                <c:pt idx="7829">
                  <c:v>-0.31991000000000003</c:v>
                </c:pt>
                <c:pt idx="7830">
                  <c:v>-0.32074999999999998</c:v>
                </c:pt>
                <c:pt idx="7831">
                  <c:v>-0.31973000000000001</c:v>
                </c:pt>
                <c:pt idx="7832">
                  <c:v>-0.33168999999999998</c:v>
                </c:pt>
                <c:pt idx="7833">
                  <c:v>-0.34308</c:v>
                </c:pt>
                <c:pt idx="7834">
                  <c:v>-0.32868999999999998</c:v>
                </c:pt>
                <c:pt idx="7835">
                  <c:v>-0.28277000000000002</c:v>
                </c:pt>
                <c:pt idx="7836">
                  <c:v>-0.22312000000000001</c:v>
                </c:pt>
                <c:pt idx="7837">
                  <c:v>-0.16836000000000001</c:v>
                </c:pt>
                <c:pt idx="7838">
                  <c:v>-0.12433</c:v>
                </c:pt>
                <c:pt idx="7839">
                  <c:v>-9.3019000000000004E-2</c:v>
                </c:pt>
                <c:pt idx="7840">
                  <c:v>-8.0231999999999998E-2</c:v>
                </c:pt>
                <c:pt idx="7841">
                  <c:v>-8.5875000000000007E-2</c:v>
                </c:pt>
                <c:pt idx="7842">
                  <c:v>-9.5441999999999999E-2</c:v>
                </c:pt>
                <c:pt idx="7843">
                  <c:v>-9.2798000000000005E-2</c:v>
                </c:pt>
                <c:pt idx="7844">
                  <c:v>-7.9996999999999999E-2</c:v>
                </c:pt>
                <c:pt idx="7845">
                  <c:v>-7.5229000000000004E-2</c:v>
                </c:pt>
                <c:pt idx="7846">
                  <c:v>-8.9252999999999999E-2</c:v>
                </c:pt>
                <c:pt idx="7847">
                  <c:v>-0.11062</c:v>
                </c:pt>
                <c:pt idx="7848">
                  <c:v>-0.11806999999999999</c:v>
                </c:pt>
                <c:pt idx="7849">
                  <c:v>-0.10299999999999999</c:v>
                </c:pt>
                <c:pt idx="7850">
                  <c:v>-7.4723999999999999E-2</c:v>
                </c:pt>
                <c:pt idx="7851">
                  <c:v>-4.5858999999999997E-2</c:v>
                </c:pt>
                <c:pt idx="7852">
                  <c:v>-1.9730000000000001E-2</c:v>
                </c:pt>
                <c:pt idx="7853">
                  <c:v>5.3433999999999999E-3</c:v>
                </c:pt>
                <c:pt idx="7854">
                  <c:v>2.4237000000000002E-2</c:v>
                </c:pt>
                <c:pt idx="7855">
                  <c:v>2.4317999999999999E-2</c:v>
                </c:pt>
                <c:pt idx="7856">
                  <c:v>-1.1302E-3</c:v>
                </c:pt>
                <c:pt idx="7857">
                  <c:v>-4.1071000000000003E-2</c:v>
                </c:pt>
                <c:pt idx="7858">
                  <c:v>-7.1737999999999996E-2</c:v>
                </c:pt>
                <c:pt idx="7859">
                  <c:v>-7.5976000000000002E-2</c:v>
                </c:pt>
                <c:pt idx="7860">
                  <c:v>-5.8324000000000001E-2</c:v>
                </c:pt>
                <c:pt idx="7861">
                  <c:v>-3.9465E-2</c:v>
                </c:pt>
                <c:pt idx="7862">
                  <c:v>-3.4376999999999998E-2</c:v>
                </c:pt>
                <c:pt idx="7863">
                  <c:v>-3.8240999999999997E-2</c:v>
                </c:pt>
                <c:pt idx="7864">
                  <c:v>-3.7333999999999999E-2</c:v>
                </c:pt>
                <c:pt idx="7865">
                  <c:v>-3.0235999999999999E-2</c:v>
                </c:pt>
                <c:pt idx="7866">
                  <c:v>-2.8174000000000001E-2</c:v>
                </c:pt>
                <c:pt idx="7867">
                  <c:v>-3.1969999999999998E-2</c:v>
                </c:pt>
                <c:pt idx="7868">
                  <c:v>-2.1429E-2</c:v>
                </c:pt>
                <c:pt idx="7869">
                  <c:v>2.0185000000000002E-2</c:v>
                </c:pt>
                <c:pt idx="7870">
                  <c:v>7.7576999999999993E-2</c:v>
                </c:pt>
                <c:pt idx="7871">
                  <c:v>0.11437</c:v>
                </c:pt>
                <c:pt idx="7872">
                  <c:v>0.11201999999999999</c:v>
                </c:pt>
                <c:pt idx="7873">
                  <c:v>8.3435999999999996E-2</c:v>
                </c:pt>
                <c:pt idx="7874">
                  <c:v>4.6214999999999999E-2</c:v>
                </c:pt>
              </c:numCache>
            </c:numRef>
          </c:yVal>
          <c:smooth val="0"/>
          <c:extLst>
            <c:ext xmlns:c16="http://schemas.microsoft.com/office/drawing/2014/chart" uri="{C3380CC4-5D6E-409C-BE32-E72D297353CC}">
              <c16:uniqueId val="{00000000-2FD1-473A-B2AE-03F25101422A}"/>
            </c:ext>
          </c:extLst>
        </c:ser>
        <c:ser>
          <c:idx val="0"/>
          <c:order val="1"/>
          <c:spPr>
            <a:ln w="12700" cap="rnd">
              <a:solidFill>
                <a:schemeClr val="accent1"/>
              </a:solidFill>
              <a:round/>
            </a:ln>
            <a:effectLst/>
          </c:spPr>
          <c:marker>
            <c:symbol val="none"/>
          </c:marker>
          <c:xVal>
            <c:numRef>
              <c:f>Sheet1!$A$3:$A$7877</c:f>
              <c:numCache>
                <c:formatCode>General</c:formatCode>
                <c:ptCount val="7875"/>
                <c:pt idx="0">
                  <c:v>0</c:v>
                </c:pt>
                <c:pt idx="1">
                  <c:v>8.3323333333333333E-2</c:v>
                </c:pt>
                <c:pt idx="2">
                  <c:v>0.16664999999999999</c:v>
                </c:pt>
                <c:pt idx="3">
                  <c:v>0.24996666666666667</c:v>
                </c:pt>
                <c:pt idx="4">
                  <c:v>0.33329166666666665</c:v>
                </c:pt>
                <c:pt idx="5">
                  <c:v>0.41661666666666664</c:v>
                </c:pt>
                <c:pt idx="6">
                  <c:v>0.49994166666666667</c:v>
                </c:pt>
                <c:pt idx="7">
                  <c:v>0.58325833333333332</c:v>
                </c:pt>
                <c:pt idx="8">
                  <c:v>0.66658333333333331</c:v>
                </c:pt>
                <c:pt idx="9">
                  <c:v>0.7499083333333334</c:v>
                </c:pt>
                <c:pt idx="10">
                  <c:v>0.83323333333333327</c:v>
                </c:pt>
                <c:pt idx="11">
                  <c:v>0.91658333333333342</c:v>
                </c:pt>
                <c:pt idx="12">
                  <c:v>0.99991666666666668</c:v>
                </c:pt>
                <c:pt idx="13">
                  <c:v>1.0831666666666666</c:v>
                </c:pt>
                <c:pt idx="14">
                  <c:v>1.1664999999999999</c:v>
                </c:pt>
                <c:pt idx="15">
                  <c:v>1.2498333333333334</c:v>
                </c:pt>
                <c:pt idx="16">
                  <c:v>1.3331666666666666</c:v>
                </c:pt>
                <c:pt idx="17">
                  <c:v>1.4165000000000001</c:v>
                </c:pt>
                <c:pt idx="18">
                  <c:v>1.4998333333333334</c:v>
                </c:pt>
                <c:pt idx="19">
                  <c:v>1.5831666666666668</c:v>
                </c:pt>
                <c:pt idx="20">
                  <c:v>1.6665000000000001</c:v>
                </c:pt>
                <c:pt idx="21">
                  <c:v>1.7497499999999999</c:v>
                </c:pt>
                <c:pt idx="22">
                  <c:v>1.8330833333333334</c:v>
                </c:pt>
                <c:pt idx="23">
                  <c:v>1.9164166666666667</c:v>
                </c:pt>
                <c:pt idx="24">
                  <c:v>1.9997499999999999</c:v>
                </c:pt>
                <c:pt idx="25">
                  <c:v>2.0830833333333332</c:v>
                </c:pt>
                <c:pt idx="26">
                  <c:v>2.1664166666666667</c:v>
                </c:pt>
                <c:pt idx="27">
                  <c:v>2.2497500000000001</c:v>
                </c:pt>
                <c:pt idx="28">
                  <c:v>2.3330833333333332</c:v>
                </c:pt>
                <c:pt idx="29">
                  <c:v>2.4163333333333332</c:v>
                </c:pt>
                <c:pt idx="30">
                  <c:v>2.4996666666666667</c:v>
                </c:pt>
                <c:pt idx="31">
                  <c:v>2.5829999999999997</c:v>
                </c:pt>
                <c:pt idx="32">
                  <c:v>2.6663333333333332</c:v>
                </c:pt>
                <c:pt idx="33">
                  <c:v>2.7496666666666667</c:v>
                </c:pt>
                <c:pt idx="34">
                  <c:v>2.8330000000000002</c:v>
                </c:pt>
                <c:pt idx="35">
                  <c:v>2.9163333333333337</c:v>
                </c:pt>
                <c:pt idx="36">
                  <c:v>2.9996666666666667</c:v>
                </c:pt>
                <c:pt idx="37">
                  <c:v>3.0829166666666663</c:v>
                </c:pt>
                <c:pt idx="38">
                  <c:v>3.1662499999999998</c:v>
                </c:pt>
                <c:pt idx="39">
                  <c:v>3.2495833333333333</c:v>
                </c:pt>
                <c:pt idx="40">
                  <c:v>3.3329166666666663</c:v>
                </c:pt>
                <c:pt idx="41">
                  <c:v>3.4162499999999998</c:v>
                </c:pt>
                <c:pt idx="42">
                  <c:v>3.4995833333333333</c:v>
                </c:pt>
                <c:pt idx="43">
                  <c:v>3.5829166666666663</c:v>
                </c:pt>
                <c:pt idx="44">
                  <c:v>3.6662499999999998</c:v>
                </c:pt>
                <c:pt idx="45">
                  <c:v>3.7494999999999998</c:v>
                </c:pt>
                <c:pt idx="46">
                  <c:v>3.8328333333333333</c:v>
                </c:pt>
                <c:pt idx="47">
                  <c:v>3.9161666666666668</c:v>
                </c:pt>
                <c:pt idx="48">
                  <c:v>3.9994999999999998</c:v>
                </c:pt>
                <c:pt idx="49">
                  <c:v>4.0828333333333333</c:v>
                </c:pt>
                <c:pt idx="50">
                  <c:v>4.1661666666666664</c:v>
                </c:pt>
                <c:pt idx="51">
                  <c:v>4.2495000000000003</c:v>
                </c:pt>
                <c:pt idx="52">
                  <c:v>4.3328333333333333</c:v>
                </c:pt>
                <c:pt idx="53">
                  <c:v>4.4160833333333338</c:v>
                </c:pt>
                <c:pt idx="54">
                  <c:v>4.4994166666666668</c:v>
                </c:pt>
                <c:pt idx="55">
                  <c:v>4.5827499999999999</c:v>
                </c:pt>
                <c:pt idx="56">
                  <c:v>4.6660833333333338</c:v>
                </c:pt>
                <c:pt idx="57">
                  <c:v>4.7494166666666668</c:v>
                </c:pt>
                <c:pt idx="58">
                  <c:v>4.8327499999999999</c:v>
                </c:pt>
                <c:pt idx="59">
                  <c:v>4.9160833333333338</c:v>
                </c:pt>
                <c:pt idx="60">
                  <c:v>4.9994166666666668</c:v>
                </c:pt>
                <c:pt idx="61">
                  <c:v>5.0826666666666664</c:v>
                </c:pt>
                <c:pt idx="62">
                  <c:v>5.1659999999999995</c:v>
                </c:pt>
                <c:pt idx="63">
                  <c:v>5.2493333333333334</c:v>
                </c:pt>
                <c:pt idx="64">
                  <c:v>5.3326666666666664</c:v>
                </c:pt>
                <c:pt idx="65">
                  <c:v>5.4160000000000004</c:v>
                </c:pt>
                <c:pt idx="66">
                  <c:v>5.4993333333333334</c:v>
                </c:pt>
                <c:pt idx="67">
                  <c:v>5.5826666666666673</c:v>
                </c:pt>
                <c:pt idx="68">
                  <c:v>5.6660000000000004</c:v>
                </c:pt>
                <c:pt idx="69">
                  <c:v>5.74925</c:v>
                </c:pt>
                <c:pt idx="70">
                  <c:v>5.832583333333333</c:v>
                </c:pt>
                <c:pt idx="71">
                  <c:v>5.9159166666666669</c:v>
                </c:pt>
                <c:pt idx="72">
                  <c:v>5.99925</c:v>
                </c:pt>
                <c:pt idx="73">
                  <c:v>6.082583333333333</c:v>
                </c:pt>
                <c:pt idx="74">
                  <c:v>6.1659166666666669</c:v>
                </c:pt>
                <c:pt idx="75">
                  <c:v>6.24925</c:v>
                </c:pt>
                <c:pt idx="76">
                  <c:v>6.332583333333333</c:v>
                </c:pt>
                <c:pt idx="77">
                  <c:v>6.4158333333333326</c:v>
                </c:pt>
                <c:pt idx="78">
                  <c:v>6.4991666666666665</c:v>
                </c:pt>
                <c:pt idx="79">
                  <c:v>6.5824999999999996</c:v>
                </c:pt>
                <c:pt idx="80">
                  <c:v>6.6658333333333326</c:v>
                </c:pt>
                <c:pt idx="81">
                  <c:v>6.7491666666666665</c:v>
                </c:pt>
                <c:pt idx="82">
                  <c:v>6.8324999999999996</c:v>
                </c:pt>
                <c:pt idx="83">
                  <c:v>6.9158333333333326</c:v>
                </c:pt>
                <c:pt idx="84">
                  <c:v>6.9991666666666665</c:v>
                </c:pt>
                <c:pt idx="85">
                  <c:v>7.082416666666667</c:v>
                </c:pt>
                <c:pt idx="86">
                  <c:v>7.1657500000000001</c:v>
                </c:pt>
                <c:pt idx="87">
                  <c:v>7.249083333333334</c:v>
                </c:pt>
                <c:pt idx="88">
                  <c:v>7.332416666666667</c:v>
                </c:pt>
                <c:pt idx="89">
                  <c:v>7.4157500000000001</c:v>
                </c:pt>
                <c:pt idx="90">
                  <c:v>7.499083333333334</c:v>
                </c:pt>
                <c:pt idx="91">
                  <c:v>7.582416666666667</c:v>
                </c:pt>
                <c:pt idx="92">
                  <c:v>7.6657500000000001</c:v>
                </c:pt>
                <c:pt idx="93">
                  <c:v>7.7489999999999997</c:v>
                </c:pt>
                <c:pt idx="94">
                  <c:v>7.8323333333333336</c:v>
                </c:pt>
                <c:pt idx="95">
                  <c:v>7.9156666666666666</c:v>
                </c:pt>
                <c:pt idx="96">
                  <c:v>7.9989999999999997</c:v>
                </c:pt>
                <c:pt idx="97">
                  <c:v>8.0823333333333327</c:v>
                </c:pt>
                <c:pt idx="98">
                  <c:v>8.1656666666666666</c:v>
                </c:pt>
                <c:pt idx="99">
                  <c:v>8.2490000000000006</c:v>
                </c:pt>
                <c:pt idx="100">
                  <c:v>8.3323333333333327</c:v>
                </c:pt>
                <c:pt idx="101">
                  <c:v>8.4158333333333335</c:v>
                </c:pt>
                <c:pt idx="102">
                  <c:v>8.4991666666666656</c:v>
                </c:pt>
                <c:pt idx="103">
                  <c:v>8.5824999999999996</c:v>
                </c:pt>
                <c:pt idx="104">
                  <c:v>8.6658333333333335</c:v>
                </c:pt>
                <c:pt idx="105">
                  <c:v>8.7491666666666656</c:v>
                </c:pt>
                <c:pt idx="106">
                  <c:v>8.8324999999999996</c:v>
                </c:pt>
                <c:pt idx="107">
                  <c:v>8.9158333333333335</c:v>
                </c:pt>
                <c:pt idx="108">
                  <c:v>8.9991666666666656</c:v>
                </c:pt>
                <c:pt idx="109">
                  <c:v>9.0824999999999996</c:v>
                </c:pt>
                <c:pt idx="110">
                  <c:v>9.1658333333333335</c:v>
                </c:pt>
                <c:pt idx="111">
                  <c:v>9.2491666666666656</c:v>
                </c:pt>
                <c:pt idx="112">
                  <c:v>9.3324999999999996</c:v>
                </c:pt>
                <c:pt idx="113">
                  <c:v>9.4158333333333335</c:v>
                </c:pt>
                <c:pt idx="114">
                  <c:v>9.4991666666666656</c:v>
                </c:pt>
                <c:pt idx="115">
                  <c:v>9.5824999999999996</c:v>
                </c:pt>
                <c:pt idx="116">
                  <c:v>9.6658333333333335</c:v>
                </c:pt>
                <c:pt idx="117">
                  <c:v>9.7491666666666656</c:v>
                </c:pt>
                <c:pt idx="118">
                  <c:v>9.8324999999999996</c:v>
                </c:pt>
                <c:pt idx="119">
                  <c:v>9.9158333333333335</c:v>
                </c:pt>
                <c:pt idx="120">
                  <c:v>9.9991666666666656</c:v>
                </c:pt>
                <c:pt idx="121">
                  <c:v>10.081666666666667</c:v>
                </c:pt>
                <c:pt idx="122">
                  <c:v>10.165000000000001</c:v>
                </c:pt>
                <c:pt idx="123">
                  <c:v>10.248333333333333</c:v>
                </c:pt>
                <c:pt idx="124">
                  <c:v>10.331666666666667</c:v>
                </c:pt>
                <c:pt idx="125">
                  <c:v>10.415000000000001</c:v>
                </c:pt>
                <c:pt idx="126">
                  <c:v>10.498333333333333</c:v>
                </c:pt>
                <c:pt idx="127">
                  <c:v>10.581666666666667</c:v>
                </c:pt>
                <c:pt idx="128">
                  <c:v>10.665000000000001</c:v>
                </c:pt>
                <c:pt idx="129">
                  <c:v>10.748333333333333</c:v>
                </c:pt>
                <c:pt idx="130">
                  <c:v>10.831666666666665</c:v>
                </c:pt>
                <c:pt idx="131">
                  <c:v>10.914999999999999</c:v>
                </c:pt>
                <c:pt idx="132">
                  <c:v>10.998333333333333</c:v>
                </c:pt>
                <c:pt idx="133">
                  <c:v>11.081666666666665</c:v>
                </c:pt>
                <c:pt idx="134">
                  <c:v>11.164999999999999</c:v>
                </c:pt>
                <c:pt idx="135">
                  <c:v>11.248333333333333</c:v>
                </c:pt>
                <c:pt idx="136">
                  <c:v>11.331666666666665</c:v>
                </c:pt>
                <c:pt idx="137">
                  <c:v>11.414999999999999</c:v>
                </c:pt>
                <c:pt idx="138">
                  <c:v>11.498333333333333</c:v>
                </c:pt>
                <c:pt idx="139">
                  <c:v>11.581666666666665</c:v>
                </c:pt>
                <c:pt idx="140">
                  <c:v>11.664999999999999</c:v>
                </c:pt>
                <c:pt idx="141">
                  <c:v>11.748333333333333</c:v>
                </c:pt>
                <c:pt idx="142">
                  <c:v>11.831666666666665</c:v>
                </c:pt>
                <c:pt idx="143">
                  <c:v>11.914999999999999</c:v>
                </c:pt>
                <c:pt idx="144">
                  <c:v>11.998333333333333</c:v>
                </c:pt>
                <c:pt idx="145">
                  <c:v>12.081666666666665</c:v>
                </c:pt>
                <c:pt idx="146">
                  <c:v>12.164999999999999</c:v>
                </c:pt>
                <c:pt idx="147">
                  <c:v>12.248333333333333</c:v>
                </c:pt>
                <c:pt idx="148">
                  <c:v>12.331666666666665</c:v>
                </c:pt>
                <c:pt idx="149">
                  <c:v>12.414999999999999</c:v>
                </c:pt>
                <c:pt idx="150">
                  <c:v>12.498333333333333</c:v>
                </c:pt>
                <c:pt idx="151">
                  <c:v>12.581666666666665</c:v>
                </c:pt>
                <c:pt idx="152">
                  <c:v>12.664999999999999</c:v>
                </c:pt>
                <c:pt idx="153">
                  <c:v>12.748333333333333</c:v>
                </c:pt>
                <c:pt idx="154">
                  <c:v>12.831666666666665</c:v>
                </c:pt>
                <c:pt idx="155">
                  <c:v>12.914999999999999</c:v>
                </c:pt>
                <c:pt idx="156">
                  <c:v>12.998333333333333</c:v>
                </c:pt>
                <c:pt idx="157">
                  <c:v>13.081666666666665</c:v>
                </c:pt>
                <c:pt idx="158">
                  <c:v>13.164999999999999</c:v>
                </c:pt>
                <c:pt idx="159">
                  <c:v>13.248333333333333</c:v>
                </c:pt>
                <c:pt idx="160">
                  <c:v>13.331666666666665</c:v>
                </c:pt>
                <c:pt idx="161">
                  <c:v>13.414999999999999</c:v>
                </c:pt>
                <c:pt idx="162">
                  <c:v>13.498333333333333</c:v>
                </c:pt>
                <c:pt idx="163">
                  <c:v>13.581666666666665</c:v>
                </c:pt>
                <c:pt idx="164">
                  <c:v>13.664999999999999</c:v>
                </c:pt>
                <c:pt idx="165">
                  <c:v>13.748333333333333</c:v>
                </c:pt>
                <c:pt idx="166">
                  <c:v>13.831666666666665</c:v>
                </c:pt>
                <c:pt idx="167">
                  <c:v>13.914999999999999</c:v>
                </c:pt>
                <c:pt idx="168">
                  <c:v>13.998333333333333</c:v>
                </c:pt>
                <c:pt idx="169">
                  <c:v>14.081666666666665</c:v>
                </c:pt>
                <c:pt idx="170">
                  <c:v>14.164999999999999</c:v>
                </c:pt>
                <c:pt idx="171">
                  <c:v>14.248333333333333</c:v>
                </c:pt>
                <c:pt idx="172">
                  <c:v>14.331666666666665</c:v>
                </c:pt>
                <c:pt idx="173">
                  <c:v>14.414999999999999</c:v>
                </c:pt>
                <c:pt idx="174">
                  <c:v>14.498333333333333</c:v>
                </c:pt>
                <c:pt idx="175">
                  <c:v>14.581666666666665</c:v>
                </c:pt>
                <c:pt idx="176">
                  <c:v>14.664999999999999</c:v>
                </c:pt>
                <c:pt idx="177">
                  <c:v>14.748333333333333</c:v>
                </c:pt>
                <c:pt idx="178">
                  <c:v>14.831666666666665</c:v>
                </c:pt>
                <c:pt idx="179">
                  <c:v>14.914999999999999</c:v>
                </c:pt>
                <c:pt idx="180">
                  <c:v>14.998333333333333</c:v>
                </c:pt>
                <c:pt idx="181">
                  <c:v>15.081666666666665</c:v>
                </c:pt>
                <c:pt idx="182">
                  <c:v>15.164999999999999</c:v>
                </c:pt>
                <c:pt idx="183">
                  <c:v>15.248333333333333</c:v>
                </c:pt>
                <c:pt idx="184">
                  <c:v>15.331666666666665</c:v>
                </c:pt>
                <c:pt idx="185">
                  <c:v>15.414999999999999</c:v>
                </c:pt>
                <c:pt idx="186">
                  <c:v>15.498333333333333</c:v>
                </c:pt>
                <c:pt idx="187">
                  <c:v>15.581666666666665</c:v>
                </c:pt>
                <c:pt idx="188">
                  <c:v>15.664999999999999</c:v>
                </c:pt>
                <c:pt idx="189">
                  <c:v>15.748333333333333</c:v>
                </c:pt>
                <c:pt idx="190">
                  <c:v>15.831666666666665</c:v>
                </c:pt>
                <c:pt idx="191">
                  <c:v>15.914999999999999</c:v>
                </c:pt>
                <c:pt idx="192">
                  <c:v>15.998333333333333</c:v>
                </c:pt>
                <c:pt idx="193">
                  <c:v>16.081666666666667</c:v>
                </c:pt>
                <c:pt idx="194">
                  <c:v>16.164999999999999</c:v>
                </c:pt>
                <c:pt idx="195">
                  <c:v>16.248333333333331</c:v>
                </c:pt>
                <c:pt idx="196">
                  <c:v>16.331666666666667</c:v>
                </c:pt>
                <c:pt idx="197">
                  <c:v>16.414999999999999</c:v>
                </c:pt>
                <c:pt idx="198">
                  <c:v>16.498333333333331</c:v>
                </c:pt>
                <c:pt idx="199">
                  <c:v>16.581666666666667</c:v>
                </c:pt>
                <c:pt idx="200">
                  <c:v>16.664999999999999</c:v>
                </c:pt>
                <c:pt idx="201">
                  <c:v>16.747499999999999</c:v>
                </c:pt>
                <c:pt idx="202">
                  <c:v>16.830833333333334</c:v>
                </c:pt>
                <c:pt idx="203">
                  <c:v>16.914166666666667</c:v>
                </c:pt>
                <c:pt idx="204">
                  <c:v>16.997499999999999</c:v>
                </c:pt>
                <c:pt idx="205">
                  <c:v>17.080833333333334</c:v>
                </c:pt>
                <c:pt idx="206">
                  <c:v>17.164166666666667</c:v>
                </c:pt>
                <c:pt idx="207">
                  <c:v>17.247499999999999</c:v>
                </c:pt>
                <c:pt idx="208">
                  <c:v>17.330833333333334</c:v>
                </c:pt>
                <c:pt idx="209">
                  <c:v>17.414166666666667</c:v>
                </c:pt>
                <c:pt idx="210">
                  <c:v>17.497499999999999</c:v>
                </c:pt>
                <c:pt idx="211">
                  <c:v>17.580833333333334</c:v>
                </c:pt>
                <c:pt idx="212">
                  <c:v>17.664166666666667</c:v>
                </c:pt>
                <c:pt idx="213">
                  <c:v>17.747499999999999</c:v>
                </c:pt>
                <c:pt idx="214">
                  <c:v>17.830833333333334</c:v>
                </c:pt>
                <c:pt idx="215">
                  <c:v>17.914166666666667</c:v>
                </c:pt>
                <c:pt idx="216">
                  <c:v>17.997499999999999</c:v>
                </c:pt>
                <c:pt idx="217">
                  <c:v>18.080833333333334</c:v>
                </c:pt>
                <c:pt idx="218">
                  <c:v>18.164166666666667</c:v>
                </c:pt>
                <c:pt idx="219">
                  <c:v>18.247499999999999</c:v>
                </c:pt>
                <c:pt idx="220">
                  <c:v>18.330833333333334</c:v>
                </c:pt>
                <c:pt idx="221">
                  <c:v>18.414166666666667</c:v>
                </c:pt>
                <c:pt idx="222">
                  <c:v>18.497499999999999</c:v>
                </c:pt>
                <c:pt idx="223">
                  <c:v>18.580833333333334</c:v>
                </c:pt>
                <c:pt idx="224">
                  <c:v>18.664166666666667</c:v>
                </c:pt>
                <c:pt idx="225">
                  <c:v>18.747499999999999</c:v>
                </c:pt>
                <c:pt idx="226">
                  <c:v>18.830833333333334</c:v>
                </c:pt>
                <c:pt idx="227">
                  <c:v>18.914166666666667</c:v>
                </c:pt>
                <c:pt idx="228">
                  <c:v>18.997499999999999</c:v>
                </c:pt>
                <c:pt idx="229">
                  <c:v>19.080833333333334</c:v>
                </c:pt>
                <c:pt idx="230">
                  <c:v>19.164166666666667</c:v>
                </c:pt>
                <c:pt idx="231">
                  <c:v>19.247499999999999</c:v>
                </c:pt>
                <c:pt idx="232">
                  <c:v>19.330833333333334</c:v>
                </c:pt>
                <c:pt idx="233">
                  <c:v>19.414166666666667</c:v>
                </c:pt>
                <c:pt idx="234">
                  <c:v>19.497499999999999</c:v>
                </c:pt>
                <c:pt idx="235">
                  <c:v>19.580833333333334</c:v>
                </c:pt>
                <c:pt idx="236">
                  <c:v>19.664166666666667</c:v>
                </c:pt>
                <c:pt idx="237">
                  <c:v>19.747499999999999</c:v>
                </c:pt>
                <c:pt idx="238">
                  <c:v>19.830833333333334</c:v>
                </c:pt>
                <c:pt idx="239">
                  <c:v>19.914166666666667</c:v>
                </c:pt>
                <c:pt idx="240">
                  <c:v>19.997499999999999</c:v>
                </c:pt>
                <c:pt idx="241">
                  <c:v>20.080833333333334</c:v>
                </c:pt>
                <c:pt idx="242">
                  <c:v>20.164166666666667</c:v>
                </c:pt>
                <c:pt idx="243">
                  <c:v>20.247499999999999</c:v>
                </c:pt>
                <c:pt idx="244">
                  <c:v>20.330833333333334</c:v>
                </c:pt>
                <c:pt idx="245">
                  <c:v>20.414166666666667</c:v>
                </c:pt>
                <c:pt idx="246">
                  <c:v>20.497499999999999</c:v>
                </c:pt>
                <c:pt idx="247">
                  <c:v>20.580833333333334</c:v>
                </c:pt>
                <c:pt idx="248">
                  <c:v>20.664166666666667</c:v>
                </c:pt>
                <c:pt idx="249">
                  <c:v>20.747499999999999</c:v>
                </c:pt>
                <c:pt idx="250">
                  <c:v>20.830833333333334</c:v>
                </c:pt>
                <c:pt idx="251">
                  <c:v>20.914166666666667</c:v>
                </c:pt>
                <c:pt idx="252">
                  <c:v>20.997499999999999</c:v>
                </c:pt>
                <c:pt idx="253">
                  <c:v>21.080833333333334</c:v>
                </c:pt>
                <c:pt idx="254">
                  <c:v>21.164166666666667</c:v>
                </c:pt>
                <c:pt idx="255">
                  <c:v>21.247499999999999</c:v>
                </c:pt>
                <c:pt idx="256">
                  <c:v>21.330833333333334</c:v>
                </c:pt>
                <c:pt idx="257">
                  <c:v>21.41416666666667</c:v>
                </c:pt>
                <c:pt idx="258">
                  <c:v>21.497500000000002</c:v>
                </c:pt>
                <c:pt idx="259">
                  <c:v>21.580833333333334</c:v>
                </c:pt>
                <c:pt idx="260">
                  <c:v>21.66416666666667</c:v>
                </c:pt>
                <c:pt idx="261">
                  <c:v>21.747500000000002</c:v>
                </c:pt>
                <c:pt idx="262">
                  <c:v>21.830833333333334</c:v>
                </c:pt>
                <c:pt idx="263">
                  <c:v>21.91416666666667</c:v>
                </c:pt>
                <c:pt idx="264">
                  <c:v>21.997500000000002</c:v>
                </c:pt>
                <c:pt idx="265">
                  <c:v>22.080833333333334</c:v>
                </c:pt>
                <c:pt idx="266">
                  <c:v>22.16416666666667</c:v>
                </c:pt>
                <c:pt idx="267">
                  <c:v>22.247500000000002</c:v>
                </c:pt>
                <c:pt idx="268">
                  <c:v>22.330833333333334</c:v>
                </c:pt>
                <c:pt idx="269">
                  <c:v>22.41416666666667</c:v>
                </c:pt>
                <c:pt idx="270">
                  <c:v>22.497500000000002</c:v>
                </c:pt>
                <c:pt idx="271">
                  <c:v>22.580833333333334</c:v>
                </c:pt>
                <c:pt idx="272">
                  <c:v>22.66416666666667</c:v>
                </c:pt>
                <c:pt idx="273">
                  <c:v>22.747500000000002</c:v>
                </c:pt>
                <c:pt idx="274">
                  <c:v>22.830833333333334</c:v>
                </c:pt>
                <c:pt idx="275">
                  <c:v>22.91416666666667</c:v>
                </c:pt>
                <c:pt idx="276">
                  <c:v>22.997500000000002</c:v>
                </c:pt>
                <c:pt idx="277">
                  <c:v>23.080833333333334</c:v>
                </c:pt>
                <c:pt idx="278">
                  <c:v>23.16416666666667</c:v>
                </c:pt>
                <c:pt idx="279">
                  <c:v>23.247500000000002</c:v>
                </c:pt>
                <c:pt idx="280">
                  <c:v>23.330833333333334</c:v>
                </c:pt>
                <c:pt idx="281">
                  <c:v>23.41416666666667</c:v>
                </c:pt>
                <c:pt idx="282">
                  <c:v>23.496666666666666</c:v>
                </c:pt>
                <c:pt idx="283">
                  <c:v>23.58</c:v>
                </c:pt>
                <c:pt idx="284">
                  <c:v>23.66333333333333</c:v>
                </c:pt>
                <c:pt idx="285">
                  <c:v>23.746666666666666</c:v>
                </c:pt>
                <c:pt idx="286">
                  <c:v>23.83</c:v>
                </c:pt>
                <c:pt idx="287">
                  <c:v>23.91333333333333</c:v>
                </c:pt>
                <c:pt idx="288">
                  <c:v>23.996666666666666</c:v>
                </c:pt>
                <c:pt idx="289">
                  <c:v>24.08</c:v>
                </c:pt>
                <c:pt idx="290">
                  <c:v>24.16333333333333</c:v>
                </c:pt>
                <c:pt idx="291">
                  <c:v>24.246666666666666</c:v>
                </c:pt>
                <c:pt idx="292">
                  <c:v>24.33</c:v>
                </c:pt>
                <c:pt idx="293">
                  <c:v>24.41333333333333</c:v>
                </c:pt>
                <c:pt idx="294">
                  <c:v>24.496666666666666</c:v>
                </c:pt>
                <c:pt idx="295">
                  <c:v>24.58</c:v>
                </c:pt>
                <c:pt idx="296">
                  <c:v>24.66333333333333</c:v>
                </c:pt>
                <c:pt idx="297">
                  <c:v>24.746666666666666</c:v>
                </c:pt>
                <c:pt idx="298">
                  <c:v>24.83</c:v>
                </c:pt>
                <c:pt idx="299">
                  <c:v>24.91333333333333</c:v>
                </c:pt>
                <c:pt idx="300">
                  <c:v>24.996666666666666</c:v>
                </c:pt>
                <c:pt idx="301">
                  <c:v>25.08</c:v>
                </c:pt>
                <c:pt idx="302">
                  <c:v>25.16333333333333</c:v>
                </c:pt>
                <c:pt idx="303">
                  <c:v>25.246666666666666</c:v>
                </c:pt>
                <c:pt idx="304">
                  <c:v>25.33</c:v>
                </c:pt>
                <c:pt idx="305">
                  <c:v>25.41333333333333</c:v>
                </c:pt>
                <c:pt idx="306">
                  <c:v>25.496666666666666</c:v>
                </c:pt>
                <c:pt idx="307">
                  <c:v>25.58</c:v>
                </c:pt>
                <c:pt idx="308">
                  <c:v>25.66333333333333</c:v>
                </c:pt>
                <c:pt idx="309">
                  <c:v>25.746666666666666</c:v>
                </c:pt>
                <c:pt idx="310">
                  <c:v>25.83</c:v>
                </c:pt>
                <c:pt idx="311">
                  <c:v>25.91333333333333</c:v>
                </c:pt>
                <c:pt idx="312">
                  <c:v>25.996666666666666</c:v>
                </c:pt>
                <c:pt idx="313">
                  <c:v>26.08</c:v>
                </c:pt>
                <c:pt idx="314">
                  <c:v>26.16333333333333</c:v>
                </c:pt>
                <c:pt idx="315">
                  <c:v>26.246666666666666</c:v>
                </c:pt>
                <c:pt idx="316">
                  <c:v>26.33</c:v>
                </c:pt>
                <c:pt idx="317">
                  <c:v>26.41333333333333</c:v>
                </c:pt>
                <c:pt idx="318">
                  <c:v>26.496666666666666</c:v>
                </c:pt>
                <c:pt idx="319">
                  <c:v>26.58</c:v>
                </c:pt>
                <c:pt idx="320">
                  <c:v>26.66333333333333</c:v>
                </c:pt>
                <c:pt idx="321">
                  <c:v>26.746666666666666</c:v>
                </c:pt>
                <c:pt idx="322">
                  <c:v>26.83</c:v>
                </c:pt>
                <c:pt idx="323">
                  <c:v>26.91333333333333</c:v>
                </c:pt>
                <c:pt idx="324">
                  <c:v>26.996666666666666</c:v>
                </c:pt>
                <c:pt idx="325">
                  <c:v>27.08</c:v>
                </c:pt>
                <c:pt idx="326">
                  <c:v>27.16333333333333</c:v>
                </c:pt>
                <c:pt idx="327">
                  <c:v>27.246666666666666</c:v>
                </c:pt>
                <c:pt idx="328">
                  <c:v>27.33</c:v>
                </c:pt>
                <c:pt idx="329">
                  <c:v>27.41333333333333</c:v>
                </c:pt>
                <c:pt idx="330">
                  <c:v>27.496666666666666</c:v>
                </c:pt>
                <c:pt idx="331">
                  <c:v>27.58</c:v>
                </c:pt>
                <c:pt idx="332">
                  <c:v>27.66333333333333</c:v>
                </c:pt>
                <c:pt idx="333">
                  <c:v>27.746666666666666</c:v>
                </c:pt>
                <c:pt idx="334">
                  <c:v>27.83</c:v>
                </c:pt>
                <c:pt idx="335">
                  <c:v>27.91333333333333</c:v>
                </c:pt>
                <c:pt idx="336">
                  <c:v>27.996666666666666</c:v>
                </c:pt>
                <c:pt idx="337">
                  <c:v>28.08</c:v>
                </c:pt>
                <c:pt idx="338">
                  <c:v>28.16333333333333</c:v>
                </c:pt>
                <c:pt idx="339">
                  <c:v>28.246666666666666</c:v>
                </c:pt>
                <c:pt idx="340">
                  <c:v>28.33</c:v>
                </c:pt>
                <c:pt idx="341">
                  <c:v>28.41333333333333</c:v>
                </c:pt>
                <c:pt idx="342">
                  <c:v>28.496666666666666</c:v>
                </c:pt>
                <c:pt idx="343">
                  <c:v>28.58</c:v>
                </c:pt>
                <c:pt idx="344">
                  <c:v>28.66333333333333</c:v>
                </c:pt>
                <c:pt idx="345">
                  <c:v>28.746666666666666</c:v>
                </c:pt>
                <c:pt idx="346">
                  <c:v>28.83</c:v>
                </c:pt>
                <c:pt idx="347">
                  <c:v>28.91333333333333</c:v>
                </c:pt>
                <c:pt idx="348">
                  <c:v>28.996666666666666</c:v>
                </c:pt>
                <c:pt idx="349">
                  <c:v>29.08</c:v>
                </c:pt>
                <c:pt idx="350">
                  <c:v>29.16333333333333</c:v>
                </c:pt>
                <c:pt idx="351">
                  <c:v>29.246666666666666</c:v>
                </c:pt>
                <c:pt idx="352">
                  <c:v>29.33</c:v>
                </c:pt>
                <c:pt idx="353">
                  <c:v>29.41333333333333</c:v>
                </c:pt>
                <c:pt idx="354">
                  <c:v>29.496666666666666</c:v>
                </c:pt>
                <c:pt idx="355">
                  <c:v>29.58</c:v>
                </c:pt>
                <c:pt idx="356">
                  <c:v>29.66333333333333</c:v>
                </c:pt>
                <c:pt idx="357">
                  <c:v>29.746666666666666</c:v>
                </c:pt>
                <c:pt idx="358">
                  <c:v>29.83</c:v>
                </c:pt>
                <c:pt idx="359">
                  <c:v>29.91333333333333</c:v>
                </c:pt>
                <c:pt idx="360">
                  <c:v>29.996666666666666</c:v>
                </c:pt>
                <c:pt idx="361">
                  <c:v>30.08</c:v>
                </c:pt>
                <c:pt idx="362">
                  <c:v>30.162499999999998</c:v>
                </c:pt>
                <c:pt idx="363">
                  <c:v>30.245833333333334</c:v>
                </c:pt>
                <c:pt idx="364">
                  <c:v>30.329166666666666</c:v>
                </c:pt>
                <c:pt idx="365">
                  <c:v>30.412499999999998</c:v>
                </c:pt>
                <c:pt idx="366">
                  <c:v>30.495833333333334</c:v>
                </c:pt>
                <c:pt idx="367">
                  <c:v>30.579166666666666</c:v>
                </c:pt>
                <c:pt idx="368">
                  <c:v>30.662499999999998</c:v>
                </c:pt>
                <c:pt idx="369">
                  <c:v>30.745833333333334</c:v>
                </c:pt>
                <c:pt idx="370">
                  <c:v>30.829166666666666</c:v>
                </c:pt>
                <c:pt idx="371">
                  <c:v>30.912499999999998</c:v>
                </c:pt>
                <c:pt idx="372">
                  <c:v>30.995833333333334</c:v>
                </c:pt>
                <c:pt idx="373">
                  <c:v>31.079166666666666</c:v>
                </c:pt>
                <c:pt idx="374">
                  <c:v>31.162499999999998</c:v>
                </c:pt>
                <c:pt idx="375">
                  <c:v>31.245833333333334</c:v>
                </c:pt>
                <c:pt idx="376">
                  <c:v>31.329166666666666</c:v>
                </c:pt>
                <c:pt idx="377">
                  <c:v>31.412499999999998</c:v>
                </c:pt>
                <c:pt idx="378">
                  <c:v>31.495833333333334</c:v>
                </c:pt>
                <c:pt idx="379">
                  <c:v>31.579166666666666</c:v>
                </c:pt>
                <c:pt idx="380">
                  <c:v>31.662499999999998</c:v>
                </c:pt>
                <c:pt idx="381">
                  <c:v>31.745833333333334</c:v>
                </c:pt>
                <c:pt idx="382">
                  <c:v>31.829166666666666</c:v>
                </c:pt>
                <c:pt idx="383">
                  <c:v>31.912499999999998</c:v>
                </c:pt>
                <c:pt idx="384">
                  <c:v>31.995833333333334</c:v>
                </c:pt>
                <c:pt idx="385">
                  <c:v>32.079166666666666</c:v>
                </c:pt>
                <c:pt idx="386">
                  <c:v>32.162500000000001</c:v>
                </c:pt>
                <c:pt idx="387">
                  <c:v>32.24583333333333</c:v>
                </c:pt>
                <c:pt idx="388">
                  <c:v>32.329166666666666</c:v>
                </c:pt>
                <c:pt idx="389">
                  <c:v>32.412500000000001</c:v>
                </c:pt>
                <c:pt idx="390">
                  <c:v>32.49583333333333</c:v>
                </c:pt>
                <c:pt idx="391">
                  <c:v>32.579166666666666</c:v>
                </c:pt>
                <c:pt idx="392">
                  <c:v>32.662500000000001</c:v>
                </c:pt>
                <c:pt idx="393">
                  <c:v>32.74583333333333</c:v>
                </c:pt>
                <c:pt idx="394">
                  <c:v>32.829166666666666</c:v>
                </c:pt>
                <c:pt idx="395">
                  <c:v>32.912500000000001</c:v>
                </c:pt>
                <c:pt idx="396">
                  <c:v>32.99583333333333</c:v>
                </c:pt>
                <c:pt idx="397">
                  <c:v>33.079166666666666</c:v>
                </c:pt>
                <c:pt idx="398">
                  <c:v>33.162500000000001</c:v>
                </c:pt>
                <c:pt idx="399">
                  <c:v>33.24583333333333</c:v>
                </c:pt>
                <c:pt idx="400">
                  <c:v>33.329166666666666</c:v>
                </c:pt>
                <c:pt idx="401">
                  <c:v>33.412500000000001</c:v>
                </c:pt>
                <c:pt idx="402">
                  <c:v>33.49583333333333</c:v>
                </c:pt>
                <c:pt idx="403">
                  <c:v>33.579166666666666</c:v>
                </c:pt>
                <c:pt idx="404">
                  <c:v>33.662500000000001</c:v>
                </c:pt>
                <c:pt idx="405">
                  <c:v>33.74583333333333</c:v>
                </c:pt>
                <c:pt idx="406">
                  <c:v>33.829166666666666</c:v>
                </c:pt>
                <c:pt idx="407">
                  <c:v>33.912500000000001</c:v>
                </c:pt>
                <c:pt idx="408">
                  <c:v>33.99583333333333</c:v>
                </c:pt>
                <c:pt idx="409">
                  <c:v>34.079166666666666</c:v>
                </c:pt>
                <c:pt idx="410">
                  <c:v>34.162500000000001</c:v>
                </c:pt>
                <c:pt idx="411">
                  <c:v>34.24583333333333</c:v>
                </c:pt>
                <c:pt idx="412">
                  <c:v>34.329166666666666</c:v>
                </c:pt>
                <c:pt idx="413">
                  <c:v>34.412500000000001</c:v>
                </c:pt>
                <c:pt idx="414">
                  <c:v>34.49583333333333</c:v>
                </c:pt>
                <c:pt idx="415">
                  <c:v>34.579166666666666</c:v>
                </c:pt>
                <c:pt idx="416">
                  <c:v>34.662500000000001</c:v>
                </c:pt>
                <c:pt idx="417">
                  <c:v>34.74583333333333</c:v>
                </c:pt>
                <c:pt idx="418">
                  <c:v>34.829166666666666</c:v>
                </c:pt>
                <c:pt idx="419">
                  <c:v>34.912500000000001</c:v>
                </c:pt>
                <c:pt idx="420">
                  <c:v>34.99583333333333</c:v>
                </c:pt>
                <c:pt idx="421">
                  <c:v>35.079166666666666</c:v>
                </c:pt>
                <c:pt idx="422">
                  <c:v>35.162500000000001</c:v>
                </c:pt>
                <c:pt idx="423">
                  <c:v>35.24583333333333</c:v>
                </c:pt>
                <c:pt idx="424">
                  <c:v>35.329166666666666</c:v>
                </c:pt>
                <c:pt idx="425">
                  <c:v>35.412500000000001</c:v>
                </c:pt>
                <c:pt idx="426">
                  <c:v>35.49583333333333</c:v>
                </c:pt>
                <c:pt idx="427">
                  <c:v>35.579166666666666</c:v>
                </c:pt>
                <c:pt idx="428">
                  <c:v>35.662500000000001</c:v>
                </c:pt>
                <c:pt idx="429">
                  <c:v>35.74583333333333</c:v>
                </c:pt>
                <c:pt idx="430">
                  <c:v>35.829166666666666</c:v>
                </c:pt>
                <c:pt idx="431">
                  <c:v>35.912500000000001</c:v>
                </c:pt>
                <c:pt idx="432">
                  <c:v>35.99583333333333</c:v>
                </c:pt>
                <c:pt idx="433">
                  <c:v>36.079166666666666</c:v>
                </c:pt>
                <c:pt idx="434">
                  <c:v>36.162500000000001</c:v>
                </c:pt>
                <c:pt idx="435">
                  <c:v>36.24583333333333</c:v>
                </c:pt>
                <c:pt idx="436">
                  <c:v>36.329166666666666</c:v>
                </c:pt>
                <c:pt idx="437">
                  <c:v>36.412500000000001</c:v>
                </c:pt>
                <c:pt idx="438">
                  <c:v>36.49583333333333</c:v>
                </c:pt>
                <c:pt idx="439">
                  <c:v>36.579166666666666</c:v>
                </c:pt>
                <c:pt idx="440">
                  <c:v>36.662500000000001</c:v>
                </c:pt>
                <c:pt idx="441">
                  <c:v>36.74583333333333</c:v>
                </c:pt>
                <c:pt idx="442">
                  <c:v>36.828333333333333</c:v>
                </c:pt>
                <c:pt idx="443">
                  <c:v>36.911666666666669</c:v>
                </c:pt>
                <c:pt idx="444">
                  <c:v>36.994999999999997</c:v>
                </c:pt>
                <c:pt idx="445">
                  <c:v>37.078333333333333</c:v>
                </c:pt>
                <c:pt idx="446">
                  <c:v>37.161666666666669</c:v>
                </c:pt>
                <c:pt idx="447">
                  <c:v>37.244999999999997</c:v>
                </c:pt>
                <c:pt idx="448">
                  <c:v>37.328333333333333</c:v>
                </c:pt>
                <c:pt idx="449">
                  <c:v>37.411666666666669</c:v>
                </c:pt>
                <c:pt idx="450">
                  <c:v>37.494999999999997</c:v>
                </c:pt>
                <c:pt idx="451">
                  <c:v>37.578333333333333</c:v>
                </c:pt>
                <c:pt idx="452">
                  <c:v>37.661666666666669</c:v>
                </c:pt>
                <c:pt idx="453">
                  <c:v>37.744999999999997</c:v>
                </c:pt>
                <c:pt idx="454">
                  <c:v>37.828333333333333</c:v>
                </c:pt>
                <c:pt idx="455">
                  <c:v>37.911666666666669</c:v>
                </c:pt>
                <c:pt idx="456">
                  <c:v>37.994999999999997</c:v>
                </c:pt>
                <c:pt idx="457">
                  <c:v>38.078333333333333</c:v>
                </c:pt>
                <c:pt idx="458">
                  <c:v>38.161666666666669</c:v>
                </c:pt>
                <c:pt idx="459">
                  <c:v>38.244999999999997</c:v>
                </c:pt>
                <c:pt idx="460">
                  <c:v>38.328333333333333</c:v>
                </c:pt>
                <c:pt idx="461">
                  <c:v>38.411666666666669</c:v>
                </c:pt>
                <c:pt idx="462">
                  <c:v>38.494999999999997</c:v>
                </c:pt>
                <c:pt idx="463">
                  <c:v>38.578333333333333</c:v>
                </c:pt>
                <c:pt idx="464">
                  <c:v>38.661666666666669</c:v>
                </c:pt>
                <c:pt idx="465">
                  <c:v>38.744999999999997</c:v>
                </c:pt>
                <c:pt idx="466">
                  <c:v>38.828333333333333</c:v>
                </c:pt>
                <c:pt idx="467">
                  <c:v>38.911666666666669</c:v>
                </c:pt>
                <c:pt idx="468">
                  <c:v>38.994999999999997</c:v>
                </c:pt>
                <c:pt idx="469">
                  <c:v>39.078333333333333</c:v>
                </c:pt>
                <c:pt idx="470">
                  <c:v>39.161666666666669</c:v>
                </c:pt>
                <c:pt idx="471">
                  <c:v>39.244999999999997</c:v>
                </c:pt>
                <c:pt idx="472">
                  <c:v>39.328333333333333</c:v>
                </c:pt>
                <c:pt idx="473">
                  <c:v>39.411666666666669</c:v>
                </c:pt>
                <c:pt idx="474">
                  <c:v>39.494999999999997</c:v>
                </c:pt>
                <c:pt idx="475">
                  <c:v>39.578333333333333</c:v>
                </c:pt>
                <c:pt idx="476">
                  <c:v>39.661666666666669</c:v>
                </c:pt>
                <c:pt idx="477">
                  <c:v>39.744999999999997</c:v>
                </c:pt>
                <c:pt idx="478">
                  <c:v>39.828333333333333</c:v>
                </c:pt>
                <c:pt idx="479">
                  <c:v>39.911666666666669</c:v>
                </c:pt>
                <c:pt idx="480">
                  <c:v>39.994999999999997</c:v>
                </c:pt>
                <c:pt idx="481">
                  <c:v>40.078333333333333</c:v>
                </c:pt>
                <c:pt idx="482">
                  <c:v>40.161666666666669</c:v>
                </c:pt>
                <c:pt idx="483">
                  <c:v>40.244999999999997</c:v>
                </c:pt>
                <c:pt idx="484">
                  <c:v>40.328333333333333</c:v>
                </c:pt>
                <c:pt idx="485">
                  <c:v>40.411666666666669</c:v>
                </c:pt>
                <c:pt idx="486">
                  <c:v>40.494999999999997</c:v>
                </c:pt>
                <c:pt idx="487">
                  <c:v>40.578333333333333</c:v>
                </c:pt>
                <c:pt idx="488">
                  <c:v>40.661666666666669</c:v>
                </c:pt>
                <c:pt idx="489">
                  <c:v>40.744999999999997</c:v>
                </c:pt>
                <c:pt idx="490">
                  <c:v>40.828333333333333</c:v>
                </c:pt>
                <c:pt idx="491">
                  <c:v>40.911666666666669</c:v>
                </c:pt>
                <c:pt idx="492">
                  <c:v>40.994999999999997</c:v>
                </c:pt>
                <c:pt idx="493">
                  <c:v>41.078333333333333</c:v>
                </c:pt>
                <c:pt idx="494">
                  <c:v>41.161666666666669</c:v>
                </c:pt>
                <c:pt idx="495">
                  <c:v>41.244999999999997</c:v>
                </c:pt>
                <c:pt idx="496">
                  <c:v>41.328333333333333</c:v>
                </c:pt>
                <c:pt idx="497">
                  <c:v>41.411666666666669</c:v>
                </c:pt>
                <c:pt idx="498">
                  <c:v>41.494999999999997</c:v>
                </c:pt>
                <c:pt idx="499">
                  <c:v>41.578333333333333</c:v>
                </c:pt>
                <c:pt idx="500">
                  <c:v>41.661666666666669</c:v>
                </c:pt>
                <c:pt idx="501">
                  <c:v>41.744999999999997</c:v>
                </c:pt>
                <c:pt idx="502">
                  <c:v>41.828333333333333</c:v>
                </c:pt>
                <c:pt idx="503">
                  <c:v>41.911666666666669</c:v>
                </c:pt>
                <c:pt idx="504">
                  <c:v>41.994999999999997</c:v>
                </c:pt>
                <c:pt idx="505">
                  <c:v>42.078333333333333</c:v>
                </c:pt>
                <c:pt idx="506">
                  <c:v>42.161666666666669</c:v>
                </c:pt>
                <c:pt idx="507">
                  <c:v>42.244999999999997</c:v>
                </c:pt>
                <c:pt idx="508">
                  <c:v>42.328333333333333</c:v>
                </c:pt>
                <c:pt idx="509">
                  <c:v>42.411666666666669</c:v>
                </c:pt>
                <c:pt idx="510">
                  <c:v>42.494999999999997</c:v>
                </c:pt>
                <c:pt idx="511">
                  <c:v>42.578333333333333</c:v>
                </c:pt>
                <c:pt idx="512">
                  <c:v>42.661666666666669</c:v>
                </c:pt>
                <c:pt idx="513">
                  <c:v>42.745000000000005</c:v>
                </c:pt>
                <c:pt idx="514">
                  <c:v>42.82833333333334</c:v>
                </c:pt>
                <c:pt idx="515">
                  <c:v>42.911666666666669</c:v>
                </c:pt>
                <c:pt idx="516">
                  <c:v>42.995000000000005</c:v>
                </c:pt>
                <c:pt idx="517">
                  <c:v>43.07833333333334</c:v>
                </c:pt>
                <c:pt idx="518">
                  <c:v>43.161666666666669</c:v>
                </c:pt>
                <c:pt idx="519">
                  <c:v>43.245000000000005</c:v>
                </c:pt>
                <c:pt idx="520">
                  <c:v>43.32833333333334</c:v>
                </c:pt>
                <c:pt idx="521">
                  <c:v>43.411666666666669</c:v>
                </c:pt>
                <c:pt idx="522">
                  <c:v>43.495000000000005</c:v>
                </c:pt>
                <c:pt idx="523">
                  <c:v>43.577499999999993</c:v>
                </c:pt>
                <c:pt idx="524">
                  <c:v>43.660833333333329</c:v>
                </c:pt>
                <c:pt idx="525">
                  <c:v>43.744166666666665</c:v>
                </c:pt>
                <c:pt idx="526">
                  <c:v>43.827499999999993</c:v>
                </c:pt>
                <c:pt idx="527">
                  <c:v>43.910833333333329</c:v>
                </c:pt>
                <c:pt idx="528">
                  <c:v>43.994166666666665</c:v>
                </c:pt>
                <c:pt idx="529">
                  <c:v>44.077499999999993</c:v>
                </c:pt>
                <c:pt idx="530">
                  <c:v>44.160833333333329</c:v>
                </c:pt>
                <c:pt idx="531">
                  <c:v>44.244166666666665</c:v>
                </c:pt>
                <c:pt idx="532">
                  <c:v>44.327499999999993</c:v>
                </c:pt>
                <c:pt idx="533">
                  <c:v>44.410833333333329</c:v>
                </c:pt>
                <c:pt idx="534">
                  <c:v>44.494166666666665</c:v>
                </c:pt>
                <c:pt idx="535">
                  <c:v>44.577499999999993</c:v>
                </c:pt>
                <c:pt idx="536">
                  <c:v>44.660833333333329</c:v>
                </c:pt>
                <c:pt idx="537">
                  <c:v>44.744166666666665</c:v>
                </c:pt>
                <c:pt idx="538">
                  <c:v>44.827499999999993</c:v>
                </c:pt>
                <c:pt idx="539">
                  <c:v>44.910833333333329</c:v>
                </c:pt>
                <c:pt idx="540">
                  <c:v>44.994166666666665</c:v>
                </c:pt>
                <c:pt idx="541">
                  <c:v>45.077499999999993</c:v>
                </c:pt>
                <c:pt idx="542">
                  <c:v>45.160833333333329</c:v>
                </c:pt>
                <c:pt idx="543">
                  <c:v>45.244166666666665</c:v>
                </c:pt>
                <c:pt idx="544">
                  <c:v>45.327499999999993</c:v>
                </c:pt>
                <c:pt idx="545">
                  <c:v>45.410833333333329</c:v>
                </c:pt>
                <c:pt idx="546">
                  <c:v>45.494166666666665</c:v>
                </c:pt>
                <c:pt idx="547">
                  <c:v>45.577499999999993</c:v>
                </c:pt>
                <c:pt idx="548">
                  <c:v>45.660833333333329</c:v>
                </c:pt>
                <c:pt idx="549">
                  <c:v>45.744166666666665</c:v>
                </c:pt>
                <c:pt idx="550">
                  <c:v>45.827499999999993</c:v>
                </c:pt>
                <c:pt idx="551">
                  <c:v>45.910833333333329</c:v>
                </c:pt>
                <c:pt idx="552">
                  <c:v>45.994166666666665</c:v>
                </c:pt>
                <c:pt idx="553">
                  <c:v>46.077499999999993</c:v>
                </c:pt>
                <c:pt idx="554">
                  <c:v>46.160833333333329</c:v>
                </c:pt>
                <c:pt idx="555">
                  <c:v>46.244166666666665</c:v>
                </c:pt>
                <c:pt idx="556">
                  <c:v>46.327499999999993</c:v>
                </c:pt>
                <c:pt idx="557">
                  <c:v>46.410833333333329</c:v>
                </c:pt>
                <c:pt idx="558">
                  <c:v>46.494166666666665</c:v>
                </c:pt>
                <c:pt idx="559">
                  <c:v>46.577499999999993</c:v>
                </c:pt>
                <c:pt idx="560">
                  <c:v>46.660833333333329</c:v>
                </c:pt>
                <c:pt idx="561">
                  <c:v>46.744166666666665</c:v>
                </c:pt>
                <c:pt idx="562">
                  <c:v>46.827499999999993</c:v>
                </c:pt>
                <c:pt idx="563">
                  <c:v>46.910833333333329</c:v>
                </c:pt>
                <c:pt idx="564">
                  <c:v>46.994166666666665</c:v>
                </c:pt>
                <c:pt idx="565">
                  <c:v>47.077499999999993</c:v>
                </c:pt>
                <c:pt idx="566">
                  <c:v>47.160833333333329</c:v>
                </c:pt>
                <c:pt idx="567">
                  <c:v>47.244166666666665</c:v>
                </c:pt>
                <c:pt idx="568">
                  <c:v>47.327499999999993</c:v>
                </c:pt>
                <c:pt idx="569">
                  <c:v>47.410833333333329</c:v>
                </c:pt>
                <c:pt idx="570">
                  <c:v>47.494166666666665</c:v>
                </c:pt>
                <c:pt idx="571">
                  <c:v>47.577499999999993</c:v>
                </c:pt>
                <c:pt idx="572">
                  <c:v>47.660833333333329</c:v>
                </c:pt>
                <c:pt idx="573">
                  <c:v>47.744166666666665</c:v>
                </c:pt>
                <c:pt idx="574">
                  <c:v>47.827499999999993</c:v>
                </c:pt>
                <c:pt idx="575">
                  <c:v>47.910833333333329</c:v>
                </c:pt>
                <c:pt idx="576">
                  <c:v>47.994166666666665</c:v>
                </c:pt>
                <c:pt idx="577">
                  <c:v>48.077499999999993</c:v>
                </c:pt>
                <c:pt idx="578">
                  <c:v>48.160833333333329</c:v>
                </c:pt>
                <c:pt idx="579">
                  <c:v>48.244166666666665</c:v>
                </c:pt>
                <c:pt idx="580">
                  <c:v>48.327499999999993</c:v>
                </c:pt>
                <c:pt idx="581">
                  <c:v>48.410833333333329</c:v>
                </c:pt>
                <c:pt idx="582">
                  <c:v>48.494166666666665</c:v>
                </c:pt>
                <c:pt idx="583">
                  <c:v>48.577499999999993</c:v>
                </c:pt>
                <c:pt idx="584">
                  <c:v>48.660833333333329</c:v>
                </c:pt>
                <c:pt idx="585">
                  <c:v>48.744166666666665</c:v>
                </c:pt>
                <c:pt idx="586">
                  <c:v>48.827499999999993</c:v>
                </c:pt>
                <c:pt idx="587">
                  <c:v>48.910833333333329</c:v>
                </c:pt>
                <c:pt idx="588">
                  <c:v>48.994166666666665</c:v>
                </c:pt>
                <c:pt idx="589">
                  <c:v>49.077499999999993</c:v>
                </c:pt>
                <c:pt idx="590">
                  <c:v>49.160833333333329</c:v>
                </c:pt>
                <c:pt idx="591">
                  <c:v>49.244166666666665</c:v>
                </c:pt>
                <c:pt idx="592">
                  <c:v>49.327499999999993</c:v>
                </c:pt>
                <c:pt idx="593">
                  <c:v>49.410833333333329</c:v>
                </c:pt>
                <c:pt idx="594">
                  <c:v>49.494166666666665</c:v>
                </c:pt>
                <c:pt idx="595">
                  <c:v>49.577499999999993</c:v>
                </c:pt>
                <c:pt idx="596">
                  <c:v>49.660833333333329</c:v>
                </c:pt>
                <c:pt idx="597">
                  <c:v>49.744166666666665</c:v>
                </c:pt>
                <c:pt idx="598">
                  <c:v>49.827499999999993</c:v>
                </c:pt>
                <c:pt idx="599">
                  <c:v>49.910833333333329</c:v>
                </c:pt>
                <c:pt idx="600">
                  <c:v>49.994166666666665</c:v>
                </c:pt>
                <c:pt idx="601">
                  <c:v>50.077499999999993</c:v>
                </c:pt>
                <c:pt idx="602">
                  <c:v>50.160833333333329</c:v>
                </c:pt>
                <c:pt idx="603">
                  <c:v>50.243333333333332</c:v>
                </c:pt>
                <c:pt idx="604">
                  <c:v>50.326666666666661</c:v>
                </c:pt>
                <c:pt idx="605">
                  <c:v>50.41</c:v>
                </c:pt>
                <c:pt idx="606">
                  <c:v>50.493333333333332</c:v>
                </c:pt>
                <c:pt idx="607">
                  <c:v>50.576666666666661</c:v>
                </c:pt>
                <c:pt idx="608">
                  <c:v>50.66</c:v>
                </c:pt>
                <c:pt idx="609">
                  <c:v>50.743333333333332</c:v>
                </c:pt>
                <c:pt idx="610">
                  <c:v>50.826666666666661</c:v>
                </c:pt>
                <c:pt idx="611">
                  <c:v>50.91</c:v>
                </c:pt>
                <c:pt idx="612">
                  <c:v>50.993333333333332</c:v>
                </c:pt>
                <c:pt idx="613">
                  <c:v>51.076666666666661</c:v>
                </c:pt>
                <c:pt idx="614">
                  <c:v>51.16</c:v>
                </c:pt>
                <c:pt idx="615">
                  <c:v>51.243333333333332</c:v>
                </c:pt>
                <c:pt idx="616">
                  <c:v>51.326666666666661</c:v>
                </c:pt>
                <c:pt idx="617">
                  <c:v>51.41</c:v>
                </c:pt>
                <c:pt idx="618">
                  <c:v>51.493333333333332</c:v>
                </c:pt>
                <c:pt idx="619">
                  <c:v>51.576666666666661</c:v>
                </c:pt>
                <c:pt idx="620">
                  <c:v>51.66</c:v>
                </c:pt>
                <c:pt idx="621">
                  <c:v>51.743333333333332</c:v>
                </c:pt>
                <c:pt idx="622">
                  <c:v>51.826666666666661</c:v>
                </c:pt>
                <c:pt idx="623">
                  <c:v>51.91</c:v>
                </c:pt>
                <c:pt idx="624">
                  <c:v>51.993333333333332</c:v>
                </c:pt>
                <c:pt idx="625">
                  <c:v>52.076666666666661</c:v>
                </c:pt>
                <c:pt idx="626">
                  <c:v>52.16</c:v>
                </c:pt>
                <c:pt idx="627">
                  <c:v>52.243333333333332</c:v>
                </c:pt>
                <c:pt idx="628">
                  <c:v>52.326666666666661</c:v>
                </c:pt>
                <c:pt idx="629">
                  <c:v>52.41</c:v>
                </c:pt>
                <c:pt idx="630">
                  <c:v>52.493333333333332</c:v>
                </c:pt>
                <c:pt idx="631">
                  <c:v>52.576666666666661</c:v>
                </c:pt>
                <c:pt idx="632">
                  <c:v>52.66</c:v>
                </c:pt>
                <c:pt idx="633">
                  <c:v>52.743333333333332</c:v>
                </c:pt>
                <c:pt idx="634">
                  <c:v>52.826666666666661</c:v>
                </c:pt>
                <c:pt idx="635">
                  <c:v>52.91</c:v>
                </c:pt>
                <c:pt idx="636">
                  <c:v>52.993333333333332</c:v>
                </c:pt>
                <c:pt idx="637">
                  <c:v>53.076666666666661</c:v>
                </c:pt>
                <c:pt idx="638">
                  <c:v>53.16</c:v>
                </c:pt>
                <c:pt idx="639">
                  <c:v>53.243333333333332</c:v>
                </c:pt>
                <c:pt idx="640">
                  <c:v>53.326666666666661</c:v>
                </c:pt>
                <c:pt idx="641">
                  <c:v>53.41</c:v>
                </c:pt>
                <c:pt idx="642">
                  <c:v>53.493333333333332</c:v>
                </c:pt>
                <c:pt idx="643">
                  <c:v>53.576666666666661</c:v>
                </c:pt>
                <c:pt idx="644">
                  <c:v>53.66</c:v>
                </c:pt>
                <c:pt idx="645">
                  <c:v>53.743333333333332</c:v>
                </c:pt>
                <c:pt idx="646">
                  <c:v>53.826666666666661</c:v>
                </c:pt>
                <c:pt idx="647">
                  <c:v>53.91</c:v>
                </c:pt>
                <c:pt idx="648">
                  <c:v>53.993333333333332</c:v>
                </c:pt>
                <c:pt idx="649">
                  <c:v>54.076666666666661</c:v>
                </c:pt>
                <c:pt idx="650">
                  <c:v>54.16</c:v>
                </c:pt>
                <c:pt idx="651">
                  <c:v>54.243333333333332</c:v>
                </c:pt>
                <c:pt idx="652">
                  <c:v>54.326666666666661</c:v>
                </c:pt>
                <c:pt idx="653">
                  <c:v>54.41</c:v>
                </c:pt>
                <c:pt idx="654">
                  <c:v>54.493333333333332</c:v>
                </c:pt>
                <c:pt idx="655">
                  <c:v>54.576666666666661</c:v>
                </c:pt>
                <c:pt idx="656">
                  <c:v>54.66</c:v>
                </c:pt>
                <c:pt idx="657">
                  <c:v>54.743333333333332</c:v>
                </c:pt>
                <c:pt idx="658">
                  <c:v>54.826666666666661</c:v>
                </c:pt>
                <c:pt idx="659">
                  <c:v>54.91</c:v>
                </c:pt>
                <c:pt idx="660">
                  <c:v>54.993333333333332</c:v>
                </c:pt>
                <c:pt idx="661">
                  <c:v>55.076666666666661</c:v>
                </c:pt>
                <c:pt idx="662">
                  <c:v>55.16</c:v>
                </c:pt>
                <c:pt idx="663">
                  <c:v>55.243333333333332</c:v>
                </c:pt>
                <c:pt idx="664">
                  <c:v>55.326666666666661</c:v>
                </c:pt>
                <c:pt idx="665">
                  <c:v>55.41</c:v>
                </c:pt>
                <c:pt idx="666">
                  <c:v>55.493333333333332</c:v>
                </c:pt>
                <c:pt idx="667">
                  <c:v>55.576666666666661</c:v>
                </c:pt>
                <c:pt idx="668">
                  <c:v>55.66</c:v>
                </c:pt>
                <c:pt idx="669">
                  <c:v>55.743333333333332</c:v>
                </c:pt>
                <c:pt idx="670">
                  <c:v>55.826666666666661</c:v>
                </c:pt>
                <c:pt idx="671">
                  <c:v>55.91</c:v>
                </c:pt>
                <c:pt idx="672">
                  <c:v>55.993333333333332</c:v>
                </c:pt>
                <c:pt idx="673">
                  <c:v>56.076666666666661</c:v>
                </c:pt>
                <c:pt idx="674">
                  <c:v>56.16</c:v>
                </c:pt>
                <c:pt idx="675">
                  <c:v>56.243333333333332</c:v>
                </c:pt>
                <c:pt idx="676">
                  <c:v>56.326666666666661</c:v>
                </c:pt>
                <c:pt idx="677">
                  <c:v>56.41</c:v>
                </c:pt>
                <c:pt idx="678">
                  <c:v>56.493333333333332</c:v>
                </c:pt>
                <c:pt idx="679">
                  <c:v>56.576666666666661</c:v>
                </c:pt>
                <c:pt idx="680">
                  <c:v>56.66</c:v>
                </c:pt>
                <c:pt idx="681">
                  <c:v>56.743333333333332</c:v>
                </c:pt>
                <c:pt idx="682">
                  <c:v>56.826666666666661</c:v>
                </c:pt>
                <c:pt idx="683">
                  <c:v>56.91</c:v>
                </c:pt>
                <c:pt idx="684">
                  <c:v>56.9925</c:v>
                </c:pt>
                <c:pt idx="685">
                  <c:v>57.075833333333328</c:v>
                </c:pt>
                <c:pt idx="686">
                  <c:v>57.159166666666664</c:v>
                </c:pt>
                <c:pt idx="687">
                  <c:v>57.2425</c:v>
                </c:pt>
                <c:pt idx="688">
                  <c:v>57.325833333333328</c:v>
                </c:pt>
                <c:pt idx="689">
                  <c:v>57.409166666666664</c:v>
                </c:pt>
                <c:pt idx="690">
                  <c:v>57.4925</c:v>
                </c:pt>
                <c:pt idx="691">
                  <c:v>57.575833333333328</c:v>
                </c:pt>
                <c:pt idx="692">
                  <c:v>57.659166666666664</c:v>
                </c:pt>
                <c:pt idx="693">
                  <c:v>57.7425</c:v>
                </c:pt>
                <c:pt idx="694">
                  <c:v>57.825833333333328</c:v>
                </c:pt>
                <c:pt idx="695">
                  <c:v>57.909166666666664</c:v>
                </c:pt>
                <c:pt idx="696">
                  <c:v>57.9925</c:v>
                </c:pt>
                <c:pt idx="697">
                  <c:v>58.075833333333328</c:v>
                </c:pt>
                <c:pt idx="698">
                  <c:v>58.159166666666664</c:v>
                </c:pt>
                <c:pt idx="699">
                  <c:v>58.2425</c:v>
                </c:pt>
                <c:pt idx="700">
                  <c:v>58.325833333333328</c:v>
                </c:pt>
                <c:pt idx="701">
                  <c:v>58.409166666666664</c:v>
                </c:pt>
                <c:pt idx="702">
                  <c:v>58.4925</c:v>
                </c:pt>
                <c:pt idx="703">
                  <c:v>58.575833333333328</c:v>
                </c:pt>
                <c:pt idx="704">
                  <c:v>58.659166666666664</c:v>
                </c:pt>
                <c:pt idx="705">
                  <c:v>58.7425</c:v>
                </c:pt>
                <c:pt idx="706">
                  <c:v>58.825833333333328</c:v>
                </c:pt>
                <c:pt idx="707">
                  <c:v>58.909166666666664</c:v>
                </c:pt>
                <c:pt idx="708">
                  <c:v>58.9925</c:v>
                </c:pt>
                <c:pt idx="709">
                  <c:v>59.075833333333328</c:v>
                </c:pt>
                <c:pt idx="710">
                  <c:v>59.159166666666664</c:v>
                </c:pt>
                <c:pt idx="711">
                  <c:v>59.2425</c:v>
                </c:pt>
                <c:pt idx="712">
                  <c:v>59.325833333333328</c:v>
                </c:pt>
                <c:pt idx="713">
                  <c:v>59.409166666666664</c:v>
                </c:pt>
                <c:pt idx="714">
                  <c:v>59.4925</c:v>
                </c:pt>
                <c:pt idx="715">
                  <c:v>59.575833333333328</c:v>
                </c:pt>
                <c:pt idx="716">
                  <c:v>59.659166666666664</c:v>
                </c:pt>
                <c:pt idx="717">
                  <c:v>59.7425</c:v>
                </c:pt>
                <c:pt idx="718">
                  <c:v>59.825833333333328</c:v>
                </c:pt>
                <c:pt idx="719">
                  <c:v>59.909166666666664</c:v>
                </c:pt>
                <c:pt idx="720">
                  <c:v>59.9925</c:v>
                </c:pt>
                <c:pt idx="721">
                  <c:v>60.075833333333328</c:v>
                </c:pt>
                <c:pt idx="722">
                  <c:v>60.159166666666664</c:v>
                </c:pt>
                <c:pt idx="723">
                  <c:v>60.2425</c:v>
                </c:pt>
                <c:pt idx="724">
                  <c:v>60.325833333333328</c:v>
                </c:pt>
                <c:pt idx="725">
                  <c:v>60.409166666666664</c:v>
                </c:pt>
                <c:pt idx="726">
                  <c:v>60.4925</c:v>
                </c:pt>
                <c:pt idx="727">
                  <c:v>60.575833333333328</c:v>
                </c:pt>
                <c:pt idx="728">
                  <c:v>60.659166666666664</c:v>
                </c:pt>
                <c:pt idx="729">
                  <c:v>60.7425</c:v>
                </c:pt>
                <c:pt idx="730">
                  <c:v>60.825833333333328</c:v>
                </c:pt>
                <c:pt idx="731">
                  <c:v>60.909166666666664</c:v>
                </c:pt>
                <c:pt idx="732">
                  <c:v>60.9925</c:v>
                </c:pt>
                <c:pt idx="733">
                  <c:v>61.075833333333328</c:v>
                </c:pt>
                <c:pt idx="734">
                  <c:v>61.159166666666664</c:v>
                </c:pt>
                <c:pt idx="735">
                  <c:v>61.2425</c:v>
                </c:pt>
                <c:pt idx="736">
                  <c:v>61.325833333333328</c:v>
                </c:pt>
                <c:pt idx="737">
                  <c:v>61.409166666666664</c:v>
                </c:pt>
                <c:pt idx="738">
                  <c:v>61.4925</c:v>
                </c:pt>
                <c:pt idx="739">
                  <c:v>61.575833333333328</c:v>
                </c:pt>
                <c:pt idx="740">
                  <c:v>61.659166666666664</c:v>
                </c:pt>
                <c:pt idx="741">
                  <c:v>61.7425</c:v>
                </c:pt>
                <c:pt idx="742">
                  <c:v>61.825833333333328</c:v>
                </c:pt>
                <c:pt idx="743">
                  <c:v>61.909166666666664</c:v>
                </c:pt>
                <c:pt idx="744">
                  <c:v>61.9925</c:v>
                </c:pt>
                <c:pt idx="745">
                  <c:v>62.075833333333328</c:v>
                </c:pt>
                <c:pt idx="746">
                  <c:v>62.159166666666664</c:v>
                </c:pt>
                <c:pt idx="747">
                  <c:v>62.2425</c:v>
                </c:pt>
                <c:pt idx="748">
                  <c:v>62.325833333333328</c:v>
                </c:pt>
                <c:pt idx="749">
                  <c:v>62.409166666666664</c:v>
                </c:pt>
                <c:pt idx="750">
                  <c:v>62.4925</c:v>
                </c:pt>
                <c:pt idx="751">
                  <c:v>62.575833333333328</c:v>
                </c:pt>
                <c:pt idx="752">
                  <c:v>62.659166666666664</c:v>
                </c:pt>
                <c:pt idx="753">
                  <c:v>62.7425</c:v>
                </c:pt>
                <c:pt idx="754">
                  <c:v>62.825833333333328</c:v>
                </c:pt>
                <c:pt idx="755">
                  <c:v>62.909166666666664</c:v>
                </c:pt>
                <c:pt idx="756">
                  <c:v>62.9925</c:v>
                </c:pt>
                <c:pt idx="757">
                  <c:v>63.075833333333328</c:v>
                </c:pt>
                <c:pt idx="758">
                  <c:v>63.159166666666664</c:v>
                </c:pt>
                <c:pt idx="759">
                  <c:v>63.2425</c:v>
                </c:pt>
                <c:pt idx="760">
                  <c:v>63.325833333333328</c:v>
                </c:pt>
                <c:pt idx="761">
                  <c:v>63.409166666666664</c:v>
                </c:pt>
                <c:pt idx="762">
                  <c:v>63.4925</c:v>
                </c:pt>
                <c:pt idx="763">
                  <c:v>63.575833333333328</c:v>
                </c:pt>
                <c:pt idx="764">
                  <c:v>63.658333333333331</c:v>
                </c:pt>
                <c:pt idx="765">
                  <c:v>63.741666666666667</c:v>
                </c:pt>
                <c:pt idx="766">
                  <c:v>63.824999999999996</c:v>
                </c:pt>
                <c:pt idx="767">
                  <c:v>63.908333333333331</c:v>
                </c:pt>
                <c:pt idx="768">
                  <c:v>63.991666666666667</c:v>
                </c:pt>
                <c:pt idx="769">
                  <c:v>64.075000000000003</c:v>
                </c:pt>
                <c:pt idx="770">
                  <c:v>64.158333333333331</c:v>
                </c:pt>
                <c:pt idx="771">
                  <c:v>64.24166666666666</c:v>
                </c:pt>
                <c:pt idx="772">
                  <c:v>64.325000000000003</c:v>
                </c:pt>
                <c:pt idx="773">
                  <c:v>64.408333333333331</c:v>
                </c:pt>
                <c:pt idx="774">
                  <c:v>64.49166666666666</c:v>
                </c:pt>
                <c:pt idx="775">
                  <c:v>64.575000000000003</c:v>
                </c:pt>
                <c:pt idx="776">
                  <c:v>64.658333333333331</c:v>
                </c:pt>
                <c:pt idx="777">
                  <c:v>64.74166666666666</c:v>
                </c:pt>
                <c:pt idx="778">
                  <c:v>64.825000000000003</c:v>
                </c:pt>
                <c:pt idx="779">
                  <c:v>64.908333333333331</c:v>
                </c:pt>
                <c:pt idx="780">
                  <c:v>64.99166666666666</c:v>
                </c:pt>
                <c:pt idx="781">
                  <c:v>65.075000000000003</c:v>
                </c:pt>
                <c:pt idx="782">
                  <c:v>65.158333333333331</c:v>
                </c:pt>
                <c:pt idx="783">
                  <c:v>65.24166666666666</c:v>
                </c:pt>
                <c:pt idx="784">
                  <c:v>65.325000000000003</c:v>
                </c:pt>
                <c:pt idx="785">
                  <c:v>65.408333333333331</c:v>
                </c:pt>
                <c:pt idx="786">
                  <c:v>65.49166666666666</c:v>
                </c:pt>
                <c:pt idx="787">
                  <c:v>65.575000000000003</c:v>
                </c:pt>
                <c:pt idx="788">
                  <c:v>65.658333333333331</c:v>
                </c:pt>
                <c:pt idx="789">
                  <c:v>65.74166666666666</c:v>
                </c:pt>
                <c:pt idx="790">
                  <c:v>65.825000000000003</c:v>
                </c:pt>
                <c:pt idx="791">
                  <c:v>65.908333333333331</c:v>
                </c:pt>
                <c:pt idx="792">
                  <c:v>65.99166666666666</c:v>
                </c:pt>
                <c:pt idx="793">
                  <c:v>66.075000000000003</c:v>
                </c:pt>
                <c:pt idx="794">
                  <c:v>66.158333333333331</c:v>
                </c:pt>
                <c:pt idx="795">
                  <c:v>66.24166666666666</c:v>
                </c:pt>
                <c:pt idx="796">
                  <c:v>66.325000000000003</c:v>
                </c:pt>
                <c:pt idx="797">
                  <c:v>66.408333333333331</c:v>
                </c:pt>
                <c:pt idx="798">
                  <c:v>66.49166666666666</c:v>
                </c:pt>
                <c:pt idx="799">
                  <c:v>66.575000000000003</c:v>
                </c:pt>
                <c:pt idx="800">
                  <c:v>66.658333333333331</c:v>
                </c:pt>
                <c:pt idx="801">
                  <c:v>66.74166666666666</c:v>
                </c:pt>
                <c:pt idx="802">
                  <c:v>66.825000000000003</c:v>
                </c:pt>
                <c:pt idx="803">
                  <c:v>66.908333333333331</c:v>
                </c:pt>
                <c:pt idx="804">
                  <c:v>66.99166666666666</c:v>
                </c:pt>
                <c:pt idx="805">
                  <c:v>67.075000000000003</c:v>
                </c:pt>
                <c:pt idx="806">
                  <c:v>67.158333333333331</c:v>
                </c:pt>
                <c:pt idx="807">
                  <c:v>67.24166666666666</c:v>
                </c:pt>
                <c:pt idx="808">
                  <c:v>67.325000000000003</c:v>
                </c:pt>
                <c:pt idx="809">
                  <c:v>67.408333333333331</c:v>
                </c:pt>
                <c:pt idx="810">
                  <c:v>67.49166666666666</c:v>
                </c:pt>
                <c:pt idx="811">
                  <c:v>67.575000000000003</c:v>
                </c:pt>
                <c:pt idx="812">
                  <c:v>67.658333333333331</c:v>
                </c:pt>
                <c:pt idx="813">
                  <c:v>67.74166666666666</c:v>
                </c:pt>
                <c:pt idx="814">
                  <c:v>67.825000000000003</c:v>
                </c:pt>
                <c:pt idx="815">
                  <c:v>67.908333333333331</c:v>
                </c:pt>
                <c:pt idx="816">
                  <c:v>67.99166666666666</c:v>
                </c:pt>
                <c:pt idx="817">
                  <c:v>68.075000000000003</c:v>
                </c:pt>
                <c:pt idx="818">
                  <c:v>68.158333333333331</c:v>
                </c:pt>
                <c:pt idx="819">
                  <c:v>68.24166666666666</c:v>
                </c:pt>
                <c:pt idx="820">
                  <c:v>68.325000000000003</c:v>
                </c:pt>
                <c:pt idx="821">
                  <c:v>68.408333333333331</c:v>
                </c:pt>
                <c:pt idx="822">
                  <c:v>68.49166666666666</c:v>
                </c:pt>
                <c:pt idx="823">
                  <c:v>68.575000000000003</c:v>
                </c:pt>
                <c:pt idx="824">
                  <c:v>68.658333333333331</c:v>
                </c:pt>
                <c:pt idx="825">
                  <c:v>68.74166666666666</c:v>
                </c:pt>
                <c:pt idx="826">
                  <c:v>68.825000000000003</c:v>
                </c:pt>
                <c:pt idx="827">
                  <c:v>68.908333333333331</c:v>
                </c:pt>
                <c:pt idx="828">
                  <c:v>68.99166666666666</c:v>
                </c:pt>
                <c:pt idx="829">
                  <c:v>69.075000000000003</c:v>
                </c:pt>
                <c:pt idx="830">
                  <c:v>69.158333333333331</c:v>
                </c:pt>
                <c:pt idx="831">
                  <c:v>69.24166666666666</c:v>
                </c:pt>
                <c:pt idx="832">
                  <c:v>69.325000000000003</c:v>
                </c:pt>
                <c:pt idx="833">
                  <c:v>69.408333333333331</c:v>
                </c:pt>
                <c:pt idx="834">
                  <c:v>69.49166666666666</c:v>
                </c:pt>
                <c:pt idx="835">
                  <c:v>69.575000000000003</c:v>
                </c:pt>
                <c:pt idx="836">
                  <c:v>69.658333333333331</c:v>
                </c:pt>
                <c:pt idx="837">
                  <c:v>69.74166666666666</c:v>
                </c:pt>
                <c:pt idx="838">
                  <c:v>69.825000000000003</c:v>
                </c:pt>
                <c:pt idx="839">
                  <c:v>69.908333333333331</c:v>
                </c:pt>
                <c:pt idx="840">
                  <c:v>69.99166666666666</c:v>
                </c:pt>
                <c:pt idx="841">
                  <c:v>70.075000000000003</c:v>
                </c:pt>
                <c:pt idx="842">
                  <c:v>70.158333333333331</c:v>
                </c:pt>
                <c:pt idx="843">
                  <c:v>70.24166666666666</c:v>
                </c:pt>
                <c:pt idx="844">
                  <c:v>70.32416666666667</c:v>
                </c:pt>
                <c:pt idx="845">
                  <c:v>70.407499999999999</c:v>
                </c:pt>
                <c:pt idx="846">
                  <c:v>70.490833333333327</c:v>
                </c:pt>
                <c:pt idx="847">
                  <c:v>70.57416666666667</c:v>
                </c:pt>
                <c:pt idx="848">
                  <c:v>70.657499999999999</c:v>
                </c:pt>
                <c:pt idx="849">
                  <c:v>70.740833333333327</c:v>
                </c:pt>
                <c:pt idx="850">
                  <c:v>70.82416666666667</c:v>
                </c:pt>
                <c:pt idx="851">
                  <c:v>70.907499999999999</c:v>
                </c:pt>
                <c:pt idx="852">
                  <c:v>70.990833333333327</c:v>
                </c:pt>
                <c:pt idx="853">
                  <c:v>71.07416666666667</c:v>
                </c:pt>
                <c:pt idx="854">
                  <c:v>71.157499999999999</c:v>
                </c:pt>
                <c:pt idx="855">
                  <c:v>71.240833333333327</c:v>
                </c:pt>
                <c:pt idx="856">
                  <c:v>71.32416666666667</c:v>
                </c:pt>
                <c:pt idx="857">
                  <c:v>71.407499999999999</c:v>
                </c:pt>
                <c:pt idx="858">
                  <c:v>71.490833333333327</c:v>
                </c:pt>
                <c:pt idx="859">
                  <c:v>71.57416666666667</c:v>
                </c:pt>
                <c:pt idx="860">
                  <c:v>71.657499999999999</c:v>
                </c:pt>
                <c:pt idx="861">
                  <c:v>71.740833333333327</c:v>
                </c:pt>
                <c:pt idx="862">
                  <c:v>71.82416666666667</c:v>
                </c:pt>
                <c:pt idx="863">
                  <c:v>71.907499999999999</c:v>
                </c:pt>
                <c:pt idx="864">
                  <c:v>71.990833333333327</c:v>
                </c:pt>
                <c:pt idx="865">
                  <c:v>72.07416666666667</c:v>
                </c:pt>
                <c:pt idx="866">
                  <c:v>72.157499999999999</c:v>
                </c:pt>
                <c:pt idx="867">
                  <c:v>72.240833333333327</c:v>
                </c:pt>
                <c:pt idx="868">
                  <c:v>72.32416666666667</c:v>
                </c:pt>
                <c:pt idx="869">
                  <c:v>72.407499999999999</c:v>
                </c:pt>
                <c:pt idx="870">
                  <c:v>72.490833333333327</c:v>
                </c:pt>
                <c:pt idx="871">
                  <c:v>72.57416666666667</c:v>
                </c:pt>
                <c:pt idx="872">
                  <c:v>72.657499999999999</c:v>
                </c:pt>
                <c:pt idx="873">
                  <c:v>72.740833333333327</c:v>
                </c:pt>
                <c:pt idx="874">
                  <c:v>72.82416666666667</c:v>
                </c:pt>
                <c:pt idx="875">
                  <c:v>72.907499999999999</c:v>
                </c:pt>
                <c:pt idx="876">
                  <c:v>72.990833333333327</c:v>
                </c:pt>
                <c:pt idx="877">
                  <c:v>73.07416666666667</c:v>
                </c:pt>
                <c:pt idx="878">
                  <c:v>73.157499999999999</c:v>
                </c:pt>
                <c:pt idx="879">
                  <c:v>73.240833333333327</c:v>
                </c:pt>
                <c:pt idx="880">
                  <c:v>73.32416666666667</c:v>
                </c:pt>
                <c:pt idx="881">
                  <c:v>73.407499999999999</c:v>
                </c:pt>
                <c:pt idx="882">
                  <c:v>73.490833333333327</c:v>
                </c:pt>
                <c:pt idx="883">
                  <c:v>73.57416666666667</c:v>
                </c:pt>
                <c:pt idx="884">
                  <c:v>73.657499999999999</c:v>
                </c:pt>
                <c:pt idx="885">
                  <c:v>73.740833333333327</c:v>
                </c:pt>
                <c:pt idx="886">
                  <c:v>73.82416666666667</c:v>
                </c:pt>
                <c:pt idx="887">
                  <c:v>73.907499999999999</c:v>
                </c:pt>
                <c:pt idx="888">
                  <c:v>73.990833333333327</c:v>
                </c:pt>
                <c:pt idx="889">
                  <c:v>74.07416666666667</c:v>
                </c:pt>
                <c:pt idx="890">
                  <c:v>74.157499999999999</c:v>
                </c:pt>
                <c:pt idx="891">
                  <c:v>74.240833333333327</c:v>
                </c:pt>
                <c:pt idx="892">
                  <c:v>74.32416666666667</c:v>
                </c:pt>
                <c:pt idx="893">
                  <c:v>74.407499999999999</c:v>
                </c:pt>
                <c:pt idx="894">
                  <c:v>74.490833333333327</c:v>
                </c:pt>
                <c:pt idx="895">
                  <c:v>74.57416666666667</c:v>
                </c:pt>
                <c:pt idx="896">
                  <c:v>74.657499999999999</c:v>
                </c:pt>
                <c:pt idx="897">
                  <c:v>74.740833333333327</c:v>
                </c:pt>
                <c:pt idx="898">
                  <c:v>74.82416666666667</c:v>
                </c:pt>
                <c:pt idx="899">
                  <c:v>74.907499999999999</c:v>
                </c:pt>
                <c:pt idx="900">
                  <c:v>74.990833333333327</c:v>
                </c:pt>
                <c:pt idx="901">
                  <c:v>75.07416666666667</c:v>
                </c:pt>
                <c:pt idx="902">
                  <c:v>75.157499999999999</c:v>
                </c:pt>
                <c:pt idx="903">
                  <c:v>75.240833333333327</c:v>
                </c:pt>
                <c:pt idx="904">
                  <c:v>75.32416666666667</c:v>
                </c:pt>
                <c:pt idx="905">
                  <c:v>75.407499999999999</c:v>
                </c:pt>
                <c:pt idx="906">
                  <c:v>75.490833333333327</c:v>
                </c:pt>
                <c:pt idx="907">
                  <c:v>75.57416666666667</c:v>
                </c:pt>
                <c:pt idx="908">
                  <c:v>75.657499999999999</c:v>
                </c:pt>
                <c:pt idx="909">
                  <c:v>75.740833333333327</c:v>
                </c:pt>
                <c:pt idx="910">
                  <c:v>75.82416666666667</c:v>
                </c:pt>
                <c:pt idx="911">
                  <c:v>75.907499999999999</c:v>
                </c:pt>
                <c:pt idx="912">
                  <c:v>75.990833333333327</c:v>
                </c:pt>
                <c:pt idx="913">
                  <c:v>76.07416666666667</c:v>
                </c:pt>
                <c:pt idx="914">
                  <c:v>76.157499999999999</c:v>
                </c:pt>
                <c:pt idx="915">
                  <c:v>76.240833333333327</c:v>
                </c:pt>
                <c:pt idx="916">
                  <c:v>76.32416666666667</c:v>
                </c:pt>
                <c:pt idx="917">
                  <c:v>76.407499999999999</c:v>
                </c:pt>
                <c:pt idx="918">
                  <c:v>76.490833333333327</c:v>
                </c:pt>
                <c:pt idx="919">
                  <c:v>76.57416666666667</c:v>
                </c:pt>
                <c:pt idx="920">
                  <c:v>76.657499999999999</c:v>
                </c:pt>
                <c:pt idx="921">
                  <c:v>76.740833333333327</c:v>
                </c:pt>
                <c:pt idx="922">
                  <c:v>76.82416666666667</c:v>
                </c:pt>
                <c:pt idx="923">
                  <c:v>76.907499999999999</c:v>
                </c:pt>
                <c:pt idx="924">
                  <c:v>76.990833333333327</c:v>
                </c:pt>
                <c:pt idx="925">
                  <c:v>77.073333333333338</c:v>
                </c:pt>
                <c:pt idx="926">
                  <c:v>77.156666666666666</c:v>
                </c:pt>
                <c:pt idx="927">
                  <c:v>77.239999999999995</c:v>
                </c:pt>
                <c:pt idx="928">
                  <c:v>77.323333333333338</c:v>
                </c:pt>
                <c:pt idx="929">
                  <c:v>77.406666666666666</c:v>
                </c:pt>
                <c:pt idx="930">
                  <c:v>77.489999999999995</c:v>
                </c:pt>
                <c:pt idx="931">
                  <c:v>77.573333333333338</c:v>
                </c:pt>
                <c:pt idx="932">
                  <c:v>77.656666666666666</c:v>
                </c:pt>
                <c:pt idx="933">
                  <c:v>77.739999999999995</c:v>
                </c:pt>
                <c:pt idx="934">
                  <c:v>77.823333333333338</c:v>
                </c:pt>
                <c:pt idx="935">
                  <c:v>77.906666666666666</c:v>
                </c:pt>
                <c:pt idx="936">
                  <c:v>77.989999999999995</c:v>
                </c:pt>
                <c:pt idx="937">
                  <c:v>78.073333333333338</c:v>
                </c:pt>
                <c:pt idx="938">
                  <c:v>78.156666666666666</c:v>
                </c:pt>
                <c:pt idx="939">
                  <c:v>78.239999999999995</c:v>
                </c:pt>
                <c:pt idx="940">
                  <c:v>78.323333333333338</c:v>
                </c:pt>
                <c:pt idx="941">
                  <c:v>78.406666666666666</c:v>
                </c:pt>
                <c:pt idx="942">
                  <c:v>78.489999999999995</c:v>
                </c:pt>
                <c:pt idx="943">
                  <c:v>78.573333333333338</c:v>
                </c:pt>
                <c:pt idx="944">
                  <c:v>78.656666666666666</c:v>
                </c:pt>
                <c:pt idx="945">
                  <c:v>78.739999999999995</c:v>
                </c:pt>
                <c:pt idx="946">
                  <c:v>78.823333333333338</c:v>
                </c:pt>
                <c:pt idx="947">
                  <c:v>78.906666666666666</c:v>
                </c:pt>
                <c:pt idx="948">
                  <c:v>78.989999999999995</c:v>
                </c:pt>
                <c:pt idx="949">
                  <c:v>79.073333333333338</c:v>
                </c:pt>
                <c:pt idx="950">
                  <c:v>79.156666666666666</c:v>
                </c:pt>
                <c:pt idx="951">
                  <c:v>79.239999999999995</c:v>
                </c:pt>
                <c:pt idx="952">
                  <c:v>79.323333333333338</c:v>
                </c:pt>
                <c:pt idx="953">
                  <c:v>79.406666666666666</c:v>
                </c:pt>
                <c:pt idx="954">
                  <c:v>79.489999999999995</c:v>
                </c:pt>
                <c:pt idx="955">
                  <c:v>79.573333333333338</c:v>
                </c:pt>
                <c:pt idx="956">
                  <c:v>79.656666666666666</c:v>
                </c:pt>
                <c:pt idx="957">
                  <c:v>79.739999999999995</c:v>
                </c:pt>
                <c:pt idx="958">
                  <c:v>79.823333333333338</c:v>
                </c:pt>
                <c:pt idx="959">
                  <c:v>79.906666666666666</c:v>
                </c:pt>
                <c:pt idx="960">
                  <c:v>79.989999999999995</c:v>
                </c:pt>
                <c:pt idx="961">
                  <c:v>80.073333333333338</c:v>
                </c:pt>
                <c:pt idx="962">
                  <c:v>80.156666666666666</c:v>
                </c:pt>
                <c:pt idx="963">
                  <c:v>80.239999999999995</c:v>
                </c:pt>
                <c:pt idx="964">
                  <c:v>80.323333333333338</c:v>
                </c:pt>
                <c:pt idx="965">
                  <c:v>80.406666666666666</c:v>
                </c:pt>
                <c:pt idx="966">
                  <c:v>80.489999999999995</c:v>
                </c:pt>
                <c:pt idx="967">
                  <c:v>80.573333333333338</c:v>
                </c:pt>
                <c:pt idx="968">
                  <c:v>80.656666666666666</c:v>
                </c:pt>
                <c:pt idx="969">
                  <c:v>80.739999999999995</c:v>
                </c:pt>
                <c:pt idx="970">
                  <c:v>80.823333333333338</c:v>
                </c:pt>
                <c:pt idx="971">
                  <c:v>80.906666666666666</c:v>
                </c:pt>
                <c:pt idx="972">
                  <c:v>80.989999999999995</c:v>
                </c:pt>
                <c:pt idx="973">
                  <c:v>81.073333333333338</c:v>
                </c:pt>
                <c:pt idx="974">
                  <c:v>81.156666666666666</c:v>
                </c:pt>
                <c:pt idx="975">
                  <c:v>81.239999999999995</c:v>
                </c:pt>
                <c:pt idx="976">
                  <c:v>81.323333333333338</c:v>
                </c:pt>
                <c:pt idx="977">
                  <c:v>81.406666666666666</c:v>
                </c:pt>
                <c:pt idx="978">
                  <c:v>81.489999999999995</c:v>
                </c:pt>
                <c:pt idx="979">
                  <c:v>81.573333333333338</c:v>
                </c:pt>
                <c:pt idx="980">
                  <c:v>81.656666666666666</c:v>
                </c:pt>
                <c:pt idx="981">
                  <c:v>81.739999999999995</c:v>
                </c:pt>
                <c:pt idx="982">
                  <c:v>81.823333333333338</c:v>
                </c:pt>
                <c:pt idx="983">
                  <c:v>81.906666666666666</c:v>
                </c:pt>
                <c:pt idx="984">
                  <c:v>81.99</c:v>
                </c:pt>
                <c:pt idx="985">
                  <c:v>82.073333333333338</c:v>
                </c:pt>
                <c:pt idx="986">
                  <c:v>82.156666666666666</c:v>
                </c:pt>
                <c:pt idx="987">
                  <c:v>82.24</c:v>
                </c:pt>
                <c:pt idx="988">
                  <c:v>82.323333333333338</c:v>
                </c:pt>
                <c:pt idx="989">
                  <c:v>82.406666666666666</c:v>
                </c:pt>
                <c:pt idx="990">
                  <c:v>82.49</c:v>
                </c:pt>
                <c:pt idx="991">
                  <c:v>82.573333333333338</c:v>
                </c:pt>
                <c:pt idx="992">
                  <c:v>82.656666666666666</c:v>
                </c:pt>
                <c:pt idx="993">
                  <c:v>82.74</c:v>
                </c:pt>
                <c:pt idx="994">
                  <c:v>82.823333333333338</c:v>
                </c:pt>
                <c:pt idx="995">
                  <c:v>82.906666666666666</c:v>
                </c:pt>
                <c:pt idx="996">
                  <c:v>82.99</c:v>
                </c:pt>
                <c:pt idx="997">
                  <c:v>83.073333333333338</c:v>
                </c:pt>
                <c:pt idx="998">
                  <c:v>83.156666666666666</c:v>
                </c:pt>
                <c:pt idx="999">
                  <c:v>83.24</c:v>
                </c:pt>
                <c:pt idx="1000">
                  <c:v>83.323333333333338</c:v>
                </c:pt>
                <c:pt idx="1001">
                  <c:v>83.408333333333331</c:v>
                </c:pt>
                <c:pt idx="1002">
                  <c:v>83.49166666666666</c:v>
                </c:pt>
                <c:pt idx="1003">
                  <c:v>83.575000000000003</c:v>
                </c:pt>
                <c:pt idx="1004">
                  <c:v>83.658333333333331</c:v>
                </c:pt>
                <c:pt idx="1005">
                  <c:v>83.74166666666666</c:v>
                </c:pt>
                <c:pt idx="1006">
                  <c:v>83.825000000000003</c:v>
                </c:pt>
                <c:pt idx="1007">
                  <c:v>83.908333333333331</c:v>
                </c:pt>
                <c:pt idx="1008">
                  <c:v>83.99166666666666</c:v>
                </c:pt>
                <c:pt idx="1009">
                  <c:v>84.075000000000003</c:v>
                </c:pt>
                <c:pt idx="1010">
                  <c:v>84.158333333333331</c:v>
                </c:pt>
                <c:pt idx="1011">
                  <c:v>84.24166666666666</c:v>
                </c:pt>
                <c:pt idx="1012">
                  <c:v>84.325000000000003</c:v>
                </c:pt>
                <c:pt idx="1013">
                  <c:v>84.408333333333331</c:v>
                </c:pt>
                <c:pt idx="1014">
                  <c:v>84.49166666666666</c:v>
                </c:pt>
                <c:pt idx="1015">
                  <c:v>84.575000000000003</c:v>
                </c:pt>
                <c:pt idx="1016">
                  <c:v>84.658333333333331</c:v>
                </c:pt>
                <c:pt idx="1017">
                  <c:v>84.74166666666666</c:v>
                </c:pt>
                <c:pt idx="1018">
                  <c:v>84.825000000000003</c:v>
                </c:pt>
                <c:pt idx="1019">
                  <c:v>84.908333333333331</c:v>
                </c:pt>
                <c:pt idx="1020">
                  <c:v>84.99166666666666</c:v>
                </c:pt>
                <c:pt idx="1021">
                  <c:v>85.075000000000003</c:v>
                </c:pt>
                <c:pt idx="1022">
                  <c:v>85.158333333333331</c:v>
                </c:pt>
                <c:pt idx="1023">
                  <c:v>85.24166666666666</c:v>
                </c:pt>
                <c:pt idx="1024">
                  <c:v>85.325000000000003</c:v>
                </c:pt>
                <c:pt idx="1025">
                  <c:v>85.408333333333346</c:v>
                </c:pt>
                <c:pt idx="1026">
                  <c:v>85.491666666666674</c:v>
                </c:pt>
                <c:pt idx="1027">
                  <c:v>85.575000000000003</c:v>
                </c:pt>
                <c:pt idx="1028">
                  <c:v>85.658333333333346</c:v>
                </c:pt>
                <c:pt idx="1029">
                  <c:v>85.741666666666674</c:v>
                </c:pt>
                <c:pt idx="1030">
                  <c:v>85.825000000000003</c:v>
                </c:pt>
                <c:pt idx="1031">
                  <c:v>85.908333333333346</c:v>
                </c:pt>
                <c:pt idx="1032">
                  <c:v>85.991666666666674</c:v>
                </c:pt>
                <c:pt idx="1033">
                  <c:v>86.075000000000003</c:v>
                </c:pt>
                <c:pt idx="1034">
                  <c:v>86.158333333333346</c:v>
                </c:pt>
                <c:pt idx="1035">
                  <c:v>86.241666666666674</c:v>
                </c:pt>
                <c:pt idx="1036">
                  <c:v>86.325000000000003</c:v>
                </c:pt>
                <c:pt idx="1037">
                  <c:v>86.408333333333346</c:v>
                </c:pt>
                <c:pt idx="1038">
                  <c:v>86.491666666666674</c:v>
                </c:pt>
                <c:pt idx="1039">
                  <c:v>86.575000000000003</c:v>
                </c:pt>
                <c:pt idx="1040">
                  <c:v>86.658333333333346</c:v>
                </c:pt>
                <c:pt idx="1041">
                  <c:v>86.741666666666674</c:v>
                </c:pt>
                <c:pt idx="1042">
                  <c:v>86.825000000000003</c:v>
                </c:pt>
                <c:pt idx="1043">
                  <c:v>86.908333333333346</c:v>
                </c:pt>
                <c:pt idx="1044">
                  <c:v>86.991666666666674</c:v>
                </c:pt>
                <c:pt idx="1045">
                  <c:v>87.075000000000003</c:v>
                </c:pt>
                <c:pt idx="1046">
                  <c:v>87.158333333333346</c:v>
                </c:pt>
                <c:pt idx="1047">
                  <c:v>87.241666666666674</c:v>
                </c:pt>
                <c:pt idx="1048">
                  <c:v>87.325000000000003</c:v>
                </c:pt>
                <c:pt idx="1049">
                  <c:v>87.408333333333346</c:v>
                </c:pt>
                <c:pt idx="1050">
                  <c:v>87.491666666666674</c:v>
                </c:pt>
                <c:pt idx="1051">
                  <c:v>87.575000000000003</c:v>
                </c:pt>
                <c:pt idx="1052">
                  <c:v>87.658333333333346</c:v>
                </c:pt>
                <c:pt idx="1053">
                  <c:v>87.741666666666674</c:v>
                </c:pt>
                <c:pt idx="1054">
                  <c:v>87.825000000000003</c:v>
                </c:pt>
                <c:pt idx="1055">
                  <c:v>87.908333333333346</c:v>
                </c:pt>
                <c:pt idx="1056">
                  <c:v>87.991666666666674</c:v>
                </c:pt>
                <c:pt idx="1057">
                  <c:v>88.075000000000003</c:v>
                </c:pt>
                <c:pt idx="1058">
                  <c:v>88.158333333333346</c:v>
                </c:pt>
                <c:pt idx="1059">
                  <c:v>88.241666666666674</c:v>
                </c:pt>
                <c:pt idx="1060">
                  <c:v>88.325000000000003</c:v>
                </c:pt>
                <c:pt idx="1061">
                  <c:v>88.408333333333346</c:v>
                </c:pt>
                <c:pt idx="1062">
                  <c:v>88.491666666666674</c:v>
                </c:pt>
                <c:pt idx="1063">
                  <c:v>88.575000000000003</c:v>
                </c:pt>
                <c:pt idx="1064">
                  <c:v>88.658333333333346</c:v>
                </c:pt>
                <c:pt idx="1065">
                  <c:v>88.741666666666674</c:v>
                </c:pt>
                <c:pt idx="1066">
                  <c:v>88.825000000000003</c:v>
                </c:pt>
                <c:pt idx="1067">
                  <c:v>88.908333333333346</c:v>
                </c:pt>
                <c:pt idx="1068">
                  <c:v>88.991666666666674</c:v>
                </c:pt>
                <c:pt idx="1069">
                  <c:v>89.075000000000003</c:v>
                </c:pt>
                <c:pt idx="1070">
                  <c:v>89.158333333333346</c:v>
                </c:pt>
                <c:pt idx="1071">
                  <c:v>89.241666666666674</c:v>
                </c:pt>
                <c:pt idx="1072">
                  <c:v>89.325000000000003</c:v>
                </c:pt>
                <c:pt idx="1073">
                  <c:v>89.408333333333346</c:v>
                </c:pt>
                <c:pt idx="1074">
                  <c:v>89.491666666666674</c:v>
                </c:pt>
                <c:pt idx="1075">
                  <c:v>89.575000000000003</c:v>
                </c:pt>
                <c:pt idx="1076">
                  <c:v>89.658333333333346</c:v>
                </c:pt>
                <c:pt idx="1077">
                  <c:v>89.741666666666674</c:v>
                </c:pt>
                <c:pt idx="1078">
                  <c:v>89.825000000000003</c:v>
                </c:pt>
                <c:pt idx="1079">
                  <c:v>89.908333333333346</c:v>
                </c:pt>
                <c:pt idx="1080">
                  <c:v>89.991666666666674</c:v>
                </c:pt>
                <c:pt idx="1081">
                  <c:v>90.075000000000003</c:v>
                </c:pt>
                <c:pt idx="1082">
                  <c:v>90.158333333333346</c:v>
                </c:pt>
                <c:pt idx="1083">
                  <c:v>90.241666666666674</c:v>
                </c:pt>
                <c:pt idx="1084">
                  <c:v>90.325000000000003</c:v>
                </c:pt>
                <c:pt idx="1085">
                  <c:v>90.408333333333346</c:v>
                </c:pt>
                <c:pt idx="1086">
                  <c:v>90.491666666666674</c:v>
                </c:pt>
                <c:pt idx="1087">
                  <c:v>90.575000000000003</c:v>
                </c:pt>
                <c:pt idx="1088">
                  <c:v>90.658333333333346</c:v>
                </c:pt>
                <c:pt idx="1089">
                  <c:v>90.741666666666674</c:v>
                </c:pt>
                <c:pt idx="1090">
                  <c:v>90.825000000000003</c:v>
                </c:pt>
                <c:pt idx="1091">
                  <c:v>90.908333333333346</c:v>
                </c:pt>
                <c:pt idx="1092">
                  <c:v>90.991666666666674</c:v>
                </c:pt>
                <c:pt idx="1093">
                  <c:v>91.075000000000003</c:v>
                </c:pt>
                <c:pt idx="1094">
                  <c:v>91.158333333333346</c:v>
                </c:pt>
                <c:pt idx="1095">
                  <c:v>91.241666666666674</c:v>
                </c:pt>
                <c:pt idx="1096">
                  <c:v>91.325000000000003</c:v>
                </c:pt>
                <c:pt idx="1097">
                  <c:v>91.408333333333346</c:v>
                </c:pt>
                <c:pt idx="1098">
                  <c:v>91.491666666666674</c:v>
                </c:pt>
                <c:pt idx="1099">
                  <c:v>91.575000000000003</c:v>
                </c:pt>
                <c:pt idx="1100">
                  <c:v>91.658333333333346</c:v>
                </c:pt>
                <c:pt idx="1101">
                  <c:v>91.741666666666674</c:v>
                </c:pt>
                <c:pt idx="1102">
                  <c:v>91.825000000000003</c:v>
                </c:pt>
                <c:pt idx="1103">
                  <c:v>91.908333333333346</c:v>
                </c:pt>
                <c:pt idx="1104">
                  <c:v>91.991666666666674</c:v>
                </c:pt>
                <c:pt idx="1105">
                  <c:v>92.075000000000003</c:v>
                </c:pt>
                <c:pt idx="1106">
                  <c:v>92.158333333333346</c:v>
                </c:pt>
                <c:pt idx="1107">
                  <c:v>92.241666666666674</c:v>
                </c:pt>
                <c:pt idx="1108">
                  <c:v>92.325000000000003</c:v>
                </c:pt>
                <c:pt idx="1109">
                  <c:v>92.408333333333346</c:v>
                </c:pt>
                <c:pt idx="1110">
                  <c:v>92.491666666666674</c:v>
                </c:pt>
                <c:pt idx="1111">
                  <c:v>92.575000000000003</c:v>
                </c:pt>
                <c:pt idx="1112">
                  <c:v>92.658333333333346</c:v>
                </c:pt>
                <c:pt idx="1113">
                  <c:v>92.741666666666674</c:v>
                </c:pt>
                <c:pt idx="1114">
                  <c:v>92.825000000000003</c:v>
                </c:pt>
                <c:pt idx="1115">
                  <c:v>92.908333333333346</c:v>
                </c:pt>
                <c:pt idx="1116">
                  <c:v>92.991666666666674</c:v>
                </c:pt>
                <c:pt idx="1117">
                  <c:v>93.075000000000003</c:v>
                </c:pt>
                <c:pt idx="1118">
                  <c:v>93.158333333333346</c:v>
                </c:pt>
                <c:pt idx="1119">
                  <c:v>93.241666666666674</c:v>
                </c:pt>
                <c:pt idx="1120">
                  <c:v>93.325000000000003</c:v>
                </c:pt>
                <c:pt idx="1121">
                  <c:v>93.408333333333346</c:v>
                </c:pt>
                <c:pt idx="1122">
                  <c:v>93.491666666666674</c:v>
                </c:pt>
                <c:pt idx="1123">
                  <c:v>93.575000000000003</c:v>
                </c:pt>
                <c:pt idx="1124">
                  <c:v>93.658333333333346</c:v>
                </c:pt>
                <c:pt idx="1125">
                  <c:v>93.741666666666674</c:v>
                </c:pt>
                <c:pt idx="1126">
                  <c:v>93.825000000000003</c:v>
                </c:pt>
                <c:pt idx="1127">
                  <c:v>93.908333333333346</c:v>
                </c:pt>
                <c:pt idx="1128">
                  <c:v>93.991666666666674</c:v>
                </c:pt>
                <c:pt idx="1129">
                  <c:v>94.075000000000003</c:v>
                </c:pt>
                <c:pt idx="1130">
                  <c:v>94.158333333333346</c:v>
                </c:pt>
                <c:pt idx="1131">
                  <c:v>94.241666666666674</c:v>
                </c:pt>
                <c:pt idx="1132">
                  <c:v>94.325000000000003</c:v>
                </c:pt>
                <c:pt idx="1133">
                  <c:v>94.408333333333346</c:v>
                </c:pt>
                <c:pt idx="1134">
                  <c:v>94.491666666666674</c:v>
                </c:pt>
                <c:pt idx="1135">
                  <c:v>94.575000000000003</c:v>
                </c:pt>
                <c:pt idx="1136">
                  <c:v>94.658333333333346</c:v>
                </c:pt>
                <c:pt idx="1137">
                  <c:v>94.741666666666674</c:v>
                </c:pt>
                <c:pt idx="1138">
                  <c:v>94.825000000000003</c:v>
                </c:pt>
                <c:pt idx="1139">
                  <c:v>94.908333333333346</c:v>
                </c:pt>
                <c:pt idx="1140">
                  <c:v>94.991666666666674</c:v>
                </c:pt>
                <c:pt idx="1141">
                  <c:v>95.075000000000003</c:v>
                </c:pt>
                <c:pt idx="1142">
                  <c:v>95.158333333333346</c:v>
                </c:pt>
                <c:pt idx="1143">
                  <c:v>95.241666666666674</c:v>
                </c:pt>
                <c:pt idx="1144">
                  <c:v>95.325000000000003</c:v>
                </c:pt>
                <c:pt idx="1145">
                  <c:v>95.408333333333346</c:v>
                </c:pt>
                <c:pt idx="1146">
                  <c:v>95.491666666666674</c:v>
                </c:pt>
                <c:pt idx="1147">
                  <c:v>95.575000000000003</c:v>
                </c:pt>
                <c:pt idx="1148">
                  <c:v>95.658333333333346</c:v>
                </c:pt>
                <c:pt idx="1149">
                  <c:v>95.741666666666674</c:v>
                </c:pt>
                <c:pt idx="1150">
                  <c:v>95.825000000000003</c:v>
                </c:pt>
                <c:pt idx="1151">
                  <c:v>95.908333333333346</c:v>
                </c:pt>
                <c:pt idx="1152">
                  <c:v>95.991666666666674</c:v>
                </c:pt>
                <c:pt idx="1153">
                  <c:v>96.075000000000003</c:v>
                </c:pt>
                <c:pt idx="1154">
                  <c:v>96.158333333333346</c:v>
                </c:pt>
                <c:pt idx="1155">
                  <c:v>96.241666666666674</c:v>
                </c:pt>
                <c:pt idx="1156">
                  <c:v>96.325000000000003</c:v>
                </c:pt>
                <c:pt idx="1157">
                  <c:v>96.408333333333346</c:v>
                </c:pt>
                <c:pt idx="1158">
                  <c:v>96.491666666666674</c:v>
                </c:pt>
                <c:pt idx="1159">
                  <c:v>96.575000000000003</c:v>
                </c:pt>
                <c:pt idx="1160">
                  <c:v>96.658333333333346</c:v>
                </c:pt>
                <c:pt idx="1161">
                  <c:v>96.741666666666674</c:v>
                </c:pt>
                <c:pt idx="1162">
                  <c:v>96.825000000000003</c:v>
                </c:pt>
                <c:pt idx="1163">
                  <c:v>96.908333333333346</c:v>
                </c:pt>
                <c:pt idx="1164">
                  <c:v>96.991666666666674</c:v>
                </c:pt>
                <c:pt idx="1165">
                  <c:v>97.075000000000003</c:v>
                </c:pt>
                <c:pt idx="1166">
                  <c:v>97.158333333333346</c:v>
                </c:pt>
                <c:pt idx="1167">
                  <c:v>97.241666666666674</c:v>
                </c:pt>
                <c:pt idx="1168">
                  <c:v>97.325000000000003</c:v>
                </c:pt>
                <c:pt idx="1169">
                  <c:v>97.408333333333346</c:v>
                </c:pt>
                <c:pt idx="1170">
                  <c:v>97.491666666666674</c:v>
                </c:pt>
                <c:pt idx="1171">
                  <c:v>97.575000000000003</c:v>
                </c:pt>
                <c:pt idx="1172">
                  <c:v>97.658333333333346</c:v>
                </c:pt>
                <c:pt idx="1173">
                  <c:v>97.741666666666674</c:v>
                </c:pt>
                <c:pt idx="1174">
                  <c:v>97.825000000000003</c:v>
                </c:pt>
                <c:pt idx="1175">
                  <c:v>97.908333333333346</c:v>
                </c:pt>
                <c:pt idx="1176">
                  <c:v>97.991666666666674</c:v>
                </c:pt>
                <c:pt idx="1177">
                  <c:v>98.075000000000003</c:v>
                </c:pt>
                <c:pt idx="1178">
                  <c:v>98.158333333333346</c:v>
                </c:pt>
                <c:pt idx="1179">
                  <c:v>98.241666666666674</c:v>
                </c:pt>
                <c:pt idx="1180">
                  <c:v>98.325000000000003</c:v>
                </c:pt>
                <c:pt idx="1181">
                  <c:v>98.408333333333346</c:v>
                </c:pt>
                <c:pt idx="1182">
                  <c:v>98.491666666666674</c:v>
                </c:pt>
                <c:pt idx="1183">
                  <c:v>98.575000000000003</c:v>
                </c:pt>
                <c:pt idx="1184">
                  <c:v>98.658333333333346</c:v>
                </c:pt>
                <c:pt idx="1185">
                  <c:v>98.741666666666674</c:v>
                </c:pt>
                <c:pt idx="1186">
                  <c:v>98.825000000000003</c:v>
                </c:pt>
                <c:pt idx="1187">
                  <c:v>98.908333333333346</c:v>
                </c:pt>
                <c:pt idx="1188">
                  <c:v>98.991666666666674</c:v>
                </c:pt>
                <c:pt idx="1189">
                  <c:v>99.075000000000003</c:v>
                </c:pt>
                <c:pt idx="1190">
                  <c:v>99.158333333333346</c:v>
                </c:pt>
                <c:pt idx="1191">
                  <c:v>99.241666666666674</c:v>
                </c:pt>
                <c:pt idx="1192">
                  <c:v>99.325000000000003</c:v>
                </c:pt>
                <c:pt idx="1193">
                  <c:v>99.408333333333346</c:v>
                </c:pt>
                <c:pt idx="1194">
                  <c:v>99.491666666666674</c:v>
                </c:pt>
                <c:pt idx="1195">
                  <c:v>99.575000000000003</c:v>
                </c:pt>
                <c:pt idx="1196">
                  <c:v>99.658333333333346</c:v>
                </c:pt>
                <c:pt idx="1197">
                  <c:v>99.741666666666674</c:v>
                </c:pt>
                <c:pt idx="1198">
                  <c:v>99.825000000000003</c:v>
                </c:pt>
                <c:pt idx="1199">
                  <c:v>99.908333333333346</c:v>
                </c:pt>
                <c:pt idx="1200">
                  <c:v>99.991666666666674</c:v>
                </c:pt>
                <c:pt idx="1201">
                  <c:v>100.075</c:v>
                </c:pt>
                <c:pt idx="1202">
                  <c:v>100.15833333333335</c:v>
                </c:pt>
                <c:pt idx="1203">
                  <c:v>100.24166666666667</c:v>
                </c:pt>
                <c:pt idx="1204">
                  <c:v>100.325</c:v>
                </c:pt>
                <c:pt idx="1205">
                  <c:v>100.40833333333335</c:v>
                </c:pt>
                <c:pt idx="1206">
                  <c:v>100.48333333333333</c:v>
                </c:pt>
                <c:pt idx="1207">
                  <c:v>100.56666666666666</c:v>
                </c:pt>
                <c:pt idx="1208">
                  <c:v>100.64999999999999</c:v>
                </c:pt>
                <c:pt idx="1209">
                  <c:v>100.73333333333333</c:v>
                </c:pt>
                <c:pt idx="1210">
                  <c:v>100.81666666666666</c:v>
                </c:pt>
                <c:pt idx="1211">
                  <c:v>100.89999999999999</c:v>
                </c:pt>
                <c:pt idx="1212">
                  <c:v>100.98333333333333</c:v>
                </c:pt>
                <c:pt idx="1213">
                  <c:v>101.06666666666666</c:v>
                </c:pt>
                <c:pt idx="1214">
                  <c:v>101.14999999999999</c:v>
                </c:pt>
                <c:pt idx="1215">
                  <c:v>101.23333333333333</c:v>
                </c:pt>
                <c:pt idx="1216">
                  <c:v>101.31666666666666</c:v>
                </c:pt>
                <c:pt idx="1217">
                  <c:v>101.39999999999999</c:v>
                </c:pt>
                <c:pt idx="1218">
                  <c:v>101.48333333333333</c:v>
                </c:pt>
                <c:pt idx="1219">
                  <c:v>101.56666666666666</c:v>
                </c:pt>
                <c:pt idx="1220">
                  <c:v>101.64999999999999</c:v>
                </c:pt>
                <c:pt idx="1221">
                  <c:v>101.73333333333333</c:v>
                </c:pt>
                <c:pt idx="1222">
                  <c:v>101.81666666666666</c:v>
                </c:pt>
                <c:pt idx="1223">
                  <c:v>101.89999999999999</c:v>
                </c:pt>
                <c:pt idx="1224">
                  <c:v>101.98333333333333</c:v>
                </c:pt>
                <c:pt idx="1225">
                  <c:v>102.06666666666666</c:v>
                </c:pt>
                <c:pt idx="1226">
                  <c:v>102.14999999999999</c:v>
                </c:pt>
                <c:pt idx="1227">
                  <c:v>102.23333333333333</c:v>
                </c:pt>
                <c:pt idx="1228">
                  <c:v>102.31666666666666</c:v>
                </c:pt>
                <c:pt idx="1229">
                  <c:v>102.39999999999999</c:v>
                </c:pt>
                <c:pt idx="1230">
                  <c:v>102.48333333333333</c:v>
                </c:pt>
                <c:pt idx="1231">
                  <c:v>102.56666666666666</c:v>
                </c:pt>
                <c:pt idx="1232">
                  <c:v>102.64999999999999</c:v>
                </c:pt>
                <c:pt idx="1233">
                  <c:v>102.73333333333333</c:v>
                </c:pt>
                <c:pt idx="1234">
                  <c:v>102.81666666666666</c:v>
                </c:pt>
                <c:pt idx="1235">
                  <c:v>102.89999999999999</c:v>
                </c:pt>
                <c:pt idx="1236">
                  <c:v>102.98333333333333</c:v>
                </c:pt>
                <c:pt idx="1237">
                  <c:v>103.06666666666666</c:v>
                </c:pt>
                <c:pt idx="1238">
                  <c:v>103.14999999999999</c:v>
                </c:pt>
                <c:pt idx="1239">
                  <c:v>103.23333333333333</c:v>
                </c:pt>
                <c:pt idx="1240">
                  <c:v>103.31666666666666</c:v>
                </c:pt>
                <c:pt idx="1241">
                  <c:v>103.39999999999999</c:v>
                </c:pt>
                <c:pt idx="1242">
                  <c:v>103.48333333333333</c:v>
                </c:pt>
                <c:pt idx="1243">
                  <c:v>103.56666666666666</c:v>
                </c:pt>
                <c:pt idx="1244">
                  <c:v>103.64999999999999</c:v>
                </c:pt>
                <c:pt idx="1245">
                  <c:v>103.73333333333333</c:v>
                </c:pt>
                <c:pt idx="1246">
                  <c:v>103.81666666666666</c:v>
                </c:pt>
                <c:pt idx="1247">
                  <c:v>103.89999999999999</c:v>
                </c:pt>
                <c:pt idx="1248">
                  <c:v>103.98333333333333</c:v>
                </c:pt>
                <c:pt idx="1249">
                  <c:v>104.06666666666666</c:v>
                </c:pt>
                <c:pt idx="1250">
                  <c:v>104.14999999999999</c:v>
                </c:pt>
                <c:pt idx="1251">
                  <c:v>104.23333333333333</c:v>
                </c:pt>
                <c:pt idx="1252">
                  <c:v>104.31666666666666</c:v>
                </c:pt>
                <c:pt idx="1253">
                  <c:v>104.39999999999999</c:v>
                </c:pt>
                <c:pt idx="1254">
                  <c:v>104.48333333333333</c:v>
                </c:pt>
                <c:pt idx="1255">
                  <c:v>104.56666666666666</c:v>
                </c:pt>
                <c:pt idx="1256">
                  <c:v>104.64999999999999</c:v>
                </c:pt>
                <c:pt idx="1257">
                  <c:v>104.73333333333333</c:v>
                </c:pt>
                <c:pt idx="1258">
                  <c:v>104.81666666666666</c:v>
                </c:pt>
                <c:pt idx="1259">
                  <c:v>104.89999999999999</c:v>
                </c:pt>
                <c:pt idx="1260">
                  <c:v>104.98333333333333</c:v>
                </c:pt>
                <c:pt idx="1261">
                  <c:v>105.06666666666666</c:v>
                </c:pt>
                <c:pt idx="1262">
                  <c:v>105.14999999999999</c:v>
                </c:pt>
                <c:pt idx="1263">
                  <c:v>105.23333333333333</c:v>
                </c:pt>
                <c:pt idx="1264">
                  <c:v>105.31666666666666</c:v>
                </c:pt>
                <c:pt idx="1265">
                  <c:v>105.39999999999999</c:v>
                </c:pt>
                <c:pt idx="1266">
                  <c:v>105.48333333333333</c:v>
                </c:pt>
                <c:pt idx="1267">
                  <c:v>105.56666666666666</c:v>
                </c:pt>
                <c:pt idx="1268">
                  <c:v>105.64999999999999</c:v>
                </c:pt>
                <c:pt idx="1269">
                  <c:v>105.73333333333333</c:v>
                </c:pt>
                <c:pt idx="1270">
                  <c:v>105.81666666666666</c:v>
                </c:pt>
                <c:pt idx="1271">
                  <c:v>105.89999999999999</c:v>
                </c:pt>
                <c:pt idx="1272">
                  <c:v>105.98333333333333</c:v>
                </c:pt>
                <c:pt idx="1273">
                  <c:v>106.06666666666666</c:v>
                </c:pt>
                <c:pt idx="1274">
                  <c:v>106.14999999999999</c:v>
                </c:pt>
                <c:pt idx="1275">
                  <c:v>106.23333333333333</c:v>
                </c:pt>
                <c:pt idx="1276">
                  <c:v>106.31666666666666</c:v>
                </c:pt>
                <c:pt idx="1277">
                  <c:v>106.39999999999999</c:v>
                </c:pt>
                <c:pt idx="1278">
                  <c:v>106.48333333333333</c:v>
                </c:pt>
                <c:pt idx="1279">
                  <c:v>106.56666666666666</c:v>
                </c:pt>
                <c:pt idx="1280">
                  <c:v>106.64999999999999</c:v>
                </c:pt>
                <c:pt idx="1281">
                  <c:v>106.73333333333333</c:v>
                </c:pt>
                <c:pt idx="1282">
                  <c:v>106.81666666666666</c:v>
                </c:pt>
                <c:pt idx="1283">
                  <c:v>106.89999999999999</c:v>
                </c:pt>
                <c:pt idx="1284">
                  <c:v>106.98333333333333</c:v>
                </c:pt>
                <c:pt idx="1285">
                  <c:v>107.06666666666666</c:v>
                </c:pt>
                <c:pt idx="1286">
                  <c:v>107.14999999999999</c:v>
                </c:pt>
                <c:pt idx="1287">
                  <c:v>107.23333333333333</c:v>
                </c:pt>
                <c:pt idx="1288">
                  <c:v>107.31666666666666</c:v>
                </c:pt>
                <c:pt idx="1289">
                  <c:v>107.39999999999999</c:v>
                </c:pt>
                <c:pt idx="1290">
                  <c:v>107.48333333333333</c:v>
                </c:pt>
                <c:pt idx="1291">
                  <c:v>107.56666666666666</c:v>
                </c:pt>
                <c:pt idx="1292">
                  <c:v>107.64999999999999</c:v>
                </c:pt>
                <c:pt idx="1293">
                  <c:v>107.73333333333333</c:v>
                </c:pt>
                <c:pt idx="1294">
                  <c:v>107.81666666666666</c:v>
                </c:pt>
                <c:pt idx="1295">
                  <c:v>107.89999999999999</c:v>
                </c:pt>
                <c:pt idx="1296">
                  <c:v>107.98333333333333</c:v>
                </c:pt>
                <c:pt idx="1297">
                  <c:v>108.06666666666666</c:v>
                </c:pt>
                <c:pt idx="1298">
                  <c:v>108.14999999999999</c:v>
                </c:pt>
                <c:pt idx="1299">
                  <c:v>108.23333333333333</c:v>
                </c:pt>
                <c:pt idx="1300">
                  <c:v>108.31666666666666</c:v>
                </c:pt>
                <c:pt idx="1301">
                  <c:v>108.39999999999999</c:v>
                </c:pt>
                <c:pt idx="1302">
                  <c:v>108.48333333333333</c:v>
                </c:pt>
                <c:pt idx="1303">
                  <c:v>108.56666666666666</c:v>
                </c:pt>
                <c:pt idx="1304">
                  <c:v>108.64999999999999</c:v>
                </c:pt>
                <c:pt idx="1305">
                  <c:v>108.73333333333333</c:v>
                </c:pt>
                <c:pt idx="1306">
                  <c:v>108.81666666666666</c:v>
                </c:pt>
                <c:pt idx="1307">
                  <c:v>108.89999999999999</c:v>
                </c:pt>
                <c:pt idx="1308">
                  <c:v>108.98333333333333</c:v>
                </c:pt>
                <c:pt idx="1309">
                  <c:v>109.06666666666666</c:v>
                </c:pt>
                <c:pt idx="1310">
                  <c:v>109.14999999999999</c:v>
                </c:pt>
                <c:pt idx="1311">
                  <c:v>109.23333333333333</c:v>
                </c:pt>
                <c:pt idx="1312">
                  <c:v>109.31666666666666</c:v>
                </c:pt>
                <c:pt idx="1313">
                  <c:v>109.39999999999999</c:v>
                </c:pt>
                <c:pt idx="1314">
                  <c:v>109.48333333333333</c:v>
                </c:pt>
                <c:pt idx="1315">
                  <c:v>109.56666666666666</c:v>
                </c:pt>
                <c:pt idx="1316">
                  <c:v>109.64999999999999</c:v>
                </c:pt>
                <c:pt idx="1317">
                  <c:v>109.73333333333333</c:v>
                </c:pt>
                <c:pt idx="1318">
                  <c:v>109.81666666666666</c:v>
                </c:pt>
                <c:pt idx="1319">
                  <c:v>109.89999999999999</c:v>
                </c:pt>
                <c:pt idx="1320">
                  <c:v>109.98333333333333</c:v>
                </c:pt>
                <c:pt idx="1321">
                  <c:v>110.06666666666666</c:v>
                </c:pt>
                <c:pt idx="1322">
                  <c:v>110.14999999999999</c:v>
                </c:pt>
                <c:pt idx="1323">
                  <c:v>110.23333333333333</c:v>
                </c:pt>
                <c:pt idx="1324">
                  <c:v>110.31666666666666</c:v>
                </c:pt>
                <c:pt idx="1325">
                  <c:v>110.39999999999999</c:v>
                </c:pt>
                <c:pt idx="1326">
                  <c:v>110.48333333333333</c:v>
                </c:pt>
                <c:pt idx="1327">
                  <c:v>110.56666666666666</c:v>
                </c:pt>
                <c:pt idx="1328">
                  <c:v>110.64999999999999</c:v>
                </c:pt>
                <c:pt idx="1329">
                  <c:v>110.73333333333333</c:v>
                </c:pt>
                <c:pt idx="1330">
                  <c:v>110.81666666666666</c:v>
                </c:pt>
                <c:pt idx="1331">
                  <c:v>110.89999999999999</c:v>
                </c:pt>
                <c:pt idx="1332">
                  <c:v>110.98333333333333</c:v>
                </c:pt>
                <c:pt idx="1333">
                  <c:v>111.06666666666666</c:v>
                </c:pt>
                <c:pt idx="1334">
                  <c:v>111.14999999999999</c:v>
                </c:pt>
                <c:pt idx="1335">
                  <c:v>111.23333333333333</c:v>
                </c:pt>
                <c:pt idx="1336">
                  <c:v>111.31666666666666</c:v>
                </c:pt>
                <c:pt idx="1337">
                  <c:v>111.39999999999999</c:v>
                </c:pt>
                <c:pt idx="1338">
                  <c:v>111.48333333333333</c:v>
                </c:pt>
                <c:pt idx="1339">
                  <c:v>111.56666666666666</c:v>
                </c:pt>
                <c:pt idx="1340">
                  <c:v>111.64999999999999</c:v>
                </c:pt>
                <c:pt idx="1341">
                  <c:v>111.73333333333333</c:v>
                </c:pt>
                <c:pt idx="1342">
                  <c:v>111.81666666666666</c:v>
                </c:pt>
                <c:pt idx="1343">
                  <c:v>111.89999999999999</c:v>
                </c:pt>
                <c:pt idx="1344">
                  <c:v>111.98333333333333</c:v>
                </c:pt>
                <c:pt idx="1345">
                  <c:v>112.06666666666666</c:v>
                </c:pt>
                <c:pt idx="1346">
                  <c:v>112.14999999999999</c:v>
                </c:pt>
                <c:pt idx="1347">
                  <c:v>112.23333333333333</c:v>
                </c:pt>
                <c:pt idx="1348">
                  <c:v>112.31666666666666</c:v>
                </c:pt>
                <c:pt idx="1349">
                  <c:v>112.39999999999999</c:v>
                </c:pt>
                <c:pt idx="1350">
                  <c:v>112.48333333333333</c:v>
                </c:pt>
                <c:pt idx="1351">
                  <c:v>112.56666666666666</c:v>
                </c:pt>
                <c:pt idx="1352">
                  <c:v>112.64999999999999</c:v>
                </c:pt>
                <c:pt idx="1353">
                  <c:v>112.73333333333333</c:v>
                </c:pt>
                <c:pt idx="1354">
                  <c:v>112.81666666666666</c:v>
                </c:pt>
                <c:pt idx="1355">
                  <c:v>112.89999999999999</c:v>
                </c:pt>
                <c:pt idx="1356">
                  <c:v>112.98333333333333</c:v>
                </c:pt>
                <c:pt idx="1357">
                  <c:v>113.06666666666666</c:v>
                </c:pt>
                <c:pt idx="1358">
                  <c:v>113.14999999999999</c:v>
                </c:pt>
                <c:pt idx="1359">
                  <c:v>113.23333333333333</c:v>
                </c:pt>
                <c:pt idx="1360">
                  <c:v>113.31666666666666</c:v>
                </c:pt>
                <c:pt idx="1361">
                  <c:v>113.39999999999999</c:v>
                </c:pt>
                <c:pt idx="1362">
                  <c:v>113.48333333333333</c:v>
                </c:pt>
                <c:pt idx="1363">
                  <c:v>113.56666666666666</c:v>
                </c:pt>
                <c:pt idx="1364">
                  <c:v>113.64999999999999</c:v>
                </c:pt>
                <c:pt idx="1365">
                  <c:v>113.73333333333333</c:v>
                </c:pt>
                <c:pt idx="1366">
                  <c:v>113.81666666666666</c:v>
                </c:pt>
                <c:pt idx="1367">
                  <c:v>113.89999999999999</c:v>
                </c:pt>
                <c:pt idx="1368">
                  <c:v>113.98333333333333</c:v>
                </c:pt>
                <c:pt idx="1369">
                  <c:v>114.06666666666666</c:v>
                </c:pt>
                <c:pt idx="1370">
                  <c:v>114.14999999999999</c:v>
                </c:pt>
                <c:pt idx="1371">
                  <c:v>114.23333333333333</c:v>
                </c:pt>
                <c:pt idx="1372">
                  <c:v>114.31666666666666</c:v>
                </c:pt>
                <c:pt idx="1373">
                  <c:v>114.39999999999999</c:v>
                </c:pt>
                <c:pt idx="1374">
                  <c:v>114.48333333333333</c:v>
                </c:pt>
                <c:pt idx="1375">
                  <c:v>114.56666666666666</c:v>
                </c:pt>
                <c:pt idx="1376">
                  <c:v>114.64999999999999</c:v>
                </c:pt>
                <c:pt idx="1377">
                  <c:v>114.73333333333333</c:v>
                </c:pt>
                <c:pt idx="1378">
                  <c:v>114.81666666666666</c:v>
                </c:pt>
                <c:pt idx="1379">
                  <c:v>114.89999999999999</c:v>
                </c:pt>
                <c:pt idx="1380">
                  <c:v>114.98333333333333</c:v>
                </c:pt>
                <c:pt idx="1381">
                  <c:v>115.06666666666666</c:v>
                </c:pt>
                <c:pt idx="1382">
                  <c:v>115.14999999999999</c:v>
                </c:pt>
                <c:pt idx="1383">
                  <c:v>115.23333333333333</c:v>
                </c:pt>
                <c:pt idx="1384">
                  <c:v>115.31666666666666</c:v>
                </c:pt>
                <c:pt idx="1385">
                  <c:v>115.39999999999999</c:v>
                </c:pt>
                <c:pt idx="1386">
                  <c:v>115.48333333333333</c:v>
                </c:pt>
                <c:pt idx="1387">
                  <c:v>115.56666666666666</c:v>
                </c:pt>
                <c:pt idx="1388">
                  <c:v>115.64999999999999</c:v>
                </c:pt>
                <c:pt idx="1389">
                  <c:v>115.73333333333333</c:v>
                </c:pt>
                <c:pt idx="1390">
                  <c:v>115.81666666666666</c:v>
                </c:pt>
                <c:pt idx="1391">
                  <c:v>115.89999999999999</c:v>
                </c:pt>
                <c:pt idx="1392">
                  <c:v>115.98333333333333</c:v>
                </c:pt>
                <c:pt idx="1393">
                  <c:v>116.06666666666666</c:v>
                </c:pt>
                <c:pt idx="1394">
                  <c:v>116.14999999999999</c:v>
                </c:pt>
                <c:pt idx="1395">
                  <c:v>116.23333333333333</c:v>
                </c:pt>
                <c:pt idx="1396">
                  <c:v>116.31666666666666</c:v>
                </c:pt>
                <c:pt idx="1397">
                  <c:v>116.39999999999999</c:v>
                </c:pt>
                <c:pt idx="1398">
                  <c:v>116.48333333333333</c:v>
                </c:pt>
                <c:pt idx="1399">
                  <c:v>116.56666666666666</c:v>
                </c:pt>
                <c:pt idx="1400">
                  <c:v>116.64999999999999</c:v>
                </c:pt>
                <c:pt idx="1401">
                  <c:v>116.73333333333333</c:v>
                </c:pt>
                <c:pt idx="1402">
                  <c:v>116.81666666666666</c:v>
                </c:pt>
                <c:pt idx="1403">
                  <c:v>116.89999999999999</c:v>
                </c:pt>
                <c:pt idx="1404">
                  <c:v>116.98333333333333</c:v>
                </c:pt>
                <c:pt idx="1405">
                  <c:v>117.06666666666666</c:v>
                </c:pt>
                <c:pt idx="1406">
                  <c:v>117.14999999999999</c:v>
                </c:pt>
                <c:pt idx="1407">
                  <c:v>117.23333333333333</c:v>
                </c:pt>
                <c:pt idx="1408">
                  <c:v>117.31666666666666</c:v>
                </c:pt>
                <c:pt idx="1409">
                  <c:v>117.39999999999999</c:v>
                </c:pt>
                <c:pt idx="1410">
                  <c:v>117.48333333333333</c:v>
                </c:pt>
                <c:pt idx="1411">
                  <c:v>117.56666666666666</c:v>
                </c:pt>
                <c:pt idx="1412">
                  <c:v>117.64999999999999</c:v>
                </c:pt>
                <c:pt idx="1413">
                  <c:v>117.73333333333333</c:v>
                </c:pt>
                <c:pt idx="1414">
                  <c:v>117.81666666666666</c:v>
                </c:pt>
                <c:pt idx="1415">
                  <c:v>117.89999999999999</c:v>
                </c:pt>
                <c:pt idx="1416">
                  <c:v>117.98333333333333</c:v>
                </c:pt>
                <c:pt idx="1417">
                  <c:v>118.06666666666666</c:v>
                </c:pt>
                <c:pt idx="1418">
                  <c:v>118.14999999999999</c:v>
                </c:pt>
                <c:pt idx="1419">
                  <c:v>118.23333333333333</c:v>
                </c:pt>
                <c:pt idx="1420">
                  <c:v>118.31666666666666</c:v>
                </c:pt>
                <c:pt idx="1421">
                  <c:v>118.39999999999999</c:v>
                </c:pt>
                <c:pt idx="1422">
                  <c:v>118.48333333333333</c:v>
                </c:pt>
                <c:pt idx="1423">
                  <c:v>118.56666666666666</c:v>
                </c:pt>
                <c:pt idx="1424">
                  <c:v>118.64999999999999</c:v>
                </c:pt>
                <c:pt idx="1425">
                  <c:v>118.73333333333333</c:v>
                </c:pt>
                <c:pt idx="1426">
                  <c:v>118.81666666666666</c:v>
                </c:pt>
                <c:pt idx="1427">
                  <c:v>118.89999999999999</c:v>
                </c:pt>
                <c:pt idx="1428">
                  <c:v>118.98333333333333</c:v>
                </c:pt>
                <c:pt idx="1429">
                  <c:v>119.06666666666666</c:v>
                </c:pt>
                <c:pt idx="1430">
                  <c:v>119.14999999999999</c:v>
                </c:pt>
                <c:pt idx="1431">
                  <c:v>119.23333333333333</c:v>
                </c:pt>
                <c:pt idx="1432">
                  <c:v>119.31666666666666</c:v>
                </c:pt>
                <c:pt idx="1433">
                  <c:v>119.39999999999999</c:v>
                </c:pt>
                <c:pt idx="1434">
                  <c:v>119.48333333333333</c:v>
                </c:pt>
                <c:pt idx="1435">
                  <c:v>119.56666666666666</c:v>
                </c:pt>
                <c:pt idx="1436">
                  <c:v>119.64999999999999</c:v>
                </c:pt>
                <c:pt idx="1437">
                  <c:v>119.73333333333333</c:v>
                </c:pt>
                <c:pt idx="1438">
                  <c:v>119.81666666666666</c:v>
                </c:pt>
                <c:pt idx="1439">
                  <c:v>119.89999999999999</c:v>
                </c:pt>
                <c:pt idx="1440">
                  <c:v>119.98333333333333</c:v>
                </c:pt>
                <c:pt idx="1441">
                  <c:v>120.06666666666666</c:v>
                </c:pt>
                <c:pt idx="1442">
                  <c:v>120.14999999999999</c:v>
                </c:pt>
                <c:pt idx="1443">
                  <c:v>120.23333333333333</c:v>
                </c:pt>
                <c:pt idx="1444">
                  <c:v>120.31666666666666</c:v>
                </c:pt>
                <c:pt idx="1445">
                  <c:v>120.39999999999999</c:v>
                </c:pt>
                <c:pt idx="1446">
                  <c:v>120.48333333333333</c:v>
                </c:pt>
                <c:pt idx="1447">
                  <c:v>120.56666666666666</c:v>
                </c:pt>
                <c:pt idx="1448">
                  <c:v>120.64999999999999</c:v>
                </c:pt>
                <c:pt idx="1449">
                  <c:v>120.73333333333333</c:v>
                </c:pt>
                <c:pt idx="1450">
                  <c:v>120.81666666666666</c:v>
                </c:pt>
                <c:pt idx="1451">
                  <c:v>120.89999999999999</c:v>
                </c:pt>
                <c:pt idx="1452">
                  <c:v>120.98333333333333</c:v>
                </c:pt>
                <c:pt idx="1453">
                  <c:v>121.06666666666666</c:v>
                </c:pt>
                <c:pt idx="1454">
                  <c:v>121.14999999999999</c:v>
                </c:pt>
                <c:pt idx="1455">
                  <c:v>121.23333333333333</c:v>
                </c:pt>
                <c:pt idx="1456">
                  <c:v>121.31666666666666</c:v>
                </c:pt>
                <c:pt idx="1457">
                  <c:v>121.39999999999999</c:v>
                </c:pt>
                <c:pt idx="1458">
                  <c:v>121.48333333333333</c:v>
                </c:pt>
                <c:pt idx="1459">
                  <c:v>121.56666666666666</c:v>
                </c:pt>
                <c:pt idx="1460">
                  <c:v>121.64999999999999</c:v>
                </c:pt>
                <c:pt idx="1461">
                  <c:v>121.73333333333333</c:v>
                </c:pt>
                <c:pt idx="1462">
                  <c:v>121.81666666666666</c:v>
                </c:pt>
                <c:pt idx="1463">
                  <c:v>121.89999999999999</c:v>
                </c:pt>
                <c:pt idx="1464">
                  <c:v>121.98333333333333</c:v>
                </c:pt>
                <c:pt idx="1465">
                  <c:v>122.06666666666666</c:v>
                </c:pt>
                <c:pt idx="1466">
                  <c:v>122.14999999999999</c:v>
                </c:pt>
                <c:pt idx="1467">
                  <c:v>122.23333333333333</c:v>
                </c:pt>
                <c:pt idx="1468">
                  <c:v>122.31666666666666</c:v>
                </c:pt>
                <c:pt idx="1469">
                  <c:v>122.39999999999999</c:v>
                </c:pt>
                <c:pt idx="1470">
                  <c:v>122.48333333333333</c:v>
                </c:pt>
                <c:pt idx="1471">
                  <c:v>122.56666666666666</c:v>
                </c:pt>
                <c:pt idx="1472">
                  <c:v>122.64999999999999</c:v>
                </c:pt>
                <c:pt idx="1473">
                  <c:v>122.73333333333333</c:v>
                </c:pt>
                <c:pt idx="1474">
                  <c:v>122.81666666666666</c:v>
                </c:pt>
                <c:pt idx="1475">
                  <c:v>122.89999999999999</c:v>
                </c:pt>
                <c:pt idx="1476">
                  <c:v>122.98333333333333</c:v>
                </c:pt>
                <c:pt idx="1477">
                  <c:v>123.06666666666666</c:v>
                </c:pt>
                <c:pt idx="1478">
                  <c:v>123.14999999999999</c:v>
                </c:pt>
                <c:pt idx="1479">
                  <c:v>123.23333333333333</c:v>
                </c:pt>
                <c:pt idx="1480">
                  <c:v>123.31666666666666</c:v>
                </c:pt>
                <c:pt idx="1481">
                  <c:v>123.39999999999999</c:v>
                </c:pt>
                <c:pt idx="1482">
                  <c:v>123.48333333333333</c:v>
                </c:pt>
                <c:pt idx="1483">
                  <c:v>123.56666666666666</c:v>
                </c:pt>
                <c:pt idx="1484">
                  <c:v>123.64999999999999</c:v>
                </c:pt>
                <c:pt idx="1485">
                  <c:v>123.73333333333333</c:v>
                </c:pt>
                <c:pt idx="1486">
                  <c:v>123.81666666666666</c:v>
                </c:pt>
                <c:pt idx="1487">
                  <c:v>123.89999999999999</c:v>
                </c:pt>
                <c:pt idx="1488">
                  <c:v>123.98333333333333</c:v>
                </c:pt>
                <c:pt idx="1489">
                  <c:v>124.06666666666666</c:v>
                </c:pt>
                <c:pt idx="1490">
                  <c:v>124.14999999999999</c:v>
                </c:pt>
                <c:pt idx="1491">
                  <c:v>124.23333333333333</c:v>
                </c:pt>
                <c:pt idx="1492">
                  <c:v>124.31666666666666</c:v>
                </c:pt>
                <c:pt idx="1493">
                  <c:v>124.39999999999999</c:v>
                </c:pt>
                <c:pt idx="1494">
                  <c:v>124.48333333333333</c:v>
                </c:pt>
                <c:pt idx="1495">
                  <c:v>124.56666666666666</c:v>
                </c:pt>
                <c:pt idx="1496">
                  <c:v>124.64999999999999</c:v>
                </c:pt>
                <c:pt idx="1497">
                  <c:v>124.73333333333333</c:v>
                </c:pt>
                <c:pt idx="1498">
                  <c:v>124.81666666666666</c:v>
                </c:pt>
                <c:pt idx="1499">
                  <c:v>124.89999999999999</c:v>
                </c:pt>
                <c:pt idx="1500">
                  <c:v>124.98333333333333</c:v>
                </c:pt>
                <c:pt idx="1501">
                  <c:v>125.06666666666666</c:v>
                </c:pt>
                <c:pt idx="1502">
                  <c:v>125.14999999999999</c:v>
                </c:pt>
                <c:pt idx="1503">
                  <c:v>125.23333333333333</c:v>
                </c:pt>
                <c:pt idx="1504">
                  <c:v>125.31666666666666</c:v>
                </c:pt>
                <c:pt idx="1505">
                  <c:v>125.39999999999999</c:v>
                </c:pt>
                <c:pt idx="1506">
                  <c:v>125.48333333333333</c:v>
                </c:pt>
                <c:pt idx="1507">
                  <c:v>125.56666666666666</c:v>
                </c:pt>
                <c:pt idx="1508">
                  <c:v>125.64999999999999</c:v>
                </c:pt>
                <c:pt idx="1509">
                  <c:v>125.73333333333333</c:v>
                </c:pt>
                <c:pt idx="1510">
                  <c:v>125.81666666666666</c:v>
                </c:pt>
                <c:pt idx="1511">
                  <c:v>125.89999999999999</c:v>
                </c:pt>
                <c:pt idx="1512">
                  <c:v>125.98333333333333</c:v>
                </c:pt>
                <c:pt idx="1513">
                  <c:v>126.06666666666666</c:v>
                </c:pt>
                <c:pt idx="1514">
                  <c:v>126.14999999999999</c:v>
                </c:pt>
                <c:pt idx="1515">
                  <c:v>126.23333333333333</c:v>
                </c:pt>
                <c:pt idx="1516">
                  <c:v>126.31666666666666</c:v>
                </c:pt>
                <c:pt idx="1517">
                  <c:v>126.39999999999999</c:v>
                </c:pt>
                <c:pt idx="1518">
                  <c:v>126.48333333333333</c:v>
                </c:pt>
                <c:pt idx="1519">
                  <c:v>126.56666666666666</c:v>
                </c:pt>
                <c:pt idx="1520">
                  <c:v>126.64999999999999</c:v>
                </c:pt>
                <c:pt idx="1521">
                  <c:v>126.73333333333333</c:v>
                </c:pt>
                <c:pt idx="1522">
                  <c:v>126.81666666666666</c:v>
                </c:pt>
                <c:pt idx="1523">
                  <c:v>126.89999999999999</c:v>
                </c:pt>
                <c:pt idx="1524">
                  <c:v>126.98333333333333</c:v>
                </c:pt>
                <c:pt idx="1525">
                  <c:v>127.06666666666666</c:v>
                </c:pt>
                <c:pt idx="1526">
                  <c:v>127.14999999999999</c:v>
                </c:pt>
                <c:pt idx="1527">
                  <c:v>127.23333333333333</c:v>
                </c:pt>
                <c:pt idx="1528">
                  <c:v>127.31666666666666</c:v>
                </c:pt>
                <c:pt idx="1529">
                  <c:v>127.39999999999999</c:v>
                </c:pt>
                <c:pt idx="1530">
                  <c:v>127.48333333333333</c:v>
                </c:pt>
                <c:pt idx="1531">
                  <c:v>127.56666666666666</c:v>
                </c:pt>
                <c:pt idx="1532">
                  <c:v>127.64999999999999</c:v>
                </c:pt>
                <c:pt idx="1533">
                  <c:v>127.73333333333333</c:v>
                </c:pt>
                <c:pt idx="1534">
                  <c:v>127.81666666666666</c:v>
                </c:pt>
                <c:pt idx="1535">
                  <c:v>127.89999999999999</c:v>
                </c:pt>
                <c:pt idx="1536">
                  <c:v>127.98333333333333</c:v>
                </c:pt>
                <c:pt idx="1537">
                  <c:v>128.06666666666666</c:v>
                </c:pt>
                <c:pt idx="1538">
                  <c:v>128.15</c:v>
                </c:pt>
                <c:pt idx="1539">
                  <c:v>128.23333333333332</c:v>
                </c:pt>
                <c:pt idx="1540">
                  <c:v>128.31666666666666</c:v>
                </c:pt>
                <c:pt idx="1541">
                  <c:v>128.4</c:v>
                </c:pt>
                <c:pt idx="1542">
                  <c:v>128.48333333333332</c:v>
                </c:pt>
                <c:pt idx="1543">
                  <c:v>128.56666666666666</c:v>
                </c:pt>
                <c:pt idx="1544">
                  <c:v>128.65</c:v>
                </c:pt>
                <c:pt idx="1545">
                  <c:v>128.73333333333332</c:v>
                </c:pt>
                <c:pt idx="1546">
                  <c:v>128.81666666666666</c:v>
                </c:pt>
                <c:pt idx="1547">
                  <c:v>128.9</c:v>
                </c:pt>
                <c:pt idx="1548">
                  <c:v>128.98333333333332</c:v>
                </c:pt>
                <c:pt idx="1549">
                  <c:v>129.06666666666666</c:v>
                </c:pt>
                <c:pt idx="1550">
                  <c:v>129.15</c:v>
                </c:pt>
                <c:pt idx="1551">
                  <c:v>129.23333333333332</c:v>
                </c:pt>
                <c:pt idx="1552">
                  <c:v>129.31666666666666</c:v>
                </c:pt>
                <c:pt idx="1553">
                  <c:v>129.4</c:v>
                </c:pt>
                <c:pt idx="1554">
                  <c:v>129.48333333333332</c:v>
                </c:pt>
                <c:pt idx="1555">
                  <c:v>129.56666666666666</c:v>
                </c:pt>
                <c:pt idx="1556">
                  <c:v>129.65</c:v>
                </c:pt>
                <c:pt idx="1557">
                  <c:v>129.73333333333332</c:v>
                </c:pt>
                <c:pt idx="1558">
                  <c:v>129.81666666666666</c:v>
                </c:pt>
                <c:pt idx="1559">
                  <c:v>129.9</c:v>
                </c:pt>
                <c:pt idx="1560">
                  <c:v>129.98333333333332</c:v>
                </c:pt>
                <c:pt idx="1561">
                  <c:v>130.06666666666666</c:v>
                </c:pt>
                <c:pt idx="1562">
                  <c:v>130.15</c:v>
                </c:pt>
                <c:pt idx="1563">
                  <c:v>130.23333333333332</c:v>
                </c:pt>
                <c:pt idx="1564">
                  <c:v>130.31666666666666</c:v>
                </c:pt>
                <c:pt idx="1565">
                  <c:v>130.4</c:v>
                </c:pt>
                <c:pt idx="1566">
                  <c:v>130.48333333333332</c:v>
                </c:pt>
                <c:pt idx="1567">
                  <c:v>130.56666666666666</c:v>
                </c:pt>
                <c:pt idx="1568">
                  <c:v>130.65</c:v>
                </c:pt>
                <c:pt idx="1569">
                  <c:v>130.73333333333332</c:v>
                </c:pt>
                <c:pt idx="1570">
                  <c:v>130.81666666666666</c:v>
                </c:pt>
                <c:pt idx="1571">
                  <c:v>130.9</c:v>
                </c:pt>
                <c:pt idx="1572">
                  <c:v>130.98333333333332</c:v>
                </c:pt>
                <c:pt idx="1573">
                  <c:v>131.06666666666666</c:v>
                </c:pt>
                <c:pt idx="1574">
                  <c:v>131.15</c:v>
                </c:pt>
                <c:pt idx="1575">
                  <c:v>131.23333333333332</c:v>
                </c:pt>
                <c:pt idx="1576">
                  <c:v>131.31666666666666</c:v>
                </c:pt>
                <c:pt idx="1577">
                  <c:v>131.4</c:v>
                </c:pt>
                <c:pt idx="1578">
                  <c:v>131.48333333333332</c:v>
                </c:pt>
                <c:pt idx="1579">
                  <c:v>131.56666666666666</c:v>
                </c:pt>
                <c:pt idx="1580">
                  <c:v>131.65</c:v>
                </c:pt>
                <c:pt idx="1581">
                  <c:v>131.73333333333332</c:v>
                </c:pt>
                <c:pt idx="1582">
                  <c:v>131.81666666666666</c:v>
                </c:pt>
                <c:pt idx="1583">
                  <c:v>131.9</c:v>
                </c:pt>
                <c:pt idx="1584">
                  <c:v>131.98333333333332</c:v>
                </c:pt>
                <c:pt idx="1585">
                  <c:v>132.06666666666666</c:v>
                </c:pt>
                <c:pt idx="1586">
                  <c:v>132.15</c:v>
                </c:pt>
                <c:pt idx="1587">
                  <c:v>132.23333333333332</c:v>
                </c:pt>
                <c:pt idx="1588">
                  <c:v>132.31666666666666</c:v>
                </c:pt>
                <c:pt idx="1589">
                  <c:v>132.4</c:v>
                </c:pt>
                <c:pt idx="1590">
                  <c:v>132.48333333333332</c:v>
                </c:pt>
                <c:pt idx="1591">
                  <c:v>132.56666666666666</c:v>
                </c:pt>
                <c:pt idx="1592">
                  <c:v>132.65</c:v>
                </c:pt>
                <c:pt idx="1593">
                  <c:v>132.73333333333332</c:v>
                </c:pt>
                <c:pt idx="1594">
                  <c:v>132.81666666666666</c:v>
                </c:pt>
                <c:pt idx="1595">
                  <c:v>132.9</c:v>
                </c:pt>
                <c:pt idx="1596">
                  <c:v>132.98333333333332</c:v>
                </c:pt>
                <c:pt idx="1597">
                  <c:v>133.06666666666666</c:v>
                </c:pt>
                <c:pt idx="1598">
                  <c:v>133.15</c:v>
                </c:pt>
                <c:pt idx="1599">
                  <c:v>133.23333333333332</c:v>
                </c:pt>
                <c:pt idx="1600">
                  <c:v>133.31666666666666</c:v>
                </c:pt>
                <c:pt idx="1601">
                  <c:v>133.4</c:v>
                </c:pt>
                <c:pt idx="1602">
                  <c:v>133.48333333333332</c:v>
                </c:pt>
                <c:pt idx="1603">
                  <c:v>133.56666666666666</c:v>
                </c:pt>
                <c:pt idx="1604">
                  <c:v>133.65</c:v>
                </c:pt>
                <c:pt idx="1605">
                  <c:v>133.73333333333332</c:v>
                </c:pt>
                <c:pt idx="1606">
                  <c:v>133.81666666666666</c:v>
                </c:pt>
                <c:pt idx="1607">
                  <c:v>133.9</c:v>
                </c:pt>
                <c:pt idx="1608">
                  <c:v>133.98333333333332</c:v>
                </c:pt>
                <c:pt idx="1609">
                  <c:v>134.06666666666666</c:v>
                </c:pt>
                <c:pt idx="1610">
                  <c:v>134.15</c:v>
                </c:pt>
                <c:pt idx="1611">
                  <c:v>134.23333333333332</c:v>
                </c:pt>
                <c:pt idx="1612">
                  <c:v>134.31666666666666</c:v>
                </c:pt>
                <c:pt idx="1613">
                  <c:v>134.4</c:v>
                </c:pt>
                <c:pt idx="1614">
                  <c:v>134.48333333333332</c:v>
                </c:pt>
                <c:pt idx="1615">
                  <c:v>134.56666666666666</c:v>
                </c:pt>
                <c:pt idx="1616">
                  <c:v>134.65</c:v>
                </c:pt>
                <c:pt idx="1617">
                  <c:v>134.73333333333332</c:v>
                </c:pt>
                <c:pt idx="1618">
                  <c:v>134.81666666666666</c:v>
                </c:pt>
                <c:pt idx="1619">
                  <c:v>134.9</c:v>
                </c:pt>
                <c:pt idx="1620">
                  <c:v>134.98333333333332</c:v>
                </c:pt>
                <c:pt idx="1621">
                  <c:v>135.06666666666666</c:v>
                </c:pt>
                <c:pt idx="1622">
                  <c:v>135.15</c:v>
                </c:pt>
                <c:pt idx="1623">
                  <c:v>135.23333333333332</c:v>
                </c:pt>
                <c:pt idx="1624">
                  <c:v>135.31666666666666</c:v>
                </c:pt>
                <c:pt idx="1625">
                  <c:v>135.4</c:v>
                </c:pt>
                <c:pt idx="1626">
                  <c:v>135.48333333333332</c:v>
                </c:pt>
                <c:pt idx="1627">
                  <c:v>135.56666666666666</c:v>
                </c:pt>
                <c:pt idx="1628">
                  <c:v>135.65</c:v>
                </c:pt>
                <c:pt idx="1629">
                  <c:v>135.73333333333332</c:v>
                </c:pt>
                <c:pt idx="1630">
                  <c:v>135.81666666666666</c:v>
                </c:pt>
                <c:pt idx="1631">
                  <c:v>135.9</c:v>
                </c:pt>
                <c:pt idx="1632">
                  <c:v>135.98333333333332</c:v>
                </c:pt>
                <c:pt idx="1633">
                  <c:v>136.06666666666666</c:v>
                </c:pt>
                <c:pt idx="1634">
                  <c:v>136.15</c:v>
                </c:pt>
                <c:pt idx="1635">
                  <c:v>136.23333333333332</c:v>
                </c:pt>
                <c:pt idx="1636">
                  <c:v>136.31666666666666</c:v>
                </c:pt>
                <c:pt idx="1637">
                  <c:v>136.4</c:v>
                </c:pt>
                <c:pt idx="1638">
                  <c:v>136.48333333333332</c:v>
                </c:pt>
                <c:pt idx="1639">
                  <c:v>136.56666666666666</c:v>
                </c:pt>
                <c:pt idx="1640">
                  <c:v>136.65</c:v>
                </c:pt>
                <c:pt idx="1641">
                  <c:v>136.73333333333332</c:v>
                </c:pt>
                <c:pt idx="1642">
                  <c:v>136.81666666666666</c:v>
                </c:pt>
                <c:pt idx="1643">
                  <c:v>136.9</c:v>
                </c:pt>
                <c:pt idx="1644">
                  <c:v>136.98333333333332</c:v>
                </c:pt>
                <c:pt idx="1645">
                  <c:v>137.06666666666666</c:v>
                </c:pt>
                <c:pt idx="1646">
                  <c:v>137.15</c:v>
                </c:pt>
                <c:pt idx="1647">
                  <c:v>137.23333333333332</c:v>
                </c:pt>
                <c:pt idx="1648">
                  <c:v>137.31666666666666</c:v>
                </c:pt>
                <c:pt idx="1649">
                  <c:v>137.4</c:v>
                </c:pt>
                <c:pt idx="1650">
                  <c:v>137.48333333333332</c:v>
                </c:pt>
                <c:pt idx="1651">
                  <c:v>137.56666666666666</c:v>
                </c:pt>
                <c:pt idx="1652">
                  <c:v>137.65</c:v>
                </c:pt>
                <c:pt idx="1653">
                  <c:v>137.73333333333332</c:v>
                </c:pt>
                <c:pt idx="1654">
                  <c:v>137.81666666666666</c:v>
                </c:pt>
                <c:pt idx="1655">
                  <c:v>137.9</c:v>
                </c:pt>
                <c:pt idx="1656">
                  <c:v>137.98333333333332</c:v>
                </c:pt>
                <c:pt idx="1657">
                  <c:v>138.06666666666666</c:v>
                </c:pt>
                <c:pt idx="1658">
                  <c:v>138.15</c:v>
                </c:pt>
                <c:pt idx="1659">
                  <c:v>138.23333333333332</c:v>
                </c:pt>
                <c:pt idx="1660">
                  <c:v>138.31666666666666</c:v>
                </c:pt>
                <c:pt idx="1661">
                  <c:v>138.4</c:v>
                </c:pt>
                <c:pt idx="1662">
                  <c:v>138.48333333333332</c:v>
                </c:pt>
                <c:pt idx="1663">
                  <c:v>138.56666666666666</c:v>
                </c:pt>
                <c:pt idx="1664">
                  <c:v>138.65</c:v>
                </c:pt>
                <c:pt idx="1665">
                  <c:v>138.73333333333332</c:v>
                </c:pt>
                <c:pt idx="1666">
                  <c:v>138.81666666666666</c:v>
                </c:pt>
                <c:pt idx="1667">
                  <c:v>138.9</c:v>
                </c:pt>
                <c:pt idx="1668">
                  <c:v>138.98333333333332</c:v>
                </c:pt>
                <c:pt idx="1669">
                  <c:v>139.06666666666666</c:v>
                </c:pt>
                <c:pt idx="1670">
                  <c:v>139.15</c:v>
                </c:pt>
                <c:pt idx="1671">
                  <c:v>139.23333333333332</c:v>
                </c:pt>
                <c:pt idx="1672">
                  <c:v>139.31666666666666</c:v>
                </c:pt>
                <c:pt idx="1673">
                  <c:v>139.4</c:v>
                </c:pt>
                <c:pt idx="1674">
                  <c:v>139.48333333333332</c:v>
                </c:pt>
                <c:pt idx="1675">
                  <c:v>139.56666666666666</c:v>
                </c:pt>
                <c:pt idx="1676">
                  <c:v>139.65</c:v>
                </c:pt>
                <c:pt idx="1677">
                  <c:v>139.73333333333332</c:v>
                </c:pt>
                <c:pt idx="1678">
                  <c:v>139.81666666666666</c:v>
                </c:pt>
                <c:pt idx="1679">
                  <c:v>139.9</c:v>
                </c:pt>
                <c:pt idx="1680">
                  <c:v>139.98333333333332</c:v>
                </c:pt>
                <c:pt idx="1681">
                  <c:v>140.06666666666666</c:v>
                </c:pt>
                <c:pt idx="1682">
                  <c:v>140.15</c:v>
                </c:pt>
                <c:pt idx="1683">
                  <c:v>140.23333333333332</c:v>
                </c:pt>
                <c:pt idx="1684">
                  <c:v>140.31666666666666</c:v>
                </c:pt>
                <c:pt idx="1685">
                  <c:v>140.4</c:v>
                </c:pt>
                <c:pt idx="1686">
                  <c:v>140.48333333333332</c:v>
                </c:pt>
                <c:pt idx="1687">
                  <c:v>140.56666666666666</c:v>
                </c:pt>
                <c:pt idx="1688">
                  <c:v>140.65</c:v>
                </c:pt>
                <c:pt idx="1689">
                  <c:v>140.73333333333332</c:v>
                </c:pt>
                <c:pt idx="1690">
                  <c:v>140.81666666666666</c:v>
                </c:pt>
                <c:pt idx="1691">
                  <c:v>140.9</c:v>
                </c:pt>
                <c:pt idx="1692">
                  <c:v>140.98333333333332</c:v>
                </c:pt>
                <c:pt idx="1693">
                  <c:v>141.06666666666666</c:v>
                </c:pt>
                <c:pt idx="1694">
                  <c:v>141.15</c:v>
                </c:pt>
                <c:pt idx="1695">
                  <c:v>141.23333333333332</c:v>
                </c:pt>
                <c:pt idx="1696">
                  <c:v>141.31666666666666</c:v>
                </c:pt>
                <c:pt idx="1697">
                  <c:v>141.4</c:v>
                </c:pt>
                <c:pt idx="1698">
                  <c:v>141.48333333333332</c:v>
                </c:pt>
                <c:pt idx="1699">
                  <c:v>141.56666666666666</c:v>
                </c:pt>
                <c:pt idx="1700">
                  <c:v>141.65</c:v>
                </c:pt>
                <c:pt idx="1701">
                  <c:v>141.73333333333332</c:v>
                </c:pt>
                <c:pt idx="1702">
                  <c:v>141.81666666666666</c:v>
                </c:pt>
                <c:pt idx="1703">
                  <c:v>141.9</c:v>
                </c:pt>
                <c:pt idx="1704">
                  <c:v>141.98333333333332</c:v>
                </c:pt>
                <c:pt idx="1705">
                  <c:v>142.06666666666666</c:v>
                </c:pt>
                <c:pt idx="1706">
                  <c:v>142.15</c:v>
                </c:pt>
                <c:pt idx="1707">
                  <c:v>142.23333333333332</c:v>
                </c:pt>
                <c:pt idx="1708">
                  <c:v>142.31666666666666</c:v>
                </c:pt>
                <c:pt idx="1709">
                  <c:v>142.4</c:v>
                </c:pt>
                <c:pt idx="1710">
                  <c:v>142.48333333333332</c:v>
                </c:pt>
                <c:pt idx="1711">
                  <c:v>142.56666666666666</c:v>
                </c:pt>
                <c:pt idx="1712">
                  <c:v>142.65</c:v>
                </c:pt>
                <c:pt idx="1713">
                  <c:v>142.73333333333332</c:v>
                </c:pt>
                <c:pt idx="1714">
                  <c:v>142.81666666666666</c:v>
                </c:pt>
                <c:pt idx="1715">
                  <c:v>142.9</c:v>
                </c:pt>
                <c:pt idx="1716">
                  <c:v>142.98333333333332</c:v>
                </c:pt>
                <c:pt idx="1717">
                  <c:v>143.06666666666666</c:v>
                </c:pt>
                <c:pt idx="1718">
                  <c:v>143.15</c:v>
                </c:pt>
                <c:pt idx="1719">
                  <c:v>143.23333333333332</c:v>
                </c:pt>
                <c:pt idx="1720">
                  <c:v>143.31666666666666</c:v>
                </c:pt>
                <c:pt idx="1721">
                  <c:v>143.4</c:v>
                </c:pt>
                <c:pt idx="1722">
                  <c:v>143.48333333333332</c:v>
                </c:pt>
                <c:pt idx="1723">
                  <c:v>143.56666666666666</c:v>
                </c:pt>
                <c:pt idx="1724">
                  <c:v>143.65</c:v>
                </c:pt>
                <c:pt idx="1725">
                  <c:v>143.73333333333332</c:v>
                </c:pt>
                <c:pt idx="1726">
                  <c:v>143.81666666666666</c:v>
                </c:pt>
                <c:pt idx="1727">
                  <c:v>143.9</c:v>
                </c:pt>
                <c:pt idx="1728">
                  <c:v>143.98333333333332</c:v>
                </c:pt>
                <c:pt idx="1729">
                  <c:v>144.06666666666666</c:v>
                </c:pt>
                <c:pt idx="1730">
                  <c:v>144.15</c:v>
                </c:pt>
                <c:pt idx="1731">
                  <c:v>144.23333333333332</c:v>
                </c:pt>
                <c:pt idx="1732">
                  <c:v>144.31666666666666</c:v>
                </c:pt>
                <c:pt idx="1733">
                  <c:v>144.4</c:v>
                </c:pt>
                <c:pt idx="1734">
                  <c:v>144.48333333333332</c:v>
                </c:pt>
                <c:pt idx="1735">
                  <c:v>144.56666666666666</c:v>
                </c:pt>
                <c:pt idx="1736">
                  <c:v>144.65</c:v>
                </c:pt>
                <c:pt idx="1737">
                  <c:v>144.73333333333332</c:v>
                </c:pt>
                <c:pt idx="1738">
                  <c:v>144.81666666666666</c:v>
                </c:pt>
                <c:pt idx="1739">
                  <c:v>144.9</c:v>
                </c:pt>
                <c:pt idx="1740">
                  <c:v>144.98333333333332</c:v>
                </c:pt>
                <c:pt idx="1741">
                  <c:v>145.06666666666666</c:v>
                </c:pt>
                <c:pt idx="1742">
                  <c:v>145.15</c:v>
                </c:pt>
                <c:pt idx="1743">
                  <c:v>145.23333333333332</c:v>
                </c:pt>
                <c:pt idx="1744">
                  <c:v>145.31666666666666</c:v>
                </c:pt>
                <c:pt idx="1745">
                  <c:v>145.4</c:v>
                </c:pt>
                <c:pt idx="1746">
                  <c:v>145.48333333333332</c:v>
                </c:pt>
                <c:pt idx="1747">
                  <c:v>145.56666666666666</c:v>
                </c:pt>
                <c:pt idx="1748">
                  <c:v>145.65</c:v>
                </c:pt>
                <c:pt idx="1749">
                  <c:v>145.73333333333332</c:v>
                </c:pt>
                <c:pt idx="1750">
                  <c:v>145.81666666666666</c:v>
                </c:pt>
                <c:pt idx="1751">
                  <c:v>145.9</c:v>
                </c:pt>
                <c:pt idx="1752">
                  <c:v>145.98333333333332</c:v>
                </c:pt>
                <c:pt idx="1753">
                  <c:v>146.06666666666666</c:v>
                </c:pt>
                <c:pt idx="1754">
                  <c:v>146.15</c:v>
                </c:pt>
                <c:pt idx="1755">
                  <c:v>146.23333333333332</c:v>
                </c:pt>
                <c:pt idx="1756">
                  <c:v>146.31666666666666</c:v>
                </c:pt>
                <c:pt idx="1757">
                  <c:v>146.4</c:v>
                </c:pt>
                <c:pt idx="1758">
                  <c:v>146.48333333333332</c:v>
                </c:pt>
                <c:pt idx="1759">
                  <c:v>146.56666666666666</c:v>
                </c:pt>
                <c:pt idx="1760">
                  <c:v>146.65</c:v>
                </c:pt>
                <c:pt idx="1761">
                  <c:v>146.73333333333332</c:v>
                </c:pt>
                <c:pt idx="1762">
                  <c:v>146.81666666666666</c:v>
                </c:pt>
                <c:pt idx="1763">
                  <c:v>146.9</c:v>
                </c:pt>
                <c:pt idx="1764">
                  <c:v>146.98333333333332</c:v>
                </c:pt>
                <c:pt idx="1765">
                  <c:v>147.06666666666666</c:v>
                </c:pt>
                <c:pt idx="1766">
                  <c:v>147.15</c:v>
                </c:pt>
                <c:pt idx="1767">
                  <c:v>147.23333333333332</c:v>
                </c:pt>
                <c:pt idx="1768">
                  <c:v>147.31666666666666</c:v>
                </c:pt>
                <c:pt idx="1769">
                  <c:v>147.4</c:v>
                </c:pt>
                <c:pt idx="1770">
                  <c:v>147.48333333333332</c:v>
                </c:pt>
                <c:pt idx="1771">
                  <c:v>147.56666666666666</c:v>
                </c:pt>
                <c:pt idx="1772">
                  <c:v>147.65</c:v>
                </c:pt>
                <c:pt idx="1773">
                  <c:v>147.73333333333332</c:v>
                </c:pt>
                <c:pt idx="1774">
                  <c:v>147.81666666666666</c:v>
                </c:pt>
                <c:pt idx="1775">
                  <c:v>147.9</c:v>
                </c:pt>
                <c:pt idx="1776">
                  <c:v>147.98333333333332</c:v>
                </c:pt>
                <c:pt idx="1777">
                  <c:v>148.06666666666666</c:v>
                </c:pt>
                <c:pt idx="1778">
                  <c:v>148.15</c:v>
                </c:pt>
                <c:pt idx="1779">
                  <c:v>148.23333333333332</c:v>
                </c:pt>
                <c:pt idx="1780">
                  <c:v>148.31666666666666</c:v>
                </c:pt>
                <c:pt idx="1781">
                  <c:v>148.4</c:v>
                </c:pt>
                <c:pt idx="1782">
                  <c:v>148.48333333333332</c:v>
                </c:pt>
                <c:pt idx="1783">
                  <c:v>148.56666666666666</c:v>
                </c:pt>
                <c:pt idx="1784">
                  <c:v>148.65</c:v>
                </c:pt>
                <c:pt idx="1785">
                  <c:v>148.73333333333332</c:v>
                </c:pt>
                <c:pt idx="1786">
                  <c:v>148.81666666666666</c:v>
                </c:pt>
                <c:pt idx="1787">
                  <c:v>148.9</c:v>
                </c:pt>
                <c:pt idx="1788">
                  <c:v>148.98333333333332</c:v>
                </c:pt>
                <c:pt idx="1789">
                  <c:v>149.06666666666666</c:v>
                </c:pt>
                <c:pt idx="1790">
                  <c:v>149.15</c:v>
                </c:pt>
                <c:pt idx="1791">
                  <c:v>149.23333333333332</c:v>
                </c:pt>
                <c:pt idx="1792">
                  <c:v>149.31666666666666</c:v>
                </c:pt>
                <c:pt idx="1793">
                  <c:v>149.4</c:v>
                </c:pt>
                <c:pt idx="1794">
                  <c:v>149.48333333333332</c:v>
                </c:pt>
                <c:pt idx="1795">
                  <c:v>149.56666666666666</c:v>
                </c:pt>
                <c:pt idx="1796">
                  <c:v>149.65</c:v>
                </c:pt>
                <c:pt idx="1797">
                  <c:v>149.73333333333332</c:v>
                </c:pt>
                <c:pt idx="1798">
                  <c:v>149.81666666666666</c:v>
                </c:pt>
                <c:pt idx="1799">
                  <c:v>149.9</c:v>
                </c:pt>
                <c:pt idx="1800">
                  <c:v>149.98333333333332</c:v>
                </c:pt>
                <c:pt idx="1801">
                  <c:v>150.06666666666666</c:v>
                </c:pt>
                <c:pt idx="1802">
                  <c:v>150.15</c:v>
                </c:pt>
                <c:pt idx="1803">
                  <c:v>150.23333333333332</c:v>
                </c:pt>
                <c:pt idx="1804">
                  <c:v>150.31666666666666</c:v>
                </c:pt>
                <c:pt idx="1805">
                  <c:v>150.4</c:v>
                </c:pt>
                <c:pt idx="1806">
                  <c:v>150.48333333333332</c:v>
                </c:pt>
                <c:pt idx="1807">
                  <c:v>150.56666666666666</c:v>
                </c:pt>
                <c:pt idx="1808">
                  <c:v>150.65</c:v>
                </c:pt>
                <c:pt idx="1809">
                  <c:v>150.73333333333332</c:v>
                </c:pt>
                <c:pt idx="1810">
                  <c:v>150.81666666666666</c:v>
                </c:pt>
                <c:pt idx="1811">
                  <c:v>150.9</c:v>
                </c:pt>
                <c:pt idx="1812">
                  <c:v>150.98333333333332</c:v>
                </c:pt>
                <c:pt idx="1813">
                  <c:v>151.06666666666666</c:v>
                </c:pt>
                <c:pt idx="1814">
                  <c:v>151.15</c:v>
                </c:pt>
                <c:pt idx="1815">
                  <c:v>151.23333333333332</c:v>
                </c:pt>
                <c:pt idx="1816">
                  <c:v>151.31666666666666</c:v>
                </c:pt>
                <c:pt idx="1817">
                  <c:v>151.4</c:v>
                </c:pt>
                <c:pt idx="1818">
                  <c:v>151.48333333333332</c:v>
                </c:pt>
                <c:pt idx="1819">
                  <c:v>151.56666666666666</c:v>
                </c:pt>
                <c:pt idx="1820">
                  <c:v>151.65</c:v>
                </c:pt>
                <c:pt idx="1821">
                  <c:v>151.73333333333332</c:v>
                </c:pt>
                <c:pt idx="1822">
                  <c:v>151.81666666666666</c:v>
                </c:pt>
                <c:pt idx="1823">
                  <c:v>151.9</c:v>
                </c:pt>
                <c:pt idx="1824">
                  <c:v>151.98333333333332</c:v>
                </c:pt>
                <c:pt idx="1825">
                  <c:v>152.06666666666666</c:v>
                </c:pt>
                <c:pt idx="1826">
                  <c:v>152.15</c:v>
                </c:pt>
                <c:pt idx="1827">
                  <c:v>152.23333333333332</c:v>
                </c:pt>
                <c:pt idx="1828">
                  <c:v>152.31666666666666</c:v>
                </c:pt>
                <c:pt idx="1829">
                  <c:v>152.4</c:v>
                </c:pt>
                <c:pt idx="1830">
                  <c:v>152.48333333333332</c:v>
                </c:pt>
                <c:pt idx="1831">
                  <c:v>152.56666666666666</c:v>
                </c:pt>
                <c:pt idx="1832">
                  <c:v>152.65</c:v>
                </c:pt>
                <c:pt idx="1833">
                  <c:v>152.73333333333332</c:v>
                </c:pt>
                <c:pt idx="1834">
                  <c:v>152.81666666666666</c:v>
                </c:pt>
                <c:pt idx="1835">
                  <c:v>152.9</c:v>
                </c:pt>
                <c:pt idx="1836">
                  <c:v>152.98333333333332</c:v>
                </c:pt>
                <c:pt idx="1837">
                  <c:v>153.06666666666666</c:v>
                </c:pt>
                <c:pt idx="1838">
                  <c:v>153.15</c:v>
                </c:pt>
                <c:pt idx="1839">
                  <c:v>153.23333333333332</c:v>
                </c:pt>
                <c:pt idx="1840">
                  <c:v>153.31666666666666</c:v>
                </c:pt>
                <c:pt idx="1841">
                  <c:v>153.4</c:v>
                </c:pt>
                <c:pt idx="1842">
                  <c:v>153.48333333333332</c:v>
                </c:pt>
                <c:pt idx="1843">
                  <c:v>153.56666666666666</c:v>
                </c:pt>
                <c:pt idx="1844">
                  <c:v>153.65</c:v>
                </c:pt>
                <c:pt idx="1845">
                  <c:v>153.73333333333332</c:v>
                </c:pt>
                <c:pt idx="1846">
                  <c:v>153.81666666666666</c:v>
                </c:pt>
                <c:pt idx="1847">
                  <c:v>153.9</c:v>
                </c:pt>
                <c:pt idx="1848">
                  <c:v>153.98333333333332</c:v>
                </c:pt>
                <c:pt idx="1849">
                  <c:v>154.06666666666666</c:v>
                </c:pt>
                <c:pt idx="1850">
                  <c:v>154.15</c:v>
                </c:pt>
                <c:pt idx="1851">
                  <c:v>154.23333333333332</c:v>
                </c:pt>
                <c:pt idx="1852">
                  <c:v>154.31666666666666</c:v>
                </c:pt>
                <c:pt idx="1853">
                  <c:v>154.4</c:v>
                </c:pt>
                <c:pt idx="1854">
                  <c:v>154.48333333333332</c:v>
                </c:pt>
                <c:pt idx="1855">
                  <c:v>154.56666666666666</c:v>
                </c:pt>
                <c:pt idx="1856">
                  <c:v>154.65</c:v>
                </c:pt>
                <c:pt idx="1857">
                  <c:v>154.73333333333332</c:v>
                </c:pt>
                <c:pt idx="1858">
                  <c:v>154.81666666666666</c:v>
                </c:pt>
                <c:pt idx="1859">
                  <c:v>154.9</c:v>
                </c:pt>
                <c:pt idx="1860">
                  <c:v>154.98333333333332</c:v>
                </c:pt>
                <c:pt idx="1861">
                  <c:v>155.06666666666666</c:v>
                </c:pt>
                <c:pt idx="1862">
                  <c:v>155.15</c:v>
                </c:pt>
                <c:pt idx="1863">
                  <c:v>155.23333333333332</c:v>
                </c:pt>
                <c:pt idx="1864">
                  <c:v>155.31666666666666</c:v>
                </c:pt>
                <c:pt idx="1865">
                  <c:v>155.4</c:v>
                </c:pt>
                <c:pt idx="1866">
                  <c:v>155.48333333333332</c:v>
                </c:pt>
                <c:pt idx="1867">
                  <c:v>155.56666666666666</c:v>
                </c:pt>
                <c:pt idx="1868">
                  <c:v>155.65</c:v>
                </c:pt>
                <c:pt idx="1869">
                  <c:v>155.73333333333332</c:v>
                </c:pt>
                <c:pt idx="1870">
                  <c:v>155.81666666666666</c:v>
                </c:pt>
                <c:pt idx="1871">
                  <c:v>155.9</c:v>
                </c:pt>
                <c:pt idx="1872">
                  <c:v>155.98333333333332</c:v>
                </c:pt>
                <c:pt idx="1873">
                  <c:v>156.06666666666666</c:v>
                </c:pt>
                <c:pt idx="1874">
                  <c:v>156.15</c:v>
                </c:pt>
                <c:pt idx="1875">
                  <c:v>156.23333333333332</c:v>
                </c:pt>
                <c:pt idx="1876">
                  <c:v>156.31666666666666</c:v>
                </c:pt>
                <c:pt idx="1877">
                  <c:v>156.4</c:v>
                </c:pt>
                <c:pt idx="1878">
                  <c:v>156.48333333333332</c:v>
                </c:pt>
                <c:pt idx="1879">
                  <c:v>156.56666666666666</c:v>
                </c:pt>
                <c:pt idx="1880">
                  <c:v>156.65</c:v>
                </c:pt>
                <c:pt idx="1881">
                  <c:v>156.73333333333332</c:v>
                </c:pt>
                <c:pt idx="1882">
                  <c:v>156.81666666666666</c:v>
                </c:pt>
                <c:pt idx="1883">
                  <c:v>156.9</c:v>
                </c:pt>
                <c:pt idx="1884">
                  <c:v>156.98333333333332</c:v>
                </c:pt>
                <c:pt idx="1885">
                  <c:v>157.06666666666666</c:v>
                </c:pt>
                <c:pt idx="1886">
                  <c:v>157.15</c:v>
                </c:pt>
                <c:pt idx="1887">
                  <c:v>157.23333333333332</c:v>
                </c:pt>
                <c:pt idx="1888">
                  <c:v>157.31666666666666</c:v>
                </c:pt>
                <c:pt idx="1889">
                  <c:v>157.4</c:v>
                </c:pt>
                <c:pt idx="1890">
                  <c:v>157.48333333333332</c:v>
                </c:pt>
                <c:pt idx="1891">
                  <c:v>157.56666666666666</c:v>
                </c:pt>
                <c:pt idx="1892">
                  <c:v>157.65</c:v>
                </c:pt>
                <c:pt idx="1893">
                  <c:v>157.73333333333332</c:v>
                </c:pt>
                <c:pt idx="1894">
                  <c:v>157.81666666666666</c:v>
                </c:pt>
                <c:pt idx="1895">
                  <c:v>157.9</c:v>
                </c:pt>
                <c:pt idx="1896">
                  <c:v>157.98333333333332</c:v>
                </c:pt>
                <c:pt idx="1897">
                  <c:v>158.06666666666666</c:v>
                </c:pt>
                <c:pt idx="1898">
                  <c:v>158.15</c:v>
                </c:pt>
                <c:pt idx="1899">
                  <c:v>158.23333333333332</c:v>
                </c:pt>
                <c:pt idx="1900">
                  <c:v>158.31666666666666</c:v>
                </c:pt>
                <c:pt idx="1901">
                  <c:v>158.4</c:v>
                </c:pt>
                <c:pt idx="1902">
                  <c:v>158.48333333333332</c:v>
                </c:pt>
                <c:pt idx="1903">
                  <c:v>158.56666666666666</c:v>
                </c:pt>
                <c:pt idx="1904">
                  <c:v>158.65</c:v>
                </c:pt>
                <c:pt idx="1905">
                  <c:v>158.73333333333332</c:v>
                </c:pt>
                <c:pt idx="1906">
                  <c:v>158.81666666666666</c:v>
                </c:pt>
                <c:pt idx="1907">
                  <c:v>158.9</c:v>
                </c:pt>
                <c:pt idx="1908">
                  <c:v>158.98333333333332</c:v>
                </c:pt>
                <c:pt idx="1909">
                  <c:v>159.06666666666666</c:v>
                </c:pt>
                <c:pt idx="1910">
                  <c:v>159.15</c:v>
                </c:pt>
                <c:pt idx="1911">
                  <c:v>159.23333333333332</c:v>
                </c:pt>
                <c:pt idx="1912">
                  <c:v>159.31666666666666</c:v>
                </c:pt>
                <c:pt idx="1913">
                  <c:v>159.4</c:v>
                </c:pt>
                <c:pt idx="1914">
                  <c:v>159.48333333333332</c:v>
                </c:pt>
                <c:pt idx="1915">
                  <c:v>159.56666666666666</c:v>
                </c:pt>
                <c:pt idx="1916">
                  <c:v>159.65</c:v>
                </c:pt>
                <c:pt idx="1917">
                  <c:v>159.73333333333332</c:v>
                </c:pt>
                <c:pt idx="1918">
                  <c:v>159.81666666666666</c:v>
                </c:pt>
                <c:pt idx="1919">
                  <c:v>159.9</c:v>
                </c:pt>
                <c:pt idx="1920">
                  <c:v>159.98333333333332</c:v>
                </c:pt>
                <c:pt idx="1921">
                  <c:v>160.06666666666666</c:v>
                </c:pt>
                <c:pt idx="1922">
                  <c:v>160.15</c:v>
                </c:pt>
                <c:pt idx="1923">
                  <c:v>160.23333333333332</c:v>
                </c:pt>
                <c:pt idx="1924">
                  <c:v>160.31666666666666</c:v>
                </c:pt>
                <c:pt idx="1925">
                  <c:v>160.4</c:v>
                </c:pt>
                <c:pt idx="1926">
                  <c:v>160.48333333333332</c:v>
                </c:pt>
                <c:pt idx="1927">
                  <c:v>160.56666666666666</c:v>
                </c:pt>
                <c:pt idx="1928">
                  <c:v>160.65</c:v>
                </c:pt>
                <c:pt idx="1929">
                  <c:v>160.73333333333332</c:v>
                </c:pt>
                <c:pt idx="1930">
                  <c:v>160.81666666666666</c:v>
                </c:pt>
                <c:pt idx="1931">
                  <c:v>160.9</c:v>
                </c:pt>
                <c:pt idx="1932">
                  <c:v>160.98333333333332</c:v>
                </c:pt>
                <c:pt idx="1933">
                  <c:v>161.06666666666666</c:v>
                </c:pt>
                <c:pt idx="1934">
                  <c:v>161.15</c:v>
                </c:pt>
                <c:pt idx="1935">
                  <c:v>161.23333333333332</c:v>
                </c:pt>
                <c:pt idx="1936">
                  <c:v>161.31666666666666</c:v>
                </c:pt>
                <c:pt idx="1937">
                  <c:v>161.4</c:v>
                </c:pt>
                <c:pt idx="1938">
                  <c:v>161.48333333333332</c:v>
                </c:pt>
                <c:pt idx="1939">
                  <c:v>161.56666666666666</c:v>
                </c:pt>
                <c:pt idx="1940">
                  <c:v>161.65</c:v>
                </c:pt>
                <c:pt idx="1941">
                  <c:v>161.73333333333332</c:v>
                </c:pt>
                <c:pt idx="1942">
                  <c:v>161.81666666666666</c:v>
                </c:pt>
                <c:pt idx="1943">
                  <c:v>161.9</c:v>
                </c:pt>
                <c:pt idx="1944">
                  <c:v>161.98333333333332</c:v>
                </c:pt>
                <c:pt idx="1945">
                  <c:v>162.06666666666666</c:v>
                </c:pt>
                <c:pt idx="1946">
                  <c:v>162.15</c:v>
                </c:pt>
                <c:pt idx="1947">
                  <c:v>162.23333333333332</c:v>
                </c:pt>
                <c:pt idx="1948">
                  <c:v>162.31666666666666</c:v>
                </c:pt>
                <c:pt idx="1949">
                  <c:v>162.4</c:v>
                </c:pt>
                <c:pt idx="1950">
                  <c:v>162.48333333333332</c:v>
                </c:pt>
                <c:pt idx="1951">
                  <c:v>162.56666666666666</c:v>
                </c:pt>
                <c:pt idx="1952">
                  <c:v>162.65</c:v>
                </c:pt>
                <c:pt idx="1953">
                  <c:v>162.73333333333332</c:v>
                </c:pt>
                <c:pt idx="1954">
                  <c:v>162.81666666666666</c:v>
                </c:pt>
                <c:pt idx="1955">
                  <c:v>162.9</c:v>
                </c:pt>
                <c:pt idx="1956">
                  <c:v>162.98333333333332</c:v>
                </c:pt>
                <c:pt idx="1957">
                  <c:v>163.06666666666666</c:v>
                </c:pt>
                <c:pt idx="1958">
                  <c:v>163.15</c:v>
                </c:pt>
                <c:pt idx="1959">
                  <c:v>163.23333333333332</c:v>
                </c:pt>
                <c:pt idx="1960">
                  <c:v>163.31666666666666</c:v>
                </c:pt>
                <c:pt idx="1961">
                  <c:v>163.4</c:v>
                </c:pt>
                <c:pt idx="1962">
                  <c:v>163.48333333333332</c:v>
                </c:pt>
                <c:pt idx="1963">
                  <c:v>163.56666666666666</c:v>
                </c:pt>
                <c:pt idx="1964">
                  <c:v>163.65</c:v>
                </c:pt>
                <c:pt idx="1965">
                  <c:v>163.73333333333332</c:v>
                </c:pt>
                <c:pt idx="1966">
                  <c:v>163.81666666666666</c:v>
                </c:pt>
                <c:pt idx="1967">
                  <c:v>163.9</c:v>
                </c:pt>
                <c:pt idx="1968">
                  <c:v>163.98333333333332</c:v>
                </c:pt>
                <c:pt idx="1969">
                  <c:v>164.06666666666666</c:v>
                </c:pt>
                <c:pt idx="1970">
                  <c:v>164.15</c:v>
                </c:pt>
                <c:pt idx="1971">
                  <c:v>164.23333333333332</c:v>
                </c:pt>
                <c:pt idx="1972">
                  <c:v>164.31666666666666</c:v>
                </c:pt>
                <c:pt idx="1973">
                  <c:v>164.4</c:v>
                </c:pt>
                <c:pt idx="1974">
                  <c:v>164.48333333333332</c:v>
                </c:pt>
                <c:pt idx="1975">
                  <c:v>164.56666666666666</c:v>
                </c:pt>
                <c:pt idx="1976">
                  <c:v>164.65</c:v>
                </c:pt>
                <c:pt idx="1977">
                  <c:v>164.73333333333332</c:v>
                </c:pt>
                <c:pt idx="1978">
                  <c:v>164.81666666666666</c:v>
                </c:pt>
                <c:pt idx="1979">
                  <c:v>164.9</c:v>
                </c:pt>
                <c:pt idx="1980">
                  <c:v>164.98333333333332</c:v>
                </c:pt>
                <c:pt idx="1981">
                  <c:v>165.06666666666666</c:v>
                </c:pt>
                <c:pt idx="1982">
                  <c:v>165.15</c:v>
                </c:pt>
                <c:pt idx="1983">
                  <c:v>165.23333333333332</c:v>
                </c:pt>
                <c:pt idx="1984">
                  <c:v>165.31666666666666</c:v>
                </c:pt>
                <c:pt idx="1985">
                  <c:v>165.4</c:v>
                </c:pt>
                <c:pt idx="1986">
                  <c:v>165.48333333333332</c:v>
                </c:pt>
                <c:pt idx="1987">
                  <c:v>165.56666666666666</c:v>
                </c:pt>
                <c:pt idx="1988">
                  <c:v>165.65</c:v>
                </c:pt>
                <c:pt idx="1989">
                  <c:v>165.73333333333332</c:v>
                </c:pt>
                <c:pt idx="1990">
                  <c:v>165.81666666666666</c:v>
                </c:pt>
                <c:pt idx="1991">
                  <c:v>165.9</c:v>
                </c:pt>
                <c:pt idx="1992">
                  <c:v>165.98333333333332</c:v>
                </c:pt>
                <c:pt idx="1993">
                  <c:v>166.06666666666666</c:v>
                </c:pt>
                <c:pt idx="1994">
                  <c:v>166.15</c:v>
                </c:pt>
                <c:pt idx="1995">
                  <c:v>166.23333333333332</c:v>
                </c:pt>
                <c:pt idx="1996">
                  <c:v>166.31666666666666</c:v>
                </c:pt>
                <c:pt idx="1997">
                  <c:v>166.4</c:v>
                </c:pt>
                <c:pt idx="1998">
                  <c:v>166.48333333333332</c:v>
                </c:pt>
                <c:pt idx="1999">
                  <c:v>166.56666666666666</c:v>
                </c:pt>
                <c:pt idx="2000">
                  <c:v>166.65</c:v>
                </c:pt>
                <c:pt idx="2001">
                  <c:v>166.73333333333332</c:v>
                </c:pt>
                <c:pt idx="2002">
                  <c:v>166.81666666666666</c:v>
                </c:pt>
                <c:pt idx="2003">
                  <c:v>166.9</c:v>
                </c:pt>
                <c:pt idx="2004">
                  <c:v>166.98333333333332</c:v>
                </c:pt>
                <c:pt idx="2005">
                  <c:v>167.06666666666666</c:v>
                </c:pt>
                <c:pt idx="2006">
                  <c:v>167.15</c:v>
                </c:pt>
                <c:pt idx="2007">
                  <c:v>167.23333333333332</c:v>
                </c:pt>
                <c:pt idx="2008">
                  <c:v>167.31666666666666</c:v>
                </c:pt>
                <c:pt idx="2009">
                  <c:v>167.39166666666668</c:v>
                </c:pt>
                <c:pt idx="2010">
                  <c:v>167.47499999999999</c:v>
                </c:pt>
                <c:pt idx="2011">
                  <c:v>167.55833333333334</c:v>
                </c:pt>
                <c:pt idx="2012">
                  <c:v>167.64166666666668</c:v>
                </c:pt>
                <c:pt idx="2013">
                  <c:v>167.72499999999999</c:v>
                </c:pt>
                <c:pt idx="2014">
                  <c:v>167.80833333333334</c:v>
                </c:pt>
                <c:pt idx="2015">
                  <c:v>167.89166666666668</c:v>
                </c:pt>
                <c:pt idx="2016">
                  <c:v>167.97499999999999</c:v>
                </c:pt>
                <c:pt idx="2017">
                  <c:v>168.05833333333334</c:v>
                </c:pt>
                <c:pt idx="2018">
                  <c:v>168.14166666666668</c:v>
                </c:pt>
                <c:pt idx="2019">
                  <c:v>168.22499999999999</c:v>
                </c:pt>
                <c:pt idx="2020">
                  <c:v>168.30833333333334</c:v>
                </c:pt>
                <c:pt idx="2021">
                  <c:v>168.39166666666668</c:v>
                </c:pt>
                <c:pt idx="2022">
                  <c:v>168.47499999999999</c:v>
                </c:pt>
                <c:pt idx="2023">
                  <c:v>168.55833333333334</c:v>
                </c:pt>
                <c:pt idx="2024">
                  <c:v>168.64166666666668</c:v>
                </c:pt>
                <c:pt idx="2025">
                  <c:v>168.72499999999999</c:v>
                </c:pt>
                <c:pt idx="2026">
                  <c:v>168.80833333333334</c:v>
                </c:pt>
                <c:pt idx="2027">
                  <c:v>168.89166666666668</c:v>
                </c:pt>
                <c:pt idx="2028">
                  <c:v>168.97499999999999</c:v>
                </c:pt>
                <c:pt idx="2029">
                  <c:v>169.05833333333334</c:v>
                </c:pt>
                <c:pt idx="2030">
                  <c:v>169.14166666666668</c:v>
                </c:pt>
                <c:pt idx="2031">
                  <c:v>169.22499999999999</c:v>
                </c:pt>
                <c:pt idx="2032">
                  <c:v>169.30833333333334</c:v>
                </c:pt>
                <c:pt idx="2033">
                  <c:v>169.39166666666668</c:v>
                </c:pt>
                <c:pt idx="2034">
                  <c:v>169.47499999999999</c:v>
                </c:pt>
                <c:pt idx="2035">
                  <c:v>169.55833333333334</c:v>
                </c:pt>
                <c:pt idx="2036">
                  <c:v>169.64166666666668</c:v>
                </c:pt>
                <c:pt idx="2037">
                  <c:v>169.72499999999999</c:v>
                </c:pt>
                <c:pt idx="2038">
                  <c:v>169.80833333333334</c:v>
                </c:pt>
                <c:pt idx="2039">
                  <c:v>169.89166666666668</c:v>
                </c:pt>
                <c:pt idx="2040">
                  <c:v>169.97499999999999</c:v>
                </c:pt>
                <c:pt idx="2041">
                  <c:v>170.05833333333334</c:v>
                </c:pt>
                <c:pt idx="2042">
                  <c:v>170.14166666666668</c:v>
                </c:pt>
                <c:pt idx="2043">
                  <c:v>170.22499999999999</c:v>
                </c:pt>
                <c:pt idx="2044">
                  <c:v>170.30833333333334</c:v>
                </c:pt>
                <c:pt idx="2045">
                  <c:v>170.39166666666668</c:v>
                </c:pt>
                <c:pt idx="2046">
                  <c:v>170.47499999999999</c:v>
                </c:pt>
                <c:pt idx="2047">
                  <c:v>170.55833333333334</c:v>
                </c:pt>
                <c:pt idx="2048">
                  <c:v>170.64166666666668</c:v>
                </c:pt>
                <c:pt idx="2049">
                  <c:v>170.72499999999999</c:v>
                </c:pt>
                <c:pt idx="2050">
                  <c:v>170.80833333333331</c:v>
                </c:pt>
                <c:pt idx="2051">
                  <c:v>170.89166666666665</c:v>
                </c:pt>
                <c:pt idx="2052">
                  <c:v>170.97499999999999</c:v>
                </c:pt>
                <c:pt idx="2053">
                  <c:v>171.05833333333331</c:v>
                </c:pt>
                <c:pt idx="2054">
                  <c:v>171.14166666666665</c:v>
                </c:pt>
                <c:pt idx="2055">
                  <c:v>171.22499999999999</c:v>
                </c:pt>
                <c:pt idx="2056">
                  <c:v>171.30833333333331</c:v>
                </c:pt>
                <c:pt idx="2057">
                  <c:v>171.39166666666665</c:v>
                </c:pt>
                <c:pt idx="2058">
                  <c:v>171.47499999999999</c:v>
                </c:pt>
                <c:pt idx="2059">
                  <c:v>171.55833333333331</c:v>
                </c:pt>
                <c:pt idx="2060">
                  <c:v>171.64166666666665</c:v>
                </c:pt>
                <c:pt idx="2061">
                  <c:v>171.72499999999999</c:v>
                </c:pt>
                <c:pt idx="2062">
                  <c:v>171.80833333333331</c:v>
                </c:pt>
                <c:pt idx="2063">
                  <c:v>171.89166666666665</c:v>
                </c:pt>
                <c:pt idx="2064">
                  <c:v>171.97499999999999</c:v>
                </c:pt>
                <c:pt idx="2065">
                  <c:v>172.05833333333331</c:v>
                </c:pt>
                <c:pt idx="2066">
                  <c:v>172.14166666666665</c:v>
                </c:pt>
                <c:pt idx="2067">
                  <c:v>172.22499999999999</c:v>
                </c:pt>
                <c:pt idx="2068">
                  <c:v>172.30833333333331</c:v>
                </c:pt>
                <c:pt idx="2069">
                  <c:v>172.39166666666665</c:v>
                </c:pt>
                <c:pt idx="2070">
                  <c:v>172.47499999999999</c:v>
                </c:pt>
                <c:pt idx="2071">
                  <c:v>172.55833333333331</c:v>
                </c:pt>
                <c:pt idx="2072">
                  <c:v>172.64166666666665</c:v>
                </c:pt>
                <c:pt idx="2073">
                  <c:v>172.72499999999999</c:v>
                </c:pt>
                <c:pt idx="2074">
                  <c:v>172.80833333333331</c:v>
                </c:pt>
                <c:pt idx="2075">
                  <c:v>172.89166666666665</c:v>
                </c:pt>
                <c:pt idx="2076">
                  <c:v>172.97499999999999</c:v>
                </c:pt>
                <c:pt idx="2077">
                  <c:v>173.05833333333331</c:v>
                </c:pt>
                <c:pt idx="2078">
                  <c:v>173.14166666666665</c:v>
                </c:pt>
                <c:pt idx="2079">
                  <c:v>173.22499999999999</c:v>
                </c:pt>
                <c:pt idx="2080">
                  <c:v>173.30833333333331</c:v>
                </c:pt>
                <c:pt idx="2081">
                  <c:v>173.39166666666665</c:v>
                </c:pt>
                <c:pt idx="2082">
                  <c:v>173.47499999999999</c:v>
                </c:pt>
                <c:pt idx="2083">
                  <c:v>173.55833333333331</c:v>
                </c:pt>
                <c:pt idx="2084">
                  <c:v>173.64166666666665</c:v>
                </c:pt>
                <c:pt idx="2085">
                  <c:v>173.72499999999999</c:v>
                </c:pt>
                <c:pt idx="2086">
                  <c:v>173.80833333333331</c:v>
                </c:pt>
                <c:pt idx="2087">
                  <c:v>173.89166666666665</c:v>
                </c:pt>
                <c:pt idx="2088">
                  <c:v>173.97499999999999</c:v>
                </c:pt>
                <c:pt idx="2089">
                  <c:v>174.05833333333331</c:v>
                </c:pt>
                <c:pt idx="2090">
                  <c:v>174.14166666666665</c:v>
                </c:pt>
                <c:pt idx="2091">
                  <c:v>174.22499999999999</c:v>
                </c:pt>
                <c:pt idx="2092">
                  <c:v>174.30833333333331</c:v>
                </c:pt>
                <c:pt idx="2093">
                  <c:v>174.39166666666665</c:v>
                </c:pt>
                <c:pt idx="2094">
                  <c:v>174.47499999999999</c:v>
                </c:pt>
                <c:pt idx="2095">
                  <c:v>174.55833333333331</c:v>
                </c:pt>
                <c:pt idx="2096">
                  <c:v>174.64166666666665</c:v>
                </c:pt>
                <c:pt idx="2097">
                  <c:v>174.72499999999999</c:v>
                </c:pt>
                <c:pt idx="2098">
                  <c:v>174.80833333333331</c:v>
                </c:pt>
                <c:pt idx="2099">
                  <c:v>174.89166666666665</c:v>
                </c:pt>
                <c:pt idx="2100">
                  <c:v>174.97499999999999</c:v>
                </c:pt>
                <c:pt idx="2101">
                  <c:v>175.05833333333331</c:v>
                </c:pt>
                <c:pt idx="2102">
                  <c:v>175.14166666666665</c:v>
                </c:pt>
                <c:pt idx="2103">
                  <c:v>175.22499999999999</c:v>
                </c:pt>
                <c:pt idx="2104">
                  <c:v>175.30833333333331</c:v>
                </c:pt>
                <c:pt idx="2105">
                  <c:v>175.39166666666665</c:v>
                </c:pt>
                <c:pt idx="2106">
                  <c:v>175.47499999999999</c:v>
                </c:pt>
                <c:pt idx="2107">
                  <c:v>175.55833333333331</c:v>
                </c:pt>
                <c:pt idx="2108">
                  <c:v>175.64166666666665</c:v>
                </c:pt>
                <c:pt idx="2109">
                  <c:v>175.72499999999999</c:v>
                </c:pt>
                <c:pt idx="2110">
                  <c:v>175.80833333333331</c:v>
                </c:pt>
                <c:pt idx="2111">
                  <c:v>175.89166666666665</c:v>
                </c:pt>
                <c:pt idx="2112">
                  <c:v>175.97499999999999</c:v>
                </c:pt>
                <c:pt idx="2113">
                  <c:v>176.05833333333331</c:v>
                </c:pt>
                <c:pt idx="2114">
                  <c:v>176.14166666666665</c:v>
                </c:pt>
                <c:pt idx="2115">
                  <c:v>176.22499999999999</c:v>
                </c:pt>
                <c:pt idx="2116">
                  <c:v>176.30833333333331</c:v>
                </c:pt>
                <c:pt idx="2117">
                  <c:v>176.39166666666665</c:v>
                </c:pt>
                <c:pt idx="2118">
                  <c:v>176.47499999999999</c:v>
                </c:pt>
                <c:pt idx="2119">
                  <c:v>176.55833333333331</c:v>
                </c:pt>
                <c:pt idx="2120">
                  <c:v>176.64166666666665</c:v>
                </c:pt>
                <c:pt idx="2121">
                  <c:v>176.72499999999999</c:v>
                </c:pt>
                <c:pt idx="2122">
                  <c:v>176.80833333333331</c:v>
                </c:pt>
                <c:pt idx="2123">
                  <c:v>176.89166666666665</c:v>
                </c:pt>
                <c:pt idx="2124">
                  <c:v>176.97499999999999</c:v>
                </c:pt>
                <c:pt idx="2125">
                  <c:v>177.05833333333331</c:v>
                </c:pt>
                <c:pt idx="2126">
                  <c:v>177.14166666666665</c:v>
                </c:pt>
                <c:pt idx="2127">
                  <c:v>177.22499999999999</c:v>
                </c:pt>
                <c:pt idx="2128">
                  <c:v>177.30833333333331</c:v>
                </c:pt>
                <c:pt idx="2129">
                  <c:v>177.39166666666665</c:v>
                </c:pt>
                <c:pt idx="2130">
                  <c:v>177.47499999999999</c:v>
                </c:pt>
                <c:pt idx="2131">
                  <c:v>177.55833333333331</c:v>
                </c:pt>
                <c:pt idx="2132">
                  <c:v>177.64166666666665</c:v>
                </c:pt>
                <c:pt idx="2133">
                  <c:v>177.72499999999999</c:v>
                </c:pt>
                <c:pt idx="2134">
                  <c:v>177.80833333333331</c:v>
                </c:pt>
                <c:pt idx="2135">
                  <c:v>177.89166666666665</c:v>
                </c:pt>
                <c:pt idx="2136">
                  <c:v>177.97499999999999</c:v>
                </c:pt>
                <c:pt idx="2137">
                  <c:v>178.05833333333331</c:v>
                </c:pt>
                <c:pt idx="2138">
                  <c:v>178.14166666666665</c:v>
                </c:pt>
                <c:pt idx="2139">
                  <c:v>178.22499999999999</c:v>
                </c:pt>
                <c:pt idx="2140">
                  <c:v>178.30833333333331</c:v>
                </c:pt>
                <c:pt idx="2141">
                  <c:v>178.39166666666665</c:v>
                </c:pt>
                <c:pt idx="2142">
                  <c:v>178.47499999999999</c:v>
                </c:pt>
                <c:pt idx="2143">
                  <c:v>178.55833333333331</c:v>
                </c:pt>
                <c:pt idx="2144">
                  <c:v>178.64166666666665</c:v>
                </c:pt>
                <c:pt idx="2145">
                  <c:v>178.72499999999999</c:v>
                </c:pt>
                <c:pt idx="2146">
                  <c:v>178.80833333333331</c:v>
                </c:pt>
                <c:pt idx="2147">
                  <c:v>178.89166666666665</c:v>
                </c:pt>
                <c:pt idx="2148">
                  <c:v>178.97499999999999</c:v>
                </c:pt>
                <c:pt idx="2149">
                  <c:v>179.05833333333331</c:v>
                </c:pt>
                <c:pt idx="2150">
                  <c:v>179.14166666666665</c:v>
                </c:pt>
                <c:pt idx="2151">
                  <c:v>179.22499999999999</c:v>
                </c:pt>
                <c:pt idx="2152">
                  <c:v>179.30833333333331</c:v>
                </c:pt>
                <c:pt idx="2153">
                  <c:v>179.39166666666665</c:v>
                </c:pt>
                <c:pt idx="2154">
                  <c:v>179.47499999999999</c:v>
                </c:pt>
                <c:pt idx="2155">
                  <c:v>179.55833333333331</c:v>
                </c:pt>
                <c:pt idx="2156">
                  <c:v>179.64166666666665</c:v>
                </c:pt>
                <c:pt idx="2157">
                  <c:v>179.72499999999999</c:v>
                </c:pt>
                <c:pt idx="2158">
                  <c:v>179.80833333333331</c:v>
                </c:pt>
                <c:pt idx="2159">
                  <c:v>179.89166666666665</c:v>
                </c:pt>
                <c:pt idx="2160">
                  <c:v>179.97499999999999</c:v>
                </c:pt>
                <c:pt idx="2161">
                  <c:v>180.05833333333331</c:v>
                </c:pt>
                <c:pt idx="2162">
                  <c:v>180.14166666666665</c:v>
                </c:pt>
                <c:pt idx="2163">
                  <c:v>180.22499999999999</c:v>
                </c:pt>
                <c:pt idx="2164">
                  <c:v>180.30833333333331</c:v>
                </c:pt>
                <c:pt idx="2165">
                  <c:v>180.39166666666665</c:v>
                </c:pt>
                <c:pt idx="2166">
                  <c:v>180.47499999999999</c:v>
                </c:pt>
                <c:pt idx="2167">
                  <c:v>180.55833333333331</c:v>
                </c:pt>
                <c:pt idx="2168">
                  <c:v>180.64166666666665</c:v>
                </c:pt>
                <c:pt idx="2169">
                  <c:v>180.72499999999999</c:v>
                </c:pt>
                <c:pt idx="2170">
                  <c:v>180.80833333333331</c:v>
                </c:pt>
                <c:pt idx="2171">
                  <c:v>180.89166666666665</c:v>
                </c:pt>
                <c:pt idx="2172">
                  <c:v>180.97499999999999</c:v>
                </c:pt>
                <c:pt idx="2173">
                  <c:v>181.05833333333331</c:v>
                </c:pt>
                <c:pt idx="2174">
                  <c:v>181.14166666666665</c:v>
                </c:pt>
                <c:pt idx="2175">
                  <c:v>181.22499999999999</c:v>
                </c:pt>
                <c:pt idx="2176">
                  <c:v>181.30833333333331</c:v>
                </c:pt>
                <c:pt idx="2177">
                  <c:v>181.39166666666665</c:v>
                </c:pt>
                <c:pt idx="2178">
                  <c:v>181.47499999999999</c:v>
                </c:pt>
                <c:pt idx="2179">
                  <c:v>181.55833333333331</c:v>
                </c:pt>
                <c:pt idx="2180">
                  <c:v>181.64166666666665</c:v>
                </c:pt>
                <c:pt idx="2181">
                  <c:v>181.72499999999999</c:v>
                </c:pt>
                <c:pt idx="2182">
                  <c:v>181.80833333333331</c:v>
                </c:pt>
                <c:pt idx="2183">
                  <c:v>181.89166666666665</c:v>
                </c:pt>
                <c:pt idx="2184">
                  <c:v>181.97499999999999</c:v>
                </c:pt>
                <c:pt idx="2185">
                  <c:v>182.05833333333331</c:v>
                </c:pt>
                <c:pt idx="2186">
                  <c:v>182.14166666666665</c:v>
                </c:pt>
                <c:pt idx="2187">
                  <c:v>182.22499999999999</c:v>
                </c:pt>
                <c:pt idx="2188">
                  <c:v>182.30833333333331</c:v>
                </c:pt>
                <c:pt idx="2189">
                  <c:v>182.39166666666665</c:v>
                </c:pt>
                <c:pt idx="2190">
                  <c:v>182.47499999999999</c:v>
                </c:pt>
                <c:pt idx="2191">
                  <c:v>182.55833333333331</c:v>
                </c:pt>
                <c:pt idx="2192">
                  <c:v>182.64166666666665</c:v>
                </c:pt>
                <c:pt idx="2193">
                  <c:v>182.72499999999999</c:v>
                </c:pt>
                <c:pt idx="2194">
                  <c:v>182.80833333333331</c:v>
                </c:pt>
                <c:pt idx="2195">
                  <c:v>182.89166666666665</c:v>
                </c:pt>
                <c:pt idx="2196">
                  <c:v>182.97499999999999</c:v>
                </c:pt>
                <c:pt idx="2197">
                  <c:v>183.05833333333331</c:v>
                </c:pt>
                <c:pt idx="2198">
                  <c:v>183.14166666666665</c:v>
                </c:pt>
                <c:pt idx="2199">
                  <c:v>183.22499999999999</c:v>
                </c:pt>
                <c:pt idx="2200">
                  <c:v>183.30833333333331</c:v>
                </c:pt>
                <c:pt idx="2201">
                  <c:v>183.39166666666665</c:v>
                </c:pt>
                <c:pt idx="2202">
                  <c:v>183.47499999999999</c:v>
                </c:pt>
                <c:pt idx="2203">
                  <c:v>183.55833333333331</c:v>
                </c:pt>
                <c:pt idx="2204">
                  <c:v>183.64166666666665</c:v>
                </c:pt>
                <c:pt idx="2205">
                  <c:v>183.72499999999999</c:v>
                </c:pt>
                <c:pt idx="2206">
                  <c:v>183.80833333333331</c:v>
                </c:pt>
                <c:pt idx="2207">
                  <c:v>183.89166666666665</c:v>
                </c:pt>
                <c:pt idx="2208">
                  <c:v>183.97499999999999</c:v>
                </c:pt>
                <c:pt idx="2209">
                  <c:v>184.05833333333331</c:v>
                </c:pt>
                <c:pt idx="2210">
                  <c:v>184.14166666666665</c:v>
                </c:pt>
                <c:pt idx="2211">
                  <c:v>184.22499999999999</c:v>
                </c:pt>
                <c:pt idx="2212">
                  <c:v>184.30833333333331</c:v>
                </c:pt>
                <c:pt idx="2213">
                  <c:v>184.39166666666665</c:v>
                </c:pt>
                <c:pt idx="2214">
                  <c:v>184.47499999999999</c:v>
                </c:pt>
                <c:pt idx="2215">
                  <c:v>184.55833333333331</c:v>
                </c:pt>
                <c:pt idx="2216">
                  <c:v>184.64166666666665</c:v>
                </c:pt>
                <c:pt idx="2217">
                  <c:v>184.72499999999999</c:v>
                </c:pt>
                <c:pt idx="2218">
                  <c:v>184.80833333333331</c:v>
                </c:pt>
                <c:pt idx="2219">
                  <c:v>184.89166666666665</c:v>
                </c:pt>
                <c:pt idx="2220">
                  <c:v>184.97499999999999</c:v>
                </c:pt>
                <c:pt idx="2221">
                  <c:v>185.05833333333331</c:v>
                </c:pt>
                <c:pt idx="2222">
                  <c:v>185.14166666666665</c:v>
                </c:pt>
                <c:pt idx="2223">
                  <c:v>185.22499999999999</c:v>
                </c:pt>
                <c:pt idx="2224">
                  <c:v>185.30833333333331</c:v>
                </c:pt>
                <c:pt idx="2225">
                  <c:v>185.39166666666665</c:v>
                </c:pt>
                <c:pt idx="2226">
                  <c:v>185.47499999999999</c:v>
                </c:pt>
                <c:pt idx="2227">
                  <c:v>185.55833333333331</c:v>
                </c:pt>
                <c:pt idx="2228">
                  <c:v>185.64166666666665</c:v>
                </c:pt>
                <c:pt idx="2229">
                  <c:v>185.72499999999999</c:v>
                </c:pt>
                <c:pt idx="2230">
                  <c:v>185.80833333333331</c:v>
                </c:pt>
                <c:pt idx="2231">
                  <c:v>185.89166666666665</c:v>
                </c:pt>
                <c:pt idx="2232">
                  <c:v>185.97499999999999</c:v>
                </c:pt>
                <c:pt idx="2233">
                  <c:v>186.05833333333331</c:v>
                </c:pt>
                <c:pt idx="2234">
                  <c:v>186.14166666666665</c:v>
                </c:pt>
                <c:pt idx="2235">
                  <c:v>186.22499999999999</c:v>
                </c:pt>
                <c:pt idx="2236">
                  <c:v>186.30833333333331</c:v>
                </c:pt>
                <c:pt idx="2237">
                  <c:v>186.39166666666665</c:v>
                </c:pt>
                <c:pt idx="2238">
                  <c:v>186.47499999999999</c:v>
                </c:pt>
                <c:pt idx="2239">
                  <c:v>186.55833333333331</c:v>
                </c:pt>
                <c:pt idx="2240">
                  <c:v>186.64166666666665</c:v>
                </c:pt>
                <c:pt idx="2241">
                  <c:v>186.72499999999999</c:v>
                </c:pt>
                <c:pt idx="2242">
                  <c:v>186.80833333333331</c:v>
                </c:pt>
                <c:pt idx="2243">
                  <c:v>186.89166666666665</c:v>
                </c:pt>
                <c:pt idx="2244">
                  <c:v>186.97499999999999</c:v>
                </c:pt>
                <c:pt idx="2245">
                  <c:v>187.05833333333331</c:v>
                </c:pt>
                <c:pt idx="2246">
                  <c:v>187.14166666666665</c:v>
                </c:pt>
                <c:pt idx="2247">
                  <c:v>187.22499999999999</c:v>
                </c:pt>
                <c:pt idx="2248">
                  <c:v>187.30833333333331</c:v>
                </c:pt>
                <c:pt idx="2249">
                  <c:v>187.39166666666665</c:v>
                </c:pt>
                <c:pt idx="2250">
                  <c:v>187.47499999999999</c:v>
                </c:pt>
                <c:pt idx="2251">
                  <c:v>187.55833333333331</c:v>
                </c:pt>
                <c:pt idx="2252">
                  <c:v>187.64166666666665</c:v>
                </c:pt>
                <c:pt idx="2253">
                  <c:v>187.72499999999999</c:v>
                </c:pt>
                <c:pt idx="2254">
                  <c:v>187.80833333333331</c:v>
                </c:pt>
                <c:pt idx="2255">
                  <c:v>187.89166666666665</c:v>
                </c:pt>
                <c:pt idx="2256">
                  <c:v>187.97499999999999</c:v>
                </c:pt>
                <c:pt idx="2257">
                  <c:v>188.05833333333331</c:v>
                </c:pt>
                <c:pt idx="2258">
                  <c:v>188.14166666666665</c:v>
                </c:pt>
                <c:pt idx="2259">
                  <c:v>188.22499999999999</c:v>
                </c:pt>
                <c:pt idx="2260">
                  <c:v>188.30833333333331</c:v>
                </c:pt>
                <c:pt idx="2261">
                  <c:v>188.39166666666665</c:v>
                </c:pt>
                <c:pt idx="2262">
                  <c:v>188.47499999999999</c:v>
                </c:pt>
                <c:pt idx="2263">
                  <c:v>188.55833333333331</c:v>
                </c:pt>
                <c:pt idx="2264">
                  <c:v>188.64166666666665</c:v>
                </c:pt>
                <c:pt idx="2265">
                  <c:v>188.72499999999999</c:v>
                </c:pt>
                <c:pt idx="2266">
                  <c:v>188.80833333333331</c:v>
                </c:pt>
                <c:pt idx="2267">
                  <c:v>188.89166666666665</c:v>
                </c:pt>
                <c:pt idx="2268">
                  <c:v>188.97499999999999</c:v>
                </c:pt>
                <c:pt idx="2269">
                  <c:v>189.05833333333331</c:v>
                </c:pt>
                <c:pt idx="2270">
                  <c:v>189.14166666666665</c:v>
                </c:pt>
                <c:pt idx="2271">
                  <c:v>189.22499999999999</c:v>
                </c:pt>
                <c:pt idx="2272">
                  <c:v>189.30833333333331</c:v>
                </c:pt>
                <c:pt idx="2273">
                  <c:v>189.39166666666665</c:v>
                </c:pt>
                <c:pt idx="2274">
                  <c:v>189.47499999999999</c:v>
                </c:pt>
                <c:pt idx="2275">
                  <c:v>189.55833333333331</c:v>
                </c:pt>
                <c:pt idx="2276">
                  <c:v>189.64166666666665</c:v>
                </c:pt>
                <c:pt idx="2277">
                  <c:v>189.72499999999999</c:v>
                </c:pt>
                <c:pt idx="2278">
                  <c:v>189.80833333333331</c:v>
                </c:pt>
                <c:pt idx="2279">
                  <c:v>189.89166666666665</c:v>
                </c:pt>
                <c:pt idx="2280">
                  <c:v>189.97499999999999</c:v>
                </c:pt>
                <c:pt idx="2281">
                  <c:v>190.05833333333331</c:v>
                </c:pt>
                <c:pt idx="2282">
                  <c:v>190.14166666666665</c:v>
                </c:pt>
                <c:pt idx="2283">
                  <c:v>190.22499999999999</c:v>
                </c:pt>
                <c:pt idx="2284">
                  <c:v>190.30833333333331</c:v>
                </c:pt>
                <c:pt idx="2285">
                  <c:v>190.39166666666665</c:v>
                </c:pt>
                <c:pt idx="2286">
                  <c:v>190.47499999999999</c:v>
                </c:pt>
                <c:pt idx="2287">
                  <c:v>190.55833333333331</c:v>
                </c:pt>
                <c:pt idx="2288">
                  <c:v>190.64166666666665</c:v>
                </c:pt>
                <c:pt idx="2289">
                  <c:v>190.72499999999999</c:v>
                </c:pt>
                <c:pt idx="2290">
                  <c:v>190.80833333333331</c:v>
                </c:pt>
                <c:pt idx="2291">
                  <c:v>190.89166666666665</c:v>
                </c:pt>
                <c:pt idx="2292">
                  <c:v>190.97499999999999</c:v>
                </c:pt>
                <c:pt idx="2293">
                  <c:v>191.05833333333331</c:v>
                </c:pt>
                <c:pt idx="2294">
                  <c:v>191.14166666666665</c:v>
                </c:pt>
                <c:pt idx="2295">
                  <c:v>191.22499999999999</c:v>
                </c:pt>
                <c:pt idx="2296">
                  <c:v>191.30833333333331</c:v>
                </c:pt>
                <c:pt idx="2297">
                  <c:v>191.39166666666665</c:v>
                </c:pt>
                <c:pt idx="2298">
                  <c:v>191.47499999999999</c:v>
                </c:pt>
                <c:pt idx="2299">
                  <c:v>191.55833333333331</c:v>
                </c:pt>
                <c:pt idx="2300">
                  <c:v>191.64166666666665</c:v>
                </c:pt>
                <c:pt idx="2301">
                  <c:v>191.72499999999999</c:v>
                </c:pt>
                <c:pt idx="2302">
                  <c:v>191.80833333333331</c:v>
                </c:pt>
                <c:pt idx="2303">
                  <c:v>191.89166666666665</c:v>
                </c:pt>
                <c:pt idx="2304">
                  <c:v>191.97499999999999</c:v>
                </c:pt>
                <c:pt idx="2305">
                  <c:v>192.05833333333331</c:v>
                </c:pt>
                <c:pt idx="2306">
                  <c:v>192.14166666666665</c:v>
                </c:pt>
                <c:pt idx="2307">
                  <c:v>192.22499999999999</c:v>
                </c:pt>
                <c:pt idx="2308">
                  <c:v>192.30833333333331</c:v>
                </c:pt>
                <c:pt idx="2309">
                  <c:v>192.39166666666665</c:v>
                </c:pt>
                <c:pt idx="2310">
                  <c:v>192.47499999999999</c:v>
                </c:pt>
                <c:pt idx="2311">
                  <c:v>192.55833333333331</c:v>
                </c:pt>
                <c:pt idx="2312">
                  <c:v>192.64166666666665</c:v>
                </c:pt>
                <c:pt idx="2313">
                  <c:v>192.72499999999999</c:v>
                </c:pt>
                <c:pt idx="2314">
                  <c:v>192.80833333333331</c:v>
                </c:pt>
                <c:pt idx="2315">
                  <c:v>192.89166666666665</c:v>
                </c:pt>
                <c:pt idx="2316">
                  <c:v>192.97499999999999</c:v>
                </c:pt>
                <c:pt idx="2317">
                  <c:v>193.05833333333331</c:v>
                </c:pt>
                <c:pt idx="2318">
                  <c:v>193.14166666666665</c:v>
                </c:pt>
                <c:pt idx="2319">
                  <c:v>193.22499999999999</c:v>
                </c:pt>
                <c:pt idx="2320">
                  <c:v>193.30833333333331</c:v>
                </c:pt>
                <c:pt idx="2321">
                  <c:v>193.39166666666665</c:v>
                </c:pt>
                <c:pt idx="2322">
                  <c:v>193.47499999999999</c:v>
                </c:pt>
                <c:pt idx="2323">
                  <c:v>193.55833333333331</c:v>
                </c:pt>
                <c:pt idx="2324">
                  <c:v>193.64166666666665</c:v>
                </c:pt>
                <c:pt idx="2325">
                  <c:v>193.72499999999999</c:v>
                </c:pt>
                <c:pt idx="2326">
                  <c:v>193.80833333333331</c:v>
                </c:pt>
                <c:pt idx="2327">
                  <c:v>193.89166666666665</c:v>
                </c:pt>
                <c:pt idx="2328">
                  <c:v>193.97499999999999</c:v>
                </c:pt>
                <c:pt idx="2329">
                  <c:v>194.05833333333331</c:v>
                </c:pt>
                <c:pt idx="2330">
                  <c:v>194.14166666666665</c:v>
                </c:pt>
                <c:pt idx="2331">
                  <c:v>194.22499999999999</c:v>
                </c:pt>
                <c:pt idx="2332">
                  <c:v>194.30833333333331</c:v>
                </c:pt>
                <c:pt idx="2333">
                  <c:v>194.39166666666665</c:v>
                </c:pt>
                <c:pt idx="2334">
                  <c:v>194.47499999999999</c:v>
                </c:pt>
                <c:pt idx="2335">
                  <c:v>194.55833333333331</c:v>
                </c:pt>
                <c:pt idx="2336">
                  <c:v>194.64166666666665</c:v>
                </c:pt>
                <c:pt idx="2337">
                  <c:v>194.72499999999999</c:v>
                </c:pt>
                <c:pt idx="2338">
                  <c:v>194.80833333333331</c:v>
                </c:pt>
                <c:pt idx="2339">
                  <c:v>194.89166666666665</c:v>
                </c:pt>
                <c:pt idx="2340">
                  <c:v>194.97499999999999</c:v>
                </c:pt>
                <c:pt idx="2341">
                  <c:v>195.05833333333331</c:v>
                </c:pt>
                <c:pt idx="2342">
                  <c:v>195.14166666666665</c:v>
                </c:pt>
                <c:pt idx="2343">
                  <c:v>195.22499999999999</c:v>
                </c:pt>
                <c:pt idx="2344">
                  <c:v>195.30833333333331</c:v>
                </c:pt>
                <c:pt idx="2345">
                  <c:v>195.39166666666665</c:v>
                </c:pt>
                <c:pt idx="2346">
                  <c:v>195.47499999999999</c:v>
                </c:pt>
                <c:pt idx="2347">
                  <c:v>195.55833333333331</c:v>
                </c:pt>
                <c:pt idx="2348">
                  <c:v>195.64166666666665</c:v>
                </c:pt>
                <c:pt idx="2349">
                  <c:v>195.72499999999999</c:v>
                </c:pt>
                <c:pt idx="2350">
                  <c:v>195.80833333333331</c:v>
                </c:pt>
                <c:pt idx="2351">
                  <c:v>195.89166666666665</c:v>
                </c:pt>
                <c:pt idx="2352">
                  <c:v>195.97499999999999</c:v>
                </c:pt>
                <c:pt idx="2353">
                  <c:v>196.05833333333331</c:v>
                </c:pt>
                <c:pt idx="2354">
                  <c:v>196.14166666666665</c:v>
                </c:pt>
                <c:pt idx="2355">
                  <c:v>196.22499999999999</c:v>
                </c:pt>
                <c:pt idx="2356">
                  <c:v>196.30833333333331</c:v>
                </c:pt>
                <c:pt idx="2357">
                  <c:v>196.39166666666665</c:v>
                </c:pt>
                <c:pt idx="2358">
                  <c:v>196.47499999999999</c:v>
                </c:pt>
                <c:pt idx="2359">
                  <c:v>196.55833333333331</c:v>
                </c:pt>
                <c:pt idx="2360">
                  <c:v>196.64166666666665</c:v>
                </c:pt>
                <c:pt idx="2361">
                  <c:v>196.72499999999999</c:v>
                </c:pt>
                <c:pt idx="2362">
                  <c:v>196.80833333333331</c:v>
                </c:pt>
                <c:pt idx="2363">
                  <c:v>196.89166666666665</c:v>
                </c:pt>
                <c:pt idx="2364">
                  <c:v>196.97499999999999</c:v>
                </c:pt>
                <c:pt idx="2365">
                  <c:v>197.05833333333331</c:v>
                </c:pt>
                <c:pt idx="2366">
                  <c:v>197.14166666666665</c:v>
                </c:pt>
                <c:pt idx="2367">
                  <c:v>197.22499999999999</c:v>
                </c:pt>
                <c:pt idx="2368">
                  <c:v>197.30833333333331</c:v>
                </c:pt>
                <c:pt idx="2369">
                  <c:v>197.39166666666665</c:v>
                </c:pt>
                <c:pt idx="2370">
                  <c:v>197.47499999999999</c:v>
                </c:pt>
                <c:pt idx="2371">
                  <c:v>197.55833333333331</c:v>
                </c:pt>
                <c:pt idx="2372">
                  <c:v>197.64166666666665</c:v>
                </c:pt>
                <c:pt idx="2373">
                  <c:v>197.72499999999999</c:v>
                </c:pt>
                <c:pt idx="2374">
                  <c:v>197.80833333333331</c:v>
                </c:pt>
                <c:pt idx="2375">
                  <c:v>197.89166666666665</c:v>
                </c:pt>
                <c:pt idx="2376">
                  <c:v>197.97499999999999</c:v>
                </c:pt>
                <c:pt idx="2377">
                  <c:v>198.05833333333331</c:v>
                </c:pt>
                <c:pt idx="2378">
                  <c:v>198.14166666666665</c:v>
                </c:pt>
                <c:pt idx="2379">
                  <c:v>198.22499999999999</c:v>
                </c:pt>
                <c:pt idx="2380">
                  <c:v>198.30833333333331</c:v>
                </c:pt>
                <c:pt idx="2381">
                  <c:v>198.39166666666665</c:v>
                </c:pt>
                <c:pt idx="2382">
                  <c:v>198.47499999999999</c:v>
                </c:pt>
                <c:pt idx="2383">
                  <c:v>198.55833333333331</c:v>
                </c:pt>
                <c:pt idx="2384">
                  <c:v>198.64166666666665</c:v>
                </c:pt>
                <c:pt idx="2385">
                  <c:v>198.72499999999999</c:v>
                </c:pt>
                <c:pt idx="2386">
                  <c:v>198.80833333333331</c:v>
                </c:pt>
                <c:pt idx="2387">
                  <c:v>198.89166666666665</c:v>
                </c:pt>
                <c:pt idx="2388">
                  <c:v>198.97499999999999</c:v>
                </c:pt>
                <c:pt idx="2389">
                  <c:v>199.05833333333331</c:v>
                </c:pt>
                <c:pt idx="2390">
                  <c:v>199.14166666666665</c:v>
                </c:pt>
                <c:pt idx="2391">
                  <c:v>199.22499999999999</c:v>
                </c:pt>
                <c:pt idx="2392">
                  <c:v>199.30833333333331</c:v>
                </c:pt>
                <c:pt idx="2393">
                  <c:v>199.39166666666665</c:v>
                </c:pt>
                <c:pt idx="2394">
                  <c:v>199.47499999999999</c:v>
                </c:pt>
                <c:pt idx="2395">
                  <c:v>199.55833333333331</c:v>
                </c:pt>
                <c:pt idx="2396">
                  <c:v>199.64166666666665</c:v>
                </c:pt>
                <c:pt idx="2397">
                  <c:v>199.72499999999999</c:v>
                </c:pt>
                <c:pt idx="2398">
                  <c:v>199.80833333333331</c:v>
                </c:pt>
                <c:pt idx="2399">
                  <c:v>199.89166666666665</c:v>
                </c:pt>
                <c:pt idx="2400">
                  <c:v>199.97499999999999</c:v>
                </c:pt>
                <c:pt idx="2401">
                  <c:v>200.05833333333331</c:v>
                </c:pt>
                <c:pt idx="2402">
                  <c:v>200.14166666666665</c:v>
                </c:pt>
                <c:pt idx="2403">
                  <c:v>200.22499999999999</c:v>
                </c:pt>
                <c:pt idx="2404">
                  <c:v>200.30833333333331</c:v>
                </c:pt>
                <c:pt idx="2405">
                  <c:v>200.39166666666665</c:v>
                </c:pt>
                <c:pt idx="2406">
                  <c:v>200.47499999999999</c:v>
                </c:pt>
                <c:pt idx="2407">
                  <c:v>200.55833333333331</c:v>
                </c:pt>
                <c:pt idx="2408">
                  <c:v>200.64166666666665</c:v>
                </c:pt>
                <c:pt idx="2409">
                  <c:v>200.72499999999999</c:v>
                </c:pt>
                <c:pt idx="2410">
                  <c:v>200.80833333333331</c:v>
                </c:pt>
                <c:pt idx="2411">
                  <c:v>200.89166666666665</c:v>
                </c:pt>
                <c:pt idx="2412">
                  <c:v>200.97499999999999</c:v>
                </c:pt>
                <c:pt idx="2413">
                  <c:v>201.05833333333331</c:v>
                </c:pt>
                <c:pt idx="2414">
                  <c:v>201.14166666666665</c:v>
                </c:pt>
                <c:pt idx="2415">
                  <c:v>201.22499999999999</c:v>
                </c:pt>
                <c:pt idx="2416">
                  <c:v>201.30833333333331</c:v>
                </c:pt>
                <c:pt idx="2417">
                  <c:v>201.39166666666665</c:v>
                </c:pt>
                <c:pt idx="2418">
                  <c:v>201.47499999999999</c:v>
                </c:pt>
                <c:pt idx="2419">
                  <c:v>201.55833333333331</c:v>
                </c:pt>
                <c:pt idx="2420">
                  <c:v>201.64166666666665</c:v>
                </c:pt>
                <c:pt idx="2421">
                  <c:v>201.72499999999999</c:v>
                </c:pt>
                <c:pt idx="2422">
                  <c:v>201.80833333333331</c:v>
                </c:pt>
                <c:pt idx="2423">
                  <c:v>201.89166666666665</c:v>
                </c:pt>
                <c:pt idx="2424">
                  <c:v>201.97499999999999</c:v>
                </c:pt>
                <c:pt idx="2425">
                  <c:v>202.05833333333331</c:v>
                </c:pt>
                <c:pt idx="2426">
                  <c:v>202.14166666666665</c:v>
                </c:pt>
                <c:pt idx="2427">
                  <c:v>202.22499999999999</c:v>
                </c:pt>
                <c:pt idx="2428">
                  <c:v>202.30833333333331</c:v>
                </c:pt>
                <c:pt idx="2429">
                  <c:v>202.39166666666665</c:v>
                </c:pt>
                <c:pt idx="2430">
                  <c:v>202.47499999999999</c:v>
                </c:pt>
                <c:pt idx="2431">
                  <c:v>202.55833333333331</c:v>
                </c:pt>
                <c:pt idx="2432">
                  <c:v>202.64166666666665</c:v>
                </c:pt>
                <c:pt idx="2433">
                  <c:v>202.72499999999999</c:v>
                </c:pt>
                <c:pt idx="2434">
                  <c:v>202.80833333333331</c:v>
                </c:pt>
                <c:pt idx="2435">
                  <c:v>202.89166666666665</c:v>
                </c:pt>
                <c:pt idx="2436">
                  <c:v>202.97499999999999</c:v>
                </c:pt>
                <c:pt idx="2437">
                  <c:v>203.05833333333331</c:v>
                </c:pt>
                <c:pt idx="2438">
                  <c:v>203.14166666666665</c:v>
                </c:pt>
                <c:pt idx="2439">
                  <c:v>203.22499999999999</c:v>
                </c:pt>
                <c:pt idx="2440">
                  <c:v>203.30833333333331</c:v>
                </c:pt>
                <c:pt idx="2441">
                  <c:v>203.39166666666665</c:v>
                </c:pt>
                <c:pt idx="2442">
                  <c:v>203.47499999999999</c:v>
                </c:pt>
                <c:pt idx="2443">
                  <c:v>203.55833333333331</c:v>
                </c:pt>
                <c:pt idx="2444">
                  <c:v>203.64166666666665</c:v>
                </c:pt>
                <c:pt idx="2445">
                  <c:v>203.72499999999999</c:v>
                </c:pt>
                <c:pt idx="2446">
                  <c:v>203.80833333333331</c:v>
                </c:pt>
                <c:pt idx="2447">
                  <c:v>203.89166666666665</c:v>
                </c:pt>
                <c:pt idx="2448">
                  <c:v>203.97499999999999</c:v>
                </c:pt>
                <c:pt idx="2449">
                  <c:v>204.05833333333331</c:v>
                </c:pt>
                <c:pt idx="2450">
                  <c:v>204.14166666666665</c:v>
                </c:pt>
                <c:pt idx="2451">
                  <c:v>204.22499999999999</c:v>
                </c:pt>
                <c:pt idx="2452">
                  <c:v>204.30833333333331</c:v>
                </c:pt>
                <c:pt idx="2453">
                  <c:v>204.39166666666665</c:v>
                </c:pt>
                <c:pt idx="2454">
                  <c:v>204.47499999999999</c:v>
                </c:pt>
                <c:pt idx="2455">
                  <c:v>204.55833333333331</c:v>
                </c:pt>
                <c:pt idx="2456">
                  <c:v>204.64166666666665</c:v>
                </c:pt>
                <c:pt idx="2457">
                  <c:v>204.72499999999999</c:v>
                </c:pt>
                <c:pt idx="2458">
                  <c:v>204.80833333333331</c:v>
                </c:pt>
                <c:pt idx="2459">
                  <c:v>204.89166666666665</c:v>
                </c:pt>
                <c:pt idx="2460">
                  <c:v>204.97499999999999</c:v>
                </c:pt>
                <c:pt idx="2461">
                  <c:v>205.05833333333331</c:v>
                </c:pt>
                <c:pt idx="2462">
                  <c:v>205.14166666666665</c:v>
                </c:pt>
                <c:pt idx="2463">
                  <c:v>205.22499999999999</c:v>
                </c:pt>
                <c:pt idx="2464">
                  <c:v>205.30833333333331</c:v>
                </c:pt>
                <c:pt idx="2465">
                  <c:v>205.39166666666665</c:v>
                </c:pt>
                <c:pt idx="2466">
                  <c:v>205.47499999999999</c:v>
                </c:pt>
                <c:pt idx="2467">
                  <c:v>205.55833333333331</c:v>
                </c:pt>
                <c:pt idx="2468">
                  <c:v>205.64166666666665</c:v>
                </c:pt>
                <c:pt idx="2469">
                  <c:v>205.72499999999999</c:v>
                </c:pt>
                <c:pt idx="2470">
                  <c:v>205.80833333333331</c:v>
                </c:pt>
                <c:pt idx="2471">
                  <c:v>205.89166666666665</c:v>
                </c:pt>
                <c:pt idx="2472">
                  <c:v>205.97499999999999</c:v>
                </c:pt>
                <c:pt idx="2473">
                  <c:v>206.05833333333331</c:v>
                </c:pt>
                <c:pt idx="2474">
                  <c:v>206.14166666666665</c:v>
                </c:pt>
                <c:pt idx="2475">
                  <c:v>206.22499999999999</c:v>
                </c:pt>
                <c:pt idx="2476">
                  <c:v>206.30833333333331</c:v>
                </c:pt>
                <c:pt idx="2477">
                  <c:v>206.39166666666665</c:v>
                </c:pt>
                <c:pt idx="2478">
                  <c:v>206.47499999999999</c:v>
                </c:pt>
                <c:pt idx="2479">
                  <c:v>206.55833333333331</c:v>
                </c:pt>
                <c:pt idx="2480">
                  <c:v>206.64166666666665</c:v>
                </c:pt>
                <c:pt idx="2481">
                  <c:v>206.72499999999999</c:v>
                </c:pt>
                <c:pt idx="2482">
                  <c:v>206.80833333333331</c:v>
                </c:pt>
                <c:pt idx="2483">
                  <c:v>206.89166666666665</c:v>
                </c:pt>
                <c:pt idx="2484">
                  <c:v>206.97499999999999</c:v>
                </c:pt>
                <c:pt idx="2485">
                  <c:v>207.05833333333331</c:v>
                </c:pt>
                <c:pt idx="2486">
                  <c:v>207.14166666666665</c:v>
                </c:pt>
                <c:pt idx="2487">
                  <c:v>207.22499999999999</c:v>
                </c:pt>
                <c:pt idx="2488">
                  <c:v>207.30833333333331</c:v>
                </c:pt>
                <c:pt idx="2489">
                  <c:v>207.39166666666665</c:v>
                </c:pt>
                <c:pt idx="2490">
                  <c:v>207.47499999999999</c:v>
                </c:pt>
                <c:pt idx="2491">
                  <c:v>207.55833333333331</c:v>
                </c:pt>
                <c:pt idx="2492">
                  <c:v>207.64166666666665</c:v>
                </c:pt>
                <c:pt idx="2493">
                  <c:v>207.72499999999999</c:v>
                </c:pt>
                <c:pt idx="2494">
                  <c:v>207.80833333333331</c:v>
                </c:pt>
                <c:pt idx="2495">
                  <c:v>207.89166666666665</c:v>
                </c:pt>
                <c:pt idx="2496">
                  <c:v>207.97499999999999</c:v>
                </c:pt>
                <c:pt idx="2497">
                  <c:v>208.05833333333331</c:v>
                </c:pt>
                <c:pt idx="2498">
                  <c:v>208.14166666666665</c:v>
                </c:pt>
                <c:pt idx="2499">
                  <c:v>208.22499999999999</c:v>
                </c:pt>
                <c:pt idx="2500">
                  <c:v>208.30833333333331</c:v>
                </c:pt>
                <c:pt idx="2501">
                  <c:v>208.39166666666665</c:v>
                </c:pt>
                <c:pt idx="2502">
                  <c:v>208.47499999999999</c:v>
                </c:pt>
                <c:pt idx="2503">
                  <c:v>208.55833333333331</c:v>
                </c:pt>
                <c:pt idx="2504">
                  <c:v>208.64166666666665</c:v>
                </c:pt>
                <c:pt idx="2505">
                  <c:v>208.72499999999999</c:v>
                </c:pt>
                <c:pt idx="2506">
                  <c:v>208.80833333333331</c:v>
                </c:pt>
                <c:pt idx="2507">
                  <c:v>208.89166666666665</c:v>
                </c:pt>
                <c:pt idx="2508">
                  <c:v>208.97499999999999</c:v>
                </c:pt>
                <c:pt idx="2509">
                  <c:v>209.05833333333331</c:v>
                </c:pt>
                <c:pt idx="2510">
                  <c:v>209.14166666666665</c:v>
                </c:pt>
                <c:pt idx="2511">
                  <c:v>209.22499999999999</c:v>
                </c:pt>
                <c:pt idx="2512">
                  <c:v>209.30833333333331</c:v>
                </c:pt>
                <c:pt idx="2513">
                  <c:v>209.39166666666665</c:v>
                </c:pt>
                <c:pt idx="2514">
                  <c:v>209.47499999999999</c:v>
                </c:pt>
                <c:pt idx="2515">
                  <c:v>209.55833333333331</c:v>
                </c:pt>
                <c:pt idx="2516">
                  <c:v>209.64166666666665</c:v>
                </c:pt>
                <c:pt idx="2517">
                  <c:v>209.72499999999999</c:v>
                </c:pt>
                <c:pt idx="2518">
                  <c:v>209.80833333333331</c:v>
                </c:pt>
                <c:pt idx="2519">
                  <c:v>209.89166666666665</c:v>
                </c:pt>
                <c:pt idx="2520">
                  <c:v>209.97499999999999</c:v>
                </c:pt>
                <c:pt idx="2521">
                  <c:v>210.05833333333331</c:v>
                </c:pt>
                <c:pt idx="2522">
                  <c:v>210.14166666666665</c:v>
                </c:pt>
                <c:pt idx="2523">
                  <c:v>210.22499999999999</c:v>
                </c:pt>
                <c:pt idx="2524">
                  <c:v>210.30833333333331</c:v>
                </c:pt>
                <c:pt idx="2525">
                  <c:v>210.39166666666665</c:v>
                </c:pt>
                <c:pt idx="2526">
                  <c:v>210.47499999999999</c:v>
                </c:pt>
                <c:pt idx="2527">
                  <c:v>210.55833333333331</c:v>
                </c:pt>
                <c:pt idx="2528">
                  <c:v>210.64166666666665</c:v>
                </c:pt>
                <c:pt idx="2529">
                  <c:v>210.72499999999999</c:v>
                </c:pt>
                <c:pt idx="2530">
                  <c:v>210.80833333333331</c:v>
                </c:pt>
                <c:pt idx="2531">
                  <c:v>210.89166666666665</c:v>
                </c:pt>
                <c:pt idx="2532">
                  <c:v>210.97499999999999</c:v>
                </c:pt>
                <c:pt idx="2533">
                  <c:v>211.05833333333331</c:v>
                </c:pt>
                <c:pt idx="2534">
                  <c:v>211.14166666666665</c:v>
                </c:pt>
                <c:pt idx="2535">
                  <c:v>211.22499999999999</c:v>
                </c:pt>
                <c:pt idx="2536">
                  <c:v>211.30833333333331</c:v>
                </c:pt>
                <c:pt idx="2537">
                  <c:v>211.39166666666665</c:v>
                </c:pt>
                <c:pt idx="2538">
                  <c:v>211.47499999999999</c:v>
                </c:pt>
                <c:pt idx="2539">
                  <c:v>211.55833333333331</c:v>
                </c:pt>
                <c:pt idx="2540">
                  <c:v>211.64166666666665</c:v>
                </c:pt>
                <c:pt idx="2541">
                  <c:v>211.72499999999999</c:v>
                </c:pt>
                <c:pt idx="2542">
                  <c:v>211.80833333333331</c:v>
                </c:pt>
                <c:pt idx="2543">
                  <c:v>211.89166666666665</c:v>
                </c:pt>
                <c:pt idx="2544">
                  <c:v>211.97499999999999</c:v>
                </c:pt>
                <c:pt idx="2545">
                  <c:v>212.05833333333331</c:v>
                </c:pt>
                <c:pt idx="2546">
                  <c:v>212.14166666666665</c:v>
                </c:pt>
                <c:pt idx="2547">
                  <c:v>212.22499999999999</c:v>
                </c:pt>
                <c:pt idx="2548">
                  <c:v>212.30833333333331</c:v>
                </c:pt>
                <c:pt idx="2549">
                  <c:v>212.39166666666665</c:v>
                </c:pt>
                <c:pt idx="2550">
                  <c:v>212.47499999999999</c:v>
                </c:pt>
                <c:pt idx="2551">
                  <c:v>212.55833333333331</c:v>
                </c:pt>
                <c:pt idx="2552">
                  <c:v>212.64166666666665</c:v>
                </c:pt>
                <c:pt idx="2553">
                  <c:v>212.72499999999999</c:v>
                </c:pt>
                <c:pt idx="2554">
                  <c:v>212.80833333333331</c:v>
                </c:pt>
                <c:pt idx="2555">
                  <c:v>212.89166666666665</c:v>
                </c:pt>
                <c:pt idx="2556">
                  <c:v>212.97499999999999</c:v>
                </c:pt>
                <c:pt idx="2557">
                  <c:v>213.05833333333331</c:v>
                </c:pt>
                <c:pt idx="2558">
                  <c:v>213.14166666666665</c:v>
                </c:pt>
                <c:pt idx="2559">
                  <c:v>213.22499999999999</c:v>
                </c:pt>
                <c:pt idx="2560">
                  <c:v>213.30833333333331</c:v>
                </c:pt>
                <c:pt idx="2561">
                  <c:v>213.39166666666665</c:v>
                </c:pt>
                <c:pt idx="2562">
                  <c:v>213.47499999999999</c:v>
                </c:pt>
                <c:pt idx="2563">
                  <c:v>213.55833333333331</c:v>
                </c:pt>
                <c:pt idx="2564">
                  <c:v>213.64166666666665</c:v>
                </c:pt>
                <c:pt idx="2565">
                  <c:v>213.72499999999999</c:v>
                </c:pt>
                <c:pt idx="2566">
                  <c:v>213.80833333333331</c:v>
                </c:pt>
                <c:pt idx="2567">
                  <c:v>213.89166666666665</c:v>
                </c:pt>
                <c:pt idx="2568">
                  <c:v>213.97499999999999</c:v>
                </c:pt>
                <c:pt idx="2569">
                  <c:v>214.05833333333331</c:v>
                </c:pt>
                <c:pt idx="2570">
                  <c:v>214.14166666666665</c:v>
                </c:pt>
                <c:pt idx="2571">
                  <c:v>214.22499999999999</c:v>
                </c:pt>
                <c:pt idx="2572">
                  <c:v>214.30833333333331</c:v>
                </c:pt>
                <c:pt idx="2573">
                  <c:v>214.39166666666665</c:v>
                </c:pt>
                <c:pt idx="2574">
                  <c:v>214.47499999999999</c:v>
                </c:pt>
                <c:pt idx="2575">
                  <c:v>214.55833333333331</c:v>
                </c:pt>
                <c:pt idx="2576">
                  <c:v>214.64166666666665</c:v>
                </c:pt>
                <c:pt idx="2577">
                  <c:v>214.72499999999999</c:v>
                </c:pt>
                <c:pt idx="2578">
                  <c:v>214.80833333333331</c:v>
                </c:pt>
                <c:pt idx="2579">
                  <c:v>214.89166666666665</c:v>
                </c:pt>
                <c:pt idx="2580">
                  <c:v>214.97499999999999</c:v>
                </c:pt>
                <c:pt idx="2581">
                  <c:v>215.05833333333331</c:v>
                </c:pt>
                <c:pt idx="2582">
                  <c:v>215.14166666666665</c:v>
                </c:pt>
                <c:pt idx="2583">
                  <c:v>215.22499999999999</c:v>
                </c:pt>
                <c:pt idx="2584">
                  <c:v>215.30833333333331</c:v>
                </c:pt>
                <c:pt idx="2585">
                  <c:v>215.39166666666665</c:v>
                </c:pt>
                <c:pt idx="2586">
                  <c:v>215.47499999999999</c:v>
                </c:pt>
                <c:pt idx="2587">
                  <c:v>215.55833333333331</c:v>
                </c:pt>
                <c:pt idx="2588">
                  <c:v>215.64166666666665</c:v>
                </c:pt>
                <c:pt idx="2589">
                  <c:v>215.72499999999999</c:v>
                </c:pt>
                <c:pt idx="2590">
                  <c:v>215.80833333333331</c:v>
                </c:pt>
                <c:pt idx="2591">
                  <c:v>215.89166666666665</c:v>
                </c:pt>
                <c:pt idx="2592">
                  <c:v>215.97499999999999</c:v>
                </c:pt>
                <c:pt idx="2593">
                  <c:v>216.05833333333331</c:v>
                </c:pt>
                <c:pt idx="2594">
                  <c:v>216.14166666666665</c:v>
                </c:pt>
                <c:pt idx="2595">
                  <c:v>216.22499999999999</c:v>
                </c:pt>
                <c:pt idx="2596">
                  <c:v>216.30833333333331</c:v>
                </c:pt>
                <c:pt idx="2597">
                  <c:v>216.39166666666665</c:v>
                </c:pt>
                <c:pt idx="2598">
                  <c:v>216.47499999999999</c:v>
                </c:pt>
                <c:pt idx="2599">
                  <c:v>216.55833333333331</c:v>
                </c:pt>
                <c:pt idx="2600">
                  <c:v>216.64166666666665</c:v>
                </c:pt>
                <c:pt idx="2601">
                  <c:v>216.72499999999999</c:v>
                </c:pt>
                <c:pt idx="2602">
                  <c:v>216.80833333333331</c:v>
                </c:pt>
                <c:pt idx="2603">
                  <c:v>216.89166666666665</c:v>
                </c:pt>
                <c:pt idx="2604">
                  <c:v>216.97499999999999</c:v>
                </c:pt>
                <c:pt idx="2605">
                  <c:v>217.05833333333331</c:v>
                </c:pt>
                <c:pt idx="2606">
                  <c:v>217.14166666666665</c:v>
                </c:pt>
                <c:pt idx="2607">
                  <c:v>217.22499999999999</c:v>
                </c:pt>
                <c:pt idx="2608">
                  <c:v>217.30833333333331</c:v>
                </c:pt>
                <c:pt idx="2609">
                  <c:v>217.39166666666665</c:v>
                </c:pt>
                <c:pt idx="2610">
                  <c:v>217.47499999999999</c:v>
                </c:pt>
                <c:pt idx="2611">
                  <c:v>217.55833333333331</c:v>
                </c:pt>
                <c:pt idx="2612">
                  <c:v>217.64166666666665</c:v>
                </c:pt>
                <c:pt idx="2613">
                  <c:v>217.72499999999999</c:v>
                </c:pt>
                <c:pt idx="2614">
                  <c:v>217.80833333333331</c:v>
                </c:pt>
                <c:pt idx="2615">
                  <c:v>217.89166666666665</c:v>
                </c:pt>
                <c:pt idx="2616">
                  <c:v>217.97499999999999</c:v>
                </c:pt>
                <c:pt idx="2617">
                  <c:v>218.05833333333331</c:v>
                </c:pt>
                <c:pt idx="2618">
                  <c:v>218.14166666666665</c:v>
                </c:pt>
                <c:pt idx="2619">
                  <c:v>218.22499999999999</c:v>
                </c:pt>
                <c:pt idx="2620">
                  <c:v>218.30833333333331</c:v>
                </c:pt>
                <c:pt idx="2621">
                  <c:v>218.39166666666665</c:v>
                </c:pt>
                <c:pt idx="2622">
                  <c:v>218.47499999999999</c:v>
                </c:pt>
                <c:pt idx="2623">
                  <c:v>218.55833333333331</c:v>
                </c:pt>
                <c:pt idx="2624">
                  <c:v>218.64166666666665</c:v>
                </c:pt>
                <c:pt idx="2625">
                  <c:v>218.72499999999999</c:v>
                </c:pt>
                <c:pt idx="2626">
                  <c:v>218.80833333333331</c:v>
                </c:pt>
                <c:pt idx="2627">
                  <c:v>218.89166666666665</c:v>
                </c:pt>
                <c:pt idx="2628">
                  <c:v>218.97499999999999</c:v>
                </c:pt>
                <c:pt idx="2629">
                  <c:v>219.05833333333331</c:v>
                </c:pt>
                <c:pt idx="2630">
                  <c:v>219.14166666666665</c:v>
                </c:pt>
                <c:pt idx="2631">
                  <c:v>219.22499999999999</c:v>
                </c:pt>
                <c:pt idx="2632">
                  <c:v>219.30833333333331</c:v>
                </c:pt>
                <c:pt idx="2633">
                  <c:v>219.39166666666665</c:v>
                </c:pt>
                <c:pt idx="2634">
                  <c:v>219.47499999999999</c:v>
                </c:pt>
                <c:pt idx="2635">
                  <c:v>219.55833333333331</c:v>
                </c:pt>
                <c:pt idx="2636">
                  <c:v>219.64166666666665</c:v>
                </c:pt>
                <c:pt idx="2637">
                  <c:v>219.72499999999999</c:v>
                </c:pt>
                <c:pt idx="2638">
                  <c:v>219.80833333333331</c:v>
                </c:pt>
                <c:pt idx="2639">
                  <c:v>219.89166666666665</c:v>
                </c:pt>
                <c:pt idx="2640">
                  <c:v>219.97499999999999</c:v>
                </c:pt>
                <c:pt idx="2641">
                  <c:v>220.05833333333331</c:v>
                </c:pt>
                <c:pt idx="2642">
                  <c:v>220.14166666666665</c:v>
                </c:pt>
                <c:pt idx="2643">
                  <c:v>220.22499999999999</c:v>
                </c:pt>
                <c:pt idx="2644">
                  <c:v>220.30833333333331</c:v>
                </c:pt>
                <c:pt idx="2645">
                  <c:v>220.39166666666665</c:v>
                </c:pt>
                <c:pt idx="2646">
                  <c:v>220.47499999999999</c:v>
                </c:pt>
                <c:pt idx="2647">
                  <c:v>220.55833333333331</c:v>
                </c:pt>
                <c:pt idx="2648">
                  <c:v>220.64166666666665</c:v>
                </c:pt>
                <c:pt idx="2649">
                  <c:v>220.72499999999999</c:v>
                </c:pt>
                <c:pt idx="2650">
                  <c:v>220.80833333333331</c:v>
                </c:pt>
                <c:pt idx="2651">
                  <c:v>220.89166666666665</c:v>
                </c:pt>
                <c:pt idx="2652">
                  <c:v>220.97499999999999</c:v>
                </c:pt>
                <c:pt idx="2653">
                  <c:v>221.05833333333331</c:v>
                </c:pt>
                <c:pt idx="2654">
                  <c:v>221.14166666666665</c:v>
                </c:pt>
                <c:pt idx="2655">
                  <c:v>221.22499999999999</c:v>
                </c:pt>
                <c:pt idx="2656">
                  <c:v>221.30833333333331</c:v>
                </c:pt>
                <c:pt idx="2657">
                  <c:v>221.39166666666665</c:v>
                </c:pt>
                <c:pt idx="2658">
                  <c:v>221.47499999999999</c:v>
                </c:pt>
                <c:pt idx="2659">
                  <c:v>221.55833333333331</c:v>
                </c:pt>
                <c:pt idx="2660">
                  <c:v>221.64166666666665</c:v>
                </c:pt>
                <c:pt idx="2661">
                  <c:v>221.72499999999999</c:v>
                </c:pt>
                <c:pt idx="2662">
                  <c:v>221.80833333333331</c:v>
                </c:pt>
                <c:pt idx="2663">
                  <c:v>221.89166666666665</c:v>
                </c:pt>
                <c:pt idx="2664">
                  <c:v>221.97499999999999</c:v>
                </c:pt>
                <c:pt idx="2665">
                  <c:v>222.05833333333331</c:v>
                </c:pt>
                <c:pt idx="2666">
                  <c:v>222.14166666666665</c:v>
                </c:pt>
                <c:pt idx="2667">
                  <c:v>222.22499999999999</c:v>
                </c:pt>
                <c:pt idx="2668">
                  <c:v>222.30833333333331</c:v>
                </c:pt>
                <c:pt idx="2669">
                  <c:v>222.39166666666665</c:v>
                </c:pt>
                <c:pt idx="2670">
                  <c:v>222.47499999999999</c:v>
                </c:pt>
                <c:pt idx="2671">
                  <c:v>222.55833333333331</c:v>
                </c:pt>
                <c:pt idx="2672">
                  <c:v>222.64166666666665</c:v>
                </c:pt>
                <c:pt idx="2673">
                  <c:v>222.72499999999999</c:v>
                </c:pt>
                <c:pt idx="2674">
                  <c:v>222.80833333333331</c:v>
                </c:pt>
                <c:pt idx="2675">
                  <c:v>222.89166666666665</c:v>
                </c:pt>
                <c:pt idx="2676">
                  <c:v>222.97499999999999</c:v>
                </c:pt>
                <c:pt idx="2677">
                  <c:v>223.05833333333331</c:v>
                </c:pt>
                <c:pt idx="2678">
                  <c:v>223.14166666666665</c:v>
                </c:pt>
                <c:pt idx="2679">
                  <c:v>223.22499999999999</c:v>
                </c:pt>
                <c:pt idx="2680">
                  <c:v>223.30833333333331</c:v>
                </c:pt>
                <c:pt idx="2681">
                  <c:v>223.39166666666665</c:v>
                </c:pt>
                <c:pt idx="2682">
                  <c:v>223.47499999999999</c:v>
                </c:pt>
                <c:pt idx="2683">
                  <c:v>223.55833333333331</c:v>
                </c:pt>
                <c:pt idx="2684">
                  <c:v>223.64166666666665</c:v>
                </c:pt>
                <c:pt idx="2685">
                  <c:v>223.72499999999999</c:v>
                </c:pt>
                <c:pt idx="2686">
                  <c:v>223.80833333333331</c:v>
                </c:pt>
                <c:pt idx="2687">
                  <c:v>223.89166666666665</c:v>
                </c:pt>
                <c:pt idx="2688">
                  <c:v>223.97499999999999</c:v>
                </c:pt>
                <c:pt idx="2689">
                  <c:v>224.05833333333331</c:v>
                </c:pt>
                <c:pt idx="2690">
                  <c:v>224.14166666666665</c:v>
                </c:pt>
                <c:pt idx="2691">
                  <c:v>224.22499999999999</c:v>
                </c:pt>
                <c:pt idx="2692">
                  <c:v>224.30833333333331</c:v>
                </c:pt>
                <c:pt idx="2693">
                  <c:v>224.39166666666665</c:v>
                </c:pt>
                <c:pt idx="2694">
                  <c:v>224.47499999999999</c:v>
                </c:pt>
                <c:pt idx="2695">
                  <c:v>224.55833333333331</c:v>
                </c:pt>
                <c:pt idx="2696">
                  <c:v>224.64166666666665</c:v>
                </c:pt>
                <c:pt idx="2697">
                  <c:v>224.72499999999999</c:v>
                </c:pt>
                <c:pt idx="2698">
                  <c:v>224.80833333333331</c:v>
                </c:pt>
                <c:pt idx="2699">
                  <c:v>224.89166666666665</c:v>
                </c:pt>
                <c:pt idx="2700">
                  <c:v>224.97499999999999</c:v>
                </c:pt>
                <c:pt idx="2701">
                  <c:v>225.05833333333331</c:v>
                </c:pt>
                <c:pt idx="2702">
                  <c:v>225.14166666666665</c:v>
                </c:pt>
                <c:pt idx="2703">
                  <c:v>225.22499999999999</c:v>
                </c:pt>
                <c:pt idx="2704">
                  <c:v>225.30833333333331</c:v>
                </c:pt>
                <c:pt idx="2705">
                  <c:v>225.39166666666665</c:v>
                </c:pt>
                <c:pt idx="2706">
                  <c:v>225.47499999999999</c:v>
                </c:pt>
                <c:pt idx="2707">
                  <c:v>225.55833333333331</c:v>
                </c:pt>
                <c:pt idx="2708">
                  <c:v>225.64166666666665</c:v>
                </c:pt>
                <c:pt idx="2709">
                  <c:v>225.72499999999999</c:v>
                </c:pt>
                <c:pt idx="2710">
                  <c:v>225.80833333333331</c:v>
                </c:pt>
                <c:pt idx="2711">
                  <c:v>225.89166666666665</c:v>
                </c:pt>
                <c:pt idx="2712">
                  <c:v>225.97499999999999</c:v>
                </c:pt>
                <c:pt idx="2713">
                  <c:v>226.05833333333331</c:v>
                </c:pt>
                <c:pt idx="2714">
                  <c:v>226.14166666666665</c:v>
                </c:pt>
                <c:pt idx="2715">
                  <c:v>226.22499999999999</c:v>
                </c:pt>
                <c:pt idx="2716">
                  <c:v>226.30833333333331</c:v>
                </c:pt>
                <c:pt idx="2717">
                  <c:v>226.39166666666665</c:v>
                </c:pt>
                <c:pt idx="2718">
                  <c:v>226.47499999999999</c:v>
                </c:pt>
                <c:pt idx="2719">
                  <c:v>226.55833333333331</c:v>
                </c:pt>
                <c:pt idx="2720">
                  <c:v>226.64166666666665</c:v>
                </c:pt>
                <c:pt idx="2721">
                  <c:v>226.72499999999999</c:v>
                </c:pt>
                <c:pt idx="2722">
                  <c:v>226.80833333333331</c:v>
                </c:pt>
                <c:pt idx="2723">
                  <c:v>226.89166666666665</c:v>
                </c:pt>
                <c:pt idx="2724">
                  <c:v>226.97499999999999</c:v>
                </c:pt>
                <c:pt idx="2725">
                  <c:v>227.05833333333331</c:v>
                </c:pt>
                <c:pt idx="2726">
                  <c:v>227.14166666666665</c:v>
                </c:pt>
                <c:pt idx="2727">
                  <c:v>227.22499999999999</c:v>
                </c:pt>
                <c:pt idx="2728">
                  <c:v>227.30833333333331</c:v>
                </c:pt>
                <c:pt idx="2729">
                  <c:v>227.39166666666665</c:v>
                </c:pt>
                <c:pt idx="2730">
                  <c:v>227.47499999999999</c:v>
                </c:pt>
                <c:pt idx="2731">
                  <c:v>227.55833333333331</c:v>
                </c:pt>
                <c:pt idx="2732">
                  <c:v>227.64166666666665</c:v>
                </c:pt>
                <c:pt idx="2733">
                  <c:v>227.72499999999999</c:v>
                </c:pt>
                <c:pt idx="2734">
                  <c:v>227.80833333333331</c:v>
                </c:pt>
                <c:pt idx="2735">
                  <c:v>227.89166666666665</c:v>
                </c:pt>
                <c:pt idx="2736">
                  <c:v>227.97499999999999</c:v>
                </c:pt>
                <c:pt idx="2737">
                  <c:v>228.05833333333331</c:v>
                </c:pt>
                <c:pt idx="2738">
                  <c:v>228.14166666666665</c:v>
                </c:pt>
                <c:pt idx="2739">
                  <c:v>228.22499999999999</c:v>
                </c:pt>
                <c:pt idx="2740">
                  <c:v>228.30833333333331</c:v>
                </c:pt>
                <c:pt idx="2741">
                  <c:v>228.39166666666665</c:v>
                </c:pt>
                <c:pt idx="2742">
                  <c:v>228.47499999999999</c:v>
                </c:pt>
                <c:pt idx="2743">
                  <c:v>228.55833333333331</c:v>
                </c:pt>
                <c:pt idx="2744">
                  <c:v>228.64166666666665</c:v>
                </c:pt>
                <c:pt idx="2745">
                  <c:v>228.72499999999999</c:v>
                </c:pt>
                <c:pt idx="2746">
                  <c:v>228.80833333333331</c:v>
                </c:pt>
                <c:pt idx="2747">
                  <c:v>228.89166666666665</c:v>
                </c:pt>
                <c:pt idx="2748">
                  <c:v>228.97499999999999</c:v>
                </c:pt>
                <c:pt idx="2749">
                  <c:v>229.05833333333331</c:v>
                </c:pt>
                <c:pt idx="2750">
                  <c:v>229.14166666666665</c:v>
                </c:pt>
                <c:pt idx="2751">
                  <c:v>229.22499999999999</c:v>
                </c:pt>
                <c:pt idx="2752">
                  <c:v>229.30833333333331</c:v>
                </c:pt>
                <c:pt idx="2753">
                  <c:v>229.39166666666665</c:v>
                </c:pt>
                <c:pt idx="2754">
                  <c:v>229.47499999999999</c:v>
                </c:pt>
                <c:pt idx="2755">
                  <c:v>229.55833333333331</c:v>
                </c:pt>
                <c:pt idx="2756">
                  <c:v>229.64166666666665</c:v>
                </c:pt>
                <c:pt idx="2757">
                  <c:v>229.72499999999999</c:v>
                </c:pt>
                <c:pt idx="2758">
                  <c:v>229.80833333333331</c:v>
                </c:pt>
                <c:pt idx="2759">
                  <c:v>229.89166666666665</c:v>
                </c:pt>
                <c:pt idx="2760">
                  <c:v>229.97499999999999</c:v>
                </c:pt>
                <c:pt idx="2761">
                  <c:v>230.05833333333331</c:v>
                </c:pt>
                <c:pt idx="2762">
                  <c:v>230.14166666666665</c:v>
                </c:pt>
                <c:pt idx="2763">
                  <c:v>230.22499999999999</c:v>
                </c:pt>
                <c:pt idx="2764">
                  <c:v>230.30833333333331</c:v>
                </c:pt>
                <c:pt idx="2765">
                  <c:v>230.39166666666665</c:v>
                </c:pt>
                <c:pt idx="2766">
                  <c:v>230.47499999999999</c:v>
                </c:pt>
                <c:pt idx="2767">
                  <c:v>230.55833333333331</c:v>
                </c:pt>
                <c:pt idx="2768">
                  <c:v>230.64166666666665</c:v>
                </c:pt>
                <c:pt idx="2769">
                  <c:v>230.72499999999999</c:v>
                </c:pt>
                <c:pt idx="2770">
                  <c:v>230.80833333333331</c:v>
                </c:pt>
                <c:pt idx="2771">
                  <c:v>230.89166666666665</c:v>
                </c:pt>
                <c:pt idx="2772">
                  <c:v>230.97499999999999</c:v>
                </c:pt>
                <c:pt idx="2773">
                  <c:v>231.05833333333331</c:v>
                </c:pt>
                <c:pt idx="2774">
                  <c:v>231.14166666666665</c:v>
                </c:pt>
                <c:pt idx="2775">
                  <c:v>231.22499999999999</c:v>
                </c:pt>
                <c:pt idx="2776">
                  <c:v>231.30833333333331</c:v>
                </c:pt>
                <c:pt idx="2777">
                  <c:v>231.39166666666665</c:v>
                </c:pt>
                <c:pt idx="2778">
                  <c:v>231.47499999999999</c:v>
                </c:pt>
                <c:pt idx="2779">
                  <c:v>231.55833333333331</c:v>
                </c:pt>
                <c:pt idx="2780">
                  <c:v>231.64166666666665</c:v>
                </c:pt>
                <c:pt idx="2781">
                  <c:v>231.72499999999999</c:v>
                </c:pt>
                <c:pt idx="2782">
                  <c:v>231.80833333333331</c:v>
                </c:pt>
                <c:pt idx="2783">
                  <c:v>231.89166666666665</c:v>
                </c:pt>
                <c:pt idx="2784">
                  <c:v>231.97499999999999</c:v>
                </c:pt>
                <c:pt idx="2785">
                  <c:v>232.05833333333331</c:v>
                </c:pt>
                <c:pt idx="2786">
                  <c:v>232.14166666666665</c:v>
                </c:pt>
                <c:pt idx="2787">
                  <c:v>232.22499999999999</c:v>
                </c:pt>
                <c:pt idx="2788">
                  <c:v>232.30833333333331</c:v>
                </c:pt>
                <c:pt idx="2789">
                  <c:v>232.39166666666665</c:v>
                </c:pt>
                <c:pt idx="2790">
                  <c:v>232.47499999999999</c:v>
                </c:pt>
                <c:pt idx="2791">
                  <c:v>232.55833333333331</c:v>
                </c:pt>
                <c:pt idx="2792">
                  <c:v>232.64166666666665</c:v>
                </c:pt>
                <c:pt idx="2793">
                  <c:v>232.72499999999999</c:v>
                </c:pt>
                <c:pt idx="2794">
                  <c:v>232.80833333333331</c:v>
                </c:pt>
                <c:pt idx="2795">
                  <c:v>232.89166666666665</c:v>
                </c:pt>
                <c:pt idx="2796">
                  <c:v>232.97499999999999</c:v>
                </c:pt>
                <c:pt idx="2797">
                  <c:v>233.05833333333331</c:v>
                </c:pt>
                <c:pt idx="2798">
                  <c:v>233.14166666666665</c:v>
                </c:pt>
                <c:pt idx="2799">
                  <c:v>233.22499999999999</c:v>
                </c:pt>
                <c:pt idx="2800">
                  <c:v>233.30833333333331</c:v>
                </c:pt>
                <c:pt idx="2801">
                  <c:v>233.39166666666665</c:v>
                </c:pt>
                <c:pt idx="2802">
                  <c:v>233.47499999999999</c:v>
                </c:pt>
                <c:pt idx="2803">
                  <c:v>233.55833333333331</c:v>
                </c:pt>
                <c:pt idx="2804">
                  <c:v>233.64166666666665</c:v>
                </c:pt>
                <c:pt idx="2805">
                  <c:v>233.72499999999999</c:v>
                </c:pt>
                <c:pt idx="2806">
                  <c:v>233.80833333333331</c:v>
                </c:pt>
                <c:pt idx="2807">
                  <c:v>233.89166666666665</c:v>
                </c:pt>
                <c:pt idx="2808">
                  <c:v>233.97499999999999</c:v>
                </c:pt>
                <c:pt idx="2809">
                  <c:v>234.05833333333331</c:v>
                </c:pt>
                <c:pt idx="2810">
                  <c:v>234.14166666666665</c:v>
                </c:pt>
                <c:pt idx="2811">
                  <c:v>234.22499999999999</c:v>
                </c:pt>
                <c:pt idx="2812">
                  <c:v>234.30833333333331</c:v>
                </c:pt>
                <c:pt idx="2813">
                  <c:v>234.38333333333333</c:v>
                </c:pt>
                <c:pt idx="2814">
                  <c:v>234.46666666666667</c:v>
                </c:pt>
                <c:pt idx="2815">
                  <c:v>234.54999999999998</c:v>
                </c:pt>
                <c:pt idx="2816">
                  <c:v>234.63333333333333</c:v>
                </c:pt>
                <c:pt idx="2817">
                  <c:v>234.71666666666667</c:v>
                </c:pt>
                <c:pt idx="2818">
                  <c:v>234.79999999999998</c:v>
                </c:pt>
                <c:pt idx="2819">
                  <c:v>234.88333333333333</c:v>
                </c:pt>
                <c:pt idx="2820">
                  <c:v>234.96666666666667</c:v>
                </c:pt>
                <c:pt idx="2821">
                  <c:v>235.04999999999998</c:v>
                </c:pt>
                <c:pt idx="2822">
                  <c:v>235.13333333333333</c:v>
                </c:pt>
                <c:pt idx="2823">
                  <c:v>235.21666666666667</c:v>
                </c:pt>
                <c:pt idx="2824">
                  <c:v>235.29999999999998</c:v>
                </c:pt>
                <c:pt idx="2825">
                  <c:v>235.38333333333333</c:v>
                </c:pt>
                <c:pt idx="2826">
                  <c:v>235.46666666666667</c:v>
                </c:pt>
                <c:pt idx="2827">
                  <c:v>235.54999999999998</c:v>
                </c:pt>
                <c:pt idx="2828">
                  <c:v>235.63333333333333</c:v>
                </c:pt>
                <c:pt idx="2829">
                  <c:v>235.71666666666667</c:v>
                </c:pt>
                <c:pt idx="2830">
                  <c:v>235.79999999999998</c:v>
                </c:pt>
                <c:pt idx="2831">
                  <c:v>235.88333333333333</c:v>
                </c:pt>
                <c:pt idx="2832">
                  <c:v>235.96666666666667</c:v>
                </c:pt>
                <c:pt idx="2833">
                  <c:v>236.04999999999998</c:v>
                </c:pt>
                <c:pt idx="2834">
                  <c:v>236.13333333333333</c:v>
                </c:pt>
                <c:pt idx="2835">
                  <c:v>236.21666666666667</c:v>
                </c:pt>
                <c:pt idx="2836">
                  <c:v>236.29999999999998</c:v>
                </c:pt>
                <c:pt idx="2837">
                  <c:v>236.38333333333333</c:v>
                </c:pt>
                <c:pt idx="2838">
                  <c:v>236.46666666666667</c:v>
                </c:pt>
                <c:pt idx="2839">
                  <c:v>236.54999999999998</c:v>
                </c:pt>
                <c:pt idx="2840">
                  <c:v>236.63333333333333</c:v>
                </c:pt>
                <c:pt idx="2841">
                  <c:v>236.71666666666667</c:v>
                </c:pt>
                <c:pt idx="2842">
                  <c:v>236.79999999999998</c:v>
                </c:pt>
                <c:pt idx="2843">
                  <c:v>236.88333333333333</c:v>
                </c:pt>
                <c:pt idx="2844">
                  <c:v>236.96666666666667</c:v>
                </c:pt>
                <c:pt idx="2845">
                  <c:v>237.04999999999998</c:v>
                </c:pt>
                <c:pt idx="2846">
                  <c:v>237.13333333333333</c:v>
                </c:pt>
                <c:pt idx="2847">
                  <c:v>237.21666666666667</c:v>
                </c:pt>
                <c:pt idx="2848">
                  <c:v>237.29999999999998</c:v>
                </c:pt>
                <c:pt idx="2849">
                  <c:v>237.38333333333333</c:v>
                </c:pt>
                <c:pt idx="2850">
                  <c:v>237.46666666666667</c:v>
                </c:pt>
                <c:pt idx="2851">
                  <c:v>237.54999999999998</c:v>
                </c:pt>
                <c:pt idx="2852">
                  <c:v>237.63333333333333</c:v>
                </c:pt>
                <c:pt idx="2853">
                  <c:v>237.71666666666667</c:v>
                </c:pt>
                <c:pt idx="2854">
                  <c:v>237.79999999999998</c:v>
                </c:pt>
                <c:pt idx="2855">
                  <c:v>237.88333333333333</c:v>
                </c:pt>
                <c:pt idx="2856">
                  <c:v>237.96666666666667</c:v>
                </c:pt>
                <c:pt idx="2857">
                  <c:v>238.04999999999998</c:v>
                </c:pt>
                <c:pt idx="2858">
                  <c:v>238.13333333333333</c:v>
                </c:pt>
                <c:pt idx="2859">
                  <c:v>238.21666666666667</c:v>
                </c:pt>
                <c:pt idx="2860">
                  <c:v>238.29999999999998</c:v>
                </c:pt>
                <c:pt idx="2861">
                  <c:v>238.38333333333333</c:v>
                </c:pt>
                <c:pt idx="2862">
                  <c:v>238.46666666666667</c:v>
                </c:pt>
                <c:pt idx="2863">
                  <c:v>238.54999999999998</c:v>
                </c:pt>
                <c:pt idx="2864">
                  <c:v>238.63333333333333</c:v>
                </c:pt>
                <c:pt idx="2865">
                  <c:v>238.71666666666667</c:v>
                </c:pt>
                <c:pt idx="2866">
                  <c:v>238.79999999999998</c:v>
                </c:pt>
                <c:pt idx="2867">
                  <c:v>238.88333333333333</c:v>
                </c:pt>
                <c:pt idx="2868">
                  <c:v>238.96666666666667</c:v>
                </c:pt>
                <c:pt idx="2869">
                  <c:v>239.04999999999998</c:v>
                </c:pt>
                <c:pt idx="2870">
                  <c:v>239.13333333333333</c:v>
                </c:pt>
                <c:pt idx="2871">
                  <c:v>239.21666666666667</c:v>
                </c:pt>
                <c:pt idx="2872">
                  <c:v>239.29999999999998</c:v>
                </c:pt>
                <c:pt idx="2873">
                  <c:v>239.38333333333333</c:v>
                </c:pt>
                <c:pt idx="2874">
                  <c:v>239.46666666666667</c:v>
                </c:pt>
                <c:pt idx="2875">
                  <c:v>239.54999999999998</c:v>
                </c:pt>
                <c:pt idx="2876">
                  <c:v>239.63333333333333</c:v>
                </c:pt>
                <c:pt idx="2877">
                  <c:v>239.71666666666667</c:v>
                </c:pt>
                <c:pt idx="2878">
                  <c:v>239.79999999999998</c:v>
                </c:pt>
                <c:pt idx="2879">
                  <c:v>239.88333333333333</c:v>
                </c:pt>
                <c:pt idx="2880">
                  <c:v>239.96666666666667</c:v>
                </c:pt>
                <c:pt idx="2881">
                  <c:v>240.04999999999998</c:v>
                </c:pt>
                <c:pt idx="2882">
                  <c:v>240.13333333333333</c:v>
                </c:pt>
                <c:pt idx="2883">
                  <c:v>240.21666666666667</c:v>
                </c:pt>
                <c:pt idx="2884">
                  <c:v>240.29999999999998</c:v>
                </c:pt>
                <c:pt idx="2885">
                  <c:v>240.38333333333333</c:v>
                </c:pt>
                <c:pt idx="2886">
                  <c:v>240.46666666666667</c:v>
                </c:pt>
                <c:pt idx="2887">
                  <c:v>240.54999999999998</c:v>
                </c:pt>
                <c:pt idx="2888">
                  <c:v>240.63333333333333</c:v>
                </c:pt>
                <c:pt idx="2889">
                  <c:v>240.71666666666667</c:v>
                </c:pt>
                <c:pt idx="2890">
                  <c:v>240.79999999999998</c:v>
                </c:pt>
                <c:pt idx="2891">
                  <c:v>240.88333333333333</c:v>
                </c:pt>
                <c:pt idx="2892">
                  <c:v>240.96666666666667</c:v>
                </c:pt>
                <c:pt idx="2893">
                  <c:v>241.04999999999998</c:v>
                </c:pt>
                <c:pt idx="2894">
                  <c:v>241.13333333333333</c:v>
                </c:pt>
                <c:pt idx="2895">
                  <c:v>241.21666666666667</c:v>
                </c:pt>
                <c:pt idx="2896">
                  <c:v>241.29999999999998</c:v>
                </c:pt>
                <c:pt idx="2897">
                  <c:v>241.38333333333333</c:v>
                </c:pt>
                <c:pt idx="2898">
                  <c:v>241.46666666666667</c:v>
                </c:pt>
                <c:pt idx="2899">
                  <c:v>241.54999999999998</c:v>
                </c:pt>
                <c:pt idx="2900">
                  <c:v>241.63333333333333</c:v>
                </c:pt>
                <c:pt idx="2901">
                  <c:v>241.71666666666667</c:v>
                </c:pt>
                <c:pt idx="2902">
                  <c:v>241.79999999999998</c:v>
                </c:pt>
                <c:pt idx="2903">
                  <c:v>241.88333333333333</c:v>
                </c:pt>
                <c:pt idx="2904">
                  <c:v>241.96666666666667</c:v>
                </c:pt>
                <c:pt idx="2905">
                  <c:v>242.04999999999998</c:v>
                </c:pt>
                <c:pt idx="2906">
                  <c:v>242.13333333333333</c:v>
                </c:pt>
                <c:pt idx="2907">
                  <c:v>242.21666666666667</c:v>
                </c:pt>
                <c:pt idx="2908">
                  <c:v>242.29999999999998</c:v>
                </c:pt>
                <c:pt idx="2909">
                  <c:v>242.38333333333333</c:v>
                </c:pt>
                <c:pt idx="2910">
                  <c:v>242.46666666666667</c:v>
                </c:pt>
                <c:pt idx="2911">
                  <c:v>242.54999999999998</c:v>
                </c:pt>
                <c:pt idx="2912">
                  <c:v>242.63333333333333</c:v>
                </c:pt>
                <c:pt idx="2913">
                  <c:v>242.71666666666667</c:v>
                </c:pt>
                <c:pt idx="2914">
                  <c:v>242.79999999999998</c:v>
                </c:pt>
                <c:pt idx="2915">
                  <c:v>242.88333333333333</c:v>
                </c:pt>
                <c:pt idx="2916">
                  <c:v>242.96666666666667</c:v>
                </c:pt>
                <c:pt idx="2917">
                  <c:v>243.04999999999998</c:v>
                </c:pt>
                <c:pt idx="2918">
                  <c:v>243.13333333333333</c:v>
                </c:pt>
                <c:pt idx="2919">
                  <c:v>243.21666666666667</c:v>
                </c:pt>
                <c:pt idx="2920">
                  <c:v>243.29999999999998</c:v>
                </c:pt>
                <c:pt idx="2921">
                  <c:v>243.38333333333333</c:v>
                </c:pt>
                <c:pt idx="2922">
                  <c:v>243.46666666666667</c:v>
                </c:pt>
                <c:pt idx="2923">
                  <c:v>243.54999999999998</c:v>
                </c:pt>
                <c:pt idx="2924">
                  <c:v>243.63333333333333</c:v>
                </c:pt>
                <c:pt idx="2925">
                  <c:v>243.71666666666667</c:v>
                </c:pt>
                <c:pt idx="2926">
                  <c:v>243.79999999999998</c:v>
                </c:pt>
                <c:pt idx="2927">
                  <c:v>243.88333333333333</c:v>
                </c:pt>
                <c:pt idx="2928">
                  <c:v>243.96666666666667</c:v>
                </c:pt>
                <c:pt idx="2929">
                  <c:v>244.04999999999998</c:v>
                </c:pt>
                <c:pt idx="2930">
                  <c:v>244.13333333333333</c:v>
                </c:pt>
                <c:pt idx="2931">
                  <c:v>244.21666666666667</c:v>
                </c:pt>
                <c:pt idx="2932">
                  <c:v>244.29999999999998</c:v>
                </c:pt>
                <c:pt idx="2933">
                  <c:v>244.38333333333333</c:v>
                </c:pt>
                <c:pt idx="2934">
                  <c:v>244.46666666666667</c:v>
                </c:pt>
                <c:pt idx="2935">
                  <c:v>244.54999999999998</c:v>
                </c:pt>
                <c:pt idx="2936">
                  <c:v>244.63333333333333</c:v>
                </c:pt>
                <c:pt idx="2937">
                  <c:v>244.71666666666667</c:v>
                </c:pt>
                <c:pt idx="2938">
                  <c:v>244.79999999999998</c:v>
                </c:pt>
                <c:pt idx="2939">
                  <c:v>244.88333333333333</c:v>
                </c:pt>
                <c:pt idx="2940">
                  <c:v>244.96666666666667</c:v>
                </c:pt>
                <c:pt idx="2941">
                  <c:v>245.04999999999998</c:v>
                </c:pt>
                <c:pt idx="2942">
                  <c:v>245.13333333333333</c:v>
                </c:pt>
                <c:pt idx="2943">
                  <c:v>245.21666666666667</c:v>
                </c:pt>
                <c:pt idx="2944">
                  <c:v>245.29999999999998</c:v>
                </c:pt>
                <c:pt idx="2945">
                  <c:v>245.38333333333333</c:v>
                </c:pt>
                <c:pt idx="2946">
                  <c:v>245.46666666666667</c:v>
                </c:pt>
                <c:pt idx="2947">
                  <c:v>245.54999999999998</c:v>
                </c:pt>
                <c:pt idx="2948">
                  <c:v>245.63333333333333</c:v>
                </c:pt>
                <c:pt idx="2949">
                  <c:v>245.71666666666667</c:v>
                </c:pt>
                <c:pt idx="2950">
                  <c:v>245.79999999999998</c:v>
                </c:pt>
                <c:pt idx="2951">
                  <c:v>245.88333333333333</c:v>
                </c:pt>
                <c:pt idx="2952">
                  <c:v>245.96666666666667</c:v>
                </c:pt>
                <c:pt idx="2953">
                  <c:v>246.04999999999998</c:v>
                </c:pt>
                <c:pt idx="2954">
                  <c:v>246.13333333333333</c:v>
                </c:pt>
                <c:pt idx="2955">
                  <c:v>246.21666666666667</c:v>
                </c:pt>
                <c:pt idx="2956">
                  <c:v>246.29999999999998</c:v>
                </c:pt>
                <c:pt idx="2957">
                  <c:v>246.38333333333333</c:v>
                </c:pt>
                <c:pt idx="2958">
                  <c:v>246.46666666666667</c:v>
                </c:pt>
                <c:pt idx="2959">
                  <c:v>246.54999999999998</c:v>
                </c:pt>
                <c:pt idx="2960">
                  <c:v>246.63333333333333</c:v>
                </c:pt>
                <c:pt idx="2961">
                  <c:v>246.71666666666667</c:v>
                </c:pt>
                <c:pt idx="2962">
                  <c:v>246.79999999999998</c:v>
                </c:pt>
                <c:pt idx="2963">
                  <c:v>246.88333333333333</c:v>
                </c:pt>
                <c:pt idx="2964">
                  <c:v>246.96666666666667</c:v>
                </c:pt>
                <c:pt idx="2965">
                  <c:v>247.04999999999998</c:v>
                </c:pt>
                <c:pt idx="2966">
                  <c:v>247.13333333333333</c:v>
                </c:pt>
                <c:pt idx="2967">
                  <c:v>247.21666666666667</c:v>
                </c:pt>
                <c:pt idx="2968">
                  <c:v>247.29999999999998</c:v>
                </c:pt>
                <c:pt idx="2969">
                  <c:v>247.38333333333333</c:v>
                </c:pt>
                <c:pt idx="2970">
                  <c:v>247.46666666666667</c:v>
                </c:pt>
                <c:pt idx="2971">
                  <c:v>247.54999999999998</c:v>
                </c:pt>
                <c:pt idx="2972">
                  <c:v>247.63333333333333</c:v>
                </c:pt>
                <c:pt idx="2973">
                  <c:v>247.71666666666667</c:v>
                </c:pt>
                <c:pt idx="2974">
                  <c:v>247.79999999999998</c:v>
                </c:pt>
                <c:pt idx="2975">
                  <c:v>247.88333333333333</c:v>
                </c:pt>
                <c:pt idx="2976">
                  <c:v>247.96666666666667</c:v>
                </c:pt>
                <c:pt idx="2977">
                  <c:v>248.04999999999998</c:v>
                </c:pt>
                <c:pt idx="2978">
                  <c:v>248.13333333333333</c:v>
                </c:pt>
                <c:pt idx="2979">
                  <c:v>248.21666666666667</c:v>
                </c:pt>
                <c:pt idx="2980">
                  <c:v>248.29999999999998</c:v>
                </c:pt>
                <c:pt idx="2981">
                  <c:v>248.38333333333333</c:v>
                </c:pt>
                <c:pt idx="2982">
                  <c:v>248.46666666666667</c:v>
                </c:pt>
                <c:pt idx="2983">
                  <c:v>248.54999999999998</c:v>
                </c:pt>
                <c:pt idx="2984">
                  <c:v>248.63333333333333</c:v>
                </c:pt>
                <c:pt idx="2985">
                  <c:v>248.71666666666667</c:v>
                </c:pt>
                <c:pt idx="2986">
                  <c:v>248.79999999999998</c:v>
                </c:pt>
                <c:pt idx="2987">
                  <c:v>248.88333333333333</c:v>
                </c:pt>
                <c:pt idx="2988">
                  <c:v>248.96666666666667</c:v>
                </c:pt>
                <c:pt idx="2989">
                  <c:v>249.04999999999998</c:v>
                </c:pt>
                <c:pt idx="2990">
                  <c:v>249.13333333333333</c:v>
                </c:pt>
                <c:pt idx="2991">
                  <c:v>249.21666666666667</c:v>
                </c:pt>
                <c:pt idx="2992">
                  <c:v>249.29999999999998</c:v>
                </c:pt>
                <c:pt idx="2993">
                  <c:v>249.38333333333333</c:v>
                </c:pt>
                <c:pt idx="2994">
                  <c:v>249.46666666666667</c:v>
                </c:pt>
                <c:pt idx="2995">
                  <c:v>249.54999999999998</c:v>
                </c:pt>
                <c:pt idx="2996">
                  <c:v>249.63333333333333</c:v>
                </c:pt>
                <c:pt idx="2997">
                  <c:v>249.71666666666667</c:v>
                </c:pt>
                <c:pt idx="2998">
                  <c:v>249.79999999999998</c:v>
                </c:pt>
                <c:pt idx="2999">
                  <c:v>249.88333333333333</c:v>
                </c:pt>
                <c:pt idx="3000">
                  <c:v>249.96666666666667</c:v>
                </c:pt>
                <c:pt idx="3001">
                  <c:v>250.04999999999998</c:v>
                </c:pt>
                <c:pt idx="3002">
                  <c:v>250.13333333333333</c:v>
                </c:pt>
                <c:pt idx="3003">
                  <c:v>250.21666666666667</c:v>
                </c:pt>
                <c:pt idx="3004">
                  <c:v>250.29999999999998</c:v>
                </c:pt>
                <c:pt idx="3005">
                  <c:v>250.38333333333333</c:v>
                </c:pt>
                <c:pt idx="3006">
                  <c:v>250.46666666666667</c:v>
                </c:pt>
                <c:pt idx="3007">
                  <c:v>250.54999999999998</c:v>
                </c:pt>
                <c:pt idx="3008">
                  <c:v>250.63333333333333</c:v>
                </c:pt>
                <c:pt idx="3009">
                  <c:v>250.71666666666667</c:v>
                </c:pt>
                <c:pt idx="3010">
                  <c:v>250.79999999999998</c:v>
                </c:pt>
                <c:pt idx="3011">
                  <c:v>250.88333333333333</c:v>
                </c:pt>
                <c:pt idx="3012">
                  <c:v>250.96666666666667</c:v>
                </c:pt>
                <c:pt idx="3013">
                  <c:v>251.04999999999998</c:v>
                </c:pt>
                <c:pt idx="3014">
                  <c:v>251.13333333333333</c:v>
                </c:pt>
                <c:pt idx="3015">
                  <c:v>251.21666666666667</c:v>
                </c:pt>
                <c:pt idx="3016">
                  <c:v>251.29999999999998</c:v>
                </c:pt>
                <c:pt idx="3017">
                  <c:v>251.38333333333333</c:v>
                </c:pt>
                <c:pt idx="3018">
                  <c:v>251.46666666666667</c:v>
                </c:pt>
                <c:pt idx="3019">
                  <c:v>251.54999999999998</c:v>
                </c:pt>
                <c:pt idx="3020">
                  <c:v>251.63333333333333</c:v>
                </c:pt>
                <c:pt idx="3021">
                  <c:v>251.71666666666667</c:v>
                </c:pt>
                <c:pt idx="3022">
                  <c:v>251.79999999999998</c:v>
                </c:pt>
                <c:pt idx="3023">
                  <c:v>251.88333333333333</c:v>
                </c:pt>
                <c:pt idx="3024">
                  <c:v>251.96666666666667</c:v>
                </c:pt>
                <c:pt idx="3025">
                  <c:v>252.04999999999998</c:v>
                </c:pt>
                <c:pt idx="3026">
                  <c:v>252.13333333333333</c:v>
                </c:pt>
                <c:pt idx="3027">
                  <c:v>252.21666666666667</c:v>
                </c:pt>
                <c:pt idx="3028">
                  <c:v>252.29999999999998</c:v>
                </c:pt>
                <c:pt idx="3029">
                  <c:v>252.38333333333333</c:v>
                </c:pt>
                <c:pt idx="3030">
                  <c:v>252.46666666666667</c:v>
                </c:pt>
                <c:pt idx="3031">
                  <c:v>252.54999999999998</c:v>
                </c:pt>
                <c:pt idx="3032">
                  <c:v>252.63333333333333</c:v>
                </c:pt>
                <c:pt idx="3033">
                  <c:v>252.71666666666667</c:v>
                </c:pt>
                <c:pt idx="3034">
                  <c:v>252.79999999999998</c:v>
                </c:pt>
                <c:pt idx="3035">
                  <c:v>252.88333333333333</c:v>
                </c:pt>
                <c:pt idx="3036">
                  <c:v>252.96666666666667</c:v>
                </c:pt>
                <c:pt idx="3037">
                  <c:v>253.04999999999998</c:v>
                </c:pt>
                <c:pt idx="3038">
                  <c:v>253.13333333333333</c:v>
                </c:pt>
                <c:pt idx="3039">
                  <c:v>253.21666666666667</c:v>
                </c:pt>
                <c:pt idx="3040">
                  <c:v>253.29999999999998</c:v>
                </c:pt>
                <c:pt idx="3041">
                  <c:v>253.38333333333333</c:v>
                </c:pt>
                <c:pt idx="3042">
                  <c:v>253.46666666666667</c:v>
                </c:pt>
                <c:pt idx="3043">
                  <c:v>253.54999999999998</c:v>
                </c:pt>
                <c:pt idx="3044">
                  <c:v>253.63333333333333</c:v>
                </c:pt>
                <c:pt idx="3045">
                  <c:v>253.71666666666667</c:v>
                </c:pt>
                <c:pt idx="3046">
                  <c:v>253.79999999999998</c:v>
                </c:pt>
                <c:pt idx="3047">
                  <c:v>253.88333333333333</c:v>
                </c:pt>
                <c:pt idx="3048">
                  <c:v>253.96666666666667</c:v>
                </c:pt>
                <c:pt idx="3049">
                  <c:v>254.04999999999998</c:v>
                </c:pt>
                <c:pt idx="3050">
                  <c:v>254.13333333333333</c:v>
                </c:pt>
                <c:pt idx="3051">
                  <c:v>254.21666666666667</c:v>
                </c:pt>
                <c:pt idx="3052">
                  <c:v>254.29999999999998</c:v>
                </c:pt>
                <c:pt idx="3053">
                  <c:v>254.38333333333333</c:v>
                </c:pt>
                <c:pt idx="3054">
                  <c:v>254.46666666666667</c:v>
                </c:pt>
                <c:pt idx="3055">
                  <c:v>254.54999999999998</c:v>
                </c:pt>
                <c:pt idx="3056">
                  <c:v>254.63333333333333</c:v>
                </c:pt>
                <c:pt idx="3057">
                  <c:v>254.71666666666667</c:v>
                </c:pt>
                <c:pt idx="3058">
                  <c:v>254.79999999999998</c:v>
                </c:pt>
                <c:pt idx="3059">
                  <c:v>254.88333333333333</c:v>
                </c:pt>
                <c:pt idx="3060">
                  <c:v>254.96666666666667</c:v>
                </c:pt>
                <c:pt idx="3061">
                  <c:v>255.04999999999998</c:v>
                </c:pt>
                <c:pt idx="3062">
                  <c:v>255.13333333333333</c:v>
                </c:pt>
                <c:pt idx="3063">
                  <c:v>255.21666666666667</c:v>
                </c:pt>
                <c:pt idx="3064">
                  <c:v>255.29999999999998</c:v>
                </c:pt>
                <c:pt idx="3065">
                  <c:v>255.38333333333333</c:v>
                </c:pt>
                <c:pt idx="3066">
                  <c:v>255.46666666666667</c:v>
                </c:pt>
                <c:pt idx="3067">
                  <c:v>255.54999999999998</c:v>
                </c:pt>
                <c:pt idx="3068">
                  <c:v>255.63333333333333</c:v>
                </c:pt>
                <c:pt idx="3069">
                  <c:v>255.71666666666667</c:v>
                </c:pt>
                <c:pt idx="3070">
                  <c:v>255.79999999999998</c:v>
                </c:pt>
                <c:pt idx="3071">
                  <c:v>255.88333333333333</c:v>
                </c:pt>
                <c:pt idx="3072">
                  <c:v>255.96666666666667</c:v>
                </c:pt>
                <c:pt idx="3073">
                  <c:v>256.05</c:v>
                </c:pt>
                <c:pt idx="3074">
                  <c:v>256.13333333333333</c:v>
                </c:pt>
                <c:pt idx="3075">
                  <c:v>256.21666666666664</c:v>
                </c:pt>
                <c:pt idx="3076">
                  <c:v>256.3</c:v>
                </c:pt>
                <c:pt idx="3077">
                  <c:v>256.38333333333333</c:v>
                </c:pt>
                <c:pt idx="3078">
                  <c:v>256.46666666666664</c:v>
                </c:pt>
                <c:pt idx="3079">
                  <c:v>256.55</c:v>
                </c:pt>
                <c:pt idx="3080">
                  <c:v>256.63333333333333</c:v>
                </c:pt>
                <c:pt idx="3081">
                  <c:v>256.71666666666664</c:v>
                </c:pt>
                <c:pt idx="3082">
                  <c:v>256.8</c:v>
                </c:pt>
                <c:pt idx="3083">
                  <c:v>256.88333333333333</c:v>
                </c:pt>
                <c:pt idx="3084">
                  <c:v>256.96666666666664</c:v>
                </c:pt>
                <c:pt idx="3085">
                  <c:v>257.05</c:v>
                </c:pt>
                <c:pt idx="3086">
                  <c:v>257.13333333333333</c:v>
                </c:pt>
                <c:pt idx="3087">
                  <c:v>257.21666666666664</c:v>
                </c:pt>
                <c:pt idx="3088">
                  <c:v>257.3</c:v>
                </c:pt>
                <c:pt idx="3089">
                  <c:v>257.38333333333333</c:v>
                </c:pt>
                <c:pt idx="3090">
                  <c:v>257.46666666666664</c:v>
                </c:pt>
                <c:pt idx="3091">
                  <c:v>257.55</c:v>
                </c:pt>
                <c:pt idx="3092">
                  <c:v>257.63333333333333</c:v>
                </c:pt>
                <c:pt idx="3093">
                  <c:v>257.71666666666664</c:v>
                </c:pt>
                <c:pt idx="3094">
                  <c:v>257.8</c:v>
                </c:pt>
                <c:pt idx="3095">
                  <c:v>257.88333333333333</c:v>
                </c:pt>
                <c:pt idx="3096">
                  <c:v>257.96666666666664</c:v>
                </c:pt>
                <c:pt idx="3097">
                  <c:v>258.05</c:v>
                </c:pt>
                <c:pt idx="3098">
                  <c:v>258.13333333333333</c:v>
                </c:pt>
                <c:pt idx="3099">
                  <c:v>258.21666666666664</c:v>
                </c:pt>
                <c:pt idx="3100">
                  <c:v>258.3</c:v>
                </c:pt>
                <c:pt idx="3101">
                  <c:v>258.38333333333333</c:v>
                </c:pt>
                <c:pt idx="3102">
                  <c:v>258.46666666666664</c:v>
                </c:pt>
                <c:pt idx="3103">
                  <c:v>258.55</c:v>
                </c:pt>
                <c:pt idx="3104">
                  <c:v>258.63333333333333</c:v>
                </c:pt>
                <c:pt idx="3105">
                  <c:v>258.71666666666664</c:v>
                </c:pt>
                <c:pt idx="3106">
                  <c:v>258.8</c:v>
                </c:pt>
                <c:pt idx="3107">
                  <c:v>258.88333333333333</c:v>
                </c:pt>
                <c:pt idx="3108">
                  <c:v>258.96666666666664</c:v>
                </c:pt>
                <c:pt idx="3109">
                  <c:v>259.05</c:v>
                </c:pt>
                <c:pt idx="3110">
                  <c:v>259.13333333333333</c:v>
                </c:pt>
                <c:pt idx="3111">
                  <c:v>259.21666666666664</c:v>
                </c:pt>
                <c:pt idx="3112">
                  <c:v>259.3</c:v>
                </c:pt>
                <c:pt idx="3113">
                  <c:v>259.38333333333333</c:v>
                </c:pt>
                <c:pt idx="3114">
                  <c:v>259.46666666666664</c:v>
                </c:pt>
                <c:pt idx="3115">
                  <c:v>259.55</c:v>
                </c:pt>
                <c:pt idx="3116">
                  <c:v>259.63333333333333</c:v>
                </c:pt>
                <c:pt idx="3117">
                  <c:v>259.71666666666664</c:v>
                </c:pt>
                <c:pt idx="3118">
                  <c:v>259.8</c:v>
                </c:pt>
                <c:pt idx="3119">
                  <c:v>259.88333333333333</c:v>
                </c:pt>
                <c:pt idx="3120">
                  <c:v>259.96666666666664</c:v>
                </c:pt>
                <c:pt idx="3121">
                  <c:v>260.05</c:v>
                </c:pt>
                <c:pt idx="3122">
                  <c:v>260.13333333333333</c:v>
                </c:pt>
                <c:pt idx="3123">
                  <c:v>260.21666666666664</c:v>
                </c:pt>
                <c:pt idx="3124">
                  <c:v>260.3</c:v>
                </c:pt>
                <c:pt idx="3125">
                  <c:v>260.38333333333333</c:v>
                </c:pt>
                <c:pt idx="3126">
                  <c:v>260.46666666666664</c:v>
                </c:pt>
                <c:pt idx="3127">
                  <c:v>260.55</c:v>
                </c:pt>
                <c:pt idx="3128">
                  <c:v>260.63333333333333</c:v>
                </c:pt>
                <c:pt idx="3129">
                  <c:v>260.71666666666664</c:v>
                </c:pt>
                <c:pt idx="3130">
                  <c:v>260.8</c:v>
                </c:pt>
                <c:pt idx="3131">
                  <c:v>260.88333333333333</c:v>
                </c:pt>
                <c:pt idx="3132">
                  <c:v>260.96666666666664</c:v>
                </c:pt>
                <c:pt idx="3133">
                  <c:v>261.05</c:v>
                </c:pt>
                <c:pt idx="3134">
                  <c:v>261.13333333333333</c:v>
                </c:pt>
                <c:pt idx="3135">
                  <c:v>261.21666666666664</c:v>
                </c:pt>
                <c:pt idx="3136">
                  <c:v>261.3</c:v>
                </c:pt>
                <c:pt idx="3137">
                  <c:v>261.38333333333333</c:v>
                </c:pt>
                <c:pt idx="3138">
                  <c:v>261.46666666666664</c:v>
                </c:pt>
                <c:pt idx="3139">
                  <c:v>261.55</c:v>
                </c:pt>
                <c:pt idx="3140">
                  <c:v>261.63333333333333</c:v>
                </c:pt>
                <c:pt idx="3141">
                  <c:v>261.71666666666664</c:v>
                </c:pt>
                <c:pt idx="3142">
                  <c:v>261.8</c:v>
                </c:pt>
                <c:pt idx="3143">
                  <c:v>261.88333333333333</c:v>
                </c:pt>
                <c:pt idx="3144">
                  <c:v>261.96666666666664</c:v>
                </c:pt>
                <c:pt idx="3145">
                  <c:v>262.05</c:v>
                </c:pt>
                <c:pt idx="3146">
                  <c:v>262.13333333333333</c:v>
                </c:pt>
                <c:pt idx="3147">
                  <c:v>262.21666666666664</c:v>
                </c:pt>
                <c:pt idx="3148">
                  <c:v>262.3</c:v>
                </c:pt>
                <c:pt idx="3149">
                  <c:v>262.38333333333333</c:v>
                </c:pt>
                <c:pt idx="3150">
                  <c:v>262.46666666666664</c:v>
                </c:pt>
                <c:pt idx="3151">
                  <c:v>262.55</c:v>
                </c:pt>
                <c:pt idx="3152">
                  <c:v>262.63333333333333</c:v>
                </c:pt>
                <c:pt idx="3153">
                  <c:v>262.71666666666664</c:v>
                </c:pt>
                <c:pt idx="3154">
                  <c:v>262.8</c:v>
                </c:pt>
                <c:pt idx="3155">
                  <c:v>262.88333333333333</c:v>
                </c:pt>
                <c:pt idx="3156">
                  <c:v>262.96666666666664</c:v>
                </c:pt>
                <c:pt idx="3157">
                  <c:v>263.05</c:v>
                </c:pt>
                <c:pt idx="3158">
                  <c:v>263.13333333333333</c:v>
                </c:pt>
                <c:pt idx="3159">
                  <c:v>263.21666666666664</c:v>
                </c:pt>
                <c:pt idx="3160">
                  <c:v>263.3</c:v>
                </c:pt>
                <c:pt idx="3161">
                  <c:v>263.38333333333333</c:v>
                </c:pt>
                <c:pt idx="3162">
                  <c:v>263.46666666666664</c:v>
                </c:pt>
                <c:pt idx="3163">
                  <c:v>263.55</c:v>
                </c:pt>
                <c:pt idx="3164">
                  <c:v>263.63333333333333</c:v>
                </c:pt>
                <c:pt idx="3165">
                  <c:v>263.71666666666664</c:v>
                </c:pt>
                <c:pt idx="3166">
                  <c:v>263.8</c:v>
                </c:pt>
                <c:pt idx="3167">
                  <c:v>263.88333333333333</c:v>
                </c:pt>
                <c:pt idx="3168">
                  <c:v>263.96666666666664</c:v>
                </c:pt>
                <c:pt idx="3169">
                  <c:v>264.05</c:v>
                </c:pt>
                <c:pt idx="3170">
                  <c:v>264.13333333333333</c:v>
                </c:pt>
                <c:pt idx="3171">
                  <c:v>264.21666666666664</c:v>
                </c:pt>
                <c:pt idx="3172">
                  <c:v>264.3</c:v>
                </c:pt>
                <c:pt idx="3173">
                  <c:v>264.38333333333333</c:v>
                </c:pt>
                <c:pt idx="3174">
                  <c:v>264.46666666666664</c:v>
                </c:pt>
                <c:pt idx="3175">
                  <c:v>264.55</c:v>
                </c:pt>
                <c:pt idx="3176">
                  <c:v>264.63333333333333</c:v>
                </c:pt>
                <c:pt idx="3177">
                  <c:v>264.71666666666664</c:v>
                </c:pt>
                <c:pt idx="3178">
                  <c:v>264.8</c:v>
                </c:pt>
                <c:pt idx="3179">
                  <c:v>264.88333333333333</c:v>
                </c:pt>
                <c:pt idx="3180">
                  <c:v>264.96666666666664</c:v>
                </c:pt>
                <c:pt idx="3181">
                  <c:v>265.05</c:v>
                </c:pt>
                <c:pt idx="3182">
                  <c:v>265.13333333333333</c:v>
                </c:pt>
                <c:pt idx="3183">
                  <c:v>265.21666666666664</c:v>
                </c:pt>
                <c:pt idx="3184">
                  <c:v>265.3</c:v>
                </c:pt>
                <c:pt idx="3185">
                  <c:v>265.38333333333333</c:v>
                </c:pt>
                <c:pt idx="3186">
                  <c:v>265.46666666666664</c:v>
                </c:pt>
                <c:pt idx="3187">
                  <c:v>265.55</c:v>
                </c:pt>
                <c:pt idx="3188">
                  <c:v>265.63333333333333</c:v>
                </c:pt>
                <c:pt idx="3189">
                  <c:v>265.71666666666664</c:v>
                </c:pt>
                <c:pt idx="3190">
                  <c:v>265.8</c:v>
                </c:pt>
                <c:pt idx="3191">
                  <c:v>265.88333333333333</c:v>
                </c:pt>
                <c:pt idx="3192">
                  <c:v>265.96666666666664</c:v>
                </c:pt>
                <c:pt idx="3193">
                  <c:v>266.05</c:v>
                </c:pt>
                <c:pt idx="3194">
                  <c:v>266.13333333333333</c:v>
                </c:pt>
                <c:pt idx="3195">
                  <c:v>266.21666666666664</c:v>
                </c:pt>
                <c:pt idx="3196">
                  <c:v>266.3</c:v>
                </c:pt>
                <c:pt idx="3197">
                  <c:v>266.38333333333333</c:v>
                </c:pt>
                <c:pt idx="3198">
                  <c:v>266.46666666666664</c:v>
                </c:pt>
                <c:pt idx="3199">
                  <c:v>266.55</c:v>
                </c:pt>
                <c:pt idx="3200">
                  <c:v>266.63333333333333</c:v>
                </c:pt>
                <c:pt idx="3201">
                  <c:v>266.71666666666664</c:v>
                </c:pt>
                <c:pt idx="3202">
                  <c:v>266.8</c:v>
                </c:pt>
                <c:pt idx="3203">
                  <c:v>266.88333333333333</c:v>
                </c:pt>
                <c:pt idx="3204">
                  <c:v>266.96666666666664</c:v>
                </c:pt>
                <c:pt idx="3205">
                  <c:v>267.05</c:v>
                </c:pt>
                <c:pt idx="3206">
                  <c:v>267.13333333333333</c:v>
                </c:pt>
                <c:pt idx="3207">
                  <c:v>267.21666666666664</c:v>
                </c:pt>
                <c:pt idx="3208">
                  <c:v>267.3</c:v>
                </c:pt>
                <c:pt idx="3209">
                  <c:v>267.38333333333333</c:v>
                </c:pt>
                <c:pt idx="3210">
                  <c:v>267.46666666666664</c:v>
                </c:pt>
                <c:pt idx="3211">
                  <c:v>267.55</c:v>
                </c:pt>
                <c:pt idx="3212">
                  <c:v>267.63333333333333</c:v>
                </c:pt>
                <c:pt idx="3213">
                  <c:v>267.71666666666664</c:v>
                </c:pt>
                <c:pt idx="3214">
                  <c:v>267.8</c:v>
                </c:pt>
                <c:pt idx="3215">
                  <c:v>267.88333333333333</c:v>
                </c:pt>
                <c:pt idx="3216">
                  <c:v>267.96666666666664</c:v>
                </c:pt>
                <c:pt idx="3217">
                  <c:v>268.05</c:v>
                </c:pt>
                <c:pt idx="3218">
                  <c:v>268.13333333333333</c:v>
                </c:pt>
                <c:pt idx="3219">
                  <c:v>268.21666666666664</c:v>
                </c:pt>
                <c:pt idx="3220">
                  <c:v>268.3</c:v>
                </c:pt>
                <c:pt idx="3221">
                  <c:v>268.38333333333333</c:v>
                </c:pt>
                <c:pt idx="3222">
                  <c:v>268.46666666666664</c:v>
                </c:pt>
                <c:pt idx="3223">
                  <c:v>268.55</c:v>
                </c:pt>
                <c:pt idx="3224">
                  <c:v>268.63333333333333</c:v>
                </c:pt>
                <c:pt idx="3225">
                  <c:v>268.71666666666664</c:v>
                </c:pt>
                <c:pt idx="3226">
                  <c:v>268.8</c:v>
                </c:pt>
                <c:pt idx="3227">
                  <c:v>268.88333333333333</c:v>
                </c:pt>
                <c:pt idx="3228">
                  <c:v>268.96666666666664</c:v>
                </c:pt>
                <c:pt idx="3229">
                  <c:v>269.05</c:v>
                </c:pt>
                <c:pt idx="3230">
                  <c:v>269.13333333333333</c:v>
                </c:pt>
                <c:pt idx="3231">
                  <c:v>269.21666666666664</c:v>
                </c:pt>
                <c:pt idx="3232">
                  <c:v>269.3</c:v>
                </c:pt>
                <c:pt idx="3233">
                  <c:v>269.38333333333333</c:v>
                </c:pt>
                <c:pt idx="3234">
                  <c:v>269.46666666666664</c:v>
                </c:pt>
                <c:pt idx="3235">
                  <c:v>269.55</c:v>
                </c:pt>
                <c:pt idx="3236">
                  <c:v>269.63333333333333</c:v>
                </c:pt>
                <c:pt idx="3237">
                  <c:v>269.71666666666664</c:v>
                </c:pt>
                <c:pt idx="3238">
                  <c:v>269.8</c:v>
                </c:pt>
                <c:pt idx="3239">
                  <c:v>269.88333333333333</c:v>
                </c:pt>
                <c:pt idx="3240">
                  <c:v>269.96666666666664</c:v>
                </c:pt>
                <c:pt idx="3241">
                  <c:v>270.05</c:v>
                </c:pt>
                <c:pt idx="3242">
                  <c:v>270.13333333333333</c:v>
                </c:pt>
                <c:pt idx="3243">
                  <c:v>270.21666666666664</c:v>
                </c:pt>
                <c:pt idx="3244">
                  <c:v>270.3</c:v>
                </c:pt>
                <c:pt idx="3245">
                  <c:v>270.38333333333333</c:v>
                </c:pt>
                <c:pt idx="3246">
                  <c:v>270.46666666666664</c:v>
                </c:pt>
                <c:pt idx="3247">
                  <c:v>270.55</c:v>
                </c:pt>
                <c:pt idx="3248">
                  <c:v>270.63333333333333</c:v>
                </c:pt>
                <c:pt idx="3249">
                  <c:v>270.71666666666664</c:v>
                </c:pt>
                <c:pt idx="3250">
                  <c:v>270.8</c:v>
                </c:pt>
                <c:pt idx="3251">
                  <c:v>270.88333333333333</c:v>
                </c:pt>
                <c:pt idx="3252">
                  <c:v>270.96666666666664</c:v>
                </c:pt>
                <c:pt idx="3253">
                  <c:v>271.05</c:v>
                </c:pt>
                <c:pt idx="3254">
                  <c:v>271.13333333333333</c:v>
                </c:pt>
                <c:pt idx="3255">
                  <c:v>271.21666666666664</c:v>
                </c:pt>
                <c:pt idx="3256">
                  <c:v>271.3</c:v>
                </c:pt>
                <c:pt idx="3257">
                  <c:v>271.38333333333333</c:v>
                </c:pt>
                <c:pt idx="3258">
                  <c:v>271.46666666666664</c:v>
                </c:pt>
                <c:pt idx="3259">
                  <c:v>271.55</c:v>
                </c:pt>
                <c:pt idx="3260">
                  <c:v>271.63333333333333</c:v>
                </c:pt>
                <c:pt idx="3261">
                  <c:v>271.71666666666664</c:v>
                </c:pt>
                <c:pt idx="3262">
                  <c:v>271.8</c:v>
                </c:pt>
                <c:pt idx="3263">
                  <c:v>271.88333333333333</c:v>
                </c:pt>
                <c:pt idx="3264">
                  <c:v>271.96666666666664</c:v>
                </c:pt>
                <c:pt idx="3265">
                  <c:v>272.05</c:v>
                </c:pt>
                <c:pt idx="3266">
                  <c:v>272.13333333333333</c:v>
                </c:pt>
                <c:pt idx="3267">
                  <c:v>272.21666666666664</c:v>
                </c:pt>
                <c:pt idx="3268">
                  <c:v>272.3</c:v>
                </c:pt>
                <c:pt idx="3269">
                  <c:v>272.38333333333333</c:v>
                </c:pt>
                <c:pt idx="3270">
                  <c:v>272.46666666666664</c:v>
                </c:pt>
                <c:pt idx="3271">
                  <c:v>272.55</c:v>
                </c:pt>
                <c:pt idx="3272">
                  <c:v>272.63333333333333</c:v>
                </c:pt>
                <c:pt idx="3273">
                  <c:v>272.71666666666664</c:v>
                </c:pt>
                <c:pt idx="3274">
                  <c:v>272.8</c:v>
                </c:pt>
                <c:pt idx="3275">
                  <c:v>272.88333333333333</c:v>
                </c:pt>
                <c:pt idx="3276">
                  <c:v>272.96666666666664</c:v>
                </c:pt>
                <c:pt idx="3277">
                  <c:v>273.05</c:v>
                </c:pt>
                <c:pt idx="3278">
                  <c:v>273.13333333333333</c:v>
                </c:pt>
                <c:pt idx="3279">
                  <c:v>273.21666666666664</c:v>
                </c:pt>
                <c:pt idx="3280">
                  <c:v>273.3</c:v>
                </c:pt>
                <c:pt idx="3281">
                  <c:v>273.38333333333333</c:v>
                </c:pt>
                <c:pt idx="3282">
                  <c:v>273.46666666666664</c:v>
                </c:pt>
                <c:pt idx="3283">
                  <c:v>273.55</c:v>
                </c:pt>
                <c:pt idx="3284">
                  <c:v>273.63333333333333</c:v>
                </c:pt>
                <c:pt idx="3285">
                  <c:v>273.71666666666664</c:v>
                </c:pt>
                <c:pt idx="3286">
                  <c:v>273.8</c:v>
                </c:pt>
                <c:pt idx="3287">
                  <c:v>273.88333333333333</c:v>
                </c:pt>
                <c:pt idx="3288">
                  <c:v>273.96666666666664</c:v>
                </c:pt>
                <c:pt idx="3289">
                  <c:v>274.05</c:v>
                </c:pt>
                <c:pt idx="3290">
                  <c:v>274.13333333333333</c:v>
                </c:pt>
                <c:pt idx="3291">
                  <c:v>274.21666666666664</c:v>
                </c:pt>
                <c:pt idx="3292">
                  <c:v>274.3</c:v>
                </c:pt>
                <c:pt idx="3293">
                  <c:v>274.38333333333333</c:v>
                </c:pt>
                <c:pt idx="3294">
                  <c:v>274.46666666666664</c:v>
                </c:pt>
                <c:pt idx="3295">
                  <c:v>274.55</c:v>
                </c:pt>
                <c:pt idx="3296">
                  <c:v>274.63333333333333</c:v>
                </c:pt>
                <c:pt idx="3297">
                  <c:v>274.71666666666664</c:v>
                </c:pt>
                <c:pt idx="3298">
                  <c:v>274.8</c:v>
                </c:pt>
                <c:pt idx="3299">
                  <c:v>274.88333333333333</c:v>
                </c:pt>
                <c:pt idx="3300">
                  <c:v>274.96666666666664</c:v>
                </c:pt>
                <c:pt idx="3301">
                  <c:v>275.05</c:v>
                </c:pt>
                <c:pt idx="3302">
                  <c:v>275.13333333333333</c:v>
                </c:pt>
                <c:pt idx="3303">
                  <c:v>275.21666666666664</c:v>
                </c:pt>
                <c:pt idx="3304">
                  <c:v>275.3</c:v>
                </c:pt>
                <c:pt idx="3305">
                  <c:v>275.38333333333333</c:v>
                </c:pt>
                <c:pt idx="3306">
                  <c:v>275.46666666666664</c:v>
                </c:pt>
                <c:pt idx="3307">
                  <c:v>275.55</c:v>
                </c:pt>
                <c:pt idx="3308">
                  <c:v>275.63333333333333</c:v>
                </c:pt>
                <c:pt idx="3309">
                  <c:v>275.71666666666664</c:v>
                </c:pt>
                <c:pt idx="3310">
                  <c:v>275.8</c:v>
                </c:pt>
                <c:pt idx="3311">
                  <c:v>275.88333333333333</c:v>
                </c:pt>
                <c:pt idx="3312">
                  <c:v>275.96666666666664</c:v>
                </c:pt>
                <c:pt idx="3313">
                  <c:v>276.05</c:v>
                </c:pt>
                <c:pt idx="3314">
                  <c:v>276.13333333333333</c:v>
                </c:pt>
                <c:pt idx="3315">
                  <c:v>276.21666666666664</c:v>
                </c:pt>
                <c:pt idx="3316">
                  <c:v>276.3</c:v>
                </c:pt>
                <c:pt idx="3317">
                  <c:v>276.38333333333333</c:v>
                </c:pt>
                <c:pt idx="3318">
                  <c:v>276.46666666666664</c:v>
                </c:pt>
                <c:pt idx="3319">
                  <c:v>276.55</c:v>
                </c:pt>
                <c:pt idx="3320">
                  <c:v>276.63333333333333</c:v>
                </c:pt>
                <c:pt idx="3321">
                  <c:v>276.71666666666664</c:v>
                </c:pt>
                <c:pt idx="3322">
                  <c:v>276.8</c:v>
                </c:pt>
                <c:pt idx="3323">
                  <c:v>276.88333333333333</c:v>
                </c:pt>
                <c:pt idx="3324">
                  <c:v>276.96666666666664</c:v>
                </c:pt>
                <c:pt idx="3325">
                  <c:v>277.05</c:v>
                </c:pt>
                <c:pt idx="3326">
                  <c:v>277.13333333333333</c:v>
                </c:pt>
                <c:pt idx="3327">
                  <c:v>277.21666666666664</c:v>
                </c:pt>
                <c:pt idx="3328">
                  <c:v>277.3</c:v>
                </c:pt>
                <c:pt idx="3329">
                  <c:v>277.38333333333333</c:v>
                </c:pt>
                <c:pt idx="3330">
                  <c:v>277.46666666666664</c:v>
                </c:pt>
                <c:pt idx="3331">
                  <c:v>277.55</c:v>
                </c:pt>
                <c:pt idx="3332">
                  <c:v>277.63333333333333</c:v>
                </c:pt>
                <c:pt idx="3333">
                  <c:v>277.71666666666664</c:v>
                </c:pt>
                <c:pt idx="3334">
                  <c:v>277.8</c:v>
                </c:pt>
                <c:pt idx="3335">
                  <c:v>277.88333333333333</c:v>
                </c:pt>
                <c:pt idx="3336">
                  <c:v>277.96666666666664</c:v>
                </c:pt>
                <c:pt idx="3337">
                  <c:v>278.05</c:v>
                </c:pt>
                <c:pt idx="3338">
                  <c:v>278.13333333333333</c:v>
                </c:pt>
                <c:pt idx="3339">
                  <c:v>278.21666666666664</c:v>
                </c:pt>
                <c:pt idx="3340">
                  <c:v>278.3</c:v>
                </c:pt>
                <c:pt idx="3341">
                  <c:v>278.38333333333333</c:v>
                </c:pt>
                <c:pt idx="3342">
                  <c:v>278.46666666666664</c:v>
                </c:pt>
                <c:pt idx="3343">
                  <c:v>278.55</c:v>
                </c:pt>
                <c:pt idx="3344">
                  <c:v>278.63333333333333</c:v>
                </c:pt>
                <c:pt idx="3345">
                  <c:v>278.71666666666664</c:v>
                </c:pt>
                <c:pt idx="3346">
                  <c:v>278.8</c:v>
                </c:pt>
                <c:pt idx="3347">
                  <c:v>278.88333333333333</c:v>
                </c:pt>
                <c:pt idx="3348">
                  <c:v>278.96666666666664</c:v>
                </c:pt>
                <c:pt idx="3349">
                  <c:v>279.05</c:v>
                </c:pt>
                <c:pt idx="3350">
                  <c:v>279.13333333333333</c:v>
                </c:pt>
                <c:pt idx="3351">
                  <c:v>279.21666666666664</c:v>
                </c:pt>
                <c:pt idx="3352">
                  <c:v>279.3</c:v>
                </c:pt>
                <c:pt idx="3353">
                  <c:v>279.38333333333333</c:v>
                </c:pt>
                <c:pt idx="3354">
                  <c:v>279.46666666666664</c:v>
                </c:pt>
                <c:pt idx="3355">
                  <c:v>279.55</c:v>
                </c:pt>
                <c:pt idx="3356">
                  <c:v>279.63333333333333</c:v>
                </c:pt>
                <c:pt idx="3357">
                  <c:v>279.71666666666664</c:v>
                </c:pt>
                <c:pt idx="3358">
                  <c:v>279.8</c:v>
                </c:pt>
                <c:pt idx="3359">
                  <c:v>279.88333333333333</c:v>
                </c:pt>
                <c:pt idx="3360">
                  <c:v>279.96666666666664</c:v>
                </c:pt>
                <c:pt idx="3361">
                  <c:v>280.05</c:v>
                </c:pt>
                <c:pt idx="3362">
                  <c:v>280.13333333333333</c:v>
                </c:pt>
                <c:pt idx="3363">
                  <c:v>280.21666666666664</c:v>
                </c:pt>
                <c:pt idx="3364">
                  <c:v>280.3</c:v>
                </c:pt>
                <c:pt idx="3365">
                  <c:v>280.38333333333333</c:v>
                </c:pt>
                <c:pt idx="3366">
                  <c:v>280.46666666666664</c:v>
                </c:pt>
                <c:pt idx="3367">
                  <c:v>280.55</c:v>
                </c:pt>
                <c:pt idx="3368">
                  <c:v>280.63333333333333</c:v>
                </c:pt>
                <c:pt idx="3369">
                  <c:v>280.71666666666664</c:v>
                </c:pt>
                <c:pt idx="3370">
                  <c:v>280.8</c:v>
                </c:pt>
                <c:pt idx="3371">
                  <c:v>280.88333333333333</c:v>
                </c:pt>
                <c:pt idx="3372">
                  <c:v>280.96666666666664</c:v>
                </c:pt>
                <c:pt idx="3373">
                  <c:v>281.05</c:v>
                </c:pt>
                <c:pt idx="3374">
                  <c:v>281.13333333333333</c:v>
                </c:pt>
                <c:pt idx="3375">
                  <c:v>281.21666666666664</c:v>
                </c:pt>
                <c:pt idx="3376">
                  <c:v>281.3</c:v>
                </c:pt>
                <c:pt idx="3377">
                  <c:v>281.38333333333333</c:v>
                </c:pt>
                <c:pt idx="3378">
                  <c:v>281.46666666666664</c:v>
                </c:pt>
                <c:pt idx="3379">
                  <c:v>281.55</c:v>
                </c:pt>
                <c:pt idx="3380">
                  <c:v>281.63333333333333</c:v>
                </c:pt>
                <c:pt idx="3381">
                  <c:v>281.71666666666664</c:v>
                </c:pt>
                <c:pt idx="3382">
                  <c:v>281.8</c:v>
                </c:pt>
                <c:pt idx="3383">
                  <c:v>281.88333333333333</c:v>
                </c:pt>
                <c:pt idx="3384">
                  <c:v>281.96666666666664</c:v>
                </c:pt>
                <c:pt idx="3385">
                  <c:v>282.05</c:v>
                </c:pt>
                <c:pt idx="3386">
                  <c:v>282.13333333333333</c:v>
                </c:pt>
                <c:pt idx="3387">
                  <c:v>282.21666666666664</c:v>
                </c:pt>
                <c:pt idx="3388">
                  <c:v>282.3</c:v>
                </c:pt>
                <c:pt idx="3389">
                  <c:v>282.38333333333333</c:v>
                </c:pt>
                <c:pt idx="3390">
                  <c:v>282.46666666666664</c:v>
                </c:pt>
                <c:pt idx="3391">
                  <c:v>282.55</c:v>
                </c:pt>
                <c:pt idx="3392">
                  <c:v>282.63333333333333</c:v>
                </c:pt>
                <c:pt idx="3393">
                  <c:v>282.71666666666664</c:v>
                </c:pt>
                <c:pt idx="3394">
                  <c:v>282.8</c:v>
                </c:pt>
                <c:pt idx="3395">
                  <c:v>282.88333333333333</c:v>
                </c:pt>
                <c:pt idx="3396">
                  <c:v>282.96666666666664</c:v>
                </c:pt>
                <c:pt idx="3397">
                  <c:v>283.05</c:v>
                </c:pt>
                <c:pt idx="3398">
                  <c:v>283.13333333333333</c:v>
                </c:pt>
                <c:pt idx="3399">
                  <c:v>283.21666666666664</c:v>
                </c:pt>
                <c:pt idx="3400">
                  <c:v>283.3</c:v>
                </c:pt>
                <c:pt idx="3401">
                  <c:v>283.38333333333333</c:v>
                </c:pt>
                <c:pt idx="3402">
                  <c:v>283.46666666666664</c:v>
                </c:pt>
                <c:pt idx="3403">
                  <c:v>283.55</c:v>
                </c:pt>
                <c:pt idx="3404">
                  <c:v>283.63333333333333</c:v>
                </c:pt>
                <c:pt idx="3405">
                  <c:v>283.71666666666664</c:v>
                </c:pt>
                <c:pt idx="3406">
                  <c:v>283.8</c:v>
                </c:pt>
                <c:pt idx="3407">
                  <c:v>283.88333333333333</c:v>
                </c:pt>
                <c:pt idx="3408">
                  <c:v>283.96666666666664</c:v>
                </c:pt>
                <c:pt idx="3409">
                  <c:v>284.05</c:v>
                </c:pt>
                <c:pt idx="3410">
                  <c:v>284.13333333333333</c:v>
                </c:pt>
                <c:pt idx="3411">
                  <c:v>284.21666666666664</c:v>
                </c:pt>
                <c:pt idx="3412">
                  <c:v>284.3</c:v>
                </c:pt>
                <c:pt idx="3413">
                  <c:v>284.38333333333333</c:v>
                </c:pt>
                <c:pt idx="3414">
                  <c:v>284.46666666666664</c:v>
                </c:pt>
                <c:pt idx="3415">
                  <c:v>284.55</c:v>
                </c:pt>
                <c:pt idx="3416">
                  <c:v>284.63333333333333</c:v>
                </c:pt>
                <c:pt idx="3417">
                  <c:v>284.71666666666664</c:v>
                </c:pt>
                <c:pt idx="3418">
                  <c:v>284.8</c:v>
                </c:pt>
                <c:pt idx="3419">
                  <c:v>284.88333333333333</c:v>
                </c:pt>
                <c:pt idx="3420">
                  <c:v>284.96666666666664</c:v>
                </c:pt>
                <c:pt idx="3421">
                  <c:v>285.05</c:v>
                </c:pt>
                <c:pt idx="3422">
                  <c:v>285.13333333333333</c:v>
                </c:pt>
                <c:pt idx="3423">
                  <c:v>285.21666666666664</c:v>
                </c:pt>
                <c:pt idx="3424">
                  <c:v>285.3</c:v>
                </c:pt>
                <c:pt idx="3425">
                  <c:v>285.38333333333333</c:v>
                </c:pt>
                <c:pt idx="3426">
                  <c:v>285.46666666666664</c:v>
                </c:pt>
                <c:pt idx="3427">
                  <c:v>285.55</c:v>
                </c:pt>
                <c:pt idx="3428">
                  <c:v>285.63333333333333</c:v>
                </c:pt>
                <c:pt idx="3429">
                  <c:v>285.71666666666664</c:v>
                </c:pt>
                <c:pt idx="3430">
                  <c:v>285.8</c:v>
                </c:pt>
                <c:pt idx="3431">
                  <c:v>285.88333333333333</c:v>
                </c:pt>
                <c:pt idx="3432">
                  <c:v>285.96666666666664</c:v>
                </c:pt>
                <c:pt idx="3433">
                  <c:v>286.05</c:v>
                </c:pt>
                <c:pt idx="3434">
                  <c:v>286.13333333333333</c:v>
                </c:pt>
                <c:pt idx="3435">
                  <c:v>286.21666666666664</c:v>
                </c:pt>
                <c:pt idx="3436">
                  <c:v>286.3</c:v>
                </c:pt>
                <c:pt idx="3437">
                  <c:v>286.38333333333333</c:v>
                </c:pt>
                <c:pt idx="3438">
                  <c:v>286.46666666666664</c:v>
                </c:pt>
                <c:pt idx="3439">
                  <c:v>286.55</c:v>
                </c:pt>
                <c:pt idx="3440">
                  <c:v>286.63333333333333</c:v>
                </c:pt>
                <c:pt idx="3441">
                  <c:v>286.71666666666664</c:v>
                </c:pt>
                <c:pt idx="3442">
                  <c:v>286.8</c:v>
                </c:pt>
                <c:pt idx="3443">
                  <c:v>286.88333333333333</c:v>
                </c:pt>
                <c:pt idx="3444">
                  <c:v>286.96666666666664</c:v>
                </c:pt>
                <c:pt idx="3445">
                  <c:v>287.05</c:v>
                </c:pt>
                <c:pt idx="3446">
                  <c:v>287.13333333333333</c:v>
                </c:pt>
                <c:pt idx="3447">
                  <c:v>287.21666666666664</c:v>
                </c:pt>
                <c:pt idx="3448">
                  <c:v>287.3</c:v>
                </c:pt>
                <c:pt idx="3449">
                  <c:v>287.38333333333333</c:v>
                </c:pt>
                <c:pt idx="3450">
                  <c:v>287.46666666666664</c:v>
                </c:pt>
                <c:pt idx="3451">
                  <c:v>287.55</c:v>
                </c:pt>
                <c:pt idx="3452">
                  <c:v>287.63333333333333</c:v>
                </c:pt>
                <c:pt idx="3453">
                  <c:v>287.71666666666664</c:v>
                </c:pt>
                <c:pt idx="3454">
                  <c:v>287.8</c:v>
                </c:pt>
                <c:pt idx="3455">
                  <c:v>287.88333333333333</c:v>
                </c:pt>
                <c:pt idx="3456">
                  <c:v>287.96666666666664</c:v>
                </c:pt>
                <c:pt idx="3457">
                  <c:v>288.05</c:v>
                </c:pt>
                <c:pt idx="3458">
                  <c:v>288.13333333333333</c:v>
                </c:pt>
                <c:pt idx="3459">
                  <c:v>288.21666666666664</c:v>
                </c:pt>
                <c:pt idx="3460">
                  <c:v>288.3</c:v>
                </c:pt>
                <c:pt idx="3461">
                  <c:v>288.38333333333333</c:v>
                </c:pt>
                <c:pt idx="3462">
                  <c:v>288.46666666666664</c:v>
                </c:pt>
                <c:pt idx="3463">
                  <c:v>288.55</c:v>
                </c:pt>
                <c:pt idx="3464">
                  <c:v>288.63333333333333</c:v>
                </c:pt>
                <c:pt idx="3465">
                  <c:v>288.71666666666664</c:v>
                </c:pt>
                <c:pt idx="3466">
                  <c:v>288.8</c:v>
                </c:pt>
                <c:pt idx="3467">
                  <c:v>288.88333333333333</c:v>
                </c:pt>
                <c:pt idx="3468">
                  <c:v>288.96666666666664</c:v>
                </c:pt>
                <c:pt idx="3469">
                  <c:v>289.05</c:v>
                </c:pt>
                <c:pt idx="3470">
                  <c:v>289.13333333333333</c:v>
                </c:pt>
                <c:pt idx="3471">
                  <c:v>289.21666666666664</c:v>
                </c:pt>
                <c:pt idx="3472">
                  <c:v>289.3</c:v>
                </c:pt>
                <c:pt idx="3473">
                  <c:v>289.38333333333333</c:v>
                </c:pt>
                <c:pt idx="3474">
                  <c:v>289.46666666666664</c:v>
                </c:pt>
                <c:pt idx="3475">
                  <c:v>289.55</c:v>
                </c:pt>
                <c:pt idx="3476">
                  <c:v>289.63333333333333</c:v>
                </c:pt>
                <c:pt idx="3477">
                  <c:v>289.71666666666664</c:v>
                </c:pt>
                <c:pt idx="3478">
                  <c:v>289.8</c:v>
                </c:pt>
                <c:pt idx="3479">
                  <c:v>289.88333333333333</c:v>
                </c:pt>
                <c:pt idx="3480">
                  <c:v>289.96666666666664</c:v>
                </c:pt>
                <c:pt idx="3481">
                  <c:v>290.05</c:v>
                </c:pt>
                <c:pt idx="3482">
                  <c:v>290.13333333333333</c:v>
                </c:pt>
                <c:pt idx="3483">
                  <c:v>290.21666666666664</c:v>
                </c:pt>
                <c:pt idx="3484">
                  <c:v>290.3</c:v>
                </c:pt>
                <c:pt idx="3485">
                  <c:v>290.38333333333333</c:v>
                </c:pt>
                <c:pt idx="3486">
                  <c:v>290.46666666666664</c:v>
                </c:pt>
                <c:pt idx="3487">
                  <c:v>290.55</c:v>
                </c:pt>
                <c:pt idx="3488">
                  <c:v>290.63333333333333</c:v>
                </c:pt>
                <c:pt idx="3489">
                  <c:v>290.71666666666664</c:v>
                </c:pt>
                <c:pt idx="3490">
                  <c:v>290.8</c:v>
                </c:pt>
                <c:pt idx="3491">
                  <c:v>290.88333333333333</c:v>
                </c:pt>
                <c:pt idx="3492">
                  <c:v>290.96666666666664</c:v>
                </c:pt>
                <c:pt idx="3493">
                  <c:v>291.05</c:v>
                </c:pt>
                <c:pt idx="3494">
                  <c:v>291.13333333333333</c:v>
                </c:pt>
                <c:pt idx="3495">
                  <c:v>291.21666666666664</c:v>
                </c:pt>
                <c:pt idx="3496">
                  <c:v>291.3</c:v>
                </c:pt>
                <c:pt idx="3497">
                  <c:v>291.38333333333333</c:v>
                </c:pt>
                <c:pt idx="3498">
                  <c:v>291.46666666666664</c:v>
                </c:pt>
                <c:pt idx="3499">
                  <c:v>291.55</c:v>
                </c:pt>
                <c:pt idx="3500">
                  <c:v>291.63333333333333</c:v>
                </c:pt>
                <c:pt idx="3501">
                  <c:v>291.71666666666664</c:v>
                </c:pt>
                <c:pt idx="3502">
                  <c:v>291.8</c:v>
                </c:pt>
                <c:pt idx="3503">
                  <c:v>291.88333333333333</c:v>
                </c:pt>
                <c:pt idx="3504">
                  <c:v>291.96666666666664</c:v>
                </c:pt>
                <c:pt idx="3505">
                  <c:v>292.05</c:v>
                </c:pt>
                <c:pt idx="3506">
                  <c:v>292.13333333333333</c:v>
                </c:pt>
                <c:pt idx="3507">
                  <c:v>292.21666666666664</c:v>
                </c:pt>
                <c:pt idx="3508">
                  <c:v>292.3</c:v>
                </c:pt>
                <c:pt idx="3509">
                  <c:v>292.38333333333333</c:v>
                </c:pt>
                <c:pt idx="3510">
                  <c:v>292.46666666666664</c:v>
                </c:pt>
                <c:pt idx="3511">
                  <c:v>292.55</c:v>
                </c:pt>
                <c:pt idx="3512">
                  <c:v>292.63333333333333</c:v>
                </c:pt>
                <c:pt idx="3513">
                  <c:v>292.71666666666664</c:v>
                </c:pt>
                <c:pt idx="3514">
                  <c:v>292.8</c:v>
                </c:pt>
                <c:pt idx="3515">
                  <c:v>292.88333333333333</c:v>
                </c:pt>
                <c:pt idx="3516">
                  <c:v>292.96666666666664</c:v>
                </c:pt>
                <c:pt idx="3517">
                  <c:v>293.05</c:v>
                </c:pt>
                <c:pt idx="3518">
                  <c:v>293.13333333333333</c:v>
                </c:pt>
                <c:pt idx="3519">
                  <c:v>293.21666666666664</c:v>
                </c:pt>
                <c:pt idx="3520">
                  <c:v>293.3</c:v>
                </c:pt>
                <c:pt idx="3521">
                  <c:v>293.38333333333333</c:v>
                </c:pt>
                <c:pt idx="3522">
                  <c:v>293.46666666666664</c:v>
                </c:pt>
                <c:pt idx="3523">
                  <c:v>293.55</c:v>
                </c:pt>
                <c:pt idx="3524">
                  <c:v>293.63333333333333</c:v>
                </c:pt>
                <c:pt idx="3525">
                  <c:v>293.71666666666664</c:v>
                </c:pt>
                <c:pt idx="3526">
                  <c:v>293.8</c:v>
                </c:pt>
                <c:pt idx="3527">
                  <c:v>293.88333333333333</c:v>
                </c:pt>
                <c:pt idx="3528">
                  <c:v>293.96666666666664</c:v>
                </c:pt>
                <c:pt idx="3529">
                  <c:v>294.05</c:v>
                </c:pt>
                <c:pt idx="3530">
                  <c:v>294.13333333333333</c:v>
                </c:pt>
                <c:pt idx="3531">
                  <c:v>294.21666666666664</c:v>
                </c:pt>
                <c:pt idx="3532">
                  <c:v>294.3</c:v>
                </c:pt>
                <c:pt idx="3533">
                  <c:v>294.38333333333333</c:v>
                </c:pt>
                <c:pt idx="3534">
                  <c:v>294.46666666666664</c:v>
                </c:pt>
                <c:pt idx="3535">
                  <c:v>294.55</c:v>
                </c:pt>
                <c:pt idx="3536">
                  <c:v>294.63333333333333</c:v>
                </c:pt>
                <c:pt idx="3537">
                  <c:v>294.71666666666664</c:v>
                </c:pt>
                <c:pt idx="3538">
                  <c:v>294.8</c:v>
                </c:pt>
                <c:pt idx="3539">
                  <c:v>294.88333333333333</c:v>
                </c:pt>
                <c:pt idx="3540">
                  <c:v>294.96666666666664</c:v>
                </c:pt>
                <c:pt idx="3541">
                  <c:v>295.05</c:v>
                </c:pt>
                <c:pt idx="3542">
                  <c:v>295.13333333333333</c:v>
                </c:pt>
                <c:pt idx="3543">
                  <c:v>295.21666666666664</c:v>
                </c:pt>
                <c:pt idx="3544">
                  <c:v>295.3</c:v>
                </c:pt>
                <c:pt idx="3545">
                  <c:v>295.38333333333333</c:v>
                </c:pt>
                <c:pt idx="3546">
                  <c:v>295.46666666666664</c:v>
                </c:pt>
                <c:pt idx="3547">
                  <c:v>295.55</c:v>
                </c:pt>
                <c:pt idx="3548">
                  <c:v>295.63333333333333</c:v>
                </c:pt>
                <c:pt idx="3549">
                  <c:v>295.71666666666664</c:v>
                </c:pt>
                <c:pt idx="3550">
                  <c:v>295.8</c:v>
                </c:pt>
                <c:pt idx="3551">
                  <c:v>295.88333333333333</c:v>
                </c:pt>
                <c:pt idx="3552">
                  <c:v>295.96666666666664</c:v>
                </c:pt>
                <c:pt idx="3553">
                  <c:v>296.05</c:v>
                </c:pt>
                <c:pt idx="3554">
                  <c:v>296.13333333333333</c:v>
                </c:pt>
                <c:pt idx="3555">
                  <c:v>296.21666666666664</c:v>
                </c:pt>
                <c:pt idx="3556">
                  <c:v>296.3</c:v>
                </c:pt>
                <c:pt idx="3557">
                  <c:v>296.38333333333333</c:v>
                </c:pt>
                <c:pt idx="3558">
                  <c:v>296.46666666666664</c:v>
                </c:pt>
                <c:pt idx="3559">
                  <c:v>296.55</c:v>
                </c:pt>
                <c:pt idx="3560">
                  <c:v>296.63333333333333</c:v>
                </c:pt>
                <c:pt idx="3561">
                  <c:v>296.71666666666664</c:v>
                </c:pt>
                <c:pt idx="3562">
                  <c:v>296.8</c:v>
                </c:pt>
                <c:pt idx="3563">
                  <c:v>296.88333333333333</c:v>
                </c:pt>
                <c:pt idx="3564">
                  <c:v>296.96666666666664</c:v>
                </c:pt>
                <c:pt idx="3565">
                  <c:v>297.05</c:v>
                </c:pt>
                <c:pt idx="3566">
                  <c:v>297.13333333333333</c:v>
                </c:pt>
                <c:pt idx="3567">
                  <c:v>297.21666666666664</c:v>
                </c:pt>
                <c:pt idx="3568">
                  <c:v>297.3</c:v>
                </c:pt>
                <c:pt idx="3569">
                  <c:v>297.38333333333333</c:v>
                </c:pt>
                <c:pt idx="3570">
                  <c:v>297.46666666666664</c:v>
                </c:pt>
                <c:pt idx="3571">
                  <c:v>297.55</c:v>
                </c:pt>
                <c:pt idx="3572">
                  <c:v>297.63333333333333</c:v>
                </c:pt>
                <c:pt idx="3573">
                  <c:v>297.71666666666664</c:v>
                </c:pt>
                <c:pt idx="3574">
                  <c:v>297.8</c:v>
                </c:pt>
                <c:pt idx="3575">
                  <c:v>297.88333333333333</c:v>
                </c:pt>
                <c:pt idx="3576">
                  <c:v>297.96666666666664</c:v>
                </c:pt>
                <c:pt idx="3577">
                  <c:v>298.05</c:v>
                </c:pt>
                <c:pt idx="3578">
                  <c:v>298.13333333333333</c:v>
                </c:pt>
                <c:pt idx="3579">
                  <c:v>298.21666666666664</c:v>
                </c:pt>
                <c:pt idx="3580">
                  <c:v>298.3</c:v>
                </c:pt>
                <c:pt idx="3581">
                  <c:v>298.38333333333333</c:v>
                </c:pt>
                <c:pt idx="3582">
                  <c:v>298.46666666666664</c:v>
                </c:pt>
                <c:pt idx="3583">
                  <c:v>298.55</c:v>
                </c:pt>
                <c:pt idx="3584">
                  <c:v>298.63333333333333</c:v>
                </c:pt>
                <c:pt idx="3585">
                  <c:v>298.71666666666664</c:v>
                </c:pt>
                <c:pt idx="3586">
                  <c:v>298.8</c:v>
                </c:pt>
                <c:pt idx="3587">
                  <c:v>298.88333333333333</c:v>
                </c:pt>
                <c:pt idx="3588">
                  <c:v>298.96666666666664</c:v>
                </c:pt>
                <c:pt idx="3589">
                  <c:v>299.05</c:v>
                </c:pt>
                <c:pt idx="3590">
                  <c:v>299.13333333333333</c:v>
                </c:pt>
                <c:pt idx="3591">
                  <c:v>299.21666666666664</c:v>
                </c:pt>
                <c:pt idx="3592">
                  <c:v>299.3</c:v>
                </c:pt>
                <c:pt idx="3593">
                  <c:v>299.38333333333333</c:v>
                </c:pt>
                <c:pt idx="3594">
                  <c:v>299.46666666666664</c:v>
                </c:pt>
                <c:pt idx="3595">
                  <c:v>299.55</c:v>
                </c:pt>
                <c:pt idx="3596">
                  <c:v>299.63333333333333</c:v>
                </c:pt>
                <c:pt idx="3597">
                  <c:v>299.71666666666664</c:v>
                </c:pt>
                <c:pt idx="3598">
                  <c:v>299.8</c:v>
                </c:pt>
                <c:pt idx="3599">
                  <c:v>299.88333333333333</c:v>
                </c:pt>
                <c:pt idx="3600">
                  <c:v>299.96666666666664</c:v>
                </c:pt>
                <c:pt idx="3601">
                  <c:v>300.05</c:v>
                </c:pt>
                <c:pt idx="3602">
                  <c:v>300.13333333333333</c:v>
                </c:pt>
                <c:pt idx="3603">
                  <c:v>300.21666666666664</c:v>
                </c:pt>
                <c:pt idx="3604">
                  <c:v>300.3</c:v>
                </c:pt>
                <c:pt idx="3605">
                  <c:v>300.38333333333333</c:v>
                </c:pt>
                <c:pt idx="3606">
                  <c:v>300.46666666666664</c:v>
                </c:pt>
                <c:pt idx="3607">
                  <c:v>300.55</c:v>
                </c:pt>
                <c:pt idx="3608">
                  <c:v>300.63333333333333</c:v>
                </c:pt>
                <c:pt idx="3609">
                  <c:v>300.71666666666664</c:v>
                </c:pt>
                <c:pt idx="3610">
                  <c:v>300.8</c:v>
                </c:pt>
                <c:pt idx="3611">
                  <c:v>300.88333333333333</c:v>
                </c:pt>
                <c:pt idx="3612">
                  <c:v>300.96666666666664</c:v>
                </c:pt>
                <c:pt idx="3613">
                  <c:v>301.05</c:v>
                </c:pt>
                <c:pt idx="3614">
                  <c:v>301.13333333333333</c:v>
                </c:pt>
                <c:pt idx="3615">
                  <c:v>301.21666666666664</c:v>
                </c:pt>
                <c:pt idx="3616">
                  <c:v>301.3</c:v>
                </c:pt>
                <c:pt idx="3617">
                  <c:v>301.375</c:v>
                </c:pt>
                <c:pt idx="3618">
                  <c:v>301.45833333333331</c:v>
                </c:pt>
                <c:pt idx="3619">
                  <c:v>301.54166666666669</c:v>
                </c:pt>
                <c:pt idx="3620">
                  <c:v>301.625</c:v>
                </c:pt>
                <c:pt idx="3621">
                  <c:v>301.70833333333331</c:v>
                </c:pt>
                <c:pt idx="3622">
                  <c:v>301.79166666666669</c:v>
                </c:pt>
                <c:pt idx="3623">
                  <c:v>301.875</c:v>
                </c:pt>
                <c:pt idx="3624">
                  <c:v>301.95833333333331</c:v>
                </c:pt>
                <c:pt idx="3625">
                  <c:v>302.04166666666669</c:v>
                </c:pt>
                <c:pt idx="3626">
                  <c:v>302.125</c:v>
                </c:pt>
                <c:pt idx="3627">
                  <c:v>302.20833333333331</c:v>
                </c:pt>
                <c:pt idx="3628">
                  <c:v>302.29166666666669</c:v>
                </c:pt>
                <c:pt idx="3629">
                  <c:v>302.375</c:v>
                </c:pt>
                <c:pt idx="3630">
                  <c:v>302.45833333333331</c:v>
                </c:pt>
                <c:pt idx="3631">
                  <c:v>302.54166666666669</c:v>
                </c:pt>
                <c:pt idx="3632">
                  <c:v>302.625</c:v>
                </c:pt>
                <c:pt idx="3633">
                  <c:v>302.70833333333331</c:v>
                </c:pt>
                <c:pt idx="3634">
                  <c:v>302.79166666666669</c:v>
                </c:pt>
                <c:pt idx="3635">
                  <c:v>302.875</c:v>
                </c:pt>
                <c:pt idx="3636">
                  <c:v>302.95833333333331</c:v>
                </c:pt>
                <c:pt idx="3637">
                  <c:v>303.04166666666669</c:v>
                </c:pt>
                <c:pt idx="3638">
                  <c:v>303.125</c:v>
                </c:pt>
                <c:pt idx="3639">
                  <c:v>303.20833333333331</c:v>
                </c:pt>
                <c:pt idx="3640">
                  <c:v>303.29166666666669</c:v>
                </c:pt>
                <c:pt idx="3641">
                  <c:v>303.375</c:v>
                </c:pt>
                <c:pt idx="3642">
                  <c:v>303.45833333333331</c:v>
                </c:pt>
                <c:pt idx="3643">
                  <c:v>303.54166666666669</c:v>
                </c:pt>
                <c:pt idx="3644">
                  <c:v>303.625</c:v>
                </c:pt>
                <c:pt idx="3645">
                  <c:v>303.70833333333331</c:v>
                </c:pt>
                <c:pt idx="3646">
                  <c:v>303.79166666666669</c:v>
                </c:pt>
                <c:pt idx="3647">
                  <c:v>303.875</c:v>
                </c:pt>
                <c:pt idx="3648">
                  <c:v>303.95833333333331</c:v>
                </c:pt>
                <c:pt idx="3649">
                  <c:v>304.04166666666669</c:v>
                </c:pt>
                <c:pt idx="3650">
                  <c:v>304.125</c:v>
                </c:pt>
                <c:pt idx="3651">
                  <c:v>304.20833333333331</c:v>
                </c:pt>
                <c:pt idx="3652">
                  <c:v>304.29166666666669</c:v>
                </c:pt>
                <c:pt idx="3653">
                  <c:v>304.375</c:v>
                </c:pt>
                <c:pt idx="3654">
                  <c:v>304.45833333333331</c:v>
                </c:pt>
                <c:pt idx="3655">
                  <c:v>304.54166666666669</c:v>
                </c:pt>
                <c:pt idx="3656">
                  <c:v>304.625</c:v>
                </c:pt>
                <c:pt idx="3657">
                  <c:v>304.70833333333331</c:v>
                </c:pt>
                <c:pt idx="3658">
                  <c:v>304.79166666666669</c:v>
                </c:pt>
                <c:pt idx="3659">
                  <c:v>304.875</c:v>
                </c:pt>
                <c:pt idx="3660">
                  <c:v>304.95833333333331</c:v>
                </c:pt>
                <c:pt idx="3661">
                  <c:v>305.04166666666669</c:v>
                </c:pt>
                <c:pt idx="3662">
                  <c:v>305.125</c:v>
                </c:pt>
                <c:pt idx="3663">
                  <c:v>305.20833333333331</c:v>
                </c:pt>
                <c:pt idx="3664">
                  <c:v>305.29166666666669</c:v>
                </c:pt>
                <c:pt idx="3665">
                  <c:v>305.375</c:v>
                </c:pt>
                <c:pt idx="3666">
                  <c:v>305.45833333333331</c:v>
                </c:pt>
                <c:pt idx="3667">
                  <c:v>305.54166666666669</c:v>
                </c:pt>
                <c:pt idx="3668">
                  <c:v>305.625</c:v>
                </c:pt>
                <c:pt idx="3669">
                  <c:v>305.70833333333331</c:v>
                </c:pt>
                <c:pt idx="3670">
                  <c:v>305.79166666666669</c:v>
                </c:pt>
                <c:pt idx="3671">
                  <c:v>305.875</c:v>
                </c:pt>
                <c:pt idx="3672">
                  <c:v>305.95833333333331</c:v>
                </c:pt>
                <c:pt idx="3673">
                  <c:v>306.04166666666669</c:v>
                </c:pt>
                <c:pt idx="3674">
                  <c:v>306.125</c:v>
                </c:pt>
                <c:pt idx="3675">
                  <c:v>306.20833333333331</c:v>
                </c:pt>
                <c:pt idx="3676">
                  <c:v>306.29166666666669</c:v>
                </c:pt>
                <c:pt idx="3677">
                  <c:v>306.375</c:v>
                </c:pt>
                <c:pt idx="3678">
                  <c:v>306.45833333333331</c:v>
                </c:pt>
                <c:pt idx="3679">
                  <c:v>306.54166666666669</c:v>
                </c:pt>
                <c:pt idx="3680">
                  <c:v>306.625</c:v>
                </c:pt>
                <c:pt idx="3681">
                  <c:v>306.70833333333331</c:v>
                </c:pt>
                <c:pt idx="3682">
                  <c:v>306.79166666666669</c:v>
                </c:pt>
                <c:pt idx="3683">
                  <c:v>306.875</c:v>
                </c:pt>
                <c:pt idx="3684">
                  <c:v>306.95833333333331</c:v>
                </c:pt>
                <c:pt idx="3685">
                  <c:v>307.04166666666669</c:v>
                </c:pt>
                <c:pt idx="3686">
                  <c:v>307.125</c:v>
                </c:pt>
                <c:pt idx="3687">
                  <c:v>307.20833333333331</c:v>
                </c:pt>
                <c:pt idx="3688">
                  <c:v>307.29166666666669</c:v>
                </c:pt>
                <c:pt idx="3689">
                  <c:v>307.375</c:v>
                </c:pt>
                <c:pt idx="3690">
                  <c:v>307.45833333333331</c:v>
                </c:pt>
                <c:pt idx="3691">
                  <c:v>307.54166666666669</c:v>
                </c:pt>
                <c:pt idx="3692">
                  <c:v>307.625</c:v>
                </c:pt>
                <c:pt idx="3693">
                  <c:v>307.70833333333331</c:v>
                </c:pt>
                <c:pt idx="3694">
                  <c:v>307.79166666666669</c:v>
                </c:pt>
                <c:pt idx="3695">
                  <c:v>307.875</c:v>
                </c:pt>
                <c:pt idx="3696">
                  <c:v>307.95833333333331</c:v>
                </c:pt>
                <c:pt idx="3697">
                  <c:v>308.04166666666669</c:v>
                </c:pt>
                <c:pt idx="3698">
                  <c:v>308.125</c:v>
                </c:pt>
                <c:pt idx="3699">
                  <c:v>308.20833333333331</c:v>
                </c:pt>
                <c:pt idx="3700">
                  <c:v>308.29166666666669</c:v>
                </c:pt>
                <c:pt idx="3701">
                  <c:v>308.375</c:v>
                </c:pt>
                <c:pt idx="3702">
                  <c:v>308.45833333333331</c:v>
                </c:pt>
                <c:pt idx="3703">
                  <c:v>308.54166666666669</c:v>
                </c:pt>
                <c:pt idx="3704">
                  <c:v>308.625</c:v>
                </c:pt>
                <c:pt idx="3705">
                  <c:v>308.70833333333331</c:v>
                </c:pt>
                <c:pt idx="3706">
                  <c:v>308.79166666666669</c:v>
                </c:pt>
                <c:pt idx="3707">
                  <c:v>308.875</c:v>
                </c:pt>
                <c:pt idx="3708">
                  <c:v>308.95833333333331</c:v>
                </c:pt>
                <c:pt idx="3709">
                  <c:v>309.04166666666669</c:v>
                </c:pt>
                <c:pt idx="3710">
                  <c:v>309.125</c:v>
                </c:pt>
                <c:pt idx="3711">
                  <c:v>309.20833333333331</c:v>
                </c:pt>
                <c:pt idx="3712">
                  <c:v>309.29166666666669</c:v>
                </c:pt>
                <c:pt idx="3713">
                  <c:v>309.375</c:v>
                </c:pt>
                <c:pt idx="3714">
                  <c:v>309.45833333333331</c:v>
                </c:pt>
                <c:pt idx="3715">
                  <c:v>309.54166666666669</c:v>
                </c:pt>
                <c:pt idx="3716">
                  <c:v>309.625</c:v>
                </c:pt>
                <c:pt idx="3717">
                  <c:v>309.70833333333331</c:v>
                </c:pt>
                <c:pt idx="3718">
                  <c:v>309.79166666666669</c:v>
                </c:pt>
                <c:pt idx="3719">
                  <c:v>309.875</c:v>
                </c:pt>
                <c:pt idx="3720">
                  <c:v>309.95833333333331</c:v>
                </c:pt>
                <c:pt idx="3721">
                  <c:v>310.04166666666669</c:v>
                </c:pt>
                <c:pt idx="3722">
                  <c:v>310.125</c:v>
                </c:pt>
                <c:pt idx="3723">
                  <c:v>310.20833333333331</c:v>
                </c:pt>
                <c:pt idx="3724">
                  <c:v>310.29166666666669</c:v>
                </c:pt>
                <c:pt idx="3725">
                  <c:v>310.375</c:v>
                </c:pt>
                <c:pt idx="3726">
                  <c:v>310.45833333333331</c:v>
                </c:pt>
                <c:pt idx="3727">
                  <c:v>310.54166666666669</c:v>
                </c:pt>
                <c:pt idx="3728">
                  <c:v>310.625</c:v>
                </c:pt>
                <c:pt idx="3729">
                  <c:v>310.70833333333331</c:v>
                </c:pt>
                <c:pt idx="3730">
                  <c:v>310.79166666666669</c:v>
                </c:pt>
                <c:pt idx="3731">
                  <c:v>310.875</c:v>
                </c:pt>
                <c:pt idx="3732">
                  <c:v>310.95833333333331</c:v>
                </c:pt>
                <c:pt idx="3733">
                  <c:v>311.04166666666669</c:v>
                </c:pt>
                <c:pt idx="3734">
                  <c:v>311.125</c:v>
                </c:pt>
                <c:pt idx="3735">
                  <c:v>311.20833333333331</c:v>
                </c:pt>
                <c:pt idx="3736">
                  <c:v>311.29166666666669</c:v>
                </c:pt>
                <c:pt idx="3737">
                  <c:v>311.375</c:v>
                </c:pt>
                <c:pt idx="3738">
                  <c:v>311.45833333333331</c:v>
                </c:pt>
                <c:pt idx="3739">
                  <c:v>311.54166666666669</c:v>
                </c:pt>
                <c:pt idx="3740">
                  <c:v>311.625</c:v>
                </c:pt>
                <c:pt idx="3741">
                  <c:v>311.70833333333331</c:v>
                </c:pt>
                <c:pt idx="3742">
                  <c:v>311.79166666666669</c:v>
                </c:pt>
                <c:pt idx="3743">
                  <c:v>311.875</c:v>
                </c:pt>
                <c:pt idx="3744">
                  <c:v>311.95833333333331</c:v>
                </c:pt>
                <c:pt idx="3745">
                  <c:v>312.04166666666669</c:v>
                </c:pt>
                <c:pt idx="3746">
                  <c:v>312.125</c:v>
                </c:pt>
                <c:pt idx="3747">
                  <c:v>312.20833333333331</c:v>
                </c:pt>
                <c:pt idx="3748">
                  <c:v>312.29166666666669</c:v>
                </c:pt>
                <c:pt idx="3749">
                  <c:v>312.375</c:v>
                </c:pt>
                <c:pt idx="3750">
                  <c:v>312.45833333333331</c:v>
                </c:pt>
                <c:pt idx="3751">
                  <c:v>312.54166666666669</c:v>
                </c:pt>
                <c:pt idx="3752">
                  <c:v>312.625</c:v>
                </c:pt>
                <c:pt idx="3753">
                  <c:v>312.70833333333331</c:v>
                </c:pt>
                <c:pt idx="3754">
                  <c:v>312.79166666666669</c:v>
                </c:pt>
                <c:pt idx="3755">
                  <c:v>312.875</c:v>
                </c:pt>
                <c:pt idx="3756">
                  <c:v>312.95833333333331</c:v>
                </c:pt>
                <c:pt idx="3757">
                  <c:v>313.04166666666669</c:v>
                </c:pt>
                <c:pt idx="3758">
                  <c:v>313.125</c:v>
                </c:pt>
                <c:pt idx="3759">
                  <c:v>313.20833333333331</c:v>
                </c:pt>
                <c:pt idx="3760">
                  <c:v>313.29166666666669</c:v>
                </c:pt>
                <c:pt idx="3761">
                  <c:v>313.375</c:v>
                </c:pt>
                <c:pt idx="3762">
                  <c:v>313.45833333333331</c:v>
                </c:pt>
                <c:pt idx="3763">
                  <c:v>313.54166666666669</c:v>
                </c:pt>
                <c:pt idx="3764">
                  <c:v>313.625</c:v>
                </c:pt>
                <c:pt idx="3765">
                  <c:v>313.70833333333331</c:v>
                </c:pt>
                <c:pt idx="3766">
                  <c:v>313.79166666666669</c:v>
                </c:pt>
                <c:pt idx="3767">
                  <c:v>313.875</c:v>
                </c:pt>
                <c:pt idx="3768">
                  <c:v>313.95833333333331</c:v>
                </c:pt>
                <c:pt idx="3769">
                  <c:v>314.04166666666669</c:v>
                </c:pt>
                <c:pt idx="3770">
                  <c:v>314.125</c:v>
                </c:pt>
                <c:pt idx="3771">
                  <c:v>314.20833333333331</c:v>
                </c:pt>
                <c:pt idx="3772">
                  <c:v>314.29166666666669</c:v>
                </c:pt>
                <c:pt idx="3773">
                  <c:v>314.375</c:v>
                </c:pt>
                <c:pt idx="3774">
                  <c:v>314.45833333333331</c:v>
                </c:pt>
                <c:pt idx="3775">
                  <c:v>314.54166666666669</c:v>
                </c:pt>
                <c:pt idx="3776">
                  <c:v>314.625</c:v>
                </c:pt>
                <c:pt idx="3777">
                  <c:v>314.70833333333331</c:v>
                </c:pt>
                <c:pt idx="3778">
                  <c:v>314.79166666666669</c:v>
                </c:pt>
                <c:pt idx="3779">
                  <c:v>314.875</c:v>
                </c:pt>
                <c:pt idx="3780">
                  <c:v>314.95833333333331</c:v>
                </c:pt>
                <c:pt idx="3781">
                  <c:v>315.04166666666669</c:v>
                </c:pt>
                <c:pt idx="3782">
                  <c:v>315.125</c:v>
                </c:pt>
                <c:pt idx="3783">
                  <c:v>315.20833333333331</c:v>
                </c:pt>
                <c:pt idx="3784">
                  <c:v>315.29166666666669</c:v>
                </c:pt>
                <c:pt idx="3785">
                  <c:v>315.375</c:v>
                </c:pt>
                <c:pt idx="3786">
                  <c:v>315.45833333333331</c:v>
                </c:pt>
                <c:pt idx="3787">
                  <c:v>315.54166666666669</c:v>
                </c:pt>
                <c:pt idx="3788">
                  <c:v>315.625</c:v>
                </c:pt>
                <c:pt idx="3789">
                  <c:v>315.70833333333331</c:v>
                </c:pt>
                <c:pt idx="3790">
                  <c:v>315.79166666666669</c:v>
                </c:pt>
                <c:pt idx="3791">
                  <c:v>315.875</c:v>
                </c:pt>
                <c:pt idx="3792">
                  <c:v>315.95833333333331</c:v>
                </c:pt>
                <c:pt idx="3793">
                  <c:v>316.04166666666669</c:v>
                </c:pt>
                <c:pt idx="3794">
                  <c:v>316.125</c:v>
                </c:pt>
                <c:pt idx="3795">
                  <c:v>316.20833333333331</c:v>
                </c:pt>
                <c:pt idx="3796">
                  <c:v>316.29166666666669</c:v>
                </c:pt>
                <c:pt idx="3797">
                  <c:v>316.375</c:v>
                </c:pt>
                <c:pt idx="3798">
                  <c:v>316.45833333333331</c:v>
                </c:pt>
                <c:pt idx="3799">
                  <c:v>316.54166666666669</c:v>
                </c:pt>
                <c:pt idx="3800">
                  <c:v>316.625</c:v>
                </c:pt>
                <c:pt idx="3801">
                  <c:v>316.70833333333331</c:v>
                </c:pt>
                <c:pt idx="3802">
                  <c:v>316.79166666666669</c:v>
                </c:pt>
                <c:pt idx="3803">
                  <c:v>316.875</c:v>
                </c:pt>
                <c:pt idx="3804">
                  <c:v>316.95833333333331</c:v>
                </c:pt>
                <c:pt idx="3805">
                  <c:v>317.04166666666669</c:v>
                </c:pt>
                <c:pt idx="3806">
                  <c:v>317.125</c:v>
                </c:pt>
                <c:pt idx="3807">
                  <c:v>317.20833333333331</c:v>
                </c:pt>
                <c:pt idx="3808">
                  <c:v>317.29166666666669</c:v>
                </c:pt>
                <c:pt idx="3809">
                  <c:v>317.375</c:v>
                </c:pt>
                <c:pt idx="3810">
                  <c:v>317.45833333333331</c:v>
                </c:pt>
                <c:pt idx="3811">
                  <c:v>317.54166666666669</c:v>
                </c:pt>
                <c:pt idx="3812">
                  <c:v>317.625</c:v>
                </c:pt>
                <c:pt idx="3813">
                  <c:v>317.70833333333331</c:v>
                </c:pt>
                <c:pt idx="3814">
                  <c:v>317.79166666666669</c:v>
                </c:pt>
                <c:pt idx="3815">
                  <c:v>317.875</c:v>
                </c:pt>
                <c:pt idx="3816">
                  <c:v>317.95833333333331</c:v>
                </c:pt>
                <c:pt idx="3817">
                  <c:v>318.04166666666669</c:v>
                </c:pt>
                <c:pt idx="3818">
                  <c:v>318.125</c:v>
                </c:pt>
                <c:pt idx="3819">
                  <c:v>318.20833333333331</c:v>
                </c:pt>
                <c:pt idx="3820">
                  <c:v>318.29166666666669</c:v>
                </c:pt>
                <c:pt idx="3821">
                  <c:v>318.375</c:v>
                </c:pt>
                <c:pt idx="3822">
                  <c:v>318.45833333333331</c:v>
                </c:pt>
                <c:pt idx="3823">
                  <c:v>318.54166666666669</c:v>
                </c:pt>
                <c:pt idx="3824">
                  <c:v>318.625</c:v>
                </c:pt>
                <c:pt idx="3825">
                  <c:v>318.70833333333331</c:v>
                </c:pt>
                <c:pt idx="3826">
                  <c:v>318.79166666666669</c:v>
                </c:pt>
                <c:pt idx="3827">
                  <c:v>318.875</c:v>
                </c:pt>
                <c:pt idx="3828">
                  <c:v>318.95833333333331</c:v>
                </c:pt>
                <c:pt idx="3829">
                  <c:v>319.04166666666669</c:v>
                </c:pt>
                <c:pt idx="3830">
                  <c:v>319.125</c:v>
                </c:pt>
                <c:pt idx="3831">
                  <c:v>319.20833333333331</c:v>
                </c:pt>
                <c:pt idx="3832">
                  <c:v>319.29166666666669</c:v>
                </c:pt>
                <c:pt idx="3833">
                  <c:v>319.375</c:v>
                </c:pt>
                <c:pt idx="3834">
                  <c:v>319.45833333333331</c:v>
                </c:pt>
                <c:pt idx="3835">
                  <c:v>319.54166666666669</c:v>
                </c:pt>
                <c:pt idx="3836">
                  <c:v>319.625</c:v>
                </c:pt>
                <c:pt idx="3837">
                  <c:v>319.70833333333331</c:v>
                </c:pt>
                <c:pt idx="3838">
                  <c:v>319.79166666666669</c:v>
                </c:pt>
                <c:pt idx="3839">
                  <c:v>319.875</c:v>
                </c:pt>
                <c:pt idx="3840">
                  <c:v>319.95833333333331</c:v>
                </c:pt>
                <c:pt idx="3841">
                  <c:v>320.04166666666669</c:v>
                </c:pt>
                <c:pt idx="3842">
                  <c:v>320.125</c:v>
                </c:pt>
                <c:pt idx="3843">
                  <c:v>320.20833333333331</c:v>
                </c:pt>
                <c:pt idx="3844">
                  <c:v>320.29166666666669</c:v>
                </c:pt>
                <c:pt idx="3845">
                  <c:v>320.375</c:v>
                </c:pt>
                <c:pt idx="3846">
                  <c:v>320.45833333333331</c:v>
                </c:pt>
                <c:pt idx="3847">
                  <c:v>320.54166666666669</c:v>
                </c:pt>
                <c:pt idx="3848">
                  <c:v>320.625</c:v>
                </c:pt>
                <c:pt idx="3849">
                  <c:v>320.70833333333331</c:v>
                </c:pt>
                <c:pt idx="3850">
                  <c:v>320.79166666666669</c:v>
                </c:pt>
                <c:pt idx="3851">
                  <c:v>320.875</c:v>
                </c:pt>
                <c:pt idx="3852">
                  <c:v>320.95833333333331</c:v>
                </c:pt>
                <c:pt idx="3853">
                  <c:v>321.04166666666669</c:v>
                </c:pt>
                <c:pt idx="3854">
                  <c:v>321.125</c:v>
                </c:pt>
                <c:pt idx="3855">
                  <c:v>321.20833333333331</c:v>
                </c:pt>
                <c:pt idx="3856">
                  <c:v>321.29166666666669</c:v>
                </c:pt>
                <c:pt idx="3857">
                  <c:v>321.375</c:v>
                </c:pt>
                <c:pt idx="3858">
                  <c:v>321.45833333333331</c:v>
                </c:pt>
                <c:pt idx="3859">
                  <c:v>321.54166666666669</c:v>
                </c:pt>
                <c:pt idx="3860">
                  <c:v>321.625</c:v>
                </c:pt>
                <c:pt idx="3861">
                  <c:v>321.70833333333331</c:v>
                </c:pt>
                <c:pt idx="3862">
                  <c:v>321.79166666666669</c:v>
                </c:pt>
                <c:pt idx="3863">
                  <c:v>321.875</c:v>
                </c:pt>
                <c:pt idx="3864">
                  <c:v>321.95833333333331</c:v>
                </c:pt>
                <c:pt idx="3865">
                  <c:v>322.04166666666669</c:v>
                </c:pt>
                <c:pt idx="3866">
                  <c:v>322.125</c:v>
                </c:pt>
                <c:pt idx="3867">
                  <c:v>322.20833333333331</c:v>
                </c:pt>
                <c:pt idx="3868">
                  <c:v>322.29166666666669</c:v>
                </c:pt>
                <c:pt idx="3869">
                  <c:v>322.375</c:v>
                </c:pt>
                <c:pt idx="3870">
                  <c:v>322.45833333333331</c:v>
                </c:pt>
                <c:pt idx="3871">
                  <c:v>322.54166666666669</c:v>
                </c:pt>
                <c:pt idx="3872">
                  <c:v>322.625</c:v>
                </c:pt>
                <c:pt idx="3873">
                  <c:v>322.70833333333331</c:v>
                </c:pt>
                <c:pt idx="3874">
                  <c:v>322.79166666666669</c:v>
                </c:pt>
                <c:pt idx="3875">
                  <c:v>322.875</c:v>
                </c:pt>
                <c:pt idx="3876">
                  <c:v>322.95833333333331</c:v>
                </c:pt>
                <c:pt idx="3877">
                  <c:v>323.04166666666669</c:v>
                </c:pt>
                <c:pt idx="3878">
                  <c:v>323.125</c:v>
                </c:pt>
                <c:pt idx="3879">
                  <c:v>323.20833333333331</c:v>
                </c:pt>
                <c:pt idx="3880">
                  <c:v>323.29166666666669</c:v>
                </c:pt>
                <c:pt idx="3881">
                  <c:v>323.375</c:v>
                </c:pt>
                <c:pt idx="3882">
                  <c:v>323.45833333333331</c:v>
                </c:pt>
                <c:pt idx="3883">
                  <c:v>323.54166666666669</c:v>
                </c:pt>
                <c:pt idx="3884">
                  <c:v>323.625</c:v>
                </c:pt>
                <c:pt idx="3885">
                  <c:v>323.70833333333331</c:v>
                </c:pt>
                <c:pt idx="3886">
                  <c:v>323.79166666666669</c:v>
                </c:pt>
                <c:pt idx="3887">
                  <c:v>323.875</c:v>
                </c:pt>
                <c:pt idx="3888">
                  <c:v>323.95833333333331</c:v>
                </c:pt>
                <c:pt idx="3889">
                  <c:v>324.04166666666669</c:v>
                </c:pt>
                <c:pt idx="3890">
                  <c:v>324.125</c:v>
                </c:pt>
                <c:pt idx="3891">
                  <c:v>324.20833333333331</c:v>
                </c:pt>
                <c:pt idx="3892">
                  <c:v>324.29166666666669</c:v>
                </c:pt>
                <c:pt idx="3893">
                  <c:v>324.375</c:v>
                </c:pt>
                <c:pt idx="3894">
                  <c:v>324.45833333333331</c:v>
                </c:pt>
                <c:pt idx="3895">
                  <c:v>324.54166666666669</c:v>
                </c:pt>
                <c:pt idx="3896">
                  <c:v>324.625</c:v>
                </c:pt>
                <c:pt idx="3897">
                  <c:v>324.70833333333331</c:v>
                </c:pt>
                <c:pt idx="3898">
                  <c:v>324.79166666666669</c:v>
                </c:pt>
                <c:pt idx="3899">
                  <c:v>324.875</c:v>
                </c:pt>
                <c:pt idx="3900">
                  <c:v>324.95833333333331</c:v>
                </c:pt>
                <c:pt idx="3901">
                  <c:v>325.04166666666669</c:v>
                </c:pt>
                <c:pt idx="3902">
                  <c:v>325.125</c:v>
                </c:pt>
                <c:pt idx="3903">
                  <c:v>325.20833333333331</c:v>
                </c:pt>
                <c:pt idx="3904">
                  <c:v>325.29166666666669</c:v>
                </c:pt>
                <c:pt idx="3905">
                  <c:v>325.375</c:v>
                </c:pt>
                <c:pt idx="3906">
                  <c:v>325.45833333333331</c:v>
                </c:pt>
                <c:pt idx="3907">
                  <c:v>325.54166666666669</c:v>
                </c:pt>
                <c:pt idx="3908">
                  <c:v>325.625</c:v>
                </c:pt>
                <c:pt idx="3909">
                  <c:v>325.70833333333331</c:v>
                </c:pt>
                <c:pt idx="3910">
                  <c:v>325.79166666666669</c:v>
                </c:pt>
                <c:pt idx="3911">
                  <c:v>325.875</c:v>
                </c:pt>
                <c:pt idx="3912">
                  <c:v>325.95833333333331</c:v>
                </c:pt>
                <c:pt idx="3913">
                  <c:v>326.04166666666669</c:v>
                </c:pt>
                <c:pt idx="3914">
                  <c:v>326.125</c:v>
                </c:pt>
                <c:pt idx="3915">
                  <c:v>326.20833333333331</c:v>
                </c:pt>
                <c:pt idx="3916">
                  <c:v>326.29166666666669</c:v>
                </c:pt>
                <c:pt idx="3917">
                  <c:v>326.375</c:v>
                </c:pt>
                <c:pt idx="3918">
                  <c:v>326.45833333333331</c:v>
                </c:pt>
                <c:pt idx="3919">
                  <c:v>326.54166666666669</c:v>
                </c:pt>
                <c:pt idx="3920">
                  <c:v>326.625</c:v>
                </c:pt>
                <c:pt idx="3921">
                  <c:v>326.70833333333331</c:v>
                </c:pt>
                <c:pt idx="3922">
                  <c:v>326.79166666666669</c:v>
                </c:pt>
                <c:pt idx="3923">
                  <c:v>326.875</c:v>
                </c:pt>
                <c:pt idx="3924">
                  <c:v>326.95833333333331</c:v>
                </c:pt>
                <c:pt idx="3925">
                  <c:v>327.04166666666669</c:v>
                </c:pt>
                <c:pt idx="3926">
                  <c:v>327.125</c:v>
                </c:pt>
                <c:pt idx="3927">
                  <c:v>327.20833333333331</c:v>
                </c:pt>
                <c:pt idx="3928">
                  <c:v>327.29166666666669</c:v>
                </c:pt>
                <c:pt idx="3929">
                  <c:v>327.375</c:v>
                </c:pt>
                <c:pt idx="3930">
                  <c:v>327.45833333333331</c:v>
                </c:pt>
                <c:pt idx="3931">
                  <c:v>327.54166666666669</c:v>
                </c:pt>
                <c:pt idx="3932">
                  <c:v>327.625</c:v>
                </c:pt>
                <c:pt idx="3933">
                  <c:v>327.70833333333331</c:v>
                </c:pt>
                <c:pt idx="3934">
                  <c:v>327.79166666666669</c:v>
                </c:pt>
                <c:pt idx="3935">
                  <c:v>327.875</c:v>
                </c:pt>
                <c:pt idx="3936">
                  <c:v>327.95833333333331</c:v>
                </c:pt>
                <c:pt idx="3937">
                  <c:v>328.04166666666669</c:v>
                </c:pt>
                <c:pt idx="3938">
                  <c:v>328.125</c:v>
                </c:pt>
                <c:pt idx="3939">
                  <c:v>328.20833333333331</c:v>
                </c:pt>
                <c:pt idx="3940">
                  <c:v>328.29166666666669</c:v>
                </c:pt>
                <c:pt idx="3941">
                  <c:v>328.375</c:v>
                </c:pt>
                <c:pt idx="3942">
                  <c:v>328.45833333333331</c:v>
                </c:pt>
                <c:pt idx="3943">
                  <c:v>328.54166666666669</c:v>
                </c:pt>
                <c:pt idx="3944">
                  <c:v>328.625</c:v>
                </c:pt>
                <c:pt idx="3945">
                  <c:v>328.70833333333331</c:v>
                </c:pt>
                <c:pt idx="3946">
                  <c:v>328.79166666666669</c:v>
                </c:pt>
                <c:pt idx="3947">
                  <c:v>328.875</c:v>
                </c:pt>
                <c:pt idx="3948">
                  <c:v>328.95833333333331</c:v>
                </c:pt>
                <c:pt idx="3949">
                  <c:v>329.04166666666669</c:v>
                </c:pt>
                <c:pt idx="3950">
                  <c:v>329.125</c:v>
                </c:pt>
                <c:pt idx="3951">
                  <c:v>329.20833333333331</c:v>
                </c:pt>
                <c:pt idx="3952">
                  <c:v>329.29166666666669</c:v>
                </c:pt>
                <c:pt idx="3953">
                  <c:v>329.375</c:v>
                </c:pt>
                <c:pt idx="3954">
                  <c:v>329.45833333333331</c:v>
                </c:pt>
                <c:pt idx="3955">
                  <c:v>329.54166666666669</c:v>
                </c:pt>
                <c:pt idx="3956">
                  <c:v>329.625</c:v>
                </c:pt>
                <c:pt idx="3957">
                  <c:v>329.70833333333331</c:v>
                </c:pt>
                <c:pt idx="3958">
                  <c:v>329.79166666666669</c:v>
                </c:pt>
                <c:pt idx="3959">
                  <c:v>329.875</c:v>
                </c:pt>
                <c:pt idx="3960">
                  <c:v>329.95833333333331</c:v>
                </c:pt>
                <c:pt idx="3961">
                  <c:v>330.04166666666669</c:v>
                </c:pt>
                <c:pt idx="3962">
                  <c:v>330.125</c:v>
                </c:pt>
                <c:pt idx="3963">
                  <c:v>330.20833333333331</c:v>
                </c:pt>
                <c:pt idx="3964">
                  <c:v>330.29166666666669</c:v>
                </c:pt>
                <c:pt idx="3965">
                  <c:v>330.375</c:v>
                </c:pt>
                <c:pt idx="3966">
                  <c:v>330.45833333333331</c:v>
                </c:pt>
                <c:pt idx="3967">
                  <c:v>330.54166666666669</c:v>
                </c:pt>
                <c:pt idx="3968">
                  <c:v>330.625</c:v>
                </c:pt>
                <c:pt idx="3969">
                  <c:v>330.70833333333331</c:v>
                </c:pt>
                <c:pt idx="3970">
                  <c:v>330.79166666666669</c:v>
                </c:pt>
                <c:pt idx="3971">
                  <c:v>330.875</c:v>
                </c:pt>
                <c:pt idx="3972">
                  <c:v>330.95833333333331</c:v>
                </c:pt>
                <c:pt idx="3973">
                  <c:v>331.04166666666669</c:v>
                </c:pt>
                <c:pt idx="3974">
                  <c:v>331.125</c:v>
                </c:pt>
                <c:pt idx="3975">
                  <c:v>331.20833333333331</c:v>
                </c:pt>
                <c:pt idx="3976">
                  <c:v>331.29166666666669</c:v>
                </c:pt>
                <c:pt idx="3977">
                  <c:v>331.375</c:v>
                </c:pt>
                <c:pt idx="3978">
                  <c:v>331.45833333333331</c:v>
                </c:pt>
                <c:pt idx="3979">
                  <c:v>331.54166666666669</c:v>
                </c:pt>
                <c:pt idx="3980">
                  <c:v>331.625</c:v>
                </c:pt>
                <c:pt idx="3981">
                  <c:v>331.70833333333331</c:v>
                </c:pt>
                <c:pt idx="3982">
                  <c:v>331.79166666666669</c:v>
                </c:pt>
                <c:pt idx="3983">
                  <c:v>331.875</c:v>
                </c:pt>
                <c:pt idx="3984">
                  <c:v>331.95833333333331</c:v>
                </c:pt>
                <c:pt idx="3985">
                  <c:v>332.04166666666669</c:v>
                </c:pt>
                <c:pt idx="3986">
                  <c:v>332.125</c:v>
                </c:pt>
                <c:pt idx="3987">
                  <c:v>332.20833333333331</c:v>
                </c:pt>
                <c:pt idx="3988">
                  <c:v>332.29166666666669</c:v>
                </c:pt>
                <c:pt idx="3989">
                  <c:v>332.375</c:v>
                </c:pt>
                <c:pt idx="3990">
                  <c:v>332.45833333333331</c:v>
                </c:pt>
                <c:pt idx="3991">
                  <c:v>332.54166666666669</c:v>
                </c:pt>
                <c:pt idx="3992">
                  <c:v>332.625</c:v>
                </c:pt>
                <c:pt idx="3993">
                  <c:v>332.70833333333331</c:v>
                </c:pt>
                <c:pt idx="3994">
                  <c:v>332.79166666666669</c:v>
                </c:pt>
                <c:pt idx="3995">
                  <c:v>332.875</c:v>
                </c:pt>
                <c:pt idx="3996">
                  <c:v>332.95833333333331</c:v>
                </c:pt>
                <c:pt idx="3997">
                  <c:v>333.04166666666669</c:v>
                </c:pt>
                <c:pt idx="3998">
                  <c:v>333.125</c:v>
                </c:pt>
                <c:pt idx="3999">
                  <c:v>333.20833333333331</c:v>
                </c:pt>
                <c:pt idx="4000">
                  <c:v>333.29166666666669</c:v>
                </c:pt>
                <c:pt idx="4001">
                  <c:v>333.375</c:v>
                </c:pt>
                <c:pt idx="4002">
                  <c:v>333.45833333333331</c:v>
                </c:pt>
                <c:pt idx="4003">
                  <c:v>333.54166666666669</c:v>
                </c:pt>
                <c:pt idx="4004">
                  <c:v>333.625</c:v>
                </c:pt>
                <c:pt idx="4005">
                  <c:v>333.70833333333331</c:v>
                </c:pt>
                <c:pt idx="4006">
                  <c:v>333.79166666666669</c:v>
                </c:pt>
                <c:pt idx="4007">
                  <c:v>333.875</c:v>
                </c:pt>
                <c:pt idx="4008">
                  <c:v>333.95833333333331</c:v>
                </c:pt>
                <c:pt idx="4009">
                  <c:v>334.04166666666669</c:v>
                </c:pt>
                <c:pt idx="4010">
                  <c:v>334.125</c:v>
                </c:pt>
                <c:pt idx="4011">
                  <c:v>334.20833333333331</c:v>
                </c:pt>
                <c:pt idx="4012">
                  <c:v>334.29166666666669</c:v>
                </c:pt>
                <c:pt idx="4013">
                  <c:v>334.375</c:v>
                </c:pt>
                <c:pt idx="4014">
                  <c:v>334.45833333333331</c:v>
                </c:pt>
                <c:pt idx="4015">
                  <c:v>334.54166666666669</c:v>
                </c:pt>
                <c:pt idx="4016">
                  <c:v>334.625</c:v>
                </c:pt>
                <c:pt idx="4017">
                  <c:v>334.70833333333331</c:v>
                </c:pt>
                <c:pt idx="4018">
                  <c:v>334.79166666666669</c:v>
                </c:pt>
                <c:pt idx="4019">
                  <c:v>334.875</c:v>
                </c:pt>
                <c:pt idx="4020">
                  <c:v>334.95833333333331</c:v>
                </c:pt>
                <c:pt idx="4021">
                  <c:v>335.04166666666669</c:v>
                </c:pt>
                <c:pt idx="4022">
                  <c:v>335.125</c:v>
                </c:pt>
                <c:pt idx="4023">
                  <c:v>335.20833333333331</c:v>
                </c:pt>
                <c:pt idx="4024">
                  <c:v>335.29166666666669</c:v>
                </c:pt>
                <c:pt idx="4025">
                  <c:v>335.375</c:v>
                </c:pt>
                <c:pt idx="4026">
                  <c:v>335.45833333333331</c:v>
                </c:pt>
                <c:pt idx="4027">
                  <c:v>335.54166666666669</c:v>
                </c:pt>
                <c:pt idx="4028">
                  <c:v>335.625</c:v>
                </c:pt>
                <c:pt idx="4029">
                  <c:v>335.70833333333331</c:v>
                </c:pt>
                <c:pt idx="4030">
                  <c:v>335.79166666666669</c:v>
                </c:pt>
                <c:pt idx="4031">
                  <c:v>335.875</c:v>
                </c:pt>
                <c:pt idx="4032">
                  <c:v>335.95833333333331</c:v>
                </c:pt>
                <c:pt idx="4033">
                  <c:v>336.04166666666669</c:v>
                </c:pt>
                <c:pt idx="4034">
                  <c:v>336.125</c:v>
                </c:pt>
                <c:pt idx="4035">
                  <c:v>336.20833333333331</c:v>
                </c:pt>
                <c:pt idx="4036">
                  <c:v>336.29166666666669</c:v>
                </c:pt>
                <c:pt idx="4037">
                  <c:v>336.375</c:v>
                </c:pt>
                <c:pt idx="4038">
                  <c:v>336.45833333333331</c:v>
                </c:pt>
                <c:pt idx="4039">
                  <c:v>336.54166666666669</c:v>
                </c:pt>
                <c:pt idx="4040">
                  <c:v>336.625</c:v>
                </c:pt>
                <c:pt idx="4041">
                  <c:v>336.70833333333331</c:v>
                </c:pt>
                <c:pt idx="4042">
                  <c:v>336.79166666666669</c:v>
                </c:pt>
                <c:pt idx="4043">
                  <c:v>336.875</c:v>
                </c:pt>
                <c:pt idx="4044">
                  <c:v>336.95833333333331</c:v>
                </c:pt>
                <c:pt idx="4045">
                  <c:v>337.04166666666669</c:v>
                </c:pt>
                <c:pt idx="4046">
                  <c:v>337.125</c:v>
                </c:pt>
                <c:pt idx="4047">
                  <c:v>337.20833333333331</c:v>
                </c:pt>
                <c:pt idx="4048">
                  <c:v>337.29166666666669</c:v>
                </c:pt>
                <c:pt idx="4049">
                  <c:v>337.375</c:v>
                </c:pt>
                <c:pt idx="4050">
                  <c:v>337.45833333333331</c:v>
                </c:pt>
                <c:pt idx="4051">
                  <c:v>337.54166666666669</c:v>
                </c:pt>
                <c:pt idx="4052">
                  <c:v>337.625</c:v>
                </c:pt>
                <c:pt idx="4053">
                  <c:v>337.70833333333331</c:v>
                </c:pt>
                <c:pt idx="4054">
                  <c:v>337.79166666666669</c:v>
                </c:pt>
                <c:pt idx="4055">
                  <c:v>337.875</c:v>
                </c:pt>
                <c:pt idx="4056">
                  <c:v>337.95833333333331</c:v>
                </c:pt>
                <c:pt idx="4057">
                  <c:v>338.04166666666669</c:v>
                </c:pt>
                <c:pt idx="4058">
                  <c:v>338.125</c:v>
                </c:pt>
                <c:pt idx="4059">
                  <c:v>338.20833333333331</c:v>
                </c:pt>
                <c:pt idx="4060">
                  <c:v>338.29166666666669</c:v>
                </c:pt>
                <c:pt idx="4061">
                  <c:v>338.375</c:v>
                </c:pt>
                <c:pt idx="4062">
                  <c:v>338.45833333333331</c:v>
                </c:pt>
                <c:pt idx="4063">
                  <c:v>338.54166666666669</c:v>
                </c:pt>
                <c:pt idx="4064">
                  <c:v>338.625</c:v>
                </c:pt>
                <c:pt idx="4065">
                  <c:v>338.70833333333331</c:v>
                </c:pt>
                <c:pt idx="4066">
                  <c:v>338.79166666666669</c:v>
                </c:pt>
                <c:pt idx="4067">
                  <c:v>338.875</c:v>
                </c:pt>
                <c:pt idx="4068">
                  <c:v>338.95833333333331</c:v>
                </c:pt>
                <c:pt idx="4069">
                  <c:v>339.04166666666669</c:v>
                </c:pt>
                <c:pt idx="4070">
                  <c:v>339.125</c:v>
                </c:pt>
                <c:pt idx="4071">
                  <c:v>339.20833333333331</c:v>
                </c:pt>
                <c:pt idx="4072">
                  <c:v>339.29166666666669</c:v>
                </c:pt>
                <c:pt idx="4073">
                  <c:v>339.375</c:v>
                </c:pt>
                <c:pt idx="4074">
                  <c:v>339.45833333333331</c:v>
                </c:pt>
                <c:pt idx="4075">
                  <c:v>339.54166666666669</c:v>
                </c:pt>
                <c:pt idx="4076">
                  <c:v>339.625</c:v>
                </c:pt>
                <c:pt idx="4077">
                  <c:v>339.70833333333331</c:v>
                </c:pt>
                <c:pt idx="4078">
                  <c:v>339.79166666666669</c:v>
                </c:pt>
                <c:pt idx="4079">
                  <c:v>339.875</c:v>
                </c:pt>
                <c:pt idx="4080">
                  <c:v>339.95833333333331</c:v>
                </c:pt>
                <c:pt idx="4081">
                  <c:v>340.04166666666669</c:v>
                </c:pt>
                <c:pt idx="4082">
                  <c:v>340.125</c:v>
                </c:pt>
                <c:pt idx="4083">
                  <c:v>340.20833333333331</c:v>
                </c:pt>
                <c:pt idx="4084">
                  <c:v>340.29166666666669</c:v>
                </c:pt>
                <c:pt idx="4085">
                  <c:v>340.375</c:v>
                </c:pt>
                <c:pt idx="4086">
                  <c:v>340.45833333333331</c:v>
                </c:pt>
                <c:pt idx="4087">
                  <c:v>340.54166666666669</c:v>
                </c:pt>
                <c:pt idx="4088">
                  <c:v>340.625</c:v>
                </c:pt>
                <c:pt idx="4089">
                  <c:v>340.70833333333331</c:v>
                </c:pt>
                <c:pt idx="4090">
                  <c:v>340.79166666666669</c:v>
                </c:pt>
                <c:pt idx="4091">
                  <c:v>340.875</c:v>
                </c:pt>
                <c:pt idx="4092">
                  <c:v>340.95833333333331</c:v>
                </c:pt>
                <c:pt idx="4093">
                  <c:v>341.04166666666669</c:v>
                </c:pt>
                <c:pt idx="4094">
                  <c:v>341.125</c:v>
                </c:pt>
                <c:pt idx="4095">
                  <c:v>341.20833333333331</c:v>
                </c:pt>
                <c:pt idx="4096">
                  <c:v>341.29166666666669</c:v>
                </c:pt>
                <c:pt idx="4097">
                  <c:v>341.375</c:v>
                </c:pt>
                <c:pt idx="4098">
                  <c:v>341.45833333333331</c:v>
                </c:pt>
                <c:pt idx="4099">
                  <c:v>341.54166666666669</c:v>
                </c:pt>
                <c:pt idx="4100">
                  <c:v>341.625</c:v>
                </c:pt>
                <c:pt idx="4101">
                  <c:v>341.70833333333331</c:v>
                </c:pt>
                <c:pt idx="4102">
                  <c:v>341.79166666666669</c:v>
                </c:pt>
                <c:pt idx="4103">
                  <c:v>341.875</c:v>
                </c:pt>
                <c:pt idx="4104">
                  <c:v>341.95833333333331</c:v>
                </c:pt>
                <c:pt idx="4105">
                  <c:v>342.04166666666669</c:v>
                </c:pt>
                <c:pt idx="4106">
                  <c:v>342.125</c:v>
                </c:pt>
                <c:pt idx="4107">
                  <c:v>342.20833333333331</c:v>
                </c:pt>
                <c:pt idx="4108">
                  <c:v>342.29166666666669</c:v>
                </c:pt>
                <c:pt idx="4109">
                  <c:v>342.375</c:v>
                </c:pt>
                <c:pt idx="4110">
                  <c:v>342.45833333333331</c:v>
                </c:pt>
                <c:pt idx="4111">
                  <c:v>342.54166666666669</c:v>
                </c:pt>
                <c:pt idx="4112">
                  <c:v>342.625</c:v>
                </c:pt>
                <c:pt idx="4113">
                  <c:v>342.70833333333331</c:v>
                </c:pt>
                <c:pt idx="4114">
                  <c:v>342.79166666666669</c:v>
                </c:pt>
                <c:pt idx="4115">
                  <c:v>342.875</c:v>
                </c:pt>
                <c:pt idx="4116">
                  <c:v>342.95833333333331</c:v>
                </c:pt>
                <c:pt idx="4117">
                  <c:v>343.04166666666669</c:v>
                </c:pt>
                <c:pt idx="4118">
                  <c:v>343.125</c:v>
                </c:pt>
                <c:pt idx="4119">
                  <c:v>343.20833333333331</c:v>
                </c:pt>
                <c:pt idx="4120">
                  <c:v>343.29166666666669</c:v>
                </c:pt>
                <c:pt idx="4121">
                  <c:v>343.375</c:v>
                </c:pt>
                <c:pt idx="4122">
                  <c:v>343.45833333333331</c:v>
                </c:pt>
                <c:pt idx="4123">
                  <c:v>343.54166666666669</c:v>
                </c:pt>
                <c:pt idx="4124">
                  <c:v>343.625</c:v>
                </c:pt>
                <c:pt idx="4125">
                  <c:v>343.70833333333331</c:v>
                </c:pt>
                <c:pt idx="4126">
                  <c:v>343.79166666666669</c:v>
                </c:pt>
                <c:pt idx="4127">
                  <c:v>343.875</c:v>
                </c:pt>
                <c:pt idx="4128">
                  <c:v>343.95833333333331</c:v>
                </c:pt>
                <c:pt idx="4129">
                  <c:v>344.04166666666669</c:v>
                </c:pt>
                <c:pt idx="4130">
                  <c:v>344.125</c:v>
                </c:pt>
                <c:pt idx="4131">
                  <c:v>344.20833333333331</c:v>
                </c:pt>
                <c:pt idx="4132">
                  <c:v>344.29166666666669</c:v>
                </c:pt>
                <c:pt idx="4133">
                  <c:v>344.375</c:v>
                </c:pt>
                <c:pt idx="4134">
                  <c:v>344.45833333333331</c:v>
                </c:pt>
                <c:pt idx="4135">
                  <c:v>344.54166666666669</c:v>
                </c:pt>
                <c:pt idx="4136">
                  <c:v>344.625</c:v>
                </c:pt>
                <c:pt idx="4137">
                  <c:v>344.70833333333331</c:v>
                </c:pt>
                <c:pt idx="4138">
                  <c:v>344.79166666666669</c:v>
                </c:pt>
                <c:pt idx="4139">
                  <c:v>344.875</c:v>
                </c:pt>
                <c:pt idx="4140">
                  <c:v>344.95833333333331</c:v>
                </c:pt>
                <c:pt idx="4141">
                  <c:v>345.04166666666669</c:v>
                </c:pt>
                <c:pt idx="4142">
                  <c:v>345.125</c:v>
                </c:pt>
                <c:pt idx="4143">
                  <c:v>345.20833333333331</c:v>
                </c:pt>
                <c:pt idx="4144">
                  <c:v>345.29166666666669</c:v>
                </c:pt>
                <c:pt idx="4145">
                  <c:v>345.375</c:v>
                </c:pt>
                <c:pt idx="4146">
                  <c:v>345.45833333333331</c:v>
                </c:pt>
                <c:pt idx="4147">
                  <c:v>345.54166666666669</c:v>
                </c:pt>
                <c:pt idx="4148">
                  <c:v>345.625</c:v>
                </c:pt>
                <c:pt idx="4149">
                  <c:v>345.70833333333331</c:v>
                </c:pt>
                <c:pt idx="4150">
                  <c:v>345.79166666666669</c:v>
                </c:pt>
                <c:pt idx="4151">
                  <c:v>345.875</c:v>
                </c:pt>
                <c:pt idx="4152">
                  <c:v>345.95833333333331</c:v>
                </c:pt>
                <c:pt idx="4153">
                  <c:v>346.04166666666669</c:v>
                </c:pt>
                <c:pt idx="4154">
                  <c:v>346.125</c:v>
                </c:pt>
                <c:pt idx="4155">
                  <c:v>346.20833333333331</c:v>
                </c:pt>
                <c:pt idx="4156">
                  <c:v>346.29166666666669</c:v>
                </c:pt>
                <c:pt idx="4157">
                  <c:v>346.375</c:v>
                </c:pt>
                <c:pt idx="4158">
                  <c:v>346.45833333333331</c:v>
                </c:pt>
                <c:pt idx="4159">
                  <c:v>346.54166666666669</c:v>
                </c:pt>
                <c:pt idx="4160">
                  <c:v>346.625</c:v>
                </c:pt>
                <c:pt idx="4161">
                  <c:v>346.70833333333331</c:v>
                </c:pt>
                <c:pt idx="4162">
                  <c:v>346.79166666666669</c:v>
                </c:pt>
                <c:pt idx="4163">
                  <c:v>346.875</c:v>
                </c:pt>
                <c:pt idx="4164">
                  <c:v>346.95833333333331</c:v>
                </c:pt>
                <c:pt idx="4165">
                  <c:v>347.04166666666669</c:v>
                </c:pt>
                <c:pt idx="4166">
                  <c:v>347.125</c:v>
                </c:pt>
                <c:pt idx="4167">
                  <c:v>347.20833333333331</c:v>
                </c:pt>
                <c:pt idx="4168">
                  <c:v>347.29166666666669</c:v>
                </c:pt>
                <c:pt idx="4169">
                  <c:v>347.375</c:v>
                </c:pt>
                <c:pt idx="4170">
                  <c:v>347.45833333333331</c:v>
                </c:pt>
                <c:pt idx="4171">
                  <c:v>347.54166666666669</c:v>
                </c:pt>
                <c:pt idx="4172">
                  <c:v>347.625</c:v>
                </c:pt>
                <c:pt idx="4173">
                  <c:v>347.70833333333331</c:v>
                </c:pt>
                <c:pt idx="4174">
                  <c:v>347.79166666666669</c:v>
                </c:pt>
                <c:pt idx="4175">
                  <c:v>347.875</c:v>
                </c:pt>
                <c:pt idx="4176">
                  <c:v>347.95833333333331</c:v>
                </c:pt>
                <c:pt idx="4177">
                  <c:v>348.04166666666669</c:v>
                </c:pt>
                <c:pt idx="4178">
                  <c:v>348.125</c:v>
                </c:pt>
                <c:pt idx="4179">
                  <c:v>348.20833333333331</c:v>
                </c:pt>
                <c:pt idx="4180">
                  <c:v>348.29166666666669</c:v>
                </c:pt>
                <c:pt idx="4181">
                  <c:v>348.375</c:v>
                </c:pt>
                <c:pt idx="4182">
                  <c:v>348.45833333333331</c:v>
                </c:pt>
                <c:pt idx="4183">
                  <c:v>348.54166666666669</c:v>
                </c:pt>
                <c:pt idx="4184">
                  <c:v>348.625</c:v>
                </c:pt>
                <c:pt idx="4185">
                  <c:v>348.70833333333331</c:v>
                </c:pt>
                <c:pt idx="4186">
                  <c:v>348.79166666666669</c:v>
                </c:pt>
                <c:pt idx="4187">
                  <c:v>348.875</c:v>
                </c:pt>
                <c:pt idx="4188">
                  <c:v>348.95833333333331</c:v>
                </c:pt>
                <c:pt idx="4189">
                  <c:v>349.04166666666669</c:v>
                </c:pt>
                <c:pt idx="4190">
                  <c:v>349.125</c:v>
                </c:pt>
                <c:pt idx="4191">
                  <c:v>349.20833333333331</c:v>
                </c:pt>
                <c:pt idx="4192">
                  <c:v>349.29166666666669</c:v>
                </c:pt>
                <c:pt idx="4193">
                  <c:v>349.375</c:v>
                </c:pt>
                <c:pt idx="4194">
                  <c:v>349.45833333333331</c:v>
                </c:pt>
                <c:pt idx="4195">
                  <c:v>349.54166666666669</c:v>
                </c:pt>
                <c:pt idx="4196">
                  <c:v>349.625</c:v>
                </c:pt>
                <c:pt idx="4197">
                  <c:v>349.70833333333331</c:v>
                </c:pt>
                <c:pt idx="4198">
                  <c:v>349.79166666666669</c:v>
                </c:pt>
                <c:pt idx="4199">
                  <c:v>349.875</c:v>
                </c:pt>
                <c:pt idx="4200">
                  <c:v>349.95833333333331</c:v>
                </c:pt>
                <c:pt idx="4201">
                  <c:v>350.04166666666669</c:v>
                </c:pt>
                <c:pt idx="4202">
                  <c:v>350.125</c:v>
                </c:pt>
                <c:pt idx="4203">
                  <c:v>350.20833333333331</c:v>
                </c:pt>
                <c:pt idx="4204">
                  <c:v>350.29166666666669</c:v>
                </c:pt>
                <c:pt idx="4205">
                  <c:v>350.375</c:v>
                </c:pt>
                <c:pt idx="4206">
                  <c:v>350.45833333333331</c:v>
                </c:pt>
                <c:pt idx="4207">
                  <c:v>350.54166666666669</c:v>
                </c:pt>
                <c:pt idx="4208">
                  <c:v>350.625</c:v>
                </c:pt>
                <c:pt idx="4209">
                  <c:v>350.70833333333331</c:v>
                </c:pt>
                <c:pt idx="4210">
                  <c:v>350.79166666666669</c:v>
                </c:pt>
                <c:pt idx="4211">
                  <c:v>350.875</c:v>
                </c:pt>
                <c:pt idx="4212">
                  <c:v>350.95833333333331</c:v>
                </c:pt>
                <c:pt idx="4213">
                  <c:v>351.04166666666669</c:v>
                </c:pt>
                <c:pt idx="4214">
                  <c:v>351.125</c:v>
                </c:pt>
                <c:pt idx="4215">
                  <c:v>351.20833333333331</c:v>
                </c:pt>
                <c:pt idx="4216">
                  <c:v>351.29166666666669</c:v>
                </c:pt>
                <c:pt idx="4217">
                  <c:v>351.375</c:v>
                </c:pt>
                <c:pt idx="4218">
                  <c:v>351.45833333333331</c:v>
                </c:pt>
                <c:pt idx="4219">
                  <c:v>351.54166666666669</c:v>
                </c:pt>
                <c:pt idx="4220">
                  <c:v>351.625</c:v>
                </c:pt>
                <c:pt idx="4221">
                  <c:v>351.70833333333331</c:v>
                </c:pt>
                <c:pt idx="4222">
                  <c:v>351.79166666666669</c:v>
                </c:pt>
                <c:pt idx="4223">
                  <c:v>351.875</c:v>
                </c:pt>
                <c:pt idx="4224">
                  <c:v>351.95833333333331</c:v>
                </c:pt>
                <c:pt idx="4225">
                  <c:v>352.04166666666669</c:v>
                </c:pt>
                <c:pt idx="4226">
                  <c:v>352.125</c:v>
                </c:pt>
                <c:pt idx="4227">
                  <c:v>352.20833333333331</c:v>
                </c:pt>
                <c:pt idx="4228">
                  <c:v>352.29166666666669</c:v>
                </c:pt>
                <c:pt idx="4229">
                  <c:v>352.375</c:v>
                </c:pt>
                <c:pt idx="4230">
                  <c:v>352.45833333333331</c:v>
                </c:pt>
                <c:pt idx="4231">
                  <c:v>352.54166666666669</c:v>
                </c:pt>
                <c:pt idx="4232">
                  <c:v>352.625</c:v>
                </c:pt>
                <c:pt idx="4233">
                  <c:v>352.70833333333331</c:v>
                </c:pt>
                <c:pt idx="4234">
                  <c:v>352.79166666666669</c:v>
                </c:pt>
                <c:pt idx="4235">
                  <c:v>352.875</c:v>
                </c:pt>
                <c:pt idx="4236">
                  <c:v>352.95833333333331</c:v>
                </c:pt>
                <c:pt idx="4237">
                  <c:v>353.04166666666669</c:v>
                </c:pt>
                <c:pt idx="4238">
                  <c:v>353.125</c:v>
                </c:pt>
                <c:pt idx="4239">
                  <c:v>353.20833333333331</c:v>
                </c:pt>
                <c:pt idx="4240">
                  <c:v>353.29166666666669</c:v>
                </c:pt>
                <c:pt idx="4241">
                  <c:v>353.375</c:v>
                </c:pt>
                <c:pt idx="4242">
                  <c:v>353.45833333333331</c:v>
                </c:pt>
                <c:pt idx="4243">
                  <c:v>353.54166666666669</c:v>
                </c:pt>
                <c:pt idx="4244">
                  <c:v>353.625</c:v>
                </c:pt>
                <c:pt idx="4245">
                  <c:v>353.70833333333331</c:v>
                </c:pt>
                <c:pt idx="4246">
                  <c:v>353.79166666666669</c:v>
                </c:pt>
                <c:pt idx="4247">
                  <c:v>353.875</c:v>
                </c:pt>
                <c:pt idx="4248">
                  <c:v>353.95833333333331</c:v>
                </c:pt>
                <c:pt idx="4249">
                  <c:v>354.04166666666669</c:v>
                </c:pt>
                <c:pt idx="4250">
                  <c:v>354.125</c:v>
                </c:pt>
                <c:pt idx="4251">
                  <c:v>354.20833333333331</c:v>
                </c:pt>
                <c:pt idx="4252">
                  <c:v>354.29166666666669</c:v>
                </c:pt>
                <c:pt idx="4253">
                  <c:v>354.375</c:v>
                </c:pt>
                <c:pt idx="4254">
                  <c:v>354.45833333333331</c:v>
                </c:pt>
                <c:pt idx="4255">
                  <c:v>354.54166666666669</c:v>
                </c:pt>
                <c:pt idx="4256">
                  <c:v>354.625</c:v>
                </c:pt>
                <c:pt idx="4257">
                  <c:v>354.70833333333331</c:v>
                </c:pt>
                <c:pt idx="4258">
                  <c:v>354.79166666666669</c:v>
                </c:pt>
                <c:pt idx="4259">
                  <c:v>354.875</c:v>
                </c:pt>
                <c:pt idx="4260">
                  <c:v>354.95833333333331</c:v>
                </c:pt>
                <c:pt idx="4261">
                  <c:v>355.04166666666669</c:v>
                </c:pt>
                <c:pt idx="4262">
                  <c:v>355.125</c:v>
                </c:pt>
                <c:pt idx="4263">
                  <c:v>355.20833333333331</c:v>
                </c:pt>
                <c:pt idx="4264">
                  <c:v>355.29166666666669</c:v>
                </c:pt>
                <c:pt idx="4265">
                  <c:v>355.375</c:v>
                </c:pt>
                <c:pt idx="4266">
                  <c:v>355.45833333333331</c:v>
                </c:pt>
                <c:pt idx="4267">
                  <c:v>355.54166666666669</c:v>
                </c:pt>
                <c:pt idx="4268">
                  <c:v>355.625</c:v>
                </c:pt>
                <c:pt idx="4269">
                  <c:v>355.70833333333331</c:v>
                </c:pt>
                <c:pt idx="4270">
                  <c:v>355.79166666666669</c:v>
                </c:pt>
                <c:pt idx="4271">
                  <c:v>355.875</c:v>
                </c:pt>
                <c:pt idx="4272">
                  <c:v>355.95833333333331</c:v>
                </c:pt>
                <c:pt idx="4273">
                  <c:v>356.04166666666669</c:v>
                </c:pt>
                <c:pt idx="4274">
                  <c:v>356.125</c:v>
                </c:pt>
                <c:pt idx="4275">
                  <c:v>356.20833333333331</c:v>
                </c:pt>
                <c:pt idx="4276">
                  <c:v>356.29166666666669</c:v>
                </c:pt>
                <c:pt idx="4277">
                  <c:v>356.375</c:v>
                </c:pt>
                <c:pt idx="4278">
                  <c:v>356.45833333333331</c:v>
                </c:pt>
                <c:pt idx="4279">
                  <c:v>356.54166666666669</c:v>
                </c:pt>
                <c:pt idx="4280">
                  <c:v>356.625</c:v>
                </c:pt>
                <c:pt idx="4281">
                  <c:v>356.70833333333331</c:v>
                </c:pt>
                <c:pt idx="4282">
                  <c:v>356.79166666666669</c:v>
                </c:pt>
                <c:pt idx="4283">
                  <c:v>356.875</c:v>
                </c:pt>
                <c:pt idx="4284">
                  <c:v>356.95833333333331</c:v>
                </c:pt>
                <c:pt idx="4285">
                  <c:v>357.04166666666669</c:v>
                </c:pt>
                <c:pt idx="4286">
                  <c:v>357.125</c:v>
                </c:pt>
                <c:pt idx="4287">
                  <c:v>357.20833333333331</c:v>
                </c:pt>
                <c:pt idx="4288">
                  <c:v>357.29166666666669</c:v>
                </c:pt>
                <c:pt idx="4289">
                  <c:v>357.375</c:v>
                </c:pt>
                <c:pt idx="4290">
                  <c:v>357.45833333333331</c:v>
                </c:pt>
                <c:pt idx="4291">
                  <c:v>357.54166666666669</c:v>
                </c:pt>
                <c:pt idx="4292">
                  <c:v>357.625</c:v>
                </c:pt>
                <c:pt idx="4293">
                  <c:v>357.70833333333331</c:v>
                </c:pt>
                <c:pt idx="4294">
                  <c:v>357.79166666666669</c:v>
                </c:pt>
                <c:pt idx="4295">
                  <c:v>357.875</c:v>
                </c:pt>
                <c:pt idx="4296">
                  <c:v>357.95833333333331</c:v>
                </c:pt>
                <c:pt idx="4297">
                  <c:v>358.04166666666669</c:v>
                </c:pt>
                <c:pt idx="4298">
                  <c:v>358.125</c:v>
                </c:pt>
                <c:pt idx="4299">
                  <c:v>358.20833333333331</c:v>
                </c:pt>
                <c:pt idx="4300">
                  <c:v>358.29166666666669</c:v>
                </c:pt>
                <c:pt idx="4301">
                  <c:v>358.375</c:v>
                </c:pt>
                <c:pt idx="4302">
                  <c:v>358.45833333333331</c:v>
                </c:pt>
                <c:pt idx="4303">
                  <c:v>358.54166666666669</c:v>
                </c:pt>
                <c:pt idx="4304">
                  <c:v>358.625</c:v>
                </c:pt>
                <c:pt idx="4305">
                  <c:v>358.70833333333331</c:v>
                </c:pt>
                <c:pt idx="4306">
                  <c:v>358.79166666666669</c:v>
                </c:pt>
                <c:pt idx="4307">
                  <c:v>358.875</c:v>
                </c:pt>
                <c:pt idx="4308">
                  <c:v>358.95833333333331</c:v>
                </c:pt>
                <c:pt idx="4309">
                  <c:v>359.04166666666669</c:v>
                </c:pt>
                <c:pt idx="4310">
                  <c:v>359.125</c:v>
                </c:pt>
                <c:pt idx="4311">
                  <c:v>359.20833333333331</c:v>
                </c:pt>
                <c:pt idx="4312">
                  <c:v>359.29166666666669</c:v>
                </c:pt>
                <c:pt idx="4313">
                  <c:v>359.375</c:v>
                </c:pt>
                <c:pt idx="4314">
                  <c:v>359.45833333333331</c:v>
                </c:pt>
                <c:pt idx="4315">
                  <c:v>359.54166666666669</c:v>
                </c:pt>
                <c:pt idx="4316">
                  <c:v>359.625</c:v>
                </c:pt>
                <c:pt idx="4317">
                  <c:v>359.70833333333331</c:v>
                </c:pt>
                <c:pt idx="4318">
                  <c:v>359.79166666666669</c:v>
                </c:pt>
                <c:pt idx="4319">
                  <c:v>359.875</c:v>
                </c:pt>
                <c:pt idx="4320">
                  <c:v>359.95833333333331</c:v>
                </c:pt>
                <c:pt idx="4321">
                  <c:v>360.04166666666669</c:v>
                </c:pt>
                <c:pt idx="4322">
                  <c:v>360.125</c:v>
                </c:pt>
                <c:pt idx="4323">
                  <c:v>360.20833333333331</c:v>
                </c:pt>
                <c:pt idx="4324">
                  <c:v>360.29166666666669</c:v>
                </c:pt>
                <c:pt idx="4325">
                  <c:v>360.375</c:v>
                </c:pt>
                <c:pt idx="4326">
                  <c:v>360.45833333333331</c:v>
                </c:pt>
                <c:pt idx="4327">
                  <c:v>360.54166666666669</c:v>
                </c:pt>
                <c:pt idx="4328">
                  <c:v>360.625</c:v>
                </c:pt>
                <c:pt idx="4329">
                  <c:v>360.70833333333331</c:v>
                </c:pt>
                <c:pt idx="4330">
                  <c:v>360.79166666666669</c:v>
                </c:pt>
                <c:pt idx="4331">
                  <c:v>360.875</c:v>
                </c:pt>
                <c:pt idx="4332">
                  <c:v>360.95833333333331</c:v>
                </c:pt>
                <c:pt idx="4333">
                  <c:v>361.04166666666669</c:v>
                </c:pt>
                <c:pt idx="4334">
                  <c:v>361.125</c:v>
                </c:pt>
                <c:pt idx="4335">
                  <c:v>361.20833333333331</c:v>
                </c:pt>
                <c:pt idx="4336">
                  <c:v>361.29166666666669</c:v>
                </c:pt>
                <c:pt idx="4337">
                  <c:v>361.375</c:v>
                </c:pt>
                <c:pt idx="4338">
                  <c:v>361.45833333333331</c:v>
                </c:pt>
                <c:pt idx="4339">
                  <c:v>361.54166666666669</c:v>
                </c:pt>
                <c:pt idx="4340">
                  <c:v>361.625</c:v>
                </c:pt>
                <c:pt idx="4341">
                  <c:v>361.70833333333331</c:v>
                </c:pt>
                <c:pt idx="4342">
                  <c:v>361.79166666666669</c:v>
                </c:pt>
                <c:pt idx="4343">
                  <c:v>361.875</c:v>
                </c:pt>
                <c:pt idx="4344">
                  <c:v>361.95833333333331</c:v>
                </c:pt>
                <c:pt idx="4345">
                  <c:v>362.04166666666669</c:v>
                </c:pt>
                <c:pt idx="4346">
                  <c:v>362.125</c:v>
                </c:pt>
                <c:pt idx="4347">
                  <c:v>362.20833333333331</c:v>
                </c:pt>
                <c:pt idx="4348">
                  <c:v>362.29166666666669</c:v>
                </c:pt>
                <c:pt idx="4349">
                  <c:v>362.375</c:v>
                </c:pt>
                <c:pt idx="4350">
                  <c:v>362.45833333333331</c:v>
                </c:pt>
                <c:pt idx="4351">
                  <c:v>362.54166666666669</c:v>
                </c:pt>
                <c:pt idx="4352">
                  <c:v>362.625</c:v>
                </c:pt>
                <c:pt idx="4353">
                  <c:v>362.70833333333331</c:v>
                </c:pt>
                <c:pt idx="4354">
                  <c:v>362.79166666666669</c:v>
                </c:pt>
                <c:pt idx="4355">
                  <c:v>362.875</c:v>
                </c:pt>
                <c:pt idx="4356">
                  <c:v>362.95833333333331</c:v>
                </c:pt>
                <c:pt idx="4357">
                  <c:v>363.04166666666669</c:v>
                </c:pt>
                <c:pt idx="4358">
                  <c:v>363.125</c:v>
                </c:pt>
                <c:pt idx="4359">
                  <c:v>363.20833333333331</c:v>
                </c:pt>
                <c:pt idx="4360">
                  <c:v>363.29166666666669</c:v>
                </c:pt>
                <c:pt idx="4361">
                  <c:v>363.375</c:v>
                </c:pt>
                <c:pt idx="4362">
                  <c:v>363.45833333333331</c:v>
                </c:pt>
                <c:pt idx="4363">
                  <c:v>363.54166666666669</c:v>
                </c:pt>
                <c:pt idx="4364">
                  <c:v>363.625</c:v>
                </c:pt>
                <c:pt idx="4365">
                  <c:v>363.70833333333331</c:v>
                </c:pt>
                <c:pt idx="4366">
                  <c:v>363.79166666666669</c:v>
                </c:pt>
                <c:pt idx="4367">
                  <c:v>363.875</c:v>
                </c:pt>
                <c:pt idx="4368">
                  <c:v>363.95833333333331</c:v>
                </c:pt>
                <c:pt idx="4369">
                  <c:v>364.04166666666669</c:v>
                </c:pt>
                <c:pt idx="4370">
                  <c:v>364.125</c:v>
                </c:pt>
                <c:pt idx="4371">
                  <c:v>364.20833333333331</c:v>
                </c:pt>
                <c:pt idx="4372">
                  <c:v>364.29166666666669</c:v>
                </c:pt>
                <c:pt idx="4373">
                  <c:v>364.375</c:v>
                </c:pt>
                <c:pt idx="4374">
                  <c:v>364.45833333333331</c:v>
                </c:pt>
                <c:pt idx="4375">
                  <c:v>364.54166666666669</c:v>
                </c:pt>
                <c:pt idx="4376">
                  <c:v>364.625</c:v>
                </c:pt>
                <c:pt idx="4377">
                  <c:v>364.70833333333331</c:v>
                </c:pt>
                <c:pt idx="4378">
                  <c:v>364.79166666666669</c:v>
                </c:pt>
                <c:pt idx="4379">
                  <c:v>364.875</c:v>
                </c:pt>
                <c:pt idx="4380">
                  <c:v>364.95833333333331</c:v>
                </c:pt>
                <c:pt idx="4381">
                  <c:v>365.04166666666669</c:v>
                </c:pt>
                <c:pt idx="4382">
                  <c:v>365.125</c:v>
                </c:pt>
                <c:pt idx="4383">
                  <c:v>365.20833333333331</c:v>
                </c:pt>
                <c:pt idx="4384">
                  <c:v>365.29166666666669</c:v>
                </c:pt>
                <c:pt idx="4385">
                  <c:v>365.375</c:v>
                </c:pt>
                <c:pt idx="4386">
                  <c:v>365.45833333333331</c:v>
                </c:pt>
                <c:pt idx="4387">
                  <c:v>365.54166666666669</c:v>
                </c:pt>
                <c:pt idx="4388">
                  <c:v>365.625</c:v>
                </c:pt>
                <c:pt idx="4389">
                  <c:v>365.70833333333331</c:v>
                </c:pt>
                <c:pt idx="4390">
                  <c:v>365.79166666666669</c:v>
                </c:pt>
                <c:pt idx="4391">
                  <c:v>365.875</c:v>
                </c:pt>
                <c:pt idx="4392">
                  <c:v>365.95833333333331</c:v>
                </c:pt>
                <c:pt idx="4393">
                  <c:v>366.04166666666669</c:v>
                </c:pt>
                <c:pt idx="4394">
                  <c:v>366.125</c:v>
                </c:pt>
                <c:pt idx="4395">
                  <c:v>366.20833333333331</c:v>
                </c:pt>
                <c:pt idx="4396">
                  <c:v>366.29166666666669</c:v>
                </c:pt>
                <c:pt idx="4397">
                  <c:v>366.375</c:v>
                </c:pt>
                <c:pt idx="4398">
                  <c:v>366.45833333333331</c:v>
                </c:pt>
                <c:pt idx="4399">
                  <c:v>366.54166666666669</c:v>
                </c:pt>
                <c:pt idx="4400">
                  <c:v>366.625</c:v>
                </c:pt>
                <c:pt idx="4401">
                  <c:v>366.70833333333331</c:v>
                </c:pt>
                <c:pt idx="4402">
                  <c:v>366.79166666666669</c:v>
                </c:pt>
                <c:pt idx="4403">
                  <c:v>366.875</c:v>
                </c:pt>
                <c:pt idx="4404">
                  <c:v>366.95833333333331</c:v>
                </c:pt>
                <c:pt idx="4405">
                  <c:v>367.04166666666669</c:v>
                </c:pt>
                <c:pt idx="4406">
                  <c:v>367.125</c:v>
                </c:pt>
                <c:pt idx="4407">
                  <c:v>367.20833333333331</c:v>
                </c:pt>
                <c:pt idx="4408">
                  <c:v>367.29166666666669</c:v>
                </c:pt>
                <c:pt idx="4409">
                  <c:v>367.375</c:v>
                </c:pt>
                <c:pt idx="4410">
                  <c:v>367.45833333333331</c:v>
                </c:pt>
                <c:pt idx="4411">
                  <c:v>367.54166666666669</c:v>
                </c:pt>
                <c:pt idx="4412">
                  <c:v>367.625</c:v>
                </c:pt>
                <c:pt idx="4413">
                  <c:v>367.70833333333331</c:v>
                </c:pt>
                <c:pt idx="4414">
                  <c:v>367.79166666666669</c:v>
                </c:pt>
                <c:pt idx="4415">
                  <c:v>367.875</c:v>
                </c:pt>
                <c:pt idx="4416">
                  <c:v>367.95833333333331</c:v>
                </c:pt>
                <c:pt idx="4417">
                  <c:v>368.04166666666669</c:v>
                </c:pt>
                <c:pt idx="4418">
                  <c:v>368.125</c:v>
                </c:pt>
                <c:pt idx="4419">
                  <c:v>368.20833333333331</c:v>
                </c:pt>
                <c:pt idx="4420">
                  <c:v>368.2833333333333</c:v>
                </c:pt>
                <c:pt idx="4421">
                  <c:v>368.36666666666662</c:v>
                </c:pt>
                <c:pt idx="4422">
                  <c:v>368.45</c:v>
                </c:pt>
                <c:pt idx="4423">
                  <c:v>368.5333333333333</c:v>
                </c:pt>
                <c:pt idx="4424">
                  <c:v>368.61666666666662</c:v>
                </c:pt>
                <c:pt idx="4425">
                  <c:v>368.7</c:v>
                </c:pt>
                <c:pt idx="4426">
                  <c:v>368.7833333333333</c:v>
                </c:pt>
                <c:pt idx="4427">
                  <c:v>368.86666666666662</c:v>
                </c:pt>
                <c:pt idx="4428">
                  <c:v>368.95</c:v>
                </c:pt>
                <c:pt idx="4429">
                  <c:v>369.0333333333333</c:v>
                </c:pt>
                <c:pt idx="4430">
                  <c:v>369.11666666666662</c:v>
                </c:pt>
                <c:pt idx="4431">
                  <c:v>369.2</c:v>
                </c:pt>
                <c:pt idx="4432">
                  <c:v>369.2833333333333</c:v>
                </c:pt>
                <c:pt idx="4433">
                  <c:v>369.36666666666662</c:v>
                </c:pt>
                <c:pt idx="4434">
                  <c:v>369.45</c:v>
                </c:pt>
                <c:pt idx="4435">
                  <c:v>369.5333333333333</c:v>
                </c:pt>
                <c:pt idx="4436">
                  <c:v>369.61666666666662</c:v>
                </c:pt>
                <c:pt idx="4437">
                  <c:v>369.7</c:v>
                </c:pt>
                <c:pt idx="4438">
                  <c:v>369.7833333333333</c:v>
                </c:pt>
                <c:pt idx="4439">
                  <c:v>369.86666666666662</c:v>
                </c:pt>
                <c:pt idx="4440">
                  <c:v>369.95</c:v>
                </c:pt>
                <c:pt idx="4441">
                  <c:v>370.0333333333333</c:v>
                </c:pt>
                <c:pt idx="4442">
                  <c:v>370.11666666666662</c:v>
                </c:pt>
                <c:pt idx="4443">
                  <c:v>370.2</c:v>
                </c:pt>
                <c:pt idx="4444">
                  <c:v>370.2833333333333</c:v>
                </c:pt>
                <c:pt idx="4445">
                  <c:v>370.36666666666662</c:v>
                </c:pt>
                <c:pt idx="4446">
                  <c:v>370.45</c:v>
                </c:pt>
                <c:pt idx="4447">
                  <c:v>370.5333333333333</c:v>
                </c:pt>
                <c:pt idx="4448">
                  <c:v>370.61666666666662</c:v>
                </c:pt>
                <c:pt idx="4449">
                  <c:v>370.7</c:v>
                </c:pt>
                <c:pt idx="4450">
                  <c:v>370.7833333333333</c:v>
                </c:pt>
                <c:pt idx="4451">
                  <c:v>370.86666666666662</c:v>
                </c:pt>
                <c:pt idx="4452">
                  <c:v>370.95</c:v>
                </c:pt>
                <c:pt idx="4453">
                  <c:v>371.0333333333333</c:v>
                </c:pt>
                <c:pt idx="4454">
                  <c:v>371.11666666666662</c:v>
                </c:pt>
                <c:pt idx="4455">
                  <c:v>371.2</c:v>
                </c:pt>
                <c:pt idx="4456">
                  <c:v>371.2833333333333</c:v>
                </c:pt>
                <c:pt idx="4457">
                  <c:v>371.36666666666662</c:v>
                </c:pt>
                <c:pt idx="4458">
                  <c:v>371.45</c:v>
                </c:pt>
                <c:pt idx="4459">
                  <c:v>371.5333333333333</c:v>
                </c:pt>
                <c:pt idx="4460">
                  <c:v>371.61666666666662</c:v>
                </c:pt>
                <c:pt idx="4461">
                  <c:v>371.7</c:v>
                </c:pt>
                <c:pt idx="4462">
                  <c:v>371.7833333333333</c:v>
                </c:pt>
                <c:pt idx="4463">
                  <c:v>371.86666666666662</c:v>
                </c:pt>
                <c:pt idx="4464">
                  <c:v>371.95</c:v>
                </c:pt>
                <c:pt idx="4465">
                  <c:v>372.0333333333333</c:v>
                </c:pt>
                <c:pt idx="4466">
                  <c:v>372.11666666666662</c:v>
                </c:pt>
                <c:pt idx="4467">
                  <c:v>372.2</c:v>
                </c:pt>
                <c:pt idx="4468">
                  <c:v>372.2833333333333</c:v>
                </c:pt>
                <c:pt idx="4469">
                  <c:v>372.36666666666662</c:v>
                </c:pt>
                <c:pt idx="4470">
                  <c:v>372.45</c:v>
                </c:pt>
                <c:pt idx="4471">
                  <c:v>372.5333333333333</c:v>
                </c:pt>
                <c:pt idx="4472">
                  <c:v>372.61666666666662</c:v>
                </c:pt>
                <c:pt idx="4473">
                  <c:v>372.7</c:v>
                </c:pt>
                <c:pt idx="4474">
                  <c:v>372.7833333333333</c:v>
                </c:pt>
                <c:pt idx="4475">
                  <c:v>372.86666666666662</c:v>
                </c:pt>
                <c:pt idx="4476">
                  <c:v>372.95</c:v>
                </c:pt>
                <c:pt idx="4477">
                  <c:v>373.0333333333333</c:v>
                </c:pt>
                <c:pt idx="4478">
                  <c:v>373.11666666666662</c:v>
                </c:pt>
                <c:pt idx="4479">
                  <c:v>373.2</c:v>
                </c:pt>
                <c:pt idx="4480">
                  <c:v>373.2833333333333</c:v>
                </c:pt>
                <c:pt idx="4481">
                  <c:v>373.36666666666662</c:v>
                </c:pt>
                <c:pt idx="4482">
                  <c:v>373.45</c:v>
                </c:pt>
                <c:pt idx="4483">
                  <c:v>373.5333333333333</c:v>
                </c:pt>
                <c:pt idx="4484">
                  <c:v>373.61666666666662</c:v>
                </c:pt>
                <c:pt idx="4485">
                  <c:v>373.7</c:v>
                </c:pt>
                <c:pt idx="4486">
                  <c:v>373.7833333333333</c:v>
                </c:pt>
                <c:pt idx="4487">
                  <c:v>373.86666666666662</c:v>
                </c:pt>
                <c:pt idx="4488">
                  <c:v>373.95</c:v>
                </c:pt>
                <c:pt idx="4489">
                  <c:v>374.0333333333333</c:v>
                </c:pt>
                <c:pt idx="4490">
                  <c:v>374.11666666666662</c:v>
                </c:pt>
                <c:pt idx="4491">
                  <c:v>374.2</c:v>
                </c:pt>
                <c:pt idx="4492">
                  <c:v>374.2833333333333</c:v>
                </c:pt>
                <c:pt idx="4493">
                  <c:v>374.36666666666662</c:v>
                </c:pt>
                <c:pt idx="4494">
                  <c:v>374.45</c:v>
                </c:pt>
                <c:pt idx="4495">
                  <c:v>374.5333333333333</c:v>
                </c:pt>
                <c:pt idx="4496">
                  <c:v>374.61666666666662</c:v>
                </c:pt>
                <c:pt idx="4497">
                  <c:v>374.7</c:v>
                </c:pt>
                <c:pt idx="4498">
                  <c:v>374.7833333333333</c:v>
                </c:pt>
                <c:pt idx="4499">
                  <c:v>374.86666666666662</c:v>
                </c:pt>
                <c:pt idx="4500">
                  <c:v>374.95</c:v>
                </c:pt>
                <c:pt idx="4501">
                  <c:v>375.0333333333333</c:v>
                </c:pt>
                <c:pt idx="4502">
                  <c:v>375.11666666666662</c:v>
                </c:pt>
                <c:pt idx="4503">
                  <c:v>375.2</c:v>
                </c:pt>
                <c:pt idx="4504">
                  <c:v>375.2833333333333</c:v>
                </c:pt>
                <c:pt idx="4505">
                  <c:v>375.36666666666662</c:v>
                </c:pt>
                <c:pt idx="4506">
                  <c:v>375.45</c:v>
                </c:pt>
                <c:pt idx="4507">
                  <c:v>375.5333333333333</c:v>
                </c:pt>
                <c:pt idx="4508">
                  <c:v>375.61666666666662</c:v>
                </c:pt>
                <c:pt idx="4509">
                  <c:v>375.7</c:v>
                </c:pt>
                <c:pt idx="4510">
                  <c:v>375.7833333333333</c:v>
                </c:pt>
                <c:pt idx="4511">
                  <c:v>375.86666666666662</c:v>
                </c:pt>
                <c:pt idx="4512">
                  <c:v>375.95</c:v>
                </c:pt>
                <c:pt idx="4513">
                  <c:v>376.0333333333333</c:v>
                </c:pt>
                <c:pt idx="4514">
                  <c:v>376.11666666666662</c:v>
                </c:pt>
                <c:pt idx="4515">
                  <c:v>376.2</c:v>
                </c:pt>
                <c:pt idx="4516">
                  <c:v>376.2833333333333</c:v>
                </c:pt>
                <c:pt idx="4517">
                  <c:v>376.36666666666662</c:v>
                </c:pt>
                <c:pt idx="4518">
                  <c:v>376.45</c:v>
                </c:pt>
                <c:pt idx="4519">
                  <c:v>376.5333333333333</c:v>
                </c:pt>
                <c:pt idx="4520">
                  <c:v>376.61666666666662</c:v>
                </c:pt>
                <c:pt idx="4521">
                  <c:v>376.7</c:v>
                </c:pt>
                <c:pt idx="4522">
                  <c:v>376.7833333333333</c:v>
                </c:pt>
                <c:pt idx="4523">
                  <c:v>376.86666666666662</c:v>
                </c:pt>
                <c:pt idx="4524">
                  <c:v>376.95</c:v>
                </c:pt>
                <c:pt idx="4525">
                  <c:v>377.0333333333333</c:v>
                </c:pt>
                <c:pt idx="4526">
                  <c:v>377.11666666666662</c:v>
                </c:pt>
                <c:pt idx="4527">
                  <c:v>377.2</c:v>
                </c:pt>
                <c:pt idx="4528">
                  <c:v>377.2833333333333</c:v>
                </c:pt>
                <c:pt idx="4529">
                  <c:v>377.36666666666662</c:v>
                </c:pt>
                <c:pt idx="4530">
                  <c:v>377.45</c:v>
                </c:pt>
                <c:pt idx="4531">
                  <c:v>377.5333333333333</c:v>
                </c:pt>
                <c:pt idx="4532">
                  <c:v>377.61666666666662</c:v>
                </c:pt>
                <c:pt idx="4533">
                  <c:v>377.7</c:v>
                </c:pt>
                <c:pt idx="4534">
                  <c:v>377.7833333333333</c:v>
                </c:pt>
                <c:pt idx="4535">
                  <c:v>377.86666666666662</c:v>
                </c:pt>
                <c:pt idx="4536">
                  <c:v>377.95</c:v>
                </c:pt>
                <c:pt idx="4537">
                  <c:v>378.0333333333333</c:v>
                </c:pt>
                <c:pt idx="4538">
                  <c:v>378.11666666666662</c:v>
                </c:pt>
                <c:pt idx="4539">
                  <c:v>378.2</c:v>
                </c:pt>
                <c:pt idx="4540">
                  <c:v>378.2833333333333</c:v>
                </c:pt>
                <c:pt idx="4541">
                  <c:v>378.36666666666662</c:v>
                </c:pt>
                <c:pt idx="4542">
                  <c:v>378.45</c:v>
                </c:pt>
                <c:pt idx="4543">
                  <c:v>378.5333333333333</c:v>
                </c:pt>
                <c:pt idx="4544">
                  <c:v>378.61666666666662</c:v>
                </c:pt>
                <c:pt idx="4545">
                  <c:v>378.7</c:v>
                </c:pt>
                <c:pt idx="4546">
                  <c:v>378.7833333333333</c:v>
                </c:pt>
                <c:pt idx="4547">
                  <c:v>378.86666666666662</c:v>
                </c:pt>
                <c:pt idx="4548">
                  <c:v>378.95</c:v>
                </c:pt>
                <c:pt idx="4549">
                  <c:v>379.0333333333333</c:v>
                </c:pt>
                <c:pt idx="4550">
                  <c:v>379.11666666666662</c:v>
                </c:pt>
                <c:pt idx="4551">
                  <c:v>379.2</c:v>
                </c:pt>
                <c:pt idx="4552">
                  <c:v>379.2833333333333</c:v>
                </c:pt>
                <c:pt idx="4553">
                  <c:v>379.36666666666662</c:v>
                </c:pt>
                <c:pt idx="4554">
                  <c:v>379.45</c:v>
                </c:pt>
                <c:pt idx="4555">
                  <c:v>379.5333333333333</c:v>
                </c:pt>
                <c:pt idx="4556">
                  <c:v>379.61666666666662</c:v>
                </c:pt>
                <c:pt idx="4557">
                  <c:v>379.7</c:v>
                </c:pt>
                <c:pt idx="4558">
                  <c:v>379.7833333333333</c:v>
                </c:pt>
                <c:pt idx="4559">
                  <c:v>379.86666666666662</c:v>
                </c:pt>
                <c:pt idx="4560">
                  <c:v>379.95</c:v>
                </c:pt>
                <c:pt idx="4561">
                  <c:v>380.0333333333333</c:v>
                </c:pt>
                <c:pt idx="4562">
                  <c:v>380.11666666666662</c:v>
                </c:pt>
                <c:pt idx="4563">
                  <c:v>380.2</c:v>
                </c:pt>
                <c:pt idx="4564">
                  <c:v>380.2833333333333</c:v>
                </c:pt>
                <c:pt idx="4565">
                  <c:v>380.36666666666662</c:v>
                </c:pt>
                <c:pt idx="4566">
                  <c:v>380.45</c:v>
                </c:pt>
                <c:pt idx="4567">
                  <c:v>380.5333333333333</c:v>
                </c:pt>
                <c:pt idx="4568">
                  <c:v>380.61666666666662</c:v>
                </c:pt>
                <c:pt idx="4569">
                  <c:v>380.7</c:v>
                </c:pt>
                <c:pt idx="4570">
                  <c:v>380.7833333333333</c:v>
                </c:pt>
                <c:pt idx="4571">
                  <c:v>380.86666666666662</c:v>
                </c:pt>
                <c:pt idx="4572">
                  <c:v>380.95</c:v>
                </c:pt>
                <c:pt idx="4573">
                  <c:v>381.0333333333333</c:v>
                </c:pt>
                <c:pt idx="4574">
                  <c:v>381.11666666666662</c:v>
                </c:pt>
                <c:pt idx="4575">
                  <c:v>381.2</c:v>
                </c:pt>
                <c:pt idx="4576">
                  <c:v>381.2833333333333</c:v>
                </c:pt>
                <c:pt idx="4577">
                  <c:v>381.36666666666662</c:v>
                </c:pt>
                <c:pt idx="4578">
                  <c:v>381.45</c:v>
                </c:pt>
                <c:pt idx="4579">
                  <c:v>381.5333333333333</c:v>
                </c:pt>
                <c:pt idx="4580">
                  <c:v>381.61666666666662</c:v>
                </c:pt>
                <c:pt idx="4581">
                  <c:v>381.7</c:v>
                </c:pt>
                <c:pt idx="4582">
                  <c:v>381.7833333333333</c:v>
                </c:pt>
                <c:pt idx="4583">
                  <c:v>381.86666666666662</c:v>
                </c:pt>
                <c:pt idx="4584">
                  <c:v>381.95</c:v>
                </c:pt>
                <c:pt idx="4585">
                  <c:v>382.0333333333333</c:v>
                </c:pt>
                <c:pt idx="4586">
                  <c:v>382.11666666666662</c:v>
                </c:pt>
                <c:pt idx="4587">
                  <c:v>382.2</c:v>
                </c:pt>
                <c:pt idx="4588">
                  <c:v>382.2833333333333</c:v>
                </c:pt>
                <c:pt idx="4589">
                  <c:v>382.36666666666662</c:v>
                </c:pt>
                <c:pt idx="4590">
                  <c:v>382.45</c:v>
                </c:pt>
                <c:pt idx="4591">
                  <c:v>382.5333333333333</c:v>
                </c:pt>
                <c:pt idx="4592">
                  <c:v>382.61666666666662</c:v>
                </c:pt>
                <c:pt idx="4593">
                  <c:v>382.7</c:v>
                </c:pt>
                <c:pt idx="4594">
                  <c:v>382.7833333333333</c:v>
                </c:pt>
                <c:pt idx="4595">
                  <c:v>382.86666666666662</c:v>
                </c:pt>
                <c:pt idx="4596">
                  <c:v>382.95</c:v>
                </c:pt>
                <c:pt idx="4597">
                  <c:v>383.0333333333333</c:v>
                </c:pt>
                <c:pt idx="4598">
                  <c:v>383.11666666666662</c:v>
                </c:pt>
                <c:pt idx="4599">
                  <c:v>383.2</c:v>
                </c:pt>
                <c:pt idx="4600">
                  <c:v>383.2833333333333</c:v>
                </c:pt>
                <c:pt idx="4601">
                  <c:v>383.36666666666662</c:v>
                </c:pt>
                <c:pt idx="4602">
                  <c:v>383.45</c:v>
                </c:pt>
                <c:pt idx="4603">
                  <c:v>383.5333333333333</c:v>
                </c:pt>
                <c:pt idx="4604">
                  <c:v>383.61666666666662</c:v>
                </c:pt>
                <c:pt idx="4605">
                  <c:v>383.7</c:v>
                </c:pt>
                <c:pt idx="4606">
                  <c:v>383.7833333333333</c:v>
                </c:pt>
                <c:pt idx="4607">
                  <c:v>383.86666666666662</c:v>
                </c:pt>
                <c:pt idx="4608">
                  <c:v>383.95</c:v>
                </c:pt>
                <c:pt idx="4609">
                  <c:v>384.0333333333333</c:v>
                </c:pt>
                <c:pt idx="4610">
                  <c:v>384.11666666666662</c:v>
                </c:pt>
                <c:pt idx="4611">
                  <c:v>384.2</c:v>
                </c:pt>
                <c:pt idx="4612">
                  <c:v>384.2833333333333</c:v>
                </c:pt>
                <c:pt idx="4613">
                  <c:v>384.36666666666662</c:v>
                </c:pt>
                <c:pt idx="4614">
                  <c:v>384.45</c:v>
                </c:pt>
                <c:pt idx="4615">
                  <c:v>384.5333333333333</c:v>
                </c:pt>
                <c:pt idx="4616">
                  <c:v>384.61666666666662</c:v>
                </c:pt>
                <c:pt idx="4617">
                  <c:v>384.7</c:v>
                </c:pt>
                <c:pt idx="4618">
                  <c:v>384.7833333333333</c:v>
                </c:pt>
                <c:pt idx="4619">
                  <c:v>384.86666666666662</c:v>
                </c:pt>
                <c:pt idx="4620">
                  <c:v>384.95</c:v>
                </c:pt>
                <c:pt idx="4621">
                  <c:v>385.0333333333333</c:v>
                </c:pt>
                <c:pt idx="4622">
                  <c:v>385.11666666666662</c:v>
                </c:pt>
                <c:pt idx="4623">
                  <c:v>385.2</c:v>
                </c:pt>
                <c:pt idx="4624">
                  <c:v>385.2833333333333</c:v>
                </c:pt>
                <c:pt idx="4625">
                  <c:v>385.36666666666662</c:v>
                </c:pt>
                <c:pt idx="4626">
                  <c:v>385.45</c:v>
                </c:pt>
                <c:pt idx="4627">
                  <c:v>385.5333333333333</c:v>
                </c:pt>
                <c:pt idx="4628">
                  <c:v>385.61666666666662</c:v>
                </c:pt>
                <c:pt idx="4629">
                  <c:v>385.7</c:v>
                </c:pt>
                <c:pt idx="4630">
                  <c:v>385.7833333333333</c:v>
                </c:pt>
                <c:pt idx="4631">
                  <c:v>385.86666666666662</c:v>
                </c:pt>
                <c:pt idx="4632">
                  <c:v>385.95</c:v>
                </c:pt>
                <c:pt idx="4633">
                  <c:v>386.0333333333333</c:v>
                </c:pt>
                <c:pt idx="4634">
                  <c:v>386.11666666666662</c:v>
                </c:pt>
                <c:pt idx="4635">
                  <c:v>386.2</c:v>
                </c:pt>
                <c:pt idx="4636">
                  <c:v>386.2833333333333</c:v>
                </c:pt>
                <c:pt idx="4637">
                  <c:v>386.36666666666662</c:v>
                </c:pt>
                <c:pt idx="4638">
                  <c:v>386.45</c:v>
                </c:pt>
                <c:pt idx="4639">
                  <c:v>386.5333333333333</c:v>
                </c:pt>
                <c:pt idx="4640">
                  <c:v>386.61666666666662</c:v>
                </c:pt>
                <c:pt idx="4641">
                  <c:v>386.7</c:v>
                </c:pt>
                <c:pt idx="4642">
                  <c:v>386.7833333333333</c:v>
                </c:pt>
                <c:pt idx="4643">
                  <c:v>386.86666666666662</c:v>
                </c:pt>
                <c:pt idx="4644">
                  <c:v>386.95</c:v>
                </c:pt>
                <c:pt idx="4645">
                  <c:v>387.0333333333333</c:v>
                </c:pt>
                <c:pt idx="4646">
                  <c:v>387.11666666666662</c:v>
                </c:pt>
                <c:pt idx="4647">
                  <c:v>387.2</c:v>
                </c:pt>
                <c:pt idx="4648">
                  <c:v>387.2833333333333</c:v>
                </c:pt>
                <c:pt idx="4649">
                  <c:v>387.36666666666662</c:v>
                </c:pt>
                <c:pt idx="4650">
                  <c:v>387.45</c:v>
                </c:pt>
                <c:pt idx="4651">
                  <c:v>387.5333333333333</c:v>
                </c:pt>
                <c:pt idx="4652">
                  <c:v>387.61666666666662</c:v>
                </c:pt>
                <c:pt idx="4653">
                  <c:v>387.7</c:v>
                </c:pt>
                <c:pt idx="4654">
                  <c:v>387.7833333333333</c:v>
                </c:pt>
                <c:pt idx="4655">
                  <c:v>387.86666666666662</c:v>
                </c:pt>
                <c:pt idx="4656">
                  <c:v>387.95</c:v>
                </c:pt>
                <c:pt idx="4657">
                  <c:v>388.0333333333333</c:v>
                </c:pt>
                <c:pt idx="4658">
                  <c:v>388.11666666666662</c:v>
                </c:pt>
                <c:pt idx="4659">
                  <c:v>388.2</c:v>
                </c:pt>
                <c:pt idx="4660">
                  <c:v>388.2833333333333</c:v>
                </c:pt>
                <c:pt idx="4661">
                  <c:v>388.36666666666662</c:v>
                </c:pt>
                <c:pt idx="4662">
                  <c:v>388.45</c:v>
                </c:pt>
                <c:pt idx="4663">
                  <c:v>388.5333333333333</c:v>
                </c:pt>
                <c:pt idx="4664">
                  <c:v>388.61666666666662</c:v>
                </c:pt>
                <c:pt idx="4665">
                  <c:v>388.7</c:v>
                </c:pt>
                <c:pt idx="4666">
                  <c:v>388.7833333333333</c:v>
                </c:pt>
                <c:pt idx="4667">
                  <c:v>388.86666666666662</c:v>
                </c:pt>
                <c:pt idx="4668">
                  <c:v>388.95</c:v>
                </c:pt>
                <c:pt idx="4669">
                  <c:v>389.0333333333333</c:v>
                </c:pt>
                <c:pt idx="4670">
                  <c:v>389.11666666666662</c:v>
                </c:pt>
                <c:pt idx="4671">
                  <c:v>389.2</c:v>
                </c:pt>
                <c:pt idx="4672">
                  <c:v>389.2833333333333</c:v>
                </c:pt>
                <c:pt idx="4673">
                  <c:v>389.36666666666662</c:v>
                </c:pt>
                <c:pt idx="4674">
                  <c:v>389.45</c:v>
                </c:pt>
                <c:pt idx="4675">
                  <c:v>389.5333333333333</c:v>
                </c:pt>
                <c:pt idx="4676">
                  <c:v>389.61666666666662</c:v>
                </c:pt>
                <c:pt idx="4677">
                  <c:v>389.7</c:v>
                </c:pt>
                <c:pt idx="4678">
                  <c:v>389.7833333333333</c:v>
                </c:pt>
                <c:pt idx="4679">
                  <c:v>389.86666666666662</c:v>
                </c:pt>
                <c:pt idx="4680">
                  <c:v>389.95</c:v>
                </c:pt>
                <c:pt idx="4681">
                  <c:v>390.0333333333333</c:v>
                </c:pt>
                <c:pt idx="4682">
                  <c:v>390.11666666666662</c:v>
                </c:pt>
                <c:pt idx="4683">
                  <c:v>390.2</c:v>
                </c:pt>
                <c:pt idx="4684">
                  <c:v>390.2833333333333</c:v>
                </c:pt>
                <c:pt idx="4685">
                  <c:v>390.36666666666662</c:v>
                </c:pt>
                <c:pt idx="4686">
                  <c:v>390.45</c:v>
                </c:pt>
                <c:pt idx="4687">
                  <c:v>390.5333333333333</c:v>
                </c:pt>
                <c:pt idx="4688">
                  <c:v>390.61666666666662</c:v>
                </c:pt>
                <c:pt idx="4689">
                  <c:v>390.7</c:v>
                </c:pt>
                <c:pt idx="4690">
                  <c:v>390.7833333333333</c:v>
                </c:pt>
                <c:pt idx="4691">
                  <c:v>390.86666666666662</c:v>
                </c:pt>
                <c:pt idx="4692">
                  <c:v>390.95</c:v>
                </c:pt>
                <c:pt idx="4693">
                  <c:v>391.0333333333333</c:v>
                </c:pt>
                <c:pt idx="4694">
                  <c:v>391.11666666666662</c:v>
                </c:pt>
                <c:pt idx="4695">
                  <c:v>391.2</c:v>
                </c:pt>
                <c:pt idx="4696">
                  <c:v>391.2833333333333</c:v>
                </c:pt>
                <c:pt idx="4697">
                  <c:v>391.36666666666662</c:v>
                </c:pt>
                <c:pt idx="4698">
                  <c:v>391.45</c:v>
                </c:pt>
                <c:pt idx="4699">
                  <c:v>391.5333333333333</c:v>
                </c:pt>
                <c:pt idx="4700">
                  <c:v>391.61666666666662</c:v>
                </c:pt>
                <c:pt idx="4701">
                  <c:v>391.7</c:v>
                </c:pt>
                <c:pt idx="4702">
                  <c:v>391.7833333333333</c:v>
                </c:pt>
                <c:pt idx="4703">
                  <c:v>391.86666666666662</c:v>
                </c:pt>
                <c:pt idx="4704">
                  <c:v>391.95</c:v>
                </c:pt>
                <c:pt idx="4705">
                  <c:v>392.0333333333333</c:v>
                </c:pt>
                <c:pt idx="4706">
                  <c:v>392.11666666666662</c:v>
                </c:pt>
                <c:pt idx="4707">
                  <c:v>392.2</c:v>
                </c:pt>
                <c:pt idx="4708">
                  <c:v>392.2833333333333</c:v>
                </c:pt>
                <c:pt idx="4709">
                  <c:v>392.36666666666662</c:v>
                </c:pt>
                <c:pt idx="4710">
                  <c:v>392.45</c:v>
                </c:pt>
                <c:pt idx="4711">
                  <c:v>392.5333333333333</c:v>
                </c:pt>
                <c:pt idx="4712">
                  <c:v>392.61666666666662</c:v>
                </c:pt>
                <c:pt idx="4713">
                  <c:v>392.7</c:v>
                </c:pt>
                <c:pt idx="4714">
                  <c:v>392.7833333333333</c:v>
                </c:pt>
                <c:pt idx="4715">
                  <c:v>392.86666666666662</c:v>
                </c:pt>
                <c:pt idx="4716">
                  <c:v>392.95</c:v>
                </c:pt>
                <c:pt idx="4717">
                  <c:v>393.0333333333333</c:v>
                </c:pt>
                <c:pt idx="4718">
                  <c:v>393.11666666666662</c:v>
                </c:pt>
                <c:pt idx="4719">
                  <c:v>393.2</c:v>
                </c:pt>
                <c:pt idx="4720">
                  <c:v>393.2833333333333</c:v>
                </c:pt>
                <c:pt idx="4721">
                  <c:v>393.36666666666662</c:v>
                </c:pt>
                <c:pt idx="4722">
                  <c:v>393.45</c:v>
                </c:pt>
                <c:pt idx="4723">
                  <c:v>393.5333333333333</c:v>
                </c:pt>
                <c:pt idx="4724">
                  <c:v>393.61666666666662</c:v>
                </c:pt>
                <c:pt idx="4725">
                  <c:v>393.7</c:v>
                </c:pt>
                <c:pt idx="4726">
                  <c:v>393.7833333333333</c:v>
                </c:pt>
                <c:pt idx="4727">
                  <c:v>393.86666666666662</c:v>
                </c:pt>
                <c:pt idx="4728">
                  <c:v>393.95</c:v>
                </c:pt>
                <c:pt idx="4729">
                  <c:v>394.0333333333333</c:v>
                </c:pt>
                <c:pt idx="4730">
                  <c:v>394.11666666666662</c:v>
                </c:pt>
                <c:pt idx="4731">
                  <c:v>394.2</c:v>
                </c:pt>
                <c:pt idx="4732">
                  <c:v>394.2833333333333</c:v>
                </c:pt>
                <c:pt idx="4733">
                  <c:v>394.36666666666662</c:v>
                </c:pt>
                <c:pt idx="4734">
                  <c:v>394.45</c:v>
                </c:pt>
                <c:pt idx="4735">
                  <c:v>394.5333333333333</c:v>
                </c:pt>
                <c:pt idx="4736">
                  <c:v>394.61666666666662</c:v>
                </c:pt>
                <c:pt idx="4737">
                  <c:v>394.7</c:v>
                </c:pt>
                <c:pt idx="4738">
                  <c:v>394.7833333333333</c:v>
                </c:pt>
                <c:pt idx="4739">
                  <c:v>394.86666666666662</c:v>
                </c:pt>
                <c:pt idx="4740">
                  <c:v>394.95</c:v>
                </c:pt>
                <c:pt idx="4741">
                  <c:v>395.0333333333333</c:v>
                </c:pt>
                <c:pt idx="4742">
                  <c:v>395.11666666666662</c:v>
                </c:pt>
                <c:pt idx="4743">
                  <c:v>395.2</c:v>
                </c:pt>
                <c:pt idx="4744">
                  <c:v>395.2833333333333</c:v>
                </c:pt>
                <c:pt idx="4745">
                  <c:v>395.36666666666662</c:v>
                </c:pt>
                <c:pt idx="4746">
                  <c:v>395.45</c:v>
                </c:pt>
                <c:pt idx="4747">
                  <c:v>395.5333333333333</c:v>
                </c:pt>
                <c:pt idx="4748">
                  <c:v>395.61666666666662</c:v>
                </c:pt>
                <c:pt idx="4749">
                  <c:v>395.7</c:v>
                </c:pt>
                <c:pt idx="4750">
                  <c:v>395.7833333333333</c:v>
                </c:pt>
                <c:pt idx="4751">
                  <c:v>395.86666666666662</c:v>
                </c:pt>
                <c:pt idx="4752">
                  <c:v>395.95</c:v>
                </c:pt>
                <c:pt idx="4753">
                  <c:v>396.0333333333333</c:v>
                </c:pt>
                <c:pt idx="4754">
                  <c:v>396.11666666666662</c:v>
                </c:pt>
                <c:pt idx="4755">
                  <c:v>396.2</c:v>
                </c:pt>
                <c:pt idx="4756">
                  <c:v>396.2833333333333</c:v>
                </c:pt>
                <c:pt idx="4757">
                  <c:v>396.36666666666662</c:v>
                </c:pt>
                <c:pt idx="4758">
                  <c:v>396.45</c:v>
                </c:pt>
                <c:pt idx="4759">
                  <c:v>396.5333333333333</c:v>
                </c:pt>
                <c:pt idx="4760">
                  <c:v>396.61666666666662</c:v>
                </c:pt>
                <c:pt idx="4761">
                  <c:v>396.7</c:v>
                </c:pt>
                <c:pt idx="4762">
                  <c:v>396.7833333333333</c:v>
                </c:pt>
                <c:pt idx="4763">
                  <c:v>396.86666666666662</c:v>
                </c:pt>
                <c:pt idx="4764">
                  <c:v>396.95</c:v>
                </c:pt>
                <c:pt idx="4765">
                  <c:v>397.0333333333333</c:v>
                </c:pt>
                <c:pt idx="4766">
                  <c:v>397.11666666666662</c:v>
                </c:pt>
                <c:pt idx="4767">
                  <c:v>397.2</c:v>
                </c:pt>
                <c:pt idx="4768">
                  <c:v>397.2833333333333</c:v>
                </c:pt>
                <c:pt idx="4769">
                  <c:v>397.36666666666662</c:v>
                </c:pt>
                <c:pt idx="4770">
                  <c:v>397.45</c:v>
                </c:pt>
                <c:pt idx="4771">
                  <c:v>397.5333333333333</c:v>
                </c:pt>
                <c:pt idx="4772">
                  <c:v>397.61666666666662</c:v>
                </c:pt>
                <c:pt idx="4773">
                  <c:v>397.7</c:v>
                </c:pt>
                <c:pt idx="4774">
                  <c:v>397.7833333333333</c:v>
                </c:pt>
                <c:pt idx="4775">
                  <c:v>397.86666666666662</c:v>
                </c:pt>
                <c:pt idx="4776">
                  <c:v>397.95</c:v>
                </c:pt>
                <c:pt idx="4777">
                  <c:v>398.0333333333333</c:v>
                </c:pt>
                <c:pt idx="4778">
                  <c:v>398.11666666666662</c:v>
                </c:pt>
                <c:pt idx="4779">
                  <c:v>398.2</c:v>
                </c:pt>
                <c:pt idx="4780">
                  <c:v>398.2833333333333</c:v>
                </c:pt>
                <c:pt idx="4781">
                  <c:v>398.36666666666662</c:v>
                </c:pt>
                <c:pt idx="4782">
                  <c:v>398.45</c:v>
                </c:pt>
                <c:pt idx="4783">
                  <c:v>398.5333333333333</c:v>
                </c:pt>
                <c:pt idx="4784">
                  <c:v>398.61666666666662</c:v>
                </c:pt>
                <c:pt idx="4785">
                  <c:v>398.7</c:v>
                </c:pt>
                <c:pt idx="4786">
                  <c:v>398.7833333333333</c:v>
                </c:pt>
                <c:pt idx="4787">
                  <c:v>398.86666666666662</c:v>
                </c:pt>
                <c:pt idx="4788">
                  <c:v>398.95</c:v>
                </c:pt>
                <c:pt idx="4789">
                  <c:v>399.0333333333333</c:v>
                </c:pt>
                <c:pt idx="4790">
                  <c:v>399.11666666666662</c:v>
                </c:pt>
                <c:pt idx="4791">
                  <c:v>399.2</c:v>
                </c:pt>
                <c:pt idx="4792">
                  <c:v>399.2833333333333</c:v>
                </c:pt>
                <c:pt idx="4793">
                  <c:v>399.36666666666662</c:v>
                </c:pt>
                <c:pt idx="4794">
                  <c:v>399.45</c:v>
                </c:pt>
                <c:pt idx="4795">
                  <c:v>399.5333333333333</c:v>
                </c:pt>
                <c:pt idx="4796">
                  <c:v>399.61666666666662</c:v>
                </c:pt>
                <c:pt idx="4797">
                  <c:v>399.7</c:v>
                </c:pt>
                <c:pt idx="4798">
                  <c:v>399.7833333333333</c:v>
                </c:pt>
                <c:pt idx="4799">
                  <c:v>399.86666666666662</c:v>
                </c:pt>
                <c:pt idx="4800">
                  <c:v>399.95</c:v>
                </c:pt>
                <c:pt idx="4801">
                  <c:v>400.0333333333333</c:v>
                </c:pt>
                <c:pt idx="4802">
                  <c:v>400.11666666666662</c:v>
                </c:pt>
                <c:pt idx="4803">
                  <c:v>400.2</c:v>
                </c:pt>
                <c:pt idx="4804">
                  <c:v>400.2833333333333</c:v>
                </c:pt>
                <c:pt idx="4805">
                  <c:v>400.36666666666662</c:v>
                </c:pt>
                <c:pt idx="4806">
                  <c:v>400.45</c:v>
                </c:pt>
                <c:pt idx="4807">
                  <c:v>400.5333333333333</c:v>
                </c:pt>
                <c:pt idx="4808">
                  <c:v>400.61666666666662</c:v>
                </c:pt>
                <c:pt idx="4809">
                  <c:v>400.7</c:v>
                </c:pt>
                <c:pt idx="4810">
                  <c:v>400.7833333333333</c:v>
                </c:pt>
                <c:pt idx="4811">
                  <c:v>400.86666666666662</c:v>
                </c:pt>
                <c:pt idx="4812">
                  <c:v>400.95</c:v>
                </c:pt>
                <c:pt idx="4813">
                  <c:v>401.0333333333333</c:v>
                </c:pt>
                <c:pt idx="4814">
                  <c:v>401.11666666666662</c:v>
                </c:pt>
                <c:pt idx="4815">
                  <c:v>401.2</c:v>
                </c:pt>
                <c:pt idx="4816">
                  <c:v>401.2833333333333</c:v>
                </c:pt>
                <c:pt idx="4817">
                  <c:v>401.36666666666662</c:v>
                </c:pt>
                <c:pt idx="4818">
                  <c:v>401.45</c:v>
                </c:pt>
                <c:pt idx="4819">
                  <c:v>401.5333333333333</c:v>
                </c:pt>
                <c:pt idx="4820">
                  <c:v>401.61666666666662</c:v>
                </c:pt>
                <c:pt idx="4821">
                  <c:v>401.7</c:v>
                </c:pt>
                <c:pt idx="4822">
                  <c:v>401.7833333333333</c:v>
                </c:pt>
                <c:pt idx="4823">
                  <c:v>401.86666666666662</c:v>
                </c:pt>
                <c:pt idx="4824">
                  <c:v>401.95</c:v>
                </c:pt>
                <c:pt idx="4825">
                  <c:v>402.0333333333333</c:v>
                </c:pt>
                <c:pt idx="4826">
                  <c:v>402.11666666666662</c:v>
                </c:pt>
                <c:pt idx="4827">
                  <c:v>402.2</c:v>
                </c:pt>
                <c:pt idx="4828">
                  <c:v>402.2833333333333</c:v>
                </c:pt>
                <c:pt idx="4829">
                  <c:v>402.36666666666662</c:v>
                </c:pt>
                <c:pt idx="4830">
                  <c:v>402.45</c:v>
                </c:pt>
                <c:pt idx="4831">
                  <c:v>402.5333333333333</c:v>
                </c:pt>
                <c:pt idx="4832">
                  <c:v>402.61666666666662</c:v>
                </c:pt>
                <c:pt idx="4833">
                  <c:v>402.7</c:v>
                </c:pt>
                <c:pt idx="4834">
                  <c:v>402.7833333333333</c:v>
                </c:pt>
                <c:pt idx="4835">
                  <c:v>402.86666666666662</c:v>
                </c:pt>
                <c:pt idx="4836">
                  <c:v>402.95</c:v>
                </c:pt>
                <c:pt idx="4837">
                  <c:v>403.0333333333333</c:v>
                </c:pt>
                <c:pt idx="4838">
                  <c:v>403.11666666666662</c:v>
                </c:pt>
                <c:pt idx="4839">
                  <c:v>403.2</c:v>
                </c:pt>
                <c:pt idx="4840">
                  <c:v>403.2833333333333</c:v>
                </c:pt>
                <c:pt idx="4841">
                  <c:v>403.36666666666662</c:v>
                </c:pt>
                <c:pt idx="4842">
                  <c:v>403.45</c:v>
                </c:pt>
                <c:pt idx="4843">
                  <c:v>403.5333333333333</c:v>
                </c:pt>
                <c:pt idx="4844">
                  <c:v>403.61666666666662</c:v>
                </c:pt>
                <c:pt idx="4845">
                  <c:v>403.7</c:v>
                </c:pt>
                <c:pt idx="4846">
                  <c:v>403.7833333333333</c:v>
                </c:pt>
                <c:pt idx="4847">
                  <c:v>403.86666666666662</c:v>
                </c:pt>
                <c:pt idx="4848">
                  <c:v>403.95</c:v>
                </c:pt>
                <c:pt idx="4849">
                  <c:v>404.0333333333333</c:v>
                </c:pt>
                <c:pt idx="4850">
                  <c:v>404.11666666666662</c:v>
                </c:pt>
                <c:pt idx="4851">
                  <c:v>404.2</c:v>
                </c:pt>
                <c:pt idx="4852">
                  <c:v>404.2833333333333</c:v>
                </c:pt>
                <c:pt idx="4853">
                  <c:v>404.36666666666662</c:v>
                </c:pt>
                <c:pt idx="4854">
                  <c:v>404.45</c:v>
                </c:pt>
                <c:pt idx="4855">
                  <c:v>404.5333333333333</c:v>
                </c:pt>
                <c:pt idx="4856">
                  <c:v>404.61666666666662</c:v>
                </c:pt>
                <c:pt idx="4857">
                  <c:v>404.7</c:v>
                </c:pt>
                <c:pt idx="4858">
                  <c:v>404.7833333333333</c:v>
                </c:pt>
                <c:pt idx="4859">
                  <c:v>404.86666666666662</c:v>
                </c:pt>
                <c:pt idx="4860">
                  <c:v>404.95</c:v>
                </c:pt>
                <c:pt idx="4861">
                  <c:v>405.0333333333333</c:v>
                </c:pt>
                <c:pt idx="4862">
                  <c:v>405.11666666666662</c:v>
                </c:pt>
                <c:pt idx="4863">
                  <c:v>405.2</c:v>
                </c:pt>
                <c:pt idx="4864">
                  <c:v>405.2833333333333</c:v>
                </c:pt>
                <c:pt idx="4865">
                  <c:v>405.36666666666662</c:v>
                </c:pt>
                <c:pt idx="4866">
                  <c:v>405.45</c:v>
                </c:pt>
                <c:pt idx="4867">
                  <c:v>405.5333333333333</c:v>
                </c:pt>
                <c:pt idx="4868">
                  <c:v>405.61666666666662</c:v>
                </c:pt>
                <c:pt idx="4869">
                  <c:v>405.7</c:v>
                </c:pt>
                <c:pt idx="4870">
                  <c:v>405.7833333333333</c:v>
                </c:pt>
                <c:pt idx="4871">
                  <c:v>405.86666666666662</c:v>
                </c:pt>
                <c:pt idx="4872">
                  <c:v>405.95</c:v>
                </c:pt>
                <c:pt idx="4873">
                  <c:v>406.0333333333333</c:v>
                </c:pt>
                <c:pt idx="4874">
                  <c:v>406.11666666666662</c:v>
                </c:pt>
                <c:pt idx="4875">
                  <c:v>406.2</c:v>
                </c:pt>
                <c:pt idx="4876">
                  <c:v>406.2833333333333</c:v>
                </c:pt>
                <c:pt idx="4877">
                  <c:v>406.36666666666662</c:v>
                </c:pt>
                <c:pt idx="4878">
                  <c:v>406.45</c:v>
                </c:pt>
                <c:pt idx="4879">
                  <c:v>406.5333333333333</c:v>
                </c:pt>
                <c:pt idx="4880">
                  <c:v>406.61666666666662</c:v>
                </c:pt>
                <c:pt idx="4881">
                  <c:v>406.7</c:v>
                </c:pt>
                <c:pt idx="4882">
                  <c:v>406.7833333333333</c:v>
                </c:pt>
                <c:pt idx="4883">
                  <c:v>406.86666666666662</c:v>
                </c:pt>
                <c:pt idx="4884">
                  <c:v>406.95</c:v>
                </c:pt>
                <c:pt idx="4885">
                  <c:v>407.0333333333333</c:v>
                </c:pt>
                <c:pt idx="4886">
                  <c:v>407.11666666666662</c:v>
                </c:pt>
                <c:pt idx="4887">
                  <c:v>407.2</c:v>
                </c:pt>
                <c:pt idx="4888">
                  <c:v>407.2833333333333</c:v>
                </c:pt>
                <c:pt idx="4889">
                  <c:v>407.36666666666662</c:v>
                </c:pt>
                <c:pt idx="4890">
                  <c:v>407.45</c:v>
                </c:pt>
                <c:pt idx="4891">
                  <c:v>407.5333333333333</c:v>
                </c:pt>
                <c:pt idx="4892">
                  <c:v>407.61666666666662</c:v>
                </c:pt>
                <c:pt idx="4893">
                  <c:v>407.7</c:v>
                </c:pt>
                <c:pt idx="4894">
                  <c:v>407.7833333333333</c:v>
                </c:pt>
                <c:pt idx="4895">
                  <c:v>407.86666666666662</c:v>
                </c:pt>
                <c:pt idx="4896">
                  <c:v>407.95</c:v>
                </c:pt>
                <c:pt idx="4897">
                  <c:v>408.0333333333333</c:v>
                </c:pt>
                <c:pt idx="4898">
                  <c:v>408.11666666666662</c:v>
                </c:pt>
                <c:pt idx="4899">
                  <c:v>408.2</c:v>
                </c:pt>
                <c:pt idx="4900">
                  <c:v>408.2833333333333</c:v>
                </c:pt>
                <c:pt idx="4901">
                  <c:v>408.36666666666662</c:v>
                </c:pt>
                <c:pt idx="4902">
                  <c:v>408.45</c:v>
                </c:pt>
                <c:pt idx="4903">
                  <c:v>408.5333333333333</c:v>
                </c:pt>
                <c:pt idx="4904">
                  <c:v>408.61666666666662</c:v>
                </c:pt>
                <c:pt idx="4905">
                  <c:v>408.7</c:v>
                </c:pt>
                <c:pt idx="4906">
                  <c:v>408.7833333333333</c:v>
                </c:pt>
                <c:pt idx="4907">
                  <c:v>408.86666666666662</c:v>
                </c:pt>
                <c:pt idx="4908">
                  <c:v>408.95</c:v>
                </c:pt>
                <c:pt idx="4909">
                  <c:v>409.0333333333333</c:v>
                </c:pt>
                <c:pt idx="4910">
                  <c:v>409.11666666666662</c:v>
                </c:pt>
                <c:pt idx="4911">
                  <c:v>409.2</c:v>
                </c:pt>
                <c:pt idx="4912">
                  <c:v>409.2833333333333</c:v>
                </c:pt>
                <c:pt idx="4913">
                  <c:v>409.36666666666662</c:v>
                </c:pt>
                <c:pt idx="4914">
                  <c:v>409.45</c:v>
                </c:pt>
                <c:pt idx="4915">
                  <c:v>409.5333333333333</c:v>
                </c:pt>
                <c:pt idx="4916">
                  <c:v>409.61666666666662</c:v>
                </c:pt>
                <c:pt idx="4917">
                  <c:v>409.7</c:v>
                </c:pt>
                <c:pt idx="4918">
                  <c:v>409.7833333333333</c:v>
                </c:pt>
                <c:pt idx="4919">
                  <c:v>409.86666666666662</c:v>
                </c:pt>
                <c:pt idx="4920">
                  <c:v>409.95</c:v>
                </c:pt>
                <c:pt idx="4921">
                  <c:v>410.0333333333333</c:v>
                </c:pt>
                <c:pt idx="4922">
                  <c:v>410.11666666666662</c:v>
                </c:pt>
                <c:pt idx="4923">
                  <c:v>410.2</c:v>
                </c:pt>
                <c:pt idx="4924">
                  <c:v>410.2833333333333</c:v>
                </c:pt>
                <c:pt idx="4925">
                  <c:v>410.36666666666662</c:v>
                </c:pt>
                <c:pt idx="4926">
                  <c:v>410.45</c:v>
                </c:pt>
                <c:pt idx="4927">
                  <c:v>410.5333333333333</c:v>
                </c:pt>
                <c:pt idx="4928">
                  <c:v>410.61666666666662</c:v>
                </c:pt>
                <c:pt idx="4929">
                  <c:v>410.7</c:v>
                </c:pt>
                <c:pt idx="4930">
                  <c:v>410.7833333333333</c:v>
                </c:pt>
                <c:pt idx="4931">
                  <c:v>410.86666666666662</c:v>
                </c:pt>
                <c:pt idx="4932">
                  <c:v>410.95</c:v>
                </c:pt>
                <c:pt idx="4933">
                  <c:v>411.0333333333333</c:v>
                </c:pt>
                <c:pt idx="4934">
                  <c:v>411.11666666666662</c:v>
                </c:pt>
                <c:pt idx="4935">
                  <c:v>411.2</c:v>
                </c:pt>
                <c:pt idx="4936">
                  <c:v>411.2833333333333</c:v>
                </c:pt>
                <c:pt idx="4937">
                  <c:v>411.36666666666662</c:v>
                </c:pt>
                <c:pt idx="4938">
                  <c:v>411.45</c:v>
                </c:pt>
                <c:pt idx="4939">
                  <c:v>411.5333333333333</c:v>
                </c:pt>
                <c:pt idx="4940">
                  <c:v>411.61666666666662</c:v>
                </c:pt>
                <c:pt idx="4941">
                  <c:v>411.7</c:v>
                </c:pt>
                <c:pt idx="4942">
                  <c:v>411.7833333333333</c:v>
                </c:pt>
                <c:pt idx="4943">
                  <c:v>411.86666666666662</c:v>
                </c:pt>
                <c:pt idx="4944">
                  <c:v>411.95</c:v>
                </c:pt>
                <c:pt idx="4945">
                  <c:v>412.0333333333333</c:v>
                </c:pt>
                <c:pt idx="4946">
                  <c:v>412.11666666666662</c:v>
                </c:pt>
                <c:pt idx="4947">
                  <c:v>412.2</c:v>
                </c:pt>
                <c:pt idx="4948">
                  <c:v>412.2833333333333</c:v>
                </c:pt>
                <c:pt idx="4949">
                  <c:v>412.36666666666662</c:v>
                </c:pt>
                <c:pt idx="4950">
                  <c:v>412.45</c:v>
                </c:pt>
                <c:pt idx="4951">
                  <c:v>412.5333333333333</c:v>
                </c:pt>
                <c:pt idx="4952">
                  <c:v>412.61666666666662</c:v>
                </c:pt>
                <c:pt idx="4953">
                  <c:v>412.7</c:v>
                </c:pt>
                <c:pt idx="4954">
                  <c:v>412.7833333333333</c:v>
                </c:pt>
                <c:pt idx="4955">
                  <c:v>412.86666666666662</c:v>
                </c:pt>
                <c:pt idx="4956">
                  <c:v>412.95</c:v>
                </c:pt>
                <c:pt idx="4957">
                  <c:v>413.0333333333333</c:v>
                </c:pt>
                <c:pt idx="4958">
                  <c:v>413.11666666666662</c:v>
                </c:pt>
                <c:pt idx="4959">
                  <c:v>413.2</c:v>
                </c:pt>
                <c:pt idx="4960">
                  <c:v>413.2833333333333</c:v>
                </c:pt>
                <c:pt idx="4961">
                  <c:v>413.36666666666662</c:v>
                </c:pt>
                <c:pt idx="4962">
                  <c:v>413.45</c:v>
                </c:pt>
                <c:pt idx="4963">
                  <c:v>413.5333333333333</c:v>
                </c:pt>
                <c:pt idx="4964">
                  <c:v>413.61666666666662</c:v>
                </c:pt>
                <c:pt idx="4965">
                  <c:v>413.7</c:v>
                </c:pt>
                <c:pt idx="4966">
                  <c:v>413.7833333333333</c:v>
                </c:pt>
                <c:pt idx="4967">
                  <c:v>413.86666666666662</c:v>
                </c:pt>
                <c:pt idx="4968">
                  <c:v>413.95</c:v>
                </c:pt>
                <c:pt idx="4969">
                  <c:v>414.0333333333333</c:v>
                </c:pt>
                <c:pt idx="4970">
                  <c:v>414.11666666666662</c:v>
                </c:pt>
                <c:pt idx="4971">
                  <c:v>414.2</c:v>
                </c:pt>
                <c:pt idx="4972">
                  <c:v>414.2833333333333</c:v>
                </c:pt>
                <c:pt idx="4973">
                  <c:v>414.36666666666662</c:v>
                </c:pt>
                <c:pt idx="4974">
                  <c:v>414.45</c:v>
                </c:pt>
                <c:pt idx="4975">
                  <c:v>414.5333333333333</c:v>
                </c:pt>
                <c:pt idx="4976">
                  <c:v>414.61666666666662</c:v>
                </c:pt>
                <c:pt idx="4977">
                  <c:v>414.7</c:v>
                </c:pt>
                <c:pt idx="4978">
                  <c:v>414.7833333333333</c:v>
                </c:pt>
                <c:pt idx="4979">
                  <c:v>414.86666666666662</c:v>
                </c:pt>
                <c:pt idx="4980">
                  <c:v>414.95</c:v>
                </c:pt>
                <c:pt idx="4981">
                  <c:v>415.0333333333333</c:v>
                </c:pt>
                <c:pt idx="4982">
                  <c:v>415.11666666666662</c:v>
                </c:pt>
                <c:pt idx="4983">
                  <c:v>415.2</c:v>
                </c:pt>
                <c:pt idx="4984">
                  <c:v>415.2833333333333</c:v>
                </c:pt>
                <c:pt idx="4985">
                  <c:v>415.36666666666662</c:v>
                </c:pt>
                <c:pt idx="4986">
                  <c:v>415.45</c:v>
                </c:pt>
                <c:pt idx="4987">
                  <c:v>415.5333333333333</c:v>
                </c:pt>
                <c:pt idx="4988">
                  <c:v>415.61666666666662</c:v>
                </c:pt>
                <c:pt idx="4989">
                  <c:v>415.7</c:v>
                </c:pt>
                <c:pt idx="4990">
                  <c:v>415.7833333333333</c:v>
                </c:pt>
                <c:pt idx="4991">
                  <c:v>415.86666666666662</c:v>
                </c:pt>
                <c:pt idx="4992">
                  <c:v>415.95</c:v>
                </c:pt>
                <c:pt idx="4993">
                  <c:v>416.0333333333333</c:v>
                </c:pt>
                <c:pt idx="4994">
                  <c:v>416.11666666666662</c:v>
                </c:pt>
                <c:pt idx="4995">
                  <c:v>416.2</c:v>
                </c:pt>
                <c:pt idx="4996">
                  <c:v>416.2833333333333</c:v>
                </c:pt>
                <c:pt idx="4997">
                  <c:v>416.36666666666662</c:v>
                </c:pt>
                <c:pt idx="4998">
                  <c:v>416.45</c:v>
                </c:pt>
                <c:pt idx="4999">
                  <c:v>416.5333333333333</c:v>
                </c:pt>
                <c:pt idx="5000">
                  <c:v>416.61666666666662</c:v>
                </c:pt>
                <c:pt idx="5001">
                  <c:v>416.7</c:v>
                </c:pt>
                <c:pt idx="5002">
                  <c:v>416.7833333333333</c:v>
                </c:pt>
                <c:pt idx="5003">
                  <c:v>416.86666666666662</c:v>
                </c:pt>
                <c:pt idx="5004">
                  <c:v>416.95</c:v>
                </c:pt>
                <c:pt idx="5005">
                  <c:v>417.0333333333333</c:v>
                </c:pt>
                <c:pt idx="5006">
                  <c:v>417.11666666666662</c:v>
                </c:pt>
                <c:pt idx="5007">
                  <c:v>417.2</c:v>
                </c:pt>
                <c:pt idx="5008">
                  <c:v>417.2833333333333</c:v>
                </c:pt>
                <c:pt idx="5009">
                  <c:v>417.36666666666662</c:v>
                </c:pt>
                <c:pt idx="5010">
                  <c:v>417.45</c:v>
                </c:pt>
                <c:pt idx="5011">
                  <c:v>417.5333333333333</c:v>
                </c:pt>
                <c:pt idx="5012">
                  <c:v>417.61666666666662</c:v>
                </c:pt>
                <c:pt idx="5013">
                  <c:v>417.7</c:v>
                </c:pt>
                <c:pt idx="5014">
                  <c:v>417.7833333333333</c:v>
                </c:pt>
                <c:pt idx="5015">
                  <c:v>417.86666666666662</c:v>
                </c:pt>
                <c:pt idx="5016">
                  <c:v>417.95</c:v>
                </c:pt>
                <c:pt idx="5017">
                  <c:v>418.0333333333333</c:v>
                </c:pt>
                <c:pt idx="5018">
                  <c:v>418.11666666666662</c:v>
                </c:pt>
                <c:pt idx="5019">
                  <c:v>418.2</c:v>
                </c:pt>
                <c:pt idx="5020">
                  <c:v>418.2833333333333</c:v>
                </c:pt>
                <c:pt idx="5021">
                  <c:v>418.36666666666662</c:v>
                </c:pt>
                <c:pt idx="5022">
                  <c:v>418.45</c:v>
                </c:pt>
                <c:pt idx="5023">
                  <c:v>418.5333333333333</c:v>
                </c:pt>
                <c:pt idx="5024">
                  <c:v>418.61666666666662</c:v>
                </c:pt>
                <c:pt idx="5025">
                  <c:v>418.7</c:v>
                </c:pt>
                <c:pt idx="5026">
                  <c:v>418.7833333333333</c:v>
                </c:pt>
                <c:pt idx="5027">
                  <c:v>418.86666666666662</c:v>
                </c:pt>
                <c:pt idx="5028">
                  <c:v>418.95</c:v>
                </c:pt>
                <c:pt idx="5029">
                  <c:v>419.0333333333333</c:v>
                </c:pt>
                <c:pt idx="5030">
                  <c:v>419.11666666666662</c:v>
                </c:pt>
                <c:pt idx="5031">
                  <c:v>419.2</c:v>
                </c:pt>
                <c:pt idx="5032">
                  <c:v>419.2833333333333</c:v>
                </c:pt>
                <c:pt idx="5033">
                  <c:v>419.36666666666662</c:v>
                </c:pt>
                <c:pt idx="5034">
                  <c:v>419.45</c:v>
                </c:pt>
                <c:pt idx="5035">
                  <c:v>419.5333333333333</c:v>
                </c:pt>
                <c:pt idx="5036">
                  <c:v>419.61666666666662</c:v>
                </c:pt>
                <c:pt idx="5037">
                  <c:v>419.7</c:v>
                </c:pt>
                <c:pt idx="5038">
                  <c:v>419.7833333333333</c:v>
                </c:pt>
                <c:pt idx="5039">
                  <c:v>419.86666666666662</c:v>
                </c:pt>
                <c:pt idx="5040">
                  <c:v>419.95</c:v>
                </c:pt>
                <c:pt idx="5041">
                  <c:v>420.0333333333333</c:v>
                </c:pt>
                <c:pt idx="5042">
                  <c:v>420.11666666666662</c:v>
                </c:pt>
                <c:pt idx="5043">
                  <c:v>420.2</c:v>
                </c:pt>
                <c:pt idx="5044">
                  <c:v>420.2833333333333</c:v>
                </c:pt>
                <c:pt idx="5045">
                  <c:v>420.36666666666662</c:v>
                </c:pt>
                <c:pt idx="5046">
                  <c:v>420.45</c:v>
                </c:pt>
                <c:pt idx="5047">
                  <c:v>420.5333333333333</c:v>
                </c:pt>
                <c:pt idx="5048">
                  <c:v>420.61666666666662</c:v>
                </c:pt>
                <c:pt idx="5049">
                  <c:v>420.7</c:v>
                </c:pt>
                <c:pt idx="5050">
                  <c:v>420.7833333333333</c:v>
                </c:pt>
                <c:pt idx="5051">
                  <c:v>420.86666666666662</c:v>
                </c:pt>
                <c:pt idx="5052">
                  <c:v>420.95</c:v>
                </c:pt>
                <c:pt idx="5053">
                  <c:v>421.0333333333333</c:v>
                </c:pt>
                <c:pt idx="5054">
                  <c:v>421.11666666666662</c:v>
                </c:pt>
                <c:pt idx="5055">
                  <c:v>421.2</c:v>
                </c:pt>
                <c:pt idx="5056">
                  <c:v>421.2833333333333</c:v>
                </c:pt>
                <c:pt idx="5057">
                  <c:v>421.36666666666662</c:v>
                </c:pt>
                <c:pt idx="5058">
                  <c:v>421.45</c:v>
                </c:pt>
                <c:pt idx="5059">
                  <c:v>421.5333333333333</c:v>
                </c:pt>
                <c:pt idx="5060">
                  <c:v>421.61666666666662</c:v>
                </c:pt>
                <c:pt idx="5061">
                  <c:v>421.7</c:v>
                </c:pt>
                <c:pt idx="5062">
                  <c:v>421.7833333333333</c:v>
                </c:pt>
                <c:pt idx="5063">
                  <c:v>421.86666666666662</c:v>
                </c:pt>
                <c:pt idx="5064">
                  <c:v>421.95</c:v>
                </c:pt>
                <c:pt idx="5065">
                  <c:v>422.0333333333333</c:v>
                </c:pt>
                <c:pt idx="5066">
                  <c:v>422.11666666666662</c:v>
                </c:pt>
                <c:pt idx="5067">
                  <c:v>422.2</c:v>
                </c:pt>
                <c:pt idx="5068">
                  <c:v>422.2833333333333</c:v>
                </c:pt>
                <c:pt idx="5069">
                  <c:v>422.36666666666662</c:v>
                </c:pt>
                <c:pt idx="5070">
                  <c:v>422.45</c:v>
                </c:pt>
                <c:pt idx="5071">
                  <c:v>422.5333333333333</c:v>
                </c:pt>
                <c:pt idx="5072">
                  <c:v>422.61666666666662</c:v>
                </c:pt>
                <c:pt idx="5073">
                  <c:v>422.7</c:v>
                </c:pt>
                <c:pt idx="5074">
                  <c:v>422.7833333333333</c:v>
                </c:pt>
                <c:pt idx="5075">
                  <c:v>422.86666666666662</c:v>
                </c:pt>
                <c:pt idx="5076">
                  <c:v>422.95</c:v>
                </c:pt>
                <c:pt idx="5077">
                  <c:v>423.0333333333333</c:v>
                </c:pt>
                <c:pt idx="5078">
                  <c:v>423.11666666666662</c:v>
                </c:pt>
                <c:pt idx="5079">
                  <c:v>423.2</c:v>
                </c:pt>
                <c:pt idx="5080">
                  <c:v>423.2833333333333</c:v>
                </c:pt>
                <c:pt idx="5081">
                  <c:v>423.36666666666662</c:v>
                </c:pt>
                <c:pt idx="5082">
                  <c:v>423.45</c:v>
                </c:pt>
                <c:pt idx="5083">
                  <c:v>423.5333333333333</c:v>
                </c:pt>
                <c:pt idx="5084">
                  <c:v>423.61666666666662</c:v>
                </c:pt>
                <c:pt idx="5085">
                  <c:v>423.7</c:v>
                </c:pt>
                <c:pt idx="5086">
                  <c:v>423.7833333333333</c:v>
                </c:pt>
                <c:pt idx="5087">
                  <c:v>423.86666666666662</c:v>
                </c:pt>
                <c:pt idx="5088">
                  <c:v>423.95</c:v>
                </c:pt>
                <c:pt idx="5089">
                  <c:v>424.0333333333333</c:v>
                </c:pt>
                <c:pt idx="5090">
                  <c:v>424.11666666666662</c:v>
                </c:pt>
                <c:pt idx="5091">
                  <c:v>424.2</c:v>
                </c:pt>
                <c:pt idx="5092">
                  <c:v>424.2833333333333</c:v>
                </c:pt>
                <c:pt idx="5093">
                  <c:v>424.36666666666662</c:v>
                </c:pt>
                <c:pt idx="5094">
                  <c:v>424.45</c:v>
                </c:pt>
                <c:pt idx="5095">
                  <c:v>424.5333333333333</c:v>
                </c:pt>
                <c:pt idx="5096">
                  <c:v>424.61666666666662</c:v>
                </c:pt>
                <c:pt idx="5097">
                  <c:v>424.7</c:v>
                </c:pt>
                <c:pt idx="5098">
                  <c:v>424.7833333333333</c:v>
                </c:pt>
                <c:pt idx="5099">
                  <c:v>424.86666666666662</c:v>
                </c:pt>
                <c:pt idx="5100">
                  <c:v>424.95</c:v>
                </c:pt>
                <c:pt idx="5101">
                  <c:v>425.0333333333333</c:v>
                </c:pt>
                <c:pt idx="5102">
                  <c:v>425.11666666666662</c:v>
                </c:pt>
                <c:pt idx="5103">
                  <c:v>425.2</c:v>
                </c:pt>
                <c:pt idx="5104">
                  <c:v>425.2833333333333</c:v>
                </c:pt>
                <c:pt idx="5105">
                  <c:v>425.36666666666662</c:v>
                </c:pt>
                <c:pt idx="5106">
                  <c:v>425.45</c:v>
                </c:pt>
                <c:pt idx="5107">
                  <c:v>425.5333333333333</c:v>
                </c:pt>
                <c:pt idx="5108">
                  <c:v>425.61666666666662</c:v>
                </c:pt>
                <c:pt idx="5109">
                  <c:v>425.7</c:v>
                </c:pt>
                <c:pt idx="5110">
                  <c:v>425.7833333333333</c:v>
                </c:pt>
                <c:pt idx="5111">
                  <c:v>425.86666666666662</c:v>
                </c:pt>
                <c:pt idx="5112">
                  <c:v>425.95</c:v>
                </c:pt>
                <c:pt idx="5113">
                  <c:v>426.0333333333333</c:v>
                </c:pt>
                <c:pt idx="5114">
                  <c:v>426.11666666666662</c:v>
                </c:pt>
                <c:pt idx="5115">
                  <c:v>426.2</c:v>
                </c:pt>
                <c:pt idx="5116">
                  <c:v>426.2833333333333</c:v>
                </c:pt>
                <c:pt idx="5117">
                  <c:v>426.36666666666662</c:v>
                </c:pt>
                <c:pt idx="5118">
                  <c:v>426.45</c:v>
                </c:pt>
                <c:pt idx="5119">
                  <c:v>426.5333333333333</c:v>
                </c:pt>
                <c:pt idx="5120">
                  <c:v>426.61666666666662</c:v>
                </c:pt>
                <c:pt idx="5121">
                  <c:v>426.7</c:v>
                </c:pt>
                <c:pt idx="5122">
                  <c:v>426.7833333333333</c:v>
                </c:pt>
                <c:pt idx="5123">
                  <c:v>426.86666666666662</c:v>
                </c:pt>
                <c:pt idx="5124">
                  <c:v>426.95</c:v>
                </c:pt>
                <c:pt idx="5125">
                  <c:v>427.0333333333333</c:v>
                </c:pt>
                <c:pt idx="5126">
                  <c:v>427.11666666666662</c:v>
                </c:pt>
                <c:pt idx="5127">
                  <c:v>427.2</c:v>
                </c:pt>
                <c:pt idx="5128">
                  <c:v>427.2833333333333</c:v>
                </c:pt>
                <c:pt idx="5129">
                  <c:v>427.36666666666662</c:v>
                </c:pt>
                <c:pt idx="5130">
                  <c:v>427.45</c:v>
                </c:pt>
                <c:pt idx="5131">
                  <c:v>427.5333333333333</c:v>
                </c:pt>
                <c:pt idx="5132">
                  <c:v>427.61666666666662</c:v>
                </c:pt>
                <c:pt idx="5133">
                  <c:v>427.7</c:v>
                </c:pt>
                <c:pt idx="5134">
                  <c:v>427.7833333333333</c:v>
                </c:pt>
                <c:pt idx="5135">
                  <c:v>427.86666666666662</c:v>
                </c:pt>
                <c:pt idx="5136">
                  <c:v>427.95</c:v>
                </c:pt>
                <c:pt idx="5137">
                  <c:v>428.0333333333333</c:v>
                </c:pt>
                <c:pt idx="5138">
                  <c:v>428.11666666666662</c:v>
                </c:pt>
                <c:pt idx="5139">
                  <c:v>428.2</c:v>
                </c:pt>
                <c:pt idx="5140">
                  <c:v>428.2833333333333</c:v>
                </c:pt>
                <c:pt idx="5141">
                  <c:v>428.36666666666662</c:v>
                </c:pt>
                <c:pt idx="5142">
                  <c:v>428.45</c:v>
                </c:pt>
                <c:pt idx="5143">
                  <c:v>428.5333333333333</c:v>
                </c:pt>
                <c:pt idx="5144">
                  <c:v>428.61666666666662</c:v>
                </c:pt>
                <c:pt idx="5145">
                  <c:v>428.7</c:v>
                </c:pt>
                <c:pt idx="5146">
                  <c:v>428.7833333333333</c:v>
                </c:pt>
                <c:pt idx="5147">
                  <c:v>428.86666666666662</c:v>
                </c:pt>
                <c:pt idx="5148">
                  <c:v>428.95</c:v>
                </c:pt>
                <c:pt idx="5149">
                  <c:v>429.0333333333333</c:v>
                </c:pt>
                <c:pt idx="5150">
                  <c:v>429.11666666666662</c:v>
                </c:pt>
                <c:pt idx="5151">
                  <c:v>429.2</c:v>
                </c:pt>
                <c:pt idx="5152">
                  <c:v>429.2833333333333</c:v>
                </c:pt>
                <c:pt idx="5153">
                  <c:v>429.36666666666662</c:v>
                </c:pt>
                <c:pt idx="5154">
                  <c:v>429.45</c:v>
                </c:pt>
                <c:pt idx="5155">
                  <c:v>429.5333333333333</c:v>
                </c:pt>
                <c:pt idx="5156">
                  <c:v>429.61666666666662</c:v>
                </c:pt>
                <c:pt idx="5157">
                  <c:v>429.7</c:v>
                </c:pt>
                <c:pt idx="5158">
                  <c:v>429.7833333333333</c:v>
                </c:pt>
                <c:pt idx="5159">
                  <c:v>429.86666666666662</c:v>
                </c:pt>
                <c:pt idx="5160">
                  <c:v>429.95</c:v>
                </c:pt>
                <c:pt idx="5161">
                  <c:v>430.0333333333333</c:v>
                </c:pt>
                <c:pt idx="5162">
                  <c:v>430.11666666666662</c:v>
                </c:pt>
                <c:pt idx="5163">
                  <c:v>430.2</c:v>
                </c:pt>
                <c:pt idx="5164">
                  <c:v>430.2833333333333</c:v>
                </c:pt>
                <c:pt idx="5165">
                  <c:v>430.36666666666662</c:v>
                </c:pt>
                <c:pt idx="5166">
                  <c:v>430.45</c:v>
                </c:pt>
                <c:pt idx="5167">
                  <c:v>430.5333333333333</c:v>
                </c:pt>
                <c:pt idx="5168">
                  <c:v>430.61666666666662</c:v>
                </c:pt>
                <c:pt idx="5169">
                  <c:v>430.7</c:v>
                </c:pt>
                <c:pt idx="5170">
                  <c:v>430.7833333333333</c:v>
                </c:pt>
                <c:pt idx="5171">
                  <c:v>430.86666666666662</c:v>
                </c:pt>
                <c:pt idx="5172">
                  <c:v>430.95</c:v>
                </c:pt>
                <c:pt idx="5173">
                  <c:v>431.0333333333333</c:v>
                </c:pt>
                <c:pt idx="5174">
                  <c:v>431.11666666666662</c:v>
                </c:pt>
                <c:pt idx="5175">
                  <c:v>431.2</c:v>
                </c:pt>
                <c:pt idx="5176">
                  <c:v>431.2833333333333</c:v>
                </c:pt>
                <c:pt idx="5177">
                  <c:v>431.36666666666662</c:v>
                </c:pt>
                <c:pt idx="5178">
                  <c:v>431.45</c:v>
                </c:pt>
                <c:pt idx="5179">
                  <c:v>431.5333333333333</c:v>
                </c:pt>
                <c:pt idx="5180">
                  <c:v>431.61666666666662</c:v>
                </c:pt>
                <c:pt idx="5181">
                  <c:v>431.7</c:v>
                </c:pt>
                <c:pt idx="5182">
                  <c:v>431.7833333333333</c:v>
                </c:pt>
                <c:pt idx="5183">
                  <c:v>431.86666666666662</c:v>
                </c:pt>
                <c:pt idx="5184">
                  <c:v>431.95</c:v>
                </c:pt>
                <c:pt idx="5185">
                  <c:v>432.0333333333333</c:v>
                </c:pt>
                <c:pt idx="5186">
                  <c:v>432.11666666666662</c:v>
                </c:pt>
                <c:pt idx="5187">
                  <c:v>432.2</c:v>
                </c:pt>
                <c:pt idx="5188">
                  <c:v>432.2833333333333</c:v>
                </c:pt>
                <c:pt idx="5189">
                  <c:v>432.36666666666662</c:v>
                </c:pt>
                <c:pt idx="5190">
                  <c:v>432.45</c:v>
                </c:pt>
                <c:pt idx="5191">
                  <c:v>432.5333333333333</c:v>
                </c:pt>
                <c:pt idx="5192">
                  <c:v>432.61666666666662</c:v>
                </c:pt>
                <c:pt idx="5193">
                  <c:v>432.7</c:v>
                </c:pt>
                <c:pt idx="5194">
                  <c:v>432.7833333333333</c:v>
                </c:pt>
                <c:pt idx="5195">
                  <c:v>432.86666666666662</c:v>
                </c:pt>
                <c:pt idx="5196">
                  <c:v>432.95</c:v>
                </c:pt>
                <c:pt idx="5197">
                  <c:v>433.0333333333333</c:v>
                </c:pt>
                <c:pt idx="5198">
                  <c:v>433.11666666666662</c:v>
                </c:pt>
                <c:pt idx="5199">
                  <c:v>433.2</c:v>
                </c:pt>
                <c:pt idx="5200">
                  <c:v>433.2833333333333</c:v>
                </c:pt>
                <c:pt idx="5201">
                  <c:v>433.36666666666662</c:v>
                </c:pt>
                <c:pt idx="5202">
                  <c:v>433.45</c:v>
                </c:pt>
                <c:pt idx="5203">
                  <c:v>433.5333333333333</c:v>
                </c:pt>
                <c:pt idx="5204">
                  <c:v>433.61666666666662</c:v>
                </c:pt>
                <c:pt idx="5205">
                  <c:v>433.7</c:v>
                </c:pt>
                <c:pt idx="5206">
                  <c:v>433.7833333333333</c:v>
                </c:pt>
                <c:pt idx="5207">
                  <c:v>433.86666666666662</c:v>
                </c:pt>
                <c:pt idx="5208">
                  <c:v>433.95</c:v>
                </c:pt>
                <c:pt idx="5209">
                  <c:v>434.0333333333333</c:v>
                </c:pt>
                <c:pt idx="5210">
                  <c:v>434.11666666666662</c:v>
                </c:pt>
                <c:pt idx="5211">
                  <c:v>434.2</c:v>
                </c:pt>
                <c:pt idx="5212">
                  <c:v>434.2833333333333</c:v>
                </c:pt>
                <c:pt idx="5213">
                  <c:v>434.36666666666662</c:v>
                </c:pt>
                <c:pt idx="5214">
                  <c:v>434.45</c:v>
                </c:pt>
                <c:pt idx="5215">
                  <c:v>434.5333333333333</c:v>
                </c:pt>
                <c:pt idx="5216">
                  <c:v>434.61666666666662</c:v>
                </c:pt>
                <c:pt idx="5217">
                  <c:v>434.7</c:v>
                </c:pt>
                <c:pt idx="5218">
                  <c:v>434.7833333333333</c:v>
                </c:pt>
                <c:pt idx="5219">
                  <c:v>434.86666666666662</c:v>
                </c:pt>
                <c:pt idx="5220">
                  <c:v>434.95</c:v>
                </c:pt>
                <c:pt idx="5221">
                  <c:v>435.0333333333333</c:v>
                </c:pt>
                <c:pt idx="5222">
                  <c:v>435.11666666666662</c:v>
                </c:pt>
                <c:pt idx="5223">
                  <c:v>435.2</c:v>
                </c:pt>
                <c:pt idx="5224">
                  <c:v>435.27500000000003</c:v>
                </c:pt>
                <c:pt idx="5225">
                  <c:v>435.35833333333335</c:v>
                </c:pt>
                <c:pt idx="5226">
                  <c:v>435.44166666666666</c:v>
                </c:pt>
                <c:pt idx="5227">
                  <c:v>435.52500000000003</c:v>
                </c:pt>
                <c:pt idx="5228">
                  <c:v>435.60833333333335</c:v>
                </c:pt>
                <c:pt idx="5229">
                  <c:v>435.69166666666666</c:v>
                </c:pt>
                <c:pt idx="5230">
                  <c:v>435.77500000000003</c:v>
                </c:pt>
                <c:pt idx="5231">
                  <c:v>435.85833333333335</c:v>
                </c:pt>
                <c:pt idx="5232">
                  <c:v>435.94166666666666</c:v>
                </c:pt>
                <c:pt idx="5233">
                  <c:v>436.02500000000003</c:v>
                </c:pt>
                <c:pt idx="5234">
                  <c:v>436.10833333333335</c:v>
                </c:pt>
                <c:pt idx="5235">
                  <c:v>436.19166666666666</c:v>
                </c:pt>
                <c:pt idx="5236">
                  <c:v>436.27500000000003</c:v>
                </c:pt>
                <c:pt idx="5237">
                  <c:v>436.35833333333335</c:v>
                </c:pt>
                <c:pt idx="5238">
                  <c:v>436.44166666666666</c:v>
                </c:pt>
                <c:pt idx="5239">
                  <c:v>436.52500000000003</c:v>
                </c:pt>
                <c:pt idx="5240">
                  <c:v>436.60833333333335</c:v>
                </c:pt>
                <c:pt idx="5241">
                  <c:v>436.69166666666666</c:v>
                </c:pt>
                <c:pt idx="5242">
                  <c:v>436.77500000000003</c:v>
                </c:pt>
                <c:pt idx="5243">
                  <c:v>436.85833333333335</c:v>
                </c:pt>
                <c:pt idx="5244">
                  <c:v>436.94166666666666</c:v>
                </c:pt>
                <c:pt idx="5245">
                  <c:v>437.02500000000003</c:v>
                </c:pt>
                <c:pt idx="5246">
                  <c:v>437.10833333333335</c:v>
                </c:pt>
                <c:pt idx="5247">
                  <c:v>437.19166666666666</c:v>
                </c:pt>
                <c:pt idx="5248">
                  <c:v>437.27500000000003</c:v>
                </c:pt>
                <c:pt idx="5249">
                  <c:v>437.35833333333335</c:v>
                </c:pt>
                <c:pt idx="5250">
                  <c:v>437.44166666666666</c:v>
                </c:pt>
                <c:pt idx="5251">
                  <c:v>437.52500000000003</c:v>
                </c:pt>
                <c:pt idx="5252">
                  <c:v>437.60833333333335</c:v>
                </c:pt>
                <c:pt idx="5253">
                  <c:v>437.69166666666666</c:v>
                </c:pt>
                <c:pt idx="5254">
                  <c:v>437.77500000000003</c:v>
                </c:pt>
                <c:pt idx="5255">
                  <c:v>437.85833333333335</c:v>
                </c:pt>
                <c:pt idx="5256">
                  <c:v>437.94166666666666</c:v>
                </c:pt>
                <c:pt idx="5257">
                  <c:v>438.02500000000003</c:v>
                </c:pt>
                <c:pt idx="5258">
                  <c:v>438.10833333333335</c:v>
                </c:pt>
                <c:pt idx="5259">
                  <c:v>438.19166666666666</c:v>
                </c:pt>
                <c:pt idx="5260">
                  <c:v>438.27500000000003</c:v>
                </c:pt>
                <c:pt idx="5261">
                  <c:v>438.35833333333335</c:v>
                </c:pt>
                <c:pt idx="5262">
                  <c:v>438.44166666666666</c:v>
                </c:pt>
                <c:pt idx="5263">
                  <c:v>438.52500000000003</c:v>
                </c:pt>
                <c:pt idx="5264">
                  <c:v>438.60833333333335</c:v>
                </c:pt>
                <c:pt idx="5265">
                  <c:v>438.69166666666666</c:v>
                </c:pt>
                <c:pt idx="5266">
                  <c:v>438.77500000000003</c:v>
                </c:pt>
                <c:pt idx="5267">
                  <c:v>438.85833333333335</c:v>
                </c:pt>
                <c:pt idx="5268">
                  <c:v>438.94166666666666</c:v>
                </c:pt>
                <c:pt idx="5269">
                  <c:v>439.02500000000003</c:v>
                </c:pt>
                <c:pt idx="5270">
                  <c:v>439.10833333333335</c:v>
                </c:pt>
                <c:pt idx="5271">
                  <c:v>439.19166666666666</c:v>
                </c:pt>
                <c:pt idx="5272">
                  <c:v>439.27500000000003</c:v>
                </c:pt>
                <c:pt idx="5273">
                  <c:v>439.35833333333335</c:v>
                </c:pt>
                <c:pt idx="5274">
                  <c:v>439.44166666666666</c:v>
                </c:pt>
                <c:pt idx="5275">
                  <c:v>439.52500000000003</c:v>
                </c:pt>
                <c:pt idx="5276">
                  <c:v>439.60833333333335</c:v>
                </c:pt>
                <c:pt idx="5277">
                  <c:v>439.69166666666666</c:v>
                </c:pt>
                <c:pt idx="5278">
                  <c:v>439.77500000000003</c:v>
                </c:pt>
                <c:pt idx="5279">
                  <c:v>439.85833333333335</c:v>
                </c:pt>
                <c:pt idx="5280">
                  <c:v>439.94166666666666</c:v>
                </c:pt>
                <c:pt idx="5281">
                  <c:v>440.02500000000003</c:v>
                </c:pt>
                <c:pt idx="5282">
                  <c:v>440.10833333333335</c:v>
                </c:pt>
                <c:pt idx="5283">
                  <c:v>440.19166666666666</c:v>
                </c:pt>
                <c:pt idx="5284">
                  <c:v>440.27500000000003</c:v>
                </c:pt>
                <c:pt idx="5285">
                  <c:v>440.35833333333335</c:v>
                </c:pt>
                <c:pt idx="5286">
                  <c:v>440.44166666666666</c:v>
                </c:pt>
                <c:pt idx="5287">
                  <c:v>440.52500000000003</c:v>
                </c:pt>
                <c:pt idx="5288">
                  <c:v>440.60833333333335</c:v>
                </c:pt>
                <c:pt idx="5289">
                  <c:v>440.69166666666666</c:v>
                </c:pt>
                <c:pt idx="5290">
                  <c:v>440.77500000000003</c:v>
                </c:pt>
                <c:pt idx="5291">
                  <c:v>440.85833333333335</c:v>
                </c:pt>
                <c:pt idx="5292">
                  <c:v>440.94166666666666</c:v>
                </c:pt>
                <c:pt idx="5293">
                  <c:v>441.02500000000003</c:v>
                </c:pt>
                <c:pt idx="5294">
                  <c:v>441.10833333333335</c:v>
                </c:pt>
                <c:pt idx="5295">
                  <c:v>441.19166666666666</c:v>
                </c:pt>
                <c:pt idx="5296">
                  <c:v>441.27500000000003</c:v>
                </c:pt>
                <c:pt idx="5297">
                  <c:v>441.35833333333335</c:v>
                </c:pt>
                <c:pt idx="5298">
                  <c:v>441.44166666666666</c:v>
                </c:pt>
                <c:pt idx="5299">
                  <c:v>441.52500000000003</c:v>
                </c:pt>
                <c:pt idx="5300">
                  <c:v>441.60833333333335</c:v>
                </c:pt>
                <c:pt idx="5301">
                  <c:v>441.69166666666666</c:v>
                </c:pt>
                <c:pt idx="5302">
                  <c:v>441.77500000000003</c:v>
                </c:pt>
                <c:pt idx="5303">
                  <c:v>441.85833333333335</c:v>
                </c:pt>
                <c:pt idx="5304">
                  <c:v>441.94166666666666</c:v>
                </c:pt>
                <c:pt idx="5305">
                  <c:v>442.02500000000003</c:v>
                </c:pt>
                <c:pt idx="5306">
                  <c:v>442.10833333333335</c:v>
                </c:pt>
                <c:pt idx="5307">
                  <c:v>442.19166666666666</c:v>
                </c:pt>
                <c:pt idx="5308">
                  <c:v>442.27500000000003</c:v>
                </c:pt>
                <c:pt idx="5309">
                  <c:v>442.35833333333335</c:v>
                </c:pt>
                <c:pt idx="5310">
                  <c:v>442.44166666666666</c:v>
                </c:pt>
                <c:pt idx="5311">
                  <c:v>442.52500000000003</c:v>
                </c:pt>
                <c:pt idx="5312">
                  <c:v>442.60833333333335</c:v>
                </c:pt>
                <c:pt idx="5313">
                  <c:v>442.69166666666666</c:v>
                </c:pt>
                <c:pt idx="5314">
                  <c:v>442.77500000000003</c:v>
                </c:pt>
                <c:pt idx="5315">
                  <c:v>442.85833333333335</c:v>
                </c:pt>
                <c:pt idx="5316">
                  <c:v>442.94166666666666</c:v>
                </c:pt>
                <c:pt idx="5317">
                  <c:v>443.02500000000003</c:v>
                </c:pt>
                <c:pt idx="5318">
                  <c:v>443.10833333333335</c:v>
                </c:pt>
                <c:pt idx="5319">
                  <c:v>443.19166666666666</c:v>
                </c:pt>
                <c:pt idx="5320">
                  <c:v>443.27500000000003</c:v>
                </c:pt>
                <c:pt idx="5321">
                  <c:v>443.35833333333335</c:v>
                </c:pt>
                <c:pt idx="5322">
                  <c:v>443.44166666666666</c:v>
                </c:pt>
                <c:pt idx="5323">
                  <c:v>443.52500000000003</c:v>
                </c:pt>
                <c:pt idx="5324">
                  <c:v>443.60833333333335</c:v>
                </c:pt>
                <c:pt idx="5325">
                  <c:v>443.69166666666666</c:v>
                </c:pt>
                <c:pt idx="5326">
                  <c:v>443.77500000000003</c:v>
                </c:pt>
                <c:pt idx="5327">
                  <c:v>443.85833333333335</c:v>
                </c:pt>
                <c:pt idx="5328">
                  <c:v>443.94166666666666</c:v>
                </c:pt>
                <c:pt idx="5329">
                  <c:v>444.02500000000003</c:v>
                </c:pt>
                <c:pt idx="5330">
                  <c:v>444.10833333333335</c:v>
                </c:pt>
                <c:pt idx="5331">
                  <c:v>444.19166666666666</c:v>
                </c:pt>
                <c:pt idx="5332">
                  <c:v>444.27500000000003</c:v>
                </c:pt>
                <c:pt idx="5333">
                  <c:v>444.35833333333335</c:v>
                </c:pt>
                <c:pt idx="5334">
                  <c:v>444.44166666666666</c:v>
                </c:pt>
                <c:pt idx="5335">
                  <c:v>444.52500000000003</c:v>
                </c:pt>
                <c:pt idx="5336">
                  <c:v>444.60833333333335</c:v>
                </c:pt>
                <c:pt idx="5337">
                  <c:v>444.69166666666666</c:v>
                </c:pt>
                <c:pt idx="5338">
                  <c:v>444.77500000000003</c:v>
                </c:pt>
                <c:pt idx="5339">
                  <c:v>444.85833333333335</c:v>
                </c:pt>
                <c:pt idx="5340">
                  <c:v>444.94166666666666</c:v>
                </c:pt>
                <c:pt idx="5341">
                  <c:v>445.02500000000003</c:v>
                </c:pt>
                <c:pt idx="5342">
                  <c:v>445.10833333333335</c:v>
                </c:pt>
                <c:pt idx="5343">
                  <c:v>445.19166666666666</c:v>
                </c:pt>
                <c:pt idx="5344">
                  <c:v>445.27500000000003</c:v>
                </c:pt>
                <c:pt idx="5345">
                  <c:v>445.35833333333335</c:v>
                </c:pt>
                <c:pt idx="5346">
                  <c:v>445.44166666666666</c:v>
                </c:pt>
                <c:pt idx="5347">
                  <c:v>445.52500000000003</c:v>
                </c:pt>
                <c:pt idx="5348">
                  <c:v>445.60833333333335</c:v>
                </c:pt>
                <c:pt idx="5349">
                  <c:v>445.69166666666666</c:v>
                </c:pt>
                <c:pt idx="5350">
                  <c:v>445.77500000000003</c:v>
                </c:pt>
                <c:pt idx="5351">
                  <c:v>445.85833333333335</c:v>
                </c:pt>
                <c:pt idx="5352">
                  <c:v>445.94166666666666</c:v>
                </c:pt>
                <c:pt idx="5353">
                  <c:v>446.02500000000003</c:v>
                </c:pt>
                <c:pt idx="5354">
                  <c:v>446.10833333333335</c:v>
                </c:pt>
                <c:pt idx="5355">
                  <c:v>446.19166666666666</c:v>
                </c:pt>
                <c:pt idx="5356">
                  <c:v>446.27500000000003</c:v>
                </c:pt>
                <c:pt idx="5357">
                  <c:v>446.35833333333335</c:v>
                </c:pt>
                <c:pt idx="5358">
                  <c:v>446.44166666666666</c:v>
                </c:pt>
                <c:pt idx="5359">
                  <c:v>446.52500000000003</c:v>
                </c:pt>
                <c:pt idx="5360">
                  <c:v>446.60833333333335</c:v>
                </c:pt>
                <c:pt idx="5361">
                  <c:v>446.69166666666666</c:v>
                </c:pt>
                <c:pt idx="5362">
                  <c:v>446.77500000000003</c:v>
                </c:pt>
                <c:pt idx="5363">
                  <c:v>446.85833333333335</c:v>
                </c:pt>
                <c:pt idx="5364">
                  <c:v>446.94166666666666</c:v>
                </c:pt>
                <c:pt idx="5365">
                  <c:v>447.02500000000003</c:v>
                </c:pt>
                <c:pt idx="5366">
                  <c:v>447.10833333333335</c:v>
                </c:pt>
                <c:pt idx="5367">
                  <c:v>447.19166666666666</c:v>
                </c:pt>
                <c:pt idx="5368">
                  <c:v>447.27500000000003</c:v>
                </c:pt>
                <c:pt idx="5369">
                  <c:v>447.35833333333335</c:v>
                </c:pt>
                <c:pt idx="5370">
                  <c:v>447.44166666666666</c:v>
                </c:pt>
                <c:pt idx="5371">
                  <c:v>447.52500000000003</c:v>
                </c:pt>
                <c:pt idx="5372">
                  <c:v>447.60833333333335</c:v>
                </c:pt>
                <c:pt idx="5373">
                  <c:v>447.69166666666666</c:v>
                </c:pt>
                <c:pt idx="5374">
                  <c:v>447.77500000000003</c:v>
                </c:pt>
                <c:pt idx="5375">
                  <c:v>447.85833333333335</c:v>
                </c:pt>
                <c:pt idx="5376">
                  <c:v>447.94166666666666</c:v>
                </c:pt>
                <c:pt idx="5377">
                  <c:v>448.02500000000003</c:v>
                </c:pt>
                <c:pt idx="5378">
                  <c:v>448.10833333333335</c:v>
                </c:pt>
                <c:pt idx="5379">
                  <c:v>448.19166666666666</c:v>
                </c:pt>
                <c:pt idx="5380">
                  <c:v>448.27500000000003</c:v>
                </c:pt>
                <c:pt idx="5381">
                  <c:v>448.35833333333335</c:v>
                </c:pt>
                <c:pt idx="5382">
                  <c:v>448.44166666666666</c:v>
                </c:pt>
                <c:pt idx="5383">
                  <c:v>448.52500000000003</c:v>
                </c:pt>
                <c:pt idx="5384">
                  <c:v>448.60833333333335</c:v>
                </c:pt>
                <c:pt idx="5385">
                  <c:v>448.69166666666666</c:v>
                </c:pt>
                <c:pt idx="5386">
                  <c:v>448.77500000000003</c:v>
                </c:pt>
                <c:pt idx="5387">
                  <c:v>448.85833333333335</c:v>
                </c:pt>
                <c:pt idx="5388">
                  <c:v>448.94166666666666</c:v>
                </c:pt>
                <c:pt idx="5389">
                  <c:v>449.02500000000003</c:v>
                </c:pt>
                <c:pt idx="5390">
                  <c:v>449.10833333333335</c:v>
                </c:pt>
                <c:pt idx="5391">
                  <c:v>449.19166666666666</c:v>
                </c:pt>
                <c:pt idx="5392">
                  <c:v>449.27500000000003</c:v>
                </c:pt>
                <c:pt idx="5393">
                  <c:v>449.35833333333335</c:v>
                </c:pt>
                <c:pt idx="5394">
                  <c:v>449.44166666666666</c:v>
                </c:pt>
                <c:pt idx="5395">
                  <c:v>449.52500000000003</c:v>
                </c:pt>
                <c:pt idx="5396">
                  <c:v>449.60833333333335</c:v>
                </c:pt>
                <c:pt idx="5397">
                  <c:v>449.69166666666666</c:v>
                </c:pt>
                <c:pt idx="5398">
                  <c:v>449.77500000000003</c:v>
                </c:pt>
                <c:pt idx="5399">
                  <c:v>449.85833333333335</c:v>
                </c:pt>
                <c:pt idx="5400">
                  <c:v>449.94166666666666</c:v>
                </c:pt>
                <c:pt idx="5401">
                  <c:v>450.02500000000003</c:v>
                </c:pt>
                <c:pt idx="5402">
                  <c:v>450.10833333333335</c:v>
                </c:pt>
                <c:pt idx="5403">
                  <c:v>450.19166666666666</c:v>
                </c:pt>
                <c:pt idx="5404">
                  <c:v>450.27500000000003</c:v>
                </c:pt>
                <c:pt idx="5405">
                  <c:v>450.35833333333335</c:v>
                </c:pt>
                <c:pt idx="5406">
                  <c:v>450.44166666666666</c:v>
                </c:pt>
                <c:pt idx="5407">
                  <c:v>450.52500000000003</c:v>
                </c:pt>
                <c:pt idx="5408">
                  <c:v>450.60833333333335</c:v>
                </c:pt>
                <c:pt idx="5409">
                  <c:v>450.69166666666666</c:v>
                </c:pt>
                <c:pt idx="5410">
                  <c:v>450.77500000000003</c:v>
                </c:pt>
                <c:pt idx="5411">
                  <c:v>450.85833333333335</c:v>
                </c:pt>
                <c:pt idx="5412">
                  <c:v>450.94166666666666</c:v>
                </c:pt>
                <c:pt idx="5413">
                  <c:v>451.02500000000003</c:v>
                </c:pt>
                <c:pt idx="5414">
                  <c:v>451.10833333333335</c:v>
                </c:pt>
                <c:pt idx="5415">
                  <c:v>451.19166666666666</c:v>
                </c:pt>
                <c:pt idx="5416">
                  <c:v>451.27500000000003</c:v>
                </c:pt>
                <c:pt idx="5417">
                  <c:v>451.35833333333335</c:v>
                </c:pt>
                <c:pt idx="5418">
                  <c:v>451.44166666666666</c:v>
                </c:pt>
                <c:pt idx="5419">
                  <c:v>451.52500000000003</c:v>
                </c:pt>
                <c:pt idx="5420">
                  <c:v>451.60833333333335</c:v>
                </c:pt>
                <c:pt idx="5421">
                  <c:v>451.69166666666666</c:v>
                </c:pt>
                <c:pt idx="5422">
                  <c:v>451.77500000000003</c:v>
                </c:pt>
                <c:pt idx="5423">
                  <c:v>451.85833333333335</c:v>
                </c:pt>
                <c:pt idx="5424">
                  <c:v>451.94166666666666</c:v>
                </c:pt>
                <c:pt idx="5425">
                  <c:v>452.02500000000003</c:v>
                </c:pt>
                <c:pt idx="5426">
                  <c:v>452.10833333333335</c:v>
                </c:pt>
                <c:pt idx="5427">
                  <c:v>452.19166666666666</c:v>
                </c:pt>
                <c:pt idx="5428">
                  <c:v>452.27500000000003</c:v>
                </c:pt>
                <c:pt idx="5429">
                  <c:v>452.35833333333335</c:v>
                </c:pt>
                <c:pt idx="5430">
                  <c:v>452.44166666666666</c:v>
                </c:pt>
                <c:pt idx="5431">
                  <c:v>452.52500000000003</c:v>
                </c:pt>
                <c:pt idx="5432">
                  <c:v>452.60833333333335</c:v>
                </c:pt>
                <c:pt idx="5433">
                  <c:v>452.69166666666666</c:v>
                </c:pt>
                <c:pt idx="5434">
                  <c:v>452.77500000000003</c:v>
                </c:pt>
                <c:pt idx="5435">
                  <c:v>452.85833333333335</c:v>
                </c:pt>
                <c:pt idx="5436">
                  <c:v>452.94166666666666</c:v>
                </c:pt>
                <c:pt idx="5437">
                  <c:v>453.02500000000003</c:v>
                </c:pt>
                <c:pt idx="5438">
                  <c:v>453.10833333333335</c:v>
                </c:pt>
                <c:pt idx="5439">
                  <c:v>453.19166666666666</c:v>
                </c:pt>
                <c:pt idx="5440">
                  <c:v>453.27500000000003</c:v>
                </c:pt>
                <c:pt idx="5441">
                  <c:v>453.35833333333335</c:v>
                </c:pt>
                <c:pt idx="5442">
                  <c:v>453.44166666666666</c:v>
                </c:pt>
                <c:pt idx="5443">
                  <c:v>453.52500000000003</c:v>
                </c:pt>
                <c:pt idx="5444">
                  <c:v>453.60833333333335</c:v>
                </c:pt>
                <c:pt idx="5445">
                  <c:v>453.69166666666666</c:v>
                </c:pt>
                <c:pt idx="5446">
                  <c:v>453.77500000000003</c:v>
                </c:pt>
                <c:pt idx="5447">
                  <c:v>453.85833333333335</c:v>
                </c:pt>
                <c:pt idx="5448">
                  <c:v>453.94166666666666</c:v>
                </c:pt>
                <c:pt idx="5449">
                  <c:v>454.02500000000003</c:v>
                </c:pt>
                <c:pt idx="5450">
                  <c:v>454.10833333333335</c:v>
                </c:pt>
                <c:pt idx="5451">
                  <c:v>454.19166666666666</c:v>
                </c:pt>
                <c:pt idx="5452">
                  <c:v>454.27500000000003</c:v>
                </c:pt>
                <c:pt idx="5453">
                  <c:v>454.35833333333335</c:v>
                </c:pt>
                <c:pt idx="5454">
                  <c:v>454.44166666666666</c:v>
                </c:pt>
                <c:pt idx="5455">
                  <c:v>454.52500000000003</c:v>
                </c:pt>
                <c:pt idx="5456">
                  <c:v>454.60833333333335</c:v>
                </c:pt>
                <c:pt idx="5457">
                  <c:v>454.69166666666666</c:v>
                </c:pt>
                <c:pt idx="5458">
                  <c:v>454.77500000000003</c:v>
                </c:pt>
                <c:pt idx="5459">
                  <c:v>454.85833333333335</c:v>
                </c:pt>
                <c:pt idx="5460">
                  <c:v>454.94166666666666</c:v>
                </c:pt>
                <c:pt idx="5461">
                  <c:v>455.02500000000003</c:v>
                </c:pt>
                <c:pt idx="5462">
                  <c:v>455.10833333333335</c:v>
                </c:pt>
                <c:pt idx="5463">
                  <c:v>455.19166666666666</c:v>
                </c:pt>
                <c:pt idx="5464">
                  <c:v>455.27500000000003</c:v>
                </c:pt>
                <c:pt idx="5465">
                  <c:v>455.35833333333335</c:v>
                </c:pt>
                <c:pt idx="5466">
                  <c:v>455.44166666666666</c:v>
                </c:pt>
                <c:pt idx="5467">
                  <c:v>455.52500000000003</c:v>
                </c:pt>
                <c:pt idx="5468">
                  <c:v>455.60833333333335</c:v>
                </c:pt>
                <c:pt idx="5469">
                  <c:v>455.69166666666666</c:v>
                </c:pt>
                <c:pt idx="5470">
                  <c:v>455.77500000000003</c:v>
                </c:pt>
                <c:pt idx="5471">
                  <c:v>455.85833333333335</c:v>
                </c:pt>
                <c:pt idx="5472">
                  <c:v>455.94166666666666</c:v>
                </c:pt>
                <c:pt idx="5473">
                  <c:v>456.02500000000003</c:v>
                </c:pt>
                <c:pt idx="5474">
                  <c:v>456.10833333333335</c:v>
                </c:pt>
                <c:pt idx="5475">
                  <c:v>456.19166666666666</c:v>
                </c:pt>
                <c:pt idx="5476">
                  <c:v>456.27500000000003</c:v>
                </c:pt>
                <c:pt idx="5477">
                  <c:v>456.35833333333335</c:v>
                </c:pt>
                <c:pt idx="5478">
                  <c:v>456.44166666666666</c:v>
                </c:pt>
                <c:pt idx="5479">
                  <c:v>456.52500000000003</c:v>
                </c:pt>
                <c:pt idx="5480">
                  <c:v>456.60833333333335</c:v>
                </c:pt>
                <c:pt idx="5481">
                  <c:v>456.69166666666666</c:v>
                </c:pt>
                <c:pt idx="5482">
                  <c:v>456.77500000000003</c:v>
                </c:pt>
                <c:pt idx="5483">
                  <c:v>456.85833333333335</c:v>
                </c:pt>
                <c:pt idx="5484">
                  <c:v>456.94166666666666</c:v>
                </c:pt>
                <c:pt idx="5485">
                  <c:v>457.02500000000003</c:v>
                </c:pt>
                <c:pt idx="5486">
                  <c:v>457.10833333333335</c:v>
                </c:pt>
                <c:pt idx="5487">
                  <c:v>457.19166666666666</c:v>
                </c:pt>
                <c:pt idx="5488">
                  <c:v>457.27500000000003</c:v>
                </c:pt>
                <c:pt idx="5489">
                  <c:v>457.35833333333335</c:v>
                </c:pt>
                <c:pt idx="5490">
                  <c:v>457.44166666666666</c:v>
                </c:pt>
                <c:pt idx="5491">
                  <c:v>457.52500000000003</c:v>
                </c:pt>
                <c:pt idx="5492">
                  <c:v>457.60833333333335</c:v>
                </c:pt>
                <c:pt idx="5493">
                  <c:v>457.69166666666666</c:v>
                </c:pt>
                <c:pt idx="5494">
                  <c:v>457.77500000000003</c:v>
                </c:pt>
                <c:pt idx="5495">
                  <c:v>457.85833333333335</c:v>
                </c:pt>
                <c:pt idx="5496">
                  <c:v>457.94166666666666</c:v>
                </c:pt>
                <c:pt idx="5497">
                  <c:v>458.02500000000003</c:v>
                </c:pt>
                <c:pt idx="5498">
                  <c:v>458.10833333333335</c:v>
                </c:pt>
                <c:pt idx="5499">
                  <c:v>458.19166666666666</c:v>
                </c:pt>
                <c:pt idx="5500">
                  <c:v>458.27500000000003</c:v>
                </c:pt>
                <c:pt idx="5501">
                  <c:v>458.35833333333335</c:v>
                </c:pt>
                <c:pt idx="5502">
                  <c:v>458.44166666666666</c:v>
                </c:pt>
                <c:pt idx="5503">
                  <c:v>458.52500000000003</c:v>
                </c:pt>
                <c:pt idx="5504">
                  <c:v>458.60833333333335</c:v>
                </c:pt>
                <c:pt idx="5505">
                  <c:v>458.69166666666666</c:v>
                </c:pt>
                <c:pt idx="5506">
                  <c:v>458.77500000000003</c:v>
                </c:pt>
                <c:pt idx="5507">
                  <c:v>458.85833333333335</c:v>
                </c:pt>
                <c:pt idx="5508">
                  <c:v>458.94166666666666</c:v>
                </c:pt>
                <c:pt idx="5509">
                  <c:v>459.02500000000003</c:v>
                </c:pt>
                <c:pt idx="5510">
                  <c:v>459.10833333333335</c:v>
                </c:pt>
                <c:pt idx="5511">
                  <c:v>459.19166666666666</c:v>
                </c:pt>
                <c:pt idx="5512">
                  <c:v>459.27500000000003</c:v>
                </c:pt>
                <c:pt idx="5513">
                  <c:v>459.35833333333335</c:v>
                </c:pt>
                <c:pt idx="5514">
                  <c:v>459.44166666666666</c:v>
                </c:pt>
                <c:pt idx="5515">
                  <c:v>459.52500000000003</c:v>
                </c:pt>
                <c:pt idx="5516">
                  <c:v>459.60833333333335</c:v>
                </c:pt>
                <c:pt idx="5517">
                  <c:v>459.69166666666666</c:v>
                </c:pt>
                <c:pt idx="5518">
                  <c:v>459.77500000000003</c:v>
                </c:pt>
                <c:pt idx="5519">
                  <c:v>459.85833333333335</c:v>
                </c:pt>
                <c:pt idx="5520">
                  <c:v>459.94166666666666</c:v>
                </c:pt>
                <c:pt idx="5521">
                  <c:v>460.02500000000003</c:v>
                </c:pt>
                <c:pt idx="5522">
                  <c:v>460.10833333333335</c:v>
                </c:pt>
                <c:pt idx="5523">
                  <c:v>460.19166666666666</c:v>
                </c:pt>
                <c:pt idx="5524">
                  <c:v>460.27500000000003</c:v>
                </c:pt>
                <c:pt idx="5525">
                  <c:v>460.35833333333335</c:v>
                </c:pt>
                <c:pt idx="5526">
                  <c:v>460.44166666666666</c:v>
                </c:pt>
                <c:pt idx="5527">
                  <c:v>460.52500000000003</c:v>
                </c:pt>
                <c:pt idx="5528">
                  <c:v>460.60833333333335</c:v>
                </c:pt>
                <c:pt idx="5529">
                  <c:v>460.69166666666666</c:v>
                </c:pt>
                <c:pt idx="5530">
                  <c:v>460.77500000000003</c:v>
                </c:pt>
                <c:pt idx="5531">
                  <c:v>460.85833333333335</c:v>
                </c:pt>
                <c:pt idx="5532">
                  <c:v>460.94166666666666</c:v>
                </c:pt>
                <c:pt idx="5533">
                  <c:v>461.02500000000003</c:v>
                </c:pt>
                <c:pt idx="5534">
                  <c:v>461.10833333333335</c:v>
                </c:pt>
                <c:pt idx="5535">
                  <c:v>461.19166666666666</c:v>
                </c:pt>
                <c:pt idx="5536">
                  <c:v>461.27500000000003</c:v>
                </c:pt>
                <c:pt idx="5537">
                  <c:v>461.35833333333335</c:v>
                </c:pt>
                <c:pt idx="5538">
                  <c:v>461.44166666666666</c:v>
                </c:pt>
                <c:pt idx="5539">
                  <c:v>461.52500000000003</c:v>
                </c:pt>
                <c:pt idx="5540">
                  <c:v>461.60833333333335</c:v>
                </c:pt>
                <c:pt idx="5541">
                  <c:v>461.69166666666666</c:v>
                </c:pt>
                <c:pt idx="5542">
                  <c:v>461.77500000000003</c:v>
                </c:pt>
                <c:pt idx="5543">
                  <c:v>461.85833333333335</c:v>
                </c:pt>
                <c:pt idx="5544">
                  <c:v>461.94166666666666</c:v>
                </c:pt>
                <c:pt idx="5545">
                  <c:v>462.02500000000003</c:v>
                </c:pt>
                <c:pt idx="5546">
                  <c:v>462.10833333333335</c:v>
                </c:pt>
                <c:pt idx="5547">
                  <c:v>462.19166666666666</c:v>
                </c:pt>
                <c:pt idx="5548">
                  <c:v>462.27500000000003</c:v>
                </c:pt>
                <c:pt idx="5549">
                  <c:v>462.35833333333335</c:v>
                </c:pt>
                <c:pt idx="5550">
                  <c:v>462.44166666666666</c:v>
                </c:pt>
                <c:pt idx="5551">
                  <c:v>462.52500000000003</c:v>
                </c:pt>
                <c:pt idx="5552">
                  <c:v>462.60833333333335</c:v>
                </c:pt>
                <c:pt idx="5553">
                  <c:v>462.69166666666666</c:v>
                </c:pt>
                <c:pt idx="5554">
                  <c:v>462.77500000000003</c:v>
                </c:pt>
                <c:pt idx="5555">
                  <c:v>462.85833333333335</c:v>
                </c:pt>
                <c:pt idx="5556">
                  <c:v>462.94166666666666</c:v>
                </c:pt>
                <c:pt idx="5557">
                  <c:v>463.02500000000003</c:v>
                </c:pt>
                <c:pt idx="5558">
                  <c:v>463.10833333333335</c:v>
                </c:pt>
                <c:pt idx="5559">
                  <c:v>463.19166666666666</c:v>
                </c:pt>
                <c:pt idx="5560">
                  <c:v>463.27500000000003</c:v>
                </c:pt>
                <c:pt idx="5561">
                  <c:v>463.35833333333335</c:v>
                </c:pt>
                <c:pt idx="5562">
                  <c:v>463.44166666666666</c:v>
                </c:pt>
                <c:pt idx="5563">
                  <c:v>463.52500000000003</c:v>
                </c:pt>
                <c:pt idx="5564">
                  <c:v>463.60833333333335</c:v>
                </c:pt>
                <c:pt idx="5565">
                  <c:v>463.69166666666666</c:v>
                </c:pt>
                <c:pt idx="5566">
                  <c:v>463.77500000000003</c:v>
                </c:pt>
                <c:pt idx="5567">
                  <c:v>463.85833333333335</c:v>
                </c:pt>
                <c:pt idx="5568">
                  <c:v>463.94166666666666</c:v>
                </c:pt>
                <c:pt idx="5569">
                  <c:v>464.02500000000003</c:v>
                </c:pt>
                <c:pt idx="5570">
                  <c:v>464.10833333333335</c:v>
                </c:pt>
                <c:pt idx="5571">
                  <c:v>464.19166666666666</c:v>
                </c:pt>
                <c:pt idx="5572">
                  <c:v>464.27500000000003</c:v>
                </c:pt>
                <c:pt idx="5573">
                  <c:v>464.35833333333335</c:v>
                </c:pt>
                <c:pt idx="5574">
                  <c:v>464.44166666666666</c:v>
                </c:pt>
                <c:pt idx="5575">
                  <c:v>464.52500000000003</c:v>
                </c:pt>
                <c:pt idx="5576">
                  <c:v>464.60833333333335</c:v>
                </c:pt>
                <c:pt idx="5577">
                  <c:v>464.69166666666666</c:v>
                </c:pt>
                <c:pt idx="5578">
                  <c:v>464.77500000000003</c:v>
                </c:pt>
                <c:pt idx="5579">
                  <c:v>464.85833333333335</c:v>
                </c:pt>
                <c:pt idx="5580">
                  <c:v>464.94166666666666</c:v>
                </c:pt>
                <c:pt idx="5581">
                  <c:v>465.02500000000003</c:v>
                </c:pt>
                <c:pt idx="5582">
                  <c:v>465.10833333333335</c:v>
                </c:pt>
                <c:pt idx="5583">
                  <c:v>465.19166666666666</c:v>
                </c:pt>
                <c:pt idx="5584">
                  <c:v>465.27500000000003</c:v>
                </c:pt>
                <c:pt idx="5585">
                  <c:v>465.35833333333335</c:v>
                </c:pt>
                <c:pt idx="5586">
                  <c:v>465.44166666666666</c:v>
                </c:pt>
                <c:pt idx="5587">
                  <c:v>465.52500000000003</c:v>
                </c:pt>
                <c:pt idx="5588">
                  <c:v>465.60833333333335</c:v>
                </c:pt>
                <c:pt idx="5589">
                  <c:v>465.69166666666666</c:v>
                </c:pt>
                <c:pt idx="5590">
                  <c:v>465.77500000000003</c:v>
                </c:pt>
                <c:pt idx="5591">
                  <c:v>465.85833333333335</c:v>
                </c:pt>
                <c:pt idx="5592">
                  <c:v>465.94166666666666</c:v>
                </c:pt>
                <c:pt idx="5593">
                  <c:v>466.02500000000003</c:v>
                </c:pt>
                <c:pt idx="5594">
                  <c:v>466.10833333333335</c:v>
                </c:pt>
                <c:pt idx="5595">
                  <c:v>466.19166666666666</c:v>
                </c:pt>
                <c:pt idx="5596">
                  <c:v>466.27500000000003</c:v>
                </c:pt>
                <c:pt idx="5597">
                  <c:v>466.35833333333335</c:v>
                </c:pt>
                <c:pt idx="5598">
                  <c:v>466.44166666666666</c:v>
                </c:pt>
                <c:pt idx="5599">
                  <c:v>466.52500000000003</c:v>
                </c:pt>
                <c:pt idx="5600">
                  <c:v>466.60833333333335</c:v>
                </c:pt>
                <c:pt idx="5601">
                  <c:v>466.69166666666666</c:v>
                </c:pt>
                <c:pt idx="5602">
                  <c:v>466.77500000000003</c:v>
                </c:pt>
                <c:pt idx="5603">
                  <c:v>466.85833333333335</c:v>
                </c:pt>
                <c:pt idx="5604">
                  <c:v>466.94166666666666</c:v>
                </c:pt>
                <c:pt idx="5605">
                  <c:v>467.02500000000003</c:v>
                </c:pt>
                <c:pt idx="5606">
                  <c:v>467.10833333333335</c:v>
                </c:pt>
                <c:pt idx="5607">
                  <c:v>467.19166666666666</c:v>
                </c:pt>
                <c:pt idx="5608">
                  <c:v>467.27500000000003</c:v>
                </c:pt>
                <c:pt idx="5609">
                  <c:v>467.35833333333335</c:v>
                </c:pt>
                <c:pt idx="5610">
                  <c:v>467.44166666666666</c:v>
                </c:pt>
                <c:pt idx="5611">
                  <c:v>467.52500000000003</c:v>
                </c:pt>
                <c:pt idx="5612">
                  <c:v>467.60833333333335</c:v>
                </c:pt>
                <c:pt idx="5613">
                  <c:v>467.69166666666666</c:v>
                </c:pt>
                <c:pt idx="5614">
                  <c:v>467.77500000000003</c:v>
                </c:pt>
                <c:pt idx="5615">
                  <c:v>467.85833333333335</c:v>
                </c:pt>
                <c:pt idx="5616">
                  <c:v>467.94166666666666</c:v>
                </c:pt>
                <c:pt idx="5617">
                  <c:v>468.02500000000003</c:v>
                </c:pt>
                <c:pt idx="5618">
                  <c:v>468.10833333333335</c:v>
                </c:pt>
                <c:pt idx="5619">
                  <c:v>468.19166666666666</c:v>
                </c:pt>
                <c:pt idx="5620">
                  <c:v>468.27500000000003</c:v>
                </c:pt>
                <c:pt idx="5621">
                  <c:v>468.35833333333335</c:v>
                </c:pt>
                <c:pt idx="5622">
                  <c:v>468.44166666666666</c:v>
                </c:pt>
                <c:pt idx="5623">
                  <c:v>468.52500000000003</c:v>
                </c:pt>
                <c:pt idx="5624">
                  <c:v>468.60833333333335</c:v>
                </c:pt>
                <c:pt idx="5625">
                  <c:v>468.69166666666666</c:v>
                </c:pt>
                <c:pt idx="5626">
                  <c:v>468.77500000000003</c:v>
                </c:pt>
                <c:pt idx="5627">
                  <c:v>468.85833333333335</c:v>
                </c:pt>
                <c:pt idx="5628">
                  <c:v>468.94166666666666</c:v>
                </c:pt>
                <c:pt idx="5629">
                  <c:v>469.02500000000003</c:v>
                </c:pt>
                <c:pt idx="5630">
                  <c:v>469.10833333333335</c:v>
                </c:pt>
                <c:pt idx="5631">
                  <c:v>469.19166666666666</c:v>
                </c:pt>
                <c:pt idx="5632">
                  <c:v>469.27500000000003</c:v>
                </c:pt>
                <c:pt idx="5633">
                  <c:v>469.35833333333335</c:v>
                </c:pt>
                <c:pt idx="5634">
                  <c:v>469.44166666666666</c:v>
                </c:pt>
                <c:pt idx="5635">
                  <c:v>469.52500000000003</c:v>
                </c:pt>
                <c:pt idx="5636">
                  <c:v>469.60833333333335</c:v>
                </c:pt>
                <c:pt idx="5637">
                  <c:v>469.69166666666666</c:v>
                </c:pt>
                <c:pt idx="5638">
                  <c:v>469.77500000000003</c:v>
                </c:pt>
                <c:pt idx="5639">
                  <c:v>469.85833333333335</c:v>
                </c:pt>
                <c:pt idx="5640">
                  <c:v>469.94166666666666</c:v>
                </c:pt>
                <c:pt idx="5641">
                  <c:v>470.02500000000003</c:v>
                </c:pt>
                <c:pt idx="5642">
                  <c:v>470.10833333333335</c:v>
                </c:pt>
                <c:pt idx="5643">
                  <c:v>470.19166666666666</c:v>
                </c:pt>
                <c:pt idx="5644">
                  <c:v>470.27500000000003</c:v>
                </c:pt>
                <c:pt idx="5645">
                  <c:v>470.35833333333335</c:v>
                </c:pt>
                <c:pt idx="5646">
                  <c:v>470.44166666666666</c:v>
                </c:pt>
                <c:pt idx="5647">
                  <c:v>470.52500000000003</c:v>
                </c:pt>
                <c:pt idx="5648">
                  <c:v>470.60833333333335</c:v>
                </c:pt>
                <c:pt idx="5649">
                  <c:v>470.69166666666666</c:v>
                </c:pt>
                <c:pt idx="5650">
                  <c:v>470.77500000000003</c:v>
                </c:pt>
                <c:pt idx="5651">
                  <c:v>470.85833333333335</c:v>
                </c:pt>
                <c:pt idx="5652">
                  <c:v>470.94166666666666</c:v>
                </c:pt>
                <c:pt idx="5653">
                  <c:v>471.02500000000003</c:v>
                </c:pt>
                <c:pt idx="5654">
                  <c:v>471.10833333333335</c:v>
                </c:pt>
                <c:pt idx="5655">
                  <c:v>471.19166666666666</c:v>
                </c:pt>
                <c:pt idx="5656">
                  <c:v>471.27500000000003</c:v>
                </c:pt>
                <c:pt idx="5657">
                  <c:v>471.35833333333335</c:v>
                </c:pt>
                <c:pt idx="5658">
                  <c:v>471.44166666666666</c:v>
                </c:pt>
                <c:pt idx="5659">
                  <c:v>471.52500000000003</c:v>
                </c:pt>
                <c:pt idx="5660">
                  <c:v>471.60833333333335</c:v>
                </c:pt>
                <c:pt idx="5661">
                  <c:v>471.69166666666666</c:v>
                </c:pt>
                <c:pt idx="5662">
                  <c:v>471.77500000000003</c:v>
                </c:pt>
                <c:pt idx="5663">
                  <c:v>471.85833333333335</c:v>
                </c:pt>
                <c:pt idx="5664">
                  <c:v>471.94166666666666</c:v>
                </c:pt>
                <c:pt idx="5665">
                  <c:v>472.02500000000003</c:v>
                </c:pt>
                <c:pt idx="5666">
                  <c:v>472.10833333333335</c:v>
                </c:pt>
                <c:pt idx="5667">
                  <c:v>472.19166666666666</c:v>
                </c:pt>
                <c:pt idx="5668">
                  <c:v>472.27500000000003</c:v>
                </c:pt>
                <c:pt idx="5669">
                  <c:v>472.35833333333335</c:v>
                </c:pt>
                <c:pt idx="5670">
                  <c:v>472.44166666666666</c:v>
                </c:pt>
                <c:pt idx="5671">
                  <c:v>472.52500000000003</c:v>
                </c:pt>
                <c:pt idx="5672">
                  <c:v>472.60833333333335</c:v>
                </c:pt>
                <c:pt idx="5673">
                  <c:v>472.69166666666666</c:v>
                </c:pt>
                <c:pt idx="5674">
                  <c:v>472.77500000000003</c:v>
                </c:pt>
                <c:pt idx="5675">
                  <c:v>472.85833333333335</c:v>
                </c:pt>
                <c:pt idx="5676">
                  <c:v>472.94166666666666</c:v>
                </c:pt>
                <c:pt idx="5677">
                  <c:v>473.02500000000003</c:v>
                </c:pt>
                <c:pt idx="5678">
                  <c:v>473.10833333333335</c:v>
                </c:pt>
                <c:pt idx="5679">
                  <c:v>473.19166666666666</c:v>
                </c:pt>
                <c:pt idx="5680">
                  <c:v>473.27500000000003</c:v>
                </c:pt>
                <c:pt idx="5681">
                  <c:v>473.35833333333335</c:v>
                </c:pt>
                <c:pt idx="5682">
                  <c:v>473.44166666666666</c:v>
                </c:pt>
                <c:pt idx="5683">
                  <c:v>473.52500000000003</c:v>
                </c:pt>
                <c:pt idx="5684">
                  <c:v>473.60833333333335</c:v>
                </c:pt>
                <c:pt idx="5685">
                  <c:v>473.69166666666666</c:v>
                </c:pt>
                <c:pt idx="5686">
                  <c:v>473.77500000000003</c:v>
                </c:pt>
                <c:pt idx="5687">
                  <c:v>473.85833333333335</c:v>
                </c:pt>
                <c:pt idx="5688">
                  <c:v>473.94166666666666</c:v>
                </c:pt>
                <c:pt idx="5689">
                  <c:v>474.02500000000003</c:v>
                </c:pt>
                <c:pt idx="5690">
                  <c:v>474.10833333333335</c:v>
                </c:pt>
                <c:pt idx="5691">
                  <c:v>474.19166666666666</c:v>
                </c:pt>
                <c:pt idx="5692">
                  <c:v>474.27500000000003</c:v>
                </c:pt>
                <c:pt idx="5693">
                  <c:v>474.35833333333335</c:v>
                </c:pt>
                <c:pt idx="5694">
                  <c:v>474.44166666666666</c:v>
                </c:pt>
                <c:pt idx="5695">
                  <c:v>474.52500000000003</c:v>
                </c:pt>
                <c:pt idx="5696">
                  <c:v>474.60833333333335</c:v>
                </c:pt>
                <c:pt idx="5697">
                  <c:v>474.69166666666666</c:v>
                </c:pt>
                <c:pt idx="5698">
                  <c:v>474.77500000000003</c:v>
                </c:pt>
                <c:pt idx="5699">
                  <c:v>474.85833333333335</c:v>
                </c:pt>
                <c:pt idx="5700">
                  <c:v>474.94166666666666</c:v>
                </c:pt>
                <c:pt idx="5701">
                  <c:v>475.02500000000003</c:v>
                </c:pt>
                <c:pt idx="5702">
                  <c:v>475.10833333333335</c:v>
                </c:pt>
                <c:pt idx="5703">
                  <c:v>475.19166666666666</c:v>
                </c:pt>
                <c:pt idx="5704">
                  <c:v>475.27500000000003</c:v>
                </c:pt>
                <c:pt idx="5705">
                  <c:v>475.35833333333335</c:v>
                </c:pt>
                <c:pt idx="5706">
                  <c:v>475.44166666666666</c:v>
                </c:pt>
                <c:pt idx="5707">
                  <c:v>475.52500000000003</c:v>
                </c:pt>
                <c:pt idx="5708">
                  <c:v>475.60833333333335</c:v>
                </c:pt>
                <c:pt idx="5709">
                  <c:v>475.69166666666666</c:v>
                </c:pt>
                <c:pt idx="5710">
                  <c:v>475.77500000000003</c:v>
                </c:pt>
                <c:pt idx="5711">
                  <c:v>475.85833333333335</c:v>
                </c:pt>
                <c:pt idx="5712">
                  <c:v>475.94166666666666</c:v>
                </c:pt>
                <c:pt idx="5713">
                  <c:v>476.02500000000003</c:v>
                </c:pt>
                <c:pt idx="5714">
                  <c:v>476.10833333333335</c:v>
                </c:pt>
                <c:pt idx="5715">
                  <c:v>476.19166666666666</c:v>
                </c:pt>
                <c:pt idx="5716">
                  <c:v>476.27500000000003</c:v>
                </c:pt>
                <c:pt idx="5717">
                  <c:v>476.35833333333335</c:v>
                </c:pt>
                <c:pt idx="5718">
                  <c:v>476.44166666666666</c:v>
                </c:pt>
                <c:pt idx="5719">
                  <c:v>476.52500000000003</c:v>
                </c:pt>
                <c:pt idx="5720">
                  <c:v>476.60833333333335</c:v>
                </c:pt>
                <c:pt idx="5721">
                  <c:v>476.69166666666666</c:v>
                </c:pt>
                <c:pt idx="5722">
                  <c:v>476.77500000000003</c:v>
                </c:pt>
                <c:pt idx="5723">
                  <c:v>476.85833333333335</c:v>
                </c:pt>
                <c:pt idx="5724">
                  <c:v>476.94166666666666</c:v>
                </c:pt>
                <c:pt idx="5725">
                  <c:v>477.02500000000003</c:v>
                </c:pt>
                <c:pt idx="5726">
                  <c:v>477.10833333333335</c:v>
                </c:pt>
                <c:pt idx="5727">
                  <c:v>477.19166666666666</c:v>
                </c:pt>
                <c:pt idx="5728">
                  <c:v>477.27500000000003</c:v>
                </c:pt>
                <c:pt idx="5729">
                  <c:v>477.35833333333335</c:v>
                </c:pt>
                <c:pt idx="5730">
                  <c:v>477.44166666666666</c:v>
                </c:pt>
                <c:pt idx="5731">
                  <c:v>477.52500000000003</c:v>
                </c:pt>
                <c:pt idx="5732">
                  <c:v>477.60833333333335</c:v>
                </c:pt>
                <c:pt idx="5733">
                  <c:v>477.69166666666666</c:v>
                </c:pt>
                <c:pt idx="5734">
                  <c:v>477.77500000000003</c:v>
                </c:pt>
                <c:pt idx="5735">
                  <c:v>477.85833333333335</c:v>
                </c:pt>
                <c:pt idx="5736">
                  <c:v>477.94166666666666</c:v>
                </c:pt>
                <c:pt idx="5737">
                  <c:v>478.02500000000003</c:v>
                </c:pt>
                <c:pt idx="5738">
                  <c:v>478.10833333333335</c:v>
                </c:pt>
                <c:pt idx="5739">
                  <c:v>478.19166666666666</c:v>
                </c:pt>
                <c:pt idx="5740">
                  <c:v>478.27500000000003</c:v>
                </c:pt>
                <c:pt idx="5741">
                  <c:v>478.35833333333335</c:v>
                </c:pt>
                <c:pt idx="5742">
                  <c:v>478.44166666666666</c:v>
                </c:pt>
                <c:pt idx="5743">
                  <c:v>478.52500000000003</c:v>
                </c:pt>
                <c:pt idx="5744">
                  <c:v>478.60833333333335</c:v>
                </c:pt>
                <c:pt idx="5745">
                  <c:v>478.69166666666666</c:v>
                </c:pt>
                <c:pt idx="5746">
                  <c:v>478.77500000000003</c:v>
                </c:pt>
                <c:pt idx="5747">
                  <c:v>478.85833333333335</c:v>
                </c:pt>
                <c:pt idx="5748">
                  <c:v>478.94166666666666</c:v>
                </c:pt>
                <c:pt idx="5749">
                  <c:v>479.02500000000003</c:v>
                </c:pt>
                <c:pt idx="5750">
                  <c:v>479.10833333333335</c:v>
                </c:pt>
                <c:pt idx="5751">
                  <c:v>479.19166666666666</c:v>
                </c:pt>
                <c:pt idx="5752">
                  <c:v>479.27500000000003</c:v>
                </c:pt>
                <c:pt idx="5753">
                  <c:v>479.35833333333335</c:v>
                </c:pt>
                <c:pt idx="5754">
                  <c:v>479.44166666666666</c:v>
                </c:pt>
                <c:pt idx="5755">
                  <c:v>479.52500000000003</c:v>
                </c:pt>
                <c:pt idx="5756">
                  <c:v>479.60833333333335</c:v>
                </c:pt>
                <c:pt idx="5757">
                  <c:v>479.69166666666666</c:v>
                </c:pt>
                <c:pt idx="5758">
                  <c:v>479.77500000000003</c:v>
                </c:pt>
                <c:pt idx="5759">
                  <c:v>479.85833333333335</c:v>
                </c:pt>
                <c:pt idx="5760">
                  <c:v>479.94166666666666</c:v>
                </c:pt>
                <c:pt idx="5761">
                  <c:v>480.02500000000003</c:v>
                </c:pt>
                <c:pt idx="5762">
                  <c:v>480.10833333333335</c:v>
                </c:pt>
                <c:pt idx="5763">
                  <c:v>480.19166666666666</c:v>
                </c:pt>
                <c:pt idx="5764">
                  <c:v>480.27500000000003</c:v>
                </c:pt>
                <c:pt idx="5765">
                  <c:v>480.35833333333335</c:v>
                </c:pt>
                <c:pt idx="5766">
                  <c:v>480.44166666666666</c:v>
                </c:pt>
                <c:pt idx="5767">
                  <c:v>480.52500000000003</c:v>
                </c:pt>
                <c:pt idx="5768">
                  <c:v>480.60833333333335</c:v>
                </c:pt>
                <c:pt idx="5769">
                  <c:v>480.69166666666666</c:v>
                </c:pt>
                <c:pt idx="5770">
                  <c:v>480.77500000000003</c:v>
                </c:pt>
                <c:pt idx="5771">
                  <c:v>480.85833333333335</c:v>
                </c:pt>
                <c:pt idx="5772">
                  <c:v>480.94166666666666</c:v>
                </c:pt>
                <c:pt idx="5773">
                  <c:v>481.02500000000003</c:v>
                </c:pt>
                <c:pt idx="5774">
                  <c:v>481.10833333333335</c:v>
                </c:pt>
                <c:pt idx="5775">
                  <c:v>481.19166666666666</c:v>
                </c:pt>
                <c:pt idx="5776">
                  <c:v>481.27500000000003</c:v>
                </c:pt>
                <c:pt idx="5777">
                  <c:v>481.35833333333335</c:v>
                </c:pt>
                <c:pt idx="5778">
                  <c:v>481.44166666666666</c:v>
                </c:pt>
                <c:pt idx="5779">
                  <c:v>481.52500000000003</c:v>
                </c:pt>
                <c:pt idx="5780">
                  <c:v>481.60833333333335</c:v>
                </c:pt>
                <c:pt idx="5781">
                  <c:v>481.69166666666666</c:v>
                </c:pt>
                <c:pt idx="5782">
                  <c:v>481.77500000000003</c:v>
                </c:pt>
                <c:pt idx="5783">
                  <c:v>481.85833333333335</c:v>
                </c:pt>
                <c:pt idx="5784">
                  <c:v>481.94166666666666</c:v>
                </c:pt>
                <c:pt idx="5785">
                  <c:v>482.02500000000003</c:v>
                </c:pt>
                <c:pt idx="5786">
                  <c:v>482.10833333333335</c:v>
                </c:pt>
                <c:pt idx="5787">
                  <c:v>482.19166666666666</c:v>
                </c:pt>
                <c:pt idx="5788">
                  <c:v>482.27500000000003</c:v>
                </c:pt>
                <c:pt idx="5789">
                  <c:v>482.35833333333335</c:v>
                </c:pt>
                <c:pt idx="5790">
                  <c:v>482.44166666666666</c:v>
                </c:pt>
                <c:pt idx="5791">
                  <c:v>482.52500000000003</c:v>
                </c:pt>
                <c:pt idx="5792">
                  <c:v>482.60833333333335</c:v>
                </c:pt>
                <c:pt idx="5793">
                  <c:v>482.69166666666666</c:v>
                </c:pt>
                <c:pt idx="5794">
                  <c:v>482.77500000000003</c:v>
                </c:pt>
                <c:pt idx="5795">
                  <c:v>482.85833333333335</c:v>
                </c:pt>
                <c:pt idx="5796">
                  <c:v>482.94166666666666</c:v>
                </c:pt>
                <c:pt idx="5797">
                  <c:v>483.02500000000003</c:v>
                </c:pt>
                <c:pt idx="5798">
                  <c:v>483.10833333333335</c:v>
                </c:pt>
                <c:pt idx="5799">
                  <c:v>483.19166666666666</c:v>
                </c:pt>
                <c:pt idx="5800">
                  <c:v>483.27500000000003</c:v>
                </c:pt>
                <c:pt idx="5801">
                  <c:v>483.35833333333335</c:v>
                </c:pt>
                <c:pt idx="5802">
                  <c:v>483.44166666666666</c:v>
                </c:pt>
                <c:pt idx="5803">
                  <c:v>483.52500000000003</c:v>
                </c:pt>
                <c:pt idx="5804">
                  <c:v>483.60833333333335</c:v>
                </c:pt>
                <c:pt idx="5805">
                  <c:v>483.69166666666666</c:v>
                </c:pt>
                <c:pt idx="5806">
                  <c:v>483.77500000000003</c:v>
                </c:pt>
                <c:pt idx="5807">
                  <c:v>483.85833333333335</c:v>
                </c:pt>
                <c:pt idx="5808">
                  <c:v>483.94166666666666</c:v>
                </c:pt>
                <c:pt idx="5809">
                  <c:v>484.02500000000003</c:v>
                </c:pt>
                <c:pt idx="5810">
                  <c:v>484.10833333333335</c:v>
                </c:pt>
                <c:pt idx="5811">
                  <c:v>484.19166666666666</c:v>
                </c:pt>
                <c:pt idx="5812">
                  <c:v>484.27500000000003</c:v>
                </c:pt>
                <c:pt idx="5813">
                  <c:v>484.35833333333335</c:v>
                </c:pt>
                <c:pt idx="5814">
                  <c:v>484.44166666666666</c:v>
                </c:pt>
                <c:pt idx="5815">
                  <c:v>484.52500000000003</c:v>
                </c:pt>
                <c:pt idx="5816">
                  <c:v>484.60833333333335</c:v>
                </c:pt>
                <c:pt idx="5817">
                  <c:v>484.69166666666666</c:v>
                </c:pt>
                <c:pt idx="5818">
                  <c:v>484.77500000000003</c:v>
                </c:pt>
                <c:pt idx="5819">
                  <c:v>484.85833333333335</c:v>
                </c:pt>
                <c:pt idx="5820">
                  <c:v>484.94166666666666</c:v>
                </c:pt>
                <c:pt idx="5821">
                  <c:v>485.02500000000003</c:v>
                </c:pt>
                <c:pt idx="5822">
                  <c:v>485.10833333333335</c:v>
                </c:pt>
                <c:pt idx="5823">
                  <c:v>485.19166666666666</c:v>
                </c:pt>
                <c:pt idx="5824">
                  <c:v>485.27500000000003</c:v>
                </c:pt>
                <c:pt idx="5825">
                  <c:v>485.35833333333335</c:v>
                </c:pt>
                <c:pt idx="5826">
                  <c:v>485.44166666666666</c:v>
                </c:pt>
                <c:pt idx="5827">
                  <c:v>485.52500000000003</c:v>
                </c:pt>
                <c:pt idx="5828">
                  <c:v>485.60833333333335</c:v>
                </c:pt>
                <c:pt idx="5829">
                  <c:v>485.69166666666666</c:v>
                </c:pt>
                <c:pt idx="5830">
                  <c:v>485.77500000000003</c:v>
                </c:pt>
                <c:pt idx="5831">
                  <c:v>485.85833333333335</c:v>
                </c:pt>
                <c:pt idx="5832">
                  <c:v>485.94166666666666</c:v>
                </c:pt>
                <c:pt idx="5833">
                  <c:v>486.02500000000003</c:v>
                </c:pt>
                <c:pt idx="5834">
                  <c:v>486.10833333333335</c:v>
                </c:pt>
                <c:pt idx="5835">
                  <c:v>486.19166666666666</c:v>
                </c:pt>
                <c:pt idx="5836">
                  <c:v>486.27500000000003</c:v>
                </c:pt>
                <c:pt idx="5837">
                  <c:v>486.35833333333335</c:v>
                </c:pt>
                <c:pt idx="5838">
                  <c:v>486.44166666666666</c:v>
                </c:pt>
                <c:pt idx="5839">
                  <c:v>486.52500000000003</c:v>
                </c:pt>
                <c:pt idx="5840">
                  <c:v>486.60833333333335</c:v>
                </c:pt>
                <c:pt idx="5841">
                  <c:v>486.69166666666666</c:v>
                </c:pt>
                <c:pt idx="5842">
                  <c:v>486.77500000000003</c:v>
                </c:pt>
                <c:pt idx="5843">
                  <c:v>486.85833333333335</c:v>
                </c:pt>
                <c:pt idx="5844">
                  <c:v>486.94166666666666</c:v>
                </c:pt>
                <c:pt idx="5845">
                  <c:v>487.02500000000003</c:v>
                </c:pt>
                <c:pt idx="5846">
                  <c:v>487.10833333333335</c:v>
                </c:pt>
                <c:pt idx="5847">
                  <c:v>487.19166666666666</c:v>
                </c:pt>
                <c:pt idx="5848">
                  <c:v>487.27500000000003</c:v>
                </c:pt>
                <c:pt idx="5849">
                  <c:v>487.35833333333335</c:v>
                </c:pt>
                <c:pt idx="5850">
                  <c:v>487.44166666666666</c:v>
                </c:pt>
                <c:pt idx="5851">
                  <c:v>487.52500000000003</c:v>
                </c:pt>
                <c:pt idx="5852">
                  <c:v>487.60833333333335</c:v>
                </c:pt>
                <c:pt idx="5853">
                  <c:v>487.69166666666666</c:v>
                </c:pt>
                <c:pt idx="5854">
                  <c:v>487.77500000000003</c:v>
                </c:pt>
                <c:pt idx="5855">
                  <c:v>487.85833333333335</c:v>
                </c:pt>
                <c:pt idx="5856">
                  <c:v>487.94166666666666</c:v>
                </c:pt>
                <c:pt idx="5857">
                  <c:v>488.02500000000003</c:v>
                </c:pt>
                <c:pt idx="5858">
                  <c:v>488.10833333333335</c:v>
                </c:pt>
                <c:pt idx="5859">
                  <c:v>488.19166666666666</c:v>
                </c:pt>
                <c:pt idx="5860">
                  <c:v>488.27500000000003</c:v>
                </c:pt>
                <c:pt idx="5861">
                  <c:v>488.35833333333335</c:v>
                </c:pt>
                <c:pt idx="5862">
                  <c:v>488.44166666666666</c:v>
                </c:pt>
                <c:pt idx="5863">
                  <c:v>488.52500000000003</c:v>
                </c:pt>
                <c:pt idx="5864">
                  <c:v>488.60833333333335</c:v>
                </c:pt>
                <c:pt idx="5865">
                  <c:v>488.69166666666666</c:v>
                </c:pt>
                <c:pt idx="5866">
                  <c:v>488.77500000000003</c:v>
                </c:pt>
                <c:pt idx="5867">
                  <c:v>488.85833333333335</c:v>
                </c:pt>
                <c:pt idx="5868">
                  <c:v>488.94166666666666</c:v>
                </c:pt>
                <c:pt idx="5869">
                  <c:v>489.02500000000003</c:v>
                </c:pt>
                <c:pt idx="5870">
                  <c:v>489.10833333333335</c:v>
                </c:pt>
                <c:pt idx="5871">
                  <c:v>489.19166666666666</c:v>
                </c:pt>
                <c:pt idx="5872">
                  <c:v>489.27500000000003</c:v>
                </c:pt>
                <c:pt idx="5873">
                  <c:v>489.35833333333335</c:v>
                </c:pt>
                <c:pt idx="5874">
                  <c:v>489.44166666666666</c:v>
                </c:pt>
                <c:pt idx="5875">
                  <c:v>489.52500000000003</c:v>
                </c:pt>
                <c:pt idx="5876">
                  <c:v>489.60833333333335</c:v>
                </c:pt>
                <c:pt idx="5877">
                  <c:v>489.69166666666666</c:v>
                </c:pt>
                <c:pt idx="5878">
                  <c:v>489.77500000000003</c:v>
                </c:pt>
                <c:pt idx="5879">
                  <c:v>489.85833333333335</c:v>
                </c:pt>
                <c:pt idx="5880">
                  <c:v>489.94166666666666</c:v>
                </c:pt>
                <c:pt idx="5881">
                  <c:v>490.02500000000003</c:v>
                </c:pt>
                <c:pt idx="5882">
                  <c:v>490.10833333333335</c:v>
                </c:pt>
                <c:pt idx="5883">
                  <c:v>490.19166666666666</c:v>
                </c:pt>
                <c:pt idx="5884">
                  <c:v>490.27500000000003</c:v>
                </c:pt>
                <c:pt idx="5885">
                  <c:v>490.35833333333335</c:v>
                </c:pt>
                <c:pt idx="5886">
                  <c:v>490.44166666666666</c:v>
                </c:pt>
                <c:pt idx="5887">
                  <c:v>490.52500000000003</c:v>
                </c:pt>
                <c:pt idx="5888">
                  <c:v>490.60833333333335</c:v>
                </c:pt>
                <c:pt idx="5889">
                  <c:v>490.69166666666666</c:v>
                </c:pt>
                <c:pt idx="5890">
                  <c:v>490.77500000000003</c:v>
                </c:pt>
                <c:pt idx="5891">
                  <c:v>490.85833333333335</c:v>
                </c:pt>
                <c:pt idx="5892">
                  <c:v>490.94166666666666</c:v>
                </c:pt>
                <c:pt idx="5893">
                  <c:v>491.02500000000003</c:v>
                </c:pt>
                <c:pt idx="5894">
                  <c:v>491.10833333333335</c:v>
                </c:pt>
                <c:pt idx="5895">
                  <c:v>491.19166666666666</c:v>
                </c:pt>
                <c:pt idx="5896">
                  <c:v>491.27500000000003</c:v>
                </c:pt>
                <c:pt idx="5897">
                  <c:v>491.35833333333335</c:v>
                </c:pt>
                <c:pt idx="5898">
                  <c:v>491.44166666666666</c:v>
                </c:pt>
                <c:pt idx="5899">
                  <c:v>491.52500000000003</c:v>
                </c:pt>
                <c:pt idx="5900">
                  <c:v>491.60833333333335</c:v>
                </c:pt>
                <c:pt idx="5901">
                  <c:v>491.69166666666666</c:v>
                </c:pt>
                <c:pt idx="5902">
                  <c:v>491.77500000000003</c:v>
                </c:pt>
                <c:pt idx="5903">
                  <c:v>491.85833333333335</c:v>
                </c:pt>
                <c:pt idx="5904">
                  <c:v>491.94166666666666</c:v>
                </c:pt>
                <c:pt idx="5905">
                  <c:v>492.02500000000003</c:v>
                </c:pt>
                <c:pt idx="5906">
                  <c:v>492.10833333333335</c:v>
                </c:pt>
                <c:pt idx="5907">
                  <c:v>492.19166666666666</c:v>
                </c:pt>
                <c:pt idx="5908">
                  <c:v>492.27500000000003</c:v>
                </c:pt>
                <c:pt idx="5909">
                  <c:v>492.35833333333335</c:v>
                </c:pt>
                <c:pt idx="5910">
                  <c:v>492.44166666666666</c:v>
                </c:pt>
                <c:pt idx="5911">
                  <c:v>492.52500000000003</c:v>
                </c:pt>
                <c:pt idx="5912">
                  <c:v>492.60833333333335</c:v>
                </c:pt>
                <c:pt idx="5913">
                  <c:v>492.69166666666666</c:v>
                </c:pt>
                <c:pt idx="5914">
                  <c:v>492.77500000000003</c:v>
                </c:pt>
                <c:pt idx="5915">
                  <c:v>492.85833333333335</c:v>
                </c:pt>
                <c:pt idx="5916">
                  <c:v>492.94166666666666</c:v>
                </c:pt>
                <c:pt idx="5917">
                  <c:v>493.02500000000003</c:v>
                </c:pt>
                <c:pt idx="5918">
                  <c:v>493.10833333333335</c:v>
                </c:pt>
                <c:pt idx="5919">
                  <c:v>493.19166666666666</c:v>
                </c:pt>
                <c:pt idx="5920">
                  <c:v>493.27500000000003</c:v>
                </c:pt>
                <c:pt idx="5921">
                  <c:v>493.35833333333335</c:v>
                </c:pt>
                <c:pt idx="5922">
                  <c:v>493.44166666666666</c:v>
                </c:pt>
                <c:pt idx="5923">
                  <c:v>493.52500000000003</c:v>
                </c:pt>
                <c:pt idx="5924">
                  <c:v>493.60833333333335</c:v>
                </c:pt>
                <c:pt idx="5925">
                  <c:v>493.69166666666666</c:v>
                </c:pt>
                <c:pt idx="5926">
                  <c:v>493.77500000000003</c:v>
                </c:pt>
                <c:pt idx="5927">
                  <c:v>493.85833333333335</c:v>
                </c:pt>
                <c:pt idx="5928">
                  <c:v>493.94166666666666</c:v>
                </c:pt>
                <c:pt idx="5929">
                  <c:v>494.02500000000003</c:v>
                </c:pt>
                <c:pt idx="5930">
                  <c:v>494.10833333333335</c:v>
                </c:pt>
                <c:pt idx="5931">
                  <c:v>494.19166666666666</c:v>
                </c:pt>
                <c:pt idx="5932">
                  <c:v>494.27500000000003</c:v>
                </c:pt>
                <c:pt idx="5933">
                  <c:v>494.35833333333335</c:v>
                </c:pt>
                <c:pt idx="5934">
                  <c:v>494.44166666666666</c:v>
                </c:pt>
                <c:pt idx="5935">
                  <c:v>494.52500000000003</c:v>
                </c:pt>
                <c:pt idx="5936">
                  <c:v>494.60833333333335</c:v>
                </c:pt>
                <c:pt idx="5937">
                  <c:v>494.69166666666666</c:v>
                </c:pt>
                <c:pt idx="5938">
                  <c:v>494.77500000000003</c:v>
                </c:pt>
                <c:pt idx="5939">
                  <c:v>494.85833333333335</c:v>
                </c:pt>
                <c:pt idx="5940">
                  <c:v>494.94166666666666</c:v>
                </c:pt>
                <c:pt idx="5941">
                  <c:v>495.02500000000003</c:v>
                </c:pt>
                <c:pt idx="5942">
                  <c:v>495.10833333333335</c:v>
                </c:pt>
                <c:pt idx="5943">
                  <c:v>495.19166666666666</c:v>
                </c:pt>
                <c:pt idx="5944">
                  <c:v>495.27500000000003</c:v>
                </c:pt>
                <c:pt idx="5945">
                  <c:v>495.35833333333335</c:v>
                </c:pt>
                <c:pt idx="5946">
                  <c:v>495.44166666666666</c:v>
                </c:pt>
                <c:pt idx="5947">
                  <c:v>495.52500000000003</c:v>
                </c:pt>
                <c:pt idx="5948">
                  <c:v>495.60833333333335</c:v>
                </c:pt>
                <c:pt idx="5949">
                  <c:v>495.69166666666666</c:v>
                </c:pt>
                <c:pt idx="5950">
                  <c:v>495.77500000000003</c:v>
                </c:pt>
                <c:pt idx="5951">
                  <c:v>495.85833333333335</c:v>
                </c:pt>
                <c:pt idx="5952">
                  <c:v>495.94166666666666</c:v>
                </c:pt>
                <c:pt idx="5953">
                  <c:v>496.02500000000003</c:v>
                </c:pt>
                <c:pt idx="5954">
                  <c:v>496.10833333333335</c:v>
                </c:pt>
                <c:pt idx="5955">
                  <c:v>496.19166666666666</c:v>
                </c:pt>
                <c:pt idx="5956">
                  <c:v>496.27500000000003</c:v>
                </c:pt>
                <c:pt idx="5957">
                  <c:v>496.35833333333335</c:v>
                </c:pt>
                <c:pt idx="5958">
                  <c:v>496.44166666666666</c:v>
                </c:pt>
                <c:pt idx="5959">
                  <c:v>496.52500000000003</c:v>
                </c:pt>
                <c:pt idx="5960">
                  <c:v>496.60833333333335</c:v>
                </c:pt>
                <c:pt idx="5961">
                  <c:v>496.69166666666666</c:v>
                </c:pt>
                <c:pt idx="5962">
                  <c:v>496.77500000000003</c:v>
                </c:pt>
                <c:pt idx="5963">
                  <c:v>496.85833333333335</c:v>
                </c:pt>
                <c:pt idx="5964">
                  <c:v>496.94166666666666</c:v>
                </c:pt>
                <c:pt idx="5965">
                  <c:v>497.02500000000003</c:v>
                </c:pt>
                <c:pt idx="5966">
                  <c:v>497.10833333333335</c:v>
                </c:pt>
                <c:pt idx="5967">
                  <c:v>497.19166666666666</c:v>
                </c:pt>
                <c:pt idx="5968">
                  <c:v>497.27500000000003</c:v>
                </c:pt>
                <c:pt idx="5969">
                  <c:v>497.35833333333335</c:v>
                </c:pt>
                <c:pt idx="5970">
                  <c:v>497.44166666666666</c:v>
                </c:pt>
                <c:pt idx="5971">
                  <c:v>497.52500000000003</c:v>
                </c:pt>
                <c:pt idx="5972">
                  <c:v>497.60833333333335</c:v>
                </c:pt>
                <c:pt idx="5973">
                  <c:v>497.69166666666666</c:v>
                </c:pt>
                <c:pt idx="5974">
                  <c:v>497.77500000000003</c:v>
                </c:pt>
                <c:pt idx="5975">
                  <c:v>497.85833333333335</c:v>
                </c:pt>
                <c:pt idx="5976">
                  <c:v>497.94166666666666</c:v>
                </c:pt>
                <c:pt idx="5977">
                  <c:v>498.02500000000003</c:v>
                </c:pt>
                <c:pt idx="5978">
                  <c:v>498.10833333333335</c:v>
                </c:pt>
                <c:pt idx="5979">
                  <c:v>498.19166666666666</c:v>
                </c:pt>
                <c:pt idx="5980">
                  <c:v>498.27500000000003</c:v>
                </c:pt>
                <c:pt idx="5981">
                  <c:v>498.35833333333335</c:v>
                </c:pt>
                <c:pt idx="5982">
                  <c:v>498.44166666666666</c:v>
                </c:pt>
                <c:pt idx="5983">
                  <c:v>498.52500000000003</c:v>
                </c:pt>
                <c:pt idx="5984">
                  <c:v>498.60833333333335</c:v>
                </c:pt>
                <c:pt idx="5985">
                  <c:v>498.69166666666666</c:v>
                </c:pt>
                <c:pt idx="5986">
                  <c:v>498.77500000000003</c:v>
                </c:pt>
                <c:pt idx="5987">
                  <c:v>498.85833333333335</c:v>
                </c:pt>
                <c:pt idx="5988">
                  <c:v>498.94166666666666</c:v>
                </c:pt>
                <c:pt idx="5989">
                  <c:v>499.02500000000003</c:v>
                </c:pt>
                <c:pt idx="5990">
                  <c:v>499.10833333333335</c:v>
                </c:pt>
                <c:pt idx="5991">
                  <c:v>499.19166666666666</c:v>
                </c:pt>
                <c:pt idx="5992">
                  <c:v>499.27500000000003</c:v>
                </c:pt>
                <c:pt idx="5993">
                  <c:v>499.35833333333335</c:v>
                </c:pt>
                <c:pt idx="5994">
                  <c:v>499.44166666666666</c:v>
                </c:pt>
                <c:pt idx="5995">
                  <c:v>499.52500000000003</c:v>
                </c:pt>
                <c:pt idx="5996">
                  <c:v>499.60833333333335</c:v>
                </c:pt>
                <c:pt idx="5997">
                  <c:v>499.69166666666666</c:v>
                </c:pt>
                <c:pt idx="5998">
                  <c:v>499.77500000000003</c:v>
                </c:pt>
                <c:pt idx="5999">
                  <c:v>499.85833333333335</c:v>
                </c:pt>
                <c:pt idx="6000">
                  <c:v>499.94166666666666</c:v>
                </c:pt>
                <c:pt idx="6001">
                  <c:v>500.02500000000003</c:v>
                </c:pt>
                <c:pt idx="6002">
                  <c:v>500.10833333333335</c:v>
                </c:pt>
                <c:pt idx="6003">
                  <c:v>500.19166666666666</c:v>
                </c:pt>
                <c:pt idx="6004">
                  <c:v>500.27500000000003</c:v>
                </c:pt>
                <c:pt idx="6005">
                  <c:v>500.35833333333335</c:v>
                </c:pt>
                <c:pt idx="6006">
                  <c:v>500.44166666666666</c:v>
                </c:pt>
                <c:pt idx="6007">
                  <c:v>500.52500000000003</c:v>
                </c:pt>
                <c:pt idx="6008">
                  <c:v>500.60833333333335</c:v>
                </c:pt>
                <c:pt idx="6009">
                  <c:v>500.69166666666666</c:v>
                </c:pt>
                <c:pt idx="6010">
                  <c:v>500.77500000000003</c:v>
                </c:pt>
                <c:pt idx="6011">
                  <c:v>500.85833333333335</c:v>
                </c:pt>
                <c:pt idx="6012">
                  <c:v>500.94166666666666</c:v>
                </c:pt>
                <c:pt idx="6013">
                  <c:v>501.02500000000003</c:v>
                </c:pt>
                <c:pt idx="6014">
                  <c:v>501.10833333333335</c:v>
                </c:pt>
                <c:pt idx="6015">
                  <c:v>501.19166666666666</c:v>
                </c:pt>
                <c:pt idx="6016">
                  <c:v>501.27500000000003</c:v>
                </c:pt>
                <c:pt idx="6017">
                  <c:v>501.35833333333335</c:v>
                </c:pt>
                <c:pt idx="6018">
                  <c:v>501.44166666666666</c:v>
                </c:pt>
                <c:pt idx="6019">
                  <c:v>501.52500000000003</c:v>
                </c:pt>
                <c:pt idx="6020">
                  <c:v>501.60833333333335</c:v>
                </c:pt>
                <c:pt idx="6021">
                  <c:v>501.69166666666666</c:v>
                </c:pt>
                <c:pt idx="6022">
                  <c:v>501.77500000000003</c:v>
                </c:pt>
                <c:pt idx="6023">
                  <c:v>501.85833333333335</c:v>
                </c:pt>
                <c:pt idx="6024">
                  <c:v>501.94166666666666</c:v>
                </c:pt>
                <c:pt idx="6025">
                  <c:v>502.02500000000003</c:v>
                </c:pt>
                <c:pt idx="6026">
                  <c:v>502.10833333333335</c:v>
                </c:pt>
                <c:pt idx="6027">
                  <c:v>502.18333333333334</c:v>
                </c:pt>
                <c:pt idx="6028">
                  <c:v>502.26666666666665</c:v>
                </c:pt>
                <c:pt idx="6029">
                  <c:v>502.34999999999997</c:v>
                </c:pt>
                <c:pt idx="6030">
                  <c:v>502.43333333333334</c:v>
                </c:pt>
                <c:pt idx="6031">
                  <c:v>502.51666666666665</c:v>
                </c:pt>
                <c:pt idx="6032">
                  <c:v>502.59999999999997</c:v>
                </c:pt>
                <c:pt idx="6033">
                  <c:v>502.68333333333334</c:v>
                </c:pt>
                <c:pt idx="6034">
                  <c:v>502.76666666666665</c:v>
                </c:pt>
                <c:pt idx="6035">
                  <c:v>502.84999999999997</c:v>
                </c:pt>
                <c:pt idx="6036">
                  <c:v>502.93333333333334</c:v>
                </c:pt>
                <c:pt idx="6037">
                  <c:v>503.01666666666665</c:v>
                </c:pt>
                <c:pt idx="6038">
                  <c:v>503.09999999999997</c:v>
                </c:pt>
                <c:pt idx="6039">
                  <c:v>503.18333333333334</c:v>
                </c:pt>
                <c:pt idx="6040">
                  <c:v>503.26666666666665</c:v>
                </c:pt>
                <c:pt idx="6041">
                  <c:v>503.34999999999997</c:v>
                </c:pt>
                <c:pt idx="6042">
                  <c:v>503.43333333333334</c:v>
                </c:pt>
                <c:pt idx="6043">
                  <c:v>503.51666666666665</c:v>
                </c:pt>
                <c:pt idx="6044">
                  <c:v>503.59999999999997</c:v>
                </c:pt>
                <c:pt idx="6045">
                  <c:v>503.68333333333334</c:v>
                </c:pt>
                <c:pt idx="6046">
                  <c:v>503.76666666666665</c:v>
                </c:pt>
                <c:pt idx="6047">
                  <c:v>503.84999999999997</c:v>
                </c:pt>
                <c:pt idx="6048">
                  <c:v>503.93333333333334</c:v>
                </c:pt>
                <c:pt idx="6049">
                  <c:v>504.01666666666665</c:v>
                </c:pt>
                <c:pt idx="6050">
                  <c:v>504.09999999999997</c:v>
                </c:pt>
                <c:pt idx="6051">
                  <c:v>504.18333333333334</c:v>
                </c:pt>
                <c:pt idx="6052">
                  <c:v>504.26666666666665</c:v>
                </c:pt>
                <c:pt idx="6053">
                  <c:v>504.34999999999997</c:v>
                </c:pt>
                <c:pt idx="6054">
                  <c:v>504.43333333333334</c:v>
                </c:pt>
                <c:pt idx="6055">
                  <c:v>504.51666666666665</c:v>
                </c:pt>
                <c:pt idx="6056">
                  <c:v>504.59999999999997</c:v>
                </c:pt>
                <c:pt idx="6057">
                  <c:v>504.68333333333334</c:v>
                </c:pt>
                <c:pt idx="6058">
                  <c:v>504.76666666666665</c:v>
                </c:pt>
                <c:pt idx="6059">
                  <c:v>504.84999999999997</c:v>
                </c:pt>
                <c:pt idx="6060">
                  <c:v>504.93333333333334</c:v>
                </c:pt>
                <c:pt idx="6061">
                  <c:v>505.01666666666665</c:v>
                </c:pt>
                <c:pt idx="6062">
                  <c:v>505.09999999999997</c:v>
                </c:pt>
                <c:pt idx="6063">
                  <c:v>505.18333333333334</c:v>
                </c:pt>
                <c:pt idx="6064">
                  <c:v>505.26666666666665</c:v>
                </c:pt>
                <c:pt idx="6065">
                  <c:v>505.34999999999997</c:v>
                </c:pt>
                <c:pt idx="6066">
                  <c:v>505.43333333333334</c:v>
                </c:pt>
                <c:pt idx="6067">
                  <c:v>505.51666666666665</c:v>
                </c:pt>
                <c:pt idx="6068">
                  <c:v>505.59999999999997</c:v>
                </c:pt>
                <c:pt idx="6069">
                  <c:v>505.68333333333334</c:v>
                </c:pt>
                <c:pt idx="6070">
                  <c:v>505.76666666666665</c:v>
                </c:pt>
                <c:pt idx="6071">
                  <c:v>505.84999999999997</c:v>
                </c:pt>
                <c:pt idx="6072">
                  <c:v>505.93333333333334</c:v>
                </c:pt>
                <c:pt idx="6073">
                  <c:v>506.01666666666665</c:v>
                </c:pt>
                <c:pt idx="6074">
                  <c:v>506.09999999999997</c:v>
                </c:pt>
                <c:pt idx="6075">
                  <c:v>506.18333333333334</c:v>
                </c:pt>
                <c:pt idx="6076">
                  <c:v>506.26666666666665</c:v>
                </c:pt>
                <c:pt idx="6077">
                  <c:v>506.34999999999997</c:v>
                </c:pt>
                <c:pt idx="6078">
                  <c:v>506.43333333333334</c:v>
                </c:pt>
                <c:pt idx="6079">
                  <c:v>506.51666666666665</c:v>
                </c:pt>
                <c:pt idx="6080">
                  <c:v>506.59999999999997</c:v>
                </c:pt>
                <c:pt idx="6081">
                  <c:v>506.68333333333334</c:v>
                </c:pt>
                <c:pt idx="6082">
                  <c:v>506.76666666666665</c:v>
                </c:pt>
                <c:pt idx="6083">
                  <c:v>506.84999999999997</c:v>
                </c:pt>
                <c:pt idx="6084">
                  <c:v>506.93333333333334</c:v>
                </c:pt>
                <c:pt idx="6085">
                  <c:v>507.01666666666665</c:v>
                </c:pt>
                <c:pt idx="6086">
                  <c:v>507.09999999999997</c:v>
                </c:pt>
                <c:pt idx="6087">
                  <c:v>507.18333333333334</c:v>
                </c:pt>
                <c:pt idx="6088">
                  <c:v>507.26666666666665</c:v>
                </c:pt>
                <c:pt idx="6089">
                  <c:v>507.34999999999997</c:v>
                </c:pt>
                <c:pt idx="6090">
                  <c:v>507.43333333333334</c:v>
                </c:pt>
                <c:pt idx="6091">
                  <c:v>507.51666666666665</c:v>
                </c:pt>
                <c:pt idx="6092">
                  <c:v>507.59999999999997</c:v>
                </c:pt>
                <c:pt idx="6093">
                  <c:v>507.68333333333334</c:v>
                </c:pt>
                <c:pt idx="6094">
                  <c:v>507.76666666666665</c:v>
                </c:pt>
                <c:pt idx="6095">
                  <c:v>507.84999999999997</c:v>
                </c:pt>
                <c:pt idx="6096">
                  <c:v>507.93333333333334</c:v>
                </c:pt>
                <c:pt idx="6097">
                  <c:v>508.01666666666665</c:v>
                </c:pt>
                <c:pt idx="6098">
                  <c:v>508.09999999999997</c:v>
                </c:pt>
                <c:pt idx="6099">
                  <c:v>508.18333333333334</c:v>
                </c:pt>
                <c:pt idx="6100">
                  <c:v>508.26666666666665</c:v>
                </c:pt>
                <c:pt idx="6101">
                  <c:v>508.34999999999997</c:v>
                </c:pt>
                <c:pt idx="6102">
                  <c:v>508.43333333333334</c:v>
                </c:pt>
                <c:pt idx="6103">
                  <c:v>508.51666666666665</c:v>
                </c:pt>
                <c:pt idx="6104">
                  <c:v>508.59999999999997</c:v>
                </c:pt>
                <c:pt idx="6105">
                  <c:v>508.68333333333334</c:v>
                </c:pt>
                <c:pt idx="6106">
                  <c:v>508.76666666666665</c:v>
                </c:pt>
                <c:pt idx="6107">
                  <c:v>508.84999999999997</c:v>
                </c:pt>
                <c:pt idx="6108">
                  <c:v>508.93333333333334</c:v>
                </c:pt>
                <c:pt idx="6109">
                  <c:v>509.01666666666665</c:v>
                </c:pt>
                <c:pt idx="6110">
                  <c:v>509.09999999999997</c:v>
                </c:pt>
                <c:pt idx="6111">
                  <c:v>509.18333333333334</c:v>
                </c:pt>
                <c:pt idx="6112">
                  <c:v>509.26666666666665</c:v>
                </c:pt>
                <c:pt idx="6113">
                  <c:v>509.34999999999997</c:v>
                </c:pt>
                <c:pt idx="6114">
                  <c:v>509.43333333333334</c:v>
                </c:pt>
                <c:pt idx="6115">
                  <c:v>509.51666666666665</c:v>
                </c:pt>
                <c:pt idx="6116">
                  <c:v>509.59999999999997</c:v>
                </c:pt>
                <c:pt idx="6117">
                  <c:v>509.68333333333334</c:v>
                </c:pt>
                <c:pt idx="6118">
                  <c:v>509.76666666666665</c:v>
                </c:pt>
                <c:pt idx="6119">
                  <c:v>509.84999999999997</c:v>
                </c:pt>
                <c:pt idx="6120">
                  <c:v>509.93333333333334</c:v>
                </c:pt>
                <c:pt idx="6121">
                  <c:v>510.01666666666665</c:v>
                </c:pt>
                <c:pt idx="6122">
                  <c:v>510.09999999999997</c:v>
                </c:pt>
                <c:pt idx="6123">
                  <c:v>510.18333333333334</c:v>
                </c:pt>
                <c:pt idx="6124">
                  <c:v>510.26666666666665</c:v>
                </c:pt>
                <c:pt idx="6125">
                  <c:v>510.34999999999997</c:v>
                </c:pt>
                <c:pt idx="6126">
                  <c:v>510.43333333333334</c:v>
                </c:pt>
                <c:pt idx="6127">
                  <c:v>510.51666666666665</c:v>
                </c:pt>
                <c:pt idx="6128">
                  <c:v>510.59999999999997</c:v>
                </c:pt>
                <c:pt idx="6129">
                  <c:v>510.68333333333334</c:v>
                </c:pt>
                <c:pt idx="6130">
                  <c:v>510.76666666666665</c:v>
                </c:pt>
                <c:pt idx="6131">
                  <c:v>510.84999999999997</c:v>
                </c:pt>
                <c:pt idx="6132">
                  <c:v>510.93333333333334</c:v>
                </c:pt>
                <c:pt idx="6133">
                  <c:v>511.01666666666665</c:v>
                </c:pt>
                <c:pt idx="6134">
                  <c:v>511.09999999999997</c:v>
                </c:pt>
                <c:pt idx="6135">
                  <c:v>511.18333333333334</c:v>
                </c:pt>
                <c:pt idx="6136">
                  <c:v>511.26666666666665</c:v>
                </c:pt>
                <c:pt idx="6137">
                  <c:v>511.34999999999997</c:v>
                </c:pt>
                <c:pt idx="6138">
                  <c:v>511.43333333333334</c:v>
                </c:pt>
                <c:pt idx="6139">
                  <c:v>511.51666666666665</c:v>
                </c:pt>
                <c:pt idx="6140">
                  <c:v>511.59999999999997</c:v>
                </c:pt>
                <c:pt idx="6141">
                  <c:v>511.68333333333334</c:v>
                </c:pt>
                <c:pt idx="6142">
                  <c:v>511.76666666666665</c:v>
                </c:pt>
                <c:pt idx="6143">
                  <c:v>511.84999999999997</c:v>
                </c:pt>
                <c:pt idx="6144">
                  <c:v>511.93333333333334</c:v>
                </c:pt>
                <c:pt idx="6145">
                  <c:v>512.01666666666665</c:v>
                </c:pt>
                <c:pt idx="6146">
                  <c:v>512.1</c:v>
                </c:pt>
                <c:pt idx="6147">
                  <c:v>512.18333333333328</c:v>
                </c:pt>
                <c:pt idx="6148">
                  <c:v>512.26666666666665</c:v>
                </c:pt>
                <c:pt idx="6149">
                  <c:v>512.35</c:v>
                </c:pt>
                <c:pt idx="6150">
                  <c:v>512.43333333333328</c:v>
                </c:pt>
                <c:pt idx="6151">
                  <c:v>512.51666666666665</c:v>
                </c:pt>
                <c:pt idx="6152">
                  <c:v>512.6</c:v>
                </c:pt>
                <c:pt idx="6153">
                  <c:v>512.68333333333328</c:v>
                </c:pt>
                <c:pt idx="6154">
                  <c:v>512.76666666666665</c:v>
                </c:pt>
                <c:pt idx="6155">
                  <c:v>512.85</c:v>
                </c:pt>
                <c:pt idx="6156">
                  <c:v>512.93333333333328</c:v>
                </c:pt>
                <c:pt idx="6157">
                  <c:v>513.01666666666665</c:v>
                </c:pt>
                <c:pt idx="6158">
                  <c:v>513.1</c:v>
                </c:pt>
                <c:pt idx="6159">
                  <c:v>513.18333333333328</c:v>
                </c:pt>
                <c:pt idx="6160">
                  <c:v>513.26666666666665</c:v>
                </c:pt>
                <c:pt idx="6161">
                  <c:v>513.35</c:v>
                </c:pt>
                <c:pt idx="6162">
                  <c:v>513.43333333333328</c:v>
                </c:pt>
                <c:pt idx="6163">
                  <c:v>513.51666666666665</c:v>
                </c:pt>
                <c:pt idx="6164">
                  <c:v>513.6</c:v>
                </c:pt>
                <c:pt idx="6165">
                  <c:v>513.68333333333328</c:v>
                </c:pt>
                <c:pt idx="6166">
                  <c:v>513.76666666666665</c:v>
                </c:pt>
                <c:pt idx="6167">
                  <c:v>513.85</c:v>
                </c:pt>
                <c:pt idx="6168">
                  <c:v>513.93333333333328</c:v>
                </c:pt>
                <c:pt idx="6169">
                  <c:v>514.01666666666665</c:v>
                </c:pt>
                <c:pt idx="6170">
                  <c:v>514.1</c:v>
                </c:pt>
                <c:pt idx="6171">
                  <c:v>514.18333333333328</c:v>
                </c:pt>
                <c:pt idx="6172">
                  <c:v>514.26666666666665</c:v>
                </c:pt>
                <c:pt idx="6173">
                  <c:v>514.35</c:v>
                </c:pt>
                <c:pt idx="6174">
                  <c:v>514.43333333333328</c:v>
                </c:pt>
                <c:pt idx="6175">
                  <c:v>514.51666666666665</c:v>
                </c:pt>
                <c:pt idx="6176">
                  <c:v>514.6</c:v>
                </c:pt>
                <c:pt idx="6177">
                  <c:v>514.68333333333328</c:v>
                </c:pt>
                <c:pt idx="6178">
                  <c:v>514.76666666666665</c:v>
                </c:pt>
                <c:pt idx="6179">
                  <c:v>514.85</c:v>
                </c:pt>
                <c:pt idx="6180">
                  <c:v>514.93333333333328</c:v>
                </c:pt>
                <c:pt idx="6181">
                  <c:v>515.01666666666665</c:v>
                </c:pt>
                <c:pt idx="6182">
                  <c:v>515.1</c:v>
                </c:pt>
                <c:pt idx="6183">
                  <c:v>515.18333333333328</c:v>
                </c:pt>
                <c:pt idx="6184">
                  <c:v>515.26666666666665</c:v>
                </c:pt>
                <c:pt idx="6185">
                  <c:v>515.35</c:v>
                </c:pt>
                <c:pt idx="6186">
                  <c:v>515.43333333333328</c:v>
                </c:pt>
                <c:pt idx="6187">
                  <c:v>515.51666666666665</c:v>
                </c:pt>
                <c:pt idx="6188">
                  <c:v>515.6</c:v>
                </c:pt>
                <c:pt idx="6189">
                  <c:v>515.68333333333328</c:v>
                </c:pt>
                <c:pt idx="6190">
                  <c:v>515.76666666666665</c:v>
                </c:pt>
                <c:pt idx="6191">
                  <c:v>515.85</c:v>
                </c:pt>
                <c:pt idx="6192">
                  <c:v>515.93333333333328</c:v>
                </c:pt>
                <c:pt idx="6193">
                  <c:v>516.01666666666665</c:v>
                </c:pt>
                <c:pt idx="6194">
                  <c:v>516.1</c:v>
                </c:pt>
                <c:pt idx="6195">
                  <c:v>516.18333333333328</c:v>
                </c:pt>
                <c:pt idx="6196">
                  <c:v>516.26666666666665</c:v>
                </c:pt>
                <c:pt idx="6197">
                  <c:v>516.35</c:v>
                </c:pt>
                <c:pt idx="6198">
                  <c:v>516.43333333333328</c:v>
                </c:pt>
                <c:pt idx="6199">
                  <c:v>516.51666666666665</c:v>
                </c:pt>
                <c:pt idx="6200">
                  <c:v>516.6</c:v>
                </c:pt>
                <c:pt idx="6201">
                  <c:v>516.68333333333328</c:v>
                </c:pt>
                <c:pt idx="6202">
                  <c:v>516.76666666666665</c:v>
                </c:pt>
                <c:pt idx="6203">
                  <c:v>516.85</c:v>
                </c:pt>
                <c:pt idx="6204">
                  <c:v>516.93333333333328</c:v>
                </c:pt>
                <c:pt idx="6205">
                  <c:v>517.01666666666665</c:v>
                </c:pt>
                <c:pt idx="6206">
                  <c:v>517.1</c:v>
                </c:pt>
                <c:pt idx="6207">
                  <c:v>517.18333333333328</c:v>
                </c:pt>
                <c:pt idx="6208">
                  <c:v>517.26666666666665</c:v>
                </c:pt>
                <c:pt idx="6209">
                  <c:v>517.35</c:v>
                </c:pt>
                <c:pt idx="6210">
                  <c:v>517.43333333333328</c:v>
                </c:pt>
                <c:pt idx="6211">
                  <c:v>517.51666666666665</c:v>
                </c:pt>
                <c:pt idx="6212">
                  <c:v>517.6</c:v>
                </c:pt>
                <c:pt idx="6213">
                  <c:v>517.68333333333328</c:v>
                </c:pt>
                <c:pt idx="6214">
                  <c:v>517.76666666666665</c:v>
                </c:pt>
                <c:pt idx="6215">
                  <c:v>517.85</c:v>
                </c:pt>
                <c:pt idx="6216">
                  <c:v>517.93333333333328</c:v>
                </c:pt>
                <c:pt idx="6217">
                  <c:v>518.01666666666665</c:v>
                </c:pt>
                <c:pt idx="6218">
                  <c:v>518.1</c:v>
                </c:pt>
                <c:pt idx="6219">
                  <c:v>518.18333333333328</c:v>
                </c:pt>
                <c:pt idx="6220">
                  <c:v>518.26666666666665</c:v>
                </c:pt>
                <c:pt idx="6221">
                  <c:v>518.35</c:v>
                </c:pt>
                <c:pt idx="6222">
                  <c:v>518.43333333333328</c:v>
                </c:pt>
                <c:pt idx="6223">
                  <c:v>518.51666666666665</c:v>
                </c:pt>
                <c:pt idx="6224">
                  <c:v>518.6</c:v>
                </c:pt>
                <c:pt idx="6225">
                  <c:v>518.68333333333328</c:v>
                </c:pt>
                <c:pt idx="6226">
                  <c:v>518.76666666666665</c:v>
                </c:pt>
                <c:pt idx="6227">
                  <c:v>518.85</c:v>
                </c:pt>
                <c:pt idx="6228">
                  <c:v>518.93333333333328</c:v>
                </c:pt>
                <c:pt idx="6229">
                  <c:v>519.01666666666665</c:v>
                </c:pt>
                <c:pt idx="6230">
                  <c:v>519.1</c:v>
                </c:pt>
                <c:pt idx="6231">
                  <c:v>519.18333333333328</c:v>
                </c:pt>
                <c:pt idx="6232">
                  <c:v>519.26666666666665</c:v>
                </c:pt>
                <c:pt idx="6233">
                  <c:v>519.35</c:v>
                </c:pt>
                <c:pt idx="6234">
                  <c:v>519.43333333333328</c:v>
                </c:pt>
                <c:pt idx="6235">
                  <c:v>519.51666666666665</c:v>
                </c:pt>
                <c:pt idx="6236">
                  <c:v>519.6</c:v>
                </c:pt>
                <c:pt idx="6237">
                  <c:v>519.68333333333328</c:v>
                </c:pt>
                <c:pt idx="6238">
                  <c:v>519.76666666666665</c:v>
                </c:pt>
                <c:pt idx="6239">
                  <c:v>519.85</c:v>
                </c:pt>
                <c:pt idx="6240">
                  <c:v>519.93333333333328</c:v>
                </c:pt>
                <c:pt idx="6241">
                  <c:v>520.01666666666665</c:v>
                </c:pt>
                <c:pt idx="6242">
                  <c:v>520.1</c:v>
                </c:pt>
                <c:pt idx="6243">
                  <c:v>520.18333333333328</c:v>
                </c:pt>
                <c:pt idx="6244">
                  <c:v>520.26666666666665</c:v>
                </c:pt>
                <c:pt idx="6245">
                  <c:v>520.35</c:v>
                </c:pt>
                <c:pt idx="6246">
                  <c:v>520.43333333333328</c:v>
                </c:pt>
                <c:pt idx="6247">
                  <c:v>520.51666666666665</c:v>
                </c:pt>
                <c:pt idx="6248">
                  <c:v>520.6</c:v>
                </c:pt>
                <c:pt idx="6249">
                  <c:v>520.68333333333328</c:v>
                </c:pt>
                <c:pt idx="6250">
                  <c:v>520.76666666666665</c:v>
                </c:pt>
                <c:pt idx="6251">
                  <c:v>520.85</c:v>
                </c:pt>
                <c:pt idx="6252">
                  <c:v>520.93333333333328</c:v>
                </c:pt>
                <c:pt idx="6253">
                  <c:v>521.01666666666665</c:v>
                </c:pt>
                <c:pt idx="6254">
                  <c:v>521.1</c:v>
                </c:pt>
                <c:pt idx="6255">
                  <c:v>521.18333333333328</c:v>
                </c:pt>
                <c:pt idx="6256">
                  <c:v>521.26666666666665</c:v>
                </c:pt>
                <c:pt idx="6257">
                  <c:v>521.35</c:v>
                </c:pt>
                <c:pt idx="6258">
                  <c:v>521.43333333333328</c:v>
                </c:pt>
                <c:pt idx="6259">
                  <c:v>521.51666666666665</c:v>
                </c:pt>
                <c:pt idx="6260">
                  <c:v>521.6</c:v>
                </c:pt>
                <c:pt idx="6261">
                  <c:v>521.68333333333328</c:v>
                </c:pt>
                <c:pt idx="6262">
                  <c:v>521.76666666666665</c:v>
                </c:pt>
                <c:pt idx="6263">
                  <c:v>521.85</c:v>
                </c:pt>
                <c:pt idx="6264">
                  <c:v>521.93333333333328</c:v>
                </c:pt>
                <c:pt idx="6265">
                  <c:v>522.01666666666665</c:v>
                </c:pt>
                <c:pt idx="6266">
                  <c:v>522.1</c:v>
                </c:pt>
                <c:pt idx="6267">
                  <c:v>522.18333333333328</c:v>
                </c:pt>
                <c:pt idx="6268">
                  <c:v>522.26666666666665</c:v>
                </c:pt>
                <c:pt idx="6269">
                  <c:v>522.35</c:v>
                </c:pt>
                <c:pt idx="6270">
                  <c:v>522.43333333333328</c:v>
                </c:pt>
                <c:pt idx="6271">
                  <c:v>522.51666666666665</c:v>
                </c:pt>
                <c:pt idx="6272">
                  <c:v>522.6</c:v>
                </c:pt>
                <c:pt idx="6273">
                  <c:v>522.68333333333328</c:v>
                </c:pt>
                <c:pt idx="6274">
                  <c:v>522.76666666666665</c:v>
                </c:pt>
                <c:pt idx="6275">
                  <c:v>522.85</c:v>
                </c:pt>
                <c:pt idx="6276">
                  <c:v>522.93333333333328</c:v>
                </c:pt>
                <c:pt idx="6277">
                  <c:v>523.01666666666665</c:v>
                </c:pt>
                <c:pt idx="6278">
                  <c:v>523.1</c:v>
                </c:pt>
                <c:pt idx="6279">
                  <c:v>523.18333333333328</c:v>
                </c:pt>
                <c:pt idx="6280">
                  <c:v>523.26666666666665</c:v>
                </c:pt>
                <c:pt idx="6281">
                  <c:v>523.35</c:v>
                </c:pt>
                <c:pt idx="6282">
                  <c:v>523.43333333333328</c:v>
                </c:pt>
                <c:pt idx="6283">
                  <c:v>523.51666666666665</c:v>
                </c:pt>
                <c:pt idx="6284">
                  <c:v>523.6</c:v>
                </c:pt>
                <c:pt idx="6285">
                  <c:v>523.68333333333328</c:v>
                </c:pt>
                <c:pt idx="6286">
                  <c:v>523.76666666666665</c:v>
                </c:pt>
                <c:pt idx="6287">
                  <c:v>523.85</c:v>
                </c:pt>
                <c:pt idx="6288">
                  <c:v>523.93333333333328</c:v>
                </c:pt>
                <c:pt idx="6289">
                  <c:v>524.01666666666665</c:v>
                </c:pt>
                <c:pt idx="6290">
                  <c:v>524.1</c:v>
                </c:pt>
                <c:pt idx="6291">
                  <c:v>524.18333333333328</c:v>
                </c:pt>
                <c:pt idx="6292">
                  <c:v>524.26666666666665</c:v>
                </c:pt>
                <c:pt idx="6293">
                  <c:v>524.35</c:v>
                </c:pt>
                <c:pt idx="6294">
                  <c:v>524.43333333333328</c:v>
                </c:pt>
                <c:pt idx="6295">
                  <c:v>524.51666666666665</c:v>
                </c:pt>
                <c:pt idx="6296">
                  <c:v>524.6</c:v>
                </c:pt>
                <c:pt idx="6297">
                  <c:v>524.68333333333328</c:v>
                </c:pt>
                <c:pt idx="6298">
                  <c:v>524.76666666666665</c:v>
                </c:pt>
                <c:pt idx="6299">
                  <c:v>524.85</c:v>
                </c:pt>
                <c:pt idx="6300">
                  <c:v>524.93333333333328</c:v>
                </c:pt>
                <c:pt idx="6301">
                  <c:v>525.01666666666665</c:v>
                </c:pt>
                <c:pt idx="6302">
                  <c:v>525.1</c:v>
                </c:pt>
                <c:pt idx="6303">
                  <c:v>525.18333333333328</c:v>
                </c:pt>
                <c:pt idx="6304">
                  <c:v>525.26666666666665</c:v>
                </c:pt>
                <c:pt idx="6305">
                  <c:v>525.35</c:v>
                </c:pt>
                <c:pt idx="6306">
                  <c:v>525.43333333333328</c:v>
                </c:pt>
                <c:pt idx="6307">
                  <c:v>525.51666666666665</c:v>
                </c:pt>
                <c:pt idx="6308">
                  <c:v>525.6</c:v>
                </c:pt>
                <c:pt idx="6309">
                  <c:v>525.68333333333328</c:v>
                </c:pt>
                <c:pt idx="6310">
                  <c:v>525.76666666666665</c:v>
                </c:pt>
                <c:pt idx="6311">
                  <c:v>525.85</c:v>
                </c:pt>
                <c:pt idx="6312">
                  <c:v>525.93333333333328</c:v>
                </c:pt>
                <c:pt idx="6313">
                  <c:v>526.01666666666665</c:v>
                </c:pt>
                <c:pt idx="6314">
                  <c:v>526.1</c:v>
                </c:pt>
                <c:pt idx="6315">
                  <c:v>526.18333333333328</c:v>
                </c:pt>
                <c:pt idx="6316">
                  <c:v>526.26666666666665</c:v>
                </c:pt>
                <c:pt idx="6317">
                  <c:v>526.35</c:v>
                </c:pt>
                <c:pt idx="6318">
                  <c:v>526.43333333333328</c:v>
                </c:pt>
                <c:pt idx="6319">
                  <c:v>526.51666666666665</c:v>
                </c:pt>
                <c:pt idx="6320">
                  <c:v>526.6</c:v>
                </c:pt>
                <c:pt idx="6321">
                  <c:v>526.68333333333328</c:v>
                </c:pt>
                <c:pt idx="6322">
                  <c:v>526.76666666666665</c:v>
                </c:pt>
                <c:pt idx="6323">
                  <c:v>526.85</c:v>
                </c:pt>
                <c:pt idx="6324">
                  <c:v>526.93333333333328</c:v>
                </c:pt>
                <c:pt idx="6325">
                  <c:v>527.01666666666665</c:v>
                </c:pt>
                <c:pt idx="6326">
                  <c:v>527.1</c:v>
                </c:pt>
                <c:pt idx="6327">
                  <c:v>527.18333333333328</c:v>
                </c:pt>
                <c:pt idx="6328">
                  <c:v>527.26666666666665</c:v>
                </c:pt>
                <c:pt idx="6329">
                  <c:v>527.35</c:v>
                </c:pt>
                <c:pt idx="6330">
                  <c:v>527.43333333333328</c:v>
                </c:pt>
                <c:pt idx="6331">
                  <c:v>527.51666666666665</c:v>
                </c:pt>
                <c:pt idx="6332">
                  <c:v>527.6</c:v>
                </c:pt>
                <c:pt idx="6333">
                  <c:v>527.68333333333328</c:v>
                </c:pt>
                <c:pt idx="6334">
                  <c:v>527.76666666666665</c:v>
                </c:pt>
                <c:pt idx="6335">
                  <c:v>527.85</c:v>
                </c:pt>
                <c:pt idx="6336">
                  <c:v>527.93333333333328</c:v>
                </c:pt>
                <c:pt idx="6337">
                  <c:v>528.01666666666665</c:v>
                </c:pt>
                <c:pt idx="6338">
                  <c:v>528.1</c:v>
                </c:pt>
                <c:pt idx="6339">
                  <c:v>528.18333333333328</c:v>
                </c:pt>
                <c:pt idx="6340">
                  <c:v>528.26666666666665</c:v>
                </c:pt>
                <c:pt idx="6341">
                  <c:v>528.35</c:v>
                </c:pt>
                <c:pt idx="6342">
                  <c:v>528.43333333333328</c:v>
                </c:pt>
                <c:pt idx="6343">
                  <c:v>528.51666666666665</c:v>
                </c:pt>
                <c:pt idx="6344">
                  <c:v>528.6</c:v>
                </c:pt>
                <c:pt idx="6345">
                  <c:v>528.68333333333328</c:v>
                </c:pt>
                <c:pt idx="6346">
                  <c:v>528.76666666666665</c:v>
                </c:pt>
                <c:pt idx="6347">
                  <c:v>528.85</c:v>
                </c:pt>
                <c:pt idx="6348">
                  <c:v>528.93333333333328</c:v>
                </c:pt>
                <c:pt idx="6349">
                  <c:v>529.01666666666665</c:v>
                </c:pt>
                <c:pt idx="6350">
                  <c:v>529.1</c:v>
                </c:pt>
                <c:pt idx="6351">
                  <c:v>529.18333333333328</c:v>
                </c:pt>
                <c:pt idx="6352">
                  <c:v>529.26666666666665</c:v>
                </c:pt>
                <c:pt idx="6353">
                  <c:v>529.35</c:v>
                </c:pt>
                <c:pt idx="6354">
                  <c:v>529.43333333333328</c:v>
                </c:pt>
                <c:pt idx="6355">
                  <c:v>529.51666666666665</c:v>
                </c:pt>
                <c:pt idx="6356">
                  <c:v>529.6</c:v>
                </c:pt>
                <c:pt idx="6357">
                  <c:v>529.68333333333328</c:v>
                </c:pt>
                <c:pt idx="6358">
                  <c:v>529.76666666666665</c:v>
                </c:pt>
                <c:pt idx="6359">
                  <c:v>529.85</c:v>
                </c:pt>
                <c:pt idx="6360">
                  <c:v>529.93333333333328</c:v>
                </c:pt>
                <c:pt idx="6361">
                  <c:v>530.01666666666665</c:v>
                </c:pt>
                <c:pt idx="6362">
                  <c:v>530.1</c:v>
                </c:pt>
                <c:pt idx="6363">
                  <c:v>530.18333333333328</c:v>
                </c:pt>
                <c:pt idx="6364">
                  <c:v>530.26666666666665</c:v>
                </c:pt>
                <c:pt idx="6365">
                  <c:v>530.35</c:v>
                </c:pt>
                <c:pt idx="6366">
                  <c:v>530.43333333333328</c:v>
                </c:pt>
                <c:pt idx="6367">
                  <c:v>530.51666666666665</c:v>
                </c:pt>
                <c:pt idx="6368">
                  <c:v>530.6</c:v>
                </c:pt>
                <c:pt idx="6369">
                  <c:v>530.68333333333328</c:v>
                </c:pt>
                <c:pt idx="6370">
                  <c:v>530.76666666666665</c:v>
                </c:pt>
                <c:pt idx="6371">
                  <c:v>530.85</c:v>
                </c:pt>
                <c:pt idx="6372">
                  <c:v>530.93333333333328</c:v>
                </c:pt>
                <c:pt idx="6373">
                  <c:v>531.01666666666665</c:v>
                </c:pt>
                <c:pt idx="6374">
                  <c:v>531.1</c:v>
                </c:pt>
                <c:pt idx="6375">
                  <c:v>531.18333333333328</c:v>
                </c:pt>
                <c:pt idx="6376">
                  <c:v>531.26666666666665</c:v>
                </c:pt>
                <c:pt idx="6377">
                  <c:v>531.35</c:v>
                </c:pt>
                <c:pt idx="6378">
                  <c:v>531.43333333333328</c:v>
                </c:pt>
                <c:pt idx="6379">
                  <c:v>531.51666666666665</c:v>
                </c:pt>
                <c:pt idx="6380">
                  <c:v>531.6</c:v>
                </c:pt>
                <c:pt idx="6381">
                  <c:v>531.68333333333328</c:v>
                </c:pt>
                <c:pt idx="6382">
                  <c:v>531.76666666666665</c:v>
                </c:pt>
                <c:pt idx="6383">
                  <c:v>531.85</c:v>
                </c:pt>
                <c:pt idx="6384">
                  <c:v>531.93333333333328</c:v>
                </c:pt>
                <c:pt idx="6385">
                  <c:v>532.01666666666665</c:v>
                </c:pt>
                <c:pt idx="6386">
                  <c:v>532.1</c:v>
                </c:pt>
                <c:pt idx="6387">
                  <c:v>532.18333333333328</c:v>
                </c:pt>
                <c:pt idx="6388">
                  <c:v>532.26666666666665</c:v>
                </c:pt>
                <c:pt idx="6389">
                  <c:v>532.35</c:v>
                </c:pt>
                <c:pt idx="6390">
                  <c:v>532.43333333333328</c:v>
                </c:pt>
                <c:pt idx="6391">
                  <c:v>532.51666666666665</c:v>
                </c:pt>
                <c:pt idx="6392">
                  <c:v>532.6</c:v>
                </c:pt>
                <c:pt idx="6393">
                  <c:v>532.68333333333328</c:v>
                </c:pt>
                <c:pt idx="6394">
                  <c:v>532.76666666666665</c:v>
                </c:pt>
                <c:pt idx="6395">
                  <c:v>532.85</c:v>
                </c:pt>
                <c:pt idx="6396">
                  <c:v>532.93333333333328</c:v>
                </c:pt>
                <c:pt idx="6397">
                  <c:v>533.01666666666665</c:v>
                </c:pt>
                <c:pt idx="6398">
                  <c:v>533.1</c:v>
                </c:pt>
                <c:pt idx="6399">
                  <c:v>533.18333333333328</c:v>
                </c:pt>
                <c:pt idx="6400">
                  <c:v>533.26666666666665</c:v>
                </c:pt>
                <c:pt idx="6401">
                  <c:v>533.35</c:v>
                </c:pt>
                <c:pt idx="6402">
                  <c:v>533.43333333333328</c:v>
                </c:pt>
                <c:pt idx="6403">
                  <c:v>533.51666666666665</c:v>
                </c:pt>
                <c:pt idx="6404">
                  <c:v>533.6</c:v>
                </c:pt>
                <c:pt idx="6405">
                  <c:v>533.68333333333328</c:v>
                </c:pt>
                <c:pt idx="6406">
                  <c:v>533.76666666666665</c:v>
                </c:pt>
                <c:pt idx="6407">
                  <c:v>533.85</c:v>
                </c:pt>
                <c:pt idx="6408">
                  <c:v>533.93333333333328</c:v>
                </c:pt>
                <c:pt idx="6409">
                  <c:v>534.01666666666665</c:v>
                </c:pt>
                <c:pt idx="6410">
                  <c:v>534.1</c:v>
                </c:pt>
                <c:pt idx="6411">
                  <c:v>534.18333333333328</c:v>
                </c:pt>
                <c:pt idx="6412">
                  <c:v>534.26666666666665</c:v>
                </c:pt>
                <c:pt idx="6413">
                  <c:v>534.35</c:v>
                </c:pt>
                <c:pt idx="6414">
                  <c:v>534.43333333333328</c:v>
                </c:pt>
                <c:pt idx="6415">
                  <c:v>534.51666666666665</c:v>
                </c:pt>
                <c:pt idx="6416">
                  <c:v>534.6</c:v>
                </c:pt>
                <c:pt idx="6417">
                  <c:v>534.68333333333328</c:v>
                </c:pt>
                <c:pt idx="6418">
                  <c:v>534.76666666666665</c:v>
                </c:pt>
                <c:pt idx="6419">
                  <c:v>534.85</c:v>
                </c:pt>
                <c:pt idx="6420">
                  <c:v>534.93333333333328</c:v>
                </c:pt>
                <c:pt idx="6421">
                  <c:v>535.01666666666665</c:v>
                </c:pt>
                <c:pt idx="6422">
                  <c:v>535.1</c:v>
                </c:pt>
                <c:pt idx="6423">
                  <c:v>535.18333333333328</c:v>
                </c:pt>
                <c:pt idx="6424">
                  <c:v>535.26666666666665</c:v>
                </c:pt>
                <c:pt idx="6425">
                  <c:v>535.35</c:v>
                </c:pt>
                <c:pt idx="6426">
                  <c:v>535.43333333333328</c:v>
                </c:pt>
                <c:pt idx="6427">
                  <c:v>535.51666666666665</c:v>
                </c:pt>
                <c:pt idx="6428">
                  <c:v>535.6</c:v>
                </c:pt>
                <c:pt idx="6429">
                  <c:v>535.68333333333328</c:v>
                </c:pt>
                <c:pt idx="6430">
                  <c:v>535.76666666666665</c:v>
                </c:pt>
                <c:pt idx="6431">
                  <c:v>535.85</c:v>
                </c:pt>
                <c:pt idx="6432">
                  <c:v>535.93333333333328</c:v>
                </c:pt>
                <c:pt idx="6433">
                  <c:v>536.01666666666665</c:v>
                </c:pt>
                <c:pt idx="6434">
                  <c:v>536.1</c:v>
                </c:pt>
                <c:pt idx="6435">
                  <c:v>536.18333333333328</c:v>
                </c:pt>
                <c:pt idx="6436">
                  <c:v>536.26666666666665</c:v>
                </c:pt>
                <c:pt idx="6437">
                  <c:v>536.35</c:v>
                </c:pt>
                <c:pt idx="6438">
                  <c:v>536.43333333333328</c:v>
                </c:pt>
                <c:pt idx="6439">
                  <c:v>536.51666666666665</c:v>
                </c:pt>
                <c:pt idx="6440">
                  <c:v>536.6</c:v>
                </c:pt>
                <c:pt idx="6441">
                  <c:v>536.68333333333328</c:v>
                </c:pt>
                <c:pt idx="6442">
                  <c:v>536.76666666666665</c:v>
                </c:pt>
                <c:pt idx="6443">
                  <c:v>536.85</c:v>
                </c:pt>
                <c:pt idx="6444">
                  <c:v>536.93333333333328</c:v>
                </c:pt>
                <c:pt idx="6445">
                  <c:v>537.01666666666665</c:v>
                </c:pt>
                <c:pt idx="6446">
                  <c:v>537.1</c:v>
                </c:pt>
                <c:pt idx="6447">
                  <c:v>537.18333333333328</c:v>
                </c:pt>
                <c:pt idx="6448">
                  <c:v>537.26666666666665</c:v>
                </c:pt>
                <c:pt idx="6449">
                  <c:v>537.35</c:v>
                </c:pt>
                <c:pt idx="6450">
                  <c:v>537.43333333333328</c:v>
                </c:pt>
                <c:pt idx="6451">
                  <c:v>537.51666666666665</c:v>
                </c:pt>
                <c:pt idx="6452">
                  <c:v>537.6</c:v>
                </c:pt>
                <c:pt idx="6453">
                  <c:v>537.68333333333328</c:v>
                </c:pt>
                <c:pt idx="6454">
                  <c:v>537.76666666666665</c:v>
                </c:pt>
                <c:pt idx="6455">
                  <c:v>537.85</c:v>
                </c:pt>
                <c:pt idx="6456">
                  <c:v>537.93333333333328</c:v>
                </c:pt>
                <c:pt idx="6457">
                  <c:v>538.01666666666665</c:v>
                </c:pt>
                <c:pt idx="6458">
                  <c:v>538.1</c:v>
                </c:pt>
                <c:pt idx="6459">
                  <c:v>538.18333333333328</c:v>
                </c:pt>
                <c:pt idx="6460">
                  <c:v>538.26666666666665</c:v>
                </c:pt>
                <c:pt idx="6461">
                  <c:v>538.35</c:v>
                </c:pt>
                <c:pt idx="6462">
                  <c:v>538.43333333333328</c:v>
                </c:pt>
                <c:pt idx="6463">
                  <c:v>538.51666666666665</c:v>
                </c:pt>
                <c:pt idx="6464">
                  <c:v>538.6</c:v>
                </c:pt>
                <c:pt idx="6465">
                  <c:v>538.68333333333328</c:v>
                </c:pt>
                <c:pt idx="6466">
                  <c:v>538.76666666666665</c:v>
                </c:pt>
                <c:pt idx="6467">
                  <c:v>538.85</c:v>
                </c:pt>
                <c:pt idx="6468">
                  <c:v>538.93333333333328</c:v>
                </c:pt>
                <c:pt idx="6469">
                  <c:v>539.01666666666665</c:v>
                </c:pt>
                <c:pt idx="6470">
                  <c:v>539.1</c:v>
                </c:pt>
                <c:pt idx="6471">
                  <c:v>539.18333333333328</c:v>
                </c:pt>
                <c:pt idx="6472">
                  <c:v>539.26666666666665</c:v>
                </c:pt>
                <c:pt idx="6473">
                  <c:v>539.35</c:v>
                </c:pt>
                <c:pt idx="6474">
                  <c:v>539.43333333333328</c:v>
                </c:pt>
                <c:pt idx="6475">
                  <c:v>539.51666666666665</c:v>
                </c:pt>
                <c:pt idx="6476">
                  <c:v>539.6</c:v>
                </c:pt>
                <c:pt idx="6477">
                  <c:v>539.68333333333328</c:v>
                </c:pt>
                <c:pt idx="6478">
                  <c:v>539.76666666666665</c:v>
                </c:pt>
                <c:pt idx="6479">
                  <c:v>539.85</c:v>
                </c:pt>
                <c:pt idx="6480">
                  <c:v>539.93333333333328</c:v>
                </c:pt>
                <c:pt idx="6481">
                  <c:v>540.01666666666665</c:v>
                </c:pt>
                <c:pt idx="6482">
                  <c:v>540.1</c:v>
                </c:pt>
                <c:pt idx="6483">
                  <c:v>540.18333333333328</c:v>
                </c:pt>
                <c:pt idx="6484">
                  <c:v>540.26666666666665</c:v>
                </c:pt>
                <c:pt idx="6485">
                  <c:v>540.35</c:v>
                </c:pt>
                <c:pt idx="6486">
                  <c:v>540.43333333333328</c:v>
                </c:pt>
                <c:pt idx="6487">
                  <c:v>540.51666666666665</c:v>
                </c:pt>
                <c:pt idx="6488">
                  <c:v>540.6</c:v>
                </c:pt>
                <c:pt idx="6489">
                  <c:v>540.68333333333328</c:v>
                </c:pt>
                <c:pt idx="6490">
                  <c:v>540.76666666666665</c:v>
                </c:pt>
                <c:pt idx="6491">
                  <c:v>540.85</c:v>
                </c:pt>
                <c:pt idx="6492">
                  <c:v>540.93333333333328</c:v>
                </c:pt>
                <c:pt idx="6493">
                  <c:v>541.01666666666665</c:v>
                </c:pt>
                <c:pt idx="6494">
                  <c:v>541.1</c:v>
                </c:pt>
                <c:pt idx="6495">
                  <c:v>541.18333333333328</c:v>
                </c:pt>
                <c:pt idx="6496">
                  <c:v>541.26666666666665</c:v>
                </c:pt>
                <c:pt idx="6497">
                  <c:v>541.35</c:v>
                </c:pt>
                <c:pt idx="6498">
                  <c:v>541.43333333333328</c:v>
                </c:pt>
                <c:pt idx="6499">
                  <c:v>541.51666666666665</c:v>
                </c:pt>
                <c:pt idx="6500">
                  <c:v>541.6</c:v>
                </c:pt>
                <c:pt idx="6501">
                  <c:v>541.68333333333328</c:v>
                </c:pt>
                <c:pt idx="6502">
                  <c:v>541.76666666666665</c:v>
                </c:pt>
                <c:pt idx="6503">
                  <c:v>541.85</c:v>
                </c:pt>
                <c:pt idx="6504">
                  <c:v>541.93333333333328</c:v>
                </c:pt>
                <c:pt idx="6505">
                  <c:v>542.01666666666665</c:v>
                </c:pt>
                <c:pt idx="6506">
                  <c:v>542.1</c:v>
                </c:pt>
                <c:pt idx="6507">
                  <c:v>542.18333333333328</c:v>
                </c:pt>
                <c:pt idx="6508">
                  <c:v>542.26666666666665</c:v>
                </c:pt>
                <c:pt idx="6509">
                  <c:v>542.35</c:v>
                </c:pt>
                <c:pt idx="6510">
                  <c:v>542.43333333333328</c:v>
                </c:pt>
                <c:pt idx="6511">
                  <c:v>542.51666666666665</c:v>
                </c:pt>
                <c:pt idx="6512">
                  <c:v>542.6</c:v>
                </c:pt>
                <c:pt idx="6513">
                  <c:v>542.68333333333328</c:v>
                </c:pt>
                <c:pt idx="6514">
                  <c:v>542.76666666666665</c:v>
                </c:pt>
                <c:pt idx="6515">
                  <c:v>542.85</c:v>
                </c:pt>
                <c:pt idx="6516">
                  <c:v>542.93333333333328</c:v>
                </c:pt>
                <c:pt idx="6517">
                  <c:v>543.01666666666665</c:v>
                </c:pt>
                <c:pt idx="6518">
                  <c:v>543.1</c:v>
                </c:pt>
                <c:pt idx="6519">
                  <c:v>543.18333333333328</c:v>
                </c:pt>
                <c:pt idx="6520">
                  <c:v>543.26666666666665</c:v>
                </c:pt>
                <c:pt idx="6521">
                  <c:v>543.35</c:v>
                </c:pt>
                <c:pt idx="6522">
                  <c:v>543.43333333333328</c:v>
                </c:pt>
                <c:pt idx="6523">
                  <c:v>543.51666666666665</c:v>
                </c:pt>
                <c:pt idx="6524">
                  <c:v>543.6</c:v>
                </c:pt>
                <c:pt idx="6525">
                  <c:v>543.68333333333328</c:v>
                </c:pt>
                <c:pt idx="6526">
                  <c:v>543.76666666666665</c:v>
                </c:pt>
                <c:pt idx="6527">
                  <c:v>543.85</c:v>
                </c:pt>
                <c:pt idx="6528">
                  <c:v>543.93333333333328</c:v>
                </c:pt>
                <c:pt idx="6529">
                  <c:v>544.01666666666665</c:v>
                </c:pt>
                <c:pt idx="6530">
                  <c:v>544.1</c:v>
                </c:pt>
                <c:pt idx="6531">
                  <c:v>544.18333333333328</c:v>
                </c:pt>
                <c:pt idx="6532">
                  <c:v>544.26666666666665</c:v>
                </c:pt>
                <c:pt idx="6533">
                  <c:v>544.35</c:v>
                </c:pt>
                <c:pt idx="6534">
                  <c:v>544.43333333333328</c:v>
                </c:pt>
                <c:pt idx="6535">
                  <c:v>544.51666666666665</c:v>
                </c:pt>
                <c:pt idx="6536">
                  <c:v>544.6</c:v>
                </c:pt>
                <c:pt idx="6537">
                  <c:v>544.68333333333328</c:v>
                </c:pt>
                <c:pt idx="6538">
                  <c:v>544.76666666666665</c:v>
                </c:pt>
                <c:pt idx="6539">
                  <c:v>544.85</c:v>
                </c:pt>
                <c:pt idx="6540">
                  <c:v>544.93333333333328</c:v>
                </c:pt>
                <c:pt idx="6541">
                  <c:v>545.01666666666665</c:v>
                </c:pt>
                <c:pt idx="6542">
                  <c:v>545.1</c:v>
                </c:pt>
                <c:pt idx="6543">
                  <c:v>545.18333333333328</c:v>
                </c:pt>
                <c:pt idx="6544">
                  <c:v>545.26666666666665</c:v>
                </c:pt>
                <c:pt idx="6545">
                  <c:v>545.35</c:v>
                </c:pt>
                <c:pt idx="6546">
                  <c:v>545.43333333333328</c:v>
                </c:pt>
                <c:pt idx="6547">
                  <c:v>545.51666666666665</c:v>
                </c:pt>
                <c:pt idx="6548">
                  <c:v>545.6</c:v>
                </c:pt>
                <c:pt idx="6549">
                  <c:v>545.68333333333328</c:v>
                </c:pt>
                <c:pt idx="6550">
                  <c:v>545.76666666666665</c:v>
                </c:pt>
                <c:pt idx="6551">
                  <c:v>545.85</c:v>
                </c:pt>
                <c:pt idx="6552">
                  <c:v>545.93333333333328</c:v>
                </c:pt>
                <c:pt idx="6553">
                  <c:v>546.01666666666665</c:v>
                </c:pt>
                <c:pt idx="6554">
                  <c:v>546.1</c:v>
                </c:pt>
                <c:pt idx="6555">
                  <c:v>546.18333333333328</c:v>
                </c:pt>
                <c:pt idx="6556">
                  <c:v>546.26666666666665</c:v>
                </c:pt>
                <c:pt idx="6557">
                  <c:v>546.35</c:v>
                </c:pt>
                <c:pt idx="6558">
                  <c:v>546.43333333333328</c:v>
                </c:pt>
                <c:pt idx="6559">
                  <c:v>546.51666666666665</c:v>
                </c:pt>
                <c:pt idx="6560">
                  <c:v>546.6</c:v>
                </c:pt>
                <c:pt idx="6561">
                  <c:v>546.68333333333328</c:v>
                </c:pt>
                <c:pt idx="6562">
                  <c:v>546.76666666666665</c:v>
                </c:pt>
                <c:pt idx="6563">
                  <c:v>546.85</c:v>
                </c:pt>
                <c:pt idx="6564">
                  <c:v>546.93333333333328</c:v>
                </c:pt>
                <c:pt idx="6565">
                  <c:v>547.01666666666665</c:v>
                </c:pt>
                <c:pt idx="6566">
                  <c:v>547.1</c:v>
                </c:pt>
                <c:pt idx="6567">
                  <c:v>547.18333333333328</c:v>
                </c:pt>
                <c:pt idx="6568">
                  <c:v>547.26666666666665</c:v>
                </c:pt>
                <c:pt idx="6569">
                  <c:v>547.35</c:v>
                </c:pt>
                <c:pt idx="6570">
                  <c:v>547.43333333333328</c:v>
                </c:pt>
                <c:pt idx="6571">
                  <c:v>547.51666666666665</c:v>
                </c:pt>
                <c:pt idx="6572">
                  <c:v>547.6</c:v>
                </c:pt>
                <c:pt idx="6573">
                  <c:v>547.68333333333328</c:v>
                </c:pt>
                <c:pt idx="6574">
                  <c:v>547.76666666666665</c:v>
                </c:pt>
                <c:pt idx="6575">
                  <c:v>547.85</c:v>
                </c:pt>
                <c:pt idx="6576">
                  <c:v>547.93333333333328</c:v>
                </c:pt>
                <c:pt idx="6577">
                  <c:v>548.01666666666665</c:v>
                </c:pt>
                <c:pt idx="6578">
                  <c:v>548.1</c:v>
                </c:pt>
                <c:pt idx="6579">
                  <c:v>548.18333333333328</c:v>
                </c:pt>
                <c:pt idx="6580">
                  <c:v>548.26666666666665</c:v>
                </c:pt>
                <c:pt idx="6581">
                  <c:v>548.35</c:v>
                </c:pt>
                <c:pt idx="6582">
                  <c:v>548.43333333333328</c:v>
                </c:pt>
                <c:pt idx="6583">
                  <c:v>548.51666666666665</c:v>
                </c:pt>
                <c:pt idx="6584">
                  <c:v>548.6</c:v>
                </c:pt>
                <c:pt idx="6585">
                  <c:v>548.68333333333328</c:v>
                </c:pt>
                <c:pt idx="6586">
                  <c:v>548.76666666666665</c:v>
                </c:pt>
                <c:pt idx="6587">
                  <c:v>548.85</c:v>
                </c:pt>
                <c:pt idx="6588">
                  <c:v>548.93333333333328</c:v>
                </c:pt>
                <c:pt idx="6589">
                  <c:v>549.01666666666665</c:v>
                </c:pt>
                <c:pt idx="6590">
                  <c:v>549.1</c:v>
                </c:pt>
                <c:pt idx="6591">
                  <c:v>549.18333333333328</c:v>
                </c:pt>
                <c:pt idx="6592">
                  <c:v>549.26666666666665</c:v>
                </c:pt>
                <c:pt idx="6593">
                  <c:v>549.35</c:v>
                </c:pt>
                <c:pt idx="6594">
                  <c:v>549.43333333333328</c:v>
                </c:pt>
                <c:pt idx="6595">
                  <c:v>549.51666666666665</c:v>
                </c:pt>
                <c:pt idx="6596">
                  <c:v>549.6</c:v>
                </c:pt>
                <c:pt idx="6597">
                  <c:v>549.68333333333328</c:v>
                </c:pt>
                <c:pt idx="6598">
                  <c:v>549.76666666666665</c:v>
                </c:pt>
                <c:pt idx="6599">
                  <c:v>549.85</c:v>
                </c:pt>
                <c:pt idx="6600">
                  <c:v>549.93333333333328</c:v>
                </c:pt>
                <c:pt idx="6601">
                  <c:v>550.01666666666665</c:v>
                </c:pt>
                <c:pt idx="6602">
                  <c:v>550.1</c:v>
                </c:pt>
                <c:pt idx="6603">
                  <c:v>550.18333333333328</c:v>
                </c:pt>
                <c:pt idx="6604">
                  <c:v>550.26666666666665</c:v>
                </c:pt>
                <c:pt idx="6605">
                  <c:v>550.35</c:v>
                </c:pt>
                <c:pt idx="6606">
                  <c:v>550.43333333333328</c:v>
                </c:pt>
                <c:pt idx="6607">
                  <c:v>550.51666666666665</c:v>
                </c:pt>
                <c:pt idx="6608">
                  <c:v>550.6</c:v>
                </c:pt>
                <c:pt idx="6609">
                  <c:v>550.68333333333328</c:v>
                </c:pt>
                <c:pt idx="6610">
                  <c:v>550.76666666666665</c:v>
                </c:pt>
                <c:pt idx="6611">
                  <c:v>550.85</c:v>
                </c:pt>
                <c:pt idx="6612">
                  <c:v>550.93333333333328</c:v>
                </c:pt>
                <c:pt idx="6613">
                  <c:v>551.01666666666665</c:v>
                </c:pt>
                <c:pt idx="6614">
                  <c:v>551.1</c:v>
                </c:pt>
                <c:pt idx="6615">
                  <c:v>551.18333333333328</c:v>
                </c:pt>
                <c:pt idx="6616">
                  <c:v>551.26666666666665</c:v>
                </c:pt>
                <c:pt idx="6617">
                  <c:v>551.35</c:v>
                </c:pt>
                <c:pt idx="6618">
                  <c:v>551.43333333333328</c:v>
                </c:pt>
                <c:pt idx="6619">
                  <c:v>551.51666666666665</c:v>
                </c:pt>
                <c:pt idx="6620">
                  <c:v>551.6</c:v>
                </c:pt>
                <c:pt idx="6621">
                  <c:v>551.68333333333328</c:v>
                </c:pt>
                <c:pt idx="6622">
                  <c:v>551.76666666666665</c:v>
                </c:pt>
                <c:pt idx="6623">
                  <c:v>551.85</c:v>
                </c:pt>
                <c:pt idx="6624">
                  <c:v>551.93333333333328</c:v>
                </c:pt>
                <c:pt idx="6625">
                  <c:v>552.01666666666665</c:v>
                </c:pt>
                <c:pt idx="6626">
                  <c:v>552.1</c:v>
                </c:pt>
                <c:pt idx="6627">
                  <c:v>552.18333333333328</c:v>
                </c:pt>
                <c:pt idx="6628">
                  <c:v>552.26666666666665</c:v>
                </c:pt>
                <c:pt idx="6629">
                  <c:v>552.35</c:v>
                </c:pt>
                <c:pt idx="6630">
                  <c:v>552.43333333333328</c:v>
                </c:pt>
                <c:pt idx="6631">
                  <c:v>552.51666666666665</c:v>
                </c:pt>
                <c:pt idx="6632">
                  <c:v>552.6</c:v>
                </c:pt>
                <c:pt idx="6633">
                  <c:v>552.68333333333328</c:v>
                </c:pt>
                <c:pt idx="6634">
                  <c:v>552.76666666666665</c:v>
                </c:pt>
                <c:pt idx="6635">
                  <c:v>552.85</c:v>
                </c:pt>
                <c:pt idx="6636">
                  <c:v>552.93333333333328</c:v>
                </c:pt>
                <c:pt idx="6637">
                  <c:v>553.01666666666665</c:v>
                </c:pt>
                <c:pt idx="6638">
                  <c:v>553.1</c:v>
                </c:pt>
                <c:pt idx="6639">
                  <c:v>553.18333333333328</c:v>
                </c:pt>
                <c:pt idx="6640">
                  <c:v>553.26666666666665</c:v>
                </c:pt>
                <c:pt idx="6641">
                  <c:v>553.35</c:v>
                </c:pt>
                <c:pt idx="6642">
                  <c:v>553.43333333333328</c:v>
                </c:pt>
                <c:pt idx="6643">
                  <c:v>553.51666666666665</c:v>
                </c:pt>
                <c:pt idx="6644">
                  <c:v>553.6</c:v>
                </c:pt>
                <c:pt idx="6645">
                  <c:v>553.68333333333328</c:v>
                </c:pt>
                <c:pt idx="6646">
                  <c:v>553.76666666666665</c:v>
                </c:pt>
                <c:pt idx="6647">
                  <c:v>553.85</c:v>
                </c:pt>
                <c:pt idx="6648">
                  <c:v>553.93333333333328</c:v>
                </c:pt>
                <c:pt idx="6649">
                  <c:v>554.01666666666665</c:v>
                </c:pt>
                <c:pt idx="6650">
                  <c:v>554.1</c:v>
                </c:pt>
                <c:pt idx="6651">
                  <c:v>554.18333333333328</c:v>
                </c:pt>
                <c:pt idx="6652">
                  <c:v>554.26666666666665</c:v>
                </c:pt>
                <c:pt idx="6653">
                  <c:v>554.35</c:v>
                </c:pt>
                <c:pt idx="6654">
                  <c:v>554.43333333333328</c:v>
                </c:pt>
                <c:pt idx="6655">
                  <c:v>554.51666666666665</c:v>
                </c:pt>
                <c:pt idx="6656">
                  <c:v>554.6</c:v>
                </c:pt>
                <c:pt idx="6657">
                  <c:v>554.68333333333328</c:v>
                </c:pt>
                <c:pt idx="6658">
                  <c:v>554.76666666666665</c:v>
                </c:pt>
                <c:pt idx="6659">
                  <c:v>554.85</c:v>
                </c:pt>
                <c:pt idx="6660">
                  <c:v>554.93333333333328</c:v>
                </c:pt>
                <c:pt idx="6661">
                  <c:v>555.01666666666665</c:v>
                </c:pt>
                <c:pt idx="6662">
                  <c:v>555.1</c:v>
                </c:pt>
                <c:pt idx="6663">
                  <c:v>555.18333333333328</c:v>
                </c:pt>
                <c:pt idx="6664">
                  <c:v>555.26666666666665</c:v>
                </c:pt>
                <c:pt idx="6665">
                  <c:v>555.35</c:v>
                </c:pt>
                <c:pt idx="6666">
                  <c:v>555.43333333333328</c:v>
                </c:pt>
                <c:pt idx="6667">
                  <c:v>555.51666666666665</c:v>
                </c:pt>
                <c:pt idx="6668">
                  <c:v>555.6</c:v>
                </c:pt>
                <c:pt idx="6669">
                  <c:v>555.68333333333328</c:v>
                </c:pt>
                <c:pt idx="6670">
                  <c:v>555.76666666666665</c:v>
                </c:pt>
                <c:pt idx="6671">
                  <c:v>555.85</c:v>
                </c:pt>
                <c:pt idx="6672">
                  <c:v>555.93333333333328</c:v>
                </c:pt>
                <c:pt idx="6673">
                  <c:v>556.01666666666665</c:v>
                </c:pt>
                <c:pt idx="6674">
                  <c:v>556.1</c:v>
                </c:pt>
                <c:pt idx="6675">
                  <c:v>556.18333333333328</c:v>
                </c:pt>
                <c:pt idx="6676">
                  <c:v>556.26666666666665</c:v>
                </c:pt>
                <c:pt idx="6677">
                  <c:v>556.35</c:v>
                </c:pt>
                <c:pt idx="6678">
                  <c:v>556.43333333333328</c:v>
                </c:pt>
                <c:pt idx="6679">
                  <c:v>556.51666666666665</c:v>
                </c:pt>
                <c:pt idx="6680">
                  <c:v>556.6</c:v>
                </c:pt>
                <c:pt idx="6681">
                  <c:v>556.68333333333328</c:v>
                </c:pt>
                <c:pt idx="6682">
                  <c:v>556.76666666666665</c:v>
                </c:pt>
                <c:pt idx="6683">
                  <c:v>556.85</c:v>
                </c:pt>
                <c:pt idx="6684">
                  <c:v>556.93333333333328</c:v>
                </c:pt>
                <c:pt idx="6685">
                  <c:v>557.01666666666665</c:v>
                </c:pt>
                <c:pt idx="6686">
                  <c:v>557.1</c:v>
                </c:pt>
                <c:pt idx="6687">
                  <c:v>557.18333333333328</c:v>
                </c:pt>
                <c:pt idx="6688">
                  <c:v>557.26666666666665</c:v>
                </c:pt>
                <c:pt idx="6689">
                  <c:v>557.35</c:v>
                </c:pt>
                <c:pt idx="6690">
                  <c:v>557.43333333333328</c:v>
                </c:pt>
                <c:pt idx="6691">
                  <c:v>557.51666666666665</c:v>
                </c:pt>
                <c:pt idx="6692">
                  <c:v>557.6</c:v>
                </c:pt>
                <c:pt idx="6693">
                  <c:v>557.68333333333328</c:v>
                </c:pt>
                <c:pt idx="6694">
                  <c:v>557.76666666666665</c:v>
                </c:pt>
                <c:pt idx="6695">
                  <c:v>557.85</c:v>
                </c:pt>
                <c:pt idx="6696">
                  <c:v>557.93333333333328</c:v>
                </c:pt>
                <c:pt idx="6697">
                  <c:v>558.01666666666665</c:v>
                </c:pt>
                <c:pt idx="6698">
                  <c:v>558.1</c:v>
                </c:pt>
                <c:pt idx="6699">
                  <c:v>558.18333333333328</c:v>
                </c:pt>
                <c:pt idx="6700">
                  <c:v>558.26666666666665</c:v>
                </c:pt>
                <c:pt idx="6701">
                  <c:v>558.35</c:v>
                </c:pt>
                <c:pt idx="6702">
                  <c:v>558.43333333333328</c:v>
                </c:pt>
                <c:pt idx="6703">
                  <c:v>558.51666666666665</c:v>
                </c:pt>
                <c:pt idx="6704">
                  <c:v>558.6</c:v>
                </c:pt>
                <c:pt idx="6705">
                  <c:v>558.68333333333328</c:v>
                </c:pt>
                <c:pt idx="6706">
                  <c:v>558.76666666666665</c:v>
                </c:pt>
                <c:pt idx="6707">
                  <c:v>558.85</c:v>
                </c:pt>
                <c:pt idx="6708">
                  <c:v>558.93333333333328</c:v>
                </c:pt>
                <c:pt idx="6709">
                  <c:v>559.01666666666665</c:v>
                </c:pt>
                <c:pt idx="6710">
                  <c:v>559.1</c:v>
                </c:pt>
                <c:pt idx="6711">
                  <c:v>559.18333333333328</c:v>
                </c:pt>
                <c:pt idx="6712">
                  <c:v>559.26666666666665</c:v>
                </c:pt>
                <c:pt idx="6713">
                  <c:v>559.35</c:v>
                </c:pt>
                <c:pt idx="6714">
                  <c:v>559.43333333333328</c:v>
                </c:pt>
                <c:pt idx="6715">
                  <c:v>559.51666666666665</c:v>
                </c:pt>
                <c:pt idx="6716">
                  <c:v>559.6</c:v>
                </c:pt>
                <c:pt idx="6717">
                  <c:v>559.68333333333328</c:v>
                </c:pt>
                <c:pt idx="6718">
                  <c:v>559.76666666666665</c:v>
                </c:pt>
                <c:pt idx="6719">
                  <c:v>559.85</c:v>
                </c:pt>
                <c:pt idx="6720">
                  <c:v>559.93333333333328</c:v>
                </c:pt>
                <c:pt idx="6721">
                  <c:v>560.01666666666665</c:v>
                </c:pt>
                <c:pt idx="6722">
                  <c:v>560.1</c:v>
                </c:pt>
                <c:pt idx="6723">
                  <c:v>560.18333333333328</c:v>
                </c:pt>
                <c:pt idx="6724">
                  <c:v>560.26666666666665</c:v>
                </c:pt>
                <c:pt idx="6725">
                  <c:v>560.35</c:v>
                </c:pt>
                <c:pt idx="6726">
                  <c:v>560.43333333333328</c:v>
                </c:pt>
                <c:pt idx="6727">
                  <c:v>560.51666666666665</c:v>
                </c:pt>
                <c:pt idx="6728">
                  <c:v>560.6</c:v>
                </c:pt>
                <c:pt idx="6729">
                  <c:v>560.68333333333328</c:v>
                </c:pt>
                <c:pt idx="6730">
                  <c:v>560.76666666666665</c:v>
                </c:pt>
                <c:pt idx="6731">
                  <c:v>560.85</c:v>
                </c:pt>
                <c:pt idx="6732">
                  <c:v>560.93333333333328</c:v>
                </c:pt>
                <c:pt idx="6733">
                  <c:v>561.01666666666665</c:v>
                </c:pt>
                <c:pt idx="6734">
                  <c:v>561.1</c:v>
                </c:pt>
                <c:pt idx="6735">
                  <c:v>561.18333333333328</c:v>
                </c:pt>
                <c:pt idx="6736">
                  <c:v>561.26666666666665</c:v>
                </c:pt>
                <c:pt idx="6737">
                  <c:v>561.35</c:v>
                </c:pt>
                <c:pt idx="6738">
                  <c:v>561.43333333333328</c:v>
                </c:pt>
                <c:pt idx="6739">
                  <c:v>561.51666666666665</c:v>
                </c:pt>
                <c:pt idx="6740">
                  <c:v>561.6</c:v>
                </c:pt>
                <c:pt idx="6741">
                  <c:v>561.68333333333328</c:v>
                </c:pt>
                <c:pt idx="6742">
                  <c:v>561.76666666666665</c:v>
                </c:pt>
                <c:pt idx="6743">
                  <c:v>561.85</c:v>
                </c:pt>
                <c:pt idx="6744">
                  <c:v>561.93333333333328</c:v>
                </c:pt>
                <c:pt idx="6745">
                  <c:v>562.01666666666665</c:v>
                </c:pt>
                <c:pt idx="6746">
                  <c:v>562.1</c:v>
                </c:pt>
                <c:pt idx="6747">
                  <c:v>562.18333333333328</c:v>
                </c:pt>
                <c:pt idx="6748">
                  <c:v>562.26666666666665</c:v>
                </c:pt>
                <c:pt idx="6749">
                  <c:v>562.35</c:v>
                </c:pt>
                <c:pt idx="6750">
                  <c:v>562.43333333333328</c:v>
                </c:pt>
                <c:pt idx="6751">
                  <c:v>562.51666666666665</c:v>
                </c:pt>
                <c:pt idx="6752">
                  <c:v>562.6</c:v>
                </c:pt>
                <c:pt idx="6753">
                  <c:v>562.68333333333328</c:v>
                </c:pt>
                <c:pt idx="6754">
                  <c:v>562.76666666666665</c:v>
                </c:pt>
                <c:pt idx="6755">
                  <c:v>562.85</c:v>
                </c:pt>
                <c:pt idx="6756">
                  <c:v>562.93333333333328</c:v>
                </c:pt>
                <c:pt idx="6757">
                  <c:v>563.01666666666665</c:v>
                </c:pt>
                <c:pt idx="6758">
                  <c:v>563.1</c:v>
                </c:pt>
                <c:pt idx="6759">
                  <c:v>563.18333333333328</c:v>
                </c:pt>
                <c:pt idx="6760">
                  <c:v>563.26666666666665</c:v>
                </c:pt>
                <c:pt idx="6761">
                  <c:v>563.35</c:v>
                </c:pt>
                <c:pt idx="6762">
                  <c:v>563.43333333333328</c:v>
                </c:pt>
                <c:pt idx="6763">
                  <c:v>563.51666666666665</c:v>
                </c:pt>
                <c:pt idx="6764">
                  <c:v>563.6</c:v>
                </c:pt>
                <c:pt idx="6765">
                  <c:v>563.68333333333328</c:v>
                </c:pt>
                <c:pt idx="6766">
                  <c:v>563.76666666666665</c:v>
                </c:pt>
                <c:pt idx="6767">
                  <c:v>563.85</c:v>
                </c:pt>
                <c:pt idx="6768">
                  <c:v>563.93333333333328</c:v>
                </c:pt>
                <c:pt idx="6769">
                  <c:v>564.01666666666665</c:v>
                </c:pt>
                <c:pt idx="6770">
                  <c:v>564.1</c:v>
                </c:pt>
                <c:pt idx="6771">
                  <c:v>564.18333333333328</c:v>
                </c:pt>
                <c:pt idx="6772">
                  <c:v>564.26666666666665</c:v>
                </c:pt>
                <c:pt idx="6773">
                  <c:v>564.35</c:v>
                </c:pt>
                <c:pt idx="6774">
                  <c:v>564.43333333333328</c:v>
                </c:pt>
                <c:pt idx="6775">
                  <c:v>564.51666666666665</c:v>
                </c:pt>
                <c:pt idx="6776">
                  <c:v>564.6</c:v>
                </c:pt>
                <c:pt idx="6777">
                  <c:v>564.68333333333328</c:v>
                </c:pt>
                <c:pt idx="6778">
                  <c:v>564.76666666666665</c:v>
                </c:pt>
                <c:pt idx="6779">
                  <c:v>564.85</c:v>
                </c:pt>
                <c:pt idx="6780">
                  <c:v>564.93333333333328</c:v>
                </c:pt>
                <c:pt idx="6781">
                  <c:v>565.01666666666665</c:v>
                </c:pt>
                <c:pt idx="6782">
                  <c:v>565.1</c:v>
                </c:pt>
                <c:pt idx="6783">
                  <c:v>565.18333333333328</c:v>
                </c:pt>
                <c:pt idx="6784">
                  <c:v>565.26666666666665</c:v>
                </c:pt>
                <c:pt idx="6785">
                  <c:v>565.35</c:v>
                </c:pt>
                <c:pt idx="6786">
                  <c:v>565.43333333333328</c:v>
                </c:pt>
                <c:pt idx="6787">
                  <c:v>565.51666666666665</c:v>
                </c:pt>
                <c:pt idx="6788">
                  <c:v>565.6</c:v>
                </c:pt>
                <c:pt idx="6789">
                  <c:v>565.68333333333328</c:v>
                </c:pt>
                <c:pt idx="6790">
                  <c:v>565.76666666666665</c:v>
                </c:pt>
                <c:pt idx="6791">
                  <c:v>565.85</c:v>
                </c:pt>
                <c:pt idx="6792">
                  <c:v>565.93333333333328</c:v>
                </c:pt>
                <c:pt idx="6793">
                  <c:v>566.01666666666665</c:v>
                </c:pt>
                <c:pt idx="6794">
                  <c:v>566.1</c:v>
                </c:pt>
                <c:pt idx="6795">
                  <c:v>566.18333333333328</c:v>
                </c:pt>
                <c:pt idx="6796">
                  <c:v>566.26666666666665</c:v>
                </c:pt>
                <c:pt idx="6797">
                  <c:v>566.35</c:v>
                </c:pt>
                <c:pt idx="6798">
                  <c:v>566.43333333333328</c:v>
                </c:pt>
                <c:pt idx="6799">
                  <c:v>566.51666666666665</c:v>
                </c:pt>
                <c:pt idx="6800">
                  <c:v>566.6</c:v>
                </c:pt>
                <c:pt idx="6801">
                  <c:v>566.68333333333328</c:v>
                </c:pt>
                <c:pt idx="6802">
                  <c:v>566.76666666666665</c:v>
                </c:pt>
                <c:pt idx="6803">
                  <c:v>566.85</c:v>
                </c:pt>
                <c:pt idx="6804">
                  <c:v>566.93333333333328</c:v>
                </c:pt>
                <c:pt idx="6805">
                  <c:v>567.01666666666665</c:v>
                </c:pt>
                <c:pt idx="6806">
                  <c:v>567.1</c:v>
                </c:pt>
                <c:pt idx="6807">
                  <c:v>567.18333333333328</c:v>
                </c:pt>
                <c:pt idx="6808">
                  <c:v>567.26666666666665</c:v>
                </c:pt>
                <c:pt idx="6809">
                  <c:v>567.35</c:v>
                </c:pt>
                <c:pt idx="6810">
                  <c:v>567.43333333333328</c:v>
                </c:pt>
                <c:pt idx="6811">
                  <c:v>567.51666666666665</c:v>
                </c:pt>
                <c:pt idx="6812">
                  <c:v>567.6</c:v>
                </c:pt>
                <c:pt idx="6813">
                  <c:v>567.68333333333328</c:v>
                </c:pt>
                <c:pt idx="6814">
                  <c:v>567.76666666666665</c:v>
                </c:pt>
                <c:pt idx="6815">
                  <c:v>567.85</c:v>
                </c:pt>
                <c:pt idx="6816">
                  <c:v>567.93333333333328</c:v>
                </c:pt>
                <c:pt idx="6817">
                  <c:v>568.01666666666665</c:v>
                </c:pt>
                <c:pt idx="6818">
                  <c:v>568.1</c:v>
                </c:pt>
                <c:pt idx="6819">
                  <c:v>568.18333333333328</c:v>
                </c:pt>
                <c:pt idx="6820">
                  <c:v>568.26666666666665</c:v>
                </c:pt>
                <c:pt idx="6821">
                  <c:v>568.35</c:v>
                </c:pt>
                <c:pt idx="6822">
                  <c:v>568.43333333333328</c:v>
                </c:pt>
                <c:pt idx="6823">
                  <c:v>568.51666666666665</c:v>
                </c:pt>
                <c:pt idx="6824">
                  <c:v>568.6</c:v>
                </c:pt>
                <c:pt idx="6825">
                  <c:v>568.68333333333328</c:v>
                </c:pt>
                <c:pt idx="6826">
                  <c:v>568.76666666666665</c:v>
                </c:pt>
                <c:pt idx="6827">
                  <c:v>568.85</c:v>
                </c:pt>
                <c:pt idx="6828">
                  <c:v>568.93333333333328</c:v>
                </c:pt>
                <c:pt idx="6829">
                  <c:v>569.01666666666665</c:v>
                </c:pt>
                <c:pt idx="6830">
                  <c:v>569.1</c:v>
                </c:pt>
                <c:pt idx="6831">
                  <c:v>569.17500000000007</c:v>
                </c:pt>
                <c:pt idx="6832">
                  <c:v>569.25833333333333</c:v>
                </c:pt>
                <c:pt idx="6833">
                  <c:v>569.3416666666667</c:v>
                </c:pt>
                <c:pt idx="6834">
                  <c:v>569.42500000000007</c:v>
                </c:pt>
                <c:pt idx="6835">
                  <c:v>569.50833333333333</c:v>
                </c:pt>
                <c:pt idx="6836">
                  <c:v>569.5916666666667</c:v>
                </c:pt>
                <c:pt idx="6837">
                  <c:v>569.67500000000007</c:v>
                </c:pt>
                <c:pt idx="6838">
                  <c:v>569.75833333333333</c:v>
                </c:pt>
                <c:pt idx="6839">
                  <c:v>569.8416666666667</c:v>
                </c:pt>
                <c:pt idx="6840">
                  <c:v>569.92500000000007</c:v>
                </c:pt>
                <c:pt idx="6841">
                  <c:v>570.00833333333333</c:v>
                </c:pt>
                <c:pt idx="6842">
                  <c:v>570.0916666666667</c:v>
                </c:pt>
                <c:pt idx="6843">
                  <c:v>570.17500000000007</c:v>
                </c:pt>
                <c:pt idx="6844">
                  <c:v>570.25833333333333</c:v>
                </c:pt>
                <c:pt idx="6845">
                  <c:v>570.3416666666667</c:v>
                </c:pt>
                <c:pt idx="6846">
                  <c:v>570.42500000000007</c:v>
                </c:pt>
                <c:pt idx="6847">
                  <c:v>570.50833333333333</c:v>
                </c:pt>
                <c:pt idx="6848">
                  <c:v>570.5916666666667</c:v>
                </c:pt>
                <c:pt idx="6849">
                  <c:v>570.67500000000007</c:v>
                </c:pt>
                <c:pt idx="6850">
                  <c:v>570.75833333333333</c:v>
                </c:pt>
                <c:pt idx="6851">
                  <c:v>570.8416666666667</c:v>
                </c:pt>
                <c:pt idx="6852">
                  <c:v>570.92500000000007</c:v>
                </c:pt>
                <c:pt idx="6853">
                  <c:v>571.00833333333333</c:v>
                </c:pt>
                <c:pt idx="6854">
                  <c:v>571.0916666666667</c:v>
                </c:pt>
                <c:pt idx="6855">
                  <c:v>571.17500000000007</c:v>
                </c:pt>
                <c:pt idx="6856">
                  <c:v>571.25833333333333</c:v>
                </c:pt>
                <c:pt idx="6857">
                  <c:v>571.3416666666667</c:v>
                </c:pt>
                <c:pt idx="6858">
                  <c:v>571.42500000000007</c:v>
                </c:pt>
                <c:pt idx="6859">
                  <c:v>571.50833333333333</c:v>
                </c:pt>
                <c:pt idx="6860">
                  <c:v>571.5916666666667</c:v>
                </c:pt>
                <c:pt idx="6861">
                  <c:v>571.67500000000007</c:v>
                </c:pt>
                <c:pt idx="6862">
                  <c:v>571.75833333333333</c:v>
                </c:pt>
                <c:pt idx="6863">
                  <c:v>571.8416666666667</c:v>
                </c:pt>
                <c:pt idx="6864">
                  <c:v>571.92500000000007</c:v>
                </c:pt>
                <c:pt idx="6865">
                  <c:v>572.00833333333333</c:v>
                </c:pt>
                <c:pt idx="6866">
                  <c:v>572.0916666666667</c:v>
                </c:pt>
                <c:pt idx="6867">
                  <c:v>572.17500000000007</c:v>
                </c:pt>
                <c:pt idx="6868">
                  <c:v>572.25833333333333</c:v>
                </c:pt>
                <c:pt idx="6869">
                  <c:v>572.3416666666667</c:v>
                </c:pt>
                <c:pt idx="6870">
                  <c:v>572.42500000000007</c:v>
                </c:pt>
                <c:pt idx="6871">
                  <c:v>572.50833333333333</c:v>
                </c:pt>
                <c:pt idx="6872">
                  <c:v>572.5916666666667</c:v>
                </c:pt>
                <c:pt idx="6873">
                  <c:v>572.67500000000007</c:v>
                </c:pt>
                <c:pt idx="6874">
                  <c:v>572.75833333333333</c:v>
                </c:pt>
                <c:pt idx="6875">
                  <c:v>572.8416666666667</c:v>
                </c:pt>
                <c:pt idx="6876">
                  <c:v>572.92500000000007</c:v>
                </c:pt>
                <c:pt idx="6877">
                  <c:v>573.00833333333333</c:v>
                </c:pt>
                <c:pt idx="6878">
                  <c:v>573.0916666666667</c:v>
                </c:pt>
                <c:pt idx="6879">
                  <c:v>573.17500000000007</c:v>
                </c:pt>
                <c:pt idx="6880">
                  <c:v>573.25833333333333</c:v>
                </c:pt>
                <c:pt idx="6881">
                  <c:v>573.3416666666667</c:v>
                </c:pt>
                <c:pt idx="6882">
                  <c:v>573.42500000000007</c:v>
                </c:pt>
                <c:pt idx="6883">
                  <c:v>573.50833333333333</c:v>
                </c:pt>
                <c:pt idx="6884">
                  <c:v>573.5916666666667</c:v>
                </c:pt>
                <c:pt idx="6885">
                  <c:v>573.67500000000007</c:v>
                </c:pt>
                <c:pt idx="6886">
                  <c:v>573.75833333333333</c:v>
                </c:pt>
                <c:pt idx="6887">
                  <c:v>573.8416666666667</c:v>
                </c:pt>
                <c:pt idx="6888">
                  <c:v>573.92500000000007</c:v>
                </c:pt>
                <c:pt idx="6889">
                  <c:v>574.00833333333333</c:v>
                </c:pt>
                <c:pt idx="6890">
                  <c:v>574.0916666666667</c:v>
                </c:pt>
                <c:pt idx="6891">
                  <c:v>574.17500000000007</c:v>
                </c:pt>
                <c:pt idx="6892">
                  <c:v>574.25833333333333</c:v>
                </c:pt>
                <c:pt idx="6893">
                  <c:v>574.3416666666667</c:v>
                </c:pt>
                <c:pt idx="6894">
                  <c:v>574.42500000000007</c:v>
                </c:pt>
                <c:pt idx="6895">
                  <c:v>574.50833333333333</c:v>
                </c:pt>
                <c:pt idx="6896">
                  <c:v>574.5916666666667</c:v>
                </c:pt>
                <c:pt idx="6897">
                  <c:v>574.67500000000007</c:v>
                </c:pt>
                <c:pt idx="6898">
                  <c:v>574.75833333333333</c:v>
                </c:pt>
                <c:pt idx="6899">
                  <c:v>574.8416666666667</c:v>
                </c:pt>
                <c:pt idx="6900">
                  <c:v>574.92500000000007</c:v>
                </c:pt>
                <c:pt idx="6901">
                  <c:v>575.00833333333333</c:v>
                </c:pt>
                <c:pt idx="6902">
                  <c:v>575.0916666666667</c:v>
                </c:pt>
                <c:pt idx="6903">
                  <c:v>575.17500000000007</c:v>
                </c:pt>
                <c:pt idx="6904">
                  <c:v>575.25833333333333</c:v>
                </c:pt>
                <c:pt idx="6905">
                  <c:v>575.3416666666667</c:v>
                </c:pt>
                <c:pt idx="6906">
                  <c:v>575.42500000000007</c:v>
                </c:pt>
                <c:pt idx="6907">
                  <c:v>575.50833333333333</c:v>
                </c:pt>
                <c:pt idx="6908">
                  <c:v>575.5916666666667</c:v>
                </c:pt>
                <c:pt idx="6909">
                  <c:v>575.67500000000007</c:v>
                </c:pt>
                <c:pt idx="6910">
                  <c:v>575.75833333333333</c:v>
                </c:pt>
                <c:pt idx="6911">
                  <c:v>575.8416666666667</c:v>
                </c:pt>
                <c:pt idx="6912">
                  <c:v>575.92500000000007</c:v>
                </c:pt>
                <c:pt idx="6913">
                  <c:v>576.00833333333333</c:v>
                </c:pt>
                <c:pt idx="6914">
                  <c:v>576.0916666666667</c:v>
                </c:pt>
                <c:pt idx="6915">
                  <c:v>576.17500000000007</c:v>
                </c:pt>
                <c:pt idx="6916">
                  <c:v>576.25833333333333</c:v>
                </c:pt>
                <c:pt idx="6917">
                  <c:v>576.3416666666667</c:v>
                </c:pt>
                <c:pt idx="6918">
                  <c:v>576.42500000000007</c:v>
                </c:pt>
                <c:pt idx="6919">
                  <c:v>576.50833333333333</c:v>
                </c:pt>
                <c:pt idx="6920">
                  <c:v>576.5916666666667</c:v>
                </c:pt>
                <c:pt idx="6921">
                  <c:v>576.67500000000007</c:v>
                </c:pt>
                <c:pt idx="6922">
                  <c:v>576.75833333333333</c:v>
                </c:pt>
                <c:pt idx="6923">
                  <c:v>576.8416666666667</c:v>
                </c:pt>
                <c:pt idx="6924">
                  <c:v>576.92500000000007</c:v>
                </c:pt>
                <c:pt idx="6925">
                  <c:v>577.00833333333333</c:v>
                </c:pt>
                <c:pt idx="6926">
                  <c:v>577.0916666666667</c:v>
                </c:pt>
                <c:pt idx="6927">
                  <c:v>577.17500000000007</c:v>
                </c:pt>
                <c:pt idx="6928">
                  <c:v>577.25833333333333</c:v>
                </c:pt>
                <c:pt idx="6929">
                  <c:v>577.3416666666667</c:v>
                </c:pt>
                <c:pt idx="6930">
                  <c:v>577.42500000000007</c:v>
                </c:pt>
                <c:pt idx="6931">
                  <c:v>577.50833333333333</c:v>
                </c:pt>
                <c:pt idx="6932">
                  <c:v>577.5916666666667</c:v>
                </c:pt>
                <c:pt idx="6933">
                  <c:v>577.67500000000007</c:v>
                </c:pt>
                <c:pt idx="6934">
                  <c:v>577.75833333333333</c:v>
                </c:pt>
                <c:pt idx="6935">
                  <c:v>577.8416666666667</c:v>
                </c:pt>
                <c:pt idx="6936">
                  <c:v>577.92500000000007</c:v>
                </c:pt>
                <c:pt idx="6937">
                  <c:v>578.00833333333333</c:v>
                </c:pt>
                <c:pt idx="6938">
                  <c:v>578.0916666666667</c:v>
                </c:pt>
                <c:pt idx="6939">
                  <c:v>578.17500000000007</c:v>
                </c:pt>
                <c:pt idx="6940">
                  <c:v>578.25833333333333</c:v>
                </c:pt>
                <c:pt idx="6941">
                  <c:v>578.3416666666667</c:v>
                </c:pt>
                <c:pt idx="6942">
                  <c:v>578.42500000000007</c:v>
                </c:pt>
                <c:pt idx="6943">
                  <c:v>578.50833333333333</c:v>
                </c:pt>
                <c:pt idx="6944">
                  <c:v>578.5916666666667</c:v>
                </c:pt>
                <c:pt idx="6945">
                  <c:v>578.67500000000007</c:v>
                </c:pt>
                <c:pt idx="6946">
                  <c:v>578.75833333333333</c:v>
                </c:pt>
                <c:pt idx="6947">
                  <c:v>578.8416666666667</c:v>
                </c:pt>
                <c:pt idx="6948">
                  <c:v>578.92500000000007</c:v>
                </c:pt>
                <c:pt idx="6949">
                  <c:v>579.00833333333333</c:v>
                </c:pt>
                <c:pt idx="6950">
                  <c:v>579.0916666666667</c:v>
                </c:pt>
                <c:pt idx="6951">
                  <c:v>579.17500000000007</c:v>
                </c:pt>
                <c:pt idx="6952">
                  <c:v>579.25833333333333</c:v>
                </c:pt>
                <c:pt idx="6953">
                  <c:v>579.3416666666667</c:v>
                </c:pt>
                <c:pt idx="6954">
                  <c:v>579.42500000000007</c:v>
                </c:pt>
                <c:pt idx="6955">
                  <c:v>579.50833333333333</c:v>
                </c:pt>
                <c:pt idx="6956">
                  <c:v>579.5916666666667</c:v>
                </c:pt>
                <c:pt idx="6957">
                  <c:v>579.67500000000007</c:v>
                </c:pt>
                <c:pt idx="6958">
                  <c:v>579.75833333333333</c:v>
                </c:pt>
                <c:pt idx="6959">
                  <c:v>579.8416666666667</c:v>
                </c:pt>
                <c:pt idx="6960">
                  <c:v>579.92500000000007</c:v>
                </c:pt>
                <c:pt idx="6961">
                  <c:v>580.00833333333333</c:v>
                </c:pt>
                <c:pt idx="6962">
                  <c:v>580.0916666666667</c:v>
                </c:pt>
                <c:pt idx="6963">
                  <c:v>580.17500000000007</c:v>
                </c:pt>
                <c:pt idx="6964">
                  <c:v>580.25833333333333</c:v>
                </c:pt>
                <c:pt idx="6965">
                  <c:v>580.3416666666667</c:v>
                </c:pt>
                <c:pt idx="6966">
                  <c:v>580.42500000000007</c:v>
                </c:pt>
                <c:pt idx="6967">
                  <c:v>580.50833333333333</c:v>
                </c:pt>
                <c:pt idx="6968">
                  <c:v>580.5916666666667</c:v>
                </c:pt>
                <c:pt idx="6969">
                  <c:v>580.67500000000007</c:v>
                </c:pt>
                <c:pt idx="6970">
                  <c:v>580.75833333333333</c:v>
                </c:pt>
                <c:pt idx="6971">
                  <c:v>580.8416666666667</c:v>
                </c:pt>
                <c:pt idx="6972">
                  <c:v>580.92500000000007</c:v>
                </c:pt>
                <c:pt idx="6973">
                  <c:v>581.00833333333333</c:v>
                </c:pt>
                <c:pt idx="6974">
                  <c:v>581.0916666666667</c:v>
                </c:pt>
                <c:pt idx="6975">
                  <c:v>581.17500000000007</c:v>
                </c:pt>
                <c:pt idx="6976">
                  <c:v>581.25833333333333</c:v>
                </c:pt>
                <c:pt idx="6977">
                  <c:v>581.3416666666667</c:v>
                </c:pt>
                <c:pt idx="6978">
                  <c:v>581.42500000000007</c:v>
                </c:pt>
                <c:pt idx="6979">
                  <c:v>581.50833333333333</c:v>
                </c:pt>
                <c:pt idx="6980">
                  <c:v>581.5916666666667</c:v>
                </c:pt>
                <c:pt idx="6981">
                  <c:v>581.67500000000007</c:v>
                </c:pt>
                <c:pt idx="6982">
                  <c:v>581.75833333333333</c:v>
                </c:pt>
                <c:pt idx="6983">
                  <c:v>581.8416666666667</c:v>
                </c:pt>
                <c:pt idx="6984">
                  <c:v>581.92500000000007</c:v>
                </c:pt>
                <c:pt idx="6985">
                  <c:v>582.00833333333333</c:v>
                </c:pt>
                <c:pt idx="6986">
                  <c:v>582.0916666666667</c:v>
                </c:pt>
                <c:pt idx="6987">
                  <c:v>582.17500000000007</c:v>
                </c:pt>
                <c:pt idx="6988">
                  <c:v>582.25833333333333</c:v>
                </c:pt>
                <c:pt idx="6989">
                  <c:v>582.3416666666667</c:v>
                </c:pt>
                <c:pt idx="6990">
                  <c:v>582.42500000000007</c:v>
                </c:pt>
                <c:pt idx="6991">
                  <c:v>582.50833333333333</c:v>
                </c:pt>
                <c:pt idx="6992">
                  <c:v>582.5916666666667</c:v>
                </c:pt>
                <c:pt idx="6993">
                  <c:v>582.67500000000007</c:v>
                </c:pt>
                <c:pt idx="6994">
                  <c:v>582.75833333333333</c:v>
                </c:pt>
                <c:pt idx="6995">
                  <c:v>582.8416666666667</c:v>
                </c:pt>
                <c:pt idx="6996">
                  <c:v>582.92500000000007</c:v>
                </c:pt>
                <c:pt idx="6997">
                  <c:v>583.00833333333333</c:v>
                </c:pt>
                <c:pt idx="6998">
                  <c:v>583.0916666666667</c:v>
                </c:pt>
                <c:pt idx="6999">
                  <c:v>583.17500000000007</c:v>
                </c:pt>
                <c:pt idx="7000">
                  <c:v>583.25833333333333</c:v>
                </c:pt>
                <c:pt idx="7001">
                  <c:v>583.3416666666667</c:v>
                </c:pt>
                <c:pt idx="7002">
                  <c:v>583.42500000000007</c:v>
                </c:pt>
                <c:pt idx="7003">
                  <c:v>583.50833333333333</c:v>
                </c:pt>
                <c:pt idx="7004">
                  <c:v>583.5916666666667</c:v>
                </c:pt>
                <c:pt idx="7005">
                  <c:v>583.67500000000007</c:v>
                </c:pt>
                <c:pt idx="7006">
                  <c:v>583.75833333333333</c:v>
                </c:pt>
                <c:pt idx="7007">
                  <c:v>583.8416666666667</c:v>
                </c:pt>
                <c:pt idx="7008">
                  <c:v>583.92500000000007</c:v>
                </c:pt>
                <c:pt idx="7009">
                  <c:v>584.00833333333333</c:v>
                </c:pt>
                <c:pt idx="7010">
                  <c:v>584.0916666666667</c:v>
                </c:pt>
                <c:pt idx="7011">
                  <c:v>584.17500000000007</c:v>
                </c:pt>
                <c:pt idx="7012">
                  <c:v>584.25833333333333</c:v>
                </c:pt>
                <c:pt idx="7013">
                  <c:v>584.3416666666667</c:v>
                </c:pt>
                <c:pt idx="7014">
                  <c:v>584.42500000000007</c:v>
                </c:pt>
                <c:pt idx="7015">
                  <c:v>584.50833333333333</c:v>
                </c:pt>
                <c:pt idx="7016">
                  <c:v>584.5916666666667</c:v>
                </c:pt>
                <c:pt idx="7017">
                  <c:v>584.67500000000007</c:v>
                </c:pt>
                <c:pt idx="7018">
                  <c:v>584.75833333333333</c:v>
                </c:pt>
                <c:pt idx="7019">
                  <c:v>584.8416666666667</c:v>
                </c:pt>
                <c:pt idx="7020">
                  <c:v>584.92500000000007</c:v>
                </c:pt>
                <c:pt idx="7021">
                  <c:v>585.00833333333333</c:v>
                </c:pt>
                <c:pt idx="7022">
                  <c:v>585.0916666666667</c:v>
                </c:pt>
                <c:pt idx="7023">
                  <c:v>585.17500000000007</c:v>
                </c:pt>
                <c:pt idx="7024">
                  <c:v>585.25833333333333</c:v>
                </c:pt>
                <c:pt idx="7025">
                  <c:v>585.3416666666667</c:v>
                </c:pt>
                <c:pt idx="7026">
                  <c:v>585.42500000000007</c:v>
                </c:pt>
                <c:pt idx="7027">
                  <c:v>585.50833333333333</c:v>
                </c:pt>
                <c:pt idx="7028">
                  <c:v>585.5916666666667</c:v>
                </c:pt>
                <c:pt idx="7029">
                  <c:v>585.67500000000007</c:v>
                </c:pt>
                <c:pt idx="7030">
                  <c:v>585.75833333333333</c:v>
                </c:pt>
                <c:pt idx="7031">
                  <c:v>585.8416666666667</c:v>
                </c:pt>
                <c:pt idx="7032">
                  <c:v>585.92500000000007</c:v>
                </c:pt>
                <c:pt idx="7033">
                  <c:v>586.00833333333333</c:v>
                </c:pt>
                <c:pt idx="7034">
                  <c:v>586.0916666666667</c:v>
                </c:pt>
                <c:pt idx="7035">
                  <c:v>586.17500000000007</c:v>
                </c:pt>
                <c:pt idx="7036">
                  <c:v>586.25833333333333</c:v>
                </c:pt>
                <c:pt idx="7037">
                  <c:v>586.3416666666667</c:v>
                </c:pt>
                <c:pt idx="7038">
                  <c:v>586.42500000000007</c:v>
                </c:pt>
                <c:pt idx="7039">
                  <c:v>586.50833333333333</c:v>
                </c:pt>
                <c:pt idx="7040">
                  <c:v>586.5916666666667</c:v>
                </c:pt>
                <c:pt idx="7041">
                  <c:v>586.67500000000007</c:v>
                </c:pt>
                <c:pt idx="7042">
                  <c:v>586.75833333333333</c:v>
                </c:pt>
                <c:pt idx="7043">
                  <c:v>586.8416666666667</c:v>
                </c:pt>
                <c:pt idx="7044">
                  <c:v>586.92500000000007</c:v>
                </c:pt>
                <c:pt idx="7045">
                  <c:v>587.00833333333333</c:v>
                </c:pt>
                <c:pt idx="7046">
                  <c:v>587.0916666666667</c:v>
                </c:pt>
                <c:pt idx="7047">
                  <c:v>587.17500000000007</c:v>
                </c:pt>
                <c:pt idx="7048">
                  <c:v>587.25833333333333</c:v>
                </c:pt>
                <c:pt idx="7049">
                  <c:v>587.3416666666667</c:v>
                </c:pt>
                <c:pt idx="7050">
                  <c:v>587.42500000000007</c:v>
                </c:pt>
                <c:pt idx="7051">
                  <c:v>587.50833333333333</c:v>
                </c:pt>
                <c:pt idx="7052">
                  <c:v>587.5916666666667</c:v>
                </c:pt>
                <c:pt idx="7053">
                  <c:v>587.67500000000007</c:v>
                </c:pt>
                <c:pt idx="7054">
                  <c:v>587.75833333333333</c:v>
                </c:pt>
                <c:pt idx="7055">
                  <c:v>587.8416666666667</c:v>
                </c:pt>
                <c:pt idx="7056">
                  <c:v>587.92500000000007</c:v>
                </c:pt>
                <c:pt idx="7057">
                  <c:v>588.00833333333333</c:v>
                </c:pt>
                <c:pt idx="7058">
                  <c:v>588.0916666666667</c:v>
                </c:pt>
                <c:pt idx="7059">
                  <c:v>588.17500000000007</c:v>
                </c:pt>
                <c:pt idx="7060">
                  <c:v>588.25833333333333</c:v>
                </c:pt>
                <c:pt idx="7061">
                  <c:v>588.3416666666667</c:v>
                </c:pt>
                <c:pt idx="7062">
                  <c:v>588.42500000000007</c:v>
                </c:pt>
                <c:pt idx="7063">
                  <c:v>588.50833333333333</c:v>
                </c:pt>
                <c:pt idx="7064">
                  <c:v>588.5916666666667</c:v>
                </c:pt>
                <c:pt idx="7065">
                  <c:v>588.67500000000007</c:v>
                </c:pt>
                <c:pt idx="7066">
                  <c:v>588.75833333333333</c:v>
                </c:pt>
                <c:pt idx="7067">
                  <c:v>588.8416666666667</c:v>
                </c:pt>
                <c:pt idx="7068">
                  <c:v>588.92500000000007</c:v>
                </c:pt>
                <c:pt idx="7069">
                  <c:v>589.00833333333333</c:v>
                </c:pt>
                <c:pt idx="7070">
                  <c:v>589.0916666666667</c:v>
                </c:pt>
                <c:pt idx="7071">
                  <c:v>589.17500000000007</c:v>
                </c:pt>
                <c:pt idx="7072">
                  <c:v>589.25833333333333</c:v>
                </c:pt>
                <c:pt idx="7073">
                  <c:v>589.3416666666667</c:v>
                </c:pt>
                <c:pt idx="7074">
                  <c:v>589.42500000000007</c:v>
                </c:pt>
                <c:pt idx="7075">
                  <c:v>589.50833333333333</c:v>
                </c:pt>
                <c:pt idx="7076">
                  <c:v>589.5916666666667</c:v>
                </c:pt>
                <c:pt idx="7077">
                  <c:v>589.67500000000007</c:v>
                </c:pt>
                <c:pt idx="7078">
                  <c:v>589.75833333333333</c:v>
                </c:pt>
                <c:pt idx="7079">
                  <c:v>589.8416666666667</c:v>
                </c:pt>
                <c:pt idx="7080">
                  <c:v>589.92500000000007</c:v>
                </c:pt>
                <c:pt idx="7081">
                  <c:v>590.00833333333333</c:v>
                </c:pt>
                <c:pt idx="7082">
                  <c:v>590.0916666666667</c:v>
                </c:pt>
                <c:pt idx="7083">
                  <c:v>590.17500000000007</c:v>
                </c:pt>
                <c:pt idx="7084">
                  <c:v>590.25833333333333</c:v>
                </c:pt>
                <c:pt idx="7085">
                  <c:v>590.3416666666667</c:v>
                </c:pt>
                <c:pt idx="7086">
                  <c:v>590.42500000000007</c:v>
                </c:pt>
                <c:pt idx="7087">
                  <c:v>590.50833333333333</c:v>
                </c:pt>
                <c:pt idx="7088">
                  <c:v>590.5916666666667</c:v>
                </c:pt>
                <c:pt idx="7089">
                  <c:v>590.67500000000007</c:v>
                </c:pt>
                <c:pt idx="7090">
                  <c:v>590.75833333333333</c:v>
                </c:pt>
                <c:pt idx="7091">
                  <c:v>590.8416666666667</c:v>
                </c:pt>
                <c:pt idx="7092">
                  <c:v>590.92500000000007</c:v>
                </c:pt>
                <c:pt idx="7093">
                  <c:v>591.00833333333333</c:v>
                </c:pt>
                <c:pt idx="7094">
                  <c:v>591.0916666666667</c:v>
                </c:pt>
                <c:pt idx="7095">
                  <c:v>591.17500000000007</c:v>
                </c:pt>
                <c:pt idx="7096">
                  <c:v>591.25833333333333</c:v>
                </c:pt>
                <c:pt idx="7097">
                  <c:v>591.3416666666667</c:v>
                </c:pt>
                <c:pt idx="7098">
                  <c:v>591.42500000000007</c:v>
                </c:pt>
                <c:pt idx="7099">
                  <c:v>591.50833333333333</c:v>
                </c:pt>
                <c:pt idx="7100">
                  <c:v>591.5916666666667</c:v>
                </c:pt>
                <c:pt idx="7101">
                  <c:v>591.67500000000007</c:v>
                </c:pt>
                <c:pt idx="7102">
                  <c:v>591.75833333333333</c:v>
                </c:pt>
                <c:pt idx="7103">
                  <c:v>591.8416666666667</c:v>
                </c:pt>
                <c:pt idx="7104">
                  <c:v>591.92500000000007</c:v>
                </c:pt>
                <c:pt idx="7105">
                  <c:v>592.00833333333333</c:v>
                </c:pt>
                <c:pt idx="7106">
                  <c:v>592.0916666666667</c:v>
                </c:pt>
                <c:pt idx="7107">
                  <c:v>592.17500000000007</c:v>
                </c:pt>
                <c:pt idx="7108">
                  <c:v>592.25833333333333</c:v>
                </c:pt>
                <c:pt idx="7109">
                  <c:v>592.3416666666667</c:v>
                </c:pt>
                <c:pt idx="7110">
                  <c:v>592.42500000000007</c:v>
                </c:pt>
                <c:pt idx="7111">
                  <c:v>592.50833333333333</c:v>
                </c:pt>
                <c:pt idx="7112">
                  <c:v>592.5916666666667</c:v>
                </c:pt>
                <c:pt idx="7113">
                  <c:v>592.67500000000007</c:v>
                </c:pt>
                <c:pt idx="7114">
                  <c:v>592.75833333333333</c:v>
                </c:pt>
                <c:pt idx="7115">
                  <c:v>592.8416666666667</c:v>
                </c:pt>
                <c:pt idx="7116">
                  <c:v>592.92500000000007</c:v>
                </c:pt>
                <c:pt idx="7117">
                  <c:v>593.00833333333333</c:v>
                </c:pt>
                <c:pt idx="7118">
                  <c:v>593.0916666666667</c:v>
                </c:pt>
                <c:pt idx="7119">
                  <c:v>593.17500000000007</c:v>
                </c:pt>
                <c:pt idx="7120">
                  <c:v>593.25833333333333</c:v>
                </c:pt>
                <c:pt idx="7121">
                  <c:v>593.3416666666667</c:v>
                </c:pt>
                <c:pt idx="7122">
                  <c:v>593.42500000000007</c:v>
                </c:pt>
                <c:pt idx="7123">
                  <c:v>593.50833333333333</c:v>
                </c:pt>
                <c:pt idx="7124">
                  <c:v>593.5916666666667</c:v>
                </c:pt>
                <c:pt idx="7125">
                  <c:v>593.67500000000007</c:v>
                </c:pt>
                <c:pt idx="7126">
                  <c:v>593.75833333333333</c:v>
                </c:pt>
                <c:pt idx="7127">
                  <c:v>593.8416666666667</c:v>
                </c:pt>
                <c:pt idx="7128">
                  <c:v>593.92500000000007</c:v>
                </c:pt>
                <c:pt idx="7129">
                  <c:v>594.00833333333333</c:v>
                </c:pt>
                <c:pt idx="7130">
                  <c:v>594.0916666666667</c:v>
                </c:pt>
                <c:pt idx="7131">
                  <c:v>594.17500000000007</c:v>
                </c:pt>
                <c:pt idx="7132">
                  <c:v>594.25833333333333</c:v>
                </c:pt>
                <c:pt idx="7133">
                  <c:v>594.3416666666667</c:v>
                </c:pt>
                <c:pt idx="7134">
                  <c:v>594.42500000000007</c:v>
                </c:pt>
                <c:pt idx="7135">
                  <c:v>594.50833333333333</c:v>
                </c:pt>
                <c:pt idx="7136">
                  <c:v>594.5916666666667</c:v>
                </c:pt>
                <c:pt idx="7137">
                  <c:v>594.67500000000007</c:v>
                </c:pt>
                <c:pt idx="7138">
                  <c:v>594.75833333333333</c:v>
                </c:pt>
                <c:pt idx="7139">
                  <c:v>594.8416666666667</c:v>
                </c:pt>
                <c:pt idx="7140">
                  <c:v>594.92500000000007</c:v>
                </c:pt>
                <c:pt idx="7141">
                  <c:v>595.00833333333333</c:v>
                </c:pt>
                <c:pt idx="7142">
                  <c:v>595.0916666666667</c:v>
                </c:pt>
                <c:pt idx="7143">
                  <c:v>595.17500000000007</c:v>
                </c:pt>
                <c:pt idx="7144">
                  <c:v>595.25833333333333</c:v>
                </c:pt>
                <c:pt idx="7145">
                  <c:v>595.3416666666667</c:v>
                </c:pt>
                <c:pt idx="7146">
                  <c:v>595.42500000000007</c:v>
                </c:pt>
                <c:pt idx="7147">
                  <c:v>595.50833333333333</c:v>
                </c:pt>
                <c:pt idx="7148">
                  <c:v>595.5916666666667</c:v>
                </c:pt>
                <c:pt idx="7149">
                  <c:v>595.67500000000007</c:v>
                </c:pt>
                <c:pt idx="7150">
                  <c:v>595.75833333333333</c:v>
                </c:pt>
                <c:pt idx="7151">
                  <c:v>595.8416666666667</c:v>
                </c:pt>
                <c:pt idx="7152">
                  <c:v>595.92500000000007</c:v>
                </c:pt>
                <c:pt idx="7153">
                  <c:v>596.00833333333333</c:v>
                </c:pt>
                <c:pt idx="7154">
                  <c:v>596.0916666666667</c:v>
                </c:pt>
                <c:pt idx="7155">
                  <c:v>596.17500000000007</c:v>
                </c:pt>
                <c:pt idx="7156">
                  <c:v>596.25833333333333</c:v>
                </c:pt>
                <c:pt idx="7157">
                  <c:v>596.3416666666667</c:v>
                </c:pt>
                <c:pt idx="7158">
                  <c:v>596.42500000000007</c:v>
                </c:pt>
                <c:pt idx="7159">
                  <c:v>596.50833333333333</c:v>
                </c:pt>
                <c:pt idx="7160">
                  <c:v>596.5916666666667</c:v>
                </c:pt>
                <c:pt idx="7161">
                  <c:v>596.67500000000007</c:v>
                </c:pt>
                <c:pt idx="7162">
                  <c:v>596.75833333333333</c:v>
                </c:pt>
                <c:pt idx="7163">
                  <c:v>596.8416666666667</c:v>
                </c:pt>
                <c:pt idx="7164">
                  <c:v>596.92500000000007</c:v>
                </c:pt>
                <c:pt idx="7165">
                  <c:v>597.00833333333333</c:v>
                </c:pt>
                <c:pt idx="7166">
                  <c:v>597.0916666666667</c:v>
                </c:pt>
                <c:pt idx="7167">
                  <c:v>597.17500000000007</c:v>
                </c:pt>
                <c:pt idx="7168">
                  <c:v>597.25833333333333</c:v>
                </c:pt>
                <c:pt idx="7169">
                  <c:v>597.3416666666667</c:v>
                </c:pt>
                <c:pt idx="7170">
                  <c:v>597.42500000000007</c:v>
                </c:pt>
                <c:pt idx="7171">
                  <c:v>597.50833333333333</c:v>
                </c:pt>
                <c:pt idx="7172">
                  <c:v>597.5916666666667</c:v>
                </c:pt>
                <c:pt idx="7173">
                  <c:v>597.67500000000007</c:v>
                </c:pt>
                <c:pt idx="7174">
                  <c:v>597.75833333333333</c:v>
                </c:pt>
                <c:pt idx="7175">
                  <c:v>597.8416666666667</c:v>
                </c:pt>
                <c:pt idx="7176">
                  <c:v>597.92500000000007</c:v>
                </c:pt>
                <c:pt idx="7177">
                  <c:v>598.00833333333333</c:v>
                </c:pt>
                <c:pt idx="7178">
                  <c:v>598.0916666666667</c:v>
                </c:pt>
                <c:pt idx="7179">
                  <c:v>598.17500000000007</c:v>
                </c:pt>
                <c:pt idx="7180">
                  <c:v>598.25833333333333</c:v>
                </c:pt>
                <c:pt idx="7181">
                  <c:v>598.3416666666667</c:v>
                </c:pt>
                <c:pt idx="7182">
                  <c:v>598.42500000000007</c:v>
                </c:pt>
                <c:pt idx="7183">
                  <c:v>598.50833333333333</c:v>
                </c:pt>
                <c:pt idx="7184">
                  <c:v>598.5916666666667</c:v>
                </c:pt>
                <c:pt idx="7185">
                  <c:v>598.67500000000007</c:v>
                </c:pt>
                <c:pt idx="7186">
                  <c:v>598.75833333333333</c:v>
                </c:pt>
                <c:pt idx="7187">
                  <c:v>598.8416666666667</c:v>
                </c:pt>
                <c:pt idx="7188">
                  <c:v>598.92500000000007</c:v>
                </c:pt>
                <c:pt idx="7189">
                  <c:v>599.00833333333333</c:v>
                </c:pt>
                <c:pt idx="7190">
                  <c:v>599.0916666666667</c:v>
                </c:pt>
                <c:pt idx="7191">
                  <c:v>599.17500000000007</c:v>
                </c:pt>
                <c:pt idx="7192">
                  <c:v>599.25833333333333</c:v>
                </c:pt>
                <c:pt idx="7193">
                  <c:v>599.3416666666667</c:v>
                </c:pt>
                <c:pt idx="7194">
                  <c:v>599.42500000000007</c:v>
                </c:pt>
                <c:pt idx="7195">
                  <c:v>599.50833333333333</c:v>
                </c:pt>
                <c:pt idx="7196">
                  <c:v>599.5916666666667</c:v>
                </c:pt>
                <c:pt idx="7197">
                  <c:v>599.67500000000007</c:v>
                </c:pt>
                <c:pt idx="7198">
                  <c:v>599.75833333333333</c:v>
                </c:pt>
                <c:pt idx="7199">
                  <c:v>599.8416666666667</c:v>
                </c:pt>
                <c:pt idx="7200">
                  <c:v>599.92500000000007</c:v>
                </c:pt>
                <c:pt idx="7201">
                  <c:v>600.00833333333333</c:v>
                </c:pt>
                <c:pt idx="7202">
                  <c:v>600.0916666666667</c:v>
                </c:pt>
                <c:pt idx="7203">
                  <c:v>600.17500000000007</c:v>
                </c:pt>
                <c:pt idx="7204">
                  <c:v>600.25833333333333</c:v>
                </c:pt>
                <c:pt idx="7205">
                  <c:v>600.3416666666667</c:v>
                </c:pt>
                <c:pt idx="7206">
                  <c:v>600.42500000000007</c:v>
                </c:pt>
                <c:pt idx="7207">
                  <c:v>600.50833333333333</c:v>
                </c:pt>
                <c:pt idx="7208">
                  <c:v>600.5916666666667</c:v>
                </c:pt>
                <c:pt idx="7209">
                  <c:v>600.67500000000007</c:v>
                </c:pt>
                <c:pt idx="7210">
                  <c:v>600.75833333333333</c:v>
                </c:pt>
                <c:pt idx="7211">
                  <c:v>600.8416666666667</c:v>
                </c:pt>
                <c:pt idx="7212">
                  <c:v>600.92500000000007</c:v>
                </c:pt>
                <c:pt idx="7213">
                  <c:v>601.00833333333333</c:v>
                </c:pt>
                <c:pt idx="7214">
                  <c:v>601.0916666666667</c:v>
                </c:pt>
                <c:pt idx="7215">
                  <c:v>601.17500000000007</c:v>
                </c:pt>
                <c:pt idx="7216">
                  <c:v>601.25833333333333</c:v>
                </c:pt>
                <c:pt idx="7217">
                  <c:v>601.3416666666667</c:v>
                </c:pt>
                <c:pt idx="7218">
                  <c:v>601.42500000000007</c:v>
                </c:pt>
                <c:pt idx="7219">
                  <c:v>601.50833333333333</c:v>
                </c:pt>
                <c:pt idx="7220">
                  <c:v>601.5916666666667</c:v>
                </c:pt>
                <c:pt idx="7221">
                  <c:v>601.67500000000007</c:v>
                </c:pt>
                <c:pt idx="7222">
                  <c:v>601.75833333333333</c:v>
                </c:pt>
                <c:pt idx="7223">
                  <c:v>601.8416666666667</c:v>
                </c:pt>
                <c:pt idx="7224">
                  <c:v>601.92500000000007</c:v>
                </c:pt>
                <c:pt idx="7225">
                  <c:v>602.00833333333333</c:v>
                </c:pt>
                <c:pt idx="7226">
                  <c:v>602.0916666666667</c:v>
                </c:pt>
                <c:pt idx="7227">
                  <c:v>602.17500000000007</c:v>
                </c:pt>
                <c:pt idx="7228">
                  <c:v>602.25833333333333</c:v>
                </c:pt>
                <c:pt idx="7229">
                  <c:v>602.3416666666667</c:v>
                </c:pt>
                <c:pt idx="7230">
                  <c:v>602.42500000000007</c:v>
                </c:pt>
                <c:pt idx="7231">
                  <c:v>602.50833333333333</c:v>
                </c:pt>
                <c:pt idx="7232">
                  <c:v>602.5916666666667</c:v>
                </c:pt>
                <c:pt idx="7233">
                  <c:v>602.67500000000007</c:v>
                </c:pt>
                <c:pt idx="7234">
                  <c:v>602.75833333333333</c:v>
                </c:pt>
                <c:pt idx="7235">
                  <c:v>602.8416666666667</c:v>
                </c:pt>
                <c:pt idx="7236">
                  <c:v>602.92500000000007</c:v>
                </c:pt>
                <c:pt idx="7237">
                  <c:v>603.00833333333333</c:v>
                </c:pt>
                <c:pt idx="7238">
                  <c:v>603.0916666666667</c:v>
                </c:pt>
                <c:pt idx="7239">
                  <c:v>603.17500000000007</c:v>
                </c:pt>
                <c:pt idx="7240">
                  <c:v>603.25833333333333</c:v>
                </c:pt>
                <c:pt idx="7241">
                  <c:v>603.3416666666667</c:v>
                </c:pt>
                <c:pt idx="7242">
                  <c:v>603.42500000000007</c:v>
                </c:pt>
                <c:pt idx="7243">
                  <c:v>603.50833333333333</c:v>
                </c:pt>
                <c:pt idx="7244">
                  <c:v>603.5916666666667</c:v>
                </c:pt>
                <c:pt idx="7245">
                  <c:v>603.67500000000007</c:v>
                </c:pt>
                <c:pt idx="7246">
                  <c:v>603.75833333333333</c:v>
                </c:pt>
                <c:pt idx="7247">
                  <c:v>603.8416666666667</c:v>
                </c:pt>
                <c:pt idx="7248">
                  <c:v>603.92500000000007</c:v>
                </c:pt>
                <c:pt idx="7249">
                  <c:v>604.00833333333333</c:v>
                </c:pt>
                <c:pt idx="7250">
                  <c:v>604.0916666666667</c:v>
                </c:pt>
                <c:pt idx="7251">
                  <c:v>604.17500000000007</c:v>
                </c:pt>
                <c:pt idx="7252">
                  <c:v>604.25833333333333</c:v>
                </c:pt>
                <c:pt idx="7253">
                  <c:v>604.3416666666667</c:v>
                </c:pt>
                <c:pt idx="7254">
                  <c:v>604.42500000000007</c:v>
                </c:pt>
                <c:pt idx="7255">
                  <c:v>604.50833333333333</c:v>
                </c:pt>
                <c:pt idx="7256">
                  <c:v>604.5916666666667</c:v>
                </c:pt>
                <c:pt idx="7257">
                  <c:v>604.67500000000007</c:v>
                </c:pt>
                <c:pt idx="7258">
                  <c:v>604.75833333333333</c:v>
                </c:pt>
                <c:pt idx="7259">
                  <c:v>604.8416666666667</c:v>
                </c:pt>
                <c:pt idx="7260">
                  <c:v>604.92500000000007</c:v>
                </c:pt>
                <c:pt idx="7261">
                  <c:v>605.00833333333333</c:v>
                </c:pt>
                <c:pt idx="7262">
                  <c:v>605.0916666666667</c:v>
                </c:pt>
                <c:pt idx="7263">
                  <c:v>605.17500000000007</c:v>
                </c:pt>
                <c:pt idx="7264">
                  <c:v>605.25833333333333</c:v>
                </c:pt>
                <c:pt idx="7265">
                  <c:v>605.3416666666667</c:v>
                </c:pt>
                <c:pt idx="7266">
                  <c:v>605.42500000000007</c:v>
                </c:pt>
                <c:pt idx="7267">
                  <c:v>605.50833333333333</c:v>
                </c:pt>
                <c:pt idx="7268">
                  <c:v>605.5916666666667</c:v>
                </c:pt>
                <c:pt idx="7269">
                  <c:v>605.67500000000007</c:v>
                </c:pt>
                <c:pt idx="7270">
                  <c:v>605.75833333333333</c:v>
                </c:pt>
                <c:pt idx="7271">
                  <c:v>605.8416666666667</c:v>
                </c:pt>
                <c:pt idx="7272">
                  <c:v>605.92500000000007</c:v>
                </c:pt>
                <c:pt idx="7273">
                  <c:v>606.00833333333333</c:v>
                </c:pt>
                <c:pt idx="7274">
                  <c:v>606.0916666666667</c:v>
                </c:pt>
                <c:pt idx="7275">
                  <c:v>606.17500000000007</c:v>
                </c:pt>
                <c:pt idx="7276">
                  <c:v>606.25833333333333</c:v>
                </c:pt>
                <c:pt idx="7277">
                  <c:v>606.3416666666667</c:v>
                </c:pt>
                <c:pt idx="7278">
                  <c:v>606.42500000000007</c:v>
                </c:pt>
                <c:pt idx="7279">
                  <c:v>606.50833333333333</c:v>
                </c:pt>
                <c:pt idx="7280">
                  <c:v>606.5916666666667</c:v>
                </c:pt>
                <c:pt idx="7281">
                  <c:v>606.67500000000007</c:v>
                </c:pt>
                <c:pt idx="7282">
                  <c:v>606.75833333333333</c:v>
                </c:pt>
                <c:pt idx="7283">
                  <c:v>606.8416666666667</c:v>
                </c:pt>
                <c:pt idx="7284">
                  <c:v>606.92500000000007</c:v>
                </c:pt>
                <c:pt idx="7285">
                  <c:v>607.00833333333333</c:v>
                </c:pt>
                <c:pt idx="7286">
                  <c:v>607.0916666666667</c:v>
                </c:pt>
                <c:pt idx="7287">
                  <c:v>607.17500000000007</c:v>
                </c:pt>
                <c:pt idx="7288">
                  <c:v>607.25833333333333</c:v>
                </c:pt>
                <c:pt idx="7289">
                  <c:v>607.3416666666667</c:v>
                </c:pt>
                <c:pt idx="7290">
                  <c:v>607.42500000000007</c:v>
                </c:pt>
                <c:pt idx="7291">
                  <c:v>607.50833333333333</c:v>
                </c:pt>
                <c:pt idx="7292">
                  <c:v>607.5916666666667</c:v>
                </c:pt>
                <c:pt idx="7293">
                  <c:v>607.67500000000007</c:v>
                </c:pt>
                <c:pt idx="7294">
                  <c:v>607.75833333333333</c:v>
                </c:pt>
                <c:pt idx="7295">
                  <c:v>607.8416666666667</c:v>
                </c:pt>
                <c:pt idx="7296">
                  <c:v>607.92500000000007</c:v>
                </c:pt>
                <c:pt idx="7297">
                  <c:v>608.00833333333333</c:v>
                </c:pt>
                <c:pt idx="7298">
                  <c:v>608.0916666666667</c:v>
                </c:pt>
                <c:pt idx="7299">
                  <c:v>608.17500000000007</c:v>
                </c:pt>
                <c:pt idx="7300">
                  <c:v>608.25833333333333</c:v>
                </c:pt>
                <c:pt idx="7301">
                  <c:v>608.3416666666667</c:v>
                </c:pt>
                <c:pt idx="7302">
                  <c:v>608.42500000000007</c:v>
                </c:pt>
                <c:pt idx="7303">
                  <c:v>608.50833333333333</c:v>
                </c:pt>
                <c:pt idx="7304">
                  <c:v>608.5916666666667</c:v>
                </c:pt>
                <c:pt idx="7305">
                  <c:v>608.67500000000007</c:v>
                </c:pt>
                <c:pt idx="7306">
                  <c:v>608.75833333333333</c:v>
                </c:pt>
                <c:pt idx="7307">
                  <c:v>608.8416666666667</c:v>
                </c:pt>
                <c:pt idx="7308">
                  <c:v>608.92500000000007</c:v>
                </c:pt>
                <c:pt idx="7309">
                  <c:v>609.00833333333333</c:v>
                </c:pt>
                <c:pt idx="7310">
                  <c:v>609.0916666666667</c:v>
                </c:pt>
                <c:pt idx="7311">
                  <c:v>609.17500000000007</c:v>
                </c:pt>
                <c:pt idx="7312">
                  <c:v>609.25833333333333</c:v>
                </c:pt>
                <c:pt idx="7313">
                  <c:v>609.3416666666667</c:v>
                </c:pt>
                <c:pt idx="7314">
                  <c:v>609.42500000000007</c:v>
                </c:pt>
                <c:pt idx="7315">
                  <c:v>609.50833333333333</c:v>
                </c:pt>
                <c:pt idx="7316">
                  <c:v>609.5916666666667</c:v>
                </c:pt>
                <c:pt idx="7317">
                  <c:v>609.67500000000007</c:v>
                </c:pt>
                <c:pt idx="7318">
                  <c:v>609.75833333333333</c:v>
                </c:pt>
                <c:pt idx="7319">
                  <c:v>609.8416666666667</c:v>
                </c:pt>
                <c:pt idx="7320">
                  <c:v>609.92500000000007</c:v>
                </c:pt>
                <c:pt idx="7321">
                  <c:v>610.00833333333333</c:v>
                </c:pt>
                <c:pt idx="7322">
                  <c:v>610.0916666666667</c:v>
                </c:pt>
                <c:pt idx="7323">
                  <c:v>610.17500000000007</c:v>
                </c:pt>
                <c:pt idx="7324">
                  <c:v>610.25833333333333</c:v>
                </c:pt>
                <c:pt idx="7325">
                  <c:v>610.3416666666667</c:v>
                </c:pt>
                <c:pt idx="7326">
                  <c:v>610.42500000000007</c:v>
                </c:pt>
                <c:pt idx="7327">
                  <c:v>610.50833333333333</c:v>
                </c:pt>
                <c:pt idx="7328">
                  <c:v>610.5916666666667</c:v>
                </c:pt>
                <c:pt idx="7329">
                  <c:v>610.67500000000007</c:v>
                </c:pt>
                <c:pt idx="7330">
                  <c:v>610.75833333333333</c:v>
                </c:pt>
                <c:pt idx="7331">
                  <c:v>610.8416666666667</c:v>
                </c:pt>
                <c:pt idx="7332">
                  <c:v>610.92500000000007</c:v>
                </c:pt>
                <c:pt idx="7333">
                  <c:v>611.00833333333333</c:v>
                </c:pt>
                <c:pt idx="7334">
                  <c:v>611.0916666666667</c:v>
                </c:pt>
                <c:pt idx="7335">
                  <c:v>611.17500000000007</c:v>
                </c:pt>
                <c:pt idx="7336">
                  <c:v>611.25833333333333</c:v>
                </c:pt>
                <c:pt idx="7337">
                  <c:v>611.3416666666667</c:v>
                </c:pt>
                <c:pt idx="7338">
                  <c:v>611.42500000000007</c:v>
                </c:pt>
                <c:pt idx="7339">
                  <c:v>611.50833333333333</c:v>
                </c:pt>
                <c:pt idx="7340">
                  <c:v>611.5916666666667</c:v>
                </c:pt>
                <c:pt idx="7341">
                  <c:v>611.67500000000007</c:v>
                </c:pt>
                <c:pt idx="7342">
                  <c:v>611.75833333333333</c:v>
                </c:pt>
                <c:pt idx="7343">
                  <c:v>611.8416666666667</c:v>
                </c:pt>
                <c:pt idx="7344">
                  <c:v>611.92500000000007</c:v>
                </c:pt>
                <c:pt idx="7345">
                  <c:v>612.00833333333333</c:v>
                </c:pt>
                <c:pt idx="7346">
                  <c:v>612.0916666666667</c:v>
                </c:pt>
                <c:pt idx="7347">
                  <c:v>612.17500000000007</c:v>
                </c:pt>
                <c:pt idx="7348">
                  <c:v>612.25833333333333</c:v>
                </c:pt>
                <c:pt idx="7349">
                  <c:v>612.3416666666667</c:v>
                </c:pt>
                <c:pt idx="7350">
                  <c:v>612.42500000000007</c:v>
                </c:pt>
                <c:pt idx="7351">
                  <c:v>612.50833333333333</c:v>
                </c:pt>
                <c:pt idx="7352">
                  <c:v>612.5916666666667</c:v>
                </c:pt>
                <c:pt idx="7353">
                  <c:v>612.67500000000007</c:v>
                </c:pt>
                <c:pt idx="7354">
                  <c:v>612.75833333333333</c:v>
                </c:pt>
                <c:pt idx="7355">
                  <c:v>612.8416666666667</c:v>
                </c:pt>
                <c:pt idx="7356">
                  <c:v>612.92500000000007</c:v>
                </c:pt>
                <c:pt idx="7357">
                  <c:v>613.00833333333333</c:v>
                </c:pt>
                <c:pt idx="7358">
                  <c:v>613.0916666666667</c:v>
                </c:pt>
                <c:pt idx="7359">
                  <c:v>613.17500000000007</c:v>
                </c:pt>
                <c:pt idx="7360">
                  <c:v>613.25833333333333</c:v>
                </c:pt>
                <c:pt idx="7361">
                  <c:v>613.3416666666667</c:v>
                </c:pt>
                <c:pt idx="7362">
                  <c:v>613.42500000000007</c:v>
                </c:pt>
                <c:pt idx="7363">
                  <c:v>613.50833333333333</c:v>
                </c:pt>
                <c:pt idx="7364">
                  <c:v>613.5916666666667</c:v>
                </c:pt>
                <c:pt idx="7365">
                  <c:v>613.67500000000007</c:v>
                </c:pt>
                <c:pt idx="7366">
                  <c:v>613.75833333333333</c:v>
                </c:pt>
                <c:pt idx="7367">
                  <c:v>613.8416666666667</c:v>
                </c:pt>
                <c:pt idx="7368">
                  <c:v>613.92500000000007</c:v>
                </c:pt>
                <c:pt idx="7369">
                  <c:v>614.00833333333333</c:v>
                </c:pt>
                <c:pt idx="7370">
                  <c:v>614.0916666666667</c:v>
                </c:pt>
                <c:pt idx="7371">
                  <c:v>614.17500000000007</c:v>
                </c:pt>
                <c:pt idx="7372">
                  <c:v>614.25833333333333</c:v>
                </c:pt>
                <c:pt idx="7373">
                  <c:v>614.3416666666667</c:v>
                </c:pt>
                <c:pt idx="7374">
                  <c:v>614.42500000000007</c:v>
                </c:pt>
                <c:pt idx="7375">
                  <c:v>614.50833333333333</c:v>
                </c:pt>
                <c:pt idx="7376">
                  <c:v>614.5916666666667</c:v>
                </c:pt>
                <c:pt idx="7377">
                  <c:v>614.67500000000007</c:v>
                </c:pt>
                <c:pt idx="7378">
                  <c:v>614.75833333333333</c:v>
                </c:pt>
                <c:pt idx="7379">
                  <c:v>614.8416666666667</c:v>
                </c:pt>
                <c:pt idx="7380">
                  <c:v>614.92500000000007</c:v>
                </c:pt>
                <c:pt idx="7381">
                  <c:v>615.00833333333333</c:v>
                </c:pt>
                <c:pt idx="7382">
                  <c:v>615.0916666666667</c:v>
                </c:pt>
                <c:pt idx="7383">
                  <c:v>615.17500000000007</c:v>
                </c:pt>
                <c:pt idx="7384">
                  <c:v>615.25833333333333</c:v>
                </c:pt>
                <c:pt idx="7385">
                  <c:v>615.3416666666667</c:v>
                </c:pt>
                <c:pt idx="7386">
                  <c:v>615.42500000000007</c:v>
                </c:pt>
                <c:pt idx="7387">
                  <c:v>615.50833333333333</c:v>
                </c:pt>
                <c:pt idx="7388">
                  <c:v>615.5916666666667</c:v>
                </c:pt>
                <c:pt idx="7389">
                  <c:v>615.67500000000007</c:v>
                </c:pt>
                <c:pt idx="7390">
                  <c:v>615.75833333333333</c:v>
                </c:pt>
                <c:pt idx="7391">
                  <c:v>615.8416666666667</c:v>
                </c:pt>
                <c:pt idx="7392">
                  <c:v>615.92500000000007</c:v>
                </c:pt>
                <c:pt idx="7393">
                  <c:v>616.00833333333333</c:v>
                </c:pt>
                <c:pt idx="7394">
                  <c:v>616.0916666666667</c:v>
                </c:pt>
                <c:pt idx="7395">
                  <c:v>616.17500000000007</c:v>
                </c:pt>
                <c:pt idx="7396">
                  <c:v>616.25833333333333</c:v>
                </c:pt>
                <c:pt idx="7397">
                  <c:v>616.3416666666667</c:v>
                </c:pt>
                <c:pt idx="7398">
                  <c:v>616.42500000000007</c:v>
                </c:pt>
                <c:pt idx="7399">
                  <c:v>616.50833333333333</c:v>
                </c:pt>
                <c:pt idx="7400">
                  <c:v>616.5916666666667</c:v>
                </c:pt>
                <c:pt idx="7401">
                  <c:v>616.67500000000007</c:v>
                </c:pt>
                <c:pt idx="7402">
                  <c:v>616.75833333333333</c:v>
                </c:pt>
                <c:pt idx="7403">
                  <c:v>616.8416666666667</c:v>
                </c:pt>
                <c:pt idx="7404">
                  <c:v>616.92500000000007</c:v>
                </c:pt>
                <c:pt idx="7405">
                  <c:v>617.00833333333333</c:v>
                </c:pt>
                <c:pt idx="7406">
                  <c:v>617.0916666666667</c:v>
                </c:pt>
                <c:pt idx="7407">
                  <c:v>617.17500000000007</c:v>
                </c:pt>
                <c:pt idx="7408">
                  <c:v>617.25833333333333</c:v>
                </c:pt>
                <c:pt idx="7409">
                  <c:v>617.3416666666667</c:v>
                </c:pt>
                <c:pt idx="7410">
                  <c:v>617.42500000000007</c:v>
                </c:pt>
                <c:pt idx="7411">
                  <c:v>617.50833333333333</c:v>
                </c:pt>
                <c:pt idx="7412">
                  <c:v>617.5916666666667</c:v>
                </c:pt>
                <c:pt idx="7413">
                  <c:v>617.67500000000007</c:v>
                </c:pt>
                <c:pt idx="7414">
                  <c:v>617.75833333333333</c:v>
                </c:pt>
                <c:pt idx="7415">
                  <c:v>617.8416666666667</c:v>
                </c:pt>
                <c:pt idx="7416">
                  <c:v>617.92500000000007</c:v>
                </c:pt>
                <c:pt idx="7417">
                  <c:v>618.00833333333333</c:v>
                </c:pt>
                <c:pt idx="7418">
                  <c:v>618.0916666666667</c:v>
                </c:pt>
                <c:pt idx="7419">
                  <c:v>618.17500000000007</c:v>
                </c:pt>
                <c:pt idx="7420">
                  <c:v>618.25833333333333</c:v>
                </c:pt>
                <c:pt idx="7421">
                  <c:v>618.3416666666667</c:v>
                </c:pt>
                <c:pt idx="7422">
                  <c:v>618.42500000000007</c:v>
                </c:pt>
                <c:pt idx="7423">
                  <c:v>618.50833333333333</c:v>
                </c:pt>
                <c:pt idx="7424">
                  <c:v>618.5916666666667</c:v>
                </c:pt>
                <c:pt idx="7425">
                  <c:v>618.67500000000007</c:v>
                </c:pt>
                <c:pt idx="7426">
                  <c:v>618.75833333333333</c:v>
                </c:pt>
                <c:pt idx="7427">
                  <c:v>618.8416666666667</c:v>
                </c:pt>
                <c:pt idx="7428">
                  <c:v>618.92500000000007</c:v>
                </c:pt>
                <c:pt idx="7429">
                  <c:v>619.00833333333333</c:v>
                </c:pt>
                <c:pt idx="7430">
                  <c:v>619.0916666666667</c:v>
                </c:pt>
                <c:pt idx="7431">
                  <c:v>619.17500000000007</c:v>
                </c:pt>
                <c:pt idx="7432">
                  <c:v>619.25833333333333</c:v>
                </c:pt>
                <c:pt idx="7433">
                  <c:v>619.3416666666667</c:v>
                </c:pt>
                <c:pt idx="7434">
                  <c:v>619.42500000000007</c:v>
                </c:pt>
                <c:pt idx="7435">
                  <c:v>619.50833333333333</c:v>
                </c:pt>
                <c:pt idx="7436">
                  <c:v>619.5916666666667</c:v>
                </c:pt>
                <c:pt idx="7437">
                  <c:v>619.67500000000007</c:v>
                </c:pt>
                <c:pt idx="7438">
                  <c:v>619.75833333333333</c:v>
                </c:pt>
                <c:pt idx="7439">
                  <c:v>619.8416666666667</c:v>
                </c:pt>
                <c:pt idx="7440">
                  <c:v>619.92500000000007</c:v>
                </c:pt>
                <c:pt idx="7441">
                  <c:v>620.00833333333333</c:v>
                </c:pt>
                <c:pt idx="7442">
                  <c:v>620.0916666666667</c:v>
                </c:pt>
                <c:pt idx="7443">
                  <c:v>620.17500000000007</c:v>
                </c:pt>
                <c:pt idx="7444">
                  <c:v>620.25833333333333</c:v>
                </c:pt>
                <c:pt idx="7445">
                  <c:v>620.3416666666667</c:v>
                </c:pt>
                <c:pt idx="7446">
                  <c:v>620.42500000000007</c:v>
                </c:pt>
                <c:pt idx="7447">
                  <c:v>620.50833333333333</c:v>
                </c:pt>
                <c:pt idx="7448">
                  <c:v>620.5916666666667</c:v>
                </c:pt>
                <c:pt idx="7449">
                  <c:v>620.67500000000007</c:v>
                </c:pt>
                <c:pt idx="7450">
                  <c:v>620.75833333333333</c:v>
                </c:pt>
                <c:pt idx="7451">
                  <c:v>620.8416666666667</c:v>
                </c:pt>
                <c:pt idx="7452">
                  <c:v>620.92500000000007</c:v>
                </c:pt>
                <c:pt idx="7453">
                  <c:v>621.00833333333333</c:v>
                </c:pt>
                <c:pt idx="7454">
                  <c:v>621.0916666666667</c:v>
                </c:pt>
                <c:pt idx="7455">
                  <c:v>621.17500000000007</c:v>
                </c:pt>
                <c:pt idx="7456">
                  <c:v>621.25833333333333</c:v>
                </c:pt>
                <c:pt idx="7457">
                  <c:v>621.3416666666667</c:v>
                </c:pt>
                <c:pt idx="7458">
                  <c:v>621.42500000000007</c:v>
                </c:pt>
                <c:pt idx="7459">
                  <c:v>621.50833333333333</c:v>
                </c:pt>
                <c:pt idx="7460">
                  <c:v>621.5916666666667</c:v>
                </c:pt>
                <c:pt idx="7461">
                  <c:v>621.67500000000007</c:v>
                </c:pt>
                <c:pt idx="7462">
                  <c:v>621.75833333333333</c:v>
                </c:pt>
                <c:pt idx="7463">
                  <c:v>621.8416666666667</c:v>
                </c:pt>
                <c:pt idx="7464">
                  <c:v>621.92500000000007</c:v>
                </c:pt>
                <c:pt idx="7465">
                  <c:v>622.00833333333333</c:v>
                </c:pt>
                <c:pt idx="7466">
                  <c:v>622.0916666666667</c:v>
                </c:pt>
                <c:pt idx="7467">
                  <c:v>622.17500000000007</c:v>
                </c:pt>
                <c:pt idx="7468">
                  <c:v>622.25833333333333</c:v>
                </c:pt>
                <c:pt idx="7469">
                  <c:v>622.3416666666667</c:v>
                </c:pt>
                <c:pt idx="7470">
                  <c:v>622.42500000000007</c:v>
                </c:pt>
                <c:pt idx="7471">
                  <c:v>622.50833333333333</c:v>
                </c:pt>
                <c:pt idx="7472">
                  <c:v>622.5916666666667</c:v>
                </c:pt>
                <c:pt idx="7473">
                  <c:v>622.67500000000007</c:v>
                </c:pt>
                <c:pt idx="7474">
                  <c:v>622.75833333333333</c:v>
                </c:pt>
                <c:pt idx="7475">
                  <c:v>622.8416666666667</c:v>
                </c:pt>
                <c:pt idx="7476">
                  <c:v>622.92500000000007</c:v>
                </c:pt>
                <c:pt idx="7477">
                  <c:v>623.00833333333333</c:v>
                </c:pt>
                <c:pt idx="7478">
                  <c:v>623.0916666666667</c:v>
                </c:pt>
                <c:pt idx="7479">
                  <c:v>623.17500000000007</c:v>
                </c:pt>
                <c:pt idx="7480">
                  <c:v>623.25833333333333</c:v>
                </c:pt>
                <c:pt idx="7481">
                  <c:v>623.3416666666667</c:v>
                </c:pt>
                <c:pt idx="7482">
                  <c:v>623.42500000000007</c:v>
                </c:pt>
                <c:pt idx="7483">
                  <c:v>623.50833333333333</c:v>
                </c:pt>
                <c:pt idx="7484">
                  <c:v>623.5916666666667</c:v>
                </c:pt>
                <c:pt idx="7485">
                  <c:v>623.67500000000007</c:v>
                </c:pt>
                <c:pt idx="7486">
                  <c:v>623.75833333333333</c:v>
                </c:pt>
                <c:pt idx="7487">
                  <c:v>623.8416666666667</c:v>
                </c:pt>
                <c:pt idx="7488">
                  <c:v>623.92500000000007</c:v>
                </c:pt>
                <c:pt idx="7489">
                  <c:v>624.00833333333333</c:v>
                </c:pt>
                <c:pt idx="7490">
                  <c:v>624.0916666666667</c:v>
                </c:pt>
                <c:pt idx="7491">
                  <c:v>624.17500000000007</c:v>
                </c:pt>
                <c:pt idx="7492">
                  <c:v>624.25833333333333</c:v>
                </c:pt>
                <c:pt idx="7493">
                  <c:v>624.3416666666667</c:v>
                </c:pt>
                <c:pt idx="7494">
                  <c:v>624.42500000000007</c:v>
                </c:pt>
                <c:pt idx="7495">
                  <c:v>624.50833333333333</c:v>
                </c:pt>
                <c:pt idx="7496">
                  <c:v>624.5916666666667</c:v>
                </c:pt>
                <c:pt idx="7497">
                  <c:v>624.67500000000007</c:v>
                </c:pt>
                <c:pt idx="7498">
                  <c:v>624.75833333333333</c:v>
                </c:pt>
                <c:pt idx="7499">
                  <c:v>624.8416666666667</c:v>
                </c:pt>
                <c:pt idx="7500">
                  <c:v>624.92500000000007</c:v>
                </c:pt>
                <c:pt idx="7501">
                  <c:v>625.00833333333333</c:v>
                </c:pt>
                <c:pt idx="7502">
                  <c:v>625.0916666666667</c:v>
                </c:pt>
                <c:pt idx="7503">
                  <c:v>625.17500000000007</c:v>
                </c:pt>
                <c:pt idx="7504">
                  <c:v>625.25833333333333</c:v>
                </c:pt>
                <c:pt idx="7505">
                  <c:v>625.3416666666667</c:v>
                </c:pt>
                <c:pt idx="7506">
                  <c:v>625.42500000000007</c:v>
                </c:pt>
                <c:pt idx="7507">
                  <c:v>625.50833333333333</c:v>
                </c:pt>
                <c:pt idx="7508">
                  <c:v>625.5916666666667</c:v>
                </c:pt>
                <c:pt idx="7509">
                  <c:v>625.67500000000007</c:v>
                </c:pt>
                <c:pt idx="7510">
                  <c:v>625.75833333333333</c:v>
                </c:pt>
                <c:pt idx="7511">
                  <c:v>625.8416666666667</c:v>
                </c:pt>
                <c:pt idx="7512">
                  <c:v>625.92500000000007</c:v>
                </c:pt>
                <c:pt idx="7513">
                  <c:v>626.00833333333333</c:v>
                </c:pt>
                <c:pt idx="7514">
                  <c:v>626.0916666666667</c:v>
                </c:pt>
                <c:pt idx="7515">
                  <c:v>626.17500000000007</c:v>
                </c:pt>
                <c:pt idx="7516">
                  <c:v>626.25833333333333</c:v>
                </c:pt>
                <c:pt idx="7517">
                  <c:v>626.3416666666667</c:v>
                </c:pt>
                <c:pt idx="7518">
                  <c:v>626.42500000000007</c:v>
                </c:pt>
                <c:pt idx="7519">
                  <c:v>626.50833333333333</c:v>
                </c:pt>
                <c:pt idx="7520">
                  <c:v>626.5916666666667</c:v>
                </c:pt>
                <c:pt idx="7521">
                  <c:v>626.67500000000007</c:v>
                </c:pt>
                <c:pt idx="7522">
                  <c:v>626.75833333333333</c:v>
                </c:pt>
                <c:pt idx="7523">
                  <c:v>626.8416666666667</c:v>
                </c:pt>
                <c:pt idx="7524">
                  <c:v>626.92500000000007</c:v>
                </c:pt>
                <c:pt idx="7525">
                  <c:v>627.00833333333333</c:v>
                </c:pt>
                <c:pt idx="7526">
                  <c:v>627.0916666666667</c:v>
                </c:pt>
                <c:pt idx="7527">
                  <c:v>627.17500000000007</c:v>
                </c:pt>
                <c:pt idx="7528">
                  <c:v>627.25833333333333</c:v>
                </c:pt>
                <c:pt idx="7529">
                  <c:v>627.3416666666667</c:v>
                </c:pt>
                <c:pt idx="7530">
                  <c:v>627.42500000000007</c:v>
                </c:pt>
                <c:pt idx="7531">
                  <c:v>627.50833333333333</c:v>
                </c:pt>
                <c:pt idx="7532">
                  <c:v>627.5916666666667</c:v>
                </c:pt>
                <c:pt idx="7533">
                  <c:v>627.67500000000007</c:v>
                </c:pt>
                <c:pt idx="7534">
                  <c:v>627.75833333333333</c:v>
                </c:pt>
                <c:pt idx="7535">
                  <c:v>627.8416666666667</c:v>
                </c:pt>
                <c:pt idx="7536">
                  <c:v>627.92500000000007</c:v>
                </c:pt>
                <c:pt idx="7537">
                  <c:v>628.00833333333333</c:v>
                </c:pt>
                <c:pt idx="7538">
                  <c:v>628.0916666666667</c:v>
                </c:pt>
                <c:pt idx="7539">
                  <c:v>628.17500000000007</c:v>
                </c:pt>
                <c:pt idx="7540">
                  <c:v>628.25833333333333</c:v>
                </c:pt>
                <c:pt idx="7541">
                  <c:v>628.3416666666667</c:v>
                </c:pt>
                <c:pt idx="7542">
                  <c:v>628.42500000000007</c:v>
                </c:pt>
                <c:pt idx="7543">
                  <c:v>628.50833333333333</c:v>
                </c:pt>
                <c:pt idx="7544">
                  <c:v>628.5916666666667</c:v>
                </c:pt>
                <c:pt idx="7545">
                  <c:v>628.67500000000007</c:v>
                </c:pt>
                <c:pt idx="7546">
                  <c:v>628.75833333333333</c:v>
                </c:pt>
                <c:pt idx="7547">
                  <c:v>628.8416666666667</c:v>
                </c:pt>
                <c:pt idx="7548">
                  <c:v>628.92500000000007</c:v>
                </c:pt>
                <c:pt idx="7549">
                  <c:v>629.00833333333333</c:v>
                </c:pt>
                <c:pt idx="7550">
                  <c:v>629.0916666666667</c:v>
                </c:pt>
                <c:pt idx="7551">
                  <c:v>629.17500000000007</c:v>
                </c:pt>
                <c:pt idx="7552">
                  <c:v>629.25833333333333</c:v>
                </c:pt>
                <c:pt idx="7553">
                  <c:v>629.3416666666667</c:v>
                </c:pt>
                <c:pt idx="7554">
                  <c:v>629.42500000000007</c:v>
                </c:pt>
                <c:pt idx="7555">
                  <c:v>629.50833333333333</c:v>
                </c:pt>
                <c:pt idx="7556">
                  <c:v>629.5916666666667</c:v>
                </c:pt>
                <c:pt idx="7557">
                  <c:v>629.67500000000007</c:v>
                </c:pt>
                <c:pt idx="7558">
                  <c:v>629.75833333333333</c:v>
                </c:pt>
                <c:pt idx="7559">
                  <c:v>629.8416666666667</c:v>
                </c:pt>
                <c:pt idx="7560">
                  <c:v>629.92500000000007</c:v>
                </c:pt>
                <c:pt idx="7561">
                  <c:v>630.00833333333333</c:v>
                </c:pt>
                <c:pt idx="7562">
                  <c:v>630.0916666666667</c:v>
                </c:pt>
                <c:pt idx="7563">
                  <c:v>630.17500000000007</c:v>
                </c:pt>
                <c:pt idx="7564">
                  <c:v>630.25833333333333</c:v>
                </c:pt>
                <c:pt idx="7565">
                  <c:v>630.3416666666667</c:v>
                </c:pt>
                <c:pt idx="7566">
                  <c:v>630.42500000000007</c:v>
                </c:pt>
                <c:pt idx="7567">
                  <c:v>630.50833333333333</c:v>
                </c:pt>
                <c:pt idx="7568">
                  <c:v>630.5916666666667</c:v>
                </c:pt>
                <c:pt idx="7569">
                  <c:v>630.67500000000007</c:v>
                </c:pt>
                <c:pt idx="7570">
                  <c:v>630.75833333333333</c:v>
                </c:pt>
                <c:pt idx="7571">
                  <c:v>630.8416666666667</c:v>
                </c:pt>
                <c:pt idx="7572">
                  <c:v>630.92500000000007</c:v>
                </c:pt>
                <c:pt idx="7573">
                  <c:v>631.00833333333333</c:v>
                </c:pt>
                <c:pt idx="7574">
                  <c:v>631.0916666666667</c:v>
                </c:pt>
                <c:pt idx="7575">
                  <c:v>631.17500000000007</c:v>
                </c:pt>
                <c:pt idx="7576">
                  <c:v>631.25833333333333</c:v>
                </c:pt>
                <c:pt idx="7577">
                  <c:v>631.3416666666667</c:v>
                </c:pt>
                <c:pt idx="7578">
                  <c:v>631.42500000000007</c:v>
                </c:pt>
                <c:pt idx="7579">
                  <c:v>631.50833333333333</c:v>
                </c:pt>
                <c:pt idx="7580">
                  <c:v>631.5916666666667</c:v>
                </c:pt>
                <c:pt idx="7581">
                  <c:v>631.67500000000007</c:v>
                </c:pt>
                <c:pt idx="7582">
                  <c:v>631.75833333333333</c:v>
                </c:pt>
                <c:pt idx="7583">
                  <c:v>631.8416666666667</c:v>
                </c:pt>
                <c:pt idx="7584">
                  <c:v>631.92500000000007</c:v>
                </c:pt>
                <c:pt idx="7585">
                  <c:v>632.00833333333333</c:v>
                </c:pt>
                <c:pt idx="7586">
                  <c:v>632.0916666666667</c:v>
                </c:pt>
                <c:pt idx="7587">
                  <c:v>632.17500000000007</c:v>
                </c:pt>
                <c:pt idx="7588">
                  <c:v>632.25833333333333</c:v>
                </c:pt>
                <c:pt idx="7589">
                  <c:v>632.3416666666667</c:v>
                </c:pt>
                <c:pt idx="7590">
                  <c:v>632.42500000000007</c:v>
                </c:pt>
                <c:pt idx="7591">
                  <c:v>632.50833333333333</c:v>
                </c:pt>
                <c:pt idx="7592">
                  <c:v>632.5916666666667</c:v>
                </c:pt>
                <c:pt idx="7593">
                  <c:v>632.67500000000007</c:v>
                </c:pt>
                <c:pt idx="7594">
                  <c:v>632.75833333333333</c:v>
                </c:pt>
                <c:pt idx="7595">
                  <c:v>632.8416666666667</c:v>
                </c:pt>
                <c:pt idx="7596">
                  <c:v>632.92500000000007</c:v>
                </c:pt>
                <c:pt idx="7597">
                  <c:v>633.00833333333333</c:v>
                </c:pt>
                <c:pt idx="7598">
                  <c:v>633.0916666666667</c:v>
                </c:pt>
                <c:pt idx="7599">
                  <c:v>633.17500000000007</c:v>
                </c:pt>
                <c:pt idx="7600">
                  <c:v>633.25833333333333</c:v>
                </c:pt>
                <c:pt idx="7601">
                  <c:v>633.3416666666667</c:v>
                </c:pt>
                <c:pt idx="7602">
                  <c:v>633.42500000000007</c:v>
                </c:pt>
                <c:pt idx="7603">
                  <c:v>633.50833333333333</c:v>
                </c:pt>
                <c:pt idx="7604">
                  <c:v>633.5916666666667</c:v>
                </c:pt>
                <c:pt idx="7605">
                  <c:v>633.67500000000007</c:v>
                </c:pt>
                <c:pt idx="7606">
                  <c:v>633.75833333333333</c:v>
                </c:pt>
                <c:pt idx="7607">
                  <c:v>633.8416666666667</c:v>
                </c:pt>
                <c:pt idx="7608">
                  <c:v>633.92500000000007</c:v>
                </c:pt>
                <c:pt idx="7609">
                  <c:v>634.00833333333333</c:v>
                </c:pt>
                <c:pt idx="7610">
                  <c:v>634.0916666666667</c:v>
                </c:pt>
                <c:pt idx="7611">
                  <c:v>634.17500000000007</c:v>
                </c:pt>
                <c:pt idx="7612">
                  <c:v>634.25833333333333</c:v>
                </c:pt>
                <c:pt idx="7613">
                  <c:v>634.3416666666667</c:v>
                </c:pt>
                <c:pt idx="7614">
                  <c:v>634.42500000000007</c:v>
                </c:pt>
                <c:pt idx="7615">
                  <c:v>634.50833333333333</c:v>
                </c:pt>
                <c:pt idx="7616">
                  <c:v>634.5916666666667</c:v>
                </c:pt>
                <c:pt idx="7617">
                  <c:v>634.67500000000007</c:v>
                </c:pt>
                <c:pt idx="7618">
                  <c:v>634.75833333333333</c:v>
                </c:pt>
                <c:pt idx="7619">
                  <c:v>634.8416666666667</c:v>
                </c:pt>
                <c:pt idx="7620">
                  <c:v>634.92500000000007</c:v>
                </c:pt>
                <c:pt idx="7621">
                  <c:v>635.00833333333333</c:v>
                </c:pt>
                <c:pt idx="7622">
                  <c:v>635.0916666666667</c:v>
                </c:pt>
                <c:pt idx="7623">
                  <c:v>635.17500000000007</c:v>
                </c:pt>
                <c:pt idx="7624">
                  <c:v>635.25833333333333</c:v>
                </c:pt>
                <c:pt idx="7625">
                  <c:v>635.3416666666667</c:v>
                </c:pt>
                <c:pt idx="7626">
                  <c:v>635.42500000000007</c:v>
                </c:pt>
                <c:pt idx="7627">
                  <c:v>635.50833333333333</c:v>
                </c:pt>
                <c:pt idx="7628">
                  <c:v>635.5916666666667</c:v>
                </c:pt>
                <c:pt idx="7629">
                  <c:v>635.67500000000007</c:v>
                </c:pt>
                <c:pt idx="7630">
                  <c:v>635.75833333333333</c:v>
                </c:pt>
                <c:pt idx="7631">
                  <c:v>635.8416666666667</c:v>
                </c:pt>
                <c:pt idx="7632">
                  <c:v>635.92500000000007</c:v>
                </c:pt>
                <c:pt idx="7633">
                  <c:v>636.00833333333333</c:v>
                </c:pt>
                <c:pt idx="7634">
                  <c:v>636.08333333333337</c:v>
                </c:pt>
                <c:pt idx="7635">
                  <c:v>636.16666666666663</c:v>
                </c:pt>
                <c:pt idx="7636">
                  <c:v>636.25</c:v>
                </c:pt>
                <c:pt idx="7637">
                  <c:v>636.33333333333337</c:v>
                </c:pt>
                <c:pt idx="7638">
                  <c:v>636.41666666666663</c:v>
                </c:pt>
                <c:pt idx="7639">
                  <c:v>636.5</c:v>
                </c:pt>
                <c:pt idx="7640">
                  <c:v>636.58333333333337</c:v>
                </c:pt>
                <c:pt idx="7641">
                  <c:v>636.66666666666663</c:v>
                </c:pt>
                <c:pt idx="7642">
                  <c:v>636.75</c:v>
                </c:pt>
                <c:pt idx="7643">
                  <c:v>636.83333333333337</c:v>
                </c:pt>
                <c:pt idx="7644">
                  <c:v>636.91666666666663</c:v>
                </c:pt>
                <c:pt idx="7645">
                  <c:v>637</c:v>
                </c:pt>
                <c:pt idx="7646">
                  <c:v>637.08333333333337</c:v>
                </c:pt>
                <c:pt idx="7647">
                  <c:v>637.16666666666663</c:v>
                </c:pt>
                <c:pt idx="7648">
                  <c:v>637.25</c:v>
                </c:pt>
                <c:pt idx="7649">
                  <c:v>637.33333333333337</c:v>
                </c:pt>
                <c:pt idx="7650">
                  <c:v>637.41666666666663</c:v>
                </c:pt>
                <c:pt idx="7651">
                  <c:v>637.5</c:v>
                </c:pt>
                <c:pt idx="7652">
                  <c:v>637.58333333333337</c:v>
                </c:pt>
                <c:pt idx="7653">
                  <c:v>637.66666666666663</c:v>
                </c:pt>
                <c:pt idx="7654">
                  <c:v>637.75</c:v>
                </c:pt>
                <c:pt idx="7655">
                  <c:v>637.83333333333337</c:v>
                </c:pt>
                <c:pt idx="7656">
                  <c:v>637.91666666666663</c:v>
                </c:pt>
                <c:pt idx="7657">
                  <c:v>638</c:v>
                </c:pt>
                <c:pt idx="7658">
                  <c:v>638.08333333333337</c:v>
                </c:pt>
                <c:pt idx="7659">
                  <c:v>638.16666666666663</c:v>
                </c:pt>
                <c:pt idx="7660">
                  <c:v>638.25</c:v>
                </c:pt>
                <c:pt idx="7661">
                  <c:v>638.33333333333337</c:v>
                </c:pt>
                <c:pt idx="7662">
                  <c:v>638.41666666666663</c:v>
                </c:pt>
                <c:pt idx="7663">
                  <c:v>638.5</c:v>
                </c:pt>
                <c:pt idx="7664">
                  <c:v>638.58333333333337</c:v>
                </c:pt>
                <c:pt idx="7665">
                  <c:v>638.66666666666663</c:v>
                </c:pt>
                <c:pt idx="7666">
                  <c:v>638.75</c:v>
                </c:pt>
                <c:pt idx="7667">
                  <c:v>638.83333333333337</c:v>
                </c:pt>
                <c:pt idx="7668">
                  <c:v>638.91666666666663</c:v>
                </c:pt>
                <c:pt idx="7669">
                  <c:v>639</c:v>
                </c:pt>
                <c:pt idx="7670">
                  <c:v>639.08333333333337</c:v>
                </c:pt>
                <c:pt idx="7671">
                  <c:v>639.16666666666663</c:v>
                </c:pt>
                <c:pt idx="7672">
                  <c:v>639.25</c:v>
                </c:pt>
                <c:pt idx="7673">
                  <c:v>639.33333333333337</c:v>
                </c:pt>
                <c:pt idx="7674">
                  <c:v>639.41666666666663</c:v>
                </c:pt>
                <c:pt idx="7675">
                  <c:v>639.5</c:v>
                </c:pt>
                <c:pt idx="7676">
                  <c:v>639.58333333333337</c:v>
                </c:pt>
                <c:pt idx="7677">
                  <c:v>639.66666666666663</c:v>
                </c:pt>
                <c:pt idx="7678">
                  <c:v>639.75</c:v>
                </c:pt>
                <c:pt idx="7679">
                  <c:v>639.83333333333337</c:v>
                </c:pt>
                <c:pt idx="7680">
                  <c:v>639.91666666666663</c:v>
                </c:pt>
                <c:pt idx="7681">
                  <c:v>640</c:v>
                </c:pt>
                <c:pt idx="7682">
                  <c:v>640.08333333333337</c:v>
                </c:pt>
                <c:pt idx="7683">
                  <c:v>640.16666666666663</c:v>
                </c:pt>
                <c:pt idx="7684">
                  <c:v>640.25</c:v>
                </c:pt>
                <c:pt idx="7685">
                  <c:v>640.33333333333337</c:v>
                </c:pt>
                <c:pt idx="7686">
                  <c:v>640.41666666666663</c:v>
                </c:pt>
                <c:pt idx="7687">
                  <c:v>640.5</c:v>
                </c:pt>
                <c:pt idx="7688">
                  <c:v>640.58333333333337</c:v>
                </c:pt>
                <c:pt idx="7689">
                  <c:v>640.66666666666663</c:v>
                </c:pt>
                <c:pt idx="7690">
                  <c:v>640.75</c:v>
                </c:pt>
                <c:pt idx="7691">
                  <c:v>640.83333333333337</c:v>
                </c:pt>
                <c:pt idx="7692">
                  <c:v>640.91666666666663</c:v>
                </c:pt>
                <c:pt idx="7693">
                  <c:v>641</c:v>
                </c:pt>
                <c:pt idx="7694">
                  <c:v>641.08333333333337</c:v>
                </c:pt>
                <c:pt idx="7695">
                  <c:v>641.16666666666663</c:v>
                </c:pt>
                <c:pt idx="7696">
                  <c:v>641.25</c:v>
                </c:pt>
                <c:pt idx="7697">
                  <c:v>641.33333333333337</c:v>
                </c:pt>
                <c:pt idx="7698">
                  <c:v>641.41666666666663</c:v>
                </c:pt>
                <c:pt idx="7699">
                  <c:v>641.5</c:v>
                </c:pt>
                <c:pt idx="7700">
                  <c:v>641.58333333333337</c:v>
                </c:pt>
                <c:pt idx="7701">
                  <c:v>641.66666666666663</c:v>
                </c:pt>
                <c:pt idx="7702">
                  <c:v>641.75</c:v>
                </c:pt>
                <c:pt idx="7703">
                  <c:v>641.83333333333337</c:v>
                </c:pt>
                <c:pt idx="7704">
                  <c:v>641.91666666666663</c:v>
                </c:pt>
                <c:pt idx="7705">
                  <c:v>642</c:v>
                </c:pt>
                <c:pt idx="7706">
                  <c:v>642.08333333333337</c:v>
                </c:pt>
                <c:pt idx="7707">
                  <c:v>642.16666666666663</c:v>
                </c:pt>
                <c:pt idx="7708">
                  <c:v>642.25</c:v>
                </c:pt>
                <c:pt idx="7709">
                  <c:v>642.33333333333337</c:v>
                </c:pt>
                <c:pt idx="7710">
                  <c:v>642.41666666666663</c:v>
                </c:pt>
                <c:pt idx="7711">
                  <c:v>642.5</c:v>
                </c:pt>
                <c:pt idx="7712">
                  <c:v>642.58333333333337</c:v>
                </c:pt>
                <c:pt idx="7713">
                  <c:v>642.66666666666663</c:v>
                </c:pt>
                <c:pt idx="7714">
                  <c:v>642.75</c:v>
                </c:pt>
                <c:pt idx="7715">
                  <c:v>642.83333333333337</c:v>
                </c:pt>
                <c:pt idx="7716">
                  <c:v>642.91666666666663</c:v>
                </c:pt>
                <c:pt idx="7717">
                  <c:v>643</c:v>
                </c:pt>
                <c:pt idx="7718">
                  <c:v>643.08333333333337</c:v>
                </c:pt>
                <c:pt idx="7719">
                  <c:v>643.16666666666663</c:v>
                </c:pt>
                <c:pt idx="7720">
                  <c:v>643.25</c:v>
                </c:pt>
                <c:pt idx="7721">
                  <c:v>643.33333333333337</c:v>
                </c:pt>
                <c:pt idx="7722">
                  <c:v>643.41666666666663</c:v>
                </c:pt>
                <c:pt idx="7723">
                  <c:v>643.5</c:v>
                </c:pt>
                <c:pt idx="7724">
                  <c:v>643.58333333333337</c:v>
                </c:pt>
                <c:pt idx="7725">
                  <c:v>643.66666666666663</c:v>
                </c:pt>
                <c:pt idx="7726">
                  <c:v>643.75</c:v>
                </c:pt>
                <c:pt idx="7727">
                  <c:v>643.83333333333337</c:v>
                </c:pt>
                <c:pt idx="7728">
                  <c:v>643.91666666666663</c:v>
                </c:pt>
                <c:pt idx="7729">
                  <c:v>644</c:v>
                </c:pt>
                <c:pt idx="7730">
                  <c:v>644.08333333333337</c:v>
                </c:pt>
                <c:pt idx="7731">
                  <c:v>644.16666666666663</c:v>
                </c:pt>
                <c:pt idx="7732">
                  <c:v>644.25</c:v>
                </c:pt>
                <c:pt idx="7733">
                  <c:v>644.33333333333337</c:v>
                </c:pt>
                <c:pt idx="7734">
                  <c:v>644.41666666666663</c:v>
                </c:pt>
                <c:pt idx="7735">
                  <c:v>644.5</c:v>
                </c:pt>
                <c:pt idx="7736">
                  <c:v>644.58333333333337</c:v>
                </c:pt>
                <c:pt idx="7737">
                  <c:v>644.66666666666663</c:v>
                </c:pt>
                <c:pt idx="7738">
                  <c:v>644.75</c:v>
                </c:pt>
                <c:pt idx="7739">
                  <c:v>644.83333333333337</c:v>
                </c:pt>
                <c:pt idx="7740">
                  <c:v>644.91666666666663</c:v>
                </c:pt>
                <c:pt idx="7741">
                  <c:v>645</c:v>
                </c:pt>
                <c:pt idx="7742">
                  <c:v>645.08333333333337</c:v>
                </c:pt>
                <c:pt idx="7743">
                  <c:v>645.16666666666663</c:v>
                </c:pt>
                <c:pt idx="7744">
                  <c:v>645.25</c:v>
                </c:pt>
                <c:pt idx="7745">
                  <c:v>645.33333333333337</c:v>
                </c:pt>
                <c:pt idx="7746">
                  <c:v>645.41666666666663</c:v>
                </c:pt>
                <c:pt idx="7747">
                  <c:v>645.5</c:v>
                </c:pt>
                <c:pt idx="7748">
                  <c:v>645.58333333333337</c:v>
                </c:pt>
                <c:pt idx="7749">
                  <c:v>645.66666666666663</c:v>
                </c:pt>
                <c:pt idx="7750">
                  <c:v>645.75</c:v>
                </c:pt>
                <c:pt idx="7751">
                  <c:v>645.83333333333337</c:v>
                </c:pt>
                <c:pt idx="7752">
                  <c:v>645.91666666666663</c:v>
                </c:pt>
                <c:pt idx="7753">
                  <c:v>646</c:v>
                </c:pt>
                <c:pt idx="7754">
                  <c:v>646.08333333333337</c:v>
                </c:pt>
                <c:pt idx="7755">
                  <c:v>646.16666666666663</c:v>
                </c:pt>
                <c:pt idx="7756">
                  <c:v>646.25</c:v>
                </c:pt>
                <c:pt idx="7757">
                  <c:v>646.33333333333337</c:v>
                </c:pt>
                <c:pt idx="7758">
                  <c:v>646.41666666666663</c:v>
                </c:pt>
                <c:pt idx="7759">
                  <c:v>646.5</c:v>
                </c:pt>
                <c:pt idx="7760">
                  <c:v>646.58333333333337</c:v>
                </c:pt>
                <c:pt idx="7761">
                  <c:v>646.66666666666663</c:v>
                </c:pt>
                <c:pt idx="7762">
                  <c:v>646.75</c:v>
                </c:pt>
                <c:pt idx="7763">
                  <c:v>646.83333333333337</c:v>
                </c:pt>
                <c:pt idx="7764">
                  <c:v>646.91666666666663</c:v>
                </c:pt>
                <c:pt idx="7765">
                  <c:v>647</c:v>
                </c:pt>
                <c:pt idx="7766">
                  <c:v>647.08333333333337</c:v>
                </c:pt>
                <c:pt idx="7767">
                  <c:v>647.16666666666663</c:v>
                </c:pt>
                <c:pt idx="7768">
                  <c:v>647.25</c:v>
                </c:pt>
                <c:pt idx="7769">
                  <c:v>647.33333333333337</c:v>
                </c:pt>
                <c:pt idx="7770">
                  <c:v>647.41666666666663</c:v>
                </c:pt>
                <c:pt idx="7771">
                  <c:v>647.5</c:v>
                </c:pt>
                <c:pt idx="7772">
                  <c:v>647.58333333333337</c:v>
                </c:pt>
                <c:pt idx="7773">
                  <c:v>647.66666666666663</c:v>
                </c:pt>
                <c:pt idx="7774">
                  <c:v>647.75</c:v>
                </c:pt>
                <c:pt idx="7775">
                  <c:v>647.83333333333337</c:v>
                </c:pt>
                <c:pt idx="7776">
                  <c:v>647.91666666666663</c:v>
                </c:pt>
                <c:pt idx="7777">
                  <c:v>648</c:v>
                </c:pt>
                <c:pt idx="7778">
                  <c:v>648.08333333333337</c:v>
                </c:pt>
                <c:pt idx="7779">
                  <c:v>648.16666666666663</c:v>
                </c:pt>
                <c:pt idx="7780">
                  <c:v>648.25</c:v>
                </c:pt>
                <c:pt idx="7781">
                  <c:v>648.33333333333337</c:v>
                </c:pt>
                <c:pt idx="7782">
                  <c:v>648.41666666666663</c:v>
                </c:pt>
                <c:pt idx="7783">
                  <c:v>648.5</c:v>
                </c:pt>
                <c:pt idx="7784">
                  <c:v>648.58333333333337</c:v>
                </c:pt>
                <c:pt idx="7785">
                  <c:v>648.66666666666663</c:v>
                </c:pt>
                <c:pt idx="7786">
                  <c:v>648.75</c:v>
                </c:pt>
                <c:pt idx="7787">
                  <c:v>648.83333333333337</c:v>
                </c:pt>
                <c:pt idx="7788">
                  <c:v>648.91666666666663</c:v>
                </c:pt>
                <c:pt idx="7789">
                  <c:v>649</c:v>
                </c:pt>
                <c:pt idx="7790">
                  <c:v>649.08333333333337</c:v>
                </c:pt>
                <c:pt idx="7791">
                  <c:v>649.16666666666663</c:v>
                </c:pt>
                <c:pt idx="7792">
                  <c:v>649.25</c:v>
                </c:pt>
                <c:pt idx="7793">
                  <c:v>649.33333333333337</c:v>
                </c:pt>
                <c:pt idx="7794">
                  <c:v>649.41666666666663</c:v>
                </c:pt>
                <c:pt idx="7795">
                  <c:v>649.5</c:v>
                </c:pt>
                <c:pt idx="7796">
                  <c:v>649.58333333333337</c:v>
                </c:pt>
                <c:pt idx="7797">
                  <c:v>649.66666666666663</c:v>
                </c:pt>
                <c:pt idx="7798">
                  <c:v>649.75</c:v>
                </c:pt>
                <c:pt idx="7799">
                  <c:v>649.83333333333337</c:v>
                </c:pt>
                <c:pt idx="7800">
                  <c:v>649.91666666666663</c:v>
                </c:pt>
                <c:pt idx="7801">
                  <c:v>650</c:v>
                </c:pt>
                <c:pt idx="7802">
                  <c:v>650.08333333333337</c:v>
                </c:pt>
                <c:pt idx="7803">
                  <c:v>650.16666666666663</c:v>
                </c:pt>
                <c:pt idx="7804">
                  <c:v>650.25</c:v>
                </c:pt>
                <c:pt idx="7805">
                  <c:v>650.33333333333337</c:v>
                </c:pt>
                <c:pt idx="7806">
                  <c:v>650.41666666666663</c:v>
                </c:pt>
                <c:pt idx="7807">
                  <c:v>650.5</c:v>
                </c:pt>
                <c:pt idx="7808">
                  <c:v>650.58333333333337</c:v>
                </c:pt>
                <c:pt idx="7809">
                  <c:v>650.66666666666663</c:v>
                </c:pt>
                <c:pt idx="7810">
                  <c:v>650.75</c:v>
                </c:pt>
                <c:pt idx="7811">
                  <c:v>650.83333333333337</c:v>
                </c:pt>
                <c:pt idx="7812">
                  <c:v>650.91666666666663</c:v>
                </c:pt>
                <c:pt idx="7813">
                  <c:v>651</c:v>
                </c:pt>
                <c:pt idx="7814">
                  <c:v>651.08333333333337</c:v>
                </c:pt>
                <c:pt idx="7815">
                  <c:v>651.16666666666663</c:v>
                </c:pt>
                <c:pt idx="7816">
                  <c:v>651.25</c:v>
                </c:pt>
                <c:pt idx="7817">
                  <c:v>651.33333333333337</c:v>
                </c:pt>
                <c:pt idx="7818">
                  <c:v>651.41666666666663</c:v>
                </c:pt>
                <c:pt idx="7819">
                  <c:v>651.5</c:v>
                </c:pt>
                <c:pt idx="7820">
                  <c:v>651.58333333333337</c:v>
                </c:pt>
                <c:pt idx="7821">
                  <c:v>651.66666666666663</c:v>
                </c:pt>
                <c:pt idx="7822">
                  <c:v>651.75</c:v>
                </c:pt>
                <c:pt idx="7823">
                  <c:v>651.83333333333337</c:v>
                </c:pt>
                <c:pt idx="7824">
                  <c:v>651.91666666666663</c:v>
                </c:pt>
                <c:pt idx="7825">
                  <c:v>652</c:v>
                </c:pt>
                <c:pt idx="7826">
                  <c:v>652.08333333333337</c:v>
                </c:pt>
                <c:pt idx="7827">
                  <c:v>652.16666666666663</c:v>
                </c:pt>
                <c:pt idx="7828">
                  <c:v>652.25</c:v>
                </c:pt>
                <c:pt idx="7829">
                  <c:v>652.33333333333337</c:v>
                </c:pt>
                <c:pt idx="7830">
                  <c:v>652.41666666666663</c:v>
                </c:pt>
                <c:pt idx="7831">
                  <c:v>652.5</c:v>
                </c:pt>
                <c:pt idx="7832">
                  <c:v>652.58333333333337</c:v>
                </c:pt>
                <c:pt idx="7833">
                  <c:v>652.66666666666663</c:v>
                </c:pt>
                <c:pt idx="7834">
                  <c:v>652.75</c:v>
                </c:pt>
                <c:pt idx="7835">
                  <c:v>652.83333333333337</c:v>
                </c:pt>
                <c:pt idx="7836">
                  <c:v>652.91666666666663</c:v>
                </c:pt>
                <c:pt idx="7837">
                  <c:v>653</c:v>
                </c:pt>
                <c:pt idx="7838">
                  <c:v>653.08333333333337</c:v>
                </c:pt>
                <c:pt idx="7839">
                  <c:v>653.16666666666663</c:v>
                </c:pt>
                <c:pt idx="7840">
                  <c:v>653.25</c:v>
                </c:pt>
                <c:pt idx="7841">
                  <c:v>653.33333333333337</c:v>
                </c:pt>
                <c:pt idx="7842">
                  <c:v>653.41666666666663</c:v>
                </c:pt>
                <c:pt idx="7843">
                  <c:v>653.5</c:v>
                </c:pt>
                <c:pt idx="7844">
                  <c:v>653.58333333333337</c:v>
                </c:pt>
                <c:pt idx="7845">
                  <c:v>653.66666666666663</c:v>
                </c:pt>
                <c:pt idx="7846">
                  <c:v>653.75</c:v>
                </c:pt>
                <c:pt idx="7847">
                  <c:v>653.83333333333337</c:v>
                </c:pt>
                <c:pt idx="7848">
                  <c:v>653.91666666666663</c:v>
                </c:pt>
                <c:pt idx="7849">
                  <c:v>654</c:v>
                </c:pt>
                <c:pt idx="7850">
                  <c:v>654.08333333333337</c:v>
                </c:pt>
                <c:pt idx="7851">
                  <c:v>654.16666666666663</c:v>
                </c:pt>
                <c:pt idx="7852">
                  <c:v>654.25</c:v>
                </c:pt>
                <c:pt idx="7853">
                  <c:v>654.33333333333337</c:v>
                </c:pt>
                <c:pt idx="7854">
                  <c:v>654.41666666666663</c:v>
                </c:pt>
                <c:pt idx="7855">
                  <c:v>654.5</c:v>
                </c:pt>
                <c:pt idx="7856">
                  <c:v>654.58333333333337</c:v>
                </c:pt>
                <c:pt idx="7857">
                  <c:v>654.66666666666663</c:v>
                </c:pt>
                <c:pt idx="7858">
                  <c:v>654.75</c:v>
                </c:pt>
                <c:pt idx="7859">
                  <c:v>654.83333333333337</c:v>
                </c:pt>
                <c:pt idx="7860">
                  <c:v>654.91666666666663</c:v>
                </c:pt>
                <c:pt idx="7861">
                  <c:v>655</c:v>
                </c:pt>
                <c:pt idx="7862">
                  <c:v>655.08333333333337</c:v>
                </c:pt>
                <c:pt idx="7863">
                  <c:v>655.16666666666663</c:v>
                </c:pt>
                <c:pt idx="7864">
                  <c:v>655.25</c:v>
                </c:pt>
                <c:pt idx="7865">
                  <c:v>655.33333333333337</c:v>
                </c:pt>
                <c:pt idx="7866">
                  <c:v>655.41666666666663</c:v>
                </c:pt>
                <c:pt idx="7867">
                  <c:v>655.5</c:v>
                </c:pt>
                <c:pt idx="7868">
                  <c:v>655.58333333333337</c:v>
                </c:pt>
                <c:pt idx="7869">
                  <c:v>655.66666666666663</c:v>
                </c:pt>
                <c:pt idx="7870">
                  <c:v>655.75</c:v>
                </c:pt>
                <c:pt idx="7871">
                  <c:v>655.83333333333337</c:v>
                </c:pt>
                <c:pt idx="7872">
                  <c:v>655.91666666666663</c:v>
                </c:pt>
                <c:pt idx="7873">
                  <c:v>656</c:v>
                </c:pt>
                <c:pt idx="7874">
                  <c:v>656.08333333333337</c:v>
                </c:pt>
              </c:numCache>
            </c:numRef>
          </c:xVal>
          <c:yVal>
            <c:numRef>
              <c:f>Sheet1!$F$3:$F$7877</c:f>
              <c:numCache>
                <c:formatCode>General</c:formatCode>
                <c:ptCount val="7875"/>
                <c:pt idx="0">
                  <c:v>0</c:v>
                </c:pt>
                <c:pt idx="1">
                  <c:v>-1.6778000000000001E-2</c:v>
                </c:pt>
                <c:pt idx="2">
                  <c:v>-8.8401E-3</c:v>
                </c:pt>
                <c:pt idx="3">
                  <c:v>1.1435000000000001E-2</c:v>
                </c:pt>
                <c:pt idx="4">
                  <c:v>3.1043000000000001E-2</c:v>
                </c:pt>
                <c:pt idx="5">
                  <c:v>5.2747000000000002E-2</c:v>
                </c:pt>
                <c:pt idx="6">
                  <c:v>8.2554000000000002E-2</c:v>
                </c:pt>
                <c:pt idx="7">
                  <c:v>0.11461</c:v>
                </c:pt>
                <c:pt idx="8">
                  <c:v>0.13775000000000001</c:v>
                </c:pt>
                <c:pt idx="9">
                  <c:v>0.14974000000000001</c:v>
                </c:pt>
                <c:pt idx="10">
                  <c:v>0.15628</c:v>
                </c:pt>
                <c:pt idx="11">
                  <c:v>0.15975</c:v>
                </c:pt>
                <c:pt idx="12">
                  <c:v>0.15765999999999999</c:v>
                </c:pt>
                <c:pt idx="13">
                  <c:v>0.15290999999999999</c:v>
                </c:pt>
                <c:pt idx="14">
                  <c:v>0.15933</c:v>
                </c:pt>
                <c:pt idx="15">
                  <c:v>0.19319</c:v>
                </c:pt>
                <c:pt idx="16">
                  <c:v>0.25883</c:v>
                </c:pt>
                <c:pt idx="17">
                  <c:v>0.34255999999999998</c:v>
                </c:pt>
                <c:pt idx="18">
                  <c:v>0.42074</c:v>
                </c:pt>
                <c:pt idx="19">
                  <c:v>0.47610000000000002</c:v>
                </c:pt>
                <c:pt idx="20">
                  <c:v>0.50829999999999997</c:v>
                </c:pt>
                <c:pt idx="21">
                  <c:v>0.52961000000000003</c:v>
                </c:pt>
                <c:pt idx="22">
                  <c:v>0.55113000000000001</c:v>
                </c:pt>
                <c:pt idx="23">
                  <c:v>0.57521999999999995</c:v>
                </c:pt>
                <c:pt idx="24">
                  <c:v>0.60011999999999999</c:v>
                </c:pt>
                <c:pt idx="25">
                  <c:v>0.62768000000000002</c:v>
                </c:pt>
                <c:pt idx="26">
                  <c:v>0.66310000000000002</c:v>
                </c:pt>
                <c:pt idx="27">
                  <c:v>0.70743</c:v>
                </c:pt>
                <c:pt idx="28">
                  <c:v>0.75207000000000002</c:v>
                </c:pt>
                <c:pt idx="29">
                  <c:v>0.78161000000000003</c:v>
                </c:pt>
                <c:pt idx="30">
                  <c:v>0.78420000000000001</c:v>
                </c:pt>
                <c:pt idx="31">
                  <c:v>0.76161999999999996</c:v>
                </c:pt>
                <c:pt idx="32">
                  <c:v>0.73002</c:v>
                </c:pt>
                <c:pt idx="33">
                  <c:v>0.70879999999999999</c:v>
                </c:pt>
                <c:pt idx="34">
                  <c:v>0.70774999999999999</c:v>
                </c:pt>
                <c:pt idx="35">
                  <c:v>0.72426999999999997</c:v>
                </c:pt>
                <c:pt idx="36">
                  <c:v>0.74904000000000004</c:v>
                </c:pt>
                <c:pt idx="37">
                  <c:v>0.76907000000000003</c:v>
                </c:pt>
                <c:pt idx="38">
                  <c:v>0.76778000000000002</c:v>
                </c:pt>
                <c:pt idx="39">
                  <c:v>0.73301000000000005</c:v>
                </c:pt>
                <c:pt idx="40">
                  <c:v>0.67257</c:v>
                </c:pt>
                <c:pt idx="41">
                  <c:v>0.61646999999999996</c:v>
                </c:pt>
                <c:pt idx="42">
                  <c:v>0.59401000000000004</c:v>
                </c:pt>
                <c:pt idx="43">
                  <c:v>0.60741000000000001</c:v>
                </c:pt>
                <c:pt idx="44">
                  <c:v>0.63339000000000001</c:v>
                </c:pt>
                <c:pt idx="45">
                  <c:v>0.65012999999999999</c:v>
                </c:pt>
                <c:pt idx="46">
                  <c:v>0.65552999999999995</c:v>
                </c:pt>
                <c:pt idx="47">
                  <c:v>0.65856000000000003</c:v>
                </c:pt>
                <c:pt idx="48">
                  <c:v>0.66356000000000004</c:v>
                </c:pt>
                <c:pt idx="49">
                  <c:v>0.67013</c:v>
                </c:pt>
                <c:pt idx="50">
                  <c:v>0.68106</c:v>
                </c:pt>
                <c:pt idx="51">
                  <c:v>0.69964999999999999</c:v>
                </c:pt>
                <c:pt idx="52">
                  <c:v>0.72092000000000001</c:v>
                </c:pt>
                <c:pt idx="53">
                  <c:v>0.73446999999999996</c:v>
                </c:pt>
                <c:pt idx="54">
                  <c:v>0.73673</c:v>
                </c:pt>
                <c:pt idx="55">
                  <c:v>0.73321000000000003</c:v>
                </c:pt>
                <c:pt idx="56">
                  <c:v>0.72826000000000002</c:v>
                </c:pt>
                <c:pt idx="57">
                  <c:v>0.72021000000000002</c:v>
                </c:pt>
                <c:pt idx="58">
                  <c:v>0.70787999999999995</c:v>
                </c:pt>
                <c:pt idx="59">
                  <c:v>0.69366000000000005</c:v>
                </c:pt>
                <c:pt idx="60">
                  <c:v>0.67657999999999996</c:v>
                </c:pt>
                <c:pt idx="61">
                  <c:v>0.65034999999999998</c:v>
                </c:pt>
                <c:pt idx="62">
                  <c:v>0.61317999999999995</c:v>
                </c:pt>
                <c:pt idx="63">
                  <c:v>0.57389000000000001</c:v>
                </c:pt>
                <c:pt idx="64">
                  <c:v>0.54300000000000004</c:v>
                </c:pt>
                <c:pt idx="65">
                  <c:v>0.52280000000000004</c:v>
                </c:pt>
                <c:pt idx="66">
                  <c:v>0.50992999999999999</c:v>
                </c:pt>
                <c:pt idx="67">
                  <c:v>0.50148000000000004</c:v>
                </c:pt>
                <c:pt idx="68">
                  <c:v>0.49447000000000002</c:v>
                </c:pt>
                <c:pt idx="69">
                  <c:v>0.48681999999999997</c:v>
                </c:pt>
                <c:pt idx="70">
                  <c:v>0.48393000000000003</c:v>
                </c:pt>
                <c:pt idx="71">
                  <c:v>0.49412</c:v>
                </c:pt>
                <c:pt idx="72">
                  <c:v>0.50927999999999995</c:v>
                </c:pt>
                <c:pt idx="73">
                  <c:v>0.50197999999999998</c:v>
                </c:pt>
                <c:pt idx="74">
                  <c:v>0.45715</c:v>
                </c:pt>
                <c:pt idx="75">
                  <c:v>0.3987</c:v>
                </c:pt>
                <c:pt idx="76">
                  <c:v>0.36687999999999998</c:v>
                </c:pt>
                <c:pt idx="77">
                  <c:v>0.37369000000000002</c:v>
                </c:pt>
                <c:pt idx="78">
                  <c:v>0.39988000000000001</c:v>
                </c:pt>
                <c:pt idx="79">
                  <c:v>0.43254999999999999</c:v>
                </c:pt>
                <c:pt idx="80">
                  <c:v>0.47828999999999999</c:v>
                </c:pt>
                <c:pt idx="81">
                  <c:v>0.53271999999999997</c:v>
                </c:pt>
                <c:pt idx="82">
                  <c:v>0.56562999999999997</c:v>
                </c:pt>
                <c:pt idx="83">
                  <c:v>0.55710000000000004</c:v>
                </c:pt>
                <c:pt idx="84">
                  <c:v>0.53029000000000004</c:v>
                </c:pt>
                <c:pt idx="85">
                  <c:v>0.52419000000000004</c:v>
                </c:pt>
                <c:pt idx="86">
                  <c:v>0.54327000000000003</c:v>
                </c:pt>
                <c:pt idx="87">
                  <c:v>0.55747000000000002</c:v>
                </c:pt>
                <c:pt idx="88">
                  <c:v>0.54705000000000004</c:v>
                </c:pt>
                <c:pt idx="89">
                  <c:v>0.52217999999999998</c:v>
                </c:pt>
                <c:pt idx="90">
                  <c:v>0.49637999999999999</c:v>
                </c:pt>
                <c:pt idx="91">
                  <c:v>0.46578999999999998</c:v>
                </c:pt>
                <c:pt idx="92">
                  <c:v>0.42576999999999998</c:v>
                </c:pt>
                <c:pt idx="93">
                  <c:v>0.38935999999999998</c:v>
                </c:pt>
                <c:pt idx="94">
                  <c:v>0.37280999999999997</c:v>
                </c:pt>
                <c:pt idx="95">
                  <c:v>0.37385000000000002</c:v>
                </c:pt>
                <c:pt idx="96">
                  <c:v>0.38028000000000001</c:v>
                </c:pt>
                <c:pt idx="97">
                  <c:v>0.39372000000000001</c:v>
                </c:pt>
                <c:pt idx="98">
                  <c:v>0.42769000000000001</c:v>
                </c:pt>
                <c:pt idx="99">
                  <c:v>0.48198000000000002</c:v>
                </c:pt>
                <c:pt idx="100">
                  <c:v>0.53398000000000001</c:v>
                </c:pt>
                <c:pt idx="101">
                  <c:v>0.56166000000000005</c:v>
                </c:pt>
                <c:pt idx="102">
                  <c:v>0.56628999999999996</c:v>
                </c:pt>
                <c:pt idx="103">
                  <c:v>0.56603000000000003</c:v>
                </c:pt>
                <c:pt idx="104">
                  <c:v>0.57298000000000004</c:v>
                </c:pt>
                <c:pt idx="105">
                  <c:v>0.58348</c:v>
                </c:pt>
                <c:pt idx="106">
                  <c:v>0.58904999999999996</c:v>
                </c:pt>
                <c:pt idx="107">
                  <c:v>0.58987000000000001</c:v>
                </c:pt>
                <c:pt idx="108">
                  <c:v>0.59428000000000003</c:v>
                </c:pt>
                <c:pt idx="109">
                  <c:v>0.60624999999999996</c:v>
                </c:pt>
                <c:pt idx="110">
                  <c:v>0.61597999999999997</c:v>
                </c:pt>
                <c:pt idx="111">
                  <c:v>0.60650000000000004</c:v>
                </c:pt>
                <c:pt idx="112">
                  <c:v>0.57194999999999996</c:v>
                </c:pt>
                <c:pt idx="113">
                  <c:v>0.52669999999999995</c:v>
                </c:pt>
                <c:pt idx="114">
                  <c:v>0.49137999999999998</c:v>
                </c:pt>
                <c:pt idx="115">
                  <c:v>0.47119</c:v>
                </c:pt>
                <c:pt idx="116">
                  <c:v>0.45517999999999997</c:v>
                </c:pt>
                <c:pt idx="117">
                  <c:v>0.43725000000000003</c:v>
                </c:pt>
                <c:pt idx="118">
                  <c:v>0.42745</c:v>
                </c:pt>
                <c:pt idx="119">
                  <c:v>0.43530000000000002</c:v>
                </c:pt>
                <c:pt idx="120">
                  <c:v>0.45012000000000002</c:v>
                </c:pt>
                <c:pt idx="121">
                  <c:v>0.44986999999999999</c:v>
                </c:pt>
                <c:pt idx="122">
                  <c:v>0.42725999999999997</c:v>
                </c:pt>
                <c:pt idx="123">
                  <c:v>0.39667999999999998</c:v>
                </c:pt>
                <c:pt idx="124">
                  <c:v>0.37458000000000002</c:v>
                </c:pt>
                <c:pt idx="125">
                  <c:v>0.36315999999999998</c:v>
                </c:pt>
                <c:pt idx="126">
                  <c:v>0.35505999999999999</c:v>
                </c:pt>
                <c:pt idx="127">
                  <c:v>0.34412999999999999</c:v>
                </c:pt>
                <c:pt idx="128">
                  <c:v>0.32669999999999999</c:v>
                </c:pt>
                <c:pt idx="129">
                  <c:v>0.30041000000000001</c:v>
                </c:pt>
                <c:pt idx="130">
                  <c:v>0.26751000000000003</c:v>
                </c:pt>
                <c:pt idx="131">
                  <c:v>0.2329</c:v>
                </c:pt>
                <c:pt idx="132">
                  <c:v>0.19484000000000001</c:v>
                </c:pt>
                <c:pt idx="133">
                  <c:v>0.14630000000000001</c:v>
                </c:pt>
                <c:pt idx="134">
                  <c:v>9.2604000000000006E-2</c:v>
                </c:pt>
                <c:pt idx="135">
                  <c:v>5.8288E-2</c:v>
                </c:pt>
                <c:pt idx="136">
                  <c:v>6.4033999999999994E-2</c:v>
                </c:pt>
                <c:pt idx="137">
                  <c:v>0.10086000000000001</c:v>
                </c:pt>
                <c:pt idx="138">
                  <c:v>0.13900999999999999</c:v>
                </c:pt>
                <c:pt idx="139">
                  <c:v>0.16033</c:v>
                </c:pt>
                <c:pt idx="140">
                  <c:v>0.16986999999999999</c:v>
                </c:pt>
                <c:pt idx="141">
                  <c:v>0.17688999999999999</c:v>
                </c:pt>
                <c:pt idx="142">
                  <c:v>0.18013999999999999</c:v>
                </c:pt>
                <c:pt idx="143">
                  <c:v>0.17851</c:v>
                </c:pt>
                <c:pt idx="144">
                  <c:v>0.1827</c:v>
                </c:pt>
                <c:pt idx="145">
                  <c:v>0.2034</c:v>
                </c:pt>
                <c:pt idx="146">
                  <c:v>0.23247000000000001</c:v>
                </c:pt>
                <c:pt idx="147">
                  <c:v>0.24789</c:v>
                </c:pt>
                <c:pt idx="148">
                  <c:v>0.23866999999999999</c:v>
                </c:pt>
                <c:pt idx="149">
                  <c:v>0.21740999999999999</c:v>
                </c:pt>
                <c:pt idx="150">
                  <c:v>0.20499999999999999</c:v>
                </c:pt>
                <c:pt idx="151">
                  <c:v>0.20763000000000001</c:v>
                </c:pt>
                <c:pt idx="152">
                  <c:v>0.21310000000000001</c:v>
                </c:pt>
                <c:pt idx="153">
                  <c:v>0.20687</c:v>
                </c:pt>
                <c:pt idx="154">
                  <c:v>0.18658</c:v>
                </c:pt>
                <c:pt idx="155">
                  <c:v>0.16042000000000001</c:v>
                </c:pt>
                <c:pt idx="156">
                  <c:v>0.13764000000000001</c:v>
                </c:pt>
                <c:pt idx="157">
                  <c:v>0.12573999999999999</c:v>
                </c:pt>
                <c:pt idx="158">
                  <c:v>0.13233</c:v>
                </c:pt>
                <c:pt idx="159">
                  <c:v>0.15991</c:v>
                </c:pt>
                <c:pt idx="160">
                  <c:v>0.19769</c:v>
                </c:pt>
                <c:pt idx="161">
                  <c:v>0.22788</c:v>
                </c:pt>
                <c:pt idx="162">
                  <c:v>0.24493000000000001</c:v>
                </c:pt>
                <c:pt idx="163">
                  <c:v>0.26103999999999999</c:v>
                </c:pt>
                <c:pt idx="164">
                  <c:v>0.28642000000000001</c:v>
                </c:pt>
                <c:pt idx="165">
                  <c:v>0.31201000000000001</c:v>
                </c:pt>
                <c:pt idx="166">
                  <c:v>0.32146000000000002</c:v>
                </c:pt>
                <c:pt idx="167">
                  <c:v>0.314</c:v>
                </c:pt>
                <c:pt idx="168">
                  <c:v>0.30370999999999998</c:v>
                </c:pt>
                <c:pt idx="169">
                  <c:v>0.30009999999999998</c:v>
                </c:pt>
                <c:pt idx="170">
                  <c:v>0.30373</c:v>
                </c:pt>
                <c:pt idx="171">
                  <c:v>0.31907999999999997</c:v>
                </c:pt>
                <c:pt idx="172">
                  <c:v>0.35413</c:v>
                </c:pt>
                <c:pt idx="173">
                  <c:v>0.40165000000000001</c:v>
                </c:pt>
                <c:pt idx="174">
                  <c:v>0.43646000000000001</c:v>
                </c:pt>
                <c:pt idx="175">
                  <c:v>0.44094</c:v>
                </c:pt>
                <c:pt idx="176">
                  <c:v>0.4229</c:v>
                </c:pt>
                <c:pt idx="177">
                  <c:v>0.40017999999999998</c:v>
                </c:pt>
                <c:pt idx="178">
                  <c:v>0.37890000000000001</c:v>
                </c:pt>
                <c:pt idx="179">
                  <c:v>0.35749999999999998</c:v>
                </c:pt>
                <c:pt idx="180">
                  <c:v>0.34028000000000003</c:v>
                </c:pt>
                <c:pt idx="181">
                  <c:v>0.33044000000000001</c:v>
                </c:pt>
                <c:pt idx="182">
                  <c:v>0.31763999999999998</c:v>
                </c:pt>
                <c:pt idx="183">
                  <c:v>0.29110000000000003</c:v>
                </c:pt>
                <c:pt idx="184">
                  <c:v>0.26368000000000003</c:v>
                </c:pt>
                <c:pt idx="185">
                  <c:v>0.26407000000000003</c:v>
                </c:pt>
                <c:pt idx="186">
                  <c:v>0.30153999999999997</c:v>
                </c:pt>
                <c:pt idx="187">
                  <c:v>0.35349000000000003</c:v>
                </c:pt>
                <c:pt idx="188">
                  <c:v>0.39311000000000001</c:v>
                </c:pt>
                <c:pt idx="189">
                  <c:v>0.41553000000000001</c:v>
                </c:pt>
                <c:pt idx="190">
                  <c:v>0.43120999999999998</c:v>
                </c:pt>
                <c:pt idx="191">
                  <c:v>0.44900000000000001</c:v>
                </c:pt>
                <c:pt idx="192">
                  <c:v>0.47628999999999999</c:v>
                </c:pt>
                <c:pt idx="193">
                  <c:v>0.52185000000000004</c:v>
                </c:pt>
                <c:pt idx="194">
                  <c:v>0.58250000000000002</c:v>
                </c:pt>
                <c:pt idx="195">
                  <c:v>0.63454999999999995</c:v>
                </c:pt>
                <c:pt idx="196">
                  <c:v>0.65556999999999999</c:v>
                </c:pt>
                <c:pt idx="197">
                  <c:v>0.65219000000000005</c:v>
                </c:pt>
                <c:pt idx="198">
                  <c:v>0.65151000000000003</c:v>
                </c:pt>
                <c:pt idx="199">
                  <c:v>0.66573000000000004</c:v>
                </c:pt>
                <c:pt idx="200">
                  <c:v>0.68140999999999996</c:v>
                </c:pt>
                <c:pt idx="201">
                  <c:v>0.68647999999999998</c:v>
                </c:pt>
                <c:pt idx="202">
                  <c:v>0.69138999999999995</c:v>
                </c:pt>
                <c:pt idx="203">
                  <c:v>0.71333000000000002</c:v>
                </c:pt>
                <c:pt idx="204">
                  <c:v>0.74987000000000004</c:v>
                </c:pt>
                <c:pt idx="205">
                  <c:v>0.78017999999999998</c:v>
                </c:pt>
                <c:pt idx="206">
                  <c:v>0.78747999999999996</c:v>
                </c:pt>
                <c:pt idx="207">
                  <c:v>0.77122000000000002</c:v>
                </c:pt>
                <c:pt idx="208">
                  <c:v>0.74097000000000002</c:v>
                </c:pt>
                <c:pt idx="209">
                  <c:v>0.70877999999999997</c:v>
                </c:pt>
                <c:pt idx="210">
                  <c:v>0.68689</c:v>
                </c:pt>
                <c:pt idx="211">
                  <c:v>0.68298999999999999</c:v>
                </c:pt>
                <c:pt idx="212">
                  <c:v>0.69445999999999997</c:v>
                </c:pt>
                <c:pt idx="213">
                  <c:v>0.71194000000000002</c:v>
                </c:pt>
                <c:pt idx="214">
                  <c:v>0.73021000000000003</c:v>
                </c:pt>
                <c:pt idx="215">
                  <c:v>0.74990999999999997</c:v>
                </c:pt>
                <c:pt idx="216">
                  <c:v>0.76632</c:v>
                </c:pt>
                <c:pt idx="217">
                  <c:v>0.76376999999999995</c:v>
                </c:pt>
                <c:pt idx="218">
                  <c:v>0.72919</c:v>
                </c:pt>
                <c:pt idx="219">
                  <c:v>0.67088000000000003</c:v>
                </c:pt>
                <c:pt idx="220">
                  <c:v>0.61704999999999999</c:v>
                </c:pt>
                <c:pt idx="221">
                  <c:v>0.59177000000000002</c:v>
                </c:pt>
                <c:pt idx="222">
                  <c:v>0.59440999999999999</c:v>
                </c:pt>
                <c:pt idx="223">
                  <c:v>0.60507</c:v>
                </c:pt>
                <c:pt idx="224">
                  <c:v>0.60604000000000002</c:v>
                </c:pt>
                <c:pt idx="225">
                  <c:v>0.59180999999999995</c:v>
                </c:pt>
                <c:pt idx="226">
                  <c:v>0.56120999999999999</c:v>
                </c:pt>
                <c:pt idx="227">
                  <c:v>0.51266</c:v>
                </c:pt>
                <c:pt idx="228">
                  <c:v>0.45405000000000001</c:v>
                </c:pt>
                <c:pt idx="229">
                  <c:v>0.40633999999999998</c:v>
                </c:pt>
                <c:pt idx="230">
                  <c:v>0.38339000000000001</c:v>
                </c:pt>
                <c:pt idx="231">
                  <c:v>0.37192999999999998</c:v>
                </c:pt>
                <c:pt idx="232">
                  <c:v>0.34755999999999998</c:v>
                </c:pt>
                <c:pt idx="233">
                  <c:v>0.31125999999999998</c:v>
                </c:pt>
                <c:pt idx="234">
                  <c:v>0.29249999999999998</c:v>
                </c:pt>
                <c:pt idx="235">
                  <c:v>0.30791000000000002</c:v>
                </c:pt>
                <c:pt idx="236">
                  <c:v>0.33290999999999998</c:v>
                </c:pt>
                <c:pt idx="237">
                  <c:v>0.32977000000000001</c:v>
                </c:pt>
                <c:pt idx="238">
                  <c:v>0.29426000000000002</c:v>
                </c:pt>
                <c:pt idx="239">
                  <c:v>0.25641000000000003</c:v>
                </c:pt>
                <c:pt idx="240">
                  <c:v>0.23871000000000001</c:v>
                </c:pt>
                <c:pt idx="241">
                  <c:v>0.23239000000000001</c:v>
                </c:pt>
                <c:pt idx="242">
                  <c:v>0.21795999999999999</c:v>
                </c:pt>
                <c:pt idx="243">
                  <c:v>0.19214000000000001</c:v>
                </c:pt>
                <c:pt idx="244">
                  <c:v>0.16483999999999999</c:v>
                </c:pt>
                <c:pt idx="245">
                  <c:v>0.14086000000000001</c:v>
                </c:pt>
                <c:pt idx="246">
                  <c:v>0.11719</c:v>
                </c:pt>
                <c:pt idx="247">
                  <c:v>9.4839999999999994E-2</c:v>
                </c:pt>
                <c:pt idx="248">
                  <c:v>8.2701999999999998E-2</c:v>
                </c:pt>
                <c:pt idx="249">
                  <c:v>8.7444999999999995E-2</c:v>
                </c:pt>
                <c:pt idx="250">
                  <c:v>0.10390000000000001</c:v>
                </c:pt>
                <c:pt idx="251">
                  <c:v>0.11729000000000001</c:v>
                </c:pt>
                <c:pt idx="252">
                  <c:v>0.11458</c:v>
                </c:pt>
                <c:pt idx="253">
                  <c:v>9.4448000000000004E-2</c:v>
                </c:pt>
                <c:pt idx="254">
                  <c:v>6.7090999999999998E-2</c:v>
                </c:pt>
                <c:pt idx="255">
                  <c:v>4.4451999999999998E-2</c:v>
                </c:pt>
                <c:pt idx="256">
                  <c:v>3.2282999999999999E-2</c:v>
                </c:pt>
                <c:pt idx="257">
                  <c:v>3.2278000000000001E-2</c:v>
                </c:pt>
                <c:pt idx="258">
                  <c:v>4.6698999999999997E-2</c:v>
                </c:pt>
                <c:pt idx="259">
                  <c:v>7.4316999999999994E-2</c:v>
                </c:pt>
                <c:pt idx="260">
                  <c:v>0.10369</c:v>
                </c:pt>
                <c:pt idx="261">
                  <c:v>0.11867999999999999</c:v>
                </c:pt>
                <c:pt idx="262">
                  <c:v>0.11325</c:v>
                </c:pt>
                <c:pt idx="263">
                  <c:v>9.6629000000000007E-2</c:v>
                </c:pt>
                <c:pt idx="264">
                  <c:v>8.3743999999999999E-2</c:v>
                </c:pt>
                <c:pt idx="265">
                  <c:v>8.5217000000000001E-2</c:v>
                </c:pt>
                <c:pt idx="266">
                  <c:v>0.10523</c:v>
                </c:pt>
                <c:pt idx="267">
                  <c:v>0.14035</c:v>
                </c:pt>
                <c:pt idx="268">
                  <c:v>0.17796999999999999</c:v>
                </c:pt>
                <c:pt idx="269">
                  <c:v>0.20316999999999999</c:v>
                </c:pt>
                <c:pt idx="270">
                  <c:v>0.20992</c:v>
                </c:pt>
                <c:pt idx="271">
                  <c:v>0.19999</c:v>
                </c:pt>
                <c:pt idx="272">
                  <c:v>0.17147000000000001</c:v>
                </c:pt>
                <c:pt idx="273">
                  <c:v>0.12010999999999999</c:v>
                </c:pt>
                <c:pt idx="274">
                  <c:v>5.6134000000000003E-2</c:v>
                </c:pt>
                <c:pt idx="275">
                  <c:v>5.1399000000000002E-3</c:v>
                </c:pt>
                <c:pt idx="276">
                  <c:v>-1.9684E-2</c:v>
                </c:pt>
                <c:pt idx="277">
                  <c:v>-3.6808E-2</c:v>
                </c:pt>
                <c:pt idx="278">
                  <c:v>-7.2543999999999997E-2</c:v>
                </c:pt>
                <c:pt idx="279">
                  <c:v>-0.12275</c:v>
                </c:pt>
                <c:pt idx="280">
                  <c:v>-0.15548999999999999</c:v>
                </c:pt>
                <c:pt idx="281">
                  <c:v>-0.15365999999999999</c:v>
                </c:pt>
                <c:pt idx="282">
                  <c:v>-0.13858000000000001</c:v>
                </c:pt>
                <c:pt idx="283">
                  <c:v>-0.14287</c:v>
                </c:pt>
                <c:pt idx="284">
                  <c:v>-0.17074</c:v>
                </c:pt>
                <c:pt idx="285">
                  <c:v>-0.19708999999999999</c:v>
                </c:pt>
                <c:pt idx="286">
                  <c:v>-0.20119999999999999</c:v>
                </c:pt>
                <c:pt idx="287">
                  <c:v>-0.18934999999999999</c:v>
                </c:pt>
                <c:pt idx="288">
                  <c:v>-0.18192</c:v>
                </c:pt>
                <c:pt idx="289">
                  <c:v>-0.18690000000000001</c:v>
                </c:pt>
                <c:pt idx="290">
                  <c:v>-0.19317999999999999</c:v>
                </c:pt>
                <c:pt idx="291">
                  <c:v>-0.18798000000000001</c:v>
                </c:pt>
                <c:pt idx="292">
                  <c:v>-0.17368</c:v>
                </c:pt>
                <c:pt idx="293">
                  <c:v>-0.16400000000000001</c:v>
                </c:pt>
                <c:pt idx="294">
                  <c:v>-0.16746</c:v>
                </c:pt>
                <c:pt idx="295">
                  <c:v>-0.18088000000000001</c:v>
                </c:pt>
                <c:pt idx="296">
                  <c:v>-0.19792999999999999</c:v>
                </c:pt>
                <c:pt idx="297">
                  <c:v>-0.21640999999999999</c:v>
                </c:pt>
                <c:pt idx="298">
                  <c:v>-0.23402999999999999</c:v>
                </c:pt>
                <c:pt idx="299">
                  <c:v>-0.24457999999999999</c:v>
                </c:pt>
                <c:pt idx="300">
                  <c:v>-0.24429000000000001</c:v>
                </c:pt>
                <c:pt idx="301">
                  <c:v>-0.23732</c:v>
                </c:pt>
                <c:pt idx="302">
                  <c:v>-0.22836999999999999</c:v>
                </c:pt>
                <c:pt idx="303">
                  <c:v>-0.21418000000000001</c:v>
                </c:pt>
                <c:pt idx="304">
                  <c:v>-0.19025</c:v>
                </c:pt>
                <c:pt idx="305">
                  <c:v>-0.16300000000000001</c:v>
                </c:pt>
                <c:pt idx="306">
                  <c:v>-0.14616000000000001</c:v>
                </c:pt>
                <c:pt idx="307">
                  <c:v>-0.14618</c:v>
                </c:pt>
                <c:pt idx="308">
                  <c:v>-0.15945999999999999</c:v>
                </c:pt>
                <c:pt idx="309">
                  <c:v>-0.18198</c:v>
                </c:pt>
                <c:pt idx="310">
                  <c:v>-0.21015</c:v>
                </c:pt>
                <c:pt idx="311">
                  <c:v>-0.23196</c:v>
                </c:pt>
                <c:pt idx="312">
                  <c:v>-0.23125999999999999</c:v>
                </c:pt>
                <c:pt idx="313">
                  <c:v>-0.20716000000000001</c:v>
                </c:pt>
                <c:pt idx="314">
                  <c:v>-0.17857999999999999</c:v>
                </c:pt>
                <c:pt idx="315">
                  <c:v>-0.16253000000000001</c:v>
                </c:pt>
                <c:pt idx="316">
                  <c:v>-0.15695000000000001</c:v>
                </c:pt>
                <c:pt idx="317">
                  <c:v>-0.15245</c:v>
                </c:pt>
                <c:pt idx="318">
                  <c:v>-0.15007000000000001</c:v>
                </c:pt>
                <c:pt idx="319">
                  <c:v>-0.15434</c:v>
                </c:pt>
                <c:pt idx="320">
                  <c:v>-0.15589</c:v>
                </c:pt>
                <c:pt idx="321">
                  <c:v>-0.13796</c:v>
                </c:pt>
                <c:pt idx="322">
                  <c:v>-0.10113</c:v>
                </c:pt>
                <c:pt idx="323">
                  <c:v>-6.7595000000000002E-2</c:v>
                </c:pt>
                <c:pt idx="324">
                  <c:v>-5.5398000000000003E-2</c:v>
                </c:pt>
                <c:pt idx="325">
                  <c:v>-5.7451000000000002E-2</c:v>
                </c:pt>
                <c:pt idx="326">
                  <c:v>-5.3453000000000001E-2</c:v>
                </c:pt>
                <c:pt idx="327">
                  <c:v>-3.7491999999999998E-2</c:v>
                </c:pt>
                <c:pt idx="328">
                  <c:v>-2.5707000000000001E-2</c:v>
                </c:pt>
                <c:pt idx="329">
                  <c:v>-3.5296000000000001E-2</c:v>
                </c:pt>
                <c:pt idx="330">
                  <c:v>-6.0957999999999998E-2</c:v>
                </c:pt>
                <c:pt idx="331">
                  <c:v>-7.8592999999999996E-2</c:v>
                </c:pt>
                <c:pt idx="332">
                  <c:v>-7.4847999999999998E-2</c:v>
                </c:pt>
                <c:pt idx="333">
                  <c:v>-6.6506999999999997E-2</c:v>
                </c:pt>
                <c:pt idx="334">
                  <c:v>-8.0244999999999997E-2</c:v>
                </c:pt>
                <c:pt idx="335">
                  <c:v>-0.11482000000000001</c:v>
                </c:pt>
                <c:pt idx="336">
                  <c:v>-0.13919999999999999</c:v>
                </c:pt>
                <c:pt idx="337">
                  <c:v>-0.13547000000000001</c:v>
                </c:pt>
                <c:pt idx="338">
                  <c:v>-0.12789</c:v>
                </c:pt>
                <c:pt idx="339">
                  <c:v>-0.15307999999999999</c:v>
                </c:pt>
                <c:pt idx="340">
                  <c:v>-0.21132000000000001</c:v>
                </c:pt>
                <c:pt idx="341">
                  <c:v>-0.26819999999999999</c:v>
                </c:pt>
                <c:pt idx="342">
                  <c:v>-0.30049999999999999</c:v>
                </c:pt>
                <c:pt idx="343">
                  <c:v>-0.31653999999999999</c:v>
                </c:pt>
                <c:pt idx="344">
                  <c:v>-0.32691999999999999</c:v>
                </c:pt>
                <c:pt idx="345">
                  <c:v>-0.32003999999999999</c:v>
                </c:pt>
                <c:pt idx="346">
                  <c:v>-0.28338000000000002</c:v>
                </c:pt>
                <c:pt idx="347">
                  <c:v>-0.23361999999999999</c:v>
                </c:pt>
                <c:pt idx="348">
                  <c:v>-0.20499999999999999</c:v>
                </c:pt>
                <c:pt idx="349">
                  <c:v>-0.21134</c:v>
                </c:pt>
                <c:pt idx="350">
                  <c:v>-0.23463999999999999</c:v>
                </c:pt>
                <c:pt idx="351">
                  <c:v>-0.25076999999999999</c:v>
                </c:pt>
                <c:pt idx="352">
                  <c:v>-0.25373000000000001</c:v>
                </c:pt>
                <c:pt idx="353">
                  <c:v>-0.25237999999999999</c:v>
                </c:pt>
                <c:pt idx="354">
                  <c:v>-0.25413000000000002</c:v>
                </c:pt>
                <c:pt idx="355">
                  <c:v>-0.25918999999999998</c:v>
                </c:pt>
                <c:pt idx="356">
                  <c:v>-0.26780999999999999</c:v>
                </c:pt>
                <c:pt idx="357">
                  <c:v>-0.28638999999999998</c:v>
                </c:pt>
                <c:pt idx="358">
                  <c:v>-0.32232</c:v>
                </c:pt>
                <c:pt idx="359">
                  <c:v>-0.37152000000000002</c:v>
                </c:pt>
                <c:pt idx="360">
                  <c:v>-0.41489999999999999</c:v>
                </c:pt>
                <c:pt idx="361">
                  <c:v>-0.43345</c:v>
                </c:pt>
                <c:pt idx="362">
                  <c:v>-0.42742999999999998</c:v>
                </c:pt>
                <c:pt idx="363">
                  <c:v>-0.41477999999999998</c:v>
                </c:pt>
                <c:pt idx="364">
                  <c:v>-0.40883999999999998</c:v>
                </c:pt>
                <c:pt idx="365">
                  <c:v>-0.40505999999999998</c:v>
                </c:pt>
                <c:pt idx="366">
                  <c:v>-0.39335999999999999</c:v>
                </c:pt>
                <c:pt idx="367">
                  <c:v>-0.37530000000000002</c:v>
                </c:pt>
                <c:pt idx="368">
                  <c:v>-0.36076000000000003</c:v>
                </c:pt>
                <c:pt idx="369">
                  <c:v>-0.3518</c:v>
                </c:pt>
                <c:pt idx="370">
                  <c:v>-0.33950000000000002</c:v>
                </c:pt>
                <c:pt idx="371">
                  <c:v>-0.31740000000000002</c:v>
                </c:pt>
                <c:pt idx="372">
                  <c:v>-0.29099000000000003</c:v>
                </c:pt>
                <c:pt idx="373">
                  <c:v>-0.27091999999999999</c:v>
                </c:pt>
                <c:pt idx="374">
                  <c:v>-0.26096999999999998</c:v>
                </c:pt>
                <c:pt idx="375">
                  <c:v>-0.25650000000000001</c:v>
                </c:pt>
                <c:pt idx="376">
                  <c:v>-0.25418000000000002</c:v>
                </c:pt>
                <c:pt idx="377">
                  <c:v>-0.25990999999999997</c:v>
                </c:pt>
                <c:pt idx="378">
                  <c:v>-0.28278999999999999</c:v>
                </c:pt>
                <c:pt idx="379">
                  <c:v>-0.31956000000000001</c:v>
                </c:pt>
                <c:pt idx="380">
                  <c:v>-0.34971000000000002</c:v>
                </c:pt>
                <c:pt idx="381">
                  <c:v>-0.35235</c:v>
                </c:pt>
                <c:pt idx="382">
                  <c:v>-0.32702999999999999</c:v>
                </c:pt>
                <c:pt idx="383">
                  <c:v>-0.29215000000000002</c:v>
                </c:pt>
                <c:pt idx="384">
                  <c:v>-0.26361000000000001</c:v>
                </c:pt>
                <c:pt idx="385">
                  <c:v>-0.24282999999999999</c:v>
                </c:pt>
                <c:pt idx="386">
                  <c:v>-0.22655</c:v>
                </c:pt>
                <c:pt idx="387">
                  <c:v>-0.21848000000000001</c:v>
                </c:pt>
                <c:pt idx="388">
                  <c:v>-0.22473000000000001</c:v>
                </c:pt>
                <c:pt idx="389">
                  <c:v>-0.24364</c:v>
                </c:pt>
                <c:pt idx="390">
                  <c:v>-0.26623000000000002</c:v>
                </c:pt>
                <c:pt idx="391">
                  <c:v>-0.28306999999999999</c:v>
                </c:pt>
                <c:pt idx="392">
                  <c:v>-0.28631000000000001</c:v>
                </c:pt>
                <c:pt idx="393">
                  <c:v>-0.26962999999999998</c:v>
                </c:pt>
                <c:pt idx="394">
                  <c:v>-0.23338</c:v>
                </c:pt>
                <c:pt idx="395">
                  <c:v>-0.18847</c:v>
                </c:pt>
                <c:pt idx="396">
                  <c:v>-0.14957000000000001</c:v>
                </c:pt>
                <c:pt idx="397">
                  <c:v>-0.12322</c:v>
                </c:pt>
                <c:pt idx="398">
                  <c:v>-0.10332</c:v>
                </c:pt>
                <c:pt idx="399">
                  <c:v>-7.6968999999999996E-2</c:v>
                </c:pt>
                <c:pt idx="400">
                  <c:v>-3.4936000000000002E-2</c:v>
                </c:pt>
                <c:pt idx="401">
                  <c:v>1.8873999999999998E-2</c:v>
                </c:pt>
                <c:pt idx="402">
                  <c:v>6.7086000000000007E-2</c:v>
                </c:pt>
                <c:pt idx="403">
                  <c:v>9.2784000000000005E-2</c:v>
                </c:pt>
                <c:pt idx="404">
                  <c:v>9.6187999999999996E-2</c:v>
                </c:pt>
                <c:pt idx="405">
                  <c:v>9.3026999999999999E-2</c:v>
                </c:pt>
                <c:pt idx="406">
                  <c:v>9.5184000000000005E-2</c:v>
                </c:pt>
                <c:pt idx="407">
                  <c:v>9.9930000000000005E-2</c:v>
                </c:pt>
                <c:pt idx="408">
                  <c:v>0.10106999999999999</c:v>
                </c:pt>
                <c:pt idx="409">
                  <c:v>0.10154000000000001</c:v>
                </c:pt>
                <c:pt idx="410">
                  <c:v>0.10706</c:v>
                </c:pt>
                <c:pt idx="411">
                  <c:v>0.11362999999999999</c:v>
                </c:pt>
                <c:pt idx="412">
                  <c:v>0.11111</c:v>
                </c:pt>
                <c:pt idx="413">
                  <c:v>9.7061999999999996E-2</c:v>
                </c:pt>
                <c:pt idx="414">
                  <c:v>7.8972000000000001E-2</c:v>
                </c:pt>
                <c:pt idx="415">
                  <c:v>6.3369999999999996E-2</c:v>
                </c:pt>
                <c:pt idx="416">
                  <c:v>5.0049000000000003E-2</c:v>
                </c:pt>
                <c:pt idx="417">
                  <c:v>3.7553999999999997E-2</c:v>
                </c:pt>
                <c:pt idx="418">
                  <c:v>2.8444000000000001E-2</c:v>
                </c:pt>
                <c:pt idx="419">
                  <c:v>2.7425000000000001E-2</c:v>
                </c:pt>
                <c:pt idx="420">
                  <c:v>3.7567999999999997E-2</c:v>
                </c:pt>
                <c:pt idx="421">
                  <c:v>5.8257999999999997E-2</c:v>
                </c:pt>
                <c:pt idx="422">
                  <c:v>8.3631999999999998E-2</c:v>
                </c:pt>
                <c:pt idx="423">
                  <c:v>0.10438</c:v>
                </c:pt>
                <c:pt idx="424">
                  <c:v>0.11591</c:v>
                </c:pt>
                <c:pt idx="425">
                  <c:v>0.12439</c:v>
                </c:pt>
                <c:pt idx="426">
                  <c:v>0.13925000000000001</c:v>
                </c:pt>
                <c:pt idx="427">
                  <c:v>0.15905</c:v>
                </c:pt>
                <c:pt idx="428">
                  <c:v>0.17097999999999999</c:v>
                </c:pt>
                <c:pt idx="429">
                  <c:v>0.16799</c:v>
                </c:pt>
                <c:pt idx="430">
                  <c:v>0.16102</c:v>
                </c:pt>
                <c:pt idx="431">
                  <c:v>0.16688</c:v>
                </c:pt>
                <c:pt idx="432">
                  <c:v>0.18507000000000001</c:v>
                </c:pt>
                <c:pt idx="433">
                  <c:v>0.1951</c:v>
                </c:pt>
                <c:pt idx="434">
                  <c:v>0.18090999999999999</c:v>
                </c:pt>
                <c:pt idx="435">
                  <c:v>0.15162</c:v>
                </c:pt>
                <c:pt idx="436">
                  <c:v>0.12998999999999999</c:v>
                </c:pt>
                <c:pt idx="437">
                  <c:v>0.12339</c:v>
                </c:pt>
                <c:pt idx="438">
                  <c:v>0.11705</c:v>
                </c:pt>
                <c:pt idx="439">
                  <c:v>9.8604999999999998E-2</c:v>
                </c:pt>
                <c:pt idx="440">
                  <c:v>7.8031000000000003E-2</c:v>
                </c:pt>
                <c:pt idx="441">
                  <c:v>7.5006000000000003E-2</c:v>
                </c:pt>
                <c:pt idx="442">
                  <c:v>9.3502000000000002E-2</c:v>
                </c:pt>
                <c:pt idx="443">
                  <c:v>0.11892</c:v>
                </c:pt>
                <c:pt idx="444">
                  <c:v>0.13605</c:v>
                </c:pt>
                <c:pt idx="445">
                  <c:v>0.13900000000000001</c:v>
                </c:pt>
                <c:pt idx="446">
                  <c:v>0.12587000000000001</c:v>
                </c:pt>
                <c:pt idx="447">
                  <c:v>9.6444000000000002E-2</c:v>
                </c:pt>
                <c:pt idx="448">
                  <c:v>5.8243999999999997E-2</c:v>
                </c:pt>
                <c:pt idx="449">
                  <c:v>2.4344999999999999E-2</c:v>
                </c:pt>
                <c:pt idx="450">
                  <c:v>-7.0560999999999996E-4</c:v>
                </c:pt>
                <c:pt idx="451">
                  <c:v>-2.6602000000000001E-2</c:v>
                </c:pt>
                <c:pt idx="452">
                  <c:v>-6.4051999999999998E-2</c:v>
                </c:pt>
                <c:pt idx="453">
                  <c:v>-0.10985</c:v>
                </c:pt>
                <c:pt idx="454">
                  <c:v>-0.14832000000000001</c:v>
                </c:pt>
                <c:pt idx="455">
                  <c:v>-0.16447999999999999</c:v>
                </c:pt>
                <c:pt idx="456">
                  <c:v>-0.15465999999999999</c:v>
                </c:pt>
                <c:pt idx="457">
                  <c:v>-0.12886</c:v>
                </c:pt>
                <c:pt idx="458">
                  <c:v>-0.10427</c:v>
                </c:pt>
                <c:pt idx="459">
                  <c:v>-9.2161999999999994E-2</c:v>
                </c:pt>
                <c:pt idx="460">
                  <c:v>-8.9072999999999999E-2</c:v>
                </c:pt>
                <c:pt idx="461">
                  <c:v>-8.3664000000000002E-2</c:v>
                </c:pt>
                <c:pt idx="462">
                  <c:v>-7.0888000000000007E-2</c:v>
                </c:pt>
                <c:pt idx="463">
                  <c:v>-5.4507E-2</c:v>
                </c:pt>
                <c:pt idx="464">
                  <c:v>-3.8561999999999999E-2</c:v>
                </c:pt>
                <c:pt idx="465">
                  <c:v>-2.6006999999999999E-2</c:v>
                </c:pt>
                <c:pt idx="466">
                  <c:v>-2.5144E-2</c:v>
                </c:pt>
                <c:pt idx="467">
                  <c:v>-4.4282000000000002E-2</c:v>
                </c:pt>
                <c:pt idx="468">
                  <c:v>-7.4928999999999996E-2</c:v>
                </c:pt>
                <c:pt idx="469">
                  <c:v>-9.2537999999999995E-2</c:v>
                </c:pt>
                <c:pt idx="470">
                  <c:v>-8.3706000000000003E-2</c:v>
                </c:pt>
                <c:pt idx="471">
                  <c:v>-6.3697000000000004E-2</c:v>
                </c:pt>
                <c:pt idx="472">
                  <c:v>-5.4786000000000001E-2</c:v>
                </c:pt>
                <c:pt idx="473">
                  <c:v>-5.3337000000000002E-2</c:v>
                </c:pt>
                <c:pt idx="474">
                  <c:v>-3.4582000000000002E-2</c:v>
                </c:pt>
                <c:pt idx="475">
                  <c:v>8.4252000000000007E-3</c:v>
                </c:pt>
                <c:pt idx="476">
                  <c:v>4.6686999999999999E-2</c:v>
                </c:pt>
                <c:pt idx="477">
                  <c:v>4.7531999999999998E-2</c:v>
                </c:pt>
                <c:pt idx="478">
                  <c:v>1.8186000000000001E-2</c:v>
                </c:pt>
                <c:pt idx="479">
                  <c:v>2.9602999999999999E-3</c:v>
                </c:pt>
                <c:pt idx="480">
                  <c:v>3.3368000000000002E-2</c:v>
                </c:pt>
                <c:pt idx="481">
                  <c:v>9.0609999999999996E-2</c:v>
                </c:pt>
                <c:pt idx="482">
                  <c:v>0.12681999999999999</c:v>
                </c:pt>
                <c:pt idx="483">
                  <c:v>0.11971999999999999</c:v>
                </c:pt>
                <c:pt idx="484">
                  <c:v>9.4219999999999998E-2</c:v>
                </c:pt>
                <c:pt idx="485">
                  <c:v>8.7284E-2</c:v>
                </c:pt>
                <c:pt idx="486">
                  <c:v>0.10409</c:v>
                </c:pt>
                <c:pt idx="487">
                  <c:v>0.11941</c:v>
                </c:pt>
                <c:pt idx="488">
                  <c:v>0.11397</c:v>
                </c:pt>
                <c:pt idx="489">
                  <c:v>9.3654000000000001E-2</c:v>
                </c:pt>
                <c:pt idx="490">
                  <c:v>7.3412000000000005E-2</c:v>
                </c:pt>
                <c:pt idx="491">
                  <c:v>5.9026000000000002E-2</c:v>
                </c:pt>
                <c:pt idx="492">
                  <c:v>5.1423999999999997E-2</c:v>
                </c:pt>
                <c:pt idx="493">
                  <c:v>5.6211999999999998E-2</c:v>
                </c:pt>
                <c:pt idx="494">
                  <c:v>7.7148999999999995E-2</c:v>
                </c:pt>
                <c:pt idx="495">
                  <c:v>0.10607999999999999</c:v>
                </c:pt>
                <c:pt idx="496">
                  <c:v>0.12997</c:v>
                </c:pt>
                <c:pt idx="497">
                  <c:v>0.14546000000000001</c:v>
                </c:pt>
                <c:pt idx="498">
                  <c:v>0.15786</c:v>
                </c:pt>
                <c:pt idx="499">
                  <c:v>0.16757</c:v>
                </c:pt>
                <c:pt idx="500">
                  <c:v>0.16686000000000001</c:v>
                </c:pt>
                <c:pt idx="501">
                  <c:v>0.1512</c:v>
                </c:pt>
                <c:pt idx="502">
                  <c:v>0.12567999999999999</c:v>
                </c:pt>
                <c:pt idx="503">
                  <c:v>9.8089999999999997E-2</c:v>
                </c:pt>
                <c:pt idx="504">
                  <c:v>7.2208999999999995E-2</c:v>
                </c:pt>
                <c:pt idx="505">
                  <c:v>5.1757999999999998E-2</c:v>
                </c:pt>
                <c:pt idx="506">
                  <c:v>4.4220000000000002E-2</c:v>
                </c:pt>
                <c:pt idx="507">
                  <c:v>5.4433000000000002E-2</c:v>
                </c:pt>
                <c:pt idx="508">
                  <c:v>7.7814999999999995E-2</c:v>
                </c:pt>
                <c:pt idx="509">
                  <c:v>0.10645</c:v>
                </c:pt>
                <c:pt idx="510">
                  <c:v>0.13980999999999999</c:v>
                </c:pt>
                <c:pt idx="511">
                  <c:v>0.18184</c:v>
                </c:pt>
                <c:pt idx="512">
                  <c:v>0.22689999999999999</c:v>
                </c:pt>
                <c:pt idx="513">
                  <c:v>0.25738</c:v>
                </c:pt>
                <c:pt idx="514">
                  <c:v>0.26046000000000002</c:v>
                </c:pt>
                <c:pt idx="515">
                  <c:v>0.24221999999999999</c:v>
                </c:pt>
                <c:pt idx="516">
                  <c:v>0.21940999999999999</c:v>
                </c:pt>
                <c:pt idx="517">
                  <c:v>0.20108000000000001</c:v>
                </c:pt>
                <c:pt idx="518">
                  <c:v>0.18509999999999999</c:v>
                </c:pt>
                <c:pt idx="519">
                  <c:v>0.16997999999999999</c:v>
                </c:pt>
                <c:pt idx="520">
                  <c:v>0.16077</c:v>
                </c:pt>
                <c:pt idx="521">
                  <c:v>0.1613</c:v>
                </c:pt>
                <c:pt idx="522">
                  <c:v>0.1673</c:v>
                </c:pt>
                <c:pt idx="523">
                  <c:v>0.17036000000000001</c:v>
                </c:pt>
                <c:pt idx="524">
                  <c:v>0.16486000000000001</c:v>
                </c:pt>
                <c:pt idx="525">
                  <c:v>0.14985000000000001</c:v>
                </c:pt>
                <c:pt idx="526">
                  <c:v>0.12947</c:v>
                </c:pt>
                <c:pt idx="527">
                  <c:v>0.11287</c:v>
                </c:pt>
                <c:pt idx="528">
                  <c:v>0.10728</c:v>
                </c:pt>
                <c:pt idx="529">
                  <c:v>0.1085</c:v>
                </c:pt>
                <c:pt idx="530">
                  <c:v>0.10458000000000001</c:v>
                </c:pt>
                <c:pt idx="531">
                  <c:v>9.2176999999999995E-2</c:v>
                </c:pt>
                <c:pt idx="532">
                  <c:v>8.1155000000000005E-2</c:v>
                </c:pt>
                <c:pt idx="533">
                  <c:v>7.7365000000000003E-2</c:v>
                </c:pt>
                <c:pt idx="534">
                  <c:v>7.0058999999999996E-2</c:v>
                </c:pt>
                <c:pt idx="535">
                  <c:v>4.7044000000000002E-2</c:v>
                </c:pt>
                <c:pt idx="536">
                  <c:v>1.5601E-2</c:v>
                </c:pt>
                <c:pt idx="537">
                  <c:v>-6.4443E-3</c:v>
                </c:pt>
                <c:pt idx="538">
                  <c:v>-1.8976E-2</c:v>
                </c:pt>
                <c:pt idx="539">
                  <c:v>-4.2395000000000002E-2</c:v>
                </c:pt>
                <c:pt idx="540">
                  <c:v>-8.6933999999999997E-2</c:v>
                </c:pt>
                <c:pt idx="541">
                  <c:v>-0.13413</c:v>
                </c:pt>
                <c:pt idx="542">
                  <c:v>-0.16083</c:v>
                </c:pt>
                <c:pt idx="543">
                  <c:v>-0.17201</c:v>
                </c:pt>
                <c:pt idx="544">
                  <c:v>-0.19378999999999999</c:v>
                </c:pt>
                <c:pt idx="545">
                  <c:v>-0.23588000000000001</c:v>
                </c:pt>
                <c:pt idx="546">
                  <c:v>-0.27698</c:v>
                </c:pt>
                <c:pt idx="547">
                  <c:v>-0.29196</c:v>
                </c:pt>
                <c:pt idx="548">
                  <c:v>-0.28119</c:v>
                </c:pt>
                <c:pt idx="549">
                  <c:v>-0.26380999999999999</c:v>
                </c:pt>
                <c:pt idx="550">
                  <c:v>-0.251</c:v>
                </c:pt>
                <c:pt idx="551">
                  <c:v>-0.23794999999999999</c:v>
                </c:pt>
                <c:pt idx="552">
                  <c:v>-0.21873999999999999</c:v>
                </c:pt>
                <c:pt idx="553">
                  <c:v>-0.19642000000000001</c:v>
                </c:pt>
                <c:pt idx="554">
                  <c:v>-0.17668</c:v>
                </c:pt>
                <c:pt idx="555">
                  <c:v>-0.16155</c:v>
                </c:pt>
                <c:pt idx="556">
                  <c:v>-0.15212000000000001</c:v>
                </c:pt>
                <c:pt idx="557">
                  <c:v>-0.14851</c:v>
                </c:pt>
                <c:pt idx="558">
                  <c:v>-0.14276</c:v>
                </c:pt>
                <c:pt idx="559">
                  <c:v>-0.12105</c:v>
                </c:pt>
                <c:pt idx="560">
                  <c:v>-8.0684000000000006E-2</c:v>
                </c:pt>
                <c:pt idx="561">
                  <c:v>-3.8054999999999999E-2</c:v>
                </c:pt>
                <c:pt idx="562">
                  <c:v>-1.0529E-2</c:v>
                </c:pt>
                <c:pt idx="563">
                  <c:v>5.5684000000000003E-3</c:v>
                </c:pt>
                <c:pt idx="564">
                  <c:v>2.9461999999999999E-2</c:v>
                </c:pt>
                <c:pt idx="565">
                  <c:v>7.0164000000000004E-2</c:v>
                </c:pt>
                <c:pt idx="566">
                  <c:v>0.11515</c:v>
                </c:pt>
                <c:pt idx="567">
                  <c:v>0.14510999999999999</c:v>
                </c:pt>
                <c:pt idx="568">
                  <c:v>0.15239</c:v>
                </c:pt>
                <c:pt idx="569">
                  <c:v>0.14344000000000001</c:v>
                </c:pt>
                <c:pt idx="570">
                  <c:v>0.13037000000000001</c:v>
                </c:pt>
                <c:pt idx="571">
                  <c:v>0.12331</c:v>
                </c:pt>
                <c:pt idx="572">
                  <c:v>0.12573000000000001</c:v>
                </c:pt>
                <c:pt idx="573">
                  <c:v>0.13211999999999999</c:v>
                </c:pt>
                <c:pt idx="574">
                  <c:v>0.13139999999999999</c:v>
                </c:pt>
                <c:pt idx="575">
                  <c:v>0.11566</c:v>
                </c:pt>
                <c:pt idx="576">
                  <c:v>8.6957999999999994E-2</c:v>
                </c:pt>
                <c:pt idx="577">
                  <c:v>5.5454999999999997E-2</c:v>
                </c:pt>
                <c:pt idx="578">
                  <c:v>3.0380000000000001E-2</c:v>
                </c:pt>
                <c:pt idx="579">
                  <c:v>1.2229E-2</c:v>
                </c:pt>
                <c:pt idx="580">
                  <c:v>-4.1092999999999998E-3</c:v>
                </c:pt>
                <c:pt idx="581">
                  <c:v>-1.6971E-2</c:v>
                </c:pt>
                <c:pt idx="582">
                  <c:v>-1.4540000000000001E-2</c:v>
                </c:pt>
                <c:pt idx="583">
                  <c:v>7.0124999999999996E-3</c:v>
                </c:pt>
                <c:pt idx="584">
                  <c:v>2.5041999999999998E-2</c:v>
                </c:pt>
                <c:pt idx="585">
                  <c:v>5.5182E-3</c:v>
                </c:pt>
                <c:pt idx="586">
                  <c:v>-5.7230000000000003E-2</c:v>
                </c:pt>
                <c:pt idx="587">
                  <c:v>-0.12820000000000001</c:v>
                </c:pt>
                <c:pt idx="588">
                  <c:v>-0.16805</c:v>
                </c:pt>
                <c:pt idx="589">
                  <c:v>-0.17111000000000001</c:v>
                </c:pt>
                <c:pt idx="590">
                  <c:v>-0.15773999999999999</c:v>
                </c:pt>
                <c:pt idx="591">
                  <c:v>-0.14222000000000001</c:v>
                </c:pt>
                <c:pt idx="592">
                  <c:v>-0.12590000000000001</c:v>
                </c:pt>
                <c:pt idx="593">
                  <c:v>-0.11427</c:v>
                </c:pt>
                <c:pt idx="594">
                  <c:v>-0.11816</c:v>
                </c:pt>
                <c:pt idx="595">
                  <c:v>-0.13542000000000001</c:v>
                </c:pt>
                <c:pt idx="596">
                  <c:v>-0.14751</c:v>
                </c:pt>
                <c:pt idx="597">
                  <c:v>-0.13919000000000001</c:v>
                </c:pt>
                <c:pt idx="598">
                  <c:v>-0.11073</c:v>
                </c:pt>
                <c:pt idx="599">
                  <c:v>-6.9508E-2</c:v>
                </c:pt>
                <c:pt idx="600">
                  <c:v>-2.2287999999999999E-2</c:v>
                </c:pt>
                <c:pt idx="601">
                  <c:v>2.1326000000000001E-2</c:v>
                </c:pt>
                <c:pt idx="602">
                  <c:v>4.9953999999999998E-2</c:v>
                </c:pt>
                <c:pt idx="603">
                  <c:v>5.9555999999999998E-2</c:v>
                </c:pt>
                <c:pt idx="604">
                  <c:v>5.2538000000000001E-2</c:v>
                </c:pt>
                <c:pt idx="605">
                  <c:v>2.6327E-2</c:v>
                </c:pt>
                <c:pt idx="606">
                  <c:v>-2.486E-2</c:v>
                </c:pt>
                <c:pt idx="607">
                  <c:v>-9.2148999999999995E-2</c:v>
                </c:pt>
                <c:pt idx="608">
                  <c:v>-0.14699000000000001</c:v>
                </c:pt>
                <c:pt idx="609">
                  <c:v>-0.16189000000000001</c:v>
                </c:pt>
                <c:pt idx="610">
                  <c:v>-0.13183</c:v>
                </c:pt>
                <c:pt idx="611">
                  <c:v>-7.4002999999999999E-2</c:v>
                </c:pt>
                <c:pt idx="612">
                  <c:v>-1.4625000000000001E-2</c:v>
                </c:pt>
                <c:pt idx="613">
                  <c:v>2.3321999999999999E-2</c:v>
                </c:pt>
                <c:pt idx="614">
                  <c:v>3.1469999999999998E-2</c:v>
                </c:pt>
                <c:pt idx="615">
                  <c:v>2.2152000000000002E-2</c:v>
                </c:pt>
                <c:pt idx="616">
                  <c:v>1.7187999999999998E-2</c:v>
                </c:pt>
                <c:pt idx="617">
                  <c:v>2.7706000000000001E-2</c:v>
                </c:pt>
                <c:pt idx="618">
                  <c:v>5.0535999999999998E-2</c:v>
                </c:pt>
                <c:pt idx="619">
                  <c:v>8.1674999999999998E-2</c:v>
                </c:pt>
                <c:pt idx="620">
                  <c:v>0.11967999999999999</c:v>
                </c:pt>
                <c:pt idx="621">
                  <c:v>0.15432999999999999</c:v>
                </c:pt>
                <c:pt idx="622">
                  <c:v>0.16877</c:v>
                </c:pt>
                <c:pt idx="623">
                  <c:v>0.16191</c:v>
                </c:pt>
                <c:pt idx="624">
                  <c:v>0.15570000000000001</c:v>
                </c:pt>
                <c:pt idx="625">
                  <c:v>0.16933000000000001</c:v>
                </c:pt>
                <c:pt idx="626">
                  <c:v>0.19564000000000001</c:v>
                </c:pt>
                <c:pt idx="627">
                  <c:v>0.21417</c:v>
                </c:pt>
                <c:pt idx="628">
                  <c:v>0.21981999999999999</c:v>
                </c:pt>
                <c:pt idx="629">
                  <c:v>0.22647</c:v>
                </c:pt>
                <c:pt idx="630">
                  <c:v>0.24576000000000001</c:v>
                </c:pt>
                <c:pt idx="631">
                  <c:v>0.27307999999999999</c:v>
                </c:pt>
                <c:pt idx="632">
                  <c:v>0.29455999999999999</c:v>
                </c:pt>
                <c:pt idx="633">
                  <c:v>0.30125999999999997</c:v>
                </c:pt>
                <c:pt idx="634">
                  <c:v>0.29654999999999998</c:v>
                </c:pt>
                <c:pt idx="635">
                  <c:v>0.29216999999999999</c:v>
                </c:pt>
                <c:pt idx="636">
                  <c:v>0.29507</c:v>
                </c:pt>
                <c:pt idx="637">
                  <c:v>0.29868</c:v>
                </c:pt>
                <c:pt idx="638">
                  <c:v>0.29354999999999998</c:v>
                </c:pt>
                <c:pt idx="639">
                  <c:v>0.28620000000000001</c:v>
                </c:pt>
                <c:pt idx="640">
                  <c:v>0.29511999999999999</c:v>
                </c:pt>
                <c:pt idx="641">
                  <c:v>0.32307000000000002</c:v>
                </c:pt>
                <c:pt idx="642">
                  <c:v>0.34693000000000002</c:v>
                </c:pt>
                <c:pt idx="643">
                  <c:v>0.34584999999999999</c:v>
                </c:pt>
                <c:pt idx="644">
                  <c:v>0.32906000000000002</c:v>
                </c:pt>
                <c:pt idx="645">
                  <c:v>0.32135000000000002</c:v>
                </c:pt>
                <c:pt idx="646">
                  <c:v>0.32741999999999999</c:v>
                </c:pt>
                <c:pt idx="647">
                  <c:v>0.32740999999999998</c:v>
                </c:pt>
                <c:pt idx="648">
                  <c:v>0.30714000000000002</c:v>
                </c:pt>
                <c:pt idx="649">
                  <c:v>0.27667999999999998</c:v>
                </c:pt>
                <c:pt idx="650">
                  <c:v>0.25312000000000001</c:v>
                </c:pt>
                <c:pt idx="651">
                  <c:v>0.23616000000000001</c:v>
                </c:pt>
                <c:pt idx="652">
                  <c:v>0.21085000000000001</c:v>
                </c:pt>
                <c:pt idx="653">
                  <c:v>0.17079</c:v>
                </c:pt>
                <c:pt idx="654">
                  <c:v>0.12962000000000001</c:v>
                </c:pt>
                <c:pt idx="655">
                  <c:v>0.10644000000000001</c:v>
                </c:pt>
                <c:pt idx="656">
                  <c:v>0.10327</c:v>
                </c:pt>
                <c:pt idx="657">
                  <c:v>0.10231</c:v>
                </c:pt>
                <c:pt idx="658">
                  <c:v>8.6867E-2</c:v>
                </c:pt>
                <c:pt idx="659">
                  <c:v>5.9801E-2</c:v>
                </c:pt>
                <c:pt idx="660">
                  <c:v>3.6325000000000003E-2</c:v>
                </c:pt>
                <c:pt idx="661">
                  <c:v>2.3243E-2</c:v>
                </c:pt>
                <c:pt idx="662">
                  <c:v>1.4548999999999999E-2</c:v>
                </c:pt>
                <c:pt idx="663">
                  <c:v>6.0273999999999996E-3</c:v>
                </c:pt>
                <c:pt idx="664">
                  <c:v>2.5354000000000002E-3</c:v>
                </c:pt>
                <c:pt idx="665">
                  <c:v>7.9792999999999999E-3</c:v>
                </c:pt>
                <c:pt idx="666">
                  <c:v>1.8634999999999999E-2</c:v>
                </c:pt>
                <c:pt idx="667">
                  <c:v>3.0987000000000001E-2</c:v>
                </c:pt>
                <c:pt idx="668">
                  <c:v>4.6098E-2</c:v>
                </c:pt>
                <c:pt idx="669">
                  <c:v>6.0682E-2</c:v>
                </c:pt>
                <c:pt idx="670">
                  <c:v>6.4975000000000005E-2</c:v>
                </c:pt>
                <c:pt idx="671">
                  <c:v>5.8401000000000002E-2</c:v>
                </c:pt>
                <c:pt idx="672">
                  <c:v>5.7804000000000001E-2</c:v>
                </c:pt>
                <c:pt idx="673">
                  <c:v>7.8758999999999996E-2</c:v>
                </c:pt>
                <c:pt idx="674">
                  <c:v>0.11508</c:v>
                </c:pt>
                <c:pt idx="675">
                  <c:v>0.14782999999999999</c:v>
                </c:pt>
                <c:pt idx="676">
                  <c:v>0.16947000000000001</c:v>
                </c:pt>
                <c:pt idx="677">
                  <c:v>0.18836</c:v>
                </c:pt>
                <c:pt idx="678">
                  <c:v>0.21326999999999999</c:v>
                </c:pt>
                <c:pt idx="679">
                  <c:v>0.24471999999999999</c:v>
                </c:pt>
                <c:pt idx="680">
                  <c:v>0.27853</c:v>
                </c:pt>
                <c:pt idx="681">
                  <c:v>0.30703000000000003</c:v>
                </c:pt>
                <c:pt idx="682">
                  <c:v>0.31919999999999998</c:v>
                </c:pt>
                <c:pt idx="683">
                  <c:v>0.31084000000000001</c:v>
                </c:pt>
                <c:pt idx="684">
                  <c:v>0.29409000000000002</c:v>
                </c:pt>
                <c:pt idx="685">
                  <c:v>0.28649000000000002</c:v>
                </c:pt>
                <c:pt idx="686">
                  <c:v>0.29083999999999999</c:v>
                </c:pt>
                <c:pt idx="687">
                  <c:v>0.29544999999999999</c:v>
                </c:pt>
                <c:pt idx="688">
                  <c:v>0.29375000000000001</c:v>
                </c:pt>
                <c:pt idx="689">
                  <c:v>0.29330000000000001</c:v>
                </c:pt>
                <c:pt idx="690">
                  <c:v>0.30397999999999997</c:v>
                </c:pt>
                <c:pt idx="691">
                  <c:v>0.32655000000000001</c:v>
                </c:pt>
                <c:pt idx="692">
                  <c:v>0.35476999999999997</c:v>
                </c:pt>
                <c:pt idx="693">
                  <c:v>0.38150000000000001</c:v>
                </c:pt>
                <c:pt idx="694">
                  <c:v>0.40148</c:v>
                </c:pt>
                <c:pt idx="695">
                  <c:v>0.41365000000000002</c:v>
                </c:pt>
                <c:pt idx="696">
                  <c:v>0.41997000000000001</c:v>
                </c:pt>
                <c:pt idx="697">
                  <c:v>0.41736000000000001</c:v>
                </c:pt>
                <c:pt idx="698">
                  <c:v>0.39705000000000001</c:v>
                </c:pt>
                <c:pt idx="699">
                  <c:v>0.36104999999999998</c:v>
                </c:pt>
                <c:pt idx="700">
                  <c:v>0.33072000000000001</c:v>
                </c:pt>
                <c:pt idx="701">
                  <c:v>0.32208999999999999</c:v>
                </c:pt>
                <c:pt idx="702">
                  <c:v>0.31725999999999999</c:v>
                </c:pt>
                <c:pt idx="703">
                  <c:v>0.28286</c:v>
                </c:pt>
                <c:pt idx="704">
                  <c:v>0.21947</c:v>
                </c:pt>
                <c:pt idx="705">
                  <c:v>0.16916</c:v>
                </c:pt>
                <c:pt idx="706">
                  <c:v>0.16364999999999999</c:v>
                </c:pt>
                <c:pt idx="707">
                  <c:v>0.18598000000000001</c:v>
                </c:pt>
                <c:pt idx="708">
                  <c:v>0.19982</c:v>
                </c:pt>
                <c:pt idx="709">
                  <c:v>0.19950999999999999</c:v>
                </c:pt>
                <c:pt idx="710">
                  <c:v>0.20831</c:v>
                </c:pt>
                <c:pt idx="711">
                  <c:v>0.23558000000000001</c:v>
                </c:pt>
                <c:pt idx="712">
                  <c:v>0.26012000000000002</c:v>
                </c:pt>
                <c:pt idx="713">
                  <c:v>0.25835000000000002</c:v>
                </c:pt>
                <c:pt idx="714">
                  <c:v>0.23207</c:v>
                </c:pt>
                <c:pt idx="715">
                  <c:v>0.20285</c:v>
                </c:pt>
                <c:pt idx="716">
                  <c:v>0.19006999999999999</c:v>
                </c:pt>
                <c:pt idx="717">
                  <c:v>0.19958999999999999</c:v>
                </c:pt>
                <c:pt idx="718">
                  <c:v>0.22575000000000001</c:v>
                </c:pt>
                <c:pt idx="719">
                  <c:v>0.25839000000000001</c:v>
                </c:pt>
                <c:pt idx="720">
                  <c:v>0.28998000000000002</c:v>
                </c:pt>
                <c:pt idx="721">
                  <c:v>0.31741000000000003</c:v>
                </c:pt>
                <c:pt idx="722">
                  <c:v>0.33606000000000003</c:v>
                </c:pt>
                <c:pt idx="723">
                  <c:v>0.33661000000000002</c:v>
                </c:pt>
                <c:pt idx="724">
                  <c:v>0.31374999999999997</c:v>
                </c:pt>
                <c:pt idx="725">
                  <c:v>0.27593000000000001</c:v>
                </c:pt>
                <c:pt idx="726">
                  <c:v>0.23973</c:v>
                </c:pt>
                <c:pt idx="727">
                  <c:v>0.21525</c:v>
                </c:pt>
                <c:pt idx="728">
                  <c:v>0.20230999999999999</c:v>
                </c:pt>
                <c:pt idx="729">
                  <c:v>0.19911000000000001</c:v>
                </c:pt>
                <c:pt idx="730">
                  <c:v>0.20702999999999999</c:v>
                </c:pt>
                <c:pt idx="731">
                  <c:v>0.22675999999999999</c:v>
                </c:pt>
                <c:pt idx="732">
                  <c:v>0.25596999999999998</c:v>
                </c:pt>
                <c:pt idx="733">
                  <c:v>0.29114000000000001</c:v>
                </c:pt>
                <c:pt idx="734">
                  <c:v>0.32655000000000001</c:v>
                </c:pt>
                <c:pt idx="735">
                  <c:v>0.35239999999999999</c:v>
                </c:pt>
                <c:pt idx="736">
                  <c:v>0.36093999999999998</c:v>
                </c:pt>
                <c:pt idx="737">
                  <c:v>0.35548000000000002</c:v>
                </c:pt>
                <c:pt idx="738">
                  <c:v>0.34752</c:v>
                </c:pt>
                <c:pt idx="739">
                  <c:v>0.34453</c:v>
                </c:pt>
                <c:pt idx="740">
                  <c:v>0.34586</c:v>
                </c:pt>
                <c:pt idx="741">
                  <c:v>0.34992000000000001</c:v>
                </c:pt>
                <c:pt idx="742">
                  <c:v>0.35726999999999998</c:v>
                </c:pt>
                <c:pt idx="743">
                  <c:v>0.36498999999999998</c:v>
                </c:pt>
                <c:pt idx="744">
                  <c:v>0.36637999999999998</c:v>
                </c:pt>
                <c:pt idx="745">
                  <c:v>0.36094999999999999</c:v>
                </c:pt>
                <c:pt idx="746">
                  <c:v>0.35819000000000001</c:v>
                </c:pt>
                <c:pt idx="747">
                  <c:v>0.36626999999999998</c:v>
                </c:pt>
                <c:pt idx="748">
                  <c:v>0.38140000000000002</c:v>
                </c:pt>
                <c:pt idx="749">
                  <c:v>0.39328999999999997</c:v>
                </c:pt>
                <c:pt idx="750">
                  <c:v>0.39707999999999999</c:v>
                </c:pt>
                <c:pt idx="751">
                  <c:v>0.39450000000000002</c:v>
                </c:pt>
                <c:pt idx="752">
                  <c:v>0.38705000000000001</c:v>
                </c:pt>
                <c:pt idx="753">
                  <c:v>0.37476999999999999</c:v>
                </c:pt>
                <c:pt idx="754">
                  <c:v>0.36076000000000003</c:v>
                </c:pt>
                <c:pt idx="755">
                  <c:v>0.35094999999999998</c:v>
                </c:pt>
                <c:pt idx="756">
                  <c:v>0.34920000000000001</c:v>
                </c:pt>
                <c:pt idx="757">
                  <c:v>0.35666999999999999</c:v>
                </c:pt>
                <c:pt idx="758">
                  <c:v>0.37474000000000002</c:v>
                </c:pt>
                <c:pt idx="759">
                  <c:v>0.40161999999999998</c:v>
                </c:pt>
                <c:pt idx="760">
                  <c:v>0.42512</c:v>
                </c:pt>
                <c:pt idx="761">
                  <c:v>0.42666999999999999</c:v>
                </c:pt>
                <c:pt idx="762">
                  <c:v>0.39839000000000002</c:v>
                </c:pt>
                <c:pt idx="763">
                  <c:v>0.35236000000000001</c:v>
                </c:pt>
                <c:pt idx="764">
                  <c:v>0.30787999999999999</c:v>
                </c:pt>
                <c:pt idx="765">
                  <c:v>0.27284999999999998</c:v>
                </c:pt>
                <c:pt idx="766">
                  <c:v>0.24399000000000001</c:v>
                </c:pt>
                <c:pt idx="767">
                  <c:v>0.22262999999999999</c:v>
                </c:pt>
                <c:pt idx="768">
                  <c:v>0.21898999999999999</c:v>
                </c:pt>
                <c:pt idx="769">
                  <c:v>0.23688000000000001</c:v>
                </c:pt>
                <c:pt idx="770">
                  <c:v>0.26234000000000002</c:v>
                </c:pt>
                <c:pt idx="771">
                  <c:v>0.27561000000000002</c:v>
                </c:pt>
                <c:pt idx="772">
                  <c:v>0.2717</c:v>
                </c:pt>
                <c:pt idx="773">
                  <c:v>0.26278000000000001</c:v>
                </c:pt>
                <c:pt idx="774">
                  <c:v>0.26240999999999998</c:v>
                </c:pt>
                <c:pt idx="775">
                  <c:v>0.27396999999999999</c:v>
                </c:pt>
                <c:pt idx="776">
                  <c:v>0.29361999999999999</c:v>
                </c:pt>
                <c:pt idx="777">
                  <c:v>0.31639</c:v>
                </c:pt>
                <c:pt idx="778">
                  <c:v>0.33671000000000001</c:v>
                </c:pt>
                <c:pt idx="779">
                  <c:v>0.34942000000000001</c:v>
                </c:pt>
                <c:pt idx="780">
                  <c:v>0.35526999999999997</c:v>
                </c:pt>
                <c:pt idx="781">
                  <c:v>0.36254999999999998</c:v>
                </c:pt>
                <c:pt idx="782">
                  <c:v>0.37934000000000001</c:v>
                </c:pt>
                <c:pt idx="783">
                  <c:v>0.40600000000000003</c:v>
                </c:pt>
                <c:pt idx="784">
                  <c:v>0.43786999999999998</c:v>
                </c:pt>
                <c:pt idx="785">
                  <c:v>0.4733</c:v>
                </c:pt>
                <c:pt idx="786">
                  <c:v>0.51446999999999998</c:v>
                </c:pt>
                <c:pt idx="787">
                  <c:v>0.56027000000000005</c:v>
                </c:pt>
                <c:pt idx="788">
                  <c:v>0.60209000000000001</c:v>
                </c:pt>
                <c:pt idx="789">
                  <c:v>0.62975999999999999</c:v>
                </c:pt>
                <c:pt idx="790">
                  <c:v>0.64104000000000005</c:v>
                </c:pt>
                <c:pt idx="791">
                  <c:v>0.64315999999999995</c:v>
                </c:pt>
                <c:pt idx="792">
                  <c:v>0.64461000000000002</c:v>
                </c:pt>
                <c:pt idx="793">
                  <c:v>0.64849000000000001</c:v>
                </c:pt>
                <c:pt idx="794">
                  <c:v>0.65608</c:v>
                </c:pt>
                <c:pt idx="795">
                  <c:v>0.67279999999999995</c:v>
                </c:pt>
                <c:pt idx="796">
                  <c:v>0.70338000000000001</c:v>
                </c:pt>
                <c:pt idx="797">
                  <c:v>0.74109000000000003</c:v>
                </c:pt>
                <c:pt idx="798">
                  <c:v>0.77054</c:v>
                </c:pt>
                <c:pt idx="799">
                  <c:v>0.78469999999999995</c:v>
                </c:pt>
                <c:pt idx="800">
                  <c:v>0.79132000000000002</c:v>
                </c:pt>
                <c:pt idx="801">
                  <c:v>0.79706999999999995</c:v>
                </c:pt>
                <c:pt idx="802">
                  <c:v>0.79437999999999998</c:v>
                </c:pt>
                <c:pt idx="803">
                  <c:v>0.77446999999999999</c:v>
                </c:pt>
                <c:pt idx="804">
                  <c:v>0.74736999999999998</c:v>
                </c:pt>
                <c:pt idx="805">
                  <c:v>0.73548000000000002</c:v>
                </c:pt>
                <c:pt idx="806">
                  <c:v>0.74851000000000001</c:v>
                </c:pt>
                <c:pt idx="807">
                  <c:v>0.77651000000000003</c:v>
                </c:pt>
                <c:pt idx="808">
                  <c:v>0.80681999999999998</c:v>
                </c:pt>
                <c:pt idx="809">
                  <c:v>0.83399000000000001</c:v>
                </c:pt>
                <c:pt idx="810">
                  <c:v>0.85072999999999999</c:v>
                </c:pt>
                <c:pt idx="811">
                  <c:v>0.84538000000000002</c:v>
                </c:pt>
                <c:pt idx="812">
                  <c:v>0.81806000000000001</c:v>
                </c:pt>
                <c:pt idx="813">
                  <c:v>0.78934000000000004</c:v>
                </c:pt>
                <c:pt idx="814">
                  <c:v>0.78244000000000002</c:v>
                </c:pt>
                <c:pt idx="815">
                  <c:v>0.80108999999999997</c:v>
                </c:pt>
                <c:pt idx="816">
                  <c:v>0.83109999999999995</c:v>
                </c:pt>
                <c:pt idx="817">
                  <c:v>0.85743999999999998</c:v>
                </c:pt>
                <c:pt idx="818">
                  <c:v>0.87331999999999999</c:v>
                </c:pt>
                <c:pt idx="819">
                  <c:v>0.88039999999999996</c:v>
                </c:pt>
                <c:pt idx="820">
                  <c:v>0.88939000000000001</c:v>
                </c:pt>
                <c:pt idx="821">
                  <c:v>0.91513999999999995</c:v>
                </c:pt>
                <c:pt idx="822">
                  <c:v>0.95950000000000002</c:v>
                </c:pt>
                <c:pt idx="823">
                  <c:v>1.0012000000000001</c:v>
                </c:pt>
                <c:pt idx="824">
                  <c:v>1.0132000000000001</c:v>
                </c:pt>
                <c:pt idx="825">
                  <c:v>0.99080999999999997</c:v>
                </c:pt>
                <c:pt idx="826">
                  <c:v>0.95415000000000005</c:v>
                </c:pt>
                <c:pt idx="827">
                  <c:v>0.92134000000000005</c:v>
                </c:pt>
                <c:pt idx="828">
                  <c:v>0.88924000000000003</c:v>
                </c:pt>
                <c:pt idx="829">
                  <c:v>0.84519999999999995</c:v>
                </c:pt>
                <c:pt idx="830">
                  <c:v>0.79117000000000004</c:v>
                </c:pt>
                <c:pt idx="831">
                  <c:v>0.74766999999999995</c:v>
                </c:pt>
                <c:pt idx="832">
                  <c:v>0.73358000000000001</c:v>
                </c:pt>
                <c:pt idx="833">
                  <c:v>0.74705999999999995</c:v>
                </c:pt>
                <c:pt idx="834">
                  <c:v>0.76871999999999996</c:v>
                </c:pt>
                <c:pt idx="835">
                  <c:v>0.78108999999999995</c:v>
                </c:pt>
                <c:pt idx="836">
                  <c:v>0.78110000000000002</c:v>
                </c:pt>
                <c:pt idx="837">
                  <c:v>0.77459999999999996</c:v>
                </c:pt>
                <c:pt idx="838">
                  <c:v>0.76537999999999995</c:v>
                </c:pt>
                <c:pt idx="839">
                  <c:v>0.75434000000000001</c:v>
                </c:pt>
                <c:pt idx="840">
                  <c:v>0.74411000000000005</c:v>
                </c:pt>
                <c:pt idx="841">
                  <c:v>0.73612999999999995</c:v>
                </c:pt>
                <c:pt idx="842">
                  <c:v>0.72419</c:v>
                </c:pt>
                <c:pt idx="843">
                  <c:v>0.69986000000000004</c:v>
                </c:pt>
                <c:pt idx="844">
                  <c:v>0.66600999999999999</c:v>
                </c:pt>
                <c:pt idx="845">
                  <c:v>0.63653000000000004</c:v>
                </c:pt>
                <c:pt idx="846">
                  <c:v>0.61953000000000003</c:v>
                </c:pt>
                <c:pt idx="847">
                  <c:v>0.60814999999999997</c:v>
                </c:pt>
                <c:pt idx="848">
                  <c:v>0.59179999999999999</c:v>
                </c:pt>
                <c:pt idx="849">
                  <c:v>0.56896000000000002</c:v>
                </c:pt>
                <c:pt idx="850">
                  <c:v>0.54444000000000004</c:v>
                </c:pt>
                <c:pt idx="851">
                  <c:v>0.52239000000000002</c:v>
                </c:pt>
                <c:pt idx="852">
                  <c:v>0.50854999999999995</c:v>
                </c:pt>
                <c:pt idx="853">
                  <c:v>0.51090000000000002</c:v>
                </c:pt>
                <c:pt idx="854">
                  <c:v>0.52895999999999999</c:v>
                </c:pt>
                <c:pt idx="855">
                  <c:v>0.54901999999999995</c:v>
                </c:pt>
                <c:pt idx="856">
                  <c:v>0.56079999999999997</c:v>
                </c:pt>
                <c:pt idx="857">
                  <c:v>0.57257000000000002</c:v>
                </c:pt>
                <c:pt idx="858">
                  <c:v>0.59575999999999996</c:v>
                </c:pt>
                <c:pt idx="859">
                  <c:v>0.61807000000000001</c:v>
                </c:pt>
                <c:pt idx="860">
                  <c:v>0.61029</c:v>
                </c:pt>
                <c:pt idx="861">
                  <c:v>0.56521999999999994</c:v>
                </c:pt>
                <c:pt idx="862">
                  <c:v>0.51500999999999997</c:v>
                </c:pt>
                <c:pt idx="863">
                  <c:v>0.49730999999999997</c:v>
                </c:pt>
                <c:pt idx="864">
                  <c:v>0.51090999999999998</c:v>
                </c:pt>
                <c:pt idx="865">
                  <c:v>0.51702999999999999</c:v>
                </c:pt>
                <c:pt idx="866">
                  <c:v>0.48443000000000003</c:v>
                </c:pt>
                <c:pt idx="867">
                  <c:v>0.42387000000000002</c:v>
                </c:pt>
                <c:pt idx="868">
                  <c:v>0.37403999999999998</c:v>
                </c:pt>
                <c:pt idx="869">
                  <c:v>0.35750999999999999</c:v>
                </c:pt>
                <c:pt idx="870">
                  <c:v>0.35725000000000001</c:v>
                </c:pt>
                <c:pt idx="871">
                  <c:v>0.33904000000000001</c:v>
                </c:pt>
                <c:pt idx="872">
                  <c:v>0.29341</c:v>
                </c:pt>
                <c:pt idx="873">
                  <c:v>0.24698999999999999</c:v>
                </c:pt>
                <c:pt idx="874">
                  <c:v>0.22892999999999999</c:v>
                </c:pt>
                <c:pt idx="875">
                  <c:v>0.23425000000000001</c:v>
                </c:pt>
                <c:pt idx="876">
                  <c:v>0.23116999999999999</c:v>
                </c:pt>
                <c:pt idx="877">
                  <c:v>0.20207</c:v>
                </c:pt>
                <c:pt idx="878">
                  <c:v>0.16278000000000001</c:v>
                </c:pt>
                <c:pt idx="879">
                  <c:v>0.13602</c:v>
                </c:pt>
                <c:pt idx="880">
                  <c:v>0.11845</c:v>
                </c:pt>
                <c:pt idx="881">
                  <c:v>8.7085999999999997E-2</c:v>
                </c:pt>
                <c:pt idx="882">
                  <c:v>3.3626000000000003E-2</c:v>
                </c:pt>
                <c:pt idx="883">
                  <c:v>-2.2134999999999998E-2</c:v>
                </c:pt>
                <c:pt idx="884">
                  <c:v>-5.6729000000000002E-2</c:v>
                </c:pt>
                <c:pt idx="885">
                  <c:v>-7.0374999999999993E-2</c:v>
                </c:pt>
                <c:pt idx="886">
                  <c:v>-8.1936999999999996E-2</c:v>
                </c:pt>
                <c:pt idx="887">
                  <c:v>-0.10113999999999999</c:v>
                </c:pt>
                <c:pt idx="888">
                  <c:v>-0.11519</c:v>
                </c:pt>
                <c:pt idx="889">
                  <c:v>-0.10518</c:v>
                </c:pt>
                <c:pt idx="890">
                  <c:v>-6.9718000000000002E-2</c:v>
                </c:pt>
                <c:pt idx="891">
                  <c:v>-2.6251E-2</c:v>
                </c:pt>
                <c:pt idx="892">
                  <c:v>8.9963999999999999E-3</c:v>
                </c:pt>
                <c:pt idx="893">
                  <c:v>3.4634999999999999E-2</c:v>
                </c:pt>
                <c:pt idx="894">
                  <c:v>5.4482999999999997E-2</c:v>
                </c:pt>
                <c:pt idx="895">
                  <c:v>6.1966E-2</c:v>
                </c:pt>
                <c:pt idx="896">
                  <c:v>4.4961000000000001E-2</c:v>
                </c:pt>
                <c:pt idx="897">
                  <c:v>6.7990000000000004E-3</c:v>
                </c:pt>
                <c:pt idx="898">
                  <c:v>-2.7571999999999999E-2</c:v>
                </c:pt>
                <c:pt idx="899">
                  <c:v>-3.2832E-2</c:v>
                </c:pt>
                <c:pt idx="900">
                  <c:v>-6.4885999999999997E-3</c:v>
                </c:pt>
                <c:pt idx="901">
                  <c:v>3.3180000000000001E-2</c:v>
                </c:pt>
                <c:pt idx="902">
                  <c:v>6.6637000000000002E-2</c:v>
                </c:pt>
                <c:pt idx="903">
                  <c:v>8.4295999999999996E-2</c:v>
                </c:pt>
                <c:pt idx="904">
                  <c:v>8.4277000000000005E-2</c:v>
                </c:pt>
                <c:pt idx="905">
                  <c:v>7.0539000000000004E-2</c:v>
                </c:pt>
                <c:pt idx="906">
                  <c:v>5.4275999999999998E-2</c:v>
                </c:pt>
                <c:pt idx="907">
                  <c:v>4.8662999999999998E-2</c:v>
                </c:pt>
                <c:pt idx="908">
                  <c:v>5.9219000000000001E-2</c:v>
                </c:pt>
                <c:pt idx="909">
                  <c:v>8.3791000000000004E-2</c:v>
                </c:pt>
                <c:pt idx="910">
                  <c:v>0.12081</c:v>
                </c:pt>
                <c:pt idx="911">
                  <c:v>0.16932</c:v>
                </c:pt>
                <c:pt idx="912">
                  <c:v>0.22095999999999999</c:v>
                </c:pt>
                <c:pt idx="913">
                  <c:v>0.26357000000000003</c:v>
                </c:pt>
                <c:pt idx="914">
                  <c:v>0.29741000000000001</c:v>
                </c:pt>
                <c:pt idx="915">
                  <c:v>0.33617999999999998</c:v>
                </c:pt>
                <c:pt idx="916">
                  <c:v>0.38318000000000002</c:v>
                </c:pt>
                <c:pt idx="917">
                  <c:v>0.41646</c:v>
                </c:pt>
                <c:pt idx="918">
                  <c:v>0.41113</c:v>
                </c:pt>
                <c:pt idx="919">
                  <c:v>0.37126999999999999</c:v>
                </c:pt>
                <c:pt idx="920">
                  <c:v>0.32561000000000001</c:v>
                </c:pt>
                <c:pt idx="921">
                  <c:v>0.29359000000000002</c:v>
                </c:pt>
                <c:pt idx="922">
                  <c:v>0.27029999999999998</c:v>
                </c:pt>
                <c:pt idx="923">
                  <c:v>0.24526000000000001</c:v>
                </c:pt>
                <c:pt idx="924">
                  <c:v>0.21806</c:v>
                </c:pt>
                <c:pt idx="925">
                  <c:v>0.18768000000000001</c:v>
                </c:pt>
                <c:pt idx="926">
                  <c:v>0.14280000000000001</c:v>
                </c:pt>
                <c:pt idx="927">
                  <c:v>7.893E-2</c:v>
                </c:pt>
                <c:pt idx="928">
                  <c:v>1.6382000000000001E-2</c:v>
                </c:pt>
                <c:pt idx="929">
                  <c:v>-1.6618000000000001E-2</c:v>
                </c:pt>
                <c:pt idx="930">
                  <c:v>-1.7665E-2</c:v>
                </c:pt>
                <c:pt idx="931">
                  <c:v>-1.1379E-2</c:v>
                </c:pt>
                <c:pt idx="932">
                  <c:v>-1.5219999999999999E-2</c:v>
                </c:pt>
                <c:pt idx="933">
                  <c:v>-2.0084999999999999E-2</c:v>
                </c:pt>
                <c:pt idx="934">
                  <c:v>-1.167E-2</c:v>
                </c:pt>
                <c:pt idx="935">
                  <c:v>4.1552000000000004E-3</c:v>
                </c:pt>
                <c:pt idx="936">
                  <c:v>1.1165E-2</c:v>
                </c:pt>
                <c:pt idx="937">
                  <c:v>8.5526999999999999E-3</c:v>
                </c:pt>
                <c:pt idx="938">
                  <c:v>9.8709999999999996E-3</c:v>
                </c:pt>
                <c:pt idx="939">
                  <c:v>1.9203000000000001E-2</c:v>
                </c:pt>
                <c:pt idx="940">
                  <c:v>2.5828E-2</c:v>
                </c:pt>
                <c:pt idx="941">
                  <c:v>2.5125999999999999E-2</c:v>
                </c:pt>
                <c:pt idx="942">
                  <c:v>2.7992E-2</c:v>
                </c:pt>
                <c:pt idx="943">
                  <c:v>4.1571999999999998E-2</c:v>
                </c:pt>
                <c:pt idx="944">
                  <c:v>5.5152E-2</c:v>
                </c:pt>
                <c:pt idx="945">
                  <c:v>5.7482999999999999E-2</c:v>
                </c:pt>
                <c:pt idx="946">
                  <c:v>5.679E-2</c:v>
                </c:pt>
                <c:pt idx="947">
                  <c:v>6.7612000000000005E-2</c:v>
                </c:pt>
                <c:pt idx="948">
                  <c:v>8.4848000000000007E-2</c:v>
                </c:pt>
                <c:pt idx="949">
                  <c:v>8.9578000000000005E-2</c:v>
                </c:pt>
                <c:pt idx="950">
                  <c:v>7.9117999999999994E-2</c:v>
                </c:pt>
                <c:pt idx="951">
                  <c:v>7.1915999999999994E-2</c:v>
                </c:pt>
                <c:pt idx="952">
                  <c:v>7.8692999999999999E-2</c:v>
                </c:pt>
                <c:pt idx="953">
                  <c:v>8.7094000000000005E-2</c:v>
                </c:pt>
                <c:pt idx="954">
                  <c:v>8.4088999999999997E-2</c:v>
                </c:pt>
                <c:pt idx="955">
                  <c:v>7.7687000000000006E-2</c:v>
                </c:pt>
                <c:pt idx="956">
                  <c:v>8.2458000000000004E-2</c:v>
                </c:pt>
                <c:pt idx="957">
                  <c:v>9.4287999999999997E-2</c:v>
                </c:pt>
                <c:pt idx="958">
                  <c:v>9.5465999999999995E-2</c:v>
                </c:pt>
                <c:pt idx="959">
                  <c:v>7.9849000000000003E-2</c:v>
                </c:pt>
                <c:pt idx="960">
                  <c:v>5.8980999999999999E-2</c:v>
                </c:pt>
                <c:pt idx="961">
                  <c:v>4.5981000000000001E-2</c:v>
                </c:pt>
                <c:pt idx="962">
                  <c:v>4.5754000000000003E-2</c:v>
                </c:pt>
                <c:pt idx="963">
                  <c:v>5.7939999999999998E-2</c:v>
                </c:pt>
                <c:pt idx="964">
                  <c:v>7.4807999999999999E-2</c:v>
                </c:pt>
                <c:pt idx="965">
                  <c:v>7.6933000000000001E-2</c:v>
                </c:pt>
                <c:pt idx="966">
                  <c:v>4.8147000000000002E-2</c:v>
                </c:pt>
                <c:pt idx="967">
                  <c:v>2.8189000000000003E-4</c:v>
                </c:pt>
                <c:pt idx="968">
                  <c:v>-3.1594999999999998E-2</c:v>
                </c:pt>
                <c:pt idx="969">
                  <c:v>-2.7706000000000001E-2</c:v>
                </c:pt>
                <c:pt idx="970">
                  <c:v>-6.1424000000000001E-3</c:v>
                </c:pt>
                <c:pt idx="971">
                  <c:v>3.0257000000000001E-3</c:v>
                </c:pt>
                <c:pt idx="972">
                  <c:v>-4.5738999999999997E-3</c:v>
                </c:pt>
                <c:pt idx="973">
                  <c:v>-1.0064E-2</c:v>
                </c:pt>
                <c:pt idx="974">
                  <c:v>-3.7253E-3</c:v>
                </c:pt>
                <c:pt idx="975">
                  <c:v>4.6544000000000004E-3</c:v>
                </c:pt>
                <c:pt idx="976">
                  <c:v>8.8584000000000006E-3</c:v>
                </c:pt>
                <c:pt idx="977">
                  <c:v>2.0327999999999999E-2</c:v>
                </c:pt>
                <c:pt idx="978">
                  <c:v>4.9298000000000002E-2</c:v>
                </c:pt>
                <c:pt idx="979">
                  <c:v>8.5116999999999998E-2</c:v>
                </c:pt>
                <c:pt idx="980">
                  <c:v>0.10864</c:v>
                </c:pt>
                <c:pt idx="981">
                  <c:v>0.11615</c:v>
                </c:pt>
                <c:pt idx="982">
                  <c:v>0.11684</c:v>
                </c:pt>
                <c:pt idx="983">
                  <c:v>0.11203</c:v>
                </c:pt>
                <c:pt idx="984">
                  <c:v>9.4244999999999995E-2</c:v>
                </c:pt>
                <c:pt idx="985">
                  <c:v>6.6488000000000005E-2</c:v>
                </c:pt>
                <c:pt idx="986">
                  <c:v>4.3069000000000003E-2</c:v>
                </c:pt>
                <c:pt idx="987">
                  <c:v>2.5055999999999998E-2</c:v>
                </c:pt>
                <c:pt idx="988">
                  <c:v>-6.6017999999999997E-3</c:v>
                </c:pt>
                <c:pt idx="989">
                  <c:v>-6.0913000000000002E-2</c:v>
                </c:pt>
                <c:pt idx="990">
                  <c:v>-0.11593000000000001</c:v>
                </c:pt>
                <c:pt idx="991">
                  <c:v>-0.14652999999999999</c:v>
                </c:pt>
                <c:pt idx="992">
                  <c:v>-0.16106000000000001</c:v>
                </c:pt>
                <c:pt idx="993">
                  <c:v>-0.18589</c:v>
                </c:pt>
                <c:pt idx="994">
                  <c:v>-0.2185</c:v>
                </c:pt>
                <c:pt idx="995">
                  <c:v>-0.22567999999999999</c:v>
                </c:pt>
                <c:pt idx="996">
                  <c:v>-0.19603999999999999</c:v>
                </c:pt>
                <c:pt idx="997">
                  <c:v>-0.16736999999999999</c:v>
                </c:pt>
                <c:pt idx="998">
                  <c:v>-0.18361</c:v>
                </c:pt>
                <c:pt idx="999">
                  <c:v>-0.24173</c:v>
                </c:pt>
                <c:pt idx="1000">
                  <c:v>-0.30173</c:v>
                </c:pt>
                <c:pt idx="1001">
                  <c:v>-0.33817999999999998</c:v>
                </c:pt>
                <c:pt idx="1002">
                  <c:v>-0.35922999999999999</c:v>
                </c:pt>
                <c:pt idx="1003">
                  <c:v>-0.37863000000000002</c:v>
                </c:pt>
                <c:pt idx="1004">
                  <c:v>-0.39302999999999999</c:v>
                </c:pt>
                <c:pt idx="1005">
                  <c:v>-0.39352999999999999</c:v>
                </c:pt>
                <c:pt idx="1006">
                  <c:v>-0.38363999999999998</c:v>
                </c:pt>
                <c:pt idx="1007">
                  <c:v>-0.37569000000000002</c:v>
                </c:pt>
                <c:pt idx="1008">
                  <c:v>-0.37697999999999998</c:v>
                </c:pt>
                <c:pt idx="1009">
                  <c:v>-0.38601999999999997</c:v>
                </c:pt>
                <c:pt idx="1010">
                  <c:v>-0.39718999999999999</c:v>
                </c:pt>
                <c:pt idx="1011">
                  <c:v>-0.40442</c:v>
                </c:pt>
                <c:pt idx="1012">
                  <c:v>-0.40423999999999999</c:v>
                </c:pt>
                <c:pt idx="1013">
                  <c:v>-0.39817000000000002</c:v>
                </c:pt>
                <c:pt idx="1014">
                  <c:v>-0.38946999999999998</c:v>
                </c:pt>
                <c:pt idx="1015">
                  <c:v>-0.37707000000000002</c:v>
                </c:pt>
                <c:pt idx="1016">
                  <c:v>-0.35793999999999998</c:v>
                </c:pt>
                <c:pt idx="1017">
                  <c:v>-0.33561999999999997</c:v>
                </c:pt>
                <c:pt idx="1018">
                  <c:v>-0.31964999999999999</c:v>
                </c:pt>
                <c:pt idx="1019">
                  <c:v>-0.31476999999999999</c:v>
                </c:pt>
                <c:pt idx="1020">
                  <c:v>-0.31719999999999998</c:v>
                </c:pt>
                <c:pt idx="1021">
                  <c:v>-0.32435999999999998</c:v>
                </c:pt>
                <c:pt idx="1022">
                  <c:v>-0.34076000000000001</c:v>
                </c:pt>
                <c:pt idx="1023">
                  <c:v>-0.36957000000000001</c:v>
                </c:pt>
                <c:pt idx="1024">
                  <c:v>-0.40490999999999999</c:v>
                </c:pt>
                <c:pt idx="1025">
                  <c:v>-0.43894</c:v>
                </c:pt>
                <c:pt idx="1026">
                  <c:v>-0.47255000000000003</c:v>
                </c:pt>
                <c:pt idx="1027">
                  <c:v>-0.51171</c:v>
                </c:pt>
                <c:pt idx="1028">
                  <c:v>-0.55525999999999998</c:v>
                </c:pt>
                <c:pt idx="1029">
                  <c:v>-0.59211000000000003</c:v>
                </c:pt>
                <c:pt idx="1030">
                  <c:v>-0.60985</c:v>
                </c:pt>
                <c:pt idx="1031">
                  <c:v>-0.60199000000000003</c:v>
                </c:pt>
                <c:pt idx="1032">
                  <c:v>-0.56982999999999995</c:v>
                </c:pt>
                <c:pt idx="1033">
                  <c:v>-0.52342999999999995</c:v>
                </c:pt>
                <c:pt idx="1034">
                  <c:v>-0.48060000000000003</c:v>
                </c:pt>
                <c:pt idx="1035">
                  <c:v>-0.45882000000000001</c:v>
                </c:pt>
                <c:pt idx="1036">
                  <c:v>-0.46550000000000002</c:v>
                </c:pt>
                <c:pt idx="1037">
                  <c:v>-0.49608999999999998</c:v>
                </c:pt>
                <c:pt idx="1038">
                  <c:v>-0.53795999999999999</c:v>
                </c:pt>
                <c:pt idx="1039">
                  <c:v>-0.57357999999999998</c:v>
                </c:pt>
                <c:pt idx="1040">
                  <c:v>-0.58721000000000001</c:v>
                </c:pt>
                <c:pt idx="1041">
                  <c:v>-0.57843</c:v>
                </c:pt>
                <c:pt idx="1042">
                  <c:v>-0.56605000000000005</c:v>
                </c:pt>
                <c:pt idx="1043">
                  <c:v>-0.56766000000000005</c:v>
                </c:pt>
                <c:pt idx="1044">
                  <c:v>-0.57562999999999998</c:v>
                </c:pt>
                <c:pt idx="1045">
                  <c:v>-0.56515000000000004</c:v>
                </c:pt>
                <c:pt idx="1046">
                  <c:v>-0.52673000000000003</c:v>
                </c:pt>
                <c:pt idx="1047">
                  <c:v>-0.47703000000000001</c:v>
                </c:pt>
                <c:pt idx="1048">
                  <c:v>-0.43363000000000002</c:v>
                </c:pt>
                <c:pt idx="1049">
                  <c:v>-0.39571000000000001</c:v>
                </c:pt>
                <c:pt idx="1050">
                  <c:v>-0.35860999999999998</c:v>
                </c:pt>
                <c:pt idx="1051">
                  <c:v>-0.33001000000000003</c:v>
                </c:pt>
                <c:pt idx="1052">
                  <c:v>-0.31447000000000003</c:v>
                </c:pt>
                <c:pt idx="1053">
                  <c:v>-0.29504999999999998</c:v>
                </c:pt>
                <c:pt idx="1054">
                  <c:v>-0.25385000000000002</c:v>
                </c:pt>
                <c:pt idx="1055">
                  <c:v>-0.20469000000000001</c:v>
                </c:pt>
                <c:pt idx="1056">
                  <c:v>-0.17943999999999999</c:v>
                </c:pt>
                <c:pt idx="1057">
                  <c:v>-0.18054999999999999</c:v>
                </c:pt>
                <c:pt idx="1058">
                  <c:v>-0.17330999999999999</c:v>
                </c:pt>
                <c:pt idx="1059">
                  <c:v>-0.13471</c:v>
                </c:pt>
                <c:pt idx="1060">
                  <c:v>-8.5811999999999999E-2</c:v>
                </c:pt>
                <c:pt idx="1061">
                  <c:v>-5.9276000000000002E-2</c:v>
                </c:pt>
                <c:pt idx="1062">
                  <c:v>-5.3746000000000002E-2</c:v>
                </c:pt>
                <c:pt idx="1063">
                  <c:v>-4.3105999999999998E-2</c:v>
                </c:pt>
                <c:pt idx="1064">
                  <c:v>-2.0258999999999999E-2</c:v>
                </c:pt>
                <c:pt idx="1065">
                  <c:v>-6.8478000000000002E-3</c:v>
                </c:pt>
                <c:pt idx="1066">
                  <c:v>-2.0125000000000001E-2</c:v>
                </c:pt>
                <c:pt idx="1067">
                  <c:v>-5.0292000000000003E-2</c:v>
                </c:pt>
                <c:pt idx="1068">
                  <c:v>-7.5028999999999998E-2</c:v>
                </c:pt>
                <c:pt idx="1069">
                  <c:v>-8.2189999999999999E-2</c:v>
                </c:pt>
                <c:pt idx="1070">
                  <c:v>-7.3871000000000006E-2</c:v>
                </c:pt>
                <c:pt idx="1071">
                  <c:v>-6.0498000000000003E-2</c:v>
                </c:pt>
                <c:pt idx="1072">
                  <c:v>-5.6561E-2</c:v>
                </c:pt>
                <c:pt idx="1073">
                  <c:v>-7.2353000000000001E-2</c:v>
                </c:pt>
                <c:pt idx="1074">
                  <c:v>-0.10382</c:v>
                </c:pt>
                <c:pt idx="1075">
                  <c:v>-0.13724</c:v>
                </c:pt>
                <c:pt idx="1076">
                  <c:v>-0.16724</c:v>
                </c:pt>
                <c:pt idx="1077">
                  <c:v>-0.20102999999999999</c:v>
                </c:pt>
                <c:pt idx="1078">
                  <c:v>-0.24009</c:v>
                </c:pt>
                <c:pt idx="1079">
                  <c:v>-0.26867999999999997</c:v>
                </c:pt>
                <c:pt idx="1080">
                  <c:v>-0.27226</c:v>
                </c:pt>
                <c:pt idx="1081">
                  <c:v>-0.26232</c:v>
                </c:pt>
                <c:pt idx="1082">
                  <c:v>-0.26991999999999999</c:v>
                </c:pt>
                <c:pt idx="1083">
                  <c:v>-0.31213000000000002</c:v>
                </c:pt>
                <c:pt idx="1084">
                  <c:v>-0.37232999999999999</c:v>
                </c:pt>
                <c:pt idx="1085">
                  <c:v>-0.41641</c:v>
                </c:pt>
                <c:pt idx="1086">
                  <c:v>-0.42319000000000001</c:v>
                </c:pt>
                <c:pt idx="1087">
                  <c:v>-0.39756000000000002</c:v>
                </c:pt>
                <c:pt idx="1088">
                  <c:v>-0.36168</c:v>
                </c:pt>
                <c:pt idx="1089">
                  <c:v>-0.33953</c:v>
                </c:pt>
                <c:pt idx="1090">
                  <c:v>-0.34537000000000001</c:v>
                </c:pt>
                <c:pt idx="1091">
                  <c:v>-0.37630999999999998</c:v>
                </c:pt>
                <c:pt idx="1092">
                  <c:v>-0.41274</c:v>
                </c:pt>
                <c:pt idx="1093">
                  <c:v>-0.43187999999999999</c:v>
                </c:pt>
                <c:pt idx="1094">
                  <c:v>-0.42688999999999999</c:v>
                </c:pt>
                <c:pt idx="1095">
                  <c:v>-0.41163</c:v>
                </c:pt>
                <c:pt idx="1096">
                  <c:v>-0.40440999999999999</c:v>
                </c:pt>
                <c:pt idx="1097">
                  <c:v>-0.40941</c:v>
                </c:pt>
                <c:pt idx="1098">
                  <c:v>-0.41693000000000002</c:v>
                </c:pt>
                <c:pt idx="1099">
                  <c:v>-0.41798999999999997</c:v>
                </c:pt>
                <c:pt idx="1100">
                  <c:v>-0.41149999999999998</c:v>
                </c:pt>
                <c:pt idx="1101">
                  <c:v>-0.39750000000000002</c:v>
                </c:pt>
                <c:pt idx="1102">
                  <c:v>-0.372</c:v>
                </c:pt>
                <c:pt idx="1103">
                  <c:v>-0.33450000000000002</c:v>
                </c:pt>
                <c:pt idx="1104">
                  <c:v>-0.29648000000000002</c:v>
                </c:pt>
                <c:pt idx="1105">
                  <c:v>-0.27551999999999999</c:v>
                </c:pt>
                <c:pt idx="1106">
                  <c:v>-0.27944000000000002</c:v>
                </c:pt>
                <c:pt idx="1107">
                  <c:v>-0.29957</c:v>
                </c:pt>
                <c:pt idx="1108">
                  <c:v>-0.32113999999999998</c:v>
                </c:pt>
                <c:pt idx="1109">
                  <c:v>-0.33772000000000002</c:v>
                </c:pt>
                <c:pt idx="1110">
                  <c:v>-0.35261999999999999</c:v>
                </c:pt>
                <c:pt idx="1111">
                  <c:v>-0.36728</c:v>
                </c:pt>
                <c:pt idx="1112">
                  <c:v>-0.374</c:v>
                </c:pt>
                <c:pt idx="1113">
                  <c:v>-0.36459999999999998</c:v>
                </c:pt>
                <c:pt idx="1114">
                  <c:v>-0.34338000000000002</c:v>
                </c:pt>
                <c:pt idx="1115">
                  <c:v>-0.32434000000000002</c:v>
                </c:pt>
                <c:pt idx="1116">
                  <c:v>-0.31486999999999998</c:v>
                </c:pt>
                <c:pt idx="1117">
                  <c:v>-0.30928</c:v>
                </c:pt>
                <c:pt idx="1118">
                  <c:v>-0.30109000000000002</c:v>
                </c:pt>
                <c:pt idx="1119">
                  <c:v>-0.29360999999999998</c:v>
                </c:pt>
                <c:pt idx="1120">
                  <c:v>-0.29158000000000001</c:v>
                </c:pt>
                <c:pt idx="1121">
                  <c:v>-0.28993000000000002</c:v>
                </c:pt>
                <c:pt idx="1122">
                  <c:v>-0.28117999999999999</c:v>
                </c:pt>
                <c:pt idx="1123">
                  <c:v>-0.27078999999999998</c:v>
                </c:pt>
                <c:pt idx="1124">
                  <c:v>-0.27354000000000001</c:v>
                </c:pt>
                <c:pt idx="1125">
                  <c:v>-0.29424</c:v>
                </c:pt>
                <c:pt idx="1126">
                  <c:v>-0.32103999999999999</c:v>
                </c:pt>
                <c:pt idx="1127">
                  <c:v>-0.33834999999999998</c:v>
                </c:pt>
                <c:pt idx="1128">
                  <c:v>-0.33821000000000001</c:v>
                </c:pt>
                <c:pt idx="1129">
                  <c:v>-0.31967000000000001</c:v>
                </c:pt>
                <c:pt idx="1130">
                  <c:v>-0.28832000000000002</c:v>
                </c:pt>
                <c:pt idx="1131">
                  <c:v>-0.25905</c:v>
                </c:pt>
                <c:pt idx="1132">
                  <c:v>-0.24776999999999999</c:v>
                </c:pt>
                <c:pt idx="1133">
                  <c:v>-0.25413000000000002</c:v>
                </c:pt>
                <c:pt idx="1134">
                  <c:v>-0.26083000000000001</c:v>
                </c:pt>
                <c:pt idx="1135">
                  <c:v>-0.25453999999999999</c:v>
                </c:pt>
                <c:pt idx="1136">
                  <c:v>-0.23863000000000001</c:v>
                </c:pt>
                <c:pt idx="1137">
                  <c:v>-0.21990999999999999</c:v>
                </c:pt>
                <c:pt idx="1138">
                  <c:v>-0.19434999999999999</c:v>
                </c:pt>
                <c:pt idx="1139">
                  <c:v>-0.15736</c:v>
                </c:pt>
                <c:pt idx="1140">
                  <c:v>-0.12025</c:v>
                </c:pt>
                <c:pt idx="1141">
                  <c:v>-0.10192</c:v>
                </c:pt>
                <c:pt idx="1142">
                  <c:v>-0.10503999999999999</c:v>
                </c:pt>
                <c:pt idx="1143">
                  <c:v>-0.1114</c:v>
                </c:pt>
                <c:pt idx="1144">
                  <c:v>-0.10279000000000001</c:v>
                </c:pt>
                <c:pt idx="1145">
                  <c:v>-7.8057000000000001E-2</c:v>
                </c:pt>
                <c:pt idx="1146">
                  <c:v>-4.7713999999999999E-2</c:v>
                </c:pt>
                <c:pt idx="1147">
                  <c:v>-1.8988999999999999E-2</c:v>
                </c:pt>
                <c:pt idx="1148">
                  <c:v>8.7837000000000002E-3</c:v>
                </c:pt>
                <c:pt idx="1149">
                  <c:v>3.6623999999999997E-2</c:v>
                </c:pt>
                <c:pt idx="1150">
                  <c:v>5.7711999999999999E-2</c:v>
                </c:pt>
                <c:pt idx="1151">
                  <c:v>5.9285999999999998E-2</c:v>
                </c:pt>
                <c:pt idx="1152">
                  <c:v>3.5626999999999999E-2</c:v>
                </c:pt>
                <c:pt idx="1153">
                  <c:v>-7.2407999999999999E-4</c:v>
                </c:pt>
                <c:pt idx="1154">
                  <c:v>-2.6327E-2</c:v>
                </c:pt>
                <c:pt idx="1155">
                  <c:v>-2.9814E-2</c:v>
                </c:pt>
                <c:pt idx="1156">
                  <c:v>-2.4271000000000001E-2</c:v>
                </c:pt>
                <c:pt idx="1157">
                  <c:v>-3.2767999999999999E-2</c:v>
                </c:pt>
                <c:pt idx="1158">
                  <c:v>-6.5282999999999994E-2</c:v>
                </c:pt>
                <c:pt idx="1159">
                  <c:v>-0.11426</c:v>
                </c:pt>
                <c:pt idx="1160">
                  <c:v>-0.16738</c:v>
                </c:pt>
                <c:pt idx="1161">
                  <c:v>-0.21622</c:v>
                </c:pt>
                <c:pt idx="1162">
                  <c:v>-0.25538</c:v>
                </c:pt>
                <c:pt idx="1163">
                  <c:v>-0.28325</c:v>
                </c:pt>
                <c:pt idx="1164">
                  <c:v>-0.30456</c:v>
                </c:pt>
                <c:pt idx="1165">
                  <c:v>-0.32407000000000002</c:v>
                </c:pt>
                <c:pt idx="1166">
                  <c:v>-0.33660000000000001</c:v>
                </c:pt>
                <c:pt idx="1167">
                  <c:v>-0.33188000000000001</c:v>
                </c:pt>
                <c:pt idx="1168">
                  <c:v>-0.31130000000000002</c:v>
                </c:pt>
                <c:pt idx="1169">
                  <c:v>-0.29004000000000002</c:v>
                </c:pt>
                <c:pt idx="1170">
                  <c:v>-0.27727000000000002</c:v>
                </c:pt>
                <c:pt idx="1171">
                  <c:v>-0.26357999999999998</c:v>
                </c:pt>
                <c:pt idx="1172">
                  <c:v>-0.23755000000000001</c:v>
                </c:pt>
                <c:pt idx="1173">
                  <c:v>-0.20838000000000001</c:v>
                </c:pt>
                <c:pt idx="1174">
                  <c:v>-0.19961999999999999</c:v>
                </c:pt>
                <c:pt idx="1175">
                  <c:v>-0.22067000000000001</c:v>
                </c:pt>
                <c:pt idx="1176">
                  <c:v>-0.25585999999999998</c:v>
                </c:pt>
                <c:pt idx="1177">
                  <c:v>-0.28477999999999998</c:v>
                </c:pt>
                <c:pt idx="1178">
                  <c:v>-0.30270999999999998</c:v>
                </c:pt>
                <c:pt idx="1179">
                  <c:v>-0.31323000000000001</c:v>
                </c:pt>
                <c:pt idx="1180">
                  <c:v>-0.31048999999999999</c:v>
                </c:pt>
                <c:pt idx="1181">
                  <c:v>-0.28455000000000003</c:v>
                </c:pt>
                <c:pt idx="1182">
                  <c:v>-0.24515000000000001</c:v>
                </c:pt>
                <c:pt idx="1183">
                  <c:v>-0.22398000000000001</c:v>
                </c:pt>
                <c:pt idx="1184">
                  <c:v>-0.24046000000000001</c:v>
                </c:pt>
                <c:pt idx="1185">
                  <c:v>-0.27171000000000001</c:v>
                </c:pt>
                <c:pt idx="1186">
                  <c:v>-0.27245999999999998</c:v>
                </c:pt>
                <c:pt idx="1187">
                  <c:v>-0.22817000000000001</c:v>
                </c:pt>
                <c:pt idx="1188">
                  <c:v>-0.17555999999999999</c:v>
                </c:pt>
                <c:pt idx="1189">
                  <c:v>-0.16134000000000001</c:v>
                </c:pt>
                <c:pt idx="1190">
                  <c:v>-0.18969</c:v>
                </c:pt>
                <c:pt idx="1191">
                  <c:v>-0.22397</c:v>
                </c:pt>
                <c:pt idx="1192">
                  <c:v>-0.23643</c:v>
                </c:pt>
                <c:pt idx="1193">
                  <c:v>-0.23801</c:v>
                </c:pt>
                <c:pt idx="1194">
                  <c:v>-0.25253999999999999</c:v>
                </c:pt>
                <c:pt idx="1195">
                  <c:v>-0.27655999999999997</c:v>
                </c:pt>
                <c:pt idx="1196">
                  <c:v>-0.28053</c:v>
                </c:pt>
                <c:pt idx="1197">
                  <c:v>-0.24609</c:v>
                </c:pt>
                <c:pt idx="1198">
                  <c:v>-0.18848999999999999</c:v>
                </c:pt>
                <c:pt idx="1199">
                  <c:v>-0.13924</c:v>
                </c:pt>
                <c:pt idx="1200">
                  <c:v>-0.11419</c:v>
                </c:pt>
                <c:pt idx="1201">
                  <c:v>-0.10161000000000001</c:v>
                </c:pt>
                <c:pt idx="1202">
                  <c:v>-7.7091000000000007E-2</c:v>
                </c:pt>
                <c:pt idx="1203">
                  <c:v>-2.8670999999999999E-2</c:v>
                </c:pt>
                <c:pt idx="1204">
                  <c:v>2.9492999999999998E-2</c:v>
                </c:pt>
                <c:pt idx="1205">
                  <c:v>6.8962999999999997E-2</c:v>
                </c:pt>
                <c:pt idx="1206">
                  <c:v>7.6266E-2</c:v>
                </c:pt>
                <c:pt idx="1207">
                  <c:v>6.7588999999999996E-2</c:v>
                </c:pt>
                <c:pt idx="1208">
                  <c:v>6.8363999999999994E-2</c:v>
                </c:pt>
                <c:pt idx="1209">
                  <c:v>8.2919999999999994E-2</c:v>
                </c:pt>
                <c:pt idx="1210">
                  <c:v>9.5822000000000004E-2</c:v>
                </c:pt>
                <c:pt idx="1211">
                  <c:v>0.10059</c:v>
                </c:pt>
                <c:pt idx="1212">
                  <c:v>0.10992</c:v>
                </c:pt>
                <c:pt idx="1213">
                  <c:v>0.13317000000000001</c:v>
                </c:pt>
                <c:pt idx="1214">
                  <c:v>0.16125999999999999</c:v>
                </c:pt>
                <c:pt idx="1215">
                  <c:v>0.18489</c:v>
                </c:pt>
                <c:pt idx="1216">
                  <c:v>0.21135999999999999</c:v>
                </c:pt>
                <c:pt idx="1217">
                  <c:v>0.24704999999999999</c:v>
                </c:pt>
                <c:pt idx="1218">
                  <c:v>0.27577000000000002</c:v>
                </c:pt>
                <c:pt idx="1219">
                  <c:v>0.27665000000000001</c:v>
                </c:pt>
                <c:pt idx="1220">
                  <c:v>0.25746999999999998</c:v>
                </c:pt>
                <c:pt idx="1221">
                  <c:v>0.24657999999999999</c:v>
                </c:pt>
                <c:pt idx="1222">
                  <c:v>0.25168000000000001</c:v>
                </c:pt>
                <c:pt idx="1223">
                  <c:v>0.25051000000000001</c:v>
                </c:pt>
                <c:pt idx="1224">
                  <c:v>0.22822000000000001</c:v>
                </c:pt>
                <c:pt idx="1225">
                  <c:v>0.20111000000000001</c:v>
                </c:pt>
                <c:pt idx="1226">
                  <c:v>0.1913</c:v>
                </c:pt>
                <c:pt idx="1227">
                  <c:v>0.19722000000000001</c:v>
                </c:pt>
                <c:pt idx="1228">
                  <c:v>0.20630000000000001</c:v>
                </c:pt>
                <c:pt idx="1229">
                  <c:v>0.22141</c:v>
                </c:pt>
                <c:pt idx="1230">
                  <c:v>0.25291000000000002</c:v>
                </c:pt>
                <c:pt idx="1231">
                  <c:v>0.29219000000000001</c:v>
                </c:pt>
                <c:pt idx="1232">
                  <c:v>0.31579000000000002</c:v>
                </c:pt>
                <c:pt idx="1233">
                  <c:v>0.31644</c:v>
                </c:pt>
                <c:pt idx="1234">
                  <c:v>0.31158999999999998</c:v>
                </c:pt>
                <c:pt idx="1235">
                  <c:v>0.31722</c:v>
                </c:pt>
                <c:pt idx="1236">
                  <c:v>0.32906999999999997</c:v>
                </c:pt>
                <c:pt idx="1237">
                  <c:v>0.33637</c:v>
                </c:pt>
                <c:pt idx="1238">
                  <c:v>0.34150999999999998</c:v>
                </c:pt>
                <c:pt idx="1239">
                  <c:v>0.35598999999999997</c:v>
                </c:pt>
                <c:pt idx="1240">
                  <c:v>0.38402999999999998</c:v>
                </c:pt>
                <c:pt idx="1241">
                  <c:v>0.41935</c:v>
                </c:pt>
                <c:pt idx="1242">
                  <c:v>0.45441999999999999</c:v>
                </c:pt>
                <c:pt idx="1243">
                  <c:v>0.48507</c:v>
                </c:pt>
                <c:pt idx="1244">
                  <c:v>0.50856000000000001</c:v>
                </c:pt>
                <c:pt idx="1245">
                  <c:v>0.52429999999999999</c:v>
                </c:pt>
                <c:pt idx="1246">
                  <c:v>0.53635999999999995</c:v>
                </c:pt>
                <c:pt idx="1247">
                  <c:v>0.54879</c:v>
                </c:pt>
                <c:pt idx="1248">
                  <c:v>0.55689999999999995</c:v>
                </c:pt>
                <c:pt idx="1249">
                  <c:v>0.54876999999999998</c:v>
                </c:pt>
                <c:pt idx="1250">
                  <c:v>0.52025999999999994</c:v>
                </c:pt>
                <c:pt idx="1251">
                  <c:v>0.48591000000000001</c:v>
                </c:pt>
                <c:pt idx="1252">
                  <c:v>0.46850000000000003</c:v>
                </c:pt>
                <c:pt idx="1253">
                  <c:v>0.47504000000000002</c:v>
                </c:pt>
                <c:pt idx="1254">
                  <c:v>0.48743999999999998</c:v>
                </c:pt>
                <c:pt idx="1255">
                  <c:v>0.48232999999999998</c:v>
                </c:pt>
                <c:pt idx="1256">
                  <c:v>0.45774999999999999</c:v>
                </c:pt>
                <c:pt idx="1257">
                  <c:v>0.43281999999999998</c:v>
                </c:pt>
                <c:pt idx="1258">
                  <c:v>0.42158000000000001</c:v>
                </c:pt>
                <c:pt idx="1259">
                  <c:v>0.41826000000000002</c:v>
                </c:pt>
                <c:pt idx="1260">
                  <c:v>0.41460000000000002</c:v>
                </c:pt>
                <c:pt idx="1261">
                  <c:v>0.41961999999999999</c:v>
                </c:pt>
                <c:pt idx="1262">
                  <c:v>0.44668999999999998</c:v>
                </c:pt>
                <c:pt idx="1263">
                  <c:v>0.48481000000000002</c:v>
                </c:pt>
                <c:pt idx="1264">
                  <c:v>0.50205</c:v>
                </c:pt>
                <c:pt idx="1265">
                  <c:v>0.48371999999999998</c:v>
                </c:pt>
                <c:pt idx="1266">
                  <c:v>0.45178000000000001</c:v>
                </c:pt>
                <c:pt idx="1267">
                  <c:v>0.43540000000000001</c:v>
                </c:pt>
                <c:pt idx="1268">
                  <c:v>0.43379000000000001</c:v>
                </c:pt>
                <c:pt idx="1269">
                  <c:v>0.42341000000000001</c:v>
                </c:pt>
                <c:pt idx="1270">
                  <c:v>0.39428999999999997</c:v>
                </c:pt>
                <c:pt idx="1271">
                  <c:v>0.36016999999999999</c:v>
                </c:pt>
                <c:pt idx="1272">
                  <c:v>0.33361000000000002</c:v>
                </c:pt>
                <c:pt idx="1273">
                  <c:v>0.31125000000000003</c:v>
                </c:pt>
                <c:pt idx="1274">
                  <c:v>0.29033999999999999</c:v>
                </c:pt>
                <c:pt idx="1275">
                  <c:v>0.28194000000000002</c:v>
                </c:pt>
                <c:pt idx="1276">
                  <c:v>0.29443000000000003</c:v>
                </c:pt>
                <c:pt idx="1277">
                  <c:v>0.31596999999999997</c:v>
                </c:pt>
                <c:pt idx="1278">
                  <c:v>0.32911000000000001</c:v>
                </c:pt>
                <c:pt idx="1279">
                  <c:v>0.33542</c:v>
                </c:pt>
                <c:pt idx="1280">
                  <c:v>0.34970000000000001</c:v>
                </c:pt>
                <c:pt idx="1281">
                  <c:v>0.37358999999999998</c:v>
                </c:pt>
                <c:pt idx="1282">
                  <c:v>0.39249000000000001</c:v>
                </c:pt>
                <c:pt idx="1283">
                  <c:v>0.39956000000000003</c:v>
                </c:pt>
                <c:pt idx="1284">
                  <c:v>0.40656999999999999</c:v>
                </c:pt>
                <c:pt idx="1285">
                  <c:v>0.42635000000000001</c:v>
                </c:pt>
                <c:pt idx="1286">
                  <c:v>0.45812999999999998</c:v>
                </c:pt>
                <c:pt idx="1287">
                  <c:v>0.49562</c:v>
                </c:pt>
                <c:pt idx="1288">
                  <c:v>0.53639999999999999</c:v>
                </c:pt>
                <c:pt idx="1289">
                  <c:v>0.57501999999999998</c:v>
                </c:pt>
                <c:pt idx="1290">
                  <c:v>0.59794999999999998</c:v>
                </c:pt>
                <c:pt idx="1291">
                  <c:v>0.59553999999999996</c:v>
                </c:pt>
                <c:pt idx="1292">
                  <c:v>0.57149000000000005</c:v>
                </c:pt>
                <c:pt idx="1293">
                  <c:v>0.53403999999999996</c:v>
                </c:pt>
                <c:pt idx="1294">
                  <c:v>0.48838999999999999</c:v>
                </c:pt>
                <c:pt idx="1295">
                  <c:v>0.44673000000000002</c:v>
                </c:pt>
                <c:pt idx="1296">
                  <c:v>0.43191000000000002</c:v>
                </c:pt>
                <c:pt idx="1297">
                  <c:v>0.45424999999999999</c:v>
                </c:pt>
                <c:pt idx="1298">
                  <c:v>0.49209000000000003</c:v>
                </c:pt>
                <c:pt idx="1299">
                  <c:v>0.51361999999999997</c:v>
                </c:pt>
                <c:pt idx="1300">
                  <c:v>0.51600000000000001</c:v>
                </c:pt>
                <c:pt idx="1301">
                  <c:v>0.52605000000000002</c:v>
                </c:pt>
                <c:pt idx="1302">
                  <c:v>0.56271000000000004</c:v>
                </c:pt>
                <c:pt idx="1303">
                  <c:v>0.61597000000000002</c:v>
                </c:pt>
                <c:pt idx="1304">
                  <c:v>0.66568000000000005</c:v>
                </c:pt>
                <c:pt idx="1305">
                  <c:v>0.70421</c:v>
                </c:pt>
                <c:pt idx="1306">
                  <c:v>0.73275999999999997</c:v>
                </c:pt>
                <c:pt idx="1307">
                  <c:v>0.74936000000000003</c:v>
                </c:pt>
                <c:pt idx="1308">
                  <c:v>0.75173999999999996</c:v>
                </c:pt>
                <c:pt idx="1309">
                  <c:v>0.74431999999999998</c:v>
                </c:pt>
                <c:pt idx="1310">
                  <c:v>0.73387999999999998</c:v>
                </c:pt>
                <c:pt idx="1311">
                  <c:v>0.72307999999999995</c:v>
                </c:pt>
                <c:pt idx="1312">
                  <c:v>0.71377000000000002</c:v>
                </c:pt>
                <c:pt idx="1313">
                  <c:v>0.70989999999999998</c:v>
                </c:pt>
                <c:pt idx="1314">
                  <c:v>0.71138999999999997</c:v>
                </c:pt>
                <c:pt idx="1315">
                  <c:v>0.71169000000000004</c:v>
                </c:pt>
                <c:pt idx="1316">
                  <c:v>0.70701999999999998</c:v>
                </c:pt>
                <c:pt idx="1317">
                  <c:v>0.70143</c:v>
                </c:pt>
                <c:pt idx="1318">
                  <c:v>0.69691000000000003</c:v>
                </c:pt>
                <c:pt idx="1319">
                  <c:v>0.68649000000000004</c:v>
                </c:pt>
                <c:pt idx="1320">
                  <c:v>0.66591999999999996</c:v>
                </c:pt>
                <c:pt idx="1321">
                  <c:v>0.64476</c:v>
                </c:pt>
                <c:pt idx="1322">
                  <c:v>0.63483999999999996</c:v>
                </c:pt>
                <c:pt idx="1323">
                  <c:v>0.63200999999999996</c:v>
                </c:pt>
                <c:pt idx="1324">
                  <c:v>0.62158999999999998</c:v>
                </c:pt>
                <c:pt idx="1325">
                  <c:v>0.60046999999999995</c:v>
                </c:pt>
                <c:pt idx="1326">
                  <c:v>0.58159000000000005</c:v>
                </c:pt>
                <c:pt idx="1327">
                  <c:v>0.57459000000000005</c:v>
                </c:pt>
                <c:pt idx="1328">
                  <c:v>0.57350000000000001</c:v>
                </c:pt>
                <c:pt idx="1329">
                  <c:v>0.56766000000000005</c:v>
                </c:pt>
                <c:pt idx="1330">
                  <c:v>0.55518000000000001</c:v>
                </c:pt>
                <c:pt idx="1331">
                  <c:v>0.53890000000000005</c:v>
                </c:pt>
                <c:pt idx="1332">
                  <c:v>0.51746999999999999</c:v>
                </c:pt>
                <c:pt idx="1333">
                  <c:v>0.48982999999999999</c:v>
                </c:pt>
                <c:pt idx="1334">
                  <c:v>0.46433999999999997</c:v>
                </c:pt>
                <c:pt idx="1335">
                  <c:v>0.45324999999999999</c:v>
                </c:pt>
                <c:pt idx="1336">
                  <c:v>0.45777000000000001</c:v>
                </c:pt>
                <c:pt idx="1337">
                  <c:v>0.46631</c:v>
                </c:pt>
                <c:pt idx="1338">
                  <c:v>0.46838000000000002</c:v>
                </c:pt>
                <c:pt idx="1339">
                  <c:v>0.46353</c:v>
                </c:pt>
                <c:pt idx="1340">
                  <c:v>0.45577000000000001</c:v>
                </c:pt>
                <c:pt idx="1341">
                  <c:v>0.44801999999999997</c:v>
                </c:pt>
                <c:pt idx="1342">
                  <c:v>0.44607999999999998</c:v>
                </c:pt>
                <c:pt idx="1343">
                  <c:v>0.45845999999999998</c:v>
                </c:pt>
                <c:pt idx="1344">
                  <c:v>0.48329</c:v>
                </c:pt>
                <c:pt idx="1345">
                  <c:v>0.50200999999999996</c:v>
                </c:pt>
                <c:pt idx="1346">
                  <c:v>0.49884000000000001</c:v>
                </c:pt>
                <c:pt idx="1347">
                  <c:v>0.48420000000000002</c:v>
                </c:pt>
                <c:pt idx="1348">
                  <c:v>0.48542000000000002</c:v>
                </c:pt>
                <c:pt idx="1349">
                  <c:v>0.51207000000000003</c:v>
                </c:pt>
                <c:pt idx="1350">
                  <c:v>0.54391</c:v>
                </c:pt>
                <c:pt idx="1351">
                  <c:v>0.5585</c:v>
                </c:pt>
                <c:pt idx="1352">
                  <c:v>0.55745999999999996</c:v>
                </c:pt>
                <c:pt idx="1353">
                  <c:v>0.55554999999999999</c:v>
                </c:pt>
                <c:pt idx="1354">
                  <c:v>0.55515999999999999</c:v>
                </c:pt>
                <c:pt idx="1355">
                  <c:v>0.54698000000000002</c:v>
                </c:pt>
                <c:pt idx="1356">
                  <c:v>0.53022000000000002</c:v>
                </c:pt>
                <c:pt idx="1357">
                  <c:v>0.51600000000000001</c:v>
                </c:pt>
                <c:pt idx="1358">
                  <c:v>0.51031000000000004</c:v>
                </c:pt>
                <c:pt idx="1359">
                  <c:v>0.50744999999999996</c:v>
                </c:pt>
                <c:pt idx="1360">
                  <c:v>0.50294000000000005</c:v>
                </c:pt>
                <c:pt idx="1361">
                  <c:v>0.50044999999999995</c:v>
                </c:pt>
                <c:pt idx="1362">
                  <c:v>0.50083999999999995</c:v>
                </c:pt>
                <c:pt idx="1363">
                  <c:v>0.49493999999999999</c:v>
                </c:pt>
                <c:pt idx="1364">
                  <c:v>0.47472999999999999</c:v>
                </c:pt>
                <c:pt idx="1365">
                  <c:v>0.44481999999999999</c:v>
                </c:pt>
                <c:pt idx="1366">
                  <c:v>0.41611999999999999</c:v>
                </c:pt>
                <c:pt idx="1367">
                  <c:v>0.39334999999999998</c:v>
                </c:pt>
                <c:pt idx="1368">
                  <c:v>0.37551000000000001</c:v>
                </c:pt>
                <c:pt idx="1369">
                  <c:v>0.36396000000000001</c:v>
                </c:pt>
                <c:pt idx="1370">
                  <c:v>0.36220000000000002</c:v>
                </c:pt>
                <c:pt idx="1371">
                  <c:v>0.36932999999999999</c:v>
                </c:pt>
                <c:pt idx="1372">
                  <c:v>0.37991000000000003</c:v>
                </c:pt>
                <c:pt idx="1373">
                  <c:v>0.39011000000000001</c:v>
                </c:pt>
                <c:pt idx="1374">
                  <c:v>0.39906000000000003</c:v>
                </c:pt>
                <c:pt idx="1375">
                  <c:v>0.40439000000000003</c:v>
                </c:pt>
                <c:pt idx="1376">
                  <c:v>0.40117000000000003</c:v>
                </c:pt>
                <c:pt idx="1377">
                  <c:v>0.38708999999999999</c:v>
                </c:pt>
                <c:pt idx="1378">
                  <c:v>0.3659</c:v>
                </c:pt>
                <c:pt idx="1379">
                  <c:v>0.34466000000000002</c:v>
                </c:pt>
                <c:pt idx="1380">
                  <c:v>0.32912999999999998</c:v>
                </c:pt>
                <c:pt idx="1381">
                  <c:v>0.32233000000000001</c:v>
                </c:pt>
                <c:pt idx="1382">
                  <c:v>0.32500000000000001</c:v>
                </c:pt>
                <c:pt idx="1383">
                  <c:v>0.33538000000000001</c:v>
                </c:pt>
                <c:pt idx="1384">
                  <c:v>0.34887000000000001</c:v>
                </c:pt>
                <c:pt idx="1385">
                  <c:v>0.36002000000000001</c:v>
                </c:pt>
                <c:pt idx="1386">
                  <c:v>0.36665999999999999</c:v>
                </c:pt>
                <c:pt idx="1387">
                  <c:v>0.37179000000000001</c:v>
                </c:pt>
                <c:pt idx="1388">
                  <c:v>0.37978000000000001</c:v>
                </c:pt>
                <c:pt idx="1389">
                  <c:v>0.38997999999999999</c:v>
                </c:pt>
                <c:pt idx="1390">
                  <c:v>0.39539999999999997</c:v>
                </c:pt>
                <c:pt idx="1391">
                  <c:v>0.38855000000000001</c:v>
                </c:pt>
                <c:pt idx="1392">
                  <c:v>0.3674</c:v>
                </c:pt>
                <c:pt idx="1393">
                  <c:v>0.33522999999999997</c:v>
                </c:pt>
                <c:pt idx="1394">
                  <c:v>0.29837999999999998</c:v>
                </c:pt>
                <c:pt idx="1395">
                  <c:v>0.26662999999999998</c:v>
                </c:pt>
                <c:pt idx="1396">
                  <c:v>0.25125999999999998</c:v>
                </c:pt>
                <c:pt idx="1397">
                  <c:v>0.25489000000000001</c:v>
                </c:pt>
                <c:pt idx="1398">
                  <c:v>0.26323000000000002</c:v>
                </c:pt>
                <c:pt idx="1399">
                  <c:v>0.25534000000000001</c:v>
                </c:pt>
                <c:pt idx="1400">
                  <c:v>0.22728999999999999</c:v>
                </c:pt>
                <c:pt idx="1401">
                  <c:v>0.20086999999999999</c:v>
                </c:pt>
                <c:pt idx="1402">
                  <c:v>0.2019</c:v>
                </c:pt>
                <c:pt idx="1403">
                  <c:v>0.23169000000000001</c:v>
                </c:pt>
                <c:pt idx="1404">
                  <c:v>0.26683000000000001</c:v>
                </c:pt>
                <c:pt idx="1405">
                  <c:v>0.28655999999999998</c:v>
                </c:pt>
                <c:pt idx="1406">
                  <c:v>0.29193999999999998</c:v>
                </c:pt>
                <c:pt idx="1407">
                  <c:v>0.29565000000000002</c:v>
                </c:pt>
                <c:pt idx="1408">
                  <c:v>0.30262</c:v>
                </c:pt>
                <c:pt idx="1409">
                  <c:v>0.30889</c:v>
                </c:pt>
                <c:pt idx="1410">
                  <c:v>0.31247999999999998</c:v>
                </c:pt>
                <c:pt idx="1411">
                  <c:v>0.31334000000000001</c:v>
                </c:pt>
                <c:pt idx="1412">
                  <c:v>0.30587999999999999</c:v>
                </c:pt>
                <c:pt idx="1413">
                  <c:v>0.28716999999999998</c:v>
                </c:pt>
                <c:pt idx="1414">
                  <c:v>0.27432000000000001</c:v>
                </c:pt>
                <c:pt idx="1415">
                  <c:v>0.29597000000000001</c:v>
                </c:pt>
                <c:pt idx="1416">
                  <c:v>0.35538999999999998</c:v>
                </c:pt>
                <c:pt idx="1417">
                  <c:v>0.41449000000000003</c:v>
                </c:pt>
                <c:pt idx="1418">
                  <c:v>0.42936000000000002</c:v>
                </c:pt>
                <c:pt idx="1419">
                  <c:v>0.39539999999999997</c:v>
                </c:pt>
                <c:pt idx="1420">
                  <c:v>0.34456999999999999</c:v>
                </c:pt>
                <c:pt idx="1421">
                  <c:v>0.30564000000000002</c:v>
                </c:pt>
                <c:pt idx="1422">
                  <c:v>0.28366999999999998</c:v>
                </c:pt>
                <c:pt idx="1423">
                  <c:v>0.27374999999999999</c:v>
                </c:pt>
                <c:pt idx="1424">
                  <c:v>0.27333000000000002</c:v>
                </c:pt>
                <c:pt idx="1425">
                  <c:v>0.27728999999999998</c:v>
                </c:pt>
                <c:pt idx="1426">
                  <c:v>0.27886</c:v>
                </c:pt>
                <c:pt idx="1427">
                  <c:v>0.28175</c:v>
                </c:pt>
                <c:pt idx="1428">
                  <c:v>0.29724</c:v>
                </c:pt>
                <c:pt idx="1429">
                  <c:v>0.32341999999999999</c:v>
                </c:pt>
                <c:pt idx="1430">
                  <c:v>0.34232000000000001</c:v>
                </c:pt>
                <c:pt idx="1431">
                  <c:v>0.34467999999999999</c:v>
                </c:pt>
                <c:pt idx="1432">
                  <c:v>0.34221000000000001</c:v>
                </c:pt>
                <c:pt idx="1433">
                  <c:v>0.34612999999999999</c:v>
                </c:pt>
                <c:pt idx="1434">
                  <c:v>0.34877999999999998</c:v>
                </c:pt>
                <c:pt idx="1435">
                  <c:v>0.33915000000000001</c:v>
                </c:pt>
                <c:pt idx="1436">
                  <c:v>0.32216</c:v>
                </c:pt>
                <c:pt idx="1437">
                  <c:v>0.30685000000000001</c:v>
                </c:pt>
                <c:pt idx="1438">
                  <c:v>0.28764000000000001</c:v>
                </c:pt>
                <c:pt idx="1439">
                  <c:v>0.25675999999999999</c:v>
                </c:pt>
                <c:pt idx="1440">
                  <c:v>0.22777</c:v>
                </c:pt>
                <c:pt idx="1441">
                  <c:v>0.22534000000000001</c:v>
                </c:pt>
                <c:pt idx="1442">
                  <c:v>0.25219999999999998</c:v>
                </c:pt>
                <c:pt idx="1443">
                  <c:v>0.28334999999999999</c:v>
                </c:pt>
                <c:pt idx="1444">
                  <c:v>0.29431000000000002</c:v>
                </c:pt>
                <c:pt idx="1445">
                  <c:v>0.28094000000000002</c:v>
                </c:pt>
                <c:pt idx="1446">
                  <c:v>0.25231999999999999</c:v>
                </c:pt>
                <c:pt idx="1447">
                  <c:v>0.22058</c:v>
                </c:pt>
                <c:pt idx="1448">
                  <c:v>0.20039000000000001</c:v>
                </c:pt>
                <c:pt idx="1449">
                  <c:v>0.20136000000000001</c:v>
                </c:pt>
                <c:pt idx="1450">
                  <c:v>0.21398</c:v>
                </c:pt>
                <c:pt idx="1451">
                  <c:v>0.21629000000000001</c:v>
                </c:pt>
                <c:pt idx="1452">
                  <c:v>0.20252999999999999</c:v>
                </c:pt>
                <c:pt idx="1453">
                  <c:v>0.1928</c:v>
                </c:pt>
                <c:pt idx="1454">
                  <c:v>0.20394000000000001</c:v>
                </c:pt>
                <c:pt idx="1455">
                  <c:v>0.22128</c:v>
                </c:pt>
                <c:pt idx="1456">
                  <c:v>0.21362999999999999</c:v>
                </c:pt>
                <c:pt idx="1457">
                  <c:v>0.17199</c:v>
                </c:pt>
                <c:pt idx="1458">
                  <c:v>0.11933000000000001</c:v>
                </c:pt>
                <c:pt idx="1459">
                  <c:v>8.0422999999999994E-2</c:v>
                </c:pt>
                <c:pt idx="1460">
                  <c:v>5.4545999999999997E-2</c:v>
                </c:pt>
                <c:pt idx="1461">
                  <c:v>2.4729999999999999E-2</c:v>
                </c:pt>
                <c:pt idx="1462">
                  <c:v>-1.3537E-2</c:v>
                </c:pt>
                <c:pt idx="1463">
                  <c:v>-4.3642E-2</c:v>
                </c:pt>
                <c:pt idx="1464">
                  <c:v>-4.7958000000000001E-2</c:v>
                </c:pt>
                <c:pt idx="1465">
                  <c:v>-2.8271000000000001E-2</c:v>
                </c:pt>
                <c:pt idx="1466">
                  <c:v>-1.7212E-3</c:v>
                </c:pt>
                <c:pt idx="1467">
                  <c:v>1.8311999999999998E-2</c:v>
                </c:pt>
                <c:pt idx="1468">
                  <c:v>3.0689999999999999E-2</c:v>
                </c:pt>
                <c:pt idx="1469">
                  <c:v>3.8891000000000002E-2</c:v>
                </c:pt>
                <c:pt idx="1470">
                  <c:v>4.4316000000000001E-2</c:v>
                </c:pt>
                <c:pt idx="1471">
                  <c:v>4.9623E-2</c:v>
                </c:pt>
                <c:pt idx="1472">
                  <c:v>6.0969000000000002E-2</c:v>
                </c:pt>
                <c:pt idx="1473">
                  <c:v>8.0824999999999994E-2</c:v>
                </c:pt>
                <c:pt idx="1474">
                  <c:v>0.10187</c:v>
                </c:pt>
                <c:pt idx="1475">
                  <c:v>0.11305999999999999</c:v>
                </c:pt>
                <c:pt idx="1476">
                  <c:v>0.1109</c:v>
                </c:pt>
                <c:pt idx="1477">
                  <c:v>0.10281</c:v>
                </c:pt>
                <c:pt idx="1478">
                  <c:v>0.10202</c:v>
                </c:pt>
                <c:pt idx="1479">
                  <c:v>0.12007</c:v>
                </c:pt>
                <c:pt idx="1480">
                  <c:v>0.15801000000000001</c:v>
                </c:pt>
                <c:pt idx="1481">
                  <c:v>0.20005000000000001</c:v>
                </c:pt>
                <c:pt idx="1482">
                  <c:v>0.22067000000000001</c:v>
                </c:pt>
                <c:pt idx="1483">
                  <c:v>0.20655999999999999</c:v>
                </c:pt>
                <c:pt idx="1484">
                  <c:v>0.17175000000000001</c:v>
                </c:pt>
                <c:pt idx="1485">
                  <c:v>0.14574000000000001</c:v>
                </c:pt>
                <c:pt idx="1486">
                  <c:v>0.14466999999999999</c:v>
                </c:pt>
                <c:pt idx="1487">
                  <c:v>0.15676000000000001</c:v>
                </c:pt>
                <c:pt idx="1488">
                  <c:v>0.15673999999999999</c:v>
                </c:pt>
                <c:pt idx="1489">
                  <c:v>0.13224</c:v>
                </c:pt>
                <c:pt idx="1490">
                  <c:v>9.4966999999999996E-2</c:v>
                </c:pt>
                <c:pt idx="1491">
                  <c:v>6.6820000000000004E-2</c:v>
                </c:pt>
                <c:pt idx="1492">
                  <c:v>5.7299999999999997E-2</c:v>
                </c:pt>
                <c:pt idx="1493">
                  <c:v>5.7403999999999997E-2</c:v>
                </c:pt>
                <c:pt idx="1494">
                  <c:v>5.5937000000000001E-2</c:v>
                </c:pt>
                <c:pt idx="1495">
                  <c:v>5.5569E-2</c:v>
                </c:pt>
                <c:pt idx="1496">
                  <c:v>6.6286999999999999E-2</c:v>
                </c:pt>
                <c:pt idx="1497">
                  <c:v>8.6651000000000006E-2</c:v>
                </c:pt>
                <c:pt idx="1498">
                  <c:v>0.10119</c:v>
                </c:pt>
                <c:pt idx="1499">
                  <c:v>9.6747E-2</c:v>
                </c:pt>
                <c:pt idx="1500">
                  <c:v>7.2636999999999993E-2</c:v>
                </c:pt>
                <c:pt idx="1501">
                  <c:v>3.4388000000000002E-2</c:v>
                </c:pt>
                <c:pt idx="1502">
                  <c:v>-1.1716000000000001E-2</c:v>
                </c:pt>
                <c:pt idx="1503">
                  <c:v>-5.5628999999999998E-2</c:v>
                </c:pt>
                <c:pt idx="1504">
                  <c:v>-8.8633000000000003E-2</c:v>
                </c:pt>
                <c:pt idx="1505">
                  <c:v>-0.11792999999999999</c:v>
                </c:pt>
                <c:pt idx="1506">
                  <c:v>-0.16225000000000001</c:v>
                </c:pt>
                <c:pt idx="1507">
                  <c:v>-0.22158</c:v>
                </c:pt>
                <c:pt idx="1508">
                  <c:v>-0.26408999999999999</c:v>
                </c:pt>
                <c:pt idx="1509">
                  <c:v>-0.26044</c:v>
                </c:pt>
                <c:pt idx="1510">
                  <c:v>-0.22367000000000001</c:v>
                </c:pt>
                <c:pt idx="1511">
                  <c:v>-0.19497</c:v>
                </c:pt>
                <c:pt idx="1512">
                  <c:v>-0.19208</c:v>
                </c:pt>
                <c:pt idx="1513">
                  <c:v>-0.19349</c:v>
                </c:pt>
                <c:pt idx="1514">
                  <c:v>-0.17798</c:v>
                </c:pt>
                <c:pt idx="1515">
                  <c:v>-0.15773999999999999</c:v>
                </c:pt>
                <c:pt idx="1516">
                  <c:v>-0.15767</c:v>
                </c:pt>
                <c:pt idx="1517">
                  <c:v>-0.17677000000000001</c:v>
                </c:pt>
                <c:pt idx="1518">
                  <c:v>-0.18936</c:v>
                </c:pt>
                <c:pt idx="1519">
                  <c:v>-0.17946999999999999</c:v>
                </c:pt>
                <c:pt idx="1520">
                  <c:v>-0.15539</c:v>
                </c:pt>
                <c:pt idx="1521">
                  <c:v>-0.1283</c:v>
                </c:pt>
                <c:pt idx="1522">
                  <c:v>-9.3211000000000002E-2</c:v>
                </c:pt>
                <c:pt idx="1523">
                  <c:v>-4.1070000000000002E-2</c:v>
                </c:pt>
                <c:pt idx="1524">
                  <c:v>1.8998000000000001E-2</c:v>
                </c:pt>
                <c:pt idx="1525">
                  <c:v>6.1459E-2</c:v>
                </c:pt>
                <c:pt idx="1526">
                  <c:v>6.8818000000000004E-2</c:v>
                </c:pt>
                <c:pt idx="1527">
                  <c:v>4.8362000000000002E-2</c:v>
                </c:pt>
                <c:pt idx="1528">
                  <c:v>2.4485E-2</c:v>
                </c:pt>
                <c:pt idx="1529">
                  <c:v>1.9213000000000001E-2</c:v>
                </c:pt>
                <c:pt idx="1530">
                  <c:v>3.9971E-2</c:v>
                </c:pt>
                <c:pt idx="1531">
                  <c:v>7.8891000000000003E-2</c:v>
                </c:pt>
                <c:pt idx="1532">
                  <c:v>0.11845</c:v>
                </c:pt>
                <c:pt idx="1533">
                  <c:v>0.14088999999999999</c:v>
                </c:pt>
                <c:pt idx="1534">
                  <c:v>0.13918</c:v>
                </c:pt>
                <c:pt idx="1535">
                  <c:v>0.12169000000000001</c:v>
                </c:pt>
                <c:pt idx="1536">
                  <c:v>0.10381</c:v>
                </c:pt>
                <c:pt idx="1537">
                  <c:v>9.3891000000000002E-2</c:v>
                </c:pt>
                <c:pt idx="1538">
                  <c:v>8.8181999999999996E-2</c:v>
                </c:pt>
                <c:pt idx="1539">
                  <c:v>7.8547000000000006E-2</c:v>
                </c:pt>
                <c:pt idx="1540">
                  <c:v>6.1540999999999998E-2</c:v>
                </c:pt>
                <c:pt idx="1541">
                  <c:v>3.9012999999999999E-2</c:v>
                </c:pt>
                <c:pt idx="1542">
                  <c:v>1.4177E-2</c:v>
                </c:pt>
                <c:pt idx="1543">
                  <c:v>-8.8967000000000004E-3</c:v>
                </c:pt>
                <c:pt idx="1544">
                  <c:v>-2.4188000000000001E-2</c:v>
                </c:pt>
                <c:pt idx="1545">
                  <c:v>-2.7650999999999998E-2</c:v>
                </c:pt>
                <c:pt idx="1546">
                  <c:v>-2.3251000000000001E-2</c:v>
                </c:pt>
                <c:pt idx="1547">
                  <c:v>-2.0844999999999999E-2</c:v>
                </c:pt>
                <c:pt idx="1548">
                  <c:v>-2.5933999999999999E-2</c:v>
                </c:pt>
                <c:pt idx="1549">
                  <c:v>-3.5138999999999997E-2</c:v>
                </c:pt>
                <c:pt idx="1550">
                  <c:v>-4.4549999999999999E-2</c:v>
                </c:pt>
                <c:pt idx="1551">
                  <c:v>-5.7408000000000001E-2</c:v>
                </c:pt>
                <c:pt idx="1552">
                  <c:v>-7.6410000000000006E-2</c:v>
                </c:pt>
                <c:pt idx="1553">
                  <c:v>-9.1269000000000003E-2</c:v>
                </c:pt>
                <c:pt idx="1554">
                  <c:v>-8.5033999999999998E-2</c:v>
                </c:pt>
                <c:pt idx="1555">
                  <c:v>-5.5967999999999997E-2</c:v>
                </c:pt>
                <c:pt idx="1556">
                  <c:v>-2.2863000000000001E-2</c:v>
                </c:pt>
                <c:pt idx="1557">
                  <c:v>-1.4591999999999999E-3</c:v>
                </c:pt>
                <c:pt idx="1558">
                  <c:v>1.4893E-2</c:v>
                </c:pt>
                <c:pt idx="1559">
                  <c:v>3.9009000000000002E-2</c:v>
                </c:pt>
                <c:pt idx="1560">
                  <c:v>6.0962000000000002E-2</c:v>
                </c:pt>
                <c:pt idx="1561">
                  <c:v>5.3081999999999997E-2</c:v>
                </c:pt>
                <c:pt idx="1562">
                  <c:v>6.3068999999999998E-3</c:v>
                </c:pt>
                <c:pt idx="1563">
                  <c:v>-5.3512999999999998E-2</c:v>
                </c:pt>
                <c:pt idx="1564">
                  <c:v>-9.2807000000000001E-2</c:v>
                </c:pt>
                <c:pt idx="1565">
                  <c:v>-0.10315000000000001</c:v>
                </c:pt>
                <c:pt idx="1566">
                  <c:v>-9.9665000000000004E-2</c:v>
                </c:pt>
                <c:pt idx="1567">
                  <c:v>-9.6793000000000004E-2</c:v>
                </c:pt>
                <c:pt idx="1568">
                  <c:v>-9.5897999999999997E-2</c:v>
                </c:pt>
                <c:pt idx="1569">
                  <c:v>-9.0741000000000002E-2</c:v>
                </c:pt>
                <c:pt idx="1570">
                  <c:v>-7.4674000000000004E-2</c:v>
                </c:pt>
                <c:pt idx="1571">
                  <c:v>-4.5036E-2</c:v>
                </c:pt>
                <c:pt idx="1572">
                  <c:v>-7.8738000000000002E-3</c:v>
                </c:pt>
                <c:pt idx="1573">
                  <c:v>2.4375999999999998E-2</c:v>
                </c:pt>
                <c:pt idx="1574">
                  <c:v>4.5527999999999999E-2</c:v>
                </c:pt>
                <c:pt idx="1575">
                  <c:v>6.1527999999999999E-2</c:v>
                </c:pt>
                <c:pt idx="1576">
                  <c:v>7.8029000000000001E-2</c:v>
                </c:pt>
                <c:pt idx="1577">
                  <c:v>8.9075000000000001E-2</c:v>
                </c:pt>
                <c:pt idx="1578">
                  <c:v>8.7367E-2</c:v>
                </c:pt>
                <c:pt idx="1579">
                  <c:v>8.0045000000000005E-2</c:v>
                </c:pt>
                <c:pt idx="1580">
                  <c:v>8.2443000000000002E-2</c:v>
                </c:pt>
                <c:pt idx="1581">
                  <c:v>9.8105999999999999E-2</c:v>
                </c:pt>
                <c:pt idx="1582">
                  <c:v>0.11511</c:v>
                </c:pt>
                <c:pt idx="1583">
                  <c:v>0.121</c:v>
                </c:pt>
                <c:pt idx="1584">
                  <c:v>0.11308</c:v>
                </c:pt>
                <c:pt idx="1585">
                  <c:v>9.7025E-2</c:v>
                </c:pt>
                <c:pt idx="1586">
                  <c:v>8.4923999999999999E-2</c:v>
                </c:pt>
                <c:pt idx="1587">
                  <c:v>9.0140999999999999E-2</c:v>
                </c:pt>
                <c:pt idx="1588">
                  <c:v>0.11115999999999999</c:v>
                </c:pt>
                <c:pt idx="1589">
                  <c:v>0.12374</c:v>
                </c:pt>
                <c:pt idx="1590">
                  <c:v>0.10489999999999999</c:v>
                </c:pt>
                <c:pt idx="1591">
                  <c:v>6.4549999999999996E-2</c:v>
                </c:pt>
                <c:pt idx="1592">
                  <c:v>3.5809000000000001E-2</c:v>
                </c:pt>
                <c:pt idx="1593">
                  <c:v>3.1577000000000001E-2</c:v>
                </c:pt>
                <c:pt idx="1594">
                  <c:v>2.9878999999999999E-2</c:v>
                </c:pt>
                <c:pt idx="1595">
                  <c:v>9.8981999999999994E-3</c:v>
                </c:pt>
                <c:pt idx="1596">
                  <c:v>-1.6872999999999999E-2</c:v>
                </c:pt>
                <c:pt idx="1597">
                  <c:v>-2.5437999999999999E-2</c:v>
                </c:pt>
                <c:pt idx="1598">
                  <c:v>-1.1960999999999999E-2</c:v>
                </c:pt>
                <c:pt idx="1599">
                  <c:v>7.9977999999999994E-3</c:v>
                </c:pt>
                <c:pt idx="1600">
                  <c:v>2.5687999999999999E-2</c:v>
                </c:pt>
                <c:pt idx="1601">
                  <c:v>4.4318000000000003E-2</c:v>
                </c:pt>
                <c:pt idx="1602">
                  <c:v>6.2772999999999995E-2</c:v>
                </c:pt>
                <c:pt idx="1603">
                  <c:v>7.2993000000000002E-2</c:v>
                </c:pt>
                <c:pt idx="1604">
                  <c:v>7.3722999999999997E-2</c:v>
                </c:pt>
                <c:pt idx="1605">
                  <c:v>7.1276999999999993E-2</c:v>
                </c:pt>
                <c:pt idx="1606">
                  <c:v>6.5309000000000006E-2</c:v>
                </c:pt>
                <c:pt idx="1607">
                  <c:v>4.8541000000000001E-2</c:v>
                </c:pt>
                <c:pt idx="1608">
                  <c:v>2.3331000000000001E-2</c:v>
                </c:pt>
                <c:pt idx="1609">
                  <c:v>3.7539000000000001E-3</c:v>
                </c:pt>
                <c:pt idx="1610">
                  <c:v>-4.5775E-3</c:v>
                </c:pt>
                <c:pt idx="1611">
                  <c:v>-1.3513000000000001E-2</c:v>
                </c:pt>
                <c:pt idx="1612">
                  <c:v>-3.3198999999999999E-2</c:v>
                </c:pt>
                <c:pt idx="1613">
                  <c:v>-5.5426999999999997E-2</c:v>
                </c:pt>
                <c:pt idx="1614">
                  <c:v>-6.6478999999999996E-2</c:v>
                </c:pt>
                <c:pt idx="1615">
                  <c:v>-6.7251000000000005E-2</c:v>
                </c:pt>
                <c:pt idx="1616">
                  <c:v>-6.7258999999999999E-2</c:v>
                </c:pt>
                <c:pt idx="1617">
                  <c:v>-6.3655000000000003E-2</c:v>
                </c:pt>
                <c:pt idx="1618">
                  <c:v>-4.1239999999999999E-2</c:v>
                </c:pt>
                <c:pt idx="1619">
                  <c:v>4.8282999999999998E-3</c:v>
                </c:pt>
                <c:pt idx="1620">
                  <c:v>5.7611000000000002E-2</c:v>
                </c:pt>
                <c:pt idx="1621">
                  <c:v>9.4227000000000005E-2</c:v>
                </c:pt>
                <c:pt idx="1622">
                  <c:v>0.10602</c:v>
                </c:pt>
                <c:pt idx="1623">
                  <c:v>9.9125000000000005E-2</c:v>
                </c:pt>
                <c:pt idx="1624">
                  <c:v>8.2114999999999994E-2</c:v>
                </c:pt>
                <c:pt idx="1625">
                  <c:v>6.0302000000000001E-2</c:v>
                </c:pt>
                <c:pt idx="1626">
                  <c:v>3.9497999999999998E-2</c:v>
                </c:pt>
                <c:pt idx="1627">
                  <c:v>2.8105999999999999E-2</c:v>
                </c:pt>
                <c:pt idx="1628">
                  <c:v>3.3238999999999998E-2</c:v>
                </c:pt>
                <c:pt idx="1629">
                  <c:v>5.7167000000000003E-2</c:v>
                </c:pt>
                <c:pt idx="1630">
                  <c:v>9.7893999999999995E-2</c:v>
                </c:pt>
                <c:pt idx="1631">
                  <c:v>0.14998</c:v>
                </c:pt>
                <c:pt idx="1632">
                  <c:v>0.20279</c:v>
                </c:pt>
                <c:pt idx="1633">
                  <c:v>0.24085999999999999</c:v>
                </c:pt>
                <c:pt idx="1634">
                  <c:v>0.25147999999999998</c:v>
                </c:pt>
                <c:pt idx="1635">
                  <c:v>0.23555000000000001</c:v>
                </c:pt>
                <c:pt idx="1636">
                  <c:v>0.20979999999999999</c:v>
                </c:pt>
                <c:pt idx="1637">
                  <c:v>0.19503000000000001</c:v>
                </c:pt>
                <c:pt idx="1638">
                  <c:v>0.20022999999999999</c:v>
                </c:pt>
                <c:pt idx="1639">
                  <c:v>0.21807000000000001</c:v>
                </c:pt>
                <c:pt idx="1640">
                  <c:v>0.23436000000000001</c:v>
                </c:pt>
                <c:pt idx="1641">
                  <c:v>0.23962</c:v>
                </c:pt>
                <c:pt idx="1642">
                  <c:v>0.23313</c:v>
                </c:pt>
                <c:pt idx="1643">
                  <c:v>0.22098999999999999</c:v>
                </c:pt>
                <c:pt idx="1644">
                  <c:v>0.21278</c:v>
                </c:pt>
                <c:pt idx="1645">
                  <c:v>0.21587999999999999</c:v>
                </c:pt>
                <c:pt idx="1646">
                  <c:v>0.22844</c:v>
                </c:pt>
                <c:pt idx="1647">
                  <c:v>0.24016999999999999</c:v>
                </c:pt>
                <c:pt idx="1648">
                  <c:v>0.24487</c:v>
                </c:pt>
                <c:pt idx="1649">
                  <c:v>0.25090000000000001</c:v>
                </c:pt>
                <c:pt idx="1650">
                  <c:v>0.27372999999999997</c:v>
                </c:pt>
                <c:pt idx="1651">
                  <c:v>0.31663999999999998</c:v>
                </c:pt>
                <c:pt idx="1652">
                  <c:v>0.36269000000000001</c:v>
                </c:pt>
                <c:pt idx="1653">
                  <c:v>0.38857000000000003</c:v>
                </c:pt>
                <c:pt idx="1654">
                  <c:v>0.38497999999999999</c:v>
                </c:pt>
                <c:pt idx="1655">
                  <c:v>0.36276999999999998</c:v>
                </c:pt>
                <c:pt idx="1656">
                  <c:v>0.34215000000000001</c:v>
                </c:pt>
                <c:pt idx="1657">
                  <c:v>0.33756999999999998</c:v>
                </c:pt>
                <c:pt idx="1658">
                  <c:v>0.35085</c:v>
                </c:pt>
                <c:pt idx="1659">
                  <c:v>0.37525999999999998</c:v>
                </c:pt>
                <c:pt idx="1660">
                  <c:v>0.40483999999999998</c:v>
                </c:pt>
                <c:pt idx="1661">
                  <c:v>0.43875999999999998</c:v>
                </c:pt>
                <c:pt idx="1662">
                  <c:v>0.47635</c:v>
                </c:pt>
                <c:pt idx="1663">
                  <c:v>0.51093</c:v>
                </c:pt>
                <c:pt idx="1664">
                  <c:v>0.53380000000000005</c:v>
                </c:pt>
                <c:pt idx="1665">
                  <c:v>0.54532999999999998</c:v>
                </c:pt>
                <c:pt idx="1666">
                  <c:v>0.55720000000000003</c:v>
                </c:pt>
                <c:pt idx="1667">
                  <c:v>0.57942000000000005</c:v>
                </c:pt>
                <c:pt idx="1668">
                  <c:v>0.60726999999999998</c:v>
                </c:pt>
                <c:pt idx="1669">
                  <c:v>0.62507000000000001</c:v>
                </c:pt>
                <c:pt idx="1670">
                  <c:v>0.62192000000000003</c:v>
                </c:pt>
                <c:pt idx="1671">
                  <c:v>0.60007999999999995</c:v>
                </c:pt>
                <c:pt idx="1672">
                  <c:v>0.56859999999999999</c:v>
                </c:pt>
                <c:pt idx="1673">
                  <c:v>0.53432000000000002</c:v>
                </c:pt>
                <c:pt idx="1674">
                  <c:v>0.50229000000000001</c:v>
                </c:pt>
                <c:pt idx="1675">
                  <c:v>0.48043999999999998</c:v>
                </c:pt>
                <c:pt idx="1676">
                  <c:v>0.47599000000000002</c:v>
                </c:pt>
                <c:pt idx="1677">
                  <c:v>0.48512</c:v>
                </c:pt>
                <c:pt idx="1678">
                  <c:v>0.49108000000000002</c:v>
                </c:pt>
                <c:pt idx="1679">
                  <c:v>0.47817999999999999</c:v>
                </c:pt>
                <c:pt idx="1680">
                  <c:v>0.44690999999999997</c:v>
                </c:pt>
                <c:pt idx="1681">
                  <c:v>0.41117999999999999</c:v>
                </c:pt>
                <c:pt idx="1682">
                  <c:v>0.38152000000000003</c:v>
                </c:pt>
                <c:pt idx="1683">
                  <c:v>0.35743999999999998</c:v>
                </c:pt>
                <c:pt idx="1684">
                  <c:v>0.33882000000000001</c:v>
                </c:pt>
                <c:pt idx="1685">
                  <c:v>0.33717999999999998</c:v>
                </c:pt>
                <c:pt idx="1686">
                  <c:v>0.36675000000000002</c:v>
                </c:pt>
                <c:pt idx="1687">
                  <c:v>0.42491000000000001</c:v>
                </c:pt>
                <c:pt idx="1688">
                  <c:v>0.48951</c:v>
                </c:pt>
                <c:pt idx="1689">
                  <c:v>0.53874</c:v>
                </c:pt>
                <c:pt idx="1690">
                  <c:v>0.56966000000000006</c:v>
                </c:pt>
                <c:pt idx="1691">
                  <c:v>0.59489999999999998</c:v>
                </c:pt>
                <c:pt idx="1692">
                  <c:v>0.62492000000000003</c:v>
                </c:pt>
                <c:pt idx="1693">
                  <c:v>0.65727000000000002</c:v>
                </c:pt>
                <c:pt idx="1694">
                  <c:v>0.68086000000000002</c:v>
                </c:pt>
                <c:pt idx="1695">
                  <c:v>0.68657999999999997</c:v>
                </c:pt>
                <c:pt idx="1696">
                  <c:v>0.67345999999999995</c:v>
                </c:pt>
                <c:pt idx="1697">
                  <c:v>0.64680000000000004</c:v>
                </c:pt>
                <c:pt idx="1698">
                  <c:v>0.61192999999999997</c:v>
                </c:pt>
                <c:pt idx="1699">
                  <c:v>0.56994</c:v>
                </c:pt>
                <c:pt idx="1700">
                  <c:v>0.52022000000000002</c:v>
                </c:pt>
                <c:pt idx="1701">
                  <c:v>0.46647</c:v>
                </c:pt>
                <c:pt idx="1702">
                  <c:v>0.41854000000000002</c:v>
                </c:pt>
                <c:pt idx="1703">
                  <c:v>0.38672000000000001</c:v>
                </c:pt>
                <c:pt idx="1704">
                  <c:v>0.37419999999999998</c:v>
                </c:pt>
                <c:pt idx="1705">
                  <c:v>0.37390000000000001</c:v>
                </c:pt>
                <c:pt idx="1706">
                  <c:v>0.37145</c:v>
                </c:pt>
                <c:pt idx="1707">
                  <c:v>0.35315999999999997</c:v>
                </c:pt>
                <c:pt idx="1708">
                  <c:v>0.31566</c:v>
                </c:pt>
                <c:pt idx="1709">
                  <c:v>0.27010000000000001</c:v>
                </c:pt>
                <c:pt idx="1710">
                  <c:v>0.23427999999999999</c:v>
                </c:pt>
                <c:pt idx="1711">
                  <c:v>0.21782000000000001</c:v>
                </c:pt>
                <c:pt idx="1712">
                  <c:v>0.21589</c:v>
                </c:pt>
                <c:pt idx="1713">
                  <c:v>0.21753</c:v>
                </c:pt>
                <c:pt idx="1714">
                  <c:v>0.21731</c:v>
                </c:pt>
                <c:pt idx="1715">
                  <c:v>0.21611</c:v>
                </c:pt>
                <c:pt idx="1716">
                  <c:v>0.21362999999999999</c:v>
                </c:pt>
                <c:pt idx="1717">
                  <c:v>0.20596999999999999</c:v>
                </c:pt>
                <c:pt idx="1718">
                  <c:v>0.19123999999999999</c:v>
                </c:pt>
                <c:pt idx="1719">
                  <c:v>0.17318</c:v>
                </c:pt>
                <c:pt idx="1720">
                  <c:v>0.15673000000000001</c:v>
                </c:pt>
                <c:pt idx="1721">
                  <c:v>0.14333000000000001</c:v>
                </c:pt>
                <c:pt idx="1722">
                  <c:v>0.13467000000000001</c:v>
                </c:pt>
                <c:pt idx="1723">
                  <c:v>0.13797000000000001</c:v>
                </c:pt>
                <c:pt idx="1724">
                  <c:v>0.15978999999999999</c:v>
                </c:pt>
                <c:pt idx="1725">
                  <c:v>0.19237000000000001</c:v>
                </c:pt>
                <c:pt idx="1726">
                  <c:v>0.21343999999999999</c:v>
                </c:pt>
                <c:pt idx="1727">
                  <c:v>0.20749999999999999</c:v>
                </c:pt>
                <c:pt idx="1728">
                  <c:v>0.18418000000000001</c:v>
                </c:pt>
                <c:pt idx="1729">
                  <c:v>0.16636000000000001</c:v>
                </c:pt>
                <c:pt idx="1730">
                  <c:v>0.15964999999999999</c:v>
                </c:pt>
                <c:pt idx="1731">
                  <c:v>0.14476</c:v>
                </c:pt>
                <c:pt idx="1732">
                  <c:v>0.10625999999999999</c:v>
                </c:pt>
                <c:pt idx="1733">
                  <c:v>5.851E-2</c:v>
                </c:pt>
                <c:pt idx="1734">
                  <c:v>3.0519999999999999E-2</c:v>
                </c:pt>
                <c:pt idx="1735">
                  <c:v>2.8948999999999999E-2</c:v>
                </c:pt>
                <c:pt idx="1736">
                  <c:v>3.0328000000000001E-2</c:v>
                </c:pt>
                <c:pt idx="1737">
                  <c:v>1.2123999999999999E-2</c:v>
                </c:pt>
                <c:pt idx="1738">
                  <c:v>-2.145E-2</c:v>
                </c:pt>
                <c:pt idx="1739">
                  <c:v>-5.0531E-2</c:v>
                </c:pt>
                <c:pt idx="1740">
                  <c:v>-6.4737000000000003E-2</c:v>
                </c:pt>
                <c:pt idx="1741">
                  <c:v>-6.6559999999999994E-2</c:v>
                </c:pt>
                <c:pt idx="1742">
                  <c:v>-5.8026000000000001E-2</c:v>
                </c:pt>
                <c:pt idx="1743">
                  <c:v>-3.9065999999999997E-2</c:v>
                </c:pt>
                <c:pt idx="1744">
                  <c:v>-1.7829000000000001E-2</c:v>
                </c:pt>
                <c:pt idx="1745">
                  <c:v>-7.6939E-3</c:v>
                </c:pt>
                <c:pt idx="1746">
                  <c:v>-8.9910000000000007E-3</c:v>
                </c:pt>
                <c:pt idx="1747">
                  <c:v>-5.1602999999999996E-3</c:v>
                </c:pt>
                <c:pt idx="1748">
                  <c:v>1.4763E-2</c:v>
                </c:pt>
                <c:pt idx="1749">
                  <c:v>3.8424E-2</c:v>
                </c:pt>
                <c:pt idx="1750">
                  <c:v>4.5906000000000002E-2</c:v>
                </c:pt>
                <c:pt idx="1751">
                  <c:v>3.8355E-2</c:v>
                </c:pt>
                <c:pt idx="1752">
                  <c:v>3.7137999999999997E-2</c:v>
                </c:pt>
                <c:pt idx="1753">
                  <c:v>5.3101000000000002E-2</c:v>
                </c:pt>
                <c:pt idx="1754">
                  <c:v>7.034E-2</c:v>
                </c:pt>
                <c:pt idx="1755">
                  <c:v>6.9403999999999993E-2</c:v>
                </c:pt>
                <c:pt idx="1756">
                  <c:v>5.7929000000000001E-2</c:v>
                </c:pt>
                <c:pt idx="1757">
                  <c:v>6.4615000000000006E-2</c:v>
                </c:pt>
                <c:pt idx="1758">
                  <c:v>0.10259</c:v>
                </c:pt>
                <c:pt idx="1759">
                  <c:v>0.15007999999999999</c:v>
                </c:pt>
                <c:pt idx="1760">
                  <c:v>0.17333999999999999</c:v>
                </c:pt>
                <c:pt idx="1761">
                  <c:v>0.16255</c:v>
                </c:pt>
                <c:pt idx="1762">
                  <c:v>0.13827999999999999</c:v>
                </c:pt>
                <c:pt idx="1763">
                  <c:v>0.12506999999999999</c:v>
                </c:pt>
                <c:pt idx="1764">
                  <c:v>0.12526999999999999</c:v>
                </c:pt>
                <c:pt idx="1765">
                  <c:v>0.11967</c:v>
                </c:pt>
                <c:pt idx="1766">
                  <c:v>8.8763999999999996E-2</c:v>
                </c:pt>
                <c:pt idx="1767">
                  <c:v>3.2009999999999997E-2</c:v>
                </c:pt>
                <c:pt idx="1768">
                  <c:v>-2.9949E-2</c:v>
                </c:pt>
                <c:pt idx="1769">
                  <c:v>-6.9439000000000001E-2</c:v>
                </c:pt>
                <c:pt idx="1770">
                  <c:v>-7.2083999999999995E-2</c:v>
                </c:pt>
                <c:pt idx="1771">
                  <c:v>-4.8537999999999998E-2</c:v>
                </c:pt>
                <c:pt idx="1772">
                  <c:v>-2.6256999999999999E-2</c:v>
                </c:pt>
                <c:pt idx="1773">
                  <c:v>-2.5638000000000001E-2</c:v>
                </c:pt>
                <c:pt idx="1774">
                  <c:v>-4.2395000000000002E-2</c:v>
                </c:pt>
                <c:pt idx="1775">
                  <c:v>-5.5434999999999998E-2</c:v>
                </c:pt>
                <c:pt idx="1776">
                  <c:v>-5.3067000000000003E-2</c:v>
                </c:pt>
                <c:pt idx="1777">
                  <c:v>-4.8134999999999997E-2</c:v>
                </c:pt>
                <c:pt idx="1778">
                  <c:v>-6.3628000000000004E-2</c:v>
                </c:pt>
                <c:pt idx="1779">
                  <c:v>-0.10496</c:v>
                </c:pt>
                <c:pt idx="1780">
                  <c:v>-0.15187</c:v>
                </c:pt>
                <c:pt idx="1781">
                  <c:v>-0.17953</c:v>
                </c:pt>
                <c:pt idx="1782">
                  <c:v>-0.18315999999999999</c:v>
                </c:pt>
                <c:pt idx="1783">
                  <c:v>-0.17743999999999999</c:v>
                </c:pt>
                <c:pt idx="1784">
                  <c:v>-0.17469000000000001</c:v>
                </c:pt>
                <c:pt idx="1785">
                  <c:v>-0.17132</c:v>
                </c:pt>
                <c:pt idx="1786">
                  <c:v>-0.15823000000000001</c:v>
                </c:pt>
                <c:pt idx="1787">
                  <c:v>-0.13830999999999999</c:v>
                </c:pt>
                <c:pt idx="1788">
                  <c:v>-0.1263</c:v>
                </c:pt>
                <c:pt idx="1789">
                  <c:v>-0.13142000000000001</c:v>
                </c:pt>
                <c:pt idx="1790">
                  <c:v>-0.14607000000000001</c:v>
                </c:pt>
                <c:pt idx="1791">
                  <c:v>-0.15453</c:v>
                </c:pt>
                <c:pt idx="1792">
                  <c:v>-0.14931</c:v>
                </c:pt>
                <c:pt idx="1793">
                  <c:v>-0.13517000000000001</c:v>
                </c:pt>
                <c:pt idx="1794">
                  <c:v>-0.11977</c:v>
                </c:pt>
                <c:pt idx="1795">
                  <c:v>-0.10666</c:v>
                </c:pt>
                <c:pt idx="1796">
                  <c:v>-9.7931000000000004E-2</c:v>
                </c:pt>
                <c:pt idx="1797">
                  <c:v>-9.6442E-2</c:v>
                </c:pt>
                <c:pt idx="1798">
                  <c:v>-9.9902000000000005E-2</c:v>
                </c:pt>
                <c:pt idx="1799">
                  <c:v>-9.7443000000000002E-2</c:v>
                </c:pt>
                <c:pt idx="1800">
                  <c:v>-8.1136E-2</c:v>
                </c:pt>
                <c:pt idx="1801">
                  <c:v>-6.0914999999999997E-2</c:v>
                </c:pt>
                <c:pt idx="1802">
                  <c:v>-5.8406E-2</c:v>
                </c:pt>
                <c:pt idx="1803">
                  <c:v>-8.0714999999999995E-2</c:v>
                </c:pt>
                <c:pt idx="1804">
                  <c:v>-0.10718</c:v>
                </c:pt>
                <c:pt idx="1805">
                  <c:v>-0.10981</c:v>
                </c:pt>
                <c:pt idx="1806">
                  <c:v>-8.3003999999999994E-2</c:v>
                </c:pt>
                <c:pt idx="1807">
                  <c:v>-4.5214999999999998E-2</c:v>
                </c:pt>
                <c:pt idx="1808">
                  <c:v>-1.4248E-2</c:v>
                </c:pt>
                <c:pt idx="1809">
                  <c:v>7.5548999999999998E-3</c:v>
                </c:pt>
                <c:pt idx="1810">
                  <c:v>2.2828999999999999E-2</c:v>
                </c:pt>
                <c:pt idx="1811">
                  <c:v>2.7473000000000001E-2</c:v>
                </c:pt>
                <c:pt idx="1812">
                  <c:v>1.8317E-2</c:v>
                </c:pt>
                <c:pt idx="1813">
                  <c:v>3.9525999999999997E-3</c:v>
                </c:pt>
                <c:pt idx="1814">
                  <c:v>-4.4540999999999999E-3</c:v>
                </c:pt>
                <c:pt idx="1815">
                  <c:v>-1.074E-2</c:v>
                </c:pt>
                <c:pt idx="1816">
                  <c:v>-2.9756999999999999E-2</c:v>
                </c:pt>
                <c:pt idx="1817">
                  <c:v>-6.3152E-2</c:v>
                </c:pt>
                <c:pt idx="1818">
                  <c:v>-9.0073E-2</c:v>
                </c:pt>
                <c:pt idx="1819">
                  <c:v>-9.0436000000000002E-2</c:v>
                </c:pt>
                <c:pt idx="1820">
                  <c:v>-7.2649000000000005E-2</c:v>
                </c:pt>
                <c:pt idx="1821">
                  <c:v>-6.9045999999999996E-2</c:v>
                </c:pt>
                <c:pt idx="1822">
                  <c:v>-0.10298</c:v>
                </c:pt>
                <c:pt idx="1823">
                  <c:v>-0.16592999999999999</c:v>
                </c:pt>
                <c:pt idx="1824">
                  <c:v>-0.22839000000000001</c:v>
                </c:pt>
                <c:pt idx="1825">
                  <c:v>-0.26798</c:v>
                </c:pt>
                <c:pt idx="1826">
                  <c:v>-0.28403</c:v>
                </c:pt>
                <c:pt idx="1827">
                  <c:v>-0.28948000000000002</c:v>
                </c:pt>
                <c:pt idx="1828">
                  <c:v>-0.29558000000000001</c:v>
                </c:pt>
                <c:pt idx="1829">
                  <c:v>-0.30497999999999997</c:v>
                </c:pt>
                <c:pt idx="1830">
                  <c:v>-0.31369999999999998</c:v>
                </c:pt>
                <c:pt idx="1831">
                  <c:v>-0.31608000000000003</c:v>
                </c:pt>
                <c:pt idx="1832">
                  <c:v>-0.30989</c:v>
                </c:pt>
                <c:pt idx="1833">
                  <c:v>-0.29924000000000001</c:v>
                </c:pt>
                <c:pt idx="1834">
                  <c:v>-0.29182999999999998</c:v>
                </c:pt>
                <c:pt idx="1835">
                  <c:v>-0.29259000000000002</c:v>
                </c:pt>
                <c:pt idx="1836">
                  <c:v>-0.30237999999999998</c:v>
                </c:pt>
                <c:pt idx="1837">
                  <c:v>-0.32257000000000002</c:v>
                </c:pt>
                <c:pt idx="1838">
                  <c:v>-0.35378999999999999</c:v>
                </c:pt>
                <c:pt idx="1839">
                  <c:v>-0.3856</c:v>
                </c:pt>
                <c:pt idx="1840">
                  <c:v>-0.39504</c:v>
                </c:pt>
                <c:pt idx="1841">
                  <c:v>-0.36742000000000002</c:v>
                </c:pt>
                <c:pt idx="1842">
                  <c:v>-0.31740000000000002</c:v>
                </c:pt>
                <c:pt idx="1843">
                  <c:v>-0.27822000000000002</c:v>
                </c:pt>
                <c:pt idx="1844">
                  <c:v>-0.26821</c:v>
                </c:pt>
                <c:pt idx="1845">
                  <c:v>-0.27839000000000003</c:v>
                </c:pt>
                <c:pt idx="1846">
                  <c:v>-0.29492000000000002</c:v>
                </c:pt>
                <c:pt idx="1847">
                  <c:v>-0.31831999999999999</c:v>
                </c:pt>
                <c:pt idx="1848">
                  <c:v>-0.35069</c:v>
                </c:pt>
                <c:pt idx="1849">
                  <c:v>-0.37735999999999997</c:v>
                </c:pt>
                <c:pt idx="1850">
                  <c:v>-0.37809999999999999</c:v>
                </c:pt>
                <c:pt idx="1851">
                  <c:v>-0.35197000000000001</c:v>
                </c:pt>
                <c:pt idx="1852">
                  <c:v>-0.31663000000000002</c:v>
                </c:pt>
                <c:pt idx="1853">
                  <c:v>-0.28584999999999999</c:v>
                </c:pt>
                <c:pt idx="1854">
                  <c:v>-0.26168000000000002</c:v>
                </c:pt>
                <c:pt idx="1855">
                  <c:v>-0.24556</c:v>
                </c:pt>
                <c:pt idx="1856">
                  <c:v>-0.23912</c:v>
                </c:pt>
                <c:pt idx="1857">
                  <c:v>-0.23157</c:v>
                </c:pt>
                <c:pt idx="1858">
                  <c:v>-0.20446</c:v>
                </c:pt>
                <c:pt idx="1859">
                  <c:v>-0.15670999999999999</c:v>
                </c:pt>
                <c:pt idx="1860">
                  <c:v>-0.11112</c:v>
                </c:pt>
                <c:pt idx="1861">
                  <c:v>-8.7979000000000002E-2</c:v>
                </c:pt>
                <c:pt idx="1862">
                  <c:v>-8.5733000000000004E-2</c:v>
                </c:pt>
                <c:pt idx="1863">
                  <c:v>-9.5788999999999999E-2</c:v>
                </c:pt>
                <c:pt idx="1864">
                  <c:v>-0.1203</c:v>
                </c:pt>
                <c:pt idx="1865">
                  <c:v>-0.16039</c:v>
                </c:pt>
                <c:pt idx="1866">
                  <c:v>-0.19966</c:v>
                </c:pt>
                <c:pt idx="1867">
                  <c:v>-0.21859999999999999</c:v>
                </c:pt>
                <c:pt idx="1868">
                  <c:v>-0.21958</c:v>
                </c:pt>
                <c:pt idx="1869">
                  <c:v>-0.22078999999999999</c:v>
                </c:pt>
                <c:pt idx="1870">
                  <c:v>-0.23</c:v>
                </c:pt>
                <c:pt idx="1871">
                  <c:v>-0.24018999999999999</c:v>
                </c:pt>
                <c:pt idx="1872">
                  <c:v>-0.24543000000000001</c:v>
                </c:pt>
                <c:pt idx="1873">
                  <c:v>-0.24165</c:v>
                </c:pt>
                <c:pt idx="1874">
                  <c:v>-0.21604000000000001</c:v>
                </c:pt>
                <c:pt idx="1875">
                  <c:v>-0.16006000000000001</c:v>
                </c:pt>
                <c:pt idx="1876">
                  <c:v>-9.5609E-2</c:v>
                </c:pt>
                <c:pt idx="1877">
                  <c:v>-6.3015000000000002E-2</c:v>
                </c:pt>
                <c:pt idx="1878">
                  <c:v>-7.3483999999999994E-2</c:v>
                </c:pt>
                <c:pt idx="1879">
                  <c:v>-9.5700999999999994E-2</c:v>
                </c:pt>
                <c:pt idx="1880">
                  <c:v>-0.10184</c:v>
                </c:pt>
                <c:pt idx="1881">
                  <c:v>-0.10391</c:v>
                </c:pt>
                <c:pt idx="1882">
                  <c:v>-0.12456</c:v>
                </c:pt>
                <c:pt idx="1883">
                  <c:v>-0.15145</c:v>
                </c:pt>
                <c:pt idx="1884">
                  <c:v>-0.14943999999999999</c:v>
                </c:pt>
                <c:pt idx="1885">
                  <c:v>-0.11055</c:v>
                </c:pt>
                <c:pt idx="1886">
                  <c:v>-6.4228999999999994E-2</c:v>
                </c:pt>
                <c:pt idx="1887">
                  <c:v>-3.7700999999999998E-2</c:v>
                </c:pt>
                <c:pt idx="1888">
                  <c:v>-3.0551999999999999E-2</c:v>
                </c:pt>
                <c:pt idx="1889">
                  <c:v>-3.2433999999999998E-2</c:v>
                </c:pt>
                <c:pt idx="1890">
                  <c:v>-4.2612999999999998E-2</c:v>
                </c:pt>
                <c:pt idx="1891">
                  <c:v>-6.1061999999999998E-2</c:v>
                </c:pt>
                <c:pt idx="1892">
                  <c:v>-7.7574000000000004E-2</c:v>
                </c:pt>
                <c:pt idx="1893">
                  <c:v>-8.3046999999999996E-2</c:v>
                </c:pt>
                <c:pt idx="1894">
                  <c:v>-8.0905000000000005E-2</c:v>
                </c:pt>
                <c:pt idx="1895">
                  <c:v>-7.7077999999999994E-2</c:v>
                </c:pt>
                <c:pt idx="1896">
                  <c:v>-6.9262000000000004E-2</c:v>
                </c:pt>
                <c:pt idx="1897">
                  <c:v>-5.7167000000000003E-2</c:v>
                </c:pt>
                <c:pt idx="1898">
                  <c:v>-5.3379000000000003E-2</c:v>
                </c:pt>
                <c:pt idx="1899">
                  <c:v>-7.0009000000000002E-2</c:v>
                </c:pt>
                <c:pt idx="1900">
                  <c:v>-0.10034</c:v>
                </c:pt>
                <c:pt idx="1901">
                  <c:v>-0.12723999999999999</c:v>
                </c:pt>
                <c:pt idx="1902">
                  <c:v>-0.14596999999999999</c:v>
                </c:pt>
                <c:pt idx="1903">
                  <c:v>-0.16503999999999999</c:v>
                </c:pt>
                <c:pt idx="1904">
                  <c:v>-0.18612000000000001</c:v>
                </c:pt>
                <c:pt idx="1905">
                  <c:v>-0.19775999999999999</c:v>
                </c:pt>
                <c:pt idx="1906">
                  <c:v>-0.19167999999999999</c:v>
                </c:pt>
                <c:pt idx="1907">
                  <c:v>-0.17352000000000001</c:v>
                </c:pt>
                <c:pt idx="1908">
                  <c:v>-0.15357999999999999</c:v>
                </c:pt>
                <c:pt idx="1909">
                  <c:v>-0.13794000000000001</c:v>
                </c:pt>
                <c:pt idx="1910">
                  <c:v>-0.13364000000000001</c:v>
                </c:pt>
                <c:pt idx="1911">
                  <c:v>-0.151</c:v>
                </c:pt>
                <c:pt idx="1912">
                  <c:v>-0.19123000000000001</c:v>
                </c:pt>
                <c:pt idx="1913">
                  <c:v>-0.23829</c:v>
                </c:pt>
                <c:pt idx="1914">
                  <c:v>-0.27316000000000001</c:v>
                </c:pt>
                <c:pt idx="1915">
                  <c:v>-0.29299999999999998</c:v>
                </c:pt>
                <c:pt idx="1916">
                  <c:v>-0.30874000000000001</c:v>
                </c:pt>
                <c:pt idx="1917">
                  <c:v>-0.32679000000000002</c:v>
                </c:pt>
                <c:pt idx="1918">
                  <c:v>-0.34100000000000003</c:v>
                </c:pt>
                <c:pt idx="1919">
                  <c:v>-0.34104000000000001</c:v>
                </c:pt>
                <c:pt idx="1920">
                  <c:v>-0.32123000000000002</c:v>
                </c:pt>
                <c:pt idx="1921">
                  <c:v>-0.28304000000000001</c:v>
                </c:pt>
                <c:pt idx="1922">
                  <c:v>-0.23738999999999999</c:v>
                </c:pt>
                <c:pt idx="1923">
                  <c:v>-0.20327999999999999</c:v>
                </c:pt>
                <c:pt idx="1924">
                  <c:v>-0.19345000000000001</c:v>
                </c:pt>
                <c:pt idx="1925">
                  <c:v>-0.19938</c:v>
                </c:pt>
                <c:pt idx="1926">
                  <c:v>-0.19939999999999999</c:v>
                </c:pt>
                <c:pt idx="1927">
                  <c:v>-0.18462000000000001</c:v>
                </c:pt>
                <c:pt idx="1928">
                  <c:v>-0.16696</c:v>
                </c:pt>
                <c:pt idx="1929">
                  <c:v>-0.15729000000000001</c:v>
                </c:pt>
                <c:pt idx="1930">
                  <c:v>-0.14696000000000001</c:v>
                </c:pt>
                <c:pt idx="1931">
                  <c:v>-0.12142</c:v>
                </c:pt>
                <c:pt idx="1932">
                  <c:v>-8.3783999999999997E-2</c:v>
                </c:pt>
                <c:pt idx="1933">
                  <c:v>-5.1226000000000001E-2</c:v>
                </c:pt>
                <c:pt idx="1934">
                  <c:v>-3.0282E-2</c:v>
                </c:pt>
                <c:pt idx="1935">
                  <c:v>-8.9227999999999998E-3</c:v>
                </c:pt>
                <c:pt idx="1936">
                  <c:v>2.4601999999999999E-2</c:v>
                </c:pt>
                <c:pt idx="1937">
                  <c:v>6.5354999999999996E-2</c:v>
                </c:pt>
                <c:pt idx="1938">
                  <c:v>9.8170999999999994E-2</c:v>
                </c:pt>
                <c:pt idx="1939">
                  <c:v>0.11301</c:v>
                </c:pt>
                <c:pt idx="1940">
                  <c:v>0.11013000000000001</c:v>
                </c:pt>
                <c:pt idx="1941">
                  <c:v>9.7217999999999999E-2</c:v>
                </c:pt>
                <c:pt idx="1942">
                  <c:v>8.6995000000000003E-2</c:v>
                </c:pt>
                <c:pt idx="1943">
                  <c:v>9.2190999999999995E-2</c:v>
                </c:pt>
                <c:pt idx="1944">
                  <c:v>0.11527</c:v>
                </c:pt>
                <c:pt idx="1945">
                  <c:v>0.14327000000000001</c:v>
                </c:pt>
                <c:pt idx="1946">
                  <c:v>0.15720999999999999</c:v>
                </c:pt>
                <c:pt idx="1947">
                  <c:v>0.14812</c:v>
                </c:pt>
                <c:pt idx="1948">
                  <c:v>0.12375</c:v>
                </c:pt>
                <c:pt idx="1949">
                  <c:v>0.10159</c:v>
                </c:pt>
                <c:pt idx="1950">
                  <c:v>9.5769999999999994E-2</c:v>
                </c:pt>
                <c:pt idx="1951">
                  <c:v>0.10827000000000001</c:v>
                </c:pt>
                <c:pt idx="1952">
                  <c:v>0.13042999999999999</c:v>
                </c:pt>
                <c:pt idx="1953">
                  <c:v>0.15345</c:v>
                </c:pt>
                <c:pt idx="1954">
                  <c:v>0.17643</c:v>
                </c:pt>
                <c:pt idx="1955">
                  <c:v>0.20169999999999999</c:v>
                </c:pt>
                <c:pt idx="1956">
                  <c:v>0.22353000000000001</c:v>
                </c:pt>
                <c:pt idx="1957">
                  <c:v>0.22647</c:v>
                </c:pt>
                <c:pt idx="1958">
                  <c:v>0.19735</c:v>
                </c:pt>
                <c:pt idx="1959">
                  <c:v>0.13749</c:v>
                </c:pt>
                <c:pt idx="1960">
                  <c:v>6.3738000000000003E-2</c:v>
                </c:pt>
                <c:pt idx="1961">
                  <c:v>6.2301000000000001E-4</c:v>
                </c:pt>
                <c:pt idx="1962">
                  <c:v>-3.1237999999999998E-2</c:v>
                </c:pt>
                <c:pt idx="1963">
                  <c:v>-2.7612000000000001E-2</c:v>
                </c:pt>
                <c:pt idx="1964">
                  <c:v>-4.9467000000000001E-3</c:v>
                </c:pt>
                <c:pt idx="1965">
                  <c:v>1.3424999999999999E-2</c:v>
                </c:pt>
                <c:pt idx="1966">
                  <c:v>1.9934E-2</c:v>
                </c:pt>
                <c:pt idx="1967">
                  <c:v>2.9187000000000001E-2</c:v>
                </c:pt>
                <c:pt idx="1968">
                  <c:v>5.9936999999999997E-2</c:v>
                </c:pt>
                <c:pt idx="1969">
                  <c:v>0.11409999999999999</c:v>
                </c:pt>
                <c:pt idx="1970">
                  <c:v>0.17508000000000001</c:v>
                </c:pt>
                <c:pt idx="1971">
                  <c:v>0.22253000000000001</c:v>
                </c:pt>
                <c:pt idx="1972">
                  <c:v>0.24718000000000001</c:v>
                </c:pt>
                <c:pt idx="1973">
                  <c:v>0.25597999999999999</c:v>
                </c:pt>
                <c:pt idx="1974">
                  <c:v>0.26472000000000001</c:v>
                </c:pt>
                <c:pt idx="1975">
                  <c:v>0.28048000000000001</c:v>
                </c:pt>
                <c:pt idx="1976">
                  <c:v>0.29032999999999998</c:v>
                </c:pt>
                <c:pt idx="1977">
                  <c:v>0.27424999999999999</c:v>
                </c:pt>
                <c:pt idx="1978">
                  <c:v>0.23161000000000001</c:v>
                </c:pt>
                <c:pt idx="1979">
                  <c:v>0.18665999999999999</c:v>
                </c:pt>
                <c:pt idx="1980">
                  <c:v>0.16420000000000001</c:v>
                </c:pt>
                <c:pt idx="1981">
                  <c:v>0.16825999999999999</c:v>
                </c:pt>
                <c:pt idx="1982">
                  <c:v>0.18858</c:v>
                </c:pt>
                <c:pt idx="1983">
                  <c:v>0.21489</c:v>
                </c:pt>
                <c:pt idx="1984">
                  <c:v>0.23477000000000001</c:v>
                </c:pt>
                <c:pt idx="1985">
                  <c:v>0.23057</c:v>
                </c:pt>
                <c:pt idx="1986">
                  <c:v>0.19733999999999999</c:v>
                </c:pt>
                <c:pt idx="1987">
                  <c:v>0.15942000000000001</c:v>
                </c:pt>
                <c:pt idx="1988">
                  <c:v>0.15062</c:v>
                </c:pt>
                <c:pt idx="1989">
                  <c:v>0.17530999999999999</c:v>
                </c:pt>
                <c:pt idx="1990">
                  <c:v>0.20393</c:v>
                </c:pt>
                <c:pt idx="1991">
                  <c:v>0.21012</c:v>
                </c:pt>
                <c:pt idx="1992">
                  <c:v>0.19850000000000001</c:v>
                </c:pt>
                <c:pt idx="1993">
                  <c:v>0.19072</c:v>
                </c:pt>
                <c:pt idx="1994">
                  <c:v>0.19794999999999999</c:v>
                </c:pt>
                <c:pt idx="1995">
                  <c:v>0.21768000000000001</c:v>
                </c:pt>
                <c:pt idx="1996">
                  <c:v>0.24725</c:v>
                </c:pt>
                <c:pt idx="1997">
                  <c:v>0.28669</c:v>
                </c:pt>
                <c:pt idx="1998">
                  <c:v>0.32973000000000002</c:v>
                </c:pt>
                <c:pt idx="1999">
                  <c:v>0.36313000000000001</c:v>
                </c:pt>
                <c:pt idx="2000">
                  <c:v>0.37813000000000002</c:v>
                </c:pt>
                <c:pt idx="2001">
                  <c:v>0.37840000000000001</c:v>
                </c:pt>
                <c:pt idx="2002">
                  <c:v>0.37501000000000001</c:v>
                </c:pt>
                <c:pt idx="2003">
                  <c:v>0.37585000000000002</c:v>
                </c:pt>
                <c:pt idx="2004">
                  <c:v>0.38111</c:v>
                </c:pt>
                <c:pt idx="2005">
                  <c:v>0.38867000000000002</c:v>
                </c:pt>
                <c:pt idx="2006">
                  <c:v>0.40162999999999999</c:v>
                </c:pt>
                <c:pt idx="2007">
                  <c:v>0.42641000000000001</c:v>
                </c:pt>
                <c:pt idx="2008">
                  <c:v>0.46089999999999998</c:v>
                </c:pt>
                <c:pt idx="2009">
                  <c:v>0.48971999999999999</c:v>
                </c:pt>
                <c:pt idx="2010">
                  <c:v>0.49908999999999998</c:v>
                </c:pt>
                <c:pt idx="2011">
                  <c:v>0.49474000000000001</c:v>
                </c:pt>
                <c:pt idx="2012">
                  <c:v>0.49519999999999997</c:v>
                </c:pt>
                <c:pt idx="2013">
                  <c:v>0.50497000000000003</c:v>
                </c:pt>
                <c:pt idx="2014">
                  <c:v>0.50441000000000003</c:v>
                </c:pt>
                <c:pt idx="2015">
                  <c:v>0.47388000000000002</c:v>
                </c:pt>
                <c:pt idx="2016">
                  <c:v>0.42161999999999999</c:v>
                </c:pt>
                <c:pt idx="2017">
                  <c:v>0.37747000000000003</c:v>
                </c:pt>
                <c:pt idx="2018">
                  <c:v>0.36007</c:v>
                </c:pt>
                <c:pt idx="2019">
                  <c:v>0.35954000000000003</c:v>
                </c:pt>
                <c:pt idx="2020">
                  <c:v>0.35579</c:v>
                </c:pt>
                <c:pt idx="2021">
                  <c:v>0.34527000000000002</c:v>
                </c:pt>
                <c:pt idx="2022">
                  <c:v>0.34056999999999998</c:v>
                </c:pt>
                <c:pt idx="2023">
                  <c:v>0.34551999999999999</c:v>
                </c:pt>
                <c:pt idx="2024">
                  <c:v>0.34312999999999999</c:v>
                </c:pt>
                <c:pt idx="2025">
                  <c:v>0.31678000000000001</c:v>
                </c:pt>
                <c:pt idx="2026">
                  <c:v>0.27746999999999999</c:v>
                </c:pt>
                <c:pt idx="2027">
                  <c:v>0.25649</c:v>
                </c:pt>
                <c:pt idx="2028">
                  <c:v>0.26852999999999999</c:v>
                </c:pt>
                <c:pt idx="2029">
                  <c:v>0.29338999999999998</c:v>
                </c:pt>
                <c:pt idx="2030">
                  <c:v>0.30043999999999998</c:v>
                </c:pt>
                <c:pt idx="2031">
                  <c:v>0.28176000000000001</c:v>
                </c:pt>
                <c:pt idx="2032">
                  <c:v>0.25235999999999997</c:v>
                </c:pt>
                <c:pt idx="2033">
                  <c:v>0.22686999999999999</c:v>
                </c:pt>
                <c:pt idx="2034">
                  <c:v>0.20993999999999999</c:v>
                </c:pt>
                <c:pt idx="2035">
                  <c:v>0.20485</c:v>
                </c:pt>
                <c:pt idx="2036">
                  <c:v>0.21415000000000001</c:v>
                </c:pt>
                <c:pt idx="2037">
                  <c:v>0.22858999999999999</c:v>
                </c:pt>
                <c:pt idx="2038">
                  <c:v>0.22899</c:v>
                </c:pt>
                <c:pt idx="2039">
                  <c:v>0.20652000000000001</c:v>
                </c:pt>
                <c:pt idx="2040">
                  <c:v>0.17419999999999999</c:v>
                </c:pt>
                <c:pt idx="2041">
                  <c:v>0.15315999999999999</c:v>
                </c:pt>
                <c:pt idx="2042">
                  <c:v>0.15268999999999999</c:v>
                </c:pt>
                <c:pt idx="2043">
                  <c:v>0.16631000000000001</c:v>
                </c:pt>
                <c:pt idx="2044">
                  <c:v>0.18082000000000001</c:v>
                </c:pt>
                <c:pt idx="2045">
                  <c:v>0.18559999999999999</c:v>
                </c:pt>
                <c:pt idx="2046">
                  <c:v>0.17866000000000001</c:v>
                </c:pt>
                <c:pt idx="2047">
                  <c:v>0.16767000000000001</c:v>
                </c:pt>
                <c:pt idx="2048">
                  <c:v>0.16222</c:v>
                </c:pt>
                <c:pt idx="2049">
                  <c:v>0.16434000000000001</c:v>
                </c:pt>
                <c:pt idx="2050">
                  <c:v>0.16965</c:v>
                </c:pt>
                <c:pt idx="2051">
                  <c:v>0.17451</c:v>
                </c:pt>
                <c:pt idx="2052">
                  <c:v>0.17433999999999999</c:v>
                </c:pt>
                <c:pt idx="2053">
                  <c:v>0.15856999999999999</c:v>
                </c:pt>
                <c:pt idx="2054">
                  <c:v>0.12076000000000001</c:v>
                </c:pt>
                <c:pt idx="2055">
                  <c:v>7.5475E-2</c:v>
                </c:pt>
                <c:pt idx="2056">
                  <c:v>5.2012000000000003E-2</c:v>
                </c:pt>
                <c:pt idx="2057">
                  <c:v>6.5606999999999999E-2</c:v>
                </c:pt>
                <c:pt idx="2058">
                  <c:v>0.10453</c:v>
                </c:pt>
                <c:pt idx="2059">
                  <c:v>0.14890999999999999</c:v>
                </c:pt>
                <c:pt idx="2060">
                  <c:v>0.18870999999999999</c:v>
                </c:pt>
                <c:pt idx="2061">
                  <c:v>0.21662000000000001</c:v>
                </c:pt>
                <c:pt idx="2062">
                  <c:v>0.21890000000000001</c:v>
                </c:pt>
                <c:pt idx="2063">
                  <c:v>0.18904000000000001</c:v>
                </c:pt>
                <c:pt idx="2064">
                  <c:v>0.14359</c:v>
                </c:pt>
                <c:pt idx="2065">
                  <c:v>0.11090999999999999</c:v>
                </c:pt>
                <c:pt idx="2066">
                  <c:v>0.10674</c:v>
                </c:pt>
                <c:pt idx="2067">
                  <c:v>0.12898999999999999</c:v>
                </c:pt>
                <c:pt idx="2068">
                  <c:v>0.16885</c:v>
                </c:pt>
                <c:pt idx="2069">
                  <c:v>0.21445</c:v>
                </c:pt>
                <c:pt idx="2070">
                  <c:v>0.24861</c:v>
                </c:pt>
                <c:pt idx="2071">
                  <c:v>0.25906000000000001</c:v>
                </c:pt>
                <c:pt idx="2072">
                  <c:v>0.25230999999999998</c:v>
                </c:pt>
                <c:pt idx="2073">
                  <c:v>0.24612999999999999</c:v>
                </c:pt>
                <c:pt idx="2074">
                  <c:v>0.24679000000000001</c:v>
                </c:pt>
                <c:pt idx="2075">
                  <c:v>0.24374999999999999</c:v>
                </c:pt>
                <c:pt idx="2076">
                  <c:v>0.22924</c:v>
                </c:pt>
                <c:pt idx="2077">
                  <c:v>0.21246000000000001</c:v>
                </c:pt>
                <c:pt idx="2078">
                  <c:v>0.20777000000000001</c:v>
                </c:pt>
                <c:pt idx="2079">
                  <c:v>0.21507000000000001</c:v>
                </c:pt>
                <c:pt idx="2080">
                  <c:v>0.2195</c:v>
                </c:pt>
                <c:pt idx="2081">
                  <c:v>0.20960000000000001</c:v>
                </c:pt>
                <c:pt idx="2082">
                  <c:v>0.19070000000000001</c:v>
                </c:pt>
                <c:pt idx="2083">
                  <c:v>0.17795</c:v>
                </c:pt>
                <c:pt idx="2084">
                  <c:v>0.17796000000000001</c:v>
                </c:pt>
                <c:pt idx="2085">
                  <c:v>0.18163000000000001</c:v>
                </c:pt>
                <c:pt idx="2086">
                  <c:v>0.17774000000000001</c:v>
                </c:pt>
                <c:pt idx="2087">
                  <c:v>0.16889000000000001</c:v>
                </c:pt>
                <c:pt idx="2088">
                  <c:v>0.16644999999999999</c:v>
                </c:pt>
                <c:pt idx="2089">
                  <c:v>0.17237</c:v>
                </c:pt>
                <c:pt idx="2090">
                  <c:v>0.17799999999999999</c:v>
                </c:pt>
                <c:pt idx="2091">
                  <c:v>0.18243999999999999</c:v>
                </c:pt>
                <c:pt idx="2092">
                  <c:v>0.19736999999999999</c:v>
                </c:pt>
                <c:pt idx="2093">
                  <c:v>0.22444</c:v>
                </c:pt>
                <c:pt idx="2094">
                  <c:v>0.24060999999999999</c:v>
                </c:pt>
                <c:pt idx="2095">
                  <c:v>0.22101999999999999</c:v>
                </c:pt>
                <c:pt idx="2096">
                  <c:v>0.17075000000000001</c:v>
                </c:pt>
                <c:pt idx="2097">
                  <c:v>0.12008000000000001</c:v>
                </c:pt>
                <c:pt idx="2098">
                  <c:v>9.1004000000000002E-2</c:v>
                </c:pt>
                <c:pt idx="2099">
                  <c:v>8.0930000000000002E-2</c:v>
                </c:pt>
                <c:pt idx="2100">
                  <c:v>7.6216000000000006E-2</c:v>
                </c:pt>
                <c:pt idx="2101">
                  <c:v>6.6199999999999995E-2</c:v>
                </c:pt>
                <c:pt idx="2102">
                  <c:v>4.2885E-2</c:v>
                </c:pt>
                <c:pt idx="2103">
                  <c:v>3.0747999999999999E-3</c:v>
                </c:pt>
                <c:pt idx="2104">
                  <c:v>-4.1412999999999998E-2</c:v>
                </c:pt>
                <c:pt idx="2105">
                  <c:v>-6.6130999999999995E-2</c:v>
                </c:pt>
                <c:pt idx="2106">
                  <c:v>-5.5597000000000001E-2</c:v>
                </c:pt>
                <c:pt idx="2107">
                  <c:v>-1.8401000000000001E-2</c:v>
                </c:pt>
                <c:pt idx="2108">
                  <c:v>2.2918000000000001E-2</c:v>
                </c:pt>
                <c:pt idx="2109">
                  <c:v>5.1147999999999999E-2</c:v>
                </c:pt>
                <c:pt idx="2110">
                  <c:v>6.0292999999999999E-2</c:v>
                </c:pt>
                <c:pt idx="2111">
                  <c:v>5.0895000000000003E-2</c:v>
                </c:pt>
                <c:pt idx="2112">
                  <c:v>2.8583999999999998E-2</c:v>
                </c:pt>
                <c:pt idx="2113">
                  <c:v>4.7876000000000004E-3</c:v>
                </c:pt>
                <c:pt idx="2114">
                  <c:v>-8.9739999999999993E-3</c:v>
                </c:pt>
                <c:pt idx="2115">
                  <c:v>-9.5324999999999993E-3</c:v>
                </c:pt>
                <c:pt idx="2116">
                  <c:v>-2.4732999999999999E-3</c:v>
                </c:pt>
                <c:pt idx="2117">
                  <c:v>5.5472999999999998E-3</c:v>
                </c:pt>
                <c:pt idx="2118">
                  <c:v>1.2429000000000001E-2</c:v>
                </c:pt>
                <c:pt idx="2119">
                  <c:v>1.8835999999999999E-2</c:v>
                </c:pt>
                <c:pt idx="2120">
                  <c:v>2.4177000000000001E-2</c:v>
                </c:pt>
                <c:pt idx="2121">
                  <c:v>2.7621E-2</c:v>
                </c:pt>
                <c:pt idx="2122">
                  <c:v>3.3343999999999999E-2</c:v>
                </c:pt>
                <c:pt idx="2123">
                  <c:v>5.0923000000000003E-2</c:v>
                </c:pt>
                <c:pt idx="2124">
                  <c:v>8.5627999999999996E-2</c:v>
                </c:pt>
                <c:pt idx="2125">
                  <c:v>0.12856999999999999</c:v>
                </c:pt>
                <c:pt idx="2126">
                  <c:v>0.16203000000000001</c:v>
                </c:pt>
                <c:pt idx="2127">
                  <c:v>0.17679</c:v>
                </c:pt>
                <c:pt idx="2128">
                  <c:v>0.17887</c:v>
                </c:pt>
                <c:pt idx="2129">
                  <c:v>0.17541999999999999</c:v>
                </c:pt>
                <c:pt idx="2130">
                  <c:v>0.16048000000000001</c:v>
                </c:pt>
                <c:pt idx="2131">
                  <c:v>0.12297</c:v>
                </c:pt>
                <c:pt idx="2132">
                  <c:v>6.6827999999999999E-2</c:v>
                </c:pt>
                <c:pt idx="2133">
                  <c:v>1.4126E-2</c:v>
                </c:pt>
                <c:pt idx="2134">
                  <c:v>-1.4781000000000001E-2</c:v>
                </c:pt>
                <c:pt idx="2135">
                  <c:v>-1.8926999999999999E-2</c:v>
                </c:pt>
                <c:pt idx="2136">
                  <c:v>-1.1866E-2</c:v>
                </c:pt>
                <c:pt idx="2137">
                  <c:v>-3.7109999999999999E-3</c:v>
                </c:pt>
                <c:pt idx="2138">
                  <c:v>6.4980000000000003E-3</c:v>
                </c:pt>
                <c:pt idx="2139">
                  <c:v>2.128E-2</c:v>
                </c:pt>
                <c:pt idx="2140">
                  <c:v>3.4386E-2</c:v>
                </c:pt>
                <c:pt idx="2141">
                  <c:v>3.6733000000000002E-2</c:v>
                </c:pt>
                <c:pt idx="2142">
                  <c:v>3.1864000000000003E-2</c:v>
                </c:pt>
                <c:pt idx="2143">
                  <c:v>3.6496000000000001E-2</c:v>
                </c:pt>
                <c:pt idx="2144">
                  <c:v>5.9325000000000003E-2</c:v>
                </c:pt>
                <c:pt idx="2145">
                  <c:v>8.5535E-2</c:v>
                </c:pt>
                <c:pt idx="2146">
                  <c:v>9.2720999999999998E-2</c:v>
                </c:pt>
                <c:pt idx="2147">
                  <c:v>7.9657000000000006E-2</c:v>
                </c:pt>
                <c:pt idx="2148">
                  <c:v>6.7170999999999995E-2</c:v>
                </c:pt>
                <c:pt idx="2149">
                  <c:v>6.9775000000000004E-2</c:v>
                </c:pt>
                <c:pt idx="2150">
                  <c:v>7.9829999999999998E-2</c:v>
                </c:pt>
                <c:pt idx="2151">
                  <c:v>8.4892999999999996E-2</c:v>
                </c:pt>
                <c:pt idx="2152">
                  <c:v>8.7651999999999994E-2</c:v>
                </c:pt>
                <c:pt idx="2153">
                  <c:v>9.8311999999999997E-2</c:v>
                </c:pt>
                <c:pt idx="2154">
                  <c:v>0.11506</c:v>
                </c:pt>
                <c:pt idx="2155">
                  <c:v>0.123</c:v>
                </c:pt>
                <c:pt idx="2156">
                  <c:v>0.10961</c:v>
                </c:pt>
                <c:pt idx="2157">
                  <c:v>7.5050000000000006E-2</c:v>
                </c:pt>
                <c:pt idx="2158">
                  <c:v>3.1146E-2</c:v>
                </c:pt>
                <c:pt idx="2159">
                  <c:v>-5.4162999999999998E-3</c:v>
                </c:pt>
                <c:pt idx="2160">
                  <c:v>-2.4833000000000001E-2</c:v>
                </c:pt>
                <c:pt idx="2161">
                  <c:v>-3.458E-2</c:v>
                </c:pt>
                <c:pt idx="2162">
                  <c:v>-5.1719000000000001E-2</c:v>
                </c:pt>
                <c:pt idx="2163">
                  <c:v>-8.0297999999999994E-2</c:v>
                </c:pt>
                <c:pt idx="2164">
                  <c:v>-0.10539</c:v>
                </c:pt>
                <c:pt idx="2165">
                  <c:v>-0.11586</c:v>
                </c:pt>
                <c:pt idx="2166">
                  <c:v>-0.12171</c:v>
                </c:pt>
                <c:pt idx="2167">
                  <c:v>-0.13730000000000001</c:v>
                </c:pt>
                <c:pt idx="2168">
                  <c:v>-0.15678</c:v>
                </c:pt>
                <c:pt idx="2169">
                  <c:v>-0.16109000000000001</c:v>
                </c:pt>
                <c:pt idx="2170">
                  <c:v>-0.14499000000000001</c:v>
                </c:pt>
                <c:pt idx="2171">
                  <c:v>-0.1227</c:v>
                </c:pt>
                <c:pt idx="2172">
                  <c:v>-0.10772</c:v>
                </c:pt>
                <c:pt idx="2173">
                  <c:v>-9.8540000000000003E-2</c:v>
                </c:pt>
                <c:pt idx="2174">
                  <c:v>-8.4649000000000002E-2</c:v>
                </c:pt>
                <c:pt idx="2175">
                  <c:v>-5.7762000000000001E-2</c:v>
                </c:pt>
                <c:pt idx="2176">
                  <c:v>-1.7479999999999999E-2</c:v>
                </c:pt>
                <c:pt idx="2177">
                  <c:v>2.6962E-2</c:v>
                </c:pt>
                <c:pt idx="2178">
                  <c:v>6.2325999999999999E-2</c:v>
                </c:pt>
                <c:pt idx="2179">
                  <c:v>8.4684999999999996E-2</c:v>
                </c:pt>
                <c:pt idx="2180">
                  <c:v>0.10256</c:v>
                </c:pt>
                <c:pt idx="2181">
                  <c:v>0.12049</c:v>
                </c:pt>
                <c:pt idx="2182">
                  <c:v>0.12778</c:v>
                </c:pt>
                <c:pt idx="2183">
                  <c:v>0.1152</c:v>
                </c:pt>
                <c:pt idx="2184">
                  <c:v>9.5341999999999996E-2</c:v>
                </c:pt>
                <c:pt idx="2185">
                  <c:v>9.0287999999999993E-2</c:v>
                </c:pt>
                <c:pt idx="2186">
                  <c:v>0.10136000000000001</c:v>
                </c:pt>
                <c:pt idx="2187">
                  <c:v>0.10689</c:v>
                </c:pt>
                <c:pt idx="2188">
                  <c:v>9.1521000000000005E-2</c:v>
                </c:pt>
                <c:pt idx="2189">
                  <c:v>6.4463000000000006E-2</c:v>
                </c:pt>
                <c:pt idx="2190">
                  <c:v>4.6240000000000003E-2</c:v>
                </c:pt>
                <c:pt idx="2191">
                  <c:v>4.9005E-2</c:v>
                </c:pt>
                <c:pt idx="2192">
                  <c:v>7.2322999999999998E-2</c:v>
                </c:pt>
                <c:pt idx="2193">
                  <c:v>0.10649</c:v>
                </c:pt>
                <c:pt idx="2194">
                  <c:v>0.13538</c:v>
                </c:pt>
                <c:pt idx="2195">
                  <c:v>0.14588999999999999</c:v>
                </c:pt>
                <c:pt idx="2196">
                  <c:v>0.14074</c:v>
                </c:pt>
                <c:pt idx="2197">
                  <c:v>0.1363</c:v>
                </c:pt>
                <c:pt idx="2198">
                  <c:v>0.14363000000000001</c:v>
                </c:pt>
                <c:pt idx="2199">
                  <c:v>0.15637000000000001</c:v>
                </c:pt>
                <c:pt idx="2200">
                  <c:v>0.16045999999999999</c:v>
                </c:pt>
                <c:pt idx="2201">
                  <c:v>0.15232000000000001</c:v>
                </c:pt>
                <c:pt idx="2202">
                  <c:v>0.14552000000000001</c:v>
                </c:pt>
                <c:pt idx="2203">
                  <c:v>0.16003000000000001</c:v>
                </c:pt>
                <c:pt idx="2204">
                  <c:v>0.20175000000000001</c:v>
                </c:pt>
                <c:pt idx="2205">
                  <c:v>0.25026999999999999</c:v>
                </c:pt>
                <c:pt idx="2206">
                  <c:v>0.27259</c:v>
                </c:pt>
                <c:pt idx="2207">
                  <c:v>0.25607000000000002</c:v>
                </c:pt>
                <c:pt idx="2208">
                  <c:v>0.22397</c:v>
                </c:pt>
                <c:pt idx="2209">
                  <c:v>0.21190000000000001</c:v>
                </c:pt>
                <c:pt idx="2210">
                  <c:v>0.23241000000000001</c:v>
                </c:pt>
                <c:pt idx="2211">
                  <c:v>0.26873999999999998</c:v>
                </c:pt>
                <c:pt idx="2212">
                  <c:v>0.29718</c:v>
                </c:pt>
                <c:pt idx="2213">
                  <c:v>0.30631999999999998</c:v>
                </c:pt>
                <c:pt idx="2214">
                  <c:v>0.30066999999999999</c:v>
                </c:pt>
                <c:pt idx="2215">
                  <c:v>0.29718</c:v>
                </c:pt>
                <c:pt idx="2216">
                  <c:v>0.31442999999999999</c:v>
                </c:pt>
                <c:pt idx="2217">
                  <c:v>0.35299999999999998</c:v>
                </c:pt>
                <c:pt idx="2218">
                  <c:v>0.38955000000000001</c:v>
                </c:pt>
                <c:pt idx="2219">
                  <c:v>0.40300999999999998</c:v>
                </c:pt>
                <c:pt idx="2220">
                  <c:v>0.40364</c:v>
                </c:pt>
                <c:pt idx="2221">
                  <c:v>0.42082000000000003</c:v>
                </c:pt>
                <c:pt idx="2222">
                  <c:v>0.4622</c:v>
                </c:pt>
                <c:pt idx="2223">
                  <c:v>0.50195999999999996</c:v>
                </c:pt>
                <c:pt idx="2224">
                  <c:v>0.51500000000000001</c:v>
                </c:pt>
                <c:pt idx="2225">
                  <c:v>0.50841000000000003</c:v>
                </c:pt>
                <c:pt idx="2226">
                  <c:v>0.51034000000000002</c:v>
                </c:pt>
                <c:pt idx="2227">
                  <c:v>0.53664999999999996</c:v>
                </c:pt>
                <c:pt idx="2228">
                  <c:v>0.57774999999999999</c:v>
                </c:pt>
                <c:pt idx="2229">
                  <c:v>0.61360000000000003</c:v>
                </c:pt>
                <c:pt idx="2230">
                  <c:v>0.63331999999999999</c:v>
                </c:pt>
                <c:pt idx="2231">
                  <c:v>0.63949</c:v>
                </c:pt>
                <c:pt idx="2232">
                  <c:v>0.63675000000000004</c:v>
                </c:pt>
                <c:pt idx="2233">
                  <c:v>0.62100999999999995</c:v>
                </c:pt>
                <c:pt idx="2234">
                  <c:v>0.58613000000000004</c:v>
                </c:pt>
                <c:pt idx="2235">
                  <c:v>0.54147999999999996</c:v>
                </c:pt>
                <c:pt idx="2236">
                  <c:v>0.51160000000000005</c:v>
                </c:pt>
                <c:pt idx="2237">
                  <c:v>0.50983999999999996</c:v>
                </c:pt>
                <c:pt idx="2238">
                  <c:v>0.52188999999999997</c:v>
                </c:pt>
                <c:pt idx="2239">
                  <c:v>0.52746000000000004</c:v>
                </c:pt>
                <c:pt idx="2240">
                  <c:v>0.52971999999999997</c:v>
                </c:pt>
                <c:pt idx="2241">
                  <c:v>0.54625999999999997</c:v>
                </c:pt>
                <c:pt idx="2242">
                  <c:v>0.57691999999999999</c:v>
                </c:pt>
                <c:pt idx="2243">
                  <c:v>0.60243000000000002</c:v>
                </c:pt>
                <c:pt idx="2244">
                  <c:v>0.61533000000000004</c:v>
                </c:pt>
                <c:pt idx="2245">
                  <c:v>0.62894000000000005</c:v>
                </c:pt>
                <c:pt idx="2246">
                  <c:v>0.64886999999999995</c:v>
                </c:pt>
                <c:pt idx="2247">
                  <c:v>0.65815999999999997</c:v>
                </c:pt>
                <c:pt idx="2248">
                  <c:v>0.64483000000000001</c:v>
                </c:pt>
                <c:pt idx="2249">
                  <c:v>0.62717999999999996</c:v>
                </c:pt>
                <c:pt idx="2250">
                  <c:v>0.63290999999999997</c:v>
                </c:pt>
                <c:pt idx="2251">
                  <c:v>0.66288000000000002</c:v>
                </c:pt>
                <c:pt idx="2252">
                  <c:v>0.69388000000000005</c:v>
                </c:pt>
                <c:pt idx="2253">
                  <c:v>0.71181000000000005</c:v>
                </c:pt>
                <c:pt idx="2254">
                  <c:v>0.72423000000000004</c:v>
                </c:pt>
                <c:pt idx="2255">
                  <c:v>0.74133000000000004</c:v>
                </c:pt>
                <c:pt idx="2256">
                  <c:v>0.76195000000000002</c:v>
                </c:pt>
                <c:pt idx="2257">
                  <c:v>0.78124000000000005</c:v>
                </c:pt>
                <c:pt idx="2258">
                  <c:v>0.79620000000000002</c:v>
                </c:pt>
                <c:pt idx="2259">
                  <c:v>0.79632000000000003</c:v>
                </c:pt>
                <c:pt idx="2260">
                  <c:v>0.76351000000000002</c:v>
                </c:pt>
                <c:pt idx="2261">
                  <c:v>0.69547999999999999</c:v>
                </c:pt>
                <c:pt idx="2262">
                  <c:v>0.62224000000000002</c:v>
                </c:pt>
                <c:pt idx="2263">
                  <c:v>0.58403000000000005</c:v>
                </c:pt>
                <c:pt idx="2264">
                  <c:v>0.59189000000000003</c:v>
                </c:pt>
                <c:pt idx="2265">
                  <c:v>0.62067000000000005</c:v>
                </c:pt>
                <c:pt idx="2266">
                  <c:v>0.64154999999999995</c:v>
                </c:pt>
                <c:pt idx="2267">
                  <c:v>0.64888999999999997</c:v>
                </c:pt>
                <c:pt idx="2268">
                  <c:v>0.65151000000000003</c:v>
                </c:pt>
                <c:pt idx="2269">
                  <c:v>0.65310999999999997</c:v>
                </c:pt>
                <c:pt idx="2270">
                  <c:v>0.65391999999999995</c:v>
                </c:pt>
                <c:pt idx="2271">
                  <c:v>0.66120000000000001</c:v>
                </c:pt>
                <c:pt idx="2272">
                  <c:v>0.68132999999999999</c:v>
                </c:pt>
                <c:pt idx="2273">
                  <c:v>0.70540000000000003</c:v>
                </c:pt>
                <c:pt idx="2274">
                  <c:v>0.71919</c:v>
                </c:pt>
                <c:pt idx="2275">
                  <c:v>0.72624999999999995</c:v>
                </c:pt>
                <c:pt idx="2276">
                  <c:v>0.74317999999999995</c:v>
                </c:pt>
                <c:pt idx="2277">
                  <c:v>0.76895000000000002</c:v>
                </c:pt>
                <c:pt idx="2278">
                  <c:v>0.77803999999999995</c:v>
                </c:pt>
                <c:pt idx="2279">
                  <c:v>0.75307000000000002</c:v>
                </c:pt>
                <c:pt idx="2280">
                  <c:v>0.70926999999999996</c:v>
                </c:pt>
                <c:pt idx="2281">
                  <c:v>0.67537999999999998</c:v>
                </c:pt>
                <c:pt idx="2282">
                  <c:v>0.66237999999999997</c:v>
                </c:pt>
                <c:pt idx="2283">
                  <c:v>0.6623</c:v>
                </c:pt>
                <c:pt idx="2284">
                  <c:v>0.66522999999999999</c:v>
                </c:pt>
                <c:pt idx="2285">
                  <c:v>0.66303999999999996</c:v>
                </c:pt>
                <c:pt idx="2286">
                  <c:v>0.64600000000000002</c:v>
                </c:pt>
                <c:pt idx="2287">
                  <c:v>0.61255000000000004</c:v>
                </c:pt>
                <c:pt idx="2288">
                  <c:v>0.57804999999999995</c:v>
                </c:pt>
                <c:pt idx="2289">
                  <c:v>0.55974999999999997</c:v>
                </c:pt>
                <c:pt idx="2290">
                  <c:v>0.55735999999999997</c:v>
                </c:pt>
                <c:pt idx="2291">
                  <c:v>0.56040000000000001</c:v>
                </c:pt>
                <c:pt idx="2292">
                  <c:v>0.56735999999999998</c:v>
                </c:pt>
                <c:pt idx="2293">
                  <c:v>0.58089999999999997</c:v>
                </c:pt>
                <c:pt idx="2294">
                  <c:v>0.59075</c:v>
                </c:pt>
                <c:pt idx="2295">
                  <c:v>0.58279999999999998</c:v>
                </c:pt>
                <c:pt idx="2296">
                  <c:v>0.56559000000000004</c:v>
                </c:pt>
                <c:pt idx="2297">
                  <c:v>0.56533</c:v>
                </c:pt>
                <c:pt idx="2298">
                  <c:v>0.58872999999999998</c:v>
                </c:pt>
                <c:pt idx="2299">
                  <c:v>0.61009999999999998</c:v>
                </c:pt>
                <c:pt idx="2300">
                  <c:v>0.60618000000000005</c:v>
                </c:pt>
                <c:pt idx="2301">
                  <c:v>0.58758999999999995</c:v>
                </c:pt>
                <c:pt idx="2302">
                  <c:v>0.58138000000000001</c:v>
                </c:pt>
                <c:pt idx="2303">
                  <c:v>0.59370000000000001</c:v>
                </c:pt>
                <c:pt idx="2304">
                  <c:v>0.60643999999999998</c:v>
                </c:pt>
                <c:pt idx="2305">
                  <c:v>0.60636000000000001</c:v>
                </c:pt>
                <c:pt idx="2306">
                  <c:v>0.60038999999999998</c:v>
                </c:pt>
                <c:pt idx="2307">
                  <c:v>0.59938999999999998</c:v>
                </c:pt>
                <c:pt idx="2308">
                  <c:v>0.5988</c:v>
                </c:pt>
                <c:pt idx="2309">
                  <c:v>0.58355999999999997</c:v>
                </c:pt>
                <c:pt idx="2310">
                  <c:v>0.54820000000000002</c:v>
                </c:pt>
                <c:pt idx="2311">
                  <c:v>0.50619000000000003</c:v>
                </c:pt>
                <c:pt idx="2312">
                  <c:v>0.47849000000000003</c:v>
                </c:pt>
                <c:pt idx="2313">
                  <c:v>0.47534999999999999</c:v>
                </c:pt>
                <c:pt idx="2314">
                  <c:v>0.48981999999999998</c:v>
                </c:pt>
                <c:pt idx="2315">
                  <c:v>0.50600000000000001</c:v>
                </c:pt>
                <c:pt idx="2316">
                  <c:v>0.51046000000000002</c:v>
                </c:pt>
                <c:pt idx="2317">
                  <c:v>0.49701000000000001</c:v>
                </c:pt>
                <c:pt idx="2318">
                  <c:v>0.46765000000000001</c:v>
                </c:pt>
                <c:pt idx="2319">
                  <c:v>0.43365999999999999</c:v>
                </c:pt>
                <c:pt idx="2320">
                  <c:v>0.41110000000000002</c:v>
                </c:pt>
                <c:pt idx="2321">
                  <c:v>0.40782000000000002</c:v>
                </c:pt>
                <c:pt idx="2322">
                  <c:v>0.41455999999999998</c:v>
                </c:pt>
                <c:pt idx="2323">
                  <c:v>0.41395999999999999</c:v>
                </c:pt>
                <c:pt idx="2324">
                  <c:v>0.39950999999999998</c:v>
                </c:pt>
                <c:pt idx="2325">
                  <c:v>0.38174999999999998</c:v>
                </c:pt>
                <c:pt idx="2326">
                  <c:v>0.37519000000000002</c:v>
                </c:pt>
                <c:pt idx="2327">
                  <c:v>0.38267000000000001</c:v>
                </c:pt>
                <c:pt idx="2328">
                  <c:v>0.39417000000000002</c:v>
                </c:pt>
                <c:pt idx="2329">
                  <c:v>0.39845000000000003</c:v>
                </c:pt>
                <c:pt idx="2330">
                  <c:v>0.39391999999999999</c:v>
                </c:pt>
                <c:pt idx="2331">
                  <c:v>0.38785999999999998</c:v>
                </c:pt>
                <c:pt idx="2332">
                  <c:v>0.38533000000000001</c:v>
                </c:pt>
                <c:pt idx="2333">
                  <c:v>0.38134000000000001</c:v>
                </c:pt>
                <c:pt idx="2334">
                  <c:v>0.36834</c:v>
                </c:pt>
                <c:pt idx="2335">
                  <c:v>0.35156999999999999</c:v>
                </c:pt>
                <c:pt idx="2336">
                  <c:v>0.34938000000000002</c:v>
                </c:pt>
                <c:pt idx="2337">
                  <c:v>0.37311</c:v>
                </c:pt>
                <c:pt idx="2338">
                  <c:v>0.41165000000000002</c:v>
                </c:pt>
                <c:pt idx="2339">
                  <c:v>0.44252999999999998</c:v>
                </c:pt>
                <c:pt idx="2340">
                  <c:v>0.45496999999999999</c:v>
                </c:pt>
                <c:pt idx="2341">
                  <c:v>0.45495999999999998</c:v>
                </c:pt>
                <c:pt idx="2342">
                  <c:v>0.45111000000000001</c:v>
                </c:pt>
                <c:pt idx="2343">
                  <c:v>0.44529000000000002</c:v>
                </c:pt>
                <c:pt idx="2344">
                  <c:v>0.43774000000000002</c:v>
                </c:pt>
                <c:pt idx="2345">
                  <c:v>0.43221999999999999</c:v>
                </c:pt>
                <c:pt idx="2346">
                  <c:v>0.43125000000000002</c:v>
                </c:pt>
                <c:pt idx="2347">
                  <c:v>0.43076999999999999</c:v>
                </c:pt>
                <c:pt idx="2348">
                  <c:v>0.42314000000000002</c:v>
                </c:pt>
                <c:pt idx="2349">
                  <c:v>0.40432000000000001</c:v>
                </c:pt>
                <c:pt idx="2350">
                  <c:v>0.37802999999999998</c:v>
                </c:pt>
                <c:pt idx="2351">
                  <c:v>0.35543999999999998</c:v>
                </c:pt>
                <c:pt idx="2352">
                  <c:v>0.34937000000000001</c:v>
                </c:pt>
                <c:pt idx="2353">
                  <c:v>0.36423</c:v>
                </c:pt>
                <c:pt idx="2354">
                  <c:v>0.39080999999999999</c:v>
                </c:pt>
                <c:pt idx="2355">
                  <c:v>0.41331000000000001</c:v>
                </c:pt>
                <c:pt idx="2356">
                  <c:v>0.42044999999999999</c:v>
                </c:pt>
                <c:pt idx="2357">
                  <c:v>0.40910000000000002</c:v>
                </c:pt>
                <c:pt idx="2358">
                  <c:v>0.38407999999999998</c:v>
                </c:pt>
                <c:pt idx="2359">
                  <c:v>0.36085</c:v>
                </c:pt>
                <c:pt idx="2360">
                  <c:v>0.36063000000000001</c:v>
                </c:pt>
                <c:pt idx="2361">
                  <c:v>0.38884999999999997</c:v>
                </c:pt>
                <c:pt idx="2362">
                  <c:v>0.42003000000000001</c:v>
                </c:pt>
                <c:pt idx="2363">
                  <c:v>0.41921000000000003</c:v>
                </c:pt>
                <c:pt idx="2364">
                  <c:v>0.38191999999999998</c:v>
                </c:pt>
                <c:pt idx="2365">
                  <c:v>0.33928000000000003</c:v>
                </c:pt>
                <c:pt idx="2366">
                  <c:v>0.31844</c:v>
                </c:pt>
                <c:pt idx="2367">
                  <c:v>0.31226999999999999</c:v>
                </c:pt>
                <c:pt idx="2368">
                  <c:v>0.29798999999999998</c:v>
                </c:pt>
                <c:pt idx="2369">
                  <c:v>0.27265</c:v>
                </c:pt>
                <c:pt idx="2370">
                  <c:v>0.25463000000000002</c:v>
                </c:pt>
                <c:pt idx="2371">
                  <c:v>0.25785999999999998</c:v>
                </c:pt>
                <c:pt idx="2372">
                  <c:v>0.28075</c:v>
                </c:pt>
                <c:pt idx="2373">
                  <c:v>0.31766</c:v>
                </c:pt>
                <c:pt idx="2374">
                  <c:v>0.36459000000000003</c:v>
                </c:pt>
                <c:pt idx="2375">
                  <c:v>0.41142000000000001</c:v>
                </c:pt>
                <c:pt idx="2376">
                  <c:v>0.44274999999999998</c:v>
                </c:pt>
                <c:pt idx="2377">
                  <c:v>0.45250000000000001</c:v>
                </c:pt>
                <c:pt idx="2378">
                  <c:v>0.44922000000000001</c:v>
                </c:pt>
                <c:pt idx="2379">
                  <c:v>0.44370999999999999</c:v>
                </c:pt>
                <c:pt idx="2380">
                  <c:v>0.43942999999999999</c:v>
                </c:pt>
                <c:pt idx="2381">
                  <c:v>0.43704999999999999</c:v>
                </c:pt>
                <c:pt idx="2382">
                  <c:v>0.43734000000000001</c:v>
                </c:pt>
                <c:pt idx="2383">
                  <c:v>0.43414000000000003</c:v>
                </c:pt>
                <c:pt idx="2384">
                  <c:v>0.41476000000000002</c:v>
                </c:pt>
                <c:pt idx="2385">
                  <c:v>0.37574999999999997</c:v>
                </c:pt>
                <c:pt idx="2386">
                  <c:v>0.33078999999999997</c:v>
                </c:pt>
                <c:pt idx="2387">
                  <c:v>0.29446</c:v>
                </c:pt>
                <c:pt idx="2388">
                  <c:v>0.26438</c:v>
                </c:pt>
                <c:pt idx="2389">
                  <c:v>0.22882</c:v>
                </c:pt>
                <c:pt idx="2390">
                  <c:v>0.18623999999999999</c:v>
                </c:pt>
                <c:pt idx="2391">
                  <c:v>0.14616000000000001</c:v>
                </c:pt>
                <c:pt idx="2392">
                  <c:v>0.11355999999999999</c:v>
                </c:pt>
                <c:pt idx="2393">
                  <c:v>8.4081000000000003E-2</c:v>
                </c:pt>
                <c:pt idx="2394">
                  <c:v>5.5203000000000002E-2</c:v>
                </c:pt>
                <c:pt idx="2395">
                  <c:v>3.0976E-2</c:v>
                </c:pt>
                <c:pt idx="2396">
                  <c:v>1.2831E-2</c:v>
                </c:pt>
                <c:pt idx="2397">
                  <c:v>-5.2632E-3</c:v>
                </c:pt>
                <c:pt idx="2398">
                  <c:v>-2.8069E-2</c:v>
                </c:pt>
                <c:pt idx="2399">
                  <c:v>-5.2107000000000001E-2</c:v>
                </c:pt>
                <c:pt idx="2400">
                  <c:v>-7.0951E-2</c:v>
                </c:pt>
                <c:pt idx="2401">
                  <c:v>-8.1378000000000006E-2</c:v>
                </c:pt>
                <c:pt idx="2402">
                  <c:v>-8.1255999999999995E-2</c:v>
                </c:pt>
                <c:pt idx="2403">
                  <c:v>-6.8927000000000002E-2</c:v>
                </c:pt>
                <c:pt idx="2404">
                  <c:v>-5.0499000000000002E-2</c:v>
                </c:pt>
                <c:pt idx="2405">
                  <c:v>-4.1557999999999998E-2</c:v>
                </c:pt>
                <c:pt idx="2406">
                  <c:v>-5.3781000000000002E-2</c:v>
                </c:pt>
                <c:pt idx="2407">
                  <c:v>-8.2325999999999996E-2</c:v>
                </c:pt>
                <c:pt idx="2408">
                  <c:v>-0.1123</c:v>
                </c:pt>
                <c:pt idx="2409">
                  <c:v>-0.13488</c:v>
                </c:pt>
                <c:pt idx="2410">
                  <c:v>-0.15051999999999999</c:v>
                </c:pt>
                <c:pt idx="2411">
                  <c:v>-0.15892999999999999</c:v>
                </c:pt>
                <c:pt idx="2412">
                  <c:v>-0.15534999999999999</c:v>
                </c:pt>
                <c:pt idx="2413">
                  <c:v>-0.13930999999999999</c:v>
                </c:pt>
                <c:pt idx="2414">
                  <c:v>-0.12077</c:v>
                </c:pt>
                <c:pt idx="2415">
                  <c:v>-0.11233</c:v>
                </c:pt>
                <c:pt idx="2416">
                  <c:v>-0.11703</c:v>
                </c:pt>
                <c:pt idx="2417">
                  <c:v>-0.1273</c:v>
                </c:pt>
                <c:pt idx="2418">
                  <c:v>-0.13567000000000001</c:v>
                </c:pt>
                <c:pt idx="2419">
                  <c:v>-0.14409</c:v>
                </c:pt>
                <c:pt idx="2420">
                  <c:v>-0.16094</c:v>
                </c:pt>
                <c:pt idx="2421">
                  <c:v>-0.18812999999999999</c:v>
                </c:pt>
                <c:pt idx="2422">
                  <c:v>-0.21301999999999999</c:v>
                </c:pt>
                <c:pt idx="2423">
                  <c:v>-0.21643000000000001</c:v>
                </c:pt>
                <c:pt idx="2424">
                  <c:v>-0.18998999999999999</c:v>
                </c:pt>
                <c:pt idx="2425">
                  <c:v>-0.14418</c:v>
                </c:pt>
                <c:pt idx="2426">
                  <c:v>-9.9191000000000001E-2</c:v>
                </c:pt>
                <c:pt idx="2427">
                  <c:v>-7.0278999999999994E-2</c:v>
                </c:pt>
                <c:pt idx="2428">
                  <c:v>-6.1123999999999998E-2</c:v>
                </c:pt>
                <c:pt idx="2429">
                  <c:v>-6.5090999999999996E-2</c:v>
                </c:pt>
                <c:pt idx="2430">
                  <c:v>-6.9253999999999996E-2</c:v>
                </c:pt>
                <c:pt idx="2431">
                  <c:v>-6.2137999999999999E-2</c:v>
                </c:pt>
                <c:pt idx="2432">
                  <c:v>-4.3667999999999998E-2</c:v>
                </c:pt>
                <c:pt idx="2433">
                  <c:v>-2.588E-2</c:v>
                </c:pt>
                <c:pt idx="2434">
                  <c:v>-1.9116000000000001E-2</c:v>
                </c:pt>
                <c:pt idx="2435">
                  <c:v>-1.8950999999999999E-2</c:v>
                </c:pt>
                <c:pt idx="2436">
                  <c:v>-1.1518E-2</c:v>
                </c:pt>
                <c:pt idx="2437">
                  <c:v>8.6423000000000003E-3</c:v>
                </c:pt>
                <c:pt idx="2438">
                  <c:v>3.0084E-2</c:v>
                </c:pt>
                <c:pt idx="2439">
                  <c:v>3.4049999999999997E-2</c:v>
                </c:pt>
                <c:pt idx="2440">
                  <c:v>1.0773E-2</c:v>
                </c:pt>
                <c:pt idx="2441">
                  <c:v>-3.1778000000000001E-2</c:v>
                </c:pt>
                <c:pt idx="2442">
                  <c:v>-7.2749999999999995E-2</c:v>
                </c:pt>
                <c:pt idx="2443">
                  <c:v>-9.4846E-2</c:v>
                </c:pt>
                <c:pt idx="2444">
                  <c:v>-9.9832000000000004E-2</c:v>
                </c:pt>
                <c:pt idx="2445">
                  <c:v>-0.10548</c:v>
                </c:pt>
                <c:pt idx="2446">
                  <c:v>-0.12409000000000001</c:v>
                </c:pt>
                <c:pt idx="2447">
                  <c:v>-0.14859</c:v>
                </c:pt>
                <c:pt idx="2448">
                  <c:v>-0.16514000000000001</c:v>
                </c:pt>
                <c:pt idx="2449">
                  <c:v>-0.17424999999999999</c:v>
                </c:pt>
                <c:pt idx="2450">
                  <c:v>-0.19053</c:v>
                </c:pt>
                <c:pt idx="2451">
                  <c:v>-0.22317999999999999</c:v>
                </c:pt>
                <c:pt idx="2452">
                  <c:v>-0.26572000000000001</c:v>
                </c:pt>
                <c:pt idx="2453">
                  <c:v>-0.30518000000000001</c:v>
                </c:pt>
                <c:pt idx="2454">
                  <c:v>-0.33406000000000002</c:v>
                </c:pt>
                <c:pt idx="2455">
                  <c:v>-0.35317999999999999</c:v>
                </c:pt>
                <c:pt idx="2456">
                  <c:v>-0.37019999999999997</c:v>
                </c:pt>
                <c:pt idx="2457">
                  <c:v>-0.39451000000000003</c:v>
                </c:pt>
                <c:pt idx="2458">
                  <c:v>-0.42553999999999997</c:v>
                </c:pt>
                <c:pt idx="2459">
                  <c:v>-0.44701999999999997</c:v>
                </c:pt>
                <c:pt idx="2460">
                  <c:v>-0.44341999999999998</c:v>
                </c:pt>
                <c:pt idx="2461">
                  <c:v>-0.42348000000000002</c:v>
                </c:pt>
                <c:pt idx="2462">
                  <c:v>-0.41648000000000002</c:v>
                </c:pt>
                <c:pt idx="2463">
                  <c:v>-0.44074000000000002</c:v>
                </c:pt>
                <c:pt idx="2464">
                  <c:v>-0.48448000000000002</c:v>
                </c:pt>
                <c:pt idx="2465">
                  <c:v>-0.52141999999999999</c:v>
                </c:pt>
                <c:pt idx="2466">
                  <c:v>-0.53607000000000005</c:v>
                </c:pt>
                <c:pt idx="2467">
                  <c:v>-0.52986999999999995</c:v>
                </c:pt>
                <c:pt idx="2468">
                  <c:v>-0.51336999999999999</c:v>
                </c:pt>
                <c:pt idx="2469">
                  <c:v>-0.50083999999999995</c:v>
                </c:pt>
                <c:pt idx="2470">
                  <c:v>-0.50471999999999995</c:v>
                </c:pt>
                <c:pt idx="2471">
                  <c:v>-0.52617000000000003</c:v>
                </c:pt>
                <c:pt idx="2472">
                  <c:v>-0.55461000000000005</c:v>
                </c:pt>
                <c:pt idx="2473">
                  <c:v>-0.58196000000000003</c:v>
                </c:pt>
                <c:pt idx="2474">
                  <c:v>-0.61158999999999997</c:v>
                </c:pt>
                <c:pt idx="2475">
                  <c:v>-0.64717999999999998</c:v>
                </c:pt>
                <c:pt idx="2476">
                  <c:v>-0.67925000000000002</c:v>
                </c:pt>
                <c:pt idx="2477">
                  <c:v>-0.69123000000000001</c:v>
                </c:pt>
                <c:pt idx="2478">
                  <c:v>-0.67622000000000004</c:v>
                </c:pt>
                <c:pt idx="2479">
                  <c:v>-0.64259999999999995</c:v>
                </c:pt>
                <c:pt idx="2480">
                  <c:v>-0.60611000000000004</c:v>
                </c:pt>
                <c:pt idx="2481">
                  <c:v>-0.58006999999999997</c:v>
                </c:pt>
                <c:pt idx="2482">
                  <c:v>-0.56723000000000001</c:v>
                </c:pt>
                <c:pt idx="2483">
                  <c:v>-0.55608999999999997</c:v>
                </c:pt>
                <c:pt idx="2484">
                  <c:v>-0.53115000000000001</c:v>
                </c:pt>
                <c:pt idx="2485">
                  <c:v>-0.4929</c:v>
                </c:pt>
                <c:pt idx="2486">
                  <c:v>-0.46189000000000002</c:v>
                </c:pt>
                <c:pt idx="2487">
                  <c:v>-0.45651999999999998</c:v>
                </c:pt>
                <c:pt idx="2488">
                  <c:v>-0.47219</c:v>
                </c:pt>
                <c:pt idx="2489">
                  <c:v>-0.48997000000000002</c:v>
                </c:pt>
                <c:pt idx="2490">
                  <c:v>-0.50000999999999995</c:v>
                </c:pt>
                <c:pt idx="2491">
                  <c:v>-0.50736000000000003</c:v>
                </c:pt>
                <c:pt idx="2492">
                  <c:v>-0.51761999999999997</c:v>
                </c:pt>
                <c:pt idx="2493">
                  <c:v>-0.52605999999999997</c:v>
                </c:pt>
                <c:pt idx="2494">
                  <c:v>-0.52202000000000004</c:v>
                </c:pt>
                <c:pt idx="2495">
                  <c:v>-0.50080000000000002</c:v>
                </c:pt>
                <c:pt idx="2496">
                  <c:v>-0.47303000000000001</c:v>
                </c:pt>
                <c:pt idx="2497">
                  <c:v>-0.46250999999999998</c:v>
                </c:pt>
                <c:pt idx="2498">
                  <c:v>-0.48757</c:v>
                </c:pt>
                <c:pt idx="2499">
                  <c:v>-0.54042000000000001</c:v>
                </c:pt>
                <c:pt idx="2500">
                  <c:v>-0.59277000000000002</c:v>
                </c:pt>
                <c:pt idx="2501">
                  <c:v>-0.62541999999999998</c:v>
                </c:pt>
                <c:pt idx="2502">
                  <c:v>-0.64254999999999995</c:v>
                </c:pt>
                <c:pt idx="2503">
                  <c:v>-0.65273999999999999</c:v>
                </c:pt>
                <c:pt idx="2504">
                  <c:v>-0.65237000000000001</c:v>
                </c:pt>
                <c:pt idx="2505">
                  <c:v>-0.63983000000000001</c:v>
                </c:pt>
                <c:pt idx="2506">
                  <c:v>-0.62990000000000002</c:v>
                </c:pt>
                <c:pt idx="2507">
                  <c:v>-0.63314999999999999</c:v>
                </c:pt>
                <c:pt idx="2508">
                  <c:v>-0.63031999999999999</c:v>
                </c:pt>
                <c:pt idx="2509">
                  <c:v>-0.59108000000000005</c:v>
                </c:pt>
                <c:pt idx="2510">
                  <c:v>-0.51634999999999998</c:v>
                </c:pt>
                <c:pt idx="2511">
                  <c:v>-0.44005</c:v>
                </c:pt>
                <c:pt idx="2512">
                  <c:v>-0.38769999999999999</c:v>
                </c:pt>
                <c:pt idx="2513">
                  <c:v>-0.35468</c:v>
                </c:pt>
                <c:pt idx="2514">
                  <c:v>-0.32940000000000003</c:v>
                </c:pt>
                <c:pt idx="2515">
                  <c:v>-0.31402000000000002</c:v>
                </c:pt>
                <c:pt idx="2516">
                  <c:v>-0.31059999999999999</c:v>
                </c:pt>
                <c:pt idx="2517">
                  <c:v>-0.30625999999999998</c:v>
                </c:pt>
                <c:pt idx="2518">
                  <c:v>-0.28887000000000002</c:v>
                </c:pt>
                <c:pt idx="2519">
                  <c:v>-0.26583000000000001</c:v>
                </c:pt>
                <c:pt idx="2520">
                  <c:v>-0.25091000000000002</c:v>
                </c:pt>
                <c:pt idx="2521">
                  <c:v>-0.24102999999999999</c:v>
                </c:pt>
                <c:pt idx="2522">
                  <c:v>-0.22283</c:v>
                </c:pt>
                <c:pt idx="2523">
                  <c:v>-0.19742000000000001</c:v>
                </c:pt>
                <c:pt idx="2524">
                  <c:v>-0.18112</c:v>
                </c:pt>
                <c:pt idx="2525">
                  <c:v>-0.17982000000000001</c:v>
                </c:pt>
                <c:pt idx="2526">
                  <c:v>-0.17757999999999999</c:v>
                </c:pt>
                <c:pt idx="2527">
                  <c:v>-0.15709999999999999</c:v>
                </c:pt>
                <c:pt idx="2528">
                  <c:v>-0.1225</c:v>
                </c:pt>
                <c:pt idx="2529">
                  <c:v>-9.4658000000000006E-2</c:v>
                </c:pt>
                <c:pt idx="2530">
                  <c:v>-8.7857000000000005E-2</c:v>
                </c:pt>
                <c:pt idx="2531">
                  <c:v>-9.6460000000000004E-2</c:v>
                </c:pt>
                <c:pt idx="2532">
                  <c:v>-0.10149</c:v>
                </c:pt>
                <c:pt idx="2533">
                  <c:v>-8.5218000000000002E-2</c:v>
                </c:pt>
                <c:pt idx="2534">
                  <c:v>-4.1654999999999998E-2</c:v>
                </c:pt>
                <c:pt idx="2535">
                  <c:v>1.9399E-2</c:v>
                </c:pt>
                <c:pt idx="2536">
                  <c:v>7.4887999999999996E-2</c:v>
                </c:pt>
                <c:pt idx="2537">
                  <c:v>0.10088999999999999</c:v>
                </c:pt>
                <c:pt idx="2538">
                  <c:v>9.1181999999999999E-2</c:v>
                </c:pt>
                <c:pt idx="2539">
                  <c:v>6.4944000000000002E-2</c:v>
                </c:pt>
                <c:pt idx="2540">
                  <c:v>5.0125999999999997E-2</c:v>
                </c:pt>
                <c:pt idx="2541">
                  <c:v>5.5891000000000003E-2</c:v>
                </c:pt>
                <c:pt idx="2542">
                  <c:v>6.5686999999999995E-2</c:v>
                </c:pt>
                <c:pt idx="2543">
                  <c:v>5.9538000000000001E-2</c:v>
                </c:pt>
                <c:pt idx="2544">
                  <c:v>3.5719000000000001E-2</c:v>
                </c:pt>
                <c:pt idx="2545">
                  <c:v>4.6109000000000002E-3</c:v>
                </c:pt>
                <c:pt idx="2546">
                  <c:v>-2.9871000000000002E-2</c:v>
                </c:pt>
                <c:pt idx="2547">
                  <c:v>-6.9006999999999999E-2</c:v>
                </c:pt>
                <c:pt idx="2548">
                  <c:v>-0.10264</c:v>
                </c:pt>
                <c:pt idx="2549">
                  <c:v>-0.11112</c:v>
                </c:pt>
                <c:pt idx="2550">
                  <c:v>-8.9862999999999998E-2</c:v>
                </c:pt>
                <c:pt idx="2551">
                  <c:v>-5.9072E-2</c:v>
                </c:pt>
                <c:pt idx="2552">
                  <c:v>-3.9773000000000003E-2</c:v>
                </c:pt>
                <c:pt idx="2553">
                  <c:v>-2.9742000000000001E-2</c:v>
                </c:pt>
                <c:pt idx="2554">
                  <c:v>-1.3479E-2</c:v>
                </c:pt>
                <c:pt idx="2555">
                  <c:v>1.2612999999999999E-2</c:v>
                </c:pt>
                <c:pt idx="2556">
                  <c:v>3.8684000000000003E-2</c:v>
                </c:pt>
                <c:pt idx="2557">
                  <c:v>5.9594000000000001E-2</c:v>
                </c:pt>
                <c:pt idx="2558">
                  <c:v>7.8186000000000005E-2</c:v>
                </c:pt>
                <c:pt idx="2559">
                  <c:v>9.0462000000000001E-2</c:v>
                </c:pt>
                <c:pt idx="2560">
                  <c:v>8.3712999999999996E-2</c:v>
                </c:pt>
                <c:pt idx="2561">
                  <c:v>5.4447000000000002E-2</c:v>
                </c:pt>
                <c:pt idx="2562">
                  <c:v>1.5113E-2</c:v>
                </c:pt>
                <c:pt idx="2563">
                  <c:v>-2.2834E-2</c:v>
                </c:pt>
                <c:pt idx="2564">
                  <c:v>-5.9104999999999998E-2</c:v>
                </c:pt>
                <c:pt idx="2565">
                  <c:v>-8.9290999999999995E-2</c:v>
                </c:pt>
                <c:pt idx="2566">
                  <c:v>-9.4231999999999996E-2</c:v>
                </c:pt>
                <c:pt idx="2567">
                  <c:v>-6.1573999999999997E-2</c:v>
                </c:pt>
                <c:pt idx="2568">
                  <c:v>-1.0978999999999999E-2</c:v>
                </c:pt>
                <c:pt idx="2569">
                  <c:v>1.9893999999999998E-2</c:v>
                </c:pt>
                <c:pt idx="2570">
                  <c:v>1.4782999999999999E-2</c:v>
                </c:pt>
                <c:pt idx="2571">
                  <c:v>-8.1093999999999992E-3</c:v>
                </c:pt>
                <c:pt idx="2572">
                  <c:v>-2.1354000000000001E-2</c:v>
                </c:pt>
                <c:pt idx="2573">
                  <c:v>-1.3875E-2</c:v>
                </c:pt>
                <c:pt idx="2574">
                  <c:v>8.0041999999999995E-3</c:v>
                </c:pt>
                <c:pt idx="2575">
                  <c:v>3.0492999999999999E-2</c:v>
                </c:pt>
                <c:pt idx="2576">
                  <c:v>4.0178999999999999E-2</c:v>
                </c:pt>
                <c:pt idx="2577">
                  <c:v>3.4125000000000003E-2</c:v>
                </c:pt>
                <c:pt idx="2578">
                  <c:v>2.5509E-2</c:v>
                </c:pt>
                <c:pt idx="2579">
                  <c:v>2.8597000000000001E-2</c:v>
                </c:pt>
                <c:pt idx="2580">
                  <c:v>3.7400000000000003E-2</c:v>
                </c:pt>
                <c:pt idx="2581">
                  <c:v>3.3653000000000002E-2</c:v>
                </c:pt>
                <c:pt idx="2582">
                  <c:v>1.7978999999999998E-2</c:v>
                </c:pt>
                <c:pt idx="2583">
                  <c:v>1.4187999999999999E-2</c:v>
                </c:pt>
                <c:pt idx="2584">
                  <c:v>3.4216999999999997E-2</c:v>
                </c:pt>
                <c:pt idx="2585">
                  <c:v>5.7345E-2</c:v>
                </c:pt>
                <c:pt idx="2586">
                  <c:v>5.8453999999999999E-2</c:v>
                </c:pt>
                <c:pt idx="2587">
                  <c:v>4.2026000000000001E-2</c:v>
                </c:pt>
                <c:pt idx="2588">
                  <c:v>3.0918999999999999E-2</c:v>
                </c:pt>
                <c:pt idx="2589">
                  <c:v>3.2715000000000001E-2</c:v>
                </c:pt>
                <c:pt idx="2590">
                  <c:v>3.6497000000000002E-2</c:v>
                </c:pt>
                <c:pt idx="2591">
                  <c:v>3.5788E-2</c:v>
                </c:pt>
                <c:pt idx="2592">
                  <c:v>3.4575000000000002E-2</c:v>
                </c:pt>
                <c:pt idx="2593">
                  <c:v>3.3191999999999999E-2</c:v>
                </c:pt>
                <c:pt idx="2594">
                  <c:v>2.7102999999999999E-2</c:v>
                </c:pt>
                <c:pt idx="2595">
                  <c:v>2.0795999999999999E-2</c:v>
                </c:pt>
                <c:pt idx="2596">
                  <c:v>2.7200999999999999E-2</c:v>
                </c:pt>
                <c:pt idx="2597">
                  <c:v>5.0993999999999998E-2</c:v>
                </c:pt>
                <c:pt idx="2598">
                  <c:v>8.4816000000000003E-2</c:v>
                </c:pt>
                <c:pt idx="2599">
                  <c:v>0.12175</c:v>
                </c:pt>
                <c:pt idx="2600">
                  <c:v>0.15751000000000001</c:v>
                </c:pt>
                <c:pt idx="2601">
                  <c:v>0.18029000000000001</c:v>
                </c:pt>
                <c:pt idx="2602">
                  <c:v>0.17557</c:v>
                </c:pt>
                <c:pt idx="2603">
                  <c:v>0.14632999999999999</c:v>
                </c:pt>
                <c:pt idx="2604">
                  <c:v>0.11413</c:v>
                </c:pt>
                <c:pt idx="2605">
                  <c:v>9.2938000000000007E-2</c:v>
                </c:pt>
                <c:pt idx="2606">
                  <c:v>7.3959999999999998E-2</c:v>
                </c:pt>
                <c:pt idx="2607">
                  <c:v>4.4046000000000002E-2</c:v>
                </c:pt>
                <c:pt idx="2608">
                  <c:v>8.0105000000000003E-3</c:v>
                </c:pt>
                <c:pt idx="2609">
                  <c:v>-1.7382000000000002E-2</c:v>
                </c:pt>
                <c:pt idx="2610">
                  <c:v>-2.4129999999999999E-2</c:v>
                </c:pt>
                <c:pt idx="2611">
                  <c:v>-1.7954999999999999E-2</c:v>
                </c:pt>
                <c:pt idx="2612">
                  <c:v>-7.8800999999999993E-3</c:v>
                </c:pt>
                <c:pt idx="2613">
                  <c:v>-3.0444000000000001E-4</c:v>
                </c:pt>
                <c:pt idx="2614" formatCode="0.00E+00">
                  <c:v>-1.3676E-6</c:v>
                </c:pt>
                <c:pt idx="2615">
                  <c:v>-6.9662999999999999E-3</c:v>
                </c:pt>
                <c:pt idx="2616">
                  <c:v>-1.1527000000000001E-2</c:v>
                </c:pt>
                <c:pt idx="2617" formatCode="0.00E+00">
                  <c:v>5.0030000000000002E-6</c:v>
                </c:pt>
                <c:pt idx="2618">
                  <c:v>3.1637999999999999E-2</c:v>
                </c:pt>
                <c:pt idx="2619">
                  <c:v>7.2720000000000007E-2</c:v>
                </c:pt>
                <c:pt idx="2620">
                  <c:v>0.10811999999999999</c:v>
                </c:pt>
                <c:pt idx="2621">
                  <c:v>0.13084000000000001</c:v>
                </c:pt>
                <c:pt idx="2622">
                  <c:v>0.14310999999999999</c:v>
                </c:pt>
                <c:pt idx="2623">
                  <c:v>0.14857999999999999</c:v>
                </c:pt>
                <c:pt idx="2624">
                  <c:v>0.14851</c:v>
                </c:pt>
                <c:pt idx="2625">
                  <c:v>0.1459</c:v>
                </c:pt>
                <c:pt idx="2626">
                  <c:v>0.14713000000000001</c:v>
                </c:pt>
                <c:pt idx="2627">
                  <c:v>0.15362999999999999</c:v>
                </c:pt>
                <c:pt idx="2628">
                  <c:v>0.15489</c:v>
                </c:pt>
                <c:pt idx="2629">
                  <c:v>0.13769000000000001</c:v>
                </c:pt>
                <c:pt idx="2630">
                  <c:v>0.10305</c:v>
                </c:pt>
                <c:pt idx="2631">
                  <c:v>6.6698999999999994E-2</c:v>
                </c:pt>
                <c:pt idx="2632">
                  <c:v>4.0506E-2</c:v>
                </c:pt>
                <c:pt idx="2633">
                  <c:v>2.0251999999999999E-2</c:v>
                </c:pt>
                <c:pt idx="2634">
                  <c:v>-5.0472E-3</c:v>
                </c:pt>
                <c:pt idx="2635">
                  <c:v>-3.9227999999999999E-2</c:v>
                </c:pt>
                <c:pt idx="2636">
                  <c:v>-7.8775999999999999E-2</c:v>
                </c:pt>
                <c:pt idx="2637">
                  <c:v>-0.11869</c:v>
                </c:pt>
                <c:pt idx="2638">
                  <c:v>-0.15181</c:v>
                </c:pt>
                <c:pt idx="2639">
                  <c:v>-0.16868</c:v>
                </c:pt>
                <c:pt idx="2640">
                  <c:v>-0.16591</c:v>
                </c:pt>
                <c:pt idx="2641">
                  <c:v>-0.15079000000000001</c:v>
                </c:pt>
                <c:pt idx="2642">
                  <c:v>-0.13214999999999999</c:v>
                </c:pt>
                <c:pt idx="2643">
                  <c:v>-0.11252</c:v>
                </c:pt>
                <c:pt idx="2644">
                  <c:v>-9.5541000000000001E-2</c:v>
                </c:pt>
                <c:pt idx="2645">
                  <c:v>-9.2311000000000004E-2</c:v>
                </c:pt>
                <c:pt idx="2646">
                  <c:v>-0.1084</c:v>
                </c:pt>
                <c:pt idx="2647">
                  <c:v>-0.12937000000000001</c:v>
                </c:pt>
                <c:pt idx="2648">
                  <c:v>-0.13245000000000001</c:v>
                </c:pt>
                <c:pt idx="2649">
                  <c:v>-0.11229</c:v>
                </c:pt>
                <c:pt idx="2650">
                  <c:v>-8.4609000000000004E-2</c:v>
                </c:pt>
                <c:pt idx="2651">
                  <c:v>-6.5157999999999994E-2</c:v>
                </c:pt>
                <c:pt idx="2652">
                  <c:v>-5.5828000000000003E-2</c:v>
                </c:pt>
                <c:pt idx="2653">
                  <c:v>-5.2410999999999999E-2</c:v>
                </c:pt>
                <c:pt idx="2654">
                  <c:v>-5.4300000000000001E-2</c:v>
                </c:pt>
                <c:pt idx="2655">
                  <c:v>-6.1766000000000001E-2</c:v>
                </c:pt>
                <c:pt idx="2656">
                  <c:v>-7.1772000000000002E-2</c:v>
                </c:pt>
                <c:pt idx="2657">
                  <c:v>-8.1873000000000001E-2</c:v>
                </c:pt>
                <c:pt idx="2658">
                  <c:v>-9.3956999999999999E-2</c:v>
                </c:pt>
                <c:pt idx="2659">
                  <c:v>-0.11115</c:v>
                </c:pt>
                <c:pt idx="2660">
                  <c:v>-0.13406000000000001</c:v>
                </c:pt>
                <c:pt idx="2661">
                  <c:v>-0.16012999999999999</c:v>
                </c:pt>
                <c:pt idx="2662">
                  <c:v>-0.18229999999999999</c:v>
                </c:pt>
                <c:pt idx="2663">
                  <c:v>-0.18976999999999999</c:v>
                </c:pt>
                <c:pt idx="2664">
                  <c:v>-0.17754</c:v>
                </c:pt>
                <c:pt idx="2665">
                  <c:v>-0.15565999999999999</c:v>
                </c:pt>
                <c:pt idx="2666">
                  <c:v>-0.14079</c:v>
                </c:pt>
                <c:pt idx="2667">
                  <c:v>-0.13622999999999999</c:v>
                </c:pt>
                <c:pt idx="2668">
                  <c:v>-0.12806000000000001</c:v>
                </c:pt>
                <c:pt idx="2669">
                  <c:v>-0.10459</c:v>
                </c:pt>
                <c:pt idx="2670">
                  <c:v>-7.1734999999999993E-2</c:v>
                </c:pt>
                <c:pt idx="2671">
                  <c:v>-4.3076999999999997E-2</c:v>
                </c:pt>
                <c:pt idx="2672">
                  <c:v>-2.1208999999999999E-2</c:v>
                </c:pt>
                <c:pt idx="2673">
                  <c:v>2.8240000000000001E-3</c:v>
                </c:pt>
                <c:pt idx="2674">
                  <c:v>3.4930000000000003E-2</c:v>
                </c:pt>
                <c:pt idx="2675">
                  <c:v>7.1467000000000003E-2</c:v>
                </c:pt>
                <c:pt idx="2676">
                  <c:v>0.10664999999999999</c:v>
                </c:pt>
                <c:pt idx="2677">
                  <c:v>0.13819999999999999</c:v>
                </c:pt>
                <c:pt idx="2678">
                  <c:v>0.16383</c:v>
                </c:pt>
                <c:pt idx="2679">
                  <c:v>0.17963000000000001</c:v>
                </c:pt>
                <c:pt idx="2680">
                  <c:v>0.18711</c:v>
                </c:pt>
                <c:pt idx="2681">
                  <c:v>0.19686999999999999</c:v>
                </c:pt>
                <c:pt idx="2682">
                  <c:v>0.21848999999999999</c:v>
                </c:pt>
                <c:pt idx="2683">
                  <c:v>0.24865000000000001</c:v>
                </c:pt>
                <c:pt idx="2684">
                  <c:v>0.27553</c:v>
                </c:pt>
                <c:pt idx="2685">
                  <c:v>0.29459999999999997</c:v>
                </c:pt>
                <c:pt idx="2686">
                  <c:v>0.31268000000000001</c:v>
                </c:pt>
                <c:pt idx="2687">
                  <c:v>0.33444000000000002</c:v>
                </c:pt>
                <c:pt idx="2688">
                  <c:v>0.35213</c:v>
                </c:pt>
                <c:pt idx="2689">
                  <c:v>0.35466999999999999</c:v>
                </c:pt>
                <c:pt idx="2690">
                  <c:v>0.34283000000000002</c:v>
                </c:pt>
                <c:pt idx="2691">
                  <c:v>0.32951999999999998</c:v>
                </c:pt>
                <c:pt idx="2692">
                  <c:v>0.32773999999999998</c:v>
                </c:pt>
                <c:pt idx="2693">
                  <c:v>0.34321000000000002</c:v>
                </c:pt>
                <c:pt idx="2694">
                  <c:v>0.37502999999999997</c:v>
                </c:pt>
                <c:pt idx="2695">
                  <c:v>0.41619</c:v>
                </c:pt>
                <c:pt idx="2696">
                  <c:v>0.45512000000000002</c:v>
                </c:pt>
                <c:pt idx="2697">
                  <c:v>0.48475000000000001</c:v>
                </c:pt>
                <c:pt idx="2698">
                  <c:v>0.50965000000000005</c:v>
                </c:pt>
                <c:pt idx="2699">
                  <c:v>0.53642000000000001</c:v>
                </c:pt>
                <c:pt idx="2700">
                  <c:v>0.55723</c:v>
                </c:pt>
                <c:pt idx="2701">
                  <c:v>0.55364000000000002</c:v>
                </c:pt>
                <c:pt idx="2702">
                  <c:v>0.52112999999999998</c:v>
                </c:pt>
                <c:pt idx="2703">
                  <c:v>0.48115999999999998</c:v>
                </c:pt>
                <c:pt idx="2704">
                  <c:v>0.46110000000000001</c:v>
                </c:pt>
                <c:pt idx="2705">
                  <c:v>0.46616000000000002</c:v>
                </c:pt>
                <c:pt idx="2706">
                  <c:v>0.47699999999999998</c:v>
                </c:pt>
                <c:pt idx="2707">
                  <c:v>0.47211999999999998</c:v>
                </c:pt>
                <c:pt idx="2708">
                  <c:v>0.44725999999999999</c:v>
                </c:pt>
                <c:pt idx="2709">
                  <c:v>0.41536000000000001</c:v>
                </c:pt>
                <c:pt idx="2710">
                  <c:v>0.39367000000000002</c:v>
                </c:pt>
                <c:pt idx="2711">
                  <c:v>0.39085999999999999</c:v>
                </c:pt>
                <c:pt idx="2712">
                  <c:v>0.40200999999999998</c:v>
                </c:pt>
                <c:pt idx="2713">
                  <c:v>0.41343000000000002</c:v>
                </c:pt>
                <c:pt idx="2714">
                  <c:v>0.41343000000000002</c:v>
                </c:pt>
                <c:pt idx="2715">
                  <c:v>0.39955000000000002</c:v>
                </c:pt>
                <c:pt idx="2716">
                  <c:v>0.37696000000000002</c:v>
                </c:pt>
                <c:pt idx="2717">
                  <c:v>0.3518</c:v>
                </c:pt>
                <c:pt idx="2718">
                  <c:v>0.32677</c:v>
                </c:pt>
                <c:pt idx="2719">
                  <c:v>0.30142999999999998</c:v>
                </c:pt>
                <c:pt idx="2720">
                  <c:v>0.27622999999999998</c:v>
                </c:pt>
                <c:pt idx="2721">
                  <c:v>0.25638</c:v>
                </c:pt>
                <c:pt idx="2722">
                  <c:v>0.24965999999999999</c:v>
                </c:pt>
                <c:pt idx="2723">
                  <c:v>0.25752000000000003</c:v>
                </c:pt>
                <c:pt idx="2724">
                  <c:v>0.27006000000000002</c:v>
                </c:pt>
                <c:pt idx="2725">
                  <c:v>0.27462999999999999</c:v>
                </c:pt>
                <c:pt idx="2726">
                  <c:v>0.26935999999999999</c:v>
                </c:pt>
                <c:pt idx="2727">
                  <c:v>0.26402999999999999</c:v>
                </c:pt>
                <c:pt idx="2728">
                  <c:v>0.26733000000000001</c:v>
                </c:pt>
                <c:pt idx="2729">
                  <c:v>0.27862999999999999</c:v>
                </c:pt>
                <c:pt idx="2730">
                  <c:v>0.29369000000000001</c:v>
                </c:pt>
                <c:pt idx="2731">
                  <c:v>0.31225999999999998</c:v>
                </c:pt>
                <c:pt idx="2732">
                  <c:v>0.33506000000000002</c:v>
                </c:pt>
                <c:pt idx="2733">
                  <c:v>0.35631000000000002</c:v>
                </c:pt>
                <c:pt idx="2734">
                  <c:v>0.36563000000000001</c:v>
                </c:pt>
                <c:pt idx="2735">
                  <c:v>0.35946</c:v>
                </c:pt>
                <c:pt idx="2736">
                  <c:v>0.34834999999999999</c:v>
                </c:pt>
                <c:pt idx="2737">
                  <c:v>0.34948000000000001</c:v>
                </c:pt>
                <c:pt idx="2738">
                  <c:v>0.37042999999999998</c:v>
                </c:pt>
                <c:pt idx="2739">
                  <c:v>0.40151999999999999</c:v>
                </c:pt>
                <c:pt idx="2740">
                  <c:v>0.42758000000000002</c:v>
                </c:pt>
                <c:pt idx="2741">
                  <c:v>0.44594</c:v>
                </c:pt>
                <c:pt idx="2742">
                  <c:v>0.46644999999999998</c:v>
                </c:pt>
                <c:pt idx="2743">
                  <c:v>0.49203999999999998</c:v>
                </c:pt>
                <c:pt idx="2744">
                  <c:v>0.50868000000000002</c:v>
                </c:pt>
                <c:pt idx="2745">
                  <c:v>0.50231000000000003</c:v>
                </c:pt>
                <c:pt idx="2746">
                  <c:v>0.47785</c:v>
                </c:pt>
                <c:pt idx="2747">
                  <c:v>0.45034999999999997</c:v>
                </c:pt>
                <c:pt idx="2748">
                  <c:v>0.42221999999999998</c:v>
                </c:pt>
                <c:pt idx="2749">
                  <c:v>0.38418999999999998</c:v>
                </c:pt>
                <c:pt idx="2750">
                  <c:v>0.33817999999999998</c:v>
                </c:pt>
                <c:pt idx="2751">
                  <c:v>0.30337999999999998</c:v>
                </c:pt>
                <c:pt idx="2752">
                  <c:v>0.29448000000000002</c:v>
                </c:pt>
                <c:pt idx="2753">
                  <c:v>0.30645</c:v>
                </c:pt>
                <c:pt idx="2754">
                  <c:v>0.32615</c:v>
                </c:pt>
                <c:pt idx="2755">
                  <c:v>0.34709000000000001</c:v>
                </c:pt>
                <c:pt idx="2756">
                  <c:v>0.36631999999999998</c:v>
                </c:pt>
                <c:pt idx="2757">
                  <c:v>0.38013999999999998</c:v>
                </c:pt>
                <c:pt idx="2758">
                  <c:v>0.39212000000000002</c:v>
                </c:pt>
                <c:pt idx="2759">
                  <c:v>0.41258</c:v>
                </c:pt>
                <c:pt idx="2760">
                  <c:v>0.43880000000000002</c:v>
                </c:pt>
                <c:pt idx="2761">
                  <c:v>0.44943</c:v>
                </c:pt>
                <c:pt idx="2762">
                  <c:v>0.43453000000000003</c:v>
                </c:pt>
                <c:pt idx="2763">
                  <c:v>0.41914000000000001</c:v>
                </c:pt>
                <c:pt idx="2764">
                  <c:v>0.43495</c:v>
                </c:pt>
                <c:pt idx="2765">
                  <c:v>0.47545999999999999</c:v>
                </c:pt>
                <c:pt idx="2766">
                  <c:v>0.50365000000000004</c:v>
                </c:pt>
                <c:pt idx="2767">
                  <c:v>0.50292000000000003</c:v>
                </c:pt>
                <c:pt idx="2768">
                  <c:v>0.49421999999999999</c:v>
                </c:pt>
                <c:pt idx="2769">
                  <c:v>0.49835000000000002</c:v>
                </c:pt>
                <c:pt idx="2770">
                  <c:v>0.50839000000000001</c:v>
                </c:pt>
                <c:pt idx="2771">
                  <c:v>0.51261999999999996</c:v>
                </c:pt>
                <c:pt idx="2772">
                  <c:v>0.52036000000000004</c:v>
                </c:pt>
                <c:pt idx="2773">
                  <c:v>0.54403999999999997</c:v>
                </c:pt>
                <c:pt idx="2774">
                  <c:v>0.57101000000000002</c:v>
                </c:pt>
                <c:pt idx="2775">
                  <c:v>0.57579999999999998</c:v>
                </c:pt>
                <c:pt idx="2776">
                  <c:v>0.55305000000000004</c:v>
                </c:pt>
                <c:pt idx="2777">
                  <c:v>0.51980999999999999</c:v>
                </c:pt>
                <c:pt idx="2778">
                  <c:v>0.49143999999999999</c:v>
                </c:pt>
                <c:pt idx="2779">
                  <c:v>0.47267999999999999</c:v>
                </c:pt>
                <c:pt idx="2780">
                  <c:v>0.46649000000000002</c:v>
                </c:pt>
                <c:pt idx="2781">
                  <c:v>0.47183000000000003</c:v>
                </c:pt>
                <c:pt idx="2782">
                  <c:v>0.47516000000000003</c:v>
                </c:pt>
                <c:pt idx="2783">
                  <c:v>0.46272000000000002</c:v>
                </c:pt>
                <c:pt idx="2784">
                  <c:v>0.44029000000000001</c:v>
                </c:pt>
                <c:pt idx="2785">
                  <c:v>0.42226999999999998</c:v>
                </c:pt>
                <c:pt idx="2786">
                  <c:v>0.40211999999999998</c:v>
                </c:pt>
                <c:pt idx="2787">
                  <c:v>0.35610999999999998</c:v>
                </c:pt>
                <c:pt idx="2788">
                  <c:v>0.28090999999999999</c:v>
                </c:pt>
                <c:pt idx="2789">
                  <c:v>0.20588000000000001</c:v>
                </c:pt>
                <c:pt idx="2790">
                  <c:v>0.15826999999999999</c:v>
                </c:pt>
                <c:pt idx="2791">
                  <c:v>0.13417000000000001</c:v>
                </c:pt>
                <c:pt idx="2792">
                  <c:v>0.11498</c:v>
                </c:pt>
                <c:pt idx="2793">
                  <c:v>9.5697000000000004E-2</c:v>
                </c:pt>
                <c:pt idx="2794">
                  <c:v>8.2296999999999995E-2</c:v>
                </c:pt>
                <c:pt idx="2795">
                  <c:v>7.3964000000000002E-2</c:v>
                </c:pt>
                <c:pt idx="2796">
                  <c:v>6.5240000000000006E-2</c:v>
                </c:pt>
                <c:pt idx="2797">
                  <c:v>5.8717999999999999E-2</c:v>
                </c:pt>
                <c:pt idx="2798">
                  <c:v>6.0606E-2</c:v>
                </c:pt>
                <c:pt idx="2799">
                  <c:v>6.7710999999999993E-2</c:v>
                </c:pt>
                <c:pt idx="2800">
                  <c:v>7.1490999999999999E-2</c:v>
                </c:pt>
                <c:pt idx="2801">
                  <c:v>7.2401999999999994E-2</c:v>
                </c:pt>
                <c:pt idx="2802">
                  <c:v>7.9547999999999994E-2</c:v>
                </c:pt>
                <c:pt idx="2803">
                  <c:v>9.7905000000000006E-2</c:v>
                </c:pt>
                <c:pt idx="2804">
                  <c:v>0.12441000000000001</c:v>
                </c:pt>
                <c:pt idx="2805">
                  <c:v>0.15404000000000001</c:v>
                </c:pt>
                <c:pt idx="2806">
                  <c:v>0.18156</c:v>
                </c:pt>
                <c:pt idx="2807">
                  <c:v>0.19982</c:v>
                </c:pt>
                <c:pt idx="2808">
                  <c:v>0.20498</c:v>
                </c:pt>
                <c:pt idx="2809">
                  <c:v>0.20247000000000001</c:v>
                </c:pt>
                <c:pt idx="2810">
                  <c:v>0.20143</c:v>
                </c:pt>
                <c:pt idx="2811">
                  <c:v>0.20437</c:v>
                </c:pt>
                <c:pt idx="2812">
                  <c:v>0.20707999999999999</c:v>
                </c:pt>
                <c:pt idx="2813">
                  <c:v>0.20682</c:v>
                </c:pt>
                <c:pt idx="2814">
                  <c:v>0.20630000000000001</c:v>
                </c:pt>
                <c:pt idx="2815">
                  <c:v>0.21201999999999999</c:v>
                </c:pt>
                <c:pt idx="2816">
                  <c:v>0.23097000000000001</c:v>
                </c:pt>
                <c:pt idx="2817">
                  <c:v>0.26340000000000002</c:v>
                </c:pt>
                <c:pt idx="2818">
                  <c:v>0.29552</c:v>
                </c:pt>
                <c:pt idx="2819">
                  <c:v>0.30668000000000001</c:v>
                </c:pt>
                <c:pt idx="2820">
                  <c:v>0.28976000000000002</c:v>
                </c:pt>
                <c:pt idx="2821">
                  <c:v>0.25868000000000002</c:v>
                </c:pt>
                <c:pt idx="2822">
                  <c:v>0.23042000000000001</c:v>
                </c:pt>
                <c:pt idx="2823">
                  <c:v>0.20699000000000001</c:v>
                </c:pt>
                <c:pt idx="2824">
                  <c:v>0.18156</c:v>
                </c:pt>
                <c:pt idx="2825">
                  <c:v>0.15387000000000001</c:v>
                </c:pt>
                <c:pt idx="2826">
                  <c:v>0.12966</c:v>
                </c:pt>
                <c:pt idx="2827">
                  <c:v>0.11044</c:v>
                </c:pt>
                <c:pt idx="2828">
                  <c:v>9.3955999999999998E-2</c:v>
                </c:pt>
                <c:pt idx="2829">
                  <c:v>8.1368999999999997E-2</c:v>
                </c:pt>
                <c:pt idx="2830">
                  <c:v>7.5395000000000004E-2</c:v>
                </c:pt>
                <c:pt idx="2831">
                  <c:v>7.3916999999999997E-2</c:v>
                </c:pt>
                <c:pt idx="2832">
                  <c:v>7.1876999999999996E-2</c:v>
                </c:pt>
                <c:pt idx="2833">
                  <c:v>6.5845000000000001E-2</c:v>
                </c:pt>
                <c:pt idx="2834">
                  <c:v>5.1985999999999997E-2</c:v>
                </c:pt>
                <c:pt idx="2835">
                  <c:v>2.6676999999999999E-2</c:v>
                </c:pt>
                <c:pt idx="2836">
                  <c:v>-3.8365000000000001E-3</c:v>
                </c:pt>
                <c:pt idx="2837">
                  <c:v>-2.2839999999999999E-2</c:v>
                </c:pt>
                <c:pt idx="2838">
                  <c:v>-2.2539E-2</c:v>
                </c:pt>
                <c:pt idx="2839">
                  <c:v>-1.7576999999999999E-2</c:v>
                </c:pt>
                <c:pt idx="2840">
                  <c:v>-2.8191000000000001E-2</c:v>
                </c:pt>
                <c:pt idx="2841">
                  <c:v>-5.5010999999999997E-2</c:v>
                </c:pt>
                <c:pt idx="2842">
                  <c:v>-8.1315999999999999E-2</c:v>
                </c:pt>
                <c:pt idx="2843">
                  <c:v>-9.4898999999999997E-2</c:v>
                </c:pt>
                <c:pt idx="2844">
                  <c:v>-9.5675999999999997E-2</c:v>
                </c:pt>
                <c:pt idx="2845">
                  <c:v>-8.6512000000000006E-2</c:v>
                </c:pt>
                <c:pt idx="2846">
                  <c:v>-7.0823999999999998E-2</c:v>
                </c:pt>
                <c:pt idx="2847">
                  <c:v>-5.8076000000000003E-2</c:v>
                </c:pt>
                <c:pt idx="2848">
                  <c:v>-5.8610000000000002E-2</c:v>
                </c:pt>
                <c:pt idx="2849">
                  <c:v>-7.1679999999999994E-2</c:v>
                </c:pt>
                <c:pt idx="2850">
                  <c:v>-8.7655999999999998E-2</c:v>
                </c:pt>
                <c:pt idx="2851">
                  <c:v>-0.1009</c:v>
                </c:pt>
                <c:pt idx="2852">
                  <c:v>-0.11096</c:v>
                </c:pt>
                <c:pt idx="2853">
                  <c:v>-0.11305999999999999</c:v>
                </c:pt>
                <c:pt idx="2854">
                  <c:v>-9.8391000000000006E-2</c:v>
                </c:pt>
                <c:pt idx="2855">
                  <c:v>-6.4172000000000007E-2</c:v>
                </c:pt>
                <c:pt idx="2856">
                  <c:v>-1.5651000000000002E-2</c:v>
                </c:pt>
                <c:pt idx="2857">
                  <c:v>3.9357999999999997E-2</c:v>
                </c:pt>
                <c:pt idx="2858">
                  <c:v>8.9514999999999997E-2</c:v>
                </c:pt>
                <c:pt idx="2859">
                  <c:v>0.11967999999999999</c:v>
                </c:pt>
                <c:pt idx="2860">
                  <c:v>0.12537999999999999</c:v>
                </c:pt>
                <c:pt idx="2861">
                  <c:v>0.124</c:v>
                </c:pt>
                <c:pt idx="2862">
                  <c:v>0.13549</c:v>
                </c:pt>
                <c:pt idx="2863">
                  <c:v>0.15184</c:v>
                </c:pt>
                <c:pt idx="2864">
                  <c:v>0.14302000000000001</c:v>
                </c:pt>
                <c:pt idx="2865">
                  <c:v>9.7235000000000002E-2</c:v>
                </c:pt>
                <c:pt idx="2866">
                  <c:v>3.9900999999999999E-2</c:v>
                </c:pt>
                <c:pt idx="2867">
                  <c:v>4.8701999999999999E-3</c:v>
                </c:pt>
                <c:pt idx="2868">
                  <c:v>-9.5492000000000005E-4</c:v>
                </c:pt>
                <c:pt idx="2869">
                  <c:v>3.8860000000000001E-3</c:v>
                </c:pt>
                <c:pt idx="2870">
                  <c:v>2.1139000000000002E-3</c:v>
                </c:pt>
                <c:pt idx="2871">
                  <c:v>-7.6632000000000002E-3</c:v>
                </c:pt>
                <c:pt idx="2872">
                  <c:v>-1.8145000000000001E-2</c:v>
                </c:pt>
                <c:pt idx="2873">
                  <c:v>-2.5729999999999999E-2</c:v>
                </c:pt>
                <c:pt idx="2874">
                  <c:v>-3.4360000000000002E-2</c:v>
                </c:pt>
                <c:pt idx="2875">
                  <c:v>-4.8839E-2</c:v>
                </c:pt>
                <c:pt idx="2876">
                  <c:v>-6.4843999999999999E-2</c:v>
                </c:pt>
                <c:pt idx="2877">
                  <c:v>-6.9988999999999996E-2</c:v>
                </c:pt>
                <c:pt idx="2878">
                  <c:v>-6.0297999999999997E-2</c:v>
                </c:pt>
                <c:pt idx="2879">
                  <c:v>-5.0856999999999999E-2</c:v>
                </c:pt>
                <c:pt idx="2880">
                  <c:v>-5.9621E-2</c:v>
                </c:pt>
                <c:pt idx="2881">
                  <c:v>-8.2040000000000002E-2</c:v>
                </c:pt>
                <c:pt idx="2882">
                  <c:v>-9.3462000000000003E-2</c:v>
                </c:pt>
                <c:pt idx="2883">
                  <c:v>-7.8377000000000002E-2</c:v>
                </c:pt>
                <c:pt idx="2884">
                  <c:v>-4.6913000000000003E-2</c:v>
                </c:pt>
                <c:pt idx="2885">
                  <c:v>-2.0353E-2</c:v>
                </c:pt>
                <c:pt idx="2886">
                  <c:v>-1.043E-2</c:v>
                </c:pt>
                <c:pt idx="2887">
                  <c:v>-1.4831E-2</c:v>
                </c:pt>
                <c:pt idx="2888">
                  <c:v>-2.2022E-2</c:v>
                </c:pt>
                <c:pt idx="2889">
                  <c:v>-1.7618999999999999E-2</c:v>
                </c:pt>
                <c:pt idx="2890">
                  <c:v>2.3638999999999999E-3</c:v>
                </c:pt>
                <c:pt idx="2891">
                  <c:v>2.0910000000000002E-2</c:v>
                </c:pt>
                <c:pt idx="2892">
                  <c:v>1.5035E-2</c:v>
                </c:pt>
                <c:pt idx="2893">
                  <c:v>-1.3754000000000001E-2</c:v>
                </c:pt>
                <c:pt idx="2894">
                  <c:v>-3.7802000000000002E-2</c:v>
                </c:pt>
                <c:pt idx="2895">
                  <c:v>-3.9182000000000002E-2</c:v>
                </c:pt>
                <c:pt idx="2896">
                  <c:v>-3.2076E-2</c:v>
                </c:pt>
                <c:pt idx="2897">
                  <c:v>-3.7829000000000002E-2</c:v>
                </c:pt>
                <c:pt idx="2898">
                  <c:v>-5.2545000000000001E-2</c:v>
                </c:pt>
                <c:pt idx="2899">
                  <c:v>-5.7468999999999999E-2</c:v>
                </c:pt>
                <c:pt idx="2900">
                  <c:v>-5.1975E-2</c:v>
                </c:pt>
                <c:pt idx="2901">
                  <c:v>-5.4497999999999998E-2</c:v>
                </c:pt>
                <c:pt idx="2902">
                  <c:v>-7.2097999999999995E-2</c:v>
                </c:pt>
                <c:pt idx="2903">
                  <c:v>-8.8778999999999997E-2</c:v>
                </c:pt>
                <c:pt idx="2904">
                  <c:v>-8.7820999999999996E-2</c:v>
                </c:pt>
                <c:pt idx="2905">
                  <c:v>-6.9677000000000003E-2</c:v>
                </c:pt>
                <c:pt idx="2906">
                  <c:v>-4.2182999999999998E-2</c:v>
                </c:pt>
                <c:pt idx="2907">
                  <c:v>-8.4206000000000003E-3</c:v>
                </c:pt>
                <c:pt idx="2908">
                  <c:v>2.5316999999999999E-2</c:v>
                </c:pt>
                <c:pt idx="2909">
                  <c:v>4.1480000000000003E-2</c:v>
                </c:pt>
                <c:pt idx="2910">
                  <c:v>2.7078999999999999E-2</c:v>
                </c:pt>
                <c:pt idx="2911">
                  <c:v>-4.3961E-3</c:v>
                </c:pt>
                <c:pt idx="2912">
                  <c:v>-1.9664000000000001E-2</c:v>
                </c:pt>
                <c:pt idx="2913">
                  <c:v>1.4272E-3</c:v>
                </c:pt>
                <c:pt idx="2914">
                  <c:v>4.5540999999999998E-2</c:v>
                </c:pt>
                <c:pt idx="2915">
                  <c:v>8.1808000000000006E-2</c:v>
                </c:pt>
                <c:pt idx="2916">
                  <c:v>9.3975000000000003E-2</c:v>
                </c:pt>
                <c:pt idx="2917">
                  <c:v>9.2037999999999995E-2</c:v>
                </c:pt>
                <c:pt idx="2918">
                  <c:v>9.3795000000000003E-2</c:v>
                </c:pt>
                <c:pt idx="2919">
                  <c:v>0.10155</c:v>
                </c:pt>
                <c:pt idx="2920">
                  <c:v>0.10141</c:v>
                </c:pt>
                <c:pt idx="2921">
                  <c:v>8.2376000000000005E-2</c:v>
                </c:pt>
                <c:pt idx="2922">
                  <c:v>4.8832E-2</c:v>
                </c:pt>
                <c:pt idx="2923">
                  <c:v>1.2128999999999999E-2</c:v>
                </c:pt>
                <c:pt idx="2924">
                  <c:v>-2.3616999999999999E-2</c:v>
                </c:pt>
                <c:pt idx="2925">
                  <c:v>-6.0634E-2</c:v>
                </c:pt>
                <c:pt idx="2926">
                  <c:v>-9.4849000000000003E-2</c:v>
                </c:pt>
                <c:pt idx="2927">
                  <c:v>-0.1124</c:v>
                </c:pt>
                <c:pt idx="2928">
                  <c:v>-0.10289</c:v>
                </c:pt>
                <c:pt idx="2929">
                  <c:v>-7.3380000000000001E-2</c:v>
                </c:pt>
                <c:pt idx="2930">
                  <c:v>-4.5034999999999999E-2</c:v>
                </c:pt>
                <c:pt idx="2931">
                  <c:v>-3.3638000000000001E-2</c:v>
                </c:pt>
                <c:pt idx="2932">
                  <c:v>-3.3224999999999998E-2</c:v>
                </c:pt>
                <c:pt idx="2933">
                  <c:v>-2.0823000000000001E-2</c:v>
                </c:pt>
                <c:pt idx="2934">
                  <c:v>1.9182000000000001E-2</c:v>
                </c:pt>
                <c:pt idx="2935">
                  <c:v>7.5024999999999994E-2</c:v>
                </c:pt>
                <c:pt idx="2936">
                  <c:v>0.11604</c:v>
                </c:pt>
                <c:pt idx="2937">
                  <c:v>0.12350999999999999</c:v>
                </c:pt>
                <c:pt idx="2938">
                  <c:v>0.10917</c:v>
                </c:pt>
                <c:pt idx="2939">
                  <c:v>9.9663000000000002E-2</c:v>
                </c:pt>
                <c:pt idx="2940">
                  <c:v>0.10723000000000001</c:v>
                </c:pt>
                <c:pt idx="2941">
                  <c:v>0.12146999999999999</c:v>
                </c:pt>
                <c:pt idx="2942">
                  <c:v>0.12648999999999999</c:v>
                </c:pt>
                <c:pt idx="2943">
                  <c:v>0.11852</c:v>
                </c:pt>
                <c:pt idx="2944">
                  <c:v>0.10778</c:v>
                </c:pt>
                <c:pt idx="2945">
                  <c:v>0.11042</c:v>
                </c:pt>
                <c:pt idx="2946">
                  <c:v>0.13772000000000001</c:v>
                </c:pt>
                <c:pt idx="2947">
                  <c:v>0.18517</c:v>
                </c:pt>
                <c:pt idx="2948">
                  <c:v>0.23127</c:v>
                </c:pt>
                <c:pt idx="2949">
                  <c:v>0.25580999999999998</c:v>
                </c:pt>
                <c:pt idx="2950">
                  <c:v>0.26107000000000002</c:v>
                </c:pt>
                <c:pt idx="2951">
                  <c:v>0.2676</c:v>
                </c:pt>
                <c:pt idx="2952">
                  <c:v>0.28871000000000002</c:v>
                </c:pt>
                <c:pt idx="2953">
                  <c:v>0.32</c:v>
                </c:pt>
                <c:pt idx="2954">
                  <c:v>0.35641</c:v>
                </c:pt>
                <c:pt idx="2955">
                  <c:v>0.40365000000000001</c:v>
                </c:pt>
                <c:pt idx="2956">
                  <c:v>0.46211999999999998</c:v>
                </c:pt>
                <c:pt idx="2957">
                  <c:v>0.51248000000000005</c:v>
                </c:pt>
                <c:pt idx="2958">
                  <c:v>0.53373999999999999</c:v>
                </c:pt>
                <c:pt idx="2959">
                  <c:v>0.53008999999999995</c:v>
                </c:pt>
                <c:pt idx="2960">
                  <c:v>0.52381</c:v>
                </c:pt>
                <c:pt idx="2961">
                  <c:v>0.52414000000000005</c:v>
                </c:pt>
                <c:pt idx="2962">
                  <c:v>0.51949000000000001</c:v>
                </c:pt>
                <c:pt idx="2963">
                  <c:v>0.50158000000000003</c:v>
                </c:pt>
                <c:pt idx="2964">
                  <c:v>0.4803</c:v>
                </c:pt>
                <c:pt idx="2965">
                  <c:v>0.46754000000000001</c:v>
                </c:pt>
                <c:pt idx="2966">
                  <c:v>0.45879999999999999</c:v>
                </c:pt>
                <c:pt idx="2967">
                  <c:v>0.44014999999999999</c:v>
                </c:pt>
                <c:pt idx="2968">
                  <c:v>0.40584999999999999</c:v>
                </c:pt>
                <c:pt idx="2969">
                  <c:v>0.36121999999999999</c:v>
                </c:pt>
                <c:pt idx="2970">
                  <c:v>0.31491000000000002</c:v>
                </c:pt>
                <c:pt idx="2971">
                  <c:v>0.27695999999999998</c:v>
                </c:pt>
                <c:pt idx="2972">
                  <c:v>0.25985000000000003</c:v>
                </c:pt>
                <c:pt idx="2973">
                  <c:v>0.27132000000000001</c:v>
                </c:pt>
                <c:pt idx="2974">
                  <c:v>0.30467</c:v>
                </c:pt>
                <c:pt idx="2975">
                  <c:v>0.34086</c:v>
                </c:pt>
                <c:pt idx="2976">
                  <c:v>0.36175000000000002</c:v>
                </c:pt>
                <c:pt idx="2977">
                  <c:v>0.36086000000000001</c:v>
                </c:pt>
                <c:pt idx="2978">
                  <c:v>0.34437000000000001</c:v>
                </c:pt>
                <c:pt idx="2979">
                  <c:v>0.32441999999999999</c:v>
                </c:pt>
                <c:pt idx="2980">
                  <c:v>0.30947000000000002</c:v>
                </c:pt>
                <c:pt idx="2981">
                  <c:v>0.29802000000000001</c:v>
                </c:pt>
                <c:pt idx="2982">
                  <c:v>0.28215000000000001</c:v>
                </c:pt>
                <c:pt idx="2983">
                  <c:v>0.2586</c:v>
                </c:pt>
                <c:pt idx="2984">
                  <c:v>0.23588000000000001</c:v>
                </c:pt>
                <c:pt idx="2985">
                  <c:v>0.23043</c:v>
                </c:pt>
                <c:pt idx="2986">
                  <c:v>0.25524999999999998</c:v>
                </c:pt>
                <c:pt idx="2987">
                  <c:v>0.30806</c:v>
                </c:pt>
                <c:pt idx="2988">
                  <c:v>0.36698999999999998</c:v>
                </c:pt>
                <c:pt idx="2989">
                  <c:v>0.40248</c:v>
                </c:pt>
                <c:pt idx="2990">
                  <c:v>0.40114</c:v>
                </c:pt>
                <c:pt idx="2991">
                  <c:v>0.37733</c:v>
                </c:pt>
                <c:pt idx="2992">
                  <c:v>0.35616999999999999</c:v>
                </c:pt>
                <c:pt idx="2993">
                  <c:v>0.34869</c:v>
                </c:pt>
                <c:pt idx="2994">
                  <c:v>0.35045999999999999</c:v>
                </c:pt>
                <c:pt idx="2995">
                  <c:v>0.35777999999999999</c:v>
                </c:pt>
                <c:pt idx="2996">
                  <c:v>0.37035000000000001</c:v>
                </c:pt>
                <c:pt idx="2997">
                  <c:v>0.37918000000000002</c:v>
                </c:pt>
                <c:pt idx="2998">
                  <c:v>0.36928</c:v>
                </c:pt>
                <c:pt idx="2999">
                  <c:v>0.33953</c:v>
                </c:pt>
                <c:pt idx="3000">
                  <c:v>0.30618000000000001</c:v>
                </c:pt>
                <c:pt idx="3001">
                  <c:v>0.28138000000000002</c:v>
                </c:pt>
                <c:pt idx="3002">
                  <c:v>0.26230999999999999</c:v>
                </c:pt>
                <c:pt idx="3003">
                  <c:v>0.24715999999999999</c:v>
                </c:pt>
                <c:pt idx="3004">
                  <c:v>0.24424000000000001</c:v>
                </c:pt>
                <c:pt idx="3005">
                  <c:v>0.25402000000000002</c:v>
                </c:pt>
                <c:pt idx="3006">
                  <c:v>0.25869999999999999</c:v>
                </c:pt>
                <c:pt idx="3007">
                  <c:v>0.24603</c:v>
                </c:pt>
                <c:pt idx="3008">
                  <c:v>0.23122999999999999</c:v>
                </c:pt>
                <c:pt idx="3009">
                  <c:v>0.23696</c:v>
                </c:pt>
                <c:pt idx="3010">
                  <c:v>0.26035000000000003</c:v>
                </c:pt>
                <c:pt idx="3011">
                  <c:v>0.27916000000000002</c:v>
                </c:pt>
                <c:pt idx="3012">
                  <c:v>0.28397</c:v>
                </c:pt>
                <c:pt idx="3013">
                  <c:v>0.28354000000000001</c:v>
                </c:pt>
                <c:pt idx="3014">
                  <c:v>0.28109000000000001</c:v>
                </c:pt>
                <c:pt idx="3015">
                  <c:v>0.26751999999999998</c:v>
                </c:pt>
                <c:pt idx="3016">
                  <c:v>0.24113000000000001</c:v>
                </c:pt>
                <c:pt idx="3017">
                  <c:v>0.21487999999999999</c:v>
                </c:pt>
                <c:pt idx="3018">
                  <c:v>0.19822000000000001</c:v>
                </c:pt>
                <c:pt idx="3019">
                  <c:v>0.18759999999999999</c:v>
                </c:pt>
                <c:pt idx="3020">
                  <c:v>0.18113000000000001</c:v>
                </c:pt>
                <c:pt idx="3021">
                  <c:v>0.18704999999999999</c:v>
                </c:pt>
                <c:pt idx="3022">
                  <c:v>0.20782</c:v>
                </c:pt>
                <c:pt idx="3023">
                  <c:v>0.22742999999999999</c:v>
                </c:pt>
                <c:pt idx="3024">
                  <c:v>0.22622999999999999</c:v>
                </c:pt>
                <c:pt idx="3025">
                  <c:v>0.20299</c:v>
                </c:pt>
                <c:pt idx="3026">
                  <c:v>0.17460000000000001</c:v>
                </c:pt>
                <c:pt idx="3027">
                  <c:v>0.15909000000000001</c:v>
                </c:pt>
                <c:pt idx="3028">
                  <c:v>0.16470000000000001</c:v>
                </c:pt>
                <c:pt idx="3029">
                  <c:v>0.18934000000000001</c:v>
                </c:pt>
                <c:pt idx="3030">
                  <c:v>0.22187999999999999</c:v>
                </c:pt>
                <c:pt idx="3031">
                  <c:v>0.24543000000000001</c:v>
                </c:pt>
                <c:pt idx="3032">
                  <c:v>0.24657999999999999</c:v>
                </c:pt>
                <c:pt idx="3033">
                  <c:v>0.22469</c:v>
                </c:pt>
                <c:pt idx="3034">
                  <c:v>0.19261</c:v>
                </c:pt>
                <c:pt idx="3035">
                  <c:v>0.16838</c:v>
                </c:pt>
                <c:pt idx="3036">
                  <c:v>0.16345000000000001</c:v>
                </c:pt>
                <c:pt idx="3037">
                  <c:v>0.17573</c:v>
                </c:pt>
                <c:pt idx="3038">
                  <c:v>0.19556000000000001</c:v>
                </c:pt>
                <c:pt idx="3039">
                  <c:v>0.22062999999999999</c:v>
                </c:pt>
                <c:pt idx="3040">
                  <c:v>0.25922000000000001</c:v>
                </c:pt>
                <c:pt idx="3041">
                  <c:v>0.31231999999999999</c:v>
                </c:pt>
                <c:pt idx="3042">
                  <c:v>0.35955999999999999</c:v>
                </c:pt>
                <c:pt idx="3043">
                  <c:v>0.37531999999999999</c:v>
                </c:pt>
                <c:pt idx="3044">
                  <c:v>0.35776999999999998</c:v>
                </c:pt>
                <c:pt idx="3045">
                  <c:v>0.33034999999999998</c:v>
                </c:pt>
                <c:pt idx="3046">
                  <c:v>0.31392999999999999</c:v>
                </c:pt>
                <c:pt idx="3047">
                  <c:v>0.30980000000000002</c:v>
                </c:pt>
                <c:pt idx="3048">
                  <c:v>0.31141000000000002</c:v>
                </c:pt>
                <c:pt idx="3049">
                  <c:v>0.31816</c:v>
                </c:pt>
                <c:pt idx="3050">
                  <c:v>0.32834999999999998</c:v>
                </c:pt>
                <c:pt idx="3051">
                  <c:v>0.32895000000000002</c:v>
                </c:pt>
                <c:pt idx="3052">
                  <c:v>0.30510999999999999</c:v>
                </c:pt>
                <c:pt idx="3053">
                  <c:v>0.25879000000000002</c:v>
                </c:pt>
                <c:pt idx="3054">
                  <c:v>0.21092</c:v>
                </c:pt>
                <c:pt idx="3055">
                  <c:v>0.18323</c:v>
                </c:pt>
                <c:pt idx="3056">
                  <c:v>0.17918999999999999</c:v>
                </c:pt>
                <c:pt idx="3057">
                  <c:v>0.18321999999999999</c:v>
                </c:pt>
                <c:pt idx="3058">
                  <c:v>0.18013000000000001</c:v>
                </c:pt>
                <c:pt idx="3059">
                  <c:v>0.17582</c:v>
                </c:pt>
                <c:pt idx="3060">
                  <c:v>0.19245000000000001</c:v>
                </c:pt>
                <c:pt idx="3061">
                  <c:v>0.23738000000000001</c:v>
                </c:pt>
                <c:pt idx="3062">
                  <c:v>0.28472999999999998</c:v>
                </c:pt>
                <c:pt idx="3063">
                  <c:v>0.30042000000000002</c:v>
                </c:pt>
                <c:pt idx="3064">
                  <c:v>0.28212999999999999</c:v>
                </c:pt>
                <c:pt idx="3065">
                  <c:v>0.25963999999999998</c:v>
                </c:pt>
                <c:pt idx="3066">
                  <c:v>0.25618000000000002</c:v>
                </c:pt>
                <c:pt idx="3067">
                  <c:v>0.26612999999999998</c:v>
                </c:pt>
                <c:pt idx="3068">
                  <c:v>0.27437</c:v>
                </c:pt>
                <c:pt idx="3069">
                  <c:v>0.27953</c:v>
                </c:pt>
                <c:pt idx="3070">
                  <c:v>0.28737000000000001</c:v>
                </c:pt>
                <c:pt idx="3071">
                  <c:v>0.29587999999999998</c:v>
                </c:pt>
                <c:pt idx="3072">
                  <c:v>0.30162</c:v>
                </c:pt>
                <c:pt idx="3073">
                  <c:v>0.31208999999999998</c:v>
                </c:pt>
                <c:pt idx="3074">
                  <c:v>0.33671000000000001</c:v>
                </c:pt>
                <c:pt idx="3075">
                  <c:v>0.36875000000000002</c:v>
                </c:pt>
                <c:pt idx="3076">
                  <c:v>0.38946999999999998</c:v>
                </c:pt>
                <c:pt idx="3077">
                  <c:v>0.38973999999999998</c:v>
                </c:pt>
                <c:pt idx="3078">
                  <c:v>0.37789</c:v>
                </c:pt>
                <c:pt idx="3079">
                  <c:v>0.36531999999999998</c:v>
                </c:pt>
                <c:pt idx="3080">
                  <c:v>0.35308</c:v>
                </c:pt>
                <c:pt idx="3081">
                  <c:v>0.33544000000000002</c:v>
                </c:pt>
                <c:pt idx="3082">
                  <c:v>0.31192999999999999</c:v>
                </c:pt>
                <c:pt idx="3083">
                  <c:v>0.29239999999999999</c:v>
                </c:pt>
                <c:pt idx="3084">
                  <c:v>0.28993999999999998</c:v>
                </c:pt>
                <c:pt idx="3085">
                  <c:v>0.30793999999999999</c:v>
                </c:pt>
                <c:pt idx="3086">
                  <c:v>0.33440999999999999</c:v>
                </c:pt>
                <c:pt idx="3087">
                  <c:v>0.35300999999999999</c:v>
                </c:pt>
                <c:pt idx="3088">
                  <c:v>0.36046</c:v>
                </c:pt>
                <c:pt idx="3089">
                  <c:v>0.36870000000000003</c:v>
                </c:pt>
                <c:pt idx="3090">
                  <c:v>0.38923999999999997</c:v>
                </c:pt>
                <c:pt idx="3091">
                  <c:v>0.4214</c:v>
                </c:pt>
                <c:pt idx="3092">
                  <c:v>0.45663999999999999</c:v>
                </c:pt>
                <c:pt idx="3093">
                  <c:v>0.4854</c:v>
                </c:pt>
                <c:pt idx="3094">
                  <c:v>0.49575000000000002</c:v>
                </c:pt>
                <c:pt idx="3095">
                  <c:v>0.47697000000000001</c:v>
                </c:pt>
                <c:pt idx="3096">
                  <c:v>0.43541999999999997</c:v>
                </c:pt>
                <c:pt idx="3097">
                  <c:v>0.39978999999999998</c:v>
                </c:pt>
                <c:pt idx="3098">
                  <c:v>0.39641999999999999</c:v>
                </c:pt>
                <c:pt idx="3099">
                  <c:v>0.41924</c:v>
                </c:pt>
                <c:pt idx="3100">
                  <c:v>0.43576999999999999</c:v>
                </c:pt>
                <c:pt idx="3101">
                  <c:v>0.42526000000000003</c:v>
                </c:pt>
                <c:pt idx="3102">
                  <c:v>0.40154000000000001</c:v>
                </c:pt>
                <c:pt idx="3103">
                  <c:v>0.39328000000000002</c:v>
                </c:pt>
                <c:pt idx="3104">
                  <c:v>0.40959000000000001</c:v>
                </c:pt>
                <c:pt idx="3105">
                  <c:v>0.43278</c:v>
                </c:pt>
                <c:pt idx="3106">
                  <c:v>0.44127</c:v>
                </c:pt>
                <c:pt idx="3107">
                  <c:v>0.43020000000000003</c:v>
                </c:pt>
                <c:pt idx="3108">
                  <c:v>0.40843000000000002</c:v>
                </c:pt>
                <c:pt idx="3109">
                  <c:v>0.38385000000000002</c:v>
                </c:pt>
                <c:pt idx="3110">
                  <c:v>0.35955999999999999</c:v>
                </c:pt>
                <c:pt idx="3111">
                  <c:v>0.34116999999999997</c:v>
                </c:pt>
                <c:pt idx="3112">
                  <c:v>0.33706000000000003</c:v>
                </c:pt>
                <c:pt idx="3113">
                  <c:v>0.34628999999999999</c:v>
                </c:pt>
                <c:pt idx="3114">
                  <c:v>0.35326000000000002</c:v>
                </c:pt>
                <c:pt idx="3115">
                  <c:v>0.34277000000000002</c:v>
                </c:pt>
                <c:pt idx="3116">
                  <c:v>0.31881999999999999</c:v>
                </c:pt>
                <c:pt idx="3117">
                  <c:v>0.30057</c:v>
                </c:pt>
                <c:pt idx="3118">
                  <c:v>0.29963000000000001</c:v>
                </c:pt>
                <c:pt idx="3119">
                  <c:v>0.30840000000000001</c:v>
                </c:pt>
                <c:pt idx="3120">
                  <c:v>0.31234000000000001</c:v>
                </c:pt>
                <c:pt idx="3121">
                  <c:v>0.30558000000000002</c:v>
                </c:pt>
                <c:pt idx="3122">
                  <c:v>0.28989999999999999</c:v>
                </c:pt>
                <c:pt idx="3123">
                  <c:v>0.26545999999999997</c:v>
                </c:pt>
                <c:pt idx="3124">
                  <c:v>0.23157</c:v>
                </c:pt>
                <c:pt idx="3125">
                  <c:v>0.19499</c:v>
                </c:pt>
                <c:pt idx="3126">
                  <c:v>0.16869000000000001</c:v>
                </c:pt>
                <c:pt idx="3127">
                  <c:v>0.15872</c:v>
                </c:pt>
                <c:pt idx="3128">
                  <c:v>0.15694</c:v>
                </c:pt>
                <c:pt idx="3129">
                  <c:v>0.15153</c:v>
                </c:pt>
                <c:pt idx="3130">
                  <c:v>0.14241999999999999</c:v>
                </c:pt>
                <c:pt idx="3131">
                  <c:v>0.14024</c:v>
                </c:pt>
                <c:pt idx="3132">
                  <c:v>0.14881</c:v>
                </c:pt>
                <c:pt idx="3133">
                  <c:v>0.15576000000000001</c:v>
                </c:pt>
                <c:pt idx="3134">
                  <c:v>0.14752999999999999</c:v>
                </c:pt>
                <c:pt idx="3135">
                  <c:v>0.13020000000000001</c:v>
                </c:pt>
                <c:pt idx="3136">
                  <c:v>0.12598999999999999</c:v>
                </c:pt>
                <c:pt idx="3137">
                  <c:v>0.14727000000000001</c:v>
                </c:pt>
                <c:pt idx="3138">
                  <c:v>0.18226999999999999</c:v>
                </c:pt>
                <c:pt idx="3139">
                  <c:v>0.20995</c:v>
                </c:pt>
                <c:pt idx="3140">
                  <c:v>0.22147</c:v>
                </c:pt>
                <c:pt idx="3141">
                  <c:v>0.22087999999999999</c:v>
                </c:pt>
                <c:pt idx="3142">
                  <c:v>0.21251999999999999</c:v>
                </c:pt>
                <c:pt idx="3143">
                  <c:v>0.19786999999999999</c:v>
                </c:pt>
                <c:pt idx="3144">
                  <c:v>0.18257999999999999</c:v>
                </c:pt>
                <c:pt idx="3145">
                  <c:v>0.17629</c:v>
                </c:pt>
                <c:pt idx="3146">
                  <c:v>0.18260999999999999</c:v>
                </c:pt>
                <c:pt idx="3147">
                  <c:v>0.19350000000000001</c:v>
                </c:pt>
                <c:pt idx="3148">
                  <c:v>0.19542999999999999</c:v>
                </c:pt>
                <c:pt idx="3149">
                  <c:v>0.17985999999999999</c:v>
                </c:pt>
                <c:pt idx="3150">
                  <c:v>0.14943000000000001</c:v>
                </c:pt>
                <c:pt idx="3151">
                  <c:v>0.11598</c:v>
                </c:pt>
                <c:pt idx="3152">
                  <c:v>8.9893000000000001E-2</c:v>
                </c:pt>
                <c:pt idx="3153">
                  <c:v>6.8583000000000005E-2</c:v>
                </c:pt>
                <c:pt idx="3154">
                  <c:v>3.8217000000000001E-2</c:v>
                </c:pt>
                <c:pt idx="3155">
                  <c:v>-1.0678999999999999E-2</c:v>
                </c:pt>
                <c:pt idx="3156">
                  <c:v>-7.2024000000000005E-2</c:v>
                </c:pt>
                <c:pt idx="3157">
                  <c:v>-0.12950999999999999</c:v>
                </c:pt>
                <c:pt idx="3158">
                  <c:v>-0.16855999999999999</c:v>
                </c:pt>
                <c:pt idx="3159">
                  <c:v>-0.18299000000000001</c:v>
                </c:pt>
                <c:pt idx="3160">
                  <c:v>-0.17868000000000001</c:v>
                </c:pt>
                <c:pt idx="3161">
                  <c:v>-0.17358000000000001</c:v>
                </c:pt>
                <c:pt idx="3162">
                  <c:v>-0.18451000000000001</c:v>
                </c:pt>
                <c:pt idx="3163">
                  <c:v>-0.20835999999999999</c:v>
                </c:pt>
                <c:pt idx="3164">
                  <c:v>-0.22538</c:v>
                </c:pt>
                <c:pt idx="3165">
                  <c:v>-0.22603999999999999</c:v>
                </c:pt>
                <c:pt idx="3166">
                  <c:v>-0.22216</c:v>
                </c:pt>
                <c:pt idx="3167">
                  <c:v>-0.22445999999999999</c:v>
                </c:pt>
                <c:pt idx="3168">
                  <c:v>-0.22517999999999999</c:v>
                </c:pt>
                <c:pt idx="3169">
                  <c:v>-0.21775</c:v>
                </c:pt>
                <c:pt idx="3170">
                  <c:v>-0.21844</c:v>
                </c:pt>
                <c:pt idx="3171">
                  <c:v>-0.24592</c:v>
                </c:pt>
                <c:pt idx="3172">
                  <c:v>-0.28777999999999998</c:v>
                </c:pt>
                <c:pt idx="3173">
                  <c:v>-0.31191999999999998</c:v>
                </c:pt>
                <c:pt idx="3174">
                  <c:v>-0.30854999999999999</c:v>
                </c:pt>
                <c:pt idx="3175">
                  <c:v>-0.2969</c:v>
                </c:pt>
                <c:pt idx="3176">
                  <c:v>-0.28988999999999998</c:v>
                </c:pt>
                <c:pt idx="3177">
                  <c:v>-0.27825</c:v>
                </c:pt>
                <c:pt idx="3178">
                  <c:v>-0.25645000000000001</c:v>
                </c:pt>
                <c:pt idx="3179">
                  <c:v>-0.23888000000000001</c:v>
                </c:pt>
                <c:pt idx="3180">
                  <c:v>-0.23637</c:v>
                </c:pt>
                <c:pt idx="3181">
                  <c:v>-0.23633000000000001</c:v>
                </c:pt>
                <c:pt idx="3182">
                  <c:v>-0.22308</c:v>
                </c:pt>
                <c:pt idx="3183">
                  <c:v>-0.20319000000000001</c:v>
                </c:pt>
                <c:pt idx="3184">
                  <c:v>-0.19200999999999999</c:v>
                </c:pt>
                <c:pt idx="3185">
                  <c:v>-0.18511</c:v>
                </c:pt>
                <c:pt idx="3186">
                  <c:v>-0.16298000000000001</c:v>
                </c:pt>
                <c:pt idx="3187">
                  <c:v>-0.12057</c:v>
                </c:pt>
                <c:pt idx="3188">
                  <c:v>-7.5420000000000001E-2</c:v>
                </c:pt>
                <c:pt idx="3189">
                  <c:v>-4.6401999999999999E-2</c:v>
                </c:pt>
                <c:pt idx="3190">
                  <c:v>-3.8439000000000001E-2</c:v>
                </c:pt>
                <c:pt idx="3191">
                  <c:v>-4.904E-2</c:v>
                </c:pt>
                <c:pt idx="3192">
                  <c:v>-7.5698000000000001E-2</c:v>
                </c:pt>
                <c:pt idx="3193">
                  <c:v>-0.11002000000000001</c:v>
                </c:pt>
                <c:pt idx="3194">
                  <c:v>-0.13336000000000001</c:v>
                </c:pt>
                <c:pt idx="3195">
                  <c:v>-0.12797</c:v>
                </c:pt>
                <c:pt idx="3196">
                  <c:v>-9.3116000000000004E-2</c:v>
                </c:pt>
                <c:pt idx="3197">
                  <c:v>-4.8281999999999999E-2</c:v>
                </c:pt>
                <c:pt idx="3198">
                  <c:v>-1.9730000000000001E-2</c:v>
                </c:pt>
                <c:pt idx="3199">
                  <c:v>-2.1292999999999999E-2</c:v>
                </c:pt>
                <c:pt idx="3200">
                  <c:v>-4.3471000000000003E-2</c:v>
                </c:pt>
                <c:pt idx="3201">
                  <c:v>-6.0641E-2</c:v>
                </c:pt>
                <c:pt idx="3202">
                  <c:v>-5.3109999999999997E-2</c:v>
                </c:pt>
                <c:pt idx="3203">
                  <c:v>-2.4649999999999998E-2</c:v>
                </c:pt>
                <c:pt idx="3204">
                  <c:v>3.0515E-3</c:v>
                </c:pt>
                <c:pt idx="3205">
                  <c:v>1.3469E-2</c:v>
                </c:pt>
                <c:pt idx="3206">
                  <c:v>9.6696000000000004E-3</c:v>
                </c:pt>
                <c:pt idx="3207">
                  <c:v>5.1108999999999998E-3</c:v>
                </c:pt>
                <c:pt idx="3208">
                  <c:v>6.0708000000000003E-3</c:v>
                </c:pt>
                <c:pt idx="3209">
                  <c:v>9.2124000000000008E-3</c:v>
                </c:pt>
                <c:pt idx="3210">
                  <c:v>1.2592000000000001E-2</c:v>
                </c:pt>
                <c:pt idx="3211">
                  <c:v>1.8224000000000001E-2</c:v>
                </c:pt>
                <c:pt idx="3212">
                  <c:v>2.1766000000000001E-2</c:v>
                </c:pt>
                <c:pt idx="3213">
                  <c:v>1.1797999999999999E-2</c:v>
                </c:pt>
                <c:pt idx="3214">
                  <c:v>-1.1934E-2</c:v>
                </c:pt>
                <c:pt idx="3215">
                  <c:v>-2.9628000000000002E-2</c:v>
                </c:pt>
                <c:pt idx="3216">
                  <c:v>-2.5121000000000001E-2</c:v>
                </c:pt>
                <c:pt idx="3217">
                  <c:v>-1.2595E-2</c:v>
                </c:pt>
                <c:pt idx="3218">
                  <c:v>-2.0747999999999999E-2</c:v>
                </c:pt>
                <c:pt idx="3219">
                  <c:v>-4.9598000000000003E-2</c:v>
                </c:pt>
                <c:pt idx="3220">
                  <c:v>-6.3633999999999996E-2</c:v>
                </c:pt>
                <c:pt idx="3221">
                  <c:v>-3.6443999999999997E-2</c:v>
                </c:pt>
                <c:pt idx="3222">
                  <c:v>1.5537E-2</c:v>
                </c:pt>
                <c:pt idx="3223">
                  <c:v>5.6427999999999999E-2</c:v>
                </c:pt>
                <c:pt idx="3224">
                  <c:v>7.2564000000000003E-2</c:v>
                </c:pt>
                <c:pt idx="3225">
                  <c:v>7.4542999999999998E-2</c:v>
                </c:pt>
                <c:pt idx="3226">
                  <c:v>7.1243000000000001E-2</c:v>
                </c:pt>
                <c:pt idx="3227">
                  <c:v>6.4112000000000002E-2</c:v>
                </c:pt>
                <c:pt idx="3228">
                  <c:v>6.0851000000000002E-2</c:v>
                </c:pt>
                <c:pt idx="3229">
                  <c:v>7.0622000000000004E-2</c:v>
                </c:pt>
                <c:pt idx="3230">
                  <c:v>8.4343000000000001E-2</c:v>
                </c:pt>
                <c:pt idx="3231">
                  <c:v>8.1044000000000005E-2</c:v>
                </c:pt>
                <c:pt idx="3232">
                  <c:v>5.9117999999999997E-2</c:v>
                </c:pt>
                <c:pt idx="3233">
                  <c:v>4.2035000000000003E-2</c:v>
                </c:pt>
                <c:pt idx="3234">
                  <c:v>4.4053000000000002E-2</c:v>
                </c:pt>
                <c:pt idx="3235">
                  <c:v>4.7211999999999997E-2</c:v>
                </c:pt>
                <c:pt idx="3236">
                  <c:v>2.6207000000000001E-2</c:v>
                </c:pt>
                <c:pt idx="3237">
                  <c:v>-1.5284000000000001E-2</c:v>
                </c:pt>
                <c:pt idx="3238">
                  <c:v>-4.8899999999999999E-2</c:v>
                </c:pt>
                <c:pt idx="3239">
                  <c:v>-5.7348000000000003E-2</c:v>
                </c:pt>
                <c:pt idx="3240">
                  <c:v>-5.1505000000000002E-2</c:v>
                </c:pt>
                <c:pt idx="3241">
                  <c:v>-5.1534000000000003E-2</c:v>
                </c:pt>
                <c:pt idx="3242">
                  <c:v>-6.2030000000000002E-2</c:v>
                </c:pt>
                <c:pt idx="3243">
                  <c:v>-6.9594000000000003E-2</c:v>
                </c:pt>
                <c:pt idx="3244">
                  <c:v>-5.8352000000000001E-2</c:v>
                </c:pt>
                <c:pt idx="3245">
                  <c:v>-2.3625E-2</c:v>
                </c:pt>
                <c:pt idx="3246">
                  <c:v>2.5788999999999999E-2</c:v>
                </c:pt>
                <c:pt idx="3247">
                  <c:v>7.4005000000000001E-2</c:v>
                </c:pt>
                <c:pt idx="3248">
                  <c:v>0.10764</c:v>
                </c:pt>
                <c:pt idx="3249">
                  <c:v>0.12381</c:v>
                </c:pt>
                <c:pt idx="3250">
                  <c:v>0.13111</c:v>
                </c:pt>
                <c:pt idx="3251">
                  <c:v>0.14057</c:v>
                </c:pt>
                <c:pt idx="3252">
                  <c:v>0.15323999999999999</c:v>
                </c:pt>
                <c:pt idx="3253">
                  <c:v>0.15925</c:v>
                </c:pt>
                <c:pt idx="3254">
                  <c:v>0.15262999999999999</c:v>
                </c:pt>
                <c:pt idx="3255">
                  <c:v>0.14283000000000001</c:v>
                </c:pt>
                <c:pt idx="3256">
                  <c:v>0.14271</c:v>
                </c:pt>
                <c:pt idx="3257">
                  <c:v>0.14646999999999999</c:v>
                </c:pt>
                <c:pt idx="3258">
                  <c:v>0.13321</c:v>
                </c:pt>
                <c:pt idx="3259">
                  <c:v>9.8144999999999996E-2</c:v>
                </c:pt>
                <c:pt idx="3260">
                  <c:v>6.6409999999999997E-2</c:v>
                </c:pt>
                <c:pt idx="3261">
                  <c:v>6.2996999999999997E-2</c:v>
                </c:pt>
                <c:pt idx="3262">
                  <c:v>7.8118999999999994E-2</c:v>
                </c:pt>
                <c:pt idx="3263">
                  <c:v>8.0162999999999998E-2</c:v>
                </c:pt>
                <c:pt idx="3264">
                  <c:v>6.0290999999999997E-2</c:v>
                </c:pt>
                <c:pt idx="3265">
                  <c:v>4.5059000000000002E-2</c:v>
                </c:pt>
                <c:pt idx="3266">
                  <c:v>5.9490000000000001E-2</c:v>
                </c:pt>
                <c:pt idx="3267">
                  <c:v>9.3143000000000004E-2</c:v>
                </c:pt>
                <c:pt idx="3268">
                  <c:v>0.11380999999999999</c:v>
                </c:pt>
                <c:pt idx="3269">
                  <c:v>0.10685</c:v>
                </c:pt>
                <c:pt idx="3270">
                  <c:v>9.0034000000000003E-2</c:v>
                </c:pt>
                <c:pt idx="3271">
                  <c:v>9.1476000000000002E-2</c:v>
                </c:pt>
                <c:pt idx="3272">
                  <c:v>0.11989</c:v>
                </c:pt>
                <c:pt idx="3273">
                  <c:v>0.15761</c:v>
                </c:pt>
                <c:pt idx="3274">
                  <c:v>0.18010999999999999</c:v>
                </c:pt>
                <c:pt idx="3275">
                  <c:v>0.18135999999999999</c:v>
                </c:pt>
                <c:pt idx="3276">
                  <c:v>0.17777000000000001</c:v>
                </c:pt>
                <c:pt idx="3277">
                  <c:v>0.18557000000000001</c:v>
                </c:pt>
                <c:pt idx="3278">
                  <c:v>0.19893</c:v>
                </c:pt>
                <c:pt idx="3279">
                  <c:v>0.19811999999999999</c:v>
                </c:pt>
                <c:pt idx="3280">
                  <c:v>0.17605999999999999</c:v>
                </c:pt>
                <c:pt idx="3281">
                  <c:v>0.14630000000000001</c:v>
                </c:pt>
                <c:pt idx="3282">
                  <c:v>0.12486999999999999</c:v>
                </c:pt>
                <c:pt idx="3283">
                  <c:v>0.11617</c:v>
                </c:pt>
                <c:pt idx="3284">
                  <c:v>0.11956</c:v>
                </c:pt>
                <c:pt idx="3285">
                  <c:v>0.13607</c:v>
                </c:pt>
                <c:pt idx="3286">
                  <c:v>0.16070000000000001</c:v>
                </c:pt>
                <c:pt idx="3287">
                  <c:v>0.17967</c:v>
                </c:pt>
                <c:pt idx="3288">
                  <c:v>0.18665999999999999</c:v>
                </c:pt>
                <c:pt idx="3289">
                  <c:v>0.19364000000000001</c:v>
                </c:pt>
                <c:pt idx="3290">
                  <c:v>0.21415999999999999</c:v>
                </c:pt>
                <c:pt idx="3291">
                  <c:v>0.2422</c:v>
                </c:pt>
                <c:pt idx="3292">
                  <c:v>0.26038</c:v>
                </c:pt>
                <c:pt idx="3293">
                  <c:v>0.26450000000000001</c:v>
                </c:pt>
                <c:pt idx="3294">
                  <c:v>0.26599</c:v>
                </c:pt>
                <c:pt idx="3295">
                  <c:v>0.27167000000000002</c:v>
                </c:pt>
                <c:pt idx="3296">
                  <c:v>0.27559</c:v>
                </c:pt>
                <c:pt idx="3297">
                  <c:v>0.27168999999999999</c:v>
                </c:pt>
                <c:pt idx="3298">
                  <c:v>0.26146999999999998</c:v>
                </c:pt>
                <c:pt idx="3299">
                  <c:v>0.24651000000000001</c:v>
                </c:pt>
                <c:pt idx="3300">
                  <c:v>0.22708999999999999</c:v>
                </c:pt>
                <c:pt idx="3301">
                  <c:v>0.21254999999999999</c:v>
                </c:pt>
                <c:pt idx="3302">
                  <c:v>0.21936</c:v>
                </c:pt>
                <c:pt idx="3303">
                  <c:v>0.25039</c:v>
                </c:pt>
                <c:pt idx="3304">
                  <c:v>0.28639999999999999</c:v>
                </c:pt>
                <c:pt idx="3305">
                  <c:v>0.30729000000000001</c:v>
                </c:pt>
                <c:pt idx="3306">
                  <c:v>0.31352999999999998</c:v>
                </c:pt>
                <c:pt idx="3307">
                  <c:v>0.31747999999999998</c:v>
                </c:pt>
                <c:pt idx="3308">
                  <c:v>0.32183</c:v>
                </c:pt>
                <c:pt idx="3309">
                  <c:v>0.31790000000000002</c:v>
                </c:pt>
                <c:pt idx="3310">
                  <c:v>0.30015999999999998</c:v>
                </c:pt>
                <c:pt idx="3311">
                  <c:v>0.27166000000000001</c:v>
                </c:pt>
                <c:pt idx="3312">
                  <c:v>0.23827999999999999</c:v>
                </c:pt>
                <c:pt idx="3313">
                  <c:v>0.20785999999999999</c:v>
                </c:pt>
                <c:pt idx="3314">
                  <c:v>0.19200999999999999</c:v>
                </c:pt>
                <c:pt idx="3315">
                  <c:v>0.19792999999999999</c:v>
                </c:pt>
                <c:pt idx="3316">
                  <c:v>0.21890999999999999</c:v>
                </c:pt>
                <c:pt idx="3317">
                  <c:v>0.24168000000000001</c:v>
                </c:pt>
                <c:pt idx="3318">
                  <c:v>0.26147999999999999</c:v>
                </c:pt>
                <c:pt idx="3319">
                  <c:v>0.28123999999999999</c:v>
                </c:pt>
                <c:pt idx="3320">
                  <c:v>0.29870000000000002</c:v>
                </c:pt>
                <c:pt idx="3321">
                  <c:v>0.30686000000000002</c:v>
                </c:pt>
                <c:pt idx="3322">
                  <c:v>0.30819000000000002</c:v>
                </c:pt>
                <c:pt idx="3323">
                  <c:v>0.31609999999999999</c:v>
                </c:pt>
                <c:pt idx="3324">
                  <c:v>0.33788000000000001</c:v>
                </c:pt>
                <c:pt idx="3325">
                  <c:v>0.36495</c:v>
                </c:pt>
                <c:pt idx="3326">
                  <c:v>0.38349</c:v>
                </c:pt>
                <c:pt idx="3327">
                  <c:v>0.38700000000000001</c:v>
                </c:pt>
                <c:pt idx="3328">
                  <c:v>0.37511</c:v>
                </c:pt>
                <c:pt idx="3329">
                  <c:v>0.34947</c:v>
                </c:pt>
                <c:pt idx="3330">
                  <c:v>0.31658999999999998</c:v>
                </c:pt>
                <c:pt idx="3331">
                  <c:v>0.28728999999999999</c:v>
                </c:pt>
                <c:pt idx="3332">
                  <c:v>0.26671</c:v>
                </c:pt>
                <c:pt idx="3333">
                  <c:v>0.24926000000000001</c:v>
                </c:pt>
                <c:pt idx="3334">
                  <c:v>0.22842000000000001</c:v>
                </c:pt>
                <c:pt idx="3335">
                  <c:v>0.20699999999999999</c:v>
                </c:pt>
                <c:pt idx="3336">
                  <c:v>0.19238</c:v>
                </c:pt>
                <c:pt idx="3337">
                  <c:v>0.18559999999999999</c:v>
                </c:pt>
                <c:pt idx="3338">
                  <c:v>0.18043999999999999</c:v>
                </c:pt>
                <c:pt idx="3339">
                  <c:v>0.1719</c:v>
                </c:pt>
                <c:pt idx="3340">
                  <c:v>0.16209000000000001</c:v>
                </c:pt>
                <c:pt idx="3341">
                  <c:v>0.15939999999999999</c:v>
                </c:pt>
                <c:pt idx="3342">
                  <c:v>0.17305000000000001</c:v>
                </c:pt>
                <c:pt idx="3343">
                  <c:v>0.20394999999999999</c:v>
                </c:pt>
                <c:pt idx="3344">
                  <c:v>0.23852000000000001</c:v>
                </c:pt>
                <c:pt idx="3345">
                  <c:v>0.25650000000000001</c:v>
                </c:pt>
                <c:pt idx="3346">
                  <c:v>0.24995999999999999</c:v>
                </c:pt>
                <c:pt idx="3347">
                  <c:v>0.23232</c:v>
                </c:pt>
                <c:pt idx="3348">
                  <c:v>0.22378000000000001</c:v>
                </c:pt>
                <c:pt idx="3349">
                  <c:v>0.2286</c:v>
                </c:pt>
                <c:pt idx="3350">
                  <c:v>0.23055999999999999</c:v>
                </c:pt>
                <c:pt idx="3351">
                  <c:v>0.21098</c:v>
                </c:pt>
                <c:pt idx="3352">
                  <c:v>0.16854</c:v>
                </c:pt>
                <c:pt idx="3353">
                  <c:v>0.12012</c:v>
                </c:pt>
                <c:pt idx="3354">
                  <c:v>8.3778000000000005E-2</c:v>
                </c:pt>
                <c:pt idx="3355">
                  <c:v>6.4603999999999995E-2</c:v>
                </c:pt>
                <c:pt idx="3356">
                  <c:v>5.9511000000000001E-2</c:v>
                </c:pt>
                <c:pt idx="3357">
                  <c:v>7.1027999999999994E-2</c:v>
                </c:pt>
                <c:pt idx="3358">
                  <c:v>0.10541</c:v>
                </c:pt>
                <c:pt idx="3359">
                  <c:v>0.15379999999999999</c:v>
                </c:pt>
                <c:pt idx="3360">
                  <c:v>0.18748000000000001</c:v>
                </c:pt>
                <c:pt idx="3361">
                  <c:v>0.1845</c:v>
                </c:pt>
                <c:pt idx="3362">
                  <c:v>0.15640000000000001</c:v>
                </c:pt>
                <c:pt idx="3363">
                  <c:v>0.13500000000000001</c:v>
                </c:pt>
                <c:pt idx="3364">
                  <c:v>0.13395000000000001</c:v>
                </c:pt>
                <c:pt idx="3365">
                  <c:v>0.13719000000000001</c:v>
                </c:pt>
                <c:pt idx="3366">
                  <c:v>0.12709999999999999</c:v>
                </c:pt>
                <c:pt idx="3367">
                  <c:v>0.10779</c:v>
                </c:pt>
                <c:pt idx="3368">
                  <c:v>9.1824000000000003E-2</c:v>
                </c:pt>
                <c:pt idx="3369">
                  <c:v>7.6619999999999994E-2</c:v>
                </c:pt>
                <c:pt idx="3370">
                  <c:v>4.8143999999999999E-2</c:v>
                </c:pt>
                <c:pt idx="3371">
                  <c:v>3.7241000000000002E-3</c:v>
                </c:pt>
                <c:pt idx="3372">
                  <c:v>-4.0979000000000002E-2</c:v>
                </c:pt>
                <c:pt idx="3373">
                  <c:v>-6.8417000000000006E-2</c:v>
                </c:pt>
                <c:pt idx="3374">
                  <c:v>-7.5194999999999998E-2</c:v>
                </c:pt>
                <c:pt idx="3375">
                  <c:v>-7.1221000000000007E-2</c:v>
                </c:pt>
                <c:pt idx="3376">
                  <c:v>-6.8930000000000005E-2</c:v>
                </c:pt>
                <c:pt idx="3377">
                  <c:v>-7.5083999999999998E-2</c:v>
                </c:pt>
                <c:pt idx="3378">
                  <c:v>-8.9589000000000002E-2</c:v>
                </c:pt>
                <c:pt idx="3379">
                  <c:v>-0.11027000000000001</c:v>
                </c:pt>
                <c:pt idx="3380">
                  <c:v>-0.13852999999999999</c:v>
                </c:pt>
                <c:pt idx="3381">
                  <c:v>-0.17801</c:v>
                </c:pt>
                <c:pt idx="3382">
                  <c:v>-0.22583</c:v>
                </c:pt>
                <c:pt idx="3383">
                  <c:v>-0.26872000000000001</c:v>
                </c:pt>
                <c:pt idx="3384">
                  <c:v>-0.29261999999999999</c:v>
                </c:pt>
                <c:pt idx="3385">
                  <c:v>-0.29581000000000002</c:v>
                </c:pt>
                <c:pt idx="3386">
                  <c:v>-0.28838000000000003</c:v>
                </c:pt>
                <c:pt idx="3387">
                  <c:v>-0.27893000000000001</c:v>
                </c:pt>
                <c:pt idx="3388">
                  <c:v>-0.26723999999999998</c:v>
                </c:pt>
                <c:pt idx="3389">
                  <c:v>-0.25289</c:v>
                </c:pt>
                <c:pt idx="3390">
                  <c:v>-0.24521000000000001</c:v>
                </c:pt>
                <c:pt idx="3391">
                  <c:v>-0.25629999999999997</c:v>
                </c:pt>
                <c:pt idx="3392">
                  <c:v>-0.28304000000000001</c:v>
                </c:pt>
                <c:pt idx="3393">
                  <c:v>-0.30385000000000001</c:v>
                </c:pt>
                <c:pt idx="3394">
                  <c:v>-0.29937000000000002</c:v>
                </c:pt>
                <c:pt idx="3395">
                  <c:v>-0.27342</c:v>
                </c:pt>
                <c:pt idx="3396">
                  <c:v>-0.24711</c:v>
                </c:pt>
                <c:pt idx="3397">
                  <c:v>-0.23408999999999999</c:v>
                </c:pt>
                <c:pt idx="3398">
                  <c:v>-0.22924</c:v>
                </c:pt>
                <c:pt idx="3399">
                  <c:v>-0.22211</c:v>
                </c:pt>
                <c:pt idx="3400">
                  <c:v>-0.21299000000000001</c:v>
                </c:pt>
                <c:pt idx="3401">
                  <c:v>-0.21118000000000001</c:v>
                </c:pt>
                <c:pt idx="3402">
                  <c:v>-0.22287999999999999</c:v>
                </c:pt>
                <c:pt idx="3403">
                  <c:v>-0.2452</c:v>
                </c:pt>
                <c:pt idx="3404">
                  <c:v>-0.26846999999999999</c:v>
                </c:pt>
                <c:pt idx="3405">
                  <c:v>-0.28079999999999999</c:v>
                </c:pt>
                <c:pt idx="3406">
                  <c:v>-0.27461999999999998</c:v>
                </c:pt>
                <c:pt idx="3407">
                  <c:v>-0.25303999999999999</c:v>
                </c:pt>
                <c:pt idx="3408">
                  <c:v>-0.22686000000000001</c:v>
                </c:pt>
                <c:pt idx="3409">
                  <c:v>-0.20241000000000001</c:v>
                </c:pt>
                <c:pt idx="3410">
                  <c:v>-0.17602999999999999</c:v>
                </c:pt>
                <c:pt idx="3411">
                  <c:v>-0.1429</c:v>
                </c:pt>
                <c:pt idx="3412">
                  <c:v>-0.10614</c:v>
                </c:pt>
                <c:pt idx="3413">
                  <c:v>-7.3316000000000006E-2</c:v>
                </c:pt>
                <c:pt idx="3414">
                  <c:v>-4.8288999999999999E-2</c:v>
                </c:pt>
                <c:pt idx="3415">
                  <c:v>-2.9751E-2</c:v>
                </c:pt>
                <c:pt idx="3416">
                  <c:v>-1.2685E-2</c:v>
                </c:pt>
                <c:pt idx="3417">
                  <c:v>1.1877E-2</c:v>
                </c:pt>
                <c:pt idx="3418">
                  <c:v>5.1402000000000003E-2</c:v>
                </c:pt>
                <c:pt idx="3419">
                  <c:v>0.10095999999999999</c:v>
                </c:pt>
                <c:pt idx="3420">
                  <c:v>0.14477000000000001</c:v>
                </c:pt>
                <c:pt idx="3421">
                  <c:v>0.17435999999999999</c:v>
                </c:pt>
                <c:pt idx="3422">
                  <c:v>0.19703999999999999</c:v>
                </c:pt>
                <c:pt idx="3423">
                  <c:v>0.21843000000000001</c:v>
                </c:pt>
                <c:pt idx="3424">
                  <c:v>0.22717000000000001</c:v>
                </c:pt>
                <c:pt idx="3425">
                  <c:v>0.21168999999999999</c:v>
                </c:pt>
                <c:pt idx="3426">
                  <c:v>0.18579000000000001</c:v>
                </c:pt>
                <c:pt idx="3427">
                  <c:v>0.17799999999999999</c:v>
                </c:pt>
                <c:pt idx="3428">
                  <c:v>0.19319</c:v>
                </c:pt>
                <c:pt idx="3429">
                  <c:v>0.20236999999999999</c:v>
                </c:pt>
                <c:pt idx="3430">
                  <c:v>0.1794</c:v>
                </c:pt>
                <c:pt idx="3431">
                  <c:v>0.13469</c:v>
                </c:pt>
                <c:pt idx="3432">
                  <c:v>9.9793999999999994E-2</c:v>
                </c:pt>
                <c:pt idx="3433">
                  <c:v>8.6624999999999994E-2</c:v>
                </c:pt>
                <c:pt idx="3434">
                  <c:v>7.7736E-2</c:v>
                </c:pt>
                <c:pt idx="3435">
                  <c:v>5.7348000000000003E-2</c:v>
                </c:pt>
                <c:pt idx="3436">
                  <c:v>3.6568999999999997E-2</c:v>
                </c:pt>
                <c:pt idx="3437">
                  <c:v>3.7687999999999999E-2</c:v>
                </c:pt>
                <c:pt idx="3438">
                  <c:v>6.0226000000000002E-2</c:v>
                </c:pt>
                <c:pt idx="3439">
                  <c:v>7.5911000000000006E-2</c:v>
                </c:pt>
                <c:pt idx="3440">
                  <c:v>6.0616000000000003E-2</c:v>
                </c:pt>
                <c:pt idx="3441">
                  <c:v>2.2724999999999999E-2</c:v>
                </c:pt>
                <c:pt idx="3442">
                  <c:v>-6.9662999999999999E-3</c:v>
                </c:pt>
                <c:pt idx="3443">
                  <c:v>-9.3279999999999995E-3</c:v>
                </c:pt>
                <c:pt idx="3444">
                  <c:v>6.1488999999999997E-3</c:v>
                </c:pt>
                <c:pt idx="3445">
                  <c:v>1.6312E-2</c:v>
                </c:pt>
                <c:pt idx="3446">
                  <c:v>8.6260999999999994E-3</c:v>
                </c:pt>
                <c:pt idx="3447">
                  <c:v>-9.8738999999999997E-3</c:v>
                </c:pt>
                <c:pt idx="3448">
                  <c:v>-2.1031000000000001E-2</c:v>
                </c:pt>
                <c:pt idx="3449">
                  <c:v>-1.0643E-2</c:v>
                </c:pt>
                <c:pt idx="3450">
                  <c:v>2.0042000000000001E-2</c:v>
                </c:pt>
                <c:pt idx="3451">
                  <c:v>5.5320000000000001E-2</c:v>
                </c:pt>
                <c:pt idx="3452">
                  <c:v>7.9839999999999994E-2</c:v>
                </c:pt>
                <c:pt idx="3453">
                  <c:v>9.2186000000000004E-2</c:v>
                </c:pt>
                <c:pt idx="3454">
                  <c:v>0.10062</c:v>
                </c:pt>
                <c:pt idx="3455">
                  <c:v>0.10804</c:v>
                </c:pt>
                <c:pt idx="3456">
                  <c:v>0.10846</c:v>
                </c:pt>
                <c:pt idx="3457">
                  <c:v>9.8683999999999994E-2</c:v>
                </c:pt>
                <c:pt idx="3458">
                  <c:v>8.6241999999999999E-2</c:v>
                </c:pt>
                <c:pt idx="3459">
                  <c:v>8.2741999999999996E-2</c:v>
                </c:pt>
                <c:pt idx="3460">
                  <c:v>9.2754000000000003E-2</c:v>
                </c:pt>
                <c:pt idx="3461">
                  <c:v>0.10888</c:v>
                </c:pt>
                <c:pt idx="3462">
                  <c:v>0.11398</c:v>
                </c:pt>
                <c:pt idx="3463">
                  <c:v>9.2146000000000006E-2</c:v>
                </c:pt>
                <c:pt idx="3464">
                  <c:v>4.6476999999999997E-2</c:v>
                </c:pt>
                <c:pt idx="3465">
                  <c:v>4.0981999999999998E-3</c:v>
                </c:pt>
                <c:pt idx="3466">
                  <c:v>-7.0068999999999999E-3</c:v>
                </c:pt>
                <c:pt idx="3467">
                  <c:v>1.3406E-2</c:v>
                </c:pt>
                <c:pt idx="3468">
                  <c:v>4.2709999999999998E-2</c:v>
                </c:pt>
                <c:pt idx="3469">
                  <c:v>6.8019999999999997E-2</c:v>
                </c:pt>
                <c:pt idx="3470">
                  <c:v>9.8789000000000002E-2</c:v>
                </c:pt>
                <c:pt idx="3471">
                  <c:v>0.14276</c:v>
                </c:pt>
                <c:pt idx="3472">
                  <c:v>0.18615000000000001</c:v>
                </c:pt>
                <c:pt idx="3473">
                  <c:v>0.20996999999999999</c:v>
                </c:pt>
                <c:pt idx="3474">
                  <c:v>0.21546999999999999</c:v>
                </c:pt>
                <c:pt idx="3475">
                  <c:v>0.21936</c:v>
                </c:pt>
                <c:pt idx="3476">
                  <c:v>0.22894999999999999</c:v>
                </c:pt>
                <c:pt idx="3477">
                  <c:v>0.2354</c:v>
                </c:pt>
                <c:pt idx="3478">
                  <c:v>0.23093</c:v>
                </c:pt>
                <c:pt idx="3479">
                  <c:v>0.22194</c:v>
                </c:pt>
                <c:pt idx="3480">
                  <c:v>0.22137000000000001</c:v>
                </c:pt>
                <c:pt idx="3481">
                  <c:v>0.23305999999999999</c:v>
                </c:pt>
                <c:pt idx="3482">
                  <c:v>0.24721000000000001</c:v>
                </c:pt>
                <c:pt idx="3483">
                  <c:v>0.25146000000000002</c:v>
                </c:pt>
                <c:pt idx="3484">
                  <c:v>0.24635000000000001</c:v>
                </c:pt>
                <c:pt idx="3485">
                  <c:v>0.24685000000000001</c:v>
                </c:pt>
                <c:pt idx="3486">
                  <c:v>0.26489000000000001</c:v>
                </c:pt>
                <c:pt idx="3487">
                  <c:v>0.29221999999999998</c:v>
                </c:pt>
                <c:pt idx="3488">
                  <c:v>0.30685000000000001</c:v>
                </c:pt>
                <c:pt idx="3489">
                  <c:v>0.29519000000000001</c:v>
                </c:pt>
                <c:pt idx="3490">
                  <c:v>0.26068000000000002</c:v>
                </c:pt>
                <c:pt idx="3491">
                  <c:v>0.2132</c:v>
                </c:pt>
                <c:pt idx="3492">
                  <c:v>0.16183</c:v>
                </c:pt>
                <c:pt idx="3493">
                  <c:v>0.11872000000000001</c:v>
                </c:pt>
                <c:pt idx="3494">
                  <c:v>9.5255999999999993E-2</c:v>
                </c:pt>
                <c:pt idx="3495">
                  <c:v>8.8230000000000003E-2</c:v>
                </c:pt>
                <c:pt idx="3496">
                  <c:v>8.2062999999999997E-2</c:v>
                </c:pt>
                <c:pt idx="3497">
                  <c:v>7.2331999999999994E-2</c:v>
                </c:pt>
                <c:pt idx="3498">
                  <c:v>7.4739E-2</c:v>
                </c:pt>
                <c:pt idx="3499">
                  <c:v>0.1</c:v>
                </c:pt>
                <c:pt idx="3500">
                  <c:v>0.13075999999999999</c:v>
                </c:pt>
                <c:pt idx="3501">
                  <c:v>0.13813</c:v>
                </c:pt>
                <c:pt idx="3502">
                  <c:v>0.11577</c:v>
                </c:pt>
                <c:pt idx="3503">
                  <c:v>8.4136000000000002E-2</c:v>
                </c:pt>
                <c:pt idx="3504">
                  <c:v>6.4186999999999994E-2</c:v>
                </c:pt>
                <c:pt idx="3505">
                  <c:v>5.9861999999999999E-2</c:v>
                </c:pt>
                <c:pt idx="3506">
                  <c:v>6.5103999999999995E-2</c:v>
                </c:pt>
                <c:pt idx="3507">
                  <c:v>7.4754000000000001E-2</c:v>
                </c:pt>
                <c:pt idx="3508">
                  <c:v>8.5574999999999998E-2</c:v>
                </c:pt>
                <c:pt idx="3509">
                  <c:v>9.6116999999999994E-2</c:v>
                </c:pt>
                <c:pt idx="3510">
                  <c:v>0.10899</c:v>
                </c:pt>
                <c:pt idx="3511">
                  <c:v>0.12661</c:v>
                </c:pt>
                <c:pt idx="3512">
                  <c:v>0.14332</c:v>
                </c:pt>
                <c:pt idx="3513">
                  <c:v>0.1492</c:v>
                </c:pt>
                <c:pt idx="3514">
                  <c:v>0.14433000000000001</c:v>
                </c:pt>
                <c:pt idx="3515">
                  <c:v>0.14169000000000001</c:v>
                </c:pt>
                <c:pt idx="3516">
                  <c:v>0.15140000000000001</c:v>
                </c:pt>
                <c:pt idx="3517">
                  <c:v>0.16703999999999999</c:v>
                </c:pt>
                <c:pt idx="3518">
                  <c:v>0.17163999999999999</c:v>
                </c:pt>
                <c:pt idx="3519">
                  <c:v>0.15373000000000001</c:v>
                </c:pt>
                <c:pt idx="3520">
                  <c:v>0.11437</c:v>
                </c:pt>
                <c:pt idx="3521">
                  <c:v>6.3223000000000001E-2</c:v>
                </c:pt>
                <c:pt idx="3522">
                  <c:v>1.3915E-2</c:v>
                </c:pt>
                <c:pt idx="3523">
                  <c:v>-1.9220999999999999E-2</c:v>
                </c:pt>
                <c:pt idx="3524">
                  <c:v>-2.7872999999999998E-2</c:v>
                </c:pt>
                <c:pt idx="3525">
                  <c:v>-1.6247999999999999E-2</c:v>
                </c:pt>
                <c:pt idx="3526">
                  <c:v>2.8782999999999999E-3</c:v>
                </c:pt>
                <c:pt idx="3527">
                  <c:v>2.1101000000000002E-2</c:v>
                </c:pt>
                <c:pt idx="3528">
                  <c:v>4.0183000000000003E-2</c:v>
                </c:pt>
                <c:pt idx="3529">
                  <c:v>6.2219999999999998E-2</c:v>
                </c:pt>
                <c:pt idx="3530">
                  <c:v>7.8627000000000002E-2</c:v>
                </c:pt>
                <c:pt idx="3531">
                  <c:v>7.6569999999999999E-2</c:v>
                </c:pt>
                <c:pt idx="3532">
                  <c:v>5.6564000000000003E-2</c:v>
                </c:pt>
                <c:pt idx="3533">
                  <c:v>3.5825000000000003E-2</c:v>
                </c:pt>
                <c:pt idx="3534">
                  <c:v>2.9701999999999999E-2</c:v>
                </c:pt>
                <c:pt idx="3535">
                  <c:v>3.5305000000000003E-2</c:v>
                </c:pt>
                <c:pt idx="3536">
                  <c:v>3.9884000000000003E-2</c:v>
                </c:pt>
                <c:pt idx="3537">
                  <c:v>4.1682999999999998E-2</c:v>
                </c:pt>
                <c:pt idx="3538">
                  <c:v>5.3421000000000003E-2</c:v>
                </c:pt>
                <c:pt idx="3539">
                  <c:v>8.3817000000000003E-2</c:v>
                </c:pt>
                <c:pt idx="3540">
                  <c:v>0.12353</c:v>
                </c:pt>
                <c:pt idx="3541">
                  <c:v>0.15493000000000001</c:v>
                </c:pt>
                <c:pt idx="3542">
                  <c:v>0.17204</c:v>
                </c:pt>
                <c:pt idx="3543">
                  <c:v>0.18376000000000001</c:v>
                </c:pt>
                <c:pt idx="3544">
                  <c:v>0.19591</c:v>
                </c:pt>
                <c:pt idx="3545">
                  <c:v>0.19656000000000001</c:v>
                </c:pt>
                <c:pt idx="3546">
                  <c:v>0.16739000000000001</c:v>
                </c:pt>
                <c:pt idx="3547">
                  <c:v>0.11081000000000001</c:v>
                </c:pt>
                <c:pt idx="3548">
                  <c:v>5.6647000000000003E-2</c:v>
                </c:pt>
                <c:pt idx="3549">
                  <c:v>3.3376000000000003E-2</c:v>
                </c:pt>
                <c:pt idx="3550">
                  <c:v>3.6961000000000001E-2</c:v>
                </c:pt>
                <c:pt idx="3551">
                  <c:v>4.0448999999999999E-2</c:v>
                </c:pt>
                <c:pt idx="3552">
                  <c:v>3.3711999999999999E-2</c:v>
                </c:pt>
                <c:pt idx="3553">
                  <c:v>3.6454E-2</c:v>
                </c:pt>
                <c:pt idx="3554">
                  <c:v>6.3167000000000001E-2</c:v>
                </c:pt>
                <c:pt idx="3555">
                  <c:v>9.1722999999999999E-2</c:v>
                </c:pt>
                <c:pt idx="3556">
                  <c:v>8.6527000000000007E-2</c:v>
                </c:pt>
                <c:pt idx="3557">
                  <c:v>4.6912000000000002E-2</c:v>
                </c:pt>
                <c:pt idx="3558">
                  <c:v>1.1469999999999999E-2</c:v>
                </c:pt>
                <c:pt idx="3559">
                  <c:v>1.1813000000000001E-2</c:v>
                </c:pt>
                <c:pt idx="3560">
                  <c:v>3.9900999999999999E-2</c:v>
                </c:pt>
                <c:pt idx="3561">
                  <c:v>6.7641000000000007E-2</c:v>
                </c:pt>
                <c:pt idx="3562">
                  <c:v>8.2243999999999998E-2</c:v>
                </c:pt>
                <c:pt idx="3563">
                  <c:v>8.9676000000000006E-2</c:v>
                </c:pt>
                <c:pt idx="3564">
                  <c:v>9.4567999999999999E-2</c:v>
                </c:pt>
                <c:pt idx="3565">
                  <c:v>9.3197000000000002E-2</c:v>
                </c:pt>
                <c:pt idx="3566">
                  <c:v>8.4206000000000003E-2</c:v>
                </c:pt>
                <c:pt idx="3567">
                  <c:v>7.3936000000000002E-2</c:v>
                </c:pt>
                <c:pt idx="3568">
                  <c:v>6.9361000000000006E-2</c:v>
                </c:pt>
                <c:pt idx="3569">
                  <c:v>7.2012999999999994E-2</c:v>
                </c:pt>
                <c:pt idx="3570">
                  <c:v>7.8048000000000006E-2</c:v>
                </c:pt>
                <c:pt idx="3571">
                  <c:v>7.9009999999999997E-2</c:v>
                </c:pt>
                <c:pt idx="3572">
                  <c:v>6.6062999999999997E-2</c:v>
                </c:pt>
                <c:pt idx="3573">
                  <c:v>4.2035000000000003E-2</c:v>
                </c:pt>
                <c:pt idx="3574">
                  <c:v>2.7248000000000001E-2</c:v>
                </c:pt>
                <c:pt idx="3575">
                  <c:v>4.2438999999999998E-2</c:v>
                </c:pt>
                <c:pt idx="3576">
                  <c:v>8.3321000000000006E-2</c:v>
                </c:pt>
                <c:pt idx="3577">
                  <c:v>0.12089</c:v>
                </c:pt>
                <c:pt idx="3578">
                  <c:v>0.13134000000000001</c:v>
                </c:pt>
                <c:pt idx="3579">
                  <c:v>0.11914</c:v>
                </c:pt>
                <c:pt idx="3580">
                  <c:v>0.10644000000000001</c:v>
                </c:pt>
                <c:pt idx="3581">
                  <c:v>0.10675999999999999</c:v>
                </c:pt>
                <c:pt idx="3582">
                  <c:v>0.11582000000000001</c:v>
                </c:pt>
                <c:pt idx="3583">
                  <c:v>0.1239</c:v>
                </c:pt>
                <c:pt idx="3584">
                  <c:v>0.12908</c:v>
                </c:pt>
                <c:pt idx="3585">
                  <c:v>0.13807</c:v>
                </c:pt>
                <c:pt idx="3586">
                  <c:v>0.1585</c:v>
                </c:pt>
                <c:pt idx="3587">
                  <c:v>0.19051000000000001</c:v>
                </c:pt>
                <c:pt idx="3588">
                  <c:v>0.22398999999999999</c:v>
                </c:pt>
                <c:pt idx="3589">
                  <c:v>0.24617</c:v>
                </c:pt>
                <c:pt idx="3590">
                  <c:v>0.25391999999999998</c:v>
                </c:pt>
                <c:pt idx="3591">
                  <c:v>0.25474999999999998</c:v>
                </c:pt>
                <c:pt idx="3592">
                  <c:v>0.25281999999999999</c:v>
                </c:pt>
                <c:pt idx="3593">
                  <c:v>0.24082999999999999</c:v>
                </c:pt>
                <c:pt idx="3594">
                  <c:v>0.21365999999999999</c:v>
                </c:pt>
                <c:pt idx="3595">
                  <c:v>0.18429999999999999</c:v>
                </c:pt>
                <c:pt idx="3596">
                  <c:v>0.17365</c:v>
                </c:pt>
                <c:pt idx="3597">
                  <c:v>0.18362000000000001</c:v>
                </c:pt>
                <c:pt idx="3598">
                  <c:v>0.19228000000000001</c:v>
                </c:pt>
                <c:pt idx="3599">
                  <c:v>0.17968000000000001</c:v>
                </c:pt>
                <c:pt idx="3600">
                  <c:v>0.14921000000000001</c:v>
                </c:pt>
                <c:pt idx="3601">
                  <c:v>0.11774999999999999</c:v>
                </c:pt>
                <c:pt idx="3602">
                  <c:v>9.3332999999999999E-2</c:v>
                </c:pt>
                <c:pt idx="3603">
                  <c:v>7.1323999999999999E-2</c:v>
                </c:pt>
                <c:pt idx="3604">
                  <c:v>4.7377000000000002E-2</c:v>
                </c:pt>
                <c:pt idx="3605">
                  <c:v>2.5182E-2</c:v>
                </c:pt>
                <c:pt idx="3606">
                  <c:v>1.2385999999999999E-2</c:v>
                </c:pt>
                <c:pt idx="3607">
                  <c:v>1.4272999999999999E-2</c:v>
                </c:pt>
                <c:pt idx="3608">
                  <c:v>2.9562999999999999E-2</c:v>
                </c:pt>
                <c:pt idx="3609">
                  <c:v>4.7927999999999998E-2</c:v>
                </c:pt>
                <c:pt idx="3610">
                  <c:v>5.4900999999999998E-2</c:v>
                </c:pt>
                <c:pt idx="3611">
                  <c:v>4.5220000000000003E-2</c:v>
                </c:pt>
                <c:pt idx="3612">
                  <c:v>2.9464000000000001E-2</c:v>
                </c:pt>
                <c:pt idx="3613">
                  <c:v>2.2471000000000001E-2</c:v>
                </c:pt>
                <c:pt idx="3614">
                  <c:v>2.7768999999999999E-2</c:v>
                </c:pt>
                <c:pt idx="3615">
                  <c:v>3.8745000000000002E-2</c:v>
                </c:pt>
                <c:pt idx="3616">
                  <c:v>5.1213000000000002E-2</c:v>
                </c:pt>
                <c:pt idx="3617">
                  <c:v>6.6514000000000004E-2</c:v>
                </c:pt>
                <c:pt idx="3618">
                  <c:v>8.4055000000000005E-2</c:v>
                </c:pt>
                <c:pt idx="3619">
                  <c:v>0.10020999999999999</c:v>
                </c:pt>
                <c:pt idx="3620">
                  <c:v>0.1153</c:v>
                </c:pt>
                <c:pt idx="3621">
                  <c:v>0.13314000000000001</c:v>
                </c:pt>
                <c:pt idx="3622">
                  <c:v>0.1522</c:v>
                </c:pt>
                <c:pt idx="3623">
                  <c:v>0.16628999999999999</c:v>
                </c:pt>
                <c:pt idx="3624">
                  <c:v>0.17688000000000001</c:v>
                </c:pt>
                <c:pt idx="3625">
                  <c:v>0.19455</c:v>
                </c:pt>
                <c:pt idx="3626">
                  <c:v>0.22076000000000001</c:v>
                </c:pt>
                <c:pt idx="3627">
                  <c:v>0.23669000000000001</c:v>
                </c:pt>
                <c:pt idx="3628">
                  <c:v>0.22181999999999999</c:v>
                </c:pt>
                <c:pt idx="3629">
                  <c:v>0.18140000000000001</c:v>
                </c:pt>
                <c:pt idx="3630">
                  <c:v>0.14487</c:v>
                </c:pt>
                <c:pt idx="3631">
                  <c:v>0.13447000000000001</c:v>
                </c:pt>
                <c:pt idx="3632">
                  <c:v>0.14241999999999999</c:v>
                </c:pt>
                <c:pt idx="3633">
                  <c:v>0.14277999999999999</c:v>
                </c:pt>
                <c:pt idx="3634">
                  <c:v>0.12089999999999999</c:v>
                </c:pt>
                <c:pt idx="3635">
                  <c:v>8.7474999999999997E-2</c:v>
                </c:pt>
                <c:pt idx="3636">
                  <c:v>6.7184999999999995E-2</c:v>
                </c:pt>
                <c:pt idx="3637">
                  <c:v>7.8426999999999997E-2</c:v>
                </c:pt>
                <c:pt idx="3638">
                  <c:v>0.12168</c:v>
                </c:pt>
                <c:pt idx="3639">
                  <c:v>0.18049999999999999</c:v>
                </c:pt>
                <c:pt idx="3640">
                  <c:v>0.23052</c:v>
                </c:pt>
                <c:pt idx="3641">
                  <c:v>0.25124999999999997</c:v>
                </c:pt>
                <c:pt idx="3642">
                  <c:v>0.23597000000000001</c:v>
                </c:pt>
                <c:pt idx="3643">
                  <c:v>0.19414000000000001</c:v>
                </c:pt>
                <c:pt idx="3644">
                  <c:v>0.14451</c:v>
                </c:pt>
                <c:pt idx="3645">
                  <c:v>0.10407</c:v>
                </c:pt>
                <c:pt idx="3646">
                  <c:v>8.0500000000000002E-2</c:v>
                </c:pt>
                <c:pt idx="3647">
                  <c:v>7.1799000000000002E-2</c:v>
                </c:pt>
                <c:pt idx="3648">
                  <c:v>6.9757E-2</c:v>
                </c:pt>
                <c:pt idx="3649">
                  <c:v>6.3983999999999999E-2</c:v>
                </c:pt>
                <c:pt idx="3650">
                  <c:v>4.6470999999999998E-2</c:v>
                </c:pt>
                <c:pt idx="3651">
                  <c:v>1.6378E-2</c:v>
                </c:pt>
                <c:pt idx="3652">
                  <c:v>-1.9599999999999999E-2</c:v>
                </c:pt>
                <c:pt idx="3653">
                  <c:v>-5.4163999999999997E-2</c:v>
                </c:pt>
                <c:pt idx="3654">
                  <c:v>-8.6964E-2</c:v>
                </c:pt>
                <c:pt idx="3655">
                  <c:v>-0.12275999999999999</c:v>
                </c:pt>
                <c:pt idx="3656">
                  <c:v>-0.16208</c:v>
                </c:pt>
                <c:pt idx="3657">
                  <c:v>-0.19753999999999999</c:v>
                </c:pt>
                <c:pt idx="3658">
                  <c:v>-0.22106999999999999</c:v>
                </c:pt>
                <c:pt idx="3659">
                  <c:v>-0.23024</c:v>
                </c:pt>
                <c:pt idx="3660">
                  <c:v>-0.22503000000000001</c:v>
                </c:pt>
                <c:pt idx="3661">
                  <c:v>-0.20452000000000001</c:v>
                </c:pt>
                <c:pt idx="3662">
                  <c:v>-0.17422000000000001</c:v>
                </c:pt>
                <c:pt idx="3663">
                  <c:v>-0.15190999999999999</c:v>
                </c:pt>
                <c:pt idx="3664">
                  <c:v>-0.15384</c:v>
                </c:pt>
                <c:pt idx="3665">
                  <c:v>-0.17333000000000001</c:v>
                </c:pt>
                <c:pt idx="3666">
                  <c:v>-0.18406</c:v>
                </c:pt>
                <c:pt idx="3667">
                  <c:v>-0.17013</c:v>
                </c:pt>
                <c:pt idx="3668">
                  <c:v>-0.14429</c:v>
                </c:pt>
                <c:pt idx="3669">
                  <c:v>-0.13025999999999999</c:v>
                </c:pt>
                <c:pt idx="3670">
                  <c:v>-0.13586999999999999</c:v>
                </c:pt>
                <c:pt idx="3671">
                  <c:v>-0.15242</c:v>
                </c:pt>
                <c:pt idx="3672">
                  <c:v>-0.17127000000000001</c:v>
                </c:pt>
                <c:pt idx="3673">
                  <c:v>-0.18682000000000001</c:v>
                </c:pt>
                <c:pt idx="3674">
                  <c:v>-0.18834999999999999</c:v>
                </c:pt>
                <c:pt idx="3675">
                  <c:v>-0.16667000000000001</c:v>
                </c:pt>
                <c:pt idx="3676">
                  <c:v>-0.13203000000000001</c:v>
                </c:pt>
                <c:pt idx="3677">
                  <c:v>-0.11098</c:v>
                </c:pt>
                <c:pt idx="3678">
                  <c:v>-0.11849999999999999</c:v>
                </c:pt>
                <c:pt idx="3679">
                  <c:v>-0.14229</c:v>
                </c:pt>
                <c:pt idx="3680">
                  <c:v>-0.16047</c:v>
                </c:pt>
                <c:pt idx="3681">
                  <c:v>-0.1658</c:v>
                </c:pt>
                <c:pt idx="3682">
                  <c:v>-0.16603000000000001</c:v>
                </c:pt>
                <c:pt idx="3683">
                  <c:v>-0.16816999999999999</c:v>
                </c:pt>
                <c:pt idx="3684">
                  <c:v>-0.17129</c:v>
                </c:pt>
                <c:pt idx="3685">
                  <c:v>-0.17126</c:v>
                </c:pt>
                <c:pt idx="3686">
                  <c:v>-0.16539999999999999</c:v>
                </c:pt>
                <c:pt idx="3687">
                  <c:v>-0.15426999999999999</c:v>
                </c:pt>
                <c:pt idx="3688">
                  <c:v>-0.14294000000000001</c:v>
                </c:pt>
                <c:pt idx="3689">
                  <c:v>-0.13855000000000001</c:v>
                </c:pt>
                <c:pt idx="3690">
                  <c:v>-0.14452999999999999</c:v>
                </c:pt>
                <c:pt idx="3691">
                  <c:v>-0.16023000000000001</c:v>
                </c:pt>
                <c:pt idx="3692">
                  <c:v>-0.18687000000000001</c:v>
                </c:pt>
                <c:pt idx="3693">
                  <c:v>-0.22692000000000001</c:v>
                </c:pt>
                <c:pt idx="3694">
                  <c:v>-0.27435999999999999</c:v>
                </c:pt>
                <c:pt idx="3695">
                  <c:v>-0.31320999999999999</c:v>
                </c:pt>
                <c:pt idx="3696">
                  <c:v>-0.33246999999999999</c:v>
                </c:pt>
                <c:pt idx="3697">
                  <c:v>-0.33844000000000002</c:v>
                </c:pt>
                <c:pt idx="3698">
                  <c:v>-0.34651999999999999</c:v>
                </c:pt>
                <c:pt idx="3699">
                  <c:v>-0.36281000000000002</c:v>
                </c:pt>
                <c:pt idx="3700">
                  <c:v>-0.37724999999999997</c:v>
                </c:pt>
                <c:pt idx="3701">
                  <c:v>-0.37228</c:v>
                </c:pt>
                <c:pt idx="3702">
                  <c:v>-0.33784999999999998</c:v>
                </c:pt>
                <c:pt idx="3703">
                  <c:v>-0.28386</c:v>
                </c:pt>
                <c:pt idx="3704">
                  <c:v>-0.23916999999999999</c:v>
                </c:pt>
                <c:pt idx="3705">
                  <c:v>-0.22919</c:v>
                </c:pt>
                <c:pt idx="3706">
                  <c:v>-0.24932000000000001</c:v>
                </c:pt>
                <c:pt idx="3707">
                  <c:v>-0.26823000000000002</c:v>
                </c:pt>
                <c:pt idx="3708">
                  <c:v>-0.26273000000000002</c:v>
                </c:pt>
                <c:pt idx="3709">
                  <c:v>-0.24156</c:v>
                </c:pt>
                <c:pt idx="3710">
                  <c:v>-0.22869</c:v>
                </c:pt>
                <c:pt idx="3711">
                  <c:v>-0.23330999999999999</c:v>
                </c:pt>
                <c:pt idx="3712">
                  <c:v>-0.24651000000000001</c:v>
                </c:pt>
                <c:pt idx="3713">
                  <c:v>-0.25894</c:v>
                </c:pt>
                <c:pt idx="3714">
                  <c:v>-0.26779999999999998</c:v>
                </c:pt>
                <c:pt idx="3715">
                  <c:v>-0.27048</c:v>
                </c:pt>
                <c:pt idx="3716">
                  <c:v>-0.26532</c:v>
                </c:pt>
                <c:pt idx="3717">
                  <c:v>-0.25885999999999998</c:v>
                </c:pt>
                <c:pt idx="3718">
                  <c:v>-0.25994</c:v>
                </c:pt>
                <c:pt idx="3719">
                  <c:v>-0.26380999999999999</c:v>
                </c:pt>
                <c:pt idx="3720">
                  <c:v>-0.25190000000000001</c:v>
                </c:pt>
                <c:pt idx="3721">
                  <c:v>-0.21210999999999999</c:v>
                </c:pt>
                <c:pt idx="3722">
                  <c:v>-0.15368000000000001</c:v>
                </c:pt>
                <c:pt idx="3723">
                  <c:v>-9.9030999999999994E-2</c:v>
                </c:pt>
                <c:pt idx="3724">
                  <c:v>-6.4521999999999996E-2</c:v>
                </c:pt>
                <c:pt idx="3725">
                  <c:v>-5.0339000000000002E-2</c:v>
                </c:pt>
                <c:pt idx="3726">
                  <c:v>-4.4950999999999998E-2</c:v>
                </c:pt>
                <c:pt idx="3727">
                  <c:v>-3.6738E-2</c:v>
                </c:pt>
                <c:pt idx="3728">
                  <c:v>-2.1815999999999999E-2</c:v>
                </c:pt>
                <c:pt idx="3729">
                  <c:v>-1.2034999999999999E-3</c:v>
                </c:pt>
                <c:pt idx="3730">
                  <c:v>2.6168E-2</c:v>
                </c:pt>
                <c:pt idx="3731">
                  <c:v>6.0400000000000002E-2</c:v>
                </c:pt>
                <c:pt idx="3732">
                  <c:v>9.0143000000000001E-2</c:v>
                </c:pt>
                <c:pt idx="3733">
                  <c:v>9.6428E-2</c:v>
                </c:pt>
                <c:pt idx="3734">
                  <c:v>7.4804999999999996E-2</c:v>
                </c:pt>
                <c:pt idx="3735">
                  <c:v>4.5511000000000003E-2</c:v>
                </c:pt>
                <c:pt idx="3736">
                  <c:v>3.1875000000000001E-2</c:v>
                </c:pt>
                <c:pt idx="3737">
                  <c:v>3.5306999999999998E-2</c:v>
                </c:pt>
                <c:pt idx="3738">
                  <c:v>4.2616000000000001E-2</c:v>
                </c:pt>
                <c:pt idx="3739">
                  <c:v>5.0729000000000003E-2</c:v>
                </c:pt>
                <c:pt idx="3740">
                  <c:v>6.7517999999999995E-2</c:v>
                </c:pt>
                <c:pt idx="3741">
                  <c:v>9.0166999999999997E-2</c:v>
                </c:pt>
                <c:pt idx="3742">
                  <c:v>0.10131999999999999</c:v>
                </c:pt>
                <c:pt idx="3743">
                  <c:v>9.2293E-2</c:v>
                </c:pt>
                <c:pt idx="3744">
                  <c:v>7.5881000000000004E-2</c:v>
                </c:pt>
                <c:pt idx="3745">
                  <c:v>6.8196999999999994E-2</c:v>
                </c:pt>
                <c:pt idx="3746">
                  <c:v>6.8288000000000001E-2</c:v>
                </c:pt>
                <c:pt idx="3747">
                  <c:v>6.4764000000000002E-2</c:v>
                </c:pt>
                <c:pt idx="3748">
                  <c:v>5.4694E-2</c:v>
                </c:pt>
                <c:pt idx="3749">
                  <c:v>4.5841E-2</c:v>
                </c:pt>
                <c:pt idx="3750">
                  <c:v>4.3975E-2</c:v>
                </c:pt>
                <c:pt idx="3751">
                  <c:v>4.6863000000000002E-2</c:v>
                </c:pt>
                <c:pt idx="3752">
                  <c:v>5.0294999999999999E-2</c:v>
                </c:pt>
                <c:pt idx="3753">
                  <c:v>5.4114000000000002E-2</c:v>
                </c:pt>
                <c:pt idx="3754">
                  <c:v>6.1864000000000002E-2</c:v>
                </c:pt>
                <c:pt idx="3755">
                  <c:v>7.8081999999999999E-2</c:v>
                </c:pt>
                <c:pt idx="3756">
                  <c:v>0.10623</c:v>
                </c:pt>
                <c:pt idx="3757">
                  <c:v>0.14671999999999999</c:v>
                </c:pt>
                <c:pt idx="3758">
                  <c:v>0.19511999999999999</c:v>
                </c:pt>
                <c:pt idx="3759">
                  <c:v>0.24113000000000001</c:v>
                </c:pt>
                <c:pt idx="3760">
                  <c:v>0.27017999999999998</c:v>
                </c:pt>
                <c:pt idx="3761">
                  <c:v>0.27167999999999998</c:v>
                </c:pt>
                <c:pt idx="3762">
                  <c:v>0.25126999999999999</c:v>
                </c:pt>
                <c:pt idx="3763">
                  <c:v>0.23097000000000001</c:v>
                </c:pt>
                <c:pt idx="3764">
                  <c:v>0.22841</c:v>
                </c:pt>
                <c:pt idx="3765">
                  <c:v>0.23658999999999999</c:v>
                </c:pt>
                <c:pt idx="3766">
                  <c:v>0.23438999999999999</c:v>
                </c:pt>
                <c:pt idx="3767">
                  <c:v>0.21940000000000001</c:v>
                </c:pt>
                <c:pt idx="3768">
                  <c:v>0.21823999999999999</c:v>
                </c:pt>
                <c:pt idx="3769">
                  <c:v>0.25591999999999998</c:v>
                </c:pt>
                <c:pt idx="3770">
                  <c:v>0.32195000000000001</c:v>
                </c:pt>
                <c:pt idx="3771">
                  <c:v>0.37679000000000001</c:v>
                </c:pt>
                <c:pt idx="3772">
                  <c:v>0.38934000000000002</c:v>
                </c:pt>
                <c:pt idx="3773">
                  <c:v>0.36098000000000002</c:v>
                </c:pt>
                <c:pt idx="3774">
                  <c:v>0.31661</c:v>
                </c:pt>
                <c:pt idx="3775">
                  <c:v>0.28151999999999999</c:v>
                </c:pt>
                <c:pt idx="3776">
                  <c:v>0.26671</c:v>
                </c:pt>
                <c:pt idx="3777">
                  <c:v>0.26606999999999997</c:v>
                </c:pt>
                <c:pt idx="3778">
                  <c:v>0.26306000000000002</c:v>
                </c:pt>
                <c:pt idx="3779">
                  <c:v>0.24582999999999999</c:v>
                </c:pt>
                <c:pt idx="3780">
                  <c:v>0.2208</c:v>
                </c:pt>
                <c:pt idx="3781">
                  <c:v>0.20868999999999999</c:v>
                </c:pt>
                <c:pt idx="3782">
                  <c:v>0.22331000000000001</c:v>
                </c:pt>
                <c:pt idx="3783">
                  <c:v>0.25691000000000003</c:v>
                </c:pt>
                <c:pt idx="3784">
                  <c:v>0.28991</c:v>
                </c:pt>
                <c:pt idx="3785">
                  <c:v>0.31231999999999999</c:v>
                </c:pt>
                <c:pt idx="3786">
                  <c:v>0.32934999999999998</c:v>
                </c:pt>
                <c:pt idx="3787">
                  <c:v>0.34599999999999997</c:v>
                </c:pt>
                <c:pt idx="3788">
                  <c:v>0.35485</c:v>
                </c:pt>
                <c:pt idx="3789">
                  <c:v>0.34694999999999998</c:v>
                </c:pt>
                <c:pt idx="3790">
                  <c:v>0.33174999999999999</c:v>
                </c:pt>
                <c:pt idx="3791">
                  <c:v>0.33496999999999999</c:v>
                </c:pt>
                <c:pt idx="3792">
                  <c:v>0.37080999999999997</c:v>
                </c:pt>
                <c:pt idx="3793">
                  <c:v>0.42182999999999998</c:v>
                </c:pt>
                <c:pt idx="3794">
                  <c:v>0.45351999999999998</c:v>
                </c:pt>
                <c:pt idx="3795">
                  <c:v>0.44685999999999998</c:v>
                </c:pt>
                <c:pt idx="3796">
                  <c:v>0.41041</c:v>
                </c:pt>
                <c:pt idx="3797">
                  <c:v>0.36366999999999999</c:v>
                </c:pt>
                <c:pt idx="3798">
                  <c:v>0.31935999999999998</c:v>
                </c:pt>
                <c:pt idx="3799">
                  <c:v>0.28399999999999997</c:v>
                </c:pt>
                <c:pt idx="3800">
                  <c:v>0.26386999999999999</c:v>
                </c:pt>
                <c:pt idx="3801">
                  <c:v>0.26079000000000002</c:v>
                </c:pt>
                <c:pt idx="3802">
                  <c:v>0.26719999999999999</c:v>
                </c:pt>
                <c:pt idx="3803">
                  <c:v>0.27448</c:v>
                </c:pt>
                <c:pt idx="3804">
                  <c:v>0.28467999999999999</c:v>
                </c:pt>
                <c:pt idx="3805">
                  <c:v>0.30684</c:v>
                </c:pt>
                <c:pt idx="3806">
                  <c:v>0.34244000000000002</c:v>
                </c:pt>
                <c:pt idx="3807">
                  <c:v>0.38129999999999997</c:v>
                </c:pt>
                <c:pt idx="3808">
                  <c:v>0.41244999999999998</c:v>
                </c:pt>
                <c:pt idx="3809">
                  <c:v>0.43312</c:v>
                </c:pt>
                <c:pt idx="3810">
                  <c:v>0.44584000000000001</c:v>
                </c:pt>
                <c:pt idx="3811">
                  <c:v>0.45233000000000001</c:v>
                </c:pt>
                <c:pt idx="3812">
                  <c:v>0.45276</c:v>
                </c:pt>
                <c:pt idx="3813">
                  <c:v>0.44746000000000002</c:v>
                </c:pt>
                <c:pt idx="3814">
                  <c:v>0.43813000000000002</c:v>
                </c:pt>
                <c:pt idx="3815">
                  <c:v>0.43058000000000002</c:v>
                </c:pt>
                <c:pt idx="3816">
                  <c:v>0.43604999999999999</c:v>
                </c:pt>
                <c:pt idx="3817">
                  <c:v>0.46318999999999999</c:v>
                </c:pt>
                <c:pt idx="3818">
                  <c:v>0.50505999999999995</c:v>
                </c:pt>
                <c:pt idx="3819">
                  <c:v>0.53930999999999996</c:v>
                </c:pt>
                <c:pt idx="3820">
                  <c:v>0.54793999999999998</c:v>
                </c:pt>
                <c:pt idx="3821">
                  <c:v>0.53578999999999999</c:v>
                </c:pt>
                <c:pt idx="3822">
                  <c:v>0.52427999999999997</c:v>
                </c:pt>
                <c:pt idx="3823">
                  <c:v>0.52607999999999999</c:v>
                </c:pt>
                <c:pt idx="3824">
                  <c:v>0.53093999999999997</c:v>
                </c:pt>
                <c:pt idx="3825">
                  <c:v>0.52064999999999995</c:v>
                </c:pt>
                <c:pt idx="3826">
                  <c:v>0.49651000000000001</c:v>
                </c:pt>
                <c:pt idx="3827">
                  <c:v>0.48482999999999998</c:v>
                </c:pt>
                <c:pt idx="3828">
                  <c:v>0.50980000000000003</c:v>
                </c:pt>
                <c:pt idx="3829">
                  <c:v>0.56316999999999995</c:v>
                </c:pt>
                <c:pt idx="3830">
                  <c:v>0.60963000000000001</c:v>
                </c:pt>
                <c:pt idx="3831">
                  <c:v>0.62561999999999995</c:v>
                </c:pt>
                <c:pt idx="3832">
                  <c:v>0.62514000000000003</c:v>
                </c:pt>
                <c:pt idx="3833">
                  <c:v>0.64032</c:v>
                </c:pt>
                <c:pt idx="3834">
                  <c:v>0.68330000000000002</c:v>
                </c:pt>
                <c:pt idx="3835">
                  <c:v>0.73909000000000002</c:v>
                </c:pt>
                <c:pt idx="3836">
                  <c:v>0.79205999999999999</c:v>
                </c:pt>
                <c:pt idx="3837">
                  <c:v>0.84355000000000002</c:v>
                </c:pt>
                <c:pt idx="3838">
                  <c:v>0.89924000000000004</c:v>
                </c:pt>
                <c:pt idx="3839">
                  <c:v>0.95389000000000002</c:v>
                </c:pt>
                <c:pt idx="3840">
                  <c:v>0.99792000000000003</c:v>
                </c:pt>
                <c:pt idx="3841">
                  <c:v>1.0283</c:v>
                </c:pt>
                <c:pt idx="3842">
                  <c:v>1.0416000000000001</c:v>
                </c:pt>
                <c:pt idx="3843">
                  <c:v>1.0246</c:v>
                </c:pt>
                <c:pt idx="3844">
                  <c:v>0.96828000000000003</c:v>
                </c:pt>
                <c:pt idx="3845">
                  <c:v>0.89029000000000003</c:v>
                </c:pt>
                <c:pt idx="3846">
                  <c:v>0.82796000000000003</c:v>
                </c:pt>
                <c:pt idx="3847">
                  <c:v>0.80434000000000005</c:v>
                </c:pt>
                <c:pt idx="3848">
                  <c:v>0.80879000000000001</c:v>
                </c:pt>
                <c:pt idx="3849">
                  <c:v>0.81447000000000003</c:v>
                </c:pt>
                <c:pt idx="3850">
                  <c:v>0.80718999999999996</c:v>
                </c:pt>
                <c:pt idx="3851">
                  <c:v>0.79269000000000001</c:v>
                </c:pt>
                <c:pt idx="3852">
                  <c:v>0.78244000000000002</c:v>
                </c:pt>
                <c:pt idx="3853">
                  <c:v>0.78037999999999996</c:v>
                </c:pt>
                <c:pt idx="3854">
                  <c:v>0.78119000000000005</c:v>
                </c:pt>
                <c:pt idx="3855">
                  <c:v>0.77544000000000002</c:v>
                </c:pt>
                <c:pt idx="3856">
                  <c:v>0.75505</c:v>
                </c:pt>
                <c:pt idx="3857">
                  <c:v>0.71799000000000002</c:v>
                </c:pt>
                <c:pt idx="3858">
                  <c:v>0.67044000000000004</c:v>
                </c:pt>
                <c:pt idx="3859">
                  <c:v>0.62409000000000003</c:v>
                </c:pt>
                <c:pt idx="3860">
                  <c:v>0.58835000000000004</c:v>
                </c:pt>
                <c:pt idx="3861">
                  <c:v>0.56276000000000004</c:v>
                </c:pt>
                <c:pt idx="3862">
                  <c:v>0.53822999999999999</c:v>
                </c:pt>
                <c:pt idx="3863">
                  <c:v>0.50807999999999998</c:v>
                </c:pt>
                <c:pt idx="3864">
                  <c:v>0.47587000000000002</c:v>
                </c:pt>
                <c:pt idx="3865">
                  <c:v>0.44802999999999998</c:v>
                </c:pt>
                <c:pt idx="3866">
                  <c:v>0.42142000000000002</c:v>
                </c:pt>
                <c:pt idx="3867">
                  <c:v>0.38818999999999998</c:v>
                </c:pt>
                <c:pt idx="3868">
                  <c:v>0.35443000000000002</c:v>
                </c:pt>
                <c:pt idx="3869">
                  <c:v>0.34039999999999998</c:v>
                </c:pt>
                <c:pt idx="3870">
                  <c:v>0.35319</c:v>
                </c:pt>
                <c:pt idx="3871">
                  <c:v>0.36997000000000002</c:v>
                </c:pt>
                <c:pt idx="3872">
                  <c:v>0.36237999999999998</c:v>
                </c:pt>
                <c:pt idx="3873">
                  <c:v>0.33104</c:v>
                </c:pt>
                <c:pt idx="3874">
                  <c:v>0.29979</c:v>
                </c:pt>
                <c:pt idx="3875">
                  <c:v>0.27959000000000001</c:v>
                </c:pt>
                <c:pt idx="3876">
                  <c:v>0.2581</c:v>
                </c:pt>
                <c:pt idx="3877">
                  <c:v>0.22753999999999999</c:v>
                </c:pt>
                <c:pt idx="3878">
                  <c:v>0.20297000000000001</c:v>
                </c:pt>
                <c:pt idx="3879">
                  <c:v>0.20222999999999999</c:v>
                </c:pt>
                <c:pt idx="3880">
                  <c:v>0.22198000000000001</c:v>
                </c:pt>
                <c:pt idx="3881">
                  <c:v>0.24564</c:v>
                </c:pt>
                <c:pt idx="3882">
                  <c:v>0.26454</c:v>
                </c:pt>
                <c:pt idx="3883">
                  <c:v>0.27848000000000001</c:v>
                </c:pt>
                <c:pt idx="3884">
                  <c:v>0.28450999999999999</c:v>
                </c:pt>
                <c:pt idx="3885">
                  <c:v>0.28136</c:v>
                </c:pt>
                <c:pt idx="3886">
                  <c:v>0.28188000000000002</c:v>
                </c:pt>
                <c:pt idx="3887">
                  <c:v>0.30503000000000002</c:v>
                </c:pt>
                <c:pt idx="3888">
                  <c:v>0.35247000000000001</c:v>
                </c:pt>
                <c:pt idx="3889">
                  <c:v>0.40331</c:v>
                </c:pt>
                <c:pt idx="3890">
                  <c:v>0.43564000000000003</c:v>
                </c:pt>
                <c:pt idx="3891">
                  <c:v>0.44612000000000002</c:v>
                </c:pt>
                <c:pt idx="3892">
                  <c:v>0.44573000000000002</c:v>
                </c:pt>
                <c:pt idx="3893">
                  <c:v>0.44400000000000001</c:v>
                </c:pt>
                <c:pt idx="3894">
                  <c:v>0.44313000000000002</c:v>
                </c:pt>
                <c:pt idx="3895">
                  <c:v>0.44374999999999998</c:v>
                </c:pt>
                <c:pt idx="3896">
                  <c:v>0.44839000000000001</c:v>
                </c:pt>
                <c:pt idx="3897">
                  <c:v>0.45624999999999999</c:v>
                </c:pt>
                <c:pt idx="3898">
                  <c:v>0.45773999999999998</c:v>
                </c:pt>
                <c:pt idx="3899">
                  <c:v>0.44144</c:v>
                </c:pt>
                <c:pt idx="3900">
                  <c:v>0.41026000000000001</c:v>
                </c:pt>
                <c:pt idx="3901">
                  <c:v>0.38530999999999999</c:v>
                </c:pt>
                <c:pt idx="3902">
                  <c:v>0.38523000000000002</c:v>
                </c:pt>
                <c:pt idx="3903">
                  <c:v>0.40376000000000001</c:v>
                </c:pt>
                <c:pt idx="3904">
                  <c:v>0.41820000000000002</c:v>
                </c:pt>
                <c:pt idx="3905">
                  <c:v>0.42004999999999998</c:v>
                </c:pt>
                <c:pt idx="3906">
                  <c:v>0.42362</c:v>
                </c:pt>
                <c:pt idx="3907">
                  <c:v>0.43973000000000001</c:v>
                </c:pt>
                <c:pt idx="3908">
                  <c:v>0.45656000000000002</c:v>
                </c:pt>
                <c:pt idx="3909">
                  <c:v>0.45883000000000002</c:v>
                </c:pt>
                <c:pt idx="3910">
                  <c:v>0.45404</c:v>
                </c:pt>
                <c:pt idx="3911">
                  <c:v>0.46272999999999997</c:v>
                </c:pt>
                <c:pt idx="3912">
                  <c:v>0.48853000000000002</c:v>
                </c:pt>
                <c:pt idx="3913">
                  <c:v>0.51548000000000005</c:v>
                </c:pt>
                <c:pt idx="3914">
                  <c:v>0.53451000000000004</c:v>
                </c:pt>
                <c:pt idx="3915">
                  <c:v>0.55598999999999998</c:v>
                </c:pt>
                <c:pt idx="3916">
                  <c:v>0.59177999999999997</c:v>
                </c:pt>
                <c:pt idx="3917">
                  <c:v>0.63700000000000001</c:v>
                </c:pt>
                <c:pt idx="3918">
                  <c:v>0.67581999999999998</c:v>
                </c:pt>
                <c:pt idx="3919">
                  <c:v>0.69789999999999996</c:v>
                </c:pt>
                <c:pt idx="3920">
                  <c:v>0.70511000000000001</c:v>
                </c:pt>
                <c:pt idx="3921">
                  <c:v>0.70687999999999995</c:v>
                </c:pt>
                <c:pt idx="3922">
                  <c:v>0.71052000000000004</c:v>
                </c:pt>
                <c:pt idx="3923">
                  <c:v>0.71240000000000003</c:v>
                </c:pt>
                <c:pt idx="3924">
                  <c:v>0.70182</c:v>
                </c:pt>
                <c:pt idx="3925">
                  <c:v>0.67998999999999998</c:v>
                </c:pt>
                <c:pt idx="3926">
                  <c:v>0.66878000000000004</c:v>
                </c:pt>
                <c:pt idx="3927">
                  <c:v>0.68752999999999997</c:v>
                </c:pt>
                <c:pt idx="3928">
                  <c:v>0.72423000000000004</c:v>
                </c:pt>
                <c:pt idx="3929">
                  <c:v>0.74685000000000001</c:v>
                </c:pt>
                <c:pt idx="3930">
                  <c:v>0.74495</c:v>
                </c:pt>
                <c:pt idx="3931">
                  <c:v>0.74168999999999996</c:v>
                </c:pt>
                <c:pt idx="3932">
                  <c:v>0.75826000000000005</c:v>
                </c:pt>
                <c:pt idx="3933">
                  <c:v>0.78525999999999996</c:v>
                </c:pt>
                <c:pt idx="3934">
                  <c:v>0.80203000000000002</c:v>
                </c:pt>
                <c:pt idx="3935">
                  <c:v>0.80818999999999996</c:v>
                </c:pt>
                <c:pt idx="3936">
                  <c:v>0.81652999999999998</c:v>
                </c:pt>
                <c:pt idx="3937">
                  <c:v>0.82355999999999996</c:v>
                </c:pt>
                <c:pt idx="3938">
                  <c:v>0.80937999999999999</c:v>
                </c:pt>
                <c:pt idx="3939">
                  <c:v>0.76776999999999995</c:v>
                </c:pt>
                <c:pt idx="3940">
                  <c:v>0.71891000000000005</c:v>
                </c:pt>
                <c:pt idx="3941">
                  <c:v>0.68600000000000005</c:v>
                </c:pt>
                <c:pt idx="3942">
                  <c:v>0.67123999999999995</c:v>
                </c:pt>
                <c:pt idx="3943">
                  <c:v>0.66142999999999996</c:v>
                </c:pt>
                <c:pt idx="3944">
                  <c:v>0.64805000000000001</c:v>
                </c:pt>
                <c:pt idx="3945">
                  <c:v>0.63239000000000001</c:v>
                </c:pt>
                <c:pt idx="3946">
                  <c:v>0.61526999999999998</c:v>
                </c:pt>
                <c:pt idx="3947">
                  <c:v>0.59150999999999998</c:v>
                </c:pt>
                <c:pt idx="3948">
                  <c:v>0.55678000000000005</c:v>
                </c:pt>
                <c:pt idx="3949">
                  <c:v>0.51532</c:v>
                </c:pt>
                <c:pt idx="3950">
                  <c:v>0.47664000000000001</c:v>
                </c:pt>
                <c:pt idx="3951">
                  <c:v>0.44505</c:v>
                </c:pt>
                <c:pt idx="3952">
                  <c:v>0.41539999999999999</c:v>
                </c:pt>
                <c:pt idx="3953">
                  <c:v>0.38199</c:v>
                </c:pt>
                <c:pt idx="3954">
                  <c:v>0.34987000000000001</c:v>
                </c:pt>
                <c:pt idx="3955">
                  <c:v>0.33249000000000001</c:v>
                </c:pt>
                <c:pt idx="3956">
                  <c:v>0.33650999999999998</c:v>
                </c:pt>
                <c:pt idx="3957">
                  <c:v>0.35404999999999998</c:v>
                </c:pt>
                <c:pt idx="3958">
                  <c:v>0.37417</c:v>
                </c:pt>
                <c:pt idx="3959">
                  <c:v>0.39707999999999999</c:v>
                </c:pt>
                <c:pt idx="3960">
                  <c:v>0.42869000000000002</c:v>
                </c:pt>
                <c:pt idx="3961">
                  <c:v>0.46239000000000002</c:v>
                </c:pt>
                <c:pt idx="3962">
                  <c:v>0.47809000000000001</c:v>
                </c:pt>
                <c:pt idx="3963">
                  <c:v>0.46643000000000001</c:v>
                </c:pt>
                <c:pt idx="3964">
                  <c:v>0.44667000000000001</c:v>
                </c:pt>
                <c:pt idx="3965">
                  <c:v>0.44893</c:v>
                </c:pt>
                <c:pt idx="3966">
                  <c:v>0.47871999999999998</c:v>
                </c:pt>
                <c:pt idx="3967">
                  <c:v>0.50975000000000004</c:v>
                </c:pt>
                <c:pt idx="3968">
                  <c:v>0.51597000000000004</c:v>
                </c:pt>
                <c:pt idx="3969">
                  <c:v>0.50051999999999996</c:v>
                </c:pt>
                <c:pt idx="3970">
                  <c:v>0.48454000000000003</c:v>
                </c:pt>
                <c:pt idx="3971">
                  <c:v>0.47506999999999999</c:v>
                </c:pt>
                <c:pt idx="3972">
                  <c:v>0.45831</c:v>
                </c:pt>
                <c:pt idx="3973">
                  <c:v>0.42291000000000001</c:v>
                </c:pt>
                <c:pt idx="3974">
                  <c:v>0.37494</c:v>
                </c:pt>
                <c:pt idx="3975">
                  <c:v>0.32540999999999998</c:v>
                </c:pt>
                <c:pt idx="3976">
                  <c:v>0.27667999999999998</c:v>
                </c:pt>
                <c:pt idx="3977">
                  <c:v>0.22982</c:v>
                </c:pt>
                <c:pt idx="3978">
                  <c:v>0.19491</c:v>
                </c:pt>
                <c:pt idx="3979">
                  <c:v>0.1807</c:v>
                </c:pt>
                <c:pt idx="3980">
                  <c:v>0.17874999999999999</c:v>
                </c:pt>
                <c:pt idx="3981">
                  <c:v>0.16952</c:v>
                </c:pt>
                <c:pt idx="3982">
                  <c:v>0.14297000000000001</c:v>
                </c:pt>
                <c:pt idx="3983">
                  <c:v>0.10462</c:v>
                </c:pt>
                <c:pt idx="3984">
                  <c:v>6.4235E-2</c:v>
                </c:pt>
                <c:pt idx="3985">
                  <c:v>2.8369999999999999E-2</c:v>
                </c:pt>
                <c:pt idx="3986">
                  <c:v>2.3454000000000001E-3</c:v>
                </c:pt>
                <c:pt idx="3987">
                  <c:v>-1.1348E-2</c:v>
                </c:pt>
                <c:pt idx="3988">
                  <c:v>-1.7499000000000001E-2</c:v>
                </c:pt>
                <c:pt idx="3989">
                  <c:v>-2.2199E-2</c:v>
                </c:pt>
                <c:pt idx="3990">
                  <c:v>-2.2733E-2</c:v>
                </c:pt>
                <c:pt idx="3991">
                  <c:v>-1.3609E-2</c:v>
                </c:pt>
                <c:pt idx="3992">
                  <c:v>-2.5127999999999999E-3</c:v>
                </c:pt>
                <c:pt idx="3993">
                  <c:v>-6.8772E-3</c:v>
                </c:pt>
                <c:pt idx="3994">
                  <c:v>-3.0335000000000001E-2</c:v>
                </c:pt>
                <c:pt idx="3995">
                  <c:v>-5.5827000000000002E-2</c:v>
                </c:pt>
                <c:pt idx="3996">
                  <c:v>-7.0623000000000005E-2</c:v>
                </c:pt>
                <c:pt idx="3997">
                  <c:v>-8.6776000000000006E-2</c:v>
                </c:pt>
                <c:pt idx="3998">
                  <c:v>-0.12322</c:v>
                </c:pt>
                <c:pt idx="3999">
                  <c:v>-0.17304</c:v>
                </c:pt>
                <c:pt idx="4000">
                  <c:v>-0.20341000000000001</c:v>
                </c:pt>
                <c:pt idx="4001">
                  <c:v>-0.19036</c:v>
                </c:pt>
                <c:pt idx="4002">
                  <c:v>-0.14379</c:v>
                </c:pt>
                <c:pt idx="4003">
                  <c:v>-9.3898999999999996E-2</c:v>
                </c:pt>
                <c:pt idx="4004">
                  <c:v>-5.8965999999999998E-2</c:v>
                </c:pt>
                <c:pt idx="4005">
                  <c:v>-3.1678999999999999E-2</c:v>
                </c:pt>
                <c:pt idx="4006">
                  <c:v>5.9576999999999998E-3</c:v>
                </c:pt>
                <c:pt idx="4007">
                  <c:v>5.9826999999999998E-2</c:v>
                </c:pt>
                <c:pt idx="4008">
                  <c:v>0.11726</c:v>
                </c:pt>
                <c:pt idx="4009">
                  <c:v>0.16067000000000001</c:v>
                </c:pt>
                <c:pt idx="4010">
                  <c:v>0.18343999999999999</c:v>
                </c:pt>
                <c:pt idx="4011">
                  <c:v>0.18984999999999999</c:v>
                </c:pt>
                <c:pt idx="4012">
                  <c:v>0.18201999999999999</c:v>
                </c:pt>
                <c:pt idx="4013">
                  <c:v>0.15503</c:v>
                </c:pt>
                <c:pt idx="4014">
                  <c:v>0.10944</c:v>
                </c:pt>
                <c:pt idx="4015">
                  <c:v>6.2572000000000003E-2</c:v>
                </c:pt>
                <c:pt idx="4016">
                  <c:v>3.6158999999999997E-2</c:v>
                </c:pt>
                <c:pt idx="4017">
                  <c:v>3.0877999999999999E-2</c:v>
                </c:pt>
                <c:pt idx="4018">
                  <c:v>2.3120000000000002E-2</c:v>
                </c:pt>
                <c:pt idx="4019">
                  <c:v>-4.9557000000000004E-3</c:v>
                </c:pt>
                <c:pt idx="4020">
                  <c:v>-3.7699000000000003E-2</c:v>
                </c:pt>
                <c:pt idx="4021">
                  <c:v>-3.9571000000000002E-2</c:v>
                </c:pt>
                <c:pt idx="4022">
                  <c:v>2.9458000000000002E-3</c:v>
                </c:pt>
                <c:pt idx="4023">
                  <c:v>6.3294000000000003E-2</c:v>
                </c:pt>
                <c:pt idx="4024">
                  <c:v>0.10229000000000001</c:v>
                </c:pt>
                <c:pt idx="4025">
                  <c:v>0.10363</c:v>
                </c:pt>
                <c:pt idx="4026">
                  <c:v>7.5675999999999993E-2</c:v>
                </c:pt>
                <c:pt idx="4027">
                  <c:v>3.0913E-2</c:v>
                </c:pt>
                <c:pt idx="4028">
                  <c:v>-1.9193000000000002E-2</c:v>
                </c:pt>
                <c:pt idx="4029">
                  <c:v>-5.3835000000000001E-2</c:v>
                </c:pt>
                <c:pt idx="4030">
                  <c:v>-5.0678000000000001E-2</c:v>
                </c:pt>
                <c:pt idx="4031">
                  <c:v>-1.4269E-2</c:v>
                </c:pt>
                <c:pt idx="4032">
                  <c:v>1.7852E-2</c:v>
                </c:pt>
                <c:pt idx="4033">
                  <c:v>1.1838E-2</c:v>
                </c:pt>
                <c:pt idx="4034">
                  <c:v>-2.5516E-2</c:v>
                </c:pt>
                <c:pt idx="4035">
                  <c:v>-5.7889000000000003E-2</c:v>
                </c:pt>
                <c:pt idx="4036">
                  <c:v>-6.2837000000000004E-2</c:v>
                </c:pt>
                <c:pt idx="4037">
                  <c:v>-5.1483000000000001E-2</c:v>
                </c:pt>
                <c:pt idx="4038">
                  <c:v>-4.6074999999999998E-2</c:v>
                </c:pt>
                <c:pt idx="4039">
                  <c:v>-5.1270999999999997E-2</c:v>
                </c:pt>
                <c:pt idx="4040">
                  <c:v>-5.3048999999999999E-2</c:v>
                </c:pt>
                <c:pt idx="4041">
                  <c:v>-3.8167E-2</c:v>
                </c:pt>
                <c:pt idx="4042">
                  <c:v>-8.0151000000000007E-3</c:v>
                </c:pt>
                <c:pt idx="4043">
                  <c:v>2.4261000000000001E-2</c:v>
                </c:pt>
                <c:pt idx="4044">
                  <c:v>4.6080000000000003E-2</c:v>
                </c:pt>
                <c:pt idx="4045">
                  <c:v>5.4989000000000003E-2</c:v>
                </c:pt>
                <c:pt idx="4046">
                  <c:v>5.6784000000000001E-2</c:v>
                </c:pt>
                <c:pt idx="4047">
                  <c:v>5.3638999999999999E-2</c:v>
                </c:pt>
                <c:pt idx="4048">
                  <c:v>3.6326999999999998E-2</c:v>
                </c:pt>
                <c:pt idx="4049">
                  <c:v>-7.1216999999999999E-3</c:v>
                </c:pt>
                <c:pt idx="4050">
                  <c:v>-7.4261999999999995E-2</c:v>
                </c:pt>
                <c:pt idx="4051">
                  <c:v>-0.14424999999999999</c:v>
                </c:pt>
                <c:pt idx="4052">
                  <c:v>-0.19445000000000001</c:v>
                </c:pt>
                <c:pt idx="4053">
                  <c:v>-0.22009000000000001</c:v>
                </c:pt>
                <c:pt idx="4054">
                  <c:v>-0.23618</c:v>
                </c:pt>
                <c:pt idx="4055">
                  <c:v>-0.26082</c:v>
                </c:pt>
                <c:pt idx="4056">
                  <c:v>-0.29751</c:v>
                </c:pt>
                <c:pt idx="4057">
                  <c:v>-0.33217999999999998</c:v>
                </c:pt>
                <c:pt idx="4058">
                  <c:v>-0.34586</c:v>
                </c:pt>
                <c:pt idx="4059">
                  <c:v>-0.33119999999999999</c:v>
                </c:pt>
                <c:pt idx="4060">
                  <c:v>-0.29957</c:v>
                </c:pt>
                <c:pt idx="4061">
                  <c:v>-0.2737</c:v>
                </c:pt>
                <c:pt idx="4062">
                  <c:v>-0.27234999999999998</c:v>
                </c:pt>
                <c:pt idx="4063">
                  <c:v>-0.29909000000000002</c:v>
                </c:pt>
                <c:pt idx="4064">
                  <c:v>-0.34309000000000001</c:v>
                </c:pt>
                <c:pt idx="4065">
                  <c:v>-0.38912000000000002</c:v>
                </c:pt>
                <c:pt idx="4066">
                  <c:v>-0.42651</c:v>
                </c:pt>
                <c:pt idx="4067">
                  <c:v>-0.45018000000000002</c:v>
                </c:pt>
                <c:pt idx="4068">
                  <c:v>-0.45800000000000002</c:v>
                </c:pt>
                <c:pt idx="4069">
                  <c:v>-0.45093</c:v>
                </c:pt>
                <c:pt idx="4070">
                  <c:v>-0.43364999999999998</c:v>
                </c:pt>
                <c:pt idx="4071">
                  <c:v>-0.40960999999999997</c:v>
                </c:pt>
                <c:pt idx="4072">
                  <c:v>-0.37608000000000003</c:v>
                </c:pt>
                <c:pt idx="4073">
                  <c:v>-0.33094000000000001</c:v>
                </c:pt>
                <c:pt idx="4074">
                  <c:v>-0.28505000000000003</c:v>
                </c:pt>
                <c:pt idx="4075">
                  <c:v>-0.25890999999999997</c:v>
                </c:pt>
                <c:pt idx="4076">
                  <c:v>-0.26197999999999999</c:v>
                </c:pt>
                <c:pt idx="4077">
                  <c:v>-0.28232000000000002</c:v>
                </c:pt>
                <c:pt idx="4078">
                  <c:v>-0.30277999999999999</c:v>
                </c:pt>
                <c:pt idx="4079">
                  <c:v>-0.32002999999999998</c:v>
                </c:pt>
                <c:pt idx="4080">
                  <c:v>-0.33959</c:v>
                </c:pt>
                <c:pt idx="4081">
                  <c:v>-0.35907</c:v>
                </c:pt>
                <c:pt idx="4082">
                  <c:v>-0.36817</c:v>
                </c:pt>
                <c:pt idx="4083">
                  <c:v>-0.36205999999999999</c:v>
                </c:pt>
                <c:pt idx="4084">
                  <c:v>-0.34477000000000002</c:v>
                </c:pt>
                <c:pt idx="4085">
                  <c:v>-0.32208999999999999</c:v>
                </c:pt>
                <c:pt idx="4086">
                  <c:v>-0.30031000000000002</c:v>
                </c:pt>
                <c:pt idx="4087">
                  <c:v>-0.28682000000000002</c:v>
                </c:pt>
                <c:pt idx="4088">
                  <c:v>-0.27954000000000001</c:v>
                </c:pt>
                <c:pt idx="4089">
                  <c:v>-0.26086999999999999</c:v>
                </c:pt>
                <c:pt idx="4090">
                  <c:v>-0.21918000000000001</c:v>
                </c:pt>
                <c:pt idx="4091">
                  <c:v>-0.17399999999999999</c:v>
                </c:pt>
                <c:pt idx="4092">
                  <c:v>-0.16026000000000001</c:v>
                </c:pt>
                <c:pt idx="4093">
                  <c:v>-0.18487000000000001</c:v>
                </c:pt>
                <c:pt idx="4094">
                  <c:v>-0.21872</c:v>
                </c:pt>
                <c:pt idx="4095">
                  <c:v>-0.23724000000000001</c:v>
                </c:pt>
                <c:pt idx="4096">
                  <c:v>-0.24709999999999999</c:v>
                </c:pt>
                <c:pt idx="4097">
                  <c:v>-0.26145000000000002</c:v>
                </c:pt>
                <c:pt idx="4098">
                  <c:v>-0.27050000000000002</c:v>
                </c:pt>
                <c:pt idx="4099">
                  <c:v>-0.25767000000000001</c:v>
                </c:pt>
                <c:pt idx="4100">
                  <c:v>-0.23188</c:v>
                </c:pt>
                <c:pt idx="4101">
                  <c:v>-0.21987000000000001</c:v>
                </c:pt>
                <c:pt idx="4102">
                  <c:v>-0.22892999999999999</c:v>
                </c:pt>
                <c:pt idx="4103">
                  <c:v>-0.23627000000000001</c:v>
                </c:pt>
                <c:pt idx="4104">
                  <c:v>-0.21790000000000001</c:v>
                </c:pt>
                <c:pt idx="4105">
                  <c:v>-0.17524000000000001</c:v>
                </c:pt>
                <c:pt idx="4106">
                  <c:v>-0.12984000000000001</c:v>
                </c:pt>
                <c:pt idx="4107">
                  <c:v>-9.9401000000000003E-2</c:v>
                </c:pt>
                <c:pt idx="4108">
                  <c:v>-8.1473000000000004E-2</c:v>
                </c:pt>
                <c:pt idx="4109">
                  <c:v>-5.7736999999999997E-2</c:v>
                </c:pt>
                <c:pt idx="4110">
                  <c:v>-1.6055E-2</c:v>
                </c:pt>
                <c:pt idx="4111">
                  <c:v>3.0866999999999999E-2</c:v>
                </c:pt>
                <c:pt idx="4112">
                  <c:v>5.6934999999999999E-2</c:v>
                </c:pt>
                <c:pt idx="4113">
                  <c:v>5.6580999999999999E-2</c:v>
                </c:pt>
                <c:pt idx="4114">
                  <c:v>5.5093000000000003E-2</c:v>
                </c:pt>
                <c:pt idx="4115">
                  <c:v>7.5578000000000006E-2</c:v>
                </c:pt>
                <c:pt idx="4116">
                  <c:v>0.10804999999999999</c:v>
                </c:pt>
                <c:pt idx="4117">
                  <c:v>0.12683</c:v>
                </c:pt>
                <c:pt idx="4118">
                  <c:v>0.12903999999999999</c:v>
                </c:pt>
                <c:pt idx="4119">
                  <c:v>0.13488</c:v>
                </c:pt>
                <c:pt idx="4120">
                  <c:v>0.15248999999999999</c:v>
                </c:pt>
                <c:pt idx="4121">
                  <c:v>0.16375000000000001</c:v>
                </c:pt>
                <c:pt idx="4122">
                  <c:v>0.14974999999999999</c:v>
                </c:pt>
                <c:pt idx="4123">
                  <c:v>0.11396000000000001</c:v>
                </c:pt>
                <c:pt idx="4124">
                  <c:v>7.4260999999999994E-2</c:v>
                </c:pt>
                <c:pt idx="4125">
                  <c:v>4.5203E-2</c:v>
                </c:pt>
                <c:pt idx="4126">
                  <c:v>3.4027000000000002E-2</c:v>
                </c:pt>
                <c:pt idx="4127">
                  <c:v>4.0987000000000003E-2</c:v>
                </c:pt>
                <c:pt idx="4128">
                  <c:v>5.5182000000000002E-2</c:v>
                </c:pt>
                <c:pt idx="4129">
                  <c:v>6.0238E-2</c:v>
                </c:pt>
                <c:pt idx="4130">
                  <c:v>5.3462999999999997E-2</c:v>
                </c:pt>
                <c:pt idx="4131">
                  <c:v>5.2262000000000003E-2</c:v>
                </c:pt>
                <c:pt idx="4132">
                  <c:v>7.3094999999999993E-2</c:v>
                </c:pt>
                <c:pt idx="4133">
                  <c:v>0.10947999999999999</c:v>
                </c:pt>
                <c:pt idx="4134">
                  <c:v>0.13854</c:v>
                </c:pt>
                <c:pt idx="4135">
                  <c:v>0.14521000000000001</c:v>
                </c:pt>
                <c:pt idx="4136">
                  <c:v>0.13256999999999999</c:v>
                </c:pt>
                <c:pt idx="4137">
                  <c:v>0.11203</c:v>
                </c:pt>
                <c:pt idx="4138">
                  <c:v>9.1724E-2</c:v>
                </c:pt>
                <c:pt idx="4139">
                  <c:v>7.5222999999999998E-2</c:v>
                </c:pt>
                <c:pt idx="4140">
                  <c:v>6.5389000000000003E-2</c:v>
                </c:pt>
                <c:pt idx="4141">
                  <c:v>6.5903000000000003E-2</c:v>
                </c:pt>
                <c:pt idx="4142">
                  <c:v>7.8797000000000006E-2</c:v>
                </c:pt>
                <c:pt idx="4143">
                  <c:v>0.10041</c:v>
                </c:pt>
                <c:pt idx="4144">
                  <c:v>0.12082</c:v>
                </c:pt>
                <c:pt idx="4145">
                  <c:v>0.13000999999999999</c:v>
                </c:pt>
                <c:pt idx="4146">
                  <c:v>0.12540000000000001</c:v>
                </c:pt>
                <c:pt idx="4147">
                  <c:v>0.11226999999999999</c:v>
                </c:pt>
                <c:pt idx="4148">
                  <c:v>9.8767999999999995E-2</c:v>
                </c:pt>
                <c:pt idx="4149">
                  <c:v>9.2007000000000005E-2</c:v>
                </c:pt>
                <c:pt idx="4150">
                  <c:v>9.4698000000000004E-2</c:v>
                </c:pt>
                <c:pt idx="4151">
                  <c:v>9.9316000000000002E-2</c:v>
                </c:pt>
                <c:pt idx="4152">
                  <c:v>9.0012999999999996E-2</c:v>
                </c:pt>
                <c:pt idx="4153">
                  <c:v>6.0650999999999997E-2</c:v>
                </c:pt>
                <c:pt idx="4154">
                  <c:v>3.0086000000000002E-2</c:v>
                </c:pt>
                <c:pt idx="4155">
                  <c:v>2.7463000000000001E-2</c:v>
                </c:pt>
                <c:pt idx="4156">
                  <c:v>5.8707000000000002E-2</c:v>
                </c:pt>
                <c:pt idx="4157">
                  <c:v>9.8011000000000001E-2</c:v>
                </c:pt>
                <c:pt idx="4158">
                  <c:v>0.11777</c:v>
                </c:pt>
                <c:pt idx="4159">
                  <c:v>0.11704000000000001</c:v>
                </c:pt>
                <c:pt idx="4160">
                  <c:v>0.11310000000000001</c:v>
                </c:pt>
                <c:pt idx="4161">
                  <c:v>0.11416</c:v>
                </c:pt>
                <c:pt idx="4162">
                  <c:v>0.11192000000000001</c:v>
                </c:pt>
                <c:pt idx="4163">
                  <c:v>9.7709000000000004E-2</c:v>
                </c:pt>
                <c:pt idx="4164">
                  <c:v>7.5851000000000002E-2</c:v>
                </c:pt>
                <c:pt idx="4165">
                  <c:v>6.0109999999999997E-2</c:v>
                </c:pt>
                <c:pt idx="4166">
                  <c:v>6.0871000000000001E-2</c:v>
                </c:pt>
                <c:pt idx="4167">
                  <c:v>7.4354000000000003E-2</c:v>
                </c:pt>
                <c:pt idx="4168">
                  <c:v>8.2839999999999997E-2</c:v>
                </c:pt>
                <c:pt idx="4169">
                  <c:v>7.0694999999999994E-2</c:v>
                </c:pt>
                <c:pt idx="4170">
                  <c:v>4.2389999999999997E-2</c:v>
                </c:pt>
                <c:pt idx="4171">
                  <c:v>1.6671999999999999E-2</c:v>
                </c:pt>
                <c:pt idx="4172">
                  <c:v>-4.8338999999999999E-4</c:v>
                </c:pt>
                <c:pt idx="4173">
                  <c:v>-2.4427999999999998E-2</c:v>
                </c:pt>
                <c:pt idx="4174">
                  <c:v>-6.3364000000000004E-2</c:v>
                </c:pt>
                <c:pt idx="4175">
                  <c:v>-9.4022999999999995E-2</c:v>
                </c:pt>
                <c:pt idx="4176">
                  <c:v>-8.4511000000000003E-2</c:v>
                </c:pt>
                <c:pt idx="4177">
                  <c:v>-3.7395999999999999E-2</c:v>
                </c:pt>
                <c:pt idx="4178">
                  <c:v>8.8158000000000004E-3</c:v>
                </c:pt>
                <c:pt idx="4179">
                  <c:v>2.3623999999999999E-2</c:v>
                </c:pt>
                <c:pt idx="4180">
                  <c:v>1.4807000000000001E-2</c:v>
                </c:pt>
                <c:pt idx="4181">
                  <c:v>1.0413E-2</c:v>
                </c:pt>
                <c:pt idx="4182">
                  <c:v>2.3328000000000002E-2</c:v>
                </c:pt>
                <c:pt idx="4183">
                  <c:v>4.0443E-2</c:v>
                </c:pt>
                <c:pt idx="4184">
                  <c:v>3.9112000000000001E-2</c:v>
                </c:pt>
                <c:pt idx="4185">
                  <c:v>1.0074E-2</c:v>
                </c:pt>
                <c:pt idx="4186">
                  <c:v>-3.0460999999999998E-2</c:v>
                </c:pt>
                <c:pt idx="4187">
                  <c:v>-5.2618999999999999E-2</c:v>
                </c:pt>
                <c:pt idx="4188">
                  <c:v>-4.6136000000000003E-2</c:v>
                </c:pt>
                <c:pt idx="4189">
                  <c:v>-3.9143999999999998E-2</c:v>
                </c:pt>
                <c:pt idx="4190">
                  <c:v>-6.8612999999999993E-2</c:v>
                </c:pt>
                <c:pt idx="4191">
                  <c:v>-0.13173000000000001</c:v>
                </c:pt>
                <c:pt idx="4192">
                  <c:v>-0.18551000000000001</c:v>
                </c:pt>
                <c:pt idx="4193">
                  <c:v>-0.19930999999999999</c:v>
                </c:pt>
                <c:pt idx="4194">
                  <c:v>-0.18637999999999999</c:v>
                </c:pt>
                <c:pt idx="4195">
                  <c:v>-0.17344999999999999</c:v>
                </c:pt>
                <c:pt idx="4196">
                  <c:v>-0.16341</c:v>
                </c:pt>
                <c:pt idx="4197">
                  <c:v>-0.14927000000000001</c:v>
                </c:pt>
                <c:pt idx="4198">
                  <c:v>-0.14463999999999999</c:v>
                </c:pt>
                <c:pt idx="4199">
                  <c:v>-0.16861000000000001</c:v>
                </c:pt>
                <c:pt idx="4200">
                  <c:v>-0.20735999999999999</c:v>
                </c:pt>
                <c:pt idx="4201">
                  <c:v>-0.22287000000000001</c:v>
                </c:pt>
                <c:pt idx="4202">
                  <c:v>-0.20322000000000001</c:v>
                </c:pt>
                <c:pt idx="4203">
                  <c:v>-0.17781</c:v>
                </c:pt>
                <c:pt idx="4204">
                  <c:v>-0.17488000000000001</c:v>
                </c:pt>
                <c:pt idx="4205">
                  <c:v>-0.18809000000000001</c:v>
                </c:pt>
                <c:pt idx="4206">
                  <c:v>-0.19716</c:v>
                </c:pt>
                <c:pt idx="4207">
                  <c:v>-0.2001</c:v>
                </c:pt>
                <c:pt idx="4208">
                  <c:v>-0.20719000000000001</c:v>
                </c:pt>
                <c:pt idx="4209">
                  <c:v>-0.21718999999999999</c:v>
                </c:pt>
                <c:pt idx="4210">
                  <c:v>-0.21998999999999999</c:v>
                </c:pt>
                <c:pt idx="4211">
                  <c:v>-0.21667</c:v>
                </c:pt>
                <c:pt idx="4212">
                  <c:v>-0.21990999999999999</c:v>
                </c:pt>
                <c:pt idx="4213">
                  <c:v>-0.23623</c:v>
                </c:pt>
                <c:pt idx="4214">
                  <c:v>-0.26075999999999999</c:v>
                </c:pt>
                <c:pt idx="4215">
                  <c:v>-0.28874</c:v>
                </c:pt>
                <c:pt idx="4216">
                  <c:v>-0.32042999999999999</c:v>
                </c:pt>
                <c:pt idx="4217">
                  <c:v>-0.3533</c:v>
                </c:pt>
                <c:pt idx="4218">
                  <c:v>-0.37797999999999998</c:v>
                </c:pt>
                <c:pt idx="4219">
                  <c:v>-0.38469999999999999</c:v>
                </c:pt>
                <c:pt idx="4220">
                  <c:v>-0.37064000000000002</c:v>
                </c:pt>
                <c:pt idx="4221">
                  <c:v>-0.34404000000000001</c:v>
                </c:pt>
                <c:pt idx="4222">
                  <c:v>-0.32486999999999999</c:v>
                </c:pt>
                <c:pt idx="4223">
                  <c:v>-0.33496999999999999</c:v>
                </c:pt>
                <c:pt idx="4224">
                  <c:v>-0.37763000000000002</c:v>
                </c:pt>
                <c:pt idx="4225">
                  <c:v>-0.42931000000000002</c:v>
                </c:pt>
                <c:pt idx="4226">
                  <c:v>-0.46049000000000001</c:v>
                </c:pt>
                <c:pt idx="4227">
                  <c:v>-0.46245000000000003</c:v>
                </c:pt>
                <c:pt idx="4228">
                  <c:v>-0.44667000000000001</c:v>
                </c:pt>
                <c:pt idx="4229">
                  <c:v>-0.42446</c:v>
                </c:pt>
                <c:pt idx="4230">
                  <c:v>-0.40161999999999998</c:v>
                </c:pt>
                <c:pt idx="4231">
                  <c:v>-0.38913999999999999</c:v>
                </c:pt>
                <c:pt idx="4232">
                  <c:v>-0.39837</c:v>
                </c:pt>
                <c:pt idx="4233">
                  <c:v>-0.41916999999999999</c:v>
                </c:pt>
                <c:pt idx="4234">
                  <c:v>-0.42120999999999997</c:v>
                </c:pt>
                <c:pt idx="4235">
                  <c:v>-0.39063999999999999</c:v>
                </c:pt>
                <c:pt idx="4236">
                  <c:v>-0.35419</c:v>
                </c:pt>
                <c:pt idx="4237">
                  <c:v>-0.35181000000000001</c:v>
                </c:pt>
                <c:pt idx="4238">
                  <c:v>-0.39116000000000001</c:v>
                </c:pt>
                <c:pt idx="4239">
                  <c:v>-0.44305</c:v>
                </c:pt>
                <c:pt idx="4240">
                  <c:v>-0.47835</c:v>
                </c:pt>
                <c:pt idx="4241">
                  <c:v>-0.49431000000000003</c:v>
                </c:pt>
                <c:pt idx="4242">
                  <c:v>-0.504</c:v>
                </c:pt>
                <c:pt idx="4243">
                  <c:v>-0.51432999999999995</c:v>
                </c:pt>
                <c:pt idx="4244">
                  <c:v>-0.52110000000000001</c:v>
                </c:pt>
                <c:pt idx="4245">
                  <c:v>-0.51688999999999996</c:v>
                </c:pt>
                <c:pt idx="4246">
                  <c:v>-0.49679000000000001</c:v>
                </c:pt>
                <c:pt idx="4247">
                  <c:v>-0.46122000000000002</c:v>
                </c:pt>
                <c:pt idx="4248">
                  <c:v>-0.41755999999999999</c:v>
                </c:pt>
                <c:pt idx="4249">
                  <c:v>-0.37523000000000001</c:v>
                </c:pt>
                <c:pt idx="4250">
                  <c:v>-0.33653</c:v>
                </c:pt>
                <c:pt idx="4251">
                  <c:v>-0.2969</c:v>
                </c:pt>
                <c:pt idx="4252">
                  <c:v>-0.25633</c:v>
                </c:pt>
                <c:pt idx="4253">
                  <c:v>-0.22395999999999999</c:v>
                </c:pt>
                <c:pt idx="4254">
                  <c:v>-0.20694000000000001</c:v>
                </c:pt>
                <c:pt idx="4255">
                  <c:v>-0.20083999999999999</c:v>
                </c:pt>
                <c:pt idx="4256">
                  <c:v>-0.19671</c:v>
                </c:pt>
                <c:pt idx="4257">
                  <c:v>-0.19214999999999999</c:v>
                </c:pt>
                <c:pt idx="4258">
                  <c:v>-0.18872</c:v>
                </c:pt>
                <c:pt idx="4259">
                  <c:v>-0.18386</c:v>
                </c:pt>
                <c:pt idx="4260">
                  <c:v>-0.17437</c:v>
                </c:pt>
                <c:pt idx="4261">
                  <c:v>-0.16458</c:v>
                </c:pt>
                <c:pt idx="4262">
                  <c:v>-0.16034999999999999</c:v>
                </c:pt>
                <c:pt idx="4263">
                  <c:v>-0.15565000000000001</c:v>
                </c:pt>
                <c:pt idx="4264">
                  <c:v>-0.13618</c:v>
                </c:pt>
                <c:pt idx="4265">
                  <c:v>-9.9068000000000003E-2</c:v>
                </c:pt>
                <c:pt idx="4266">
                  <c:v>-5.9304000000000003E-2</c:v>
                </c:pt>
                <c:pt idx="4267">
                  <c:v>-3.1949999999999999E-2</c:v>
                </c:pt>
                <c:pt idx="4268">
                  <c:v>-1.7148E-2</c:v>
                </c:pt>
                <c:pt idx="4269">
                  <c:v>-8.9269999999999992E-3</c:v>
                </c:pt>
                <c:pt idx="4270">
                  <c:v>-1.0160000000000001E-2</c:v>
                </c:pt>
                <c:pt idx="4271">
                  <c:v>-2.8406000000000001E-2</c:v>
                </c:pt>
                <c:pt idx="4272">
                  <c:v>-6.0996000000000002E-2</c:v>
                </c:pt>
                <c:pt idx="4273">
                  <c:v>-9.4966999999999996E-2</c:v>
                </c:pt>
                <c:pt idx="4274">
                  <c:v>-0.12214999999999999</c:v>
                </c:pt>
                <c:pt idx="4275">
                  <c:v>-0.1462</c:v>
                </c:pt>
                <c:pt idx="4276">
                  <c:v>-0.17271</c:v>
                </c:pt>
                <c:pt idx="4277">
                  <c:v>-0.19792999999999999</c:v>
                </c:pt>
                <c:pt idx="4278">
                  <c:v>-0.20954999999999999</c:v>
                </c:pt>
                <c:pt idx="4279">
                  <c:v>-0.19585</c:v>
                </c:pt>
                <c:pt idx="4280">
                  <c:v>-0.15504999999999999</c:v>
                </c:pt>
                <c:pt idx="4281">
                  <c:v>-0.10056</c:v>
                </c:pt>
                <c:pt idx="4282">
                  <c:v>-5.6731999999999998E-2</c:v>
                </c:pt>
                <c:pt idx="4283">
                  <c:v>-4.1701000000000002E-2</c:v>
                </c:pt>
                <c:pt idx="4284">
                  <c:v>-4.9959000000000003E-2</c:v>
                </c:pt>
                <c:pt idx="4285">
                  <c:v>-5.5395E-2</c:v>
                </c:pt>
                <c:pt idx="4286">
                  <c:v>-3.6201999999999998E-2</c:v>
                </c:pt>
                <c:pt idx="4287">
                  <c:v>3.5446000000000002E-3</c:v>
                </c:pt>
                <c:pt idx="4288">
                  <c:v>3.8646E-2</c:v>
                </c:pt>
                <c:pt idx="4289">
                  <c:v>4.7820000000000001E-2</c:v>
                </c:pt>
                <c:pt idx="4290">
                  <c:v>3.2478E-2</c:v>
                </c:pt>
                <c:pt idx="4291">
                  <c:v>1.2026E-2</c:v>
                </c:pt>
                <c:pt idx="4292">
                  <c:v>3.7376000000000002E-3</c:v>
                </c:pt>
                <c:pt idx="4293">
                  <c:v>9.6267999999999996E-3</c:v>
                </c:pt>
                <c:pt idx="4294">
                  <c:v>2.2352E-2</c:v>
                </c:pt>
                <c:pt idx="4295">
                  <c:v>3.8292E-2</c:v>
                </c:pt>
                <c:pt idx="4296">
                  <c:v>5.7697999999999999E-2</c:v>
                </c:pt>
                <c:pt idx="4297">
                  <c:v>7.2866E-2</c:v>
                </c:pt>
                <c:pt idx="4298">
                  <c:v>6.7098000000000005E-2</c:v>
                </c:pt>
                <c:pt idx="4299">
                  <c:v>3.3147999999999997E-2</c:v>
                </c:pt>
                <c:pt idx="4300">
                  <c:v>-1.3239000000000001E-2</c:v>
                </c:pt>
                <c:pt idx="4301">
                  <c:v>-4.7940000000000003E-2</c:v>
                </c:pt>
                <c:pt idx="4302">
                  <c:v>-6.4397999999999997E-2</c:v>
                </c:pt>
                <c:pt idx="4303">
                  <c:v>-7.5931999999999999E-2</c:v>
                </c:pt>
                <c:pt idx="4304">
                  <c:v>-9.3472E-2</c:v>
                </c:pt>
                <c:pt idx="4305">
                  <c:v>-0.11164</c:v>
                </c:pt>
                <c:pt idx="4306">
                  <c:v>-0.11890000000000001</c:v>
                </c:pt>
                <c:pt idx="4307">
                  <c:v>-0.11162999999999999</c:v>
                </c:pt>
                <c:pt idx="4308">
                  <c:v>-9.3884999999999996E-2</c:v>
                </c:pt>
                <c:pt idx="4309">
                  <c:v>-7.1692000000000006E-2</c:v>
                </c:pt>
                <c:pt idx="4310">
                  <c:v>-5.2823000000000002E-2</c:v>
                </c:pt>
                <c:pt idx="4311">
                  <c:v>-4.5046000000000003E-2</c:v>
                </c:pt>
                <c:pt idx="4312">
                  <c:v>-4.8128999999999998E-2</c:v>
                </c:pt>
                <c:pt idx="4313">
                  <c:v>-5.2630999999999997E-2</c:v>
                </c:pt>
                <c:pt idx="4314">
                  <c:v>-5.1853999999999997E-2</c:v>
                </c:pt>
                <c:pt idx="4315">
                  <c:v>-4.9692E-2</c:v>
                </c:pt>
                <c:pt idx="4316">
                  <c:v>-5.1395999999999997E-2</c:v>
                </c:pt>
                <c:pt idx="4317">
                  <c:v>-5.2907000000000003E-2</c:v>
                </c:pt>
                <c:pt idx="4318">
                  <c:v>-4.6850000000000003E-2</c:v>
                </c:pt>
                <c:pt idx="4319">
                  <c:v>-3.4208000000000002E-2</c:v>
                </c:pt>
                <c:pt idx="4320">
                  <c:v>-2.1565000000000001E-2</c:v>
                </c:pt>
                <c:pt idx="4321">
                  <c:v>-9.9780000000000008E-3</c:v>
                </c:pt>
                <c:pt idx="4322">
                  <c:v>4.6937000000000003E-3</c:v>
                </c:pt>
                <c:pt idx="4323">
                  <c:v>2.2141000000000001E-2</c:v>
                </c:pt>
                <c:pt idx="4324">
                  <c:v>3.7012999999999997E-2</c:v>
                </c:pt>
                <c:pt idx="4325">
                  <c:v>4.7683999999999997E-2</c:v>
                </c:pt>
                <c:pt idx="4326">
                  <c:v>5.7366E-2</c:v>
                </c:pt>
                <c:pt idx="4327">
                  <c:v>6.5478999999999996E-2</c:v>
                </c:pt>
                <c:pt idx="4328">
                  <c:v>6.5835000000000005E-2</c:v>
                </c:pt>
                <c:pt idx="4329">
                  <c:v>5.6368000000000001E-2</c:v>
                </c:pt>
                <c:pt idx="4330">
                  <c:v>4.4603999999999998E-2</c:v>
                </c:pt>
                <c:pt idx="4331">
                  <c:v>3.9501000000000001E-2</c:v>
                </c:pt>
                <c:pt idx="4332">
                  <c:v>4.1163999999999999E-2</c:v>
                </c:pt>
                <c:pt idx="4333">
                  <c:v>4.1473000000000003E-2</c:v>
                </c:pt>
                <c:pt idx="4334">
                  <c:v>3.288E-2</c:v>
                </c:pt>
                <c:pt idx="4335">
                  <c:v>1.5237000000000001E-2</c:v>
                </c:pt>
                <c:pt idx="4336">
                  <c:v>-4.2120999999999999E-3</c:v>
                </c:pt>
                <c:pt idx="4337">
                  <c:v>-1.7017999999999998E-2</c:v>
                </c:pt>
                <c:pt idx="4338">
                  <c:v>-2.1204000000000001E-2</c:v>
                </c:pt>
                <c:pt idx="4339">
                  <c:v>-2.2346000000000001E-2</c:v>
                </c:pt>
                <c:pt idx="4340">
                  <c:v>-2.5892999999999999E-2</c:v>
                </c:pt>
                <c:pt idx="4341">
                  <c:v>-3.1405000000000002E-2</c:v>
                </c:pt>
                <c:pt idx="4342">
                  <c:v>-3.7915999999999998E-2</c:v>
                </c:pt>
                <c:pt idx="4343">
                  <c:v>-5.1378E-2</c:v>
                </c:pt>
                <c:pt idx="4344">
                  <c:v>-7.9556000000000002E-2</c:v>
                </c:pt>
                <c:pt idx="4345">
                  <c:v>-0.11951000000000001</c:v>
                </c:pt>
                <c:pt idx="4346">
                  <c:v>-0.15656999999999999</c:v>
                </c:pt>
                <c:pt idx="4347">
                  <c:v>-0.17784</c:v>
                </c:pt>
                <c:pt idx="4348">
                  <c:v>-0.18301999999999999</c:v>
                </c:pt>
                <c:pt idx="4349">
                  <c:v>-0.18176</c:v>
                </c:pt>
                <c:pt idx="4350">
                  <c:v>-0.18461</c:v>
                </c:pt>
                <c:pt idx="4351">
                  <c:v>-0.19556999999999999</c:v>
                </c:pt>
                <c:pt idx="4352">
                  <c:v>-0.20727000000000001</c:v>
                </c:pt>
                <c:pt idx="4353">
                  <c:v>-0.20282</c:v>
                </c:pt>
                <c:pt idx="4354">
                  <c:v>-0.16886999999999999</c:v>
                </c:pt>
                <c:pt idx="4355">
                  <c:v>-0.10956</c:v>
                </c:pt>
                <c:pt idx="4356">
                  <c:v>-4.3198E-2</c:v>
                </c:pt>
                <c:pt idx="4357">
                  <c:v>1.472E-2</c:v>
                </c:pt>
                <c:pt idx="4358">
                  <c:v>5.8702999999999998E-2</c:v>
                </c:pt>
                <c:pt idx="4359">
                  <c:v>8.5005999999999998E-2</c:v>
                </c:pt>
                <c:pt idx="4360">
                  <c:v>8.8927999999999993E-2</c:v>
                </c:pt>
                <c:pt idx="4361">
                  <c:v>7.6438000000000006E-2</c:v>
                </c:pt>
                <c:pt idx="4362">
                  <c:v>6.7713999999999996E-2</c:v>
                </c:pt>
                <c:pt idx="4363">
                  <c:v>7.8062999999999994E-2</c:v>
                </c:pt>
                <c:pt idx="4364">
                  <c:v>0.10009</c:v>
                </c:pt>
                <c:pt idx="4365">
                  <c:v>0.11412</c:v>
                </c:pt>
                <c:pt idx="4366">
                  <c:v>0.11259</c:v>
                </c:pt>
                <c:pt idx="4367">
                  <c:v>0.10460999999999999</c:v>
                </c:pt>
                <c:pt idx="4368">
                  <c:v>9.9847000000000005E-2</c:v>
                </c:pt>
                <c:pt idx="4369">
                  <c:v>9.9449999999999997E-2</c:v>
                </c:pt>
                <c:pt idx="4370">
                  <c:v>0.10337</c:v>
                </c:pt>
                <c:pt idx="4371">
                  <c:v>0.11568000000000001</c:v>
                </c:pt>
                <c:pt idx="4372">
                  <c:v>0.13766</c:v>
                </c:pt>
                <c:pt idx="4373">
                  <c:v>0.16141</c:v>
                </c:pt>
                <c:pt idx="4374">
                  <c:v>0.17335999999999999</c:v>
                </c:pt>
                <c:pt idx="4375">
                  <c:v>0.16214000000000001</c:v>
                </c:pt>
                <c:pt idx="4376">
                  <c:v>0.12576999999999999</c:v>
                </c:pt>
                <c:pt idx="4377">
                  <c:v>7.8258999999999995E-2</c:v>
                </c:pt>
                <c:pt idx="4378">
                  <c:v>4.5926000000000002E-2</c:v>
                </c:pt>
                <c:pt idx="4379">
                  <c:v>4.5496000000000002E-2</c:v>
                </c:pt>
                <c:pt idx="4380">
                  <c:v>6.4517000000000005E-2</c:v>
                </c:pt>
                <c:pt idx="4381">
                  <c:v>7.4787000000000006E-2</c:v>
                </c:pt>
                <c:pt idx="4382">
                  <c:v>6.7663000000000001E-2</c:v>
                </c:pt>
                <c:pt idx="4383">
                  <c:v>6.2970999999999999E-2</c:v>
                </c:pt>
                <c:pt idx="4384">
                  <c:v>7.7702999999999994E-2</c:v>
                </c:pt>
                <c:pt idx="4385">
                  <c:v>0.10086000000000001</c:v>
                </c:pt>
                <c:pt idx="4386">
                  <c:v>0.11042</c:v>
                </c:pt>
                <c:pt idx="4387">
                  <c:v>0.10238999999999999</c:v>
                </c:pt>
                <c:pt idx="4388">
                  <c:v>8.8119000000000003E-2</c:v>
                </c:pt>
                <c:pt idx="4389">
                  <c:v>7.2955000000000006E-2</c:v>
                </c:pt>
                <c:pt idx="4390">
                  <c:v>5.6930000000000001E-2</c:v>
                </c:pt>
                <c:pt idx="4391">
                  <c:v>5.1632999999999998E-2</c:v>
                </c:pt>
                <c:pt idx="4392">
                  <c:v>7.3923000000000003E-2</c:v>
                </c:pt>
                <c:pt idx="4393">
                  <c:v>0.11940000000000001</c:v>
                </c:pt>
                <c:pt idx="4394">
                  <c:v>0.16114999999999999</c:v>
                </c:pt>
                <c:pt idx="4395">
                  <c:v>0.18292</c:v>
                </c:pt>
                <c:pt idx="4396">
                  <c:v>0.19896</c:v>
                </c:pt>
                <c:pt idx="4397">
                  <c:v>0.23130000000000001</c:v>
                </c:pt>
                <c:pt idx="4398">
                  <c:v>0.27873999999999999</c:v>
                </c:pt>
                <c:pt idx="4399">
                  <c:v>0.31941000000000003</c:v>
                </c:pt>
                <c:pt idx="4400">
                  <c:v>0.33633000000000002</c:v>
                </c:pt>
                <c:pt idx="4401">
                  <c:v>0.33017000000000002</c:v>
                </c:pt>
                <c:pt idx="4402">
                  <c:v>0.31239</c:v>
                </c:pt>
                <c:pt idx="4403">
                  <c:v>0.29586000000000001</c:v>
                </c:pt>
                <c:pt idx="4404">
                  <c:v>0.28942000000000001</c:v>
                </c:pt>
                <c:pt idx="4405">
                  <c:v>0.2928</c:v>
                </c:pt>
                <c:pt idx="4406">
                  <c:v>0.29682999999999998</c:v>
                </c:pt>
                <c:pt idx="4407">
                  <c:v>0.29249999999999998</c:v>
                </c:pt>
                <c:pt idx="4408">
                  <c:v>0.2777</c:v>
                </c:pt>
                <c:pt idx="4409">
                  <c:v>0.25317000000000001</c:v>
                </c:pt>
                <c:pt idx="4410">
                  <c:v>0.21887000000000001</c:v>
                </c:pt>
                <c:pt idx="4411">
                  <c:v>0.18031</c:v>
                </c:pt>
                <c:pt idx="4412">
                  <c:v>0.15248999999999999</c:v>
                </c:pt>
                <c:pt idx="4413">
                  <c:v>0.14817</c:v>
                </c:pt>
                <c:pt idx="4414">
                  <c:v>0.16389999999999999</c:v>
                </c:pt>
                <c:pt idx="4415">
                  <c:v>0.18317</c:v>
                </c:pt>
                <c:pt idx="4416">
                  <c:v>0.19209000000000001</c:v>
                </c:pt>
                <c:pt idx="4417">
                  <c:v>0.18804000000000001</c:v>
                </c:pt>
                <c:pt idx="4418">
                  <c:v>0.17716999999999999</c:v>
                </c:pt>
                <c:pt idx="4419">
                  <c:v>0.16850000000000001</c:v>
                </c:pt>
                <c:pt idx="4420">
                  <c:v>0.16714000000000001</c:v>
                </c:pt>
                <c:pt idx="4421">
                  <c:v>0.16778999999999999</c:v>
                </c:pt>
                <c:pt idx="4422">
                  <c:v>0.15836</c:v>
                </c:pt>
                <c:pt idx="4423">
                  <c:v>0.13568</c:v>
                </c:pt>
                <c:pt idx="4424">
                  <c:v>0.11368</c:v>
                </c:pt>
                <c:pt idx="4425">
                  <c:v>0.11042</c:v>
                </c:pt>
                <c:pt idx="4426">
                  <c:v>0.13025</c:v>
                </c:pt>
                <c:pt idx="4427">
                  <c:v>0.16292999999999999</c:v>
                </c:pt>
                <c:pt idx="4428">
                  <c:v>0.19461000000000001</c:v>
                </c:pt>
                <c:pt idx="4429">
                  <c:v>0.21323</c:v>
                </c:pt>
                <c:pt idx="4430">
                  <c:v>0.21062</c:v>
                </c:pt>
                <c:pt idx="4431">
                  <c:v>0.18920999999999999</c:v>
                </c:pt>
                <c:pt idx="4432">
                  <c:v>0.16306999999999999</c:v>
                </c:pt>
                <c:pt idx="4433">
                  <c:v>0.14355999999999999</c:v>
                </c:pt>
                <c:pt idx="4434">
                  <c:v>0.12862999999999999</c:v>
                </c:pt>
                <c:pt idx="4435">
                  <c:v>0.11491</c:v>
                </c:pt>
                <c:pt idx="4436">
                  <c:v>0.11201</c:v>
                </c:pt>
                <c:pt idx="4437">
                  <c:v>0.12995999999999999</c:v>
                </c:pt>
                <c:pt idx="4438">
                  <c:v>0.15873000000000001</c:v>
                </c:pt>
                <c:pt idx="4439">
                  <c:v>0.17954000000000001</c:v>
                </c:pt>
                <c:pt idx="4440">
                  <c:v>0.19539999999999999</c:v>
                </c:pt>
                <c:pt idx="4441">
                  <c:v>0.22797000000000001</c:v>
                </c:pt>
                <c:pt idx="4442">
                  <c:v>0.27871000000000001</c:v>
                </c:pt>
                <c:pt idx="4443">
                  <c:v>0.31598999999999999</c:v>
                </c:pt>
                <c:pt idx="4444">
                  <c:v>0.31478</c:v>
                </c:pt>
                <c:pt idx="4445">
                  <c:v>0.29141</c:v>
                </c:pt>
                <c:pt idx="4446">
                  <c:v>0.28120000000000001</c:v>
                </c:pt>
                <c:pt idx="4447">
                  <c:v>0.29448999999999997</c:v>
                </c:pt>
                <c:pt idx="4448">
                  <c:v>0.31563000000000002</c:v>
                </c:pt>
                <c:pt idx="4449">
                  <c:v>0.33642</c:v>
                </c:pt>
                <c:pt idx="4450">
                  <c:v>0.36474000000000001</c:v>
                </c:pt>
                <c:pt idx="4451">
                  <c:v>0.39915</c:v>
                </c:pt>
                <c:pt idx="4452">
                  <c:v>0.41964000000000001</c:v>
                </c:pt>
                <c:pt idx="4453">
                  <c:v>0.41414000000000001</c:v>
                </c:pt>
                <c:pt idx="4454">
                  <c:v>0.3977</c:v>
                </c:pt>
                <c:pt idx="4455">
                  <c:v>0.39295000000000002</c:v>
                </c:pt>
                <c:pt idx="4456">
                  <c:v>0.40290999999999999</c:v>
                </c:pt>
                <c:pt idx="4457">
                  <c:v>0.41496</c:v>
                </c:pt>
                <c:pt idx="4458">
                  <c:v>0.42233999999999999</c:v>
                </c:pt>
                <c:pt idx="4459">
                  <c:v>0.42808000000000002</c:v>
                </c:pt>
                <c:pt idx="4460">
                  <c:v>0.43406</c:v>
                </c:pt>
                <c:pt idx="4461">
                  <c:v>0.44002000000000002</c:v>
                </c:pt>
                <c:pt idx="4462">
                  <c:v>0.44968999999999998</c:v>
                </c:pt>
                <c:pt idx="4463">
                  <c:v>0.46367000000000003</c:v>
                </c:pt>
                <c:pt idx="4464">
                  <c:v>0.46808</c:v>
                </c:pt>
                <c:pt idx="4465">
                  <c:v>0.44558999999999999</c:v>
                </c:pt>
                <c:pt idx="4466">
                  <c:v>0.39989999999999998</c:v>
                </c:pt>
                <c:pt idx="4467">
                  <c:v>0.35587999999999997</c:v>
                </c:pt>
                <c:pt idx="4468">
                  <c:v>0.33277000000000001</c:v>
                </c:pt>
                <c:pt idx="4469">
                  <c:v>0.33018999999999998</c:v>
                </c:pt>
                <c:pt idx="4470">
                  <c:v>0.34255999999999998</c:v>
                </c:pt>
                <c:pt idx="4471">
                  <c:v>0.36890000000000001</c:v>
                </c:pt>
                <c:pt idx="4472">
                  <c:v>0.40006999999999998</c:v>
                </c:pt>
                <c:pt idx="4473">
                  <c:v>0.41449000000000003</c:v>
                </c:pt>
                <c:pt idx="4474">
                  <c:v>0.40276000000000001</c:v>
                </c:pt>
                <c:pt idx="4475">
                  <c:v>0.38486999999999999</c:v>
                </c:pt>
                <c:pt idx="4476">
                  <c:v>0.38628000000000001</c:v>
                </c:pt>
                <c:pt idx="4477">
                  <c:v>0.40558</c:v>
                </c:pt>
                <c:pt idx="4478">
                  <c:v>0.42170999999999997</c:v>
                </c:pt>
                <c:pt idx="4479">
                  <c:v>0.42487999999999998</c:v>
                </c:pt>
                <c:pt idx="4480">
                  <c:v>0.42115000000000002</c:v>
                </c:pt>
                <c:pt idx="4481">
                  <c:v>0.41277000000000003</c:v>
                </c:pt>
                <c:pt idx="4482">
                  <c:v>0.39628000000000002</c:v>
                </c:pt>
                <c:pt idx="4483">
                  <c:v>0.37907999999999997</c:v>
                </c:pt>
                <c:pt idx="4484">
                  <c:v>0.376</c:v>
                </c:pt>
                <c:pt idx="4485">
                  <c:v>0.38668000000000002</c:v>
                </c:pt>
                <c:pt idx="4486">
                  <c:v>0.39624999999999999</c:v>
                </c:pt>
                <c:pt idx="4487">
                  <c:v>0.40201999999999999</c:v>
                </c:pt>
                <c:pt idx="4488">
                  <c:v>0.41776000000000002</c:v>
                </c:pt>
                <c:pt idx="4489">
                  <c:v>0.44491000000000003</c:v>
                </c:pt>
                <c:pt idx="4490">
                  <c:v>0.46176</c:v>
                </c:pt>
                <c:pt idx="4491">
                  <c:v>0.45365</c:v>
                </c:pt>
                <c:pt idx="4492">
                  <c:v>0.43532999999999999</c:v>
                </c:pt>
                <c:pt idx="4493">
                  <c:v>0.42785000000000001</c:v>
                </c:pt>
                <c:pt idx="4494">
                  <c:v>0.42847000000000002</c:v>
                </c:pt>
                <c:pt idx="4495">
                  <c:v>0.42065000000000002</c:v>
                </c:pt>
                <c:pt idx="4496">
                  <c:v>0.40259</c:v>
                </c:pt>
                <c:pt idx="4497">
                  <c:v>0.38780999999999999</c:v>
                </c:pt>
                <c:pt idx="4498">
                  <c:v>0.38352999999999998</c:v>
                </c:pt>
                <c:pt idx="4499">
                  <c:v>0.38329999999999997</c:v>
                </c:pt>
                <c:pt idx="4500">
                  <c:v>0.37757000000000002</c:v>
                </c:pt>
                <c:pt idx="4501">
                  <c:v>0.36076000000000003</c:v>
                </c:pt>
                <c:pt idx="4502">
                  <c:v>0.33362000000000003</c:v>
                </c:pt>
                <c:pt idx="4503">
                  <c:v>0.308</c:v>
                </c:pt>
                <c:pt idx="4504">
                  <c:v>0.30152000000000001</c:v>
                </c:pt>
                <c:pt idx="4505">
                  <c:v>0.31709999999999999</c:v>
                </c:pt>
                <c:pt idx="4506">
                  <c:v>0.33650000000000002</c:v>
                </c:pt>
                <c:pt idx="4507">
                  <c:v>0.34488999999999997</c:v>
                </c:pt>
                <c:pt idx="4508">
                  <c:v>0.35009000000000001</c:v>
                </c:pt>
                <c:pt idx="4509">
                  <c:v>0.36253000000000002</c:v>
                </c:pt>
                <c:pt idx="4510">
                  <c:v>0.36920999999999998</c:v>
                </c:pt>
                <c:pt idx="4511">
                  <c:v>0.34994999999999998</c:v>
                </c:pt>
                <c:pt idx="4512">
                  <c:v>0.31256</c:v>
                </c:pt>
                <c:pt idx="4513">
                  <c:v>0.28699999999999998</c:v>
                </c:pt>
                <c:pt idx="4514">
                  <c:v>0.28499000000000002</c:v>
                </c:pt>
                <c:pt idx="4515">
                  <c:v>0.28904999999999997</c:v>
                </c:pt>
                <c:pt idx="4516">
                  <c:v>0.28436</c:v>
                </c:pt>
                <c:pt idx="4517">
                  <c:v>0.27829999999999999</c:v>
                </c:pt>
                <c:pt idx="4518">
                  <c:v>0.28100999999999998</c:v>
                </c:pt>
                <c:pt idx="4519">
                  <c:v>0.28817999999999999</c:v>
                </c:pt>
                <c:pt idx="4520">
                  <c:v>0.29529</c:v>
                </c:pt>
                <c:pt idx="4521">
                  <c:v>0.31114999999999998</c:v>
                </c:pt>
                <c:pt idx="4522">
                  <c:v>0.34160000000000001</c:v>
                </c:pt>
                <c:pt idx="4523">
                  <c:v>0.37140000000000001</c:v>
                </c:pt>
                <c:pt idx="4524">
                  <c:v>0.37827</c:v>
                </c:pt>
                <c:pt idx="4525">
                  <c:v>0.35926000000000002</c:v>
                </c:pt>
                <c:pt idx="4526">
                  <c:v>0.33080999999999999</c:v>
                </c:pt>
                <c:pt idx="4527">
                  <c:v>0.30779000000000001</c:v>
                </c:pt>
                <c:pt idx="4528">
                  <c:v>0.29349999999999998</c:v>
                </c:pt>
                <c:pt idx="4529">
                  <c:v>0.28692000000000001</c:v>
                </c:pt>
                <c:pt idx="4530">
                  <c:v>0.28882999999999998</c:v>
                </c:pt>
                <c:pt idx="4531">
                  <c:v>0.30066999999999999</c:v>
                </c:pt>
                <c:pt idx="4532">
                  <c:v>0.32334000000000002</c:v>
                </c:pt>
                <c:pt idx="4533">
                  <c:v>0.35528999999999999</c:v>
                </c:pt>
                <c:pt idx="4534">
                  <c:v>0.38752999999999999</c:v>
                </c:pt>
                <c:pt idx="4535">
                  <c:v>0.40594000000000002</c:v>
                </c:pt>
                <c:pt idx="4536">
                  <c:v>0.40611000000000003</c:v>
                </c:pt>
                <c:pt idx="4537">
                  <c:v>0.40181</c:v>
                </c:pt>
                <c:pt idx="4538">
                  <c:v>0.40960999999999997</c:v>
                </c:pt>
                <c:pt idx="4539">
                  <c:v>0.42587000000000003</c:v>
                </c:pt>
                <c:pt idx="4540">
                  <c:v>0.42753000000000002</c:v>
                </c:pt>
                <c:pt idx="4541">
                  <c:v>0.39700000000000002</c:v>
                </c:pt>
                <c:pt idx="4542">
                  <c:v>0.34160000000000001</c:v>
                </c:pt>
                <c:pt idx="4543">
                  <c:v>0.28793999999999997</c:v>
                </c:pt>
                <c:pt idx="4544">
                  <c:v>0.26051999999999997</c:v>
                </c:pt>
                <c:pt idx="4545">
                  <c:v>0.26391999999999999</c:v>
                </c:pt>
                <c:pt idx="4546">
                  <c:v>0.28092</c:v>
                </c:pt>
                <c:pt idx="4547">
                  <c:v>0.28797</c:v>
                </c:pt>
                <c:pt idx="4548">
                  <c:v>0.27573999999999999</c:v>
                </c:pt>
                <c:pt idx="4549">
                  <c:v>0.25430999999999998</c:v>
                </c:pt>
                <c:pt idx="4550">
                  <c:v>0.23787</c:v>
                </c:pt>
                <c:pt idx="4551">
                  <c:v>0.22950999999999999</c:v>
                </c:pt>
                <c:pt idx="4552">
                  <c:v>0.22439999999999999</c:v>
                </c:pt>
                <c:pt idx="4553">
                  <c:v>0.22055</c:v>
                </c:pt>
                <c:pt idx="4554">
                  <c:v>0.21786</c:v>
                </c:pt>
                <c:pt idx="4555">
                  <c:v>0.21123</c:v>
                </c:pt>
                <c:pt idx="4556">
                  <c:v>0.19569</c:v>
                </c:pt>
                <c:pt idx="4557">
                  <c:v>0.17732999999999999</c:v>
                </c:pt>
                <c:pt idx="4558">
                  <c:v>0.16825999999999999</c:v>
                </c:pt>
                <c:pt idx="4559">
                  <c:v>0.16997999999999999</c:v>
                </c:pt>
                <c:pt idx="4560">
                  <c:v>0.17197000000000001</c:v>
                </c:pt>
                <c:pt idx="4561">
                  <c:v>0.16861999999999999</c:v>
                </c:pt>
                <c:pt idx="4562">
                  <c:v>0.16666</c:v>
                </c:pt>
                <c:pt idx="4563">
                  <c:v>0.17188999999999999</c:v>
                </c:pt>
                <c:pt idx="4564">
                  <c:v>0.17957999999999999</c:v>
                </c:pt>
                <c:pt idx="4565">
                  <c:v>0.18554000000000001</c:v>
                </c:pt>
                <c:pt idx="4566">
                  <c:v>0.19689999999999999</c:v>
                </c:pt>
                <c:pt idx="4567">
                  <c:v>0.2215</c:v>
                </c:pt>
                <c:pt idx="4568">
                  <c:v>0.25281999999999999</c:v>
                </c:pt>
                <c:pt idx="4569">
                  <c:v>0.27616000000000002</c:v>
                </c:pt>
                <c:pt idx="4570">
                  <c:v>0.28650999999999999</c:v>
                </c:pt>
                <c:pt idx="4571">
                  <c:v>0.29047000000000001</c:v>
                </c:pt>
                <c:pt idx="4572">
                  <c:v>0.29368</c:v>
                </c:pt>
                <c:pt idx="4573">
                  <c:v>0.29753000000000002</c:v>
                </c:pt>
                <c:pt idx="4574">
                  <c:v>0.30689</c:v>
                </c:pt>
                <c:pt idx="4575">
                  <c:v>0.32751999999999998</c:v>
                </c:pt>
                <c:pt idx="4576">
                  <c:v>0.35160000000000002</c:v>
                </c:pt>
                <c:pt idx="4577">
                  <c:v>0.35808000000000001</c:v>
                </c:pt>
                <c:pt idx="4578">
                  <c:v>0.33628999999999998</c:v>
                </c:pt>
                <c:pt idx="4579">
                  <c:v>0.30237000000000003</c:v>
                </c:pt>
                <c:pt idx="4580">
                  <c:v>0.28339999999999999</c:v>
                </c:pt>
                <c:pt idx="4581">
                  <c:v>0.28875000000000001</c:v>
                </c:pt>
                <c:pt idx="4582">
                  <c:v>0.30570000000000003</c:v>
                </c:pt>
                <c:pt idx="4583">
                  <c:v>0.32035999999999998</c:v>
                </c:pt>
                <c:pt idx="4584">
                  <c:v>0.33177000000000001</c:v>
                </c:pt>
                <c:pt idx="4585">
                  <c:v>0.34362999999999999</c:v>
                </c:pt>
                <c:pt idx="4586">
                  <c:v>0.35393000000000002</c:v>
                </c:pt>
                <c:pt idx="4587">
                  <c:v>0.36121999999999999</c:v>
                </c:pt>
                <c:pt idx="4588">
                  <c:v>0.37395</c:v>
                </c:pt>
                <c:pt idx="4589">
                  <c:v>0.40033000000000002</c:v>
                </c:pt>
                <c:pt idx="4590">
                  <c:v>0.42903000000000002</c:v>
                </c:pt>
                <c:pt idx="4591">
                  <c:v>0.43368000000000001</c:v>
                </c:pt>
                <c:pt idx="4592">
                  <c:v>0.40437000000000001</c:v>
                </c:pt>
                <c:pt idx="4593">
                  <c:v>0.36663000000000001</c:v>
                </c:pt>
                <c:pt idx="4594">
                  <c:v>0.35891000000000001</c:v>
                </c:pt>
                <c:pt idx="4595">
                  <c:v>0.39489000000000002</c:v>
                </c:pt>
                <c:pt idx="4596">
                  <c:v>0.45702999999999999</c:v>
                </c:pt>
                <c:pt idx="4597">
                  <c:v>0.52200999999999997</c:v>
                </c:pt>
                <c:pt idx="4598">
                  <c:v>0.57801000000000002</c:v>
                </c:pt>
                <c:pt idx="4599">
                  <c:v>0.61702999999999997</c:v>
                </c:pt>
                <c:pt idx="4600">
                  <c:v>0.62951999999999997</c:v>
                </c:pt>
                <c:pt idx="4601">
                  <c:v>0.61851</c:v>
                </c:pt>
                <c:pt idx="4602">
                  <c:v>0.60721000000000003</c:v>
                </c:pt>
                <c:pt idx="4603">
                  <c:v>0.61724999999999997</c:v>
                </c:pt>
                <c:pt idx="4604">
                  <c:v>0.64383000000000001</c:v>
                </c:pt>
                <c:pt idx="4605">
                  <c:v>0.66561000000000003</c:v>
                </c:pt>
                <c:pt idx="4606">
                  <c:v>0.67701</c:v>
                </c:pt>
                <c:pt idx="4607">
                  <c:v>0.69606000000000001</c:v>
                </c:pt>
                <c:pt idx="4608">
                  <c:v>0.73762000000000005</c:v>
                </c:pt>
                <c:pt idx="4609">
                  <c:v>0.79124000000000005</c:v>
                </c:pt>
                <c:pt idx="4610">
                  <c:v>0.83294000000000001</c:v>
                </c:pt>
                <c:pt idx="4611">
                  <c:v>0.85199000000000003</c:v>
                </c:pt>
                <c:pt idx="4612">
                  <c:v>0.85873999999999995</c:v>
                </c:pt>
                <c:pt idx="4613">
                  <c:v>0.86968000000000001</c:v>
                </c:pt>
                <c:pt idx="4614">
                  <c:v>0.89105999999999996</c:v>
                </c:pt>
                <c:pt idx="4615">
                  <c:v>0.91678000000000004</c:v>
                </c:pt>
                <c:pt idx="4616">
                  <c:v>0.93830999999999998</c:v>
                </c:pt>
                <c:pt idx="4617">
                  <c:v>0.95450999999999997</c:v>
                </c:pt>
                <c:pt idx="4618">
                  <c:v>0.97085999999999995</c:v>
                </c:pt>
                <c:pt idx="4619">
                  <c:v>0.98851999999999995</c:v>
                </c:pt>
                <c:pt idx="4620">
                  <c:v>0.99729000000000001</c:v>
                </c:pt>
                <c:pt idx="4621">
                  <c:v>0.98397000000000001</c:v>
                </c:pt>
                <c:pt idx="4622">
                  <c:v>0.94749000000000005</c:v>
                </c:pt>
                <c:pt idx="4623">
                  <c:v>0.90024000000000004</c:v>
                </c:pt>
                <c:pt idx="4624">
                  <c:v>0.85255999999999998</c:v>
                </c:pt>
                <c:pt idx="4625">
                  <c:v>0.80184999999999995</c:v>
                </c:pt>
                <c:pt idx="4626">
                  <c:v>0.74217999999999995</c:v>
                </c:pt>
                <c:pt idx="4627">
                  <c:v>0.68122000000000005</c:v>
                </c:pt>
                <c:pt idx="4628">
                  <c:v>0.63970000000000005</c:v>
                </c:pt>
                <c:pt idx="4629">
                  <c:v>0.63149999999999995</c:v>
                </c:pt>
                <c:pt idx="4630">
                  <c:v>0.64890999999999999</c:v>
                </c:pt>
                <c:pt idx="4631">
                  <c:v>0.67193999999999998</c:v>
                </c:pt>
                <c:pt idx="4632">
                  <c:v>0.69016</c:v>
                </c:pt>
                <c:pt idx="4633">
                  <c:v>0.70957000000000003</c:v>
                </c:pt>
                <c:pt idx="4634">
                  <c:v>0.73802000000000001</c:v>
                </c:pt>
                <c:pt idx="4635">
                  <c:v>0.77156000000000002</c:v>
                </c:pt>
                <c:pt idx="4636">
                  <c:v>0.80062999999999995</c:v>
                </c:pt>
                <c:pt idx="4637">
                  <c:v>0.82377999999999996</c:v>
                </c:pt>
                <c:pt idx="4638">
                  <c:v>0.84719999999999995</c:v>
                </c:pt>
                <c:pt idx="4639">
                  <c:v>0.87290000000000001</c:v>
                </c:pt>
                <c:pt idx="4640">
                  <c:v>0.89639000000000002</c:v>
                </c:pt>
                <c:pt idx="4641">
                  <c:v>0.91552</c:v>
                </c:pt>
                <c:pt idx="4642">
                  <c:v>0.93230999999999997</c:v>
                </c:pt>
                <c:pt idx="4643">
                  <c:v>0.94593000000000005</c:v>
                </c:pt>
                <c:pt idx="4644">
                  <c:v>0.95501999999999998</c:v>
                </c:pt>
                <c:pt idx="4645">
                  <c:v>0.96899000000000002</c:v>
                </c:pt>
                <c:pt idx="4646">
                  <c:v>1.0024999999999999</c:v>
                </c:pt>
                <c:pt idx="4647">
                  <c:v>1.05</c:v>
                </c:pt>
                <c:pt idx="4648">
                  <c:v>1.0783</c:v>
                </c:pt>
                <c:pt idx="4649">
                  <c:v>1.0583</c:v>
                </c:pt>
                <c:pt idx="4650">
                  <c:v>0.99875000000000003</c:v>
                </c:pt>
                <c:pt idx="4651">
                  <c:v>0.93671000000000004</c:v>
                </c:pt>
                <c:pt idx="4652">
                  <c:v>0.90037</c:v>
                </c:pt>
                <c:pt idx="4653">
                  <c:v>0.89029000000000003</c:v>
                </c:pt>
                <c:pt idx="4654">
                  <c:v>0.89120999999999995</c:v>
                </c:pt>
                <c:pt idx="4655">
                  <c:v>0.88673000000000002</c:v>
                </c:pt>
                <c:pt idx="4656">
                  <c:v>0.86445000000000005</c:v>
                </c:pt>
                <c:pt idx="4657">
                  <c:v>0.82262000000000002</c:v>
                </c:pt>
                <c:pt idx="4658">
                  <c:v>0.77539000000000002</c:v>
                </c:pt>
                <c:pt idx="4659">
                  <c:v>0.74034</c:v>
                </c:pt>
                <c:pt idx="4660">
                  <c:v>0.71811000000000003</c:v>
                </c:pt>
                <c:pt idx="4661">
                  <c:v>0.69477</c:v>
                </c:pt>
                <c:pt idx="4662">
                  <c:v>0.66549999999999998</c:v>
                </c:pt>
                <c:pt idx="4663">
                  <c:v>0.64385999999999999</c:v>
                </c:pt>
                <c:pt idx="4664">
                  <c:v>0.64381999999999995</c:v>
                </c:pt>
                <c:pt idx="4665">
                  <c:v>0.66537999999999997</c:v>
                </c:pt>
                <c:pt idx="4666">
                  <c:v>0.70374999999999999</c:v>
                </c:pt>
                <c:pt idx="4667">
                  <c:v>0.75905</c:v>
                </c:pt>
                <c:pt idx="4668">
                  <c:v>0.82545000000000002</c:v>
                </c:pt>
                <c:pt idx="4669">
                  <c:v>0.88051999999999997</c:v>
                </c:pt>
                <c:pt idx="4670">
                  <c:v>0.90088000000000001</c:v>
                </c:pt>
                <c:pt idx="4671">
                  <c:v>0.88702000000000003</c:v>
                </c:pt>
                <c:pt idx="4672">
                  <c:v>0.86079000000000006</c:v>
                </c:pt>
                <c:pt idx="4673">
                  <c:v>0.83721999999999996</c:v>
                </c:pt>
                <c:pt idx="4674">
                  <c:v>0.80835000000000001</c:v>
                </c:pt>
                <c:pt idx="4675">
                  <c:v>0.75868000000000002</c:v>
                </c:pt>
                <c:pt idx="4676">
                  <c:v>0.69032000000000004</c:v>
                </c:pt>
                <c:pt idx="4677">
                  <c:v>0.62738000000000005</c:v>
                </c:pt>
                <c:pt idx="4678">
                  <c:v>0.59633999999999998</c:v>
                </c:pt>
                <c:pt idx="4679">
                  <c:v>0.60343000000000002</c:v>
                </c:pt>
                <c:pt idx="4680">
                  <c:v>0.63022</c:v>
                </c:pt>
                <c:pt idx="4681">
                  <c:v>0.65022000000000002</c:v>
                </c:pt>
                <c:pt idx="4682">
                  <c:v>0.65017000000000003</c:v>
                </c:pt>
                <c:pt idx="4683">
                  <c:v>0.63617999999999997</c:v>
                </c:pt>
                <c:pt idx="4684">
                  <c:v>0.62163000000000002</c:v>
                </c:pt>
                <c:pt idx="4685">
                  <c:v>0.61270999999999998</c:v>
                </c:pt>
                <c:pt idx="4686">
                  <c:v>0.60707</c:v>
                </c:pt>
                <c:pt idx="4687">
                  <c:v>0.60224999999999995</c:v>
                </c:pt>
                <c:pt idx="4688">
                  <c:v>0.60048999999999997</c:v>
                </c:pt>
                <c:pt idx="4689">
                  <c:v>0.60445000000000004</c:v>
                </c:pt>
                <c:pt idx="4690">
                  <c:v>0.61155000000000004</c:v>
                </c:pt>
                <c:pt idx="4691">
                  <c:v>0.61453000000000002</c:v>
                </c:pt>
                <c:pt idx="4692">
                  <c:v>0.60763</c:v>
                </c:pt>
                <c:pt idx="4693">
                  <c:v>0.59138999999999997</c:v>
                </c:pt>
                <c:pt idx="4694">
                  <c:v>0.57159000000000004</c:v>
                </c:pt>
                <c:pt idx="4695">
                  <c:v>0.55459000000000003</c:v>
                </c:pt>
                <c:pt idx="4696">
                  <c:v>0.54476999999999998</c:v>
                </c:pt>
                <c:pt idx="4697">
                  <c:v>0.54549000000000003</c:v>
                </c:pt>
                <c:pt idx="4698">
                  <c:v>0.55901999999999996</c:v>
                </c:pt>
                <c:pt idx="4699">
                  <c:v>0.58282999999999996</c:v>
                </c:pt>
                <c:pt idx="4700">
                  <c:v>0.60818000000000005</c:v>
                </c:pt>
                <c:pt idx="4701">
                  <c:v>0.62665000000000004</c:v>
                </c:pt>
                <c:pt idx="4702">
                  <c:v>0.63851000000000002</c:v>
                </c:pt>
                <c:pt idx="4703">
                  <c:v>0.65219000000000005</c:v>
                </c:pt>
                <c:pt idx="4704">
                  <c:v>0.67491999999999996</c:v>
                </c:pt>
                <c:pt idx="4705">
                  <c:v>0.70579000000000003</c:v>
                </c:pt>
                <c:pt idx="4706">
                  <c:v>0.73782999999999999</c:v>
                </c:pt>
                <c:pt idx="4707">
                  <c:v>0.76395000000000002</c:v>
                </c:pt>
                <c:pt idx="4708">
                  <c:v>0.78091999999999995</c:v>
                </c:pt>
                <c:pt idx="4709">
                  <c:v>0.79061999999999999</c:v>
                </c:pt>
                <c:pt idx="4710">
                  <c:v>0.79790000000000005</c:v>
                </c:pt>
                <c:pt idx="4711">
                  <c:v>0.80393000000000003</c:v>
                </c:pt>
                <c:pt idx="4712">
                  <c:v>0.80184999999999995</c:v>
                </c:pt>
                <c:pt idx="4713">
                  <c:v>0.78427000000000002</c:v>
                </c:pt>
                <c:pt idx="4714">
                  <c:v>0.75685999999999998</c:v>
                </c:pt>
                <c:pt idx="4715">
                  <c:v>0.73853000000000002</c:v>
                </c:pt>
                <c:pt idx="4716">
                  <c:v>0.74270000000000003</c:v>
                </c:pt>
                <c:pt idx="4717">
                  <c:v>0.76137999999999995</c:v>
                </c:pt>
                <c:pt idx="4718">
                  <c:v>0.77256999999999998</c:v>
                </c:pt>
                <c:pt idx="4719">
                  <c:v>0.76048000000000004</c:v>
                </c:pt>
                <c:pt idx="4720">
                  <c:v>0.72302</c:v>
                </c:pt>
                <c:pt idx="4721">
                  <c:v>0.66410000000000002</c:v>
                </c:pt>
                <c:pt idx="4722">
                  <c:v>0.58992</c:v>
                </c:pt>
                <c:pt idx="4723">
                  <c:v>0.51397999999999999</c:v>
                </c:pt>
                <c:pt idx="4724">
                  <c:v>0.45429000000000003</c:v>
                </c:pt>
                <c:pt idx="4725">
                  <c:v>0.41760000000000003</c:v>
                </c:pt>
                <c:pt idx="4726">
                  <c:v>0.39267999999999997</c:v>
                </c:pt>
                <c:pt idx="4727">
                  <c:v>0.36595</c:v>
                </c:pt>
                <c:pt idx="4728">
                  <c:v>0.33823999999999999</c:v>
                </c:pt>
                <c:pt idx="4729">
                  <c:v>0.31763999999999998</c:v>
                </c:pt>
                <c:pt idx="4730">
                  <c:v>0.30125000000000002</c:v>
                </c:pt>
                <c:pt idx="4731">
                  <c:v>0.27667000000000003</c:v>
                </c:pt>
                <c:pt idx="4732">
                  <c:v>0.24187</c:v>
                </c:pt>
                <c:pt idx="4733">
                  <c:v>0.21143000000000001</c:v>
                </c:pt>
                <c:pt idx="4734">
                  <c:v>0.19861999999999999</c:v>
                </c:pt>
                <c:pt idx="4735">
                  <c:v>0.20049</c:v>
                </c:pt>
                <c:pt idx="4736">
                  <c:v>0.20584</c:v>
                </c:pt>
                <c:pt idx="4737">
                  <c:v>0.20949999999999999</c:v>
                </c:pt>
                <c:pt idx="4738">
                  <c:v>0.21135999999999999</c:v>
                </c:pt>
                <c:pt idx="4739">
                  <c:v>0.20865</c:v>
                </c:pt>
                <c:pt idx="4740">
                  <c:v>0.19817000000000001</c:v>
                </c:pt>
                <c:pt idx="4741">
                  <c:v>0.18164</c:v>
                </c:pt>
                <c:pt idx="4742">
                  <c:v>0.15998000000000001</c:v>
                </c:pt>
                <c:pt idx="4743">
                  <c:v>0.12539</c:v>
                </c:pt>
                <c:pt idx="4744">
                  <c:v>6.9794999999999996E-2</c:v>
                </c:pt>
                <c:pt idx="4745">
                  <c:v>4.4024E-4</c:v>
                </c:pt>
                <c:pt idx="4746">
                  <c:v>-6.2524999999999997E-2</c:v>
                </c:pt>
                <c:pt idx="4747">
                  <c:v>-0.10628</c:v>
                </c:pt>
                <c:pt idx="4748">
                  <c:v>-0.13541</c:v>
                </c:pt>
                <c:pt idx="4749">
                  <c:v>-0.15948000000000001</c:v>
                </c:pt>
                <c:pt idx="4750">
                  <c:v>-0.17818999999999999</c:v>
                </c:pt>
                <c:pt idx="4751">
                  <c:v>-0.18367</c:v>
                </c:pt>
                <c:pt idx="4752">
                  <c:v>-0.17287</c:v>
                </c:pt>
                <c:pt idx="4753">
                  <c:v>-0.15315000000000001</c:v>
                </c:pt>
                <c:pt idx="4754">
                  <c:v>-0.13772999999999999</c:v>
                </c:pt>
                <c:pt idx="4755">
                  <c:v>-0.13825999999999999</c:v>
                </c:pt>
                <c:pt idx="4756">
                  <c:v>-0.15911</c:v>
                </c:pt>
                <c:pt idx="4757">
                  <c:v>-0.19525000000000001</c:v>
                </c:pt>
                <c:pt idx="4758">
                  <c:v>-0.23588000000000001</c:v>
                </c:pt>
                <c:pt idx="4759">
                  <c:v>-0.27116000000000001</c:v>
                </c:pt>
                <c:pt idx="4760">
                  <c:v>-0.29558000000000001</c:v>
                </c:pt>
                <c:pt idx="4761">
                  <c:v>-0.30725000000000002</c:v>
                </c:pt>
                <c:pt idx="4762">
                  <c:v>-0.30714000000000002</c:v>
                </c:pt>
                <c:pt idx="4763">
                  <c:v>-0.29820000000000002</c:v>
                </c:pt>
                <c:pt idx="4764">
                  <c:v>-0.28222000000000003</c:v>
                </c:pt>
                <c:pt idx="4765">
                  <c:v>-0.25934000000000001</c:v>
                </c:pt>
                <c:pt idx="4766">
                  <c:v>-0.23427000000000001</c:v>
                </c:pt>
                <c:pt idx="4767">
                  <c:v>-0.22015999999999999</c:v>
                </c:pt>
                <c:pt idx="4768">
                  <c:v>-0.22833999999999999</c:v>
                </c:pt>
                <c:pt idx="4769">
                  <c:v>-0.25409999999999999</c:v>
                </c:pt>
                <c:pt idx="4770">
                  <c:v>-0.28039999999999998</c:v>
                </c:pt>
                <c:pt idx="4771">
                  <c:v>-0.29758000000000001</c:v>
                </c:pt>
                <c:pt idx="4772">
                  <c:v>-0.31220999999999999</c:v>
                </c:pt>
                <c:pt idx="4773">
                  <c:v>-0.33341999999999999</c:v>
                </c:pt>
                <c:pt idx="4774">
                  <c:v>-0.35866999999999999</c:v>
                </c:pt>
                <c:pt idx="4775">
                  <c:v>-0.37952000000000002</c:v>
                </c:pt>
                <c:pt idx="4776">
                  <c:v>-0.39585999999999999</c:v>
                </c:pt>
                <c:pt idx="4777">
                  <c:v>-0.41563</c:v>
                </c:pt>
                <c:pt idx="4778">
                  <c:v>-0.44206000000000001</c:v>
                </c:pt>
                <c:pt idx="4779">
                  <c:v>-0.46879999999999999</c:v>
                </c:pt>
                <c:pt idx="4780">
                  <c:v>-0.48948000000000003</c:v>
                </c:pt>
                <c:pt idx="4781">
                  <c:v>-0.50732999999999995</c:v>
                </c:pt>
                <c:pt idx="4782">
                  <c:v>-0.53151000000000004</c:v>
                </c:pt>
                <c:pt idx="4783">
                  <c:v>-0.56511999999999996</c:v>
                </c:pt>
                <c:pt idx="4784">
                  <c:v>-0.60014999999999996</c:v>
                </c:pt>
                <c:pt idx="4785">
                  <c:v>-0.62682000000000004</c:v>
                </c:pt>
                <c:pt idx="4786">
                  <c:v>-0.64731000000000005</c:v>
                </c:pt>
                <c:pt idx="4787">
                  <c:v>-0.67532999999999999</c:v>
                </c:pt>
                <c:pt idx="4788">
                  <c:v>-0.71847000000000005</c:v>
                </c:pt>
                <c:pt idx="4789">
                  <c:v>-0.76497000000000004</c:v>
                </c:pt>
                <c:pt idx="4790">
                  <c:v>-0.79415000000000002</c:v>
                </c:pt>
                <c:pt idx="4791">
                  <c:v>-0.79791999999999996</c:v>
                </c:pt>
                <c:pt idx="4792">
                  <c:v>-0.78546000000000005</c:v>
                </c:pt>
                <c:pt idx="4793">
                  <c:v>-0.76917999999999997</c:v>
                </c:pt>
                <c:pt idx="4794">
                  <c:v>-0.75632999999999995</c:v>
                </c:pt>
                <c:pt idx="4795">
                  <c:v>-0.75382000000000005</c:v>
                </c:pt>
                <c:pt idx="4796">
                  <c:v>-0.76797000000000004</c:v>
                </c:pt>
                <c:pt idx="4797">
                  <c:v>-0.79381999999999997</c:v>
                </c:pt>
                <c:pt idx="4798">
                  <c:v>-0.81613000000000002</c:v>
                </c:pt>
                <c:pt idx="4799">
                  <c:v>-0.82874000000000003</c:v>
                </c:pt>
                <c:pt idx="4800">
                  <c:v>-0.84302999999999995</c:v>
                </c:pt>
                <c:pt idx="4801">
                  <c:v>-0.86824999999999997</c:v>
                </c:pt>
                <c:pt idx="4802">
                  <c:v>-0.89463000000000004</c:v>
                </c:pt>
                <c:pt idx="4803">
                  <c:v>-0.90898000000000001</c:v>
                </c:pt>
                <c:pt idx="4804">
                  <c:v>-0.91798999999999997</c:v>
                </c:pt>
                <c:pt idx="4805">
                  <c:v>-0.93889</c:v>
                </c:pt>
                <c:pt idx="4806">
                  <c:v>-0.97177999999999998</c:v>
                </c:pt>
                <c:pt idx="4807">
                  <c:v>-0.99987999999999999</c:v>
                </c:pt>
                <c:pt idx="4808">
                  <c:v>-1.0165999999999999</c:v>
                </c:pt>
                <c:pt idx="4809">
                  <c:v>-1.0325</c:v>
                </c:pt>
                <c:pt idx="4810">
                  <c:v>-1.0503</c:v>
                </c:pt>
                <c:pt idx="4811">
                  <c:v>-1.0546</c:v>
                </c:pt>
                <c:pt idx="4812">
                  <c:v>-1.0358000000000001</c:v>
                </c:pt>
                <c:pt idx="4813">
                  <c:v>-1.0094000000000001</c:v>
                </c:pt>
                <c:pt idx="4814">
                  <c:v>-0.99500999999999995</c:v>
                </c:pt>
                <c:pt idx="4815">
                  <c:v>-0.98533000000000004</c:v>
                </c:pt>
                <c:pt idx="4816">
                  <c:v>-0.95513000000000003</c:v>
                </c:pt>
                <c:pt idx="4817">
                  <c:v>-0.89686999999999995</c:v>
                </c:pt>
                <c:pt idx="4818">
                  <c:v>-0.83313999999999999</c:v>
                </c:pt>
                <c:pt idx="4819">
                  <c:v>-0.79254000000000002</c:v>
                </c:pt>
                <c:pt idx="4820">
                  <c:v>-0.78466999999999998</c:v>
                </c:pt>
                <c:pt idx="4821">
                  <c:v>-0.79986000000000002</c:v>
                </c:pt>
                <c:pt idx="4822">
                  <c:v>-0.82193000000000005</c:v>
                </c:pt>
                <c:pt idx="4823">
                  <c:v>-0.83618999999999999</c:v>
                </c:pt>
                <c:pt idx="4824">
                  <c:v>-0.83313000000000004</c:v>
                </c:pt>
                <c:pt idx="4825">
                  <c:v>-0.81262999999999996</c:v>
                </c:pt>
                <c:pt idx="4826">
                  <c:v>-0.78391</c:v>
                </c:pt>
                <c:pt idx="4827">
                  <c:v>-0.75819000000000003</c:v>
                </c:pt>
                <c:pt idx="4828">
                  <c:v>-0.73982000000000003</c:v>
                </c:pt>
                <c:pt idx="4829">
                  <c:v>-0.72338000000000002</c:v>
                </c:pt>
                <c:pt idx="4830">
                  <c:v>-0.69925000000000004</c:v>
                </c:pt>
                <c:pt idx="4831">
                  <c:v>-0.66469999999999996</c:v>
                </c:pt>
                <c:pt idx="4832">
                  <c:v>-0.63014999999999999</c:v>
                </c:pt>
                <c:pt idx="4833">
                  <c:v>-0.60899999999999999</c:v>
                </c:pt>
                <c:pt idx="4834">
                  <c:v>-0.59945000000000004</c:v>
                </c:pt>
                <c:pt idx="4835">
                  <c:v>-0.58450999999999997</c:v>
                </c:pt>
                <c:pt idx="4836">
                  <c:v>-0.55595000000000006</c:v>
                </c:pt>
                <c:pt idx="4837">
                  <c:v>-0.52851999999999999</c:v>
                </c:pt>
                <c:pt idx="4838">
                  <c:v>-0.51946000000000003</c:v>
                </c:pt>
                <c:pt idx="4839">
                  <c:v>-0.52156000000000002</c:v>
                </c:pt>
                <c:pt idx="4840">
                  <c:v>-0.51327</c:v>
                </c:pt>
                <c:pt idx="4841">
                  <c:v>-0.49291000000000001</c:v>
                </c:pt>
                <c:pt idx="4842">
                  <c:v>-0.48348999999999998</c:v>
                </c:pt>
                <c:pt idx="4843">
                  <c:v>-0.49954999999999999</c:v>
                </c:pt>
                <c:pt idx="4844">
                  <c:v>-0.52702000000000004</c:v>
                </c:pt>
                <c:pt idx="4845">
                  <c:v>-0.54532000000000003</c:v>
                </c:pt>
                <c:pt idx="4846">
                  <c:v>-0.55411999999999995</c:v>
                </c:pt>
                <c:pt idx="4847">
                  <c:v>-0.56557999999999997</c:v>
                </c:pt>
                <c:pt idx="4848">
                  <c:v>-0.58194000000000001</c:v>
                </c:pt>
                <c:pt idx="4849">
                  <c:v>-0.59658</c:v>
                </c:pt>
                <c:pt idx="4850">
                  <c:v>-0.60982000000000003</c:v>
                </c:pt>
                <c:pt idx="4851">
                  <c:v>-0.62727999999999995</c:v>
                </c:pt>
                <c:pt idx="4852">
                  <c:v>-0.64598</c:v>
                </c:pt>
                <c:pt idx="4853">
                  <c:v>-0.65758000000000005</c:v>
                </c:pt>
                <c:pt idx="4854">
                  <c:v>-0.66481000000000001</c:v>
                </c:pt>
                <c:pt idx="4855">
                  <c:v>-0.67930000000000001</c:v>
                </c:pt>
                <c:pt idx="4856">
                  <c:v>-0.70069000000000004</c:v>
                </c:pt>
                <c:pt idx="4857">
                  <c:v>-0.71204999999999996</c:v>
                </c:pt>
                <c:pt idx="4858">
                  <c:v>-0.70130000000000003</c:v>
                </c:pt>
                <c:pt idx="4859">
                  <c:v>-0.67562999999999995</c:v>
                </c:pt>
                <c:pt idx="4860">
                  <c:v>-0.64890000000000003</c:v>
                </c:pt>
                <c:pt idx="4861">
                  <c:v>-0.62572000000000005</c:v>
                </c:pt>
                <c:pt idx="4862">
                  <c:v>-0.60523000000000005</c:v>
                </c:pt>
                <c:pt idx="4863">
                  <c:v>-0.58982999999999997</c:v>
                </c:pt>
                <c:pt idx="4864">
                  <c:v>-0.57930000000000004</c:v>
                </c:pt>
                <c:pt idx="4865">
                  <c:v>-0.56403999999999999</c:v>
                </c:pt>
                <c:pt idx="4866">
                  <c:v>-0.53703999999999996</c:v>
                </c:pt>
                <c:pt idx="4867">
                  <c:v>-0.50861999999999996</c:v>
                </c:pt>
                <c:pt idx="4868">
                  <c:v>-0.4965</c:v>
                </c:pt>
                <c:pt idx="4869">
                  <c:v>-0.50246000000000002</c:v>
                </c:pt>
                <c:pt idx="4870">
                  <c:v>-0.51132</c:v>
                </c:pt>
                <c:pt idx="4871">
                  <c:v>-0.51412000000000002</c:v>
                </c:pt>
                <c:pt idx="4872">
                  <c:v>-0.51880000000000004</c:v>
                </c:pt>
                <c:pt idx="4873">
                  <c:v>-0.53251999999999999</c:v>
                </c:pt>
                <c:pt idx="4874">
                  <c:v>-0.54593999999999998</c:v>
                </c:pt>
                <c:pt idx="4875">
                  <c:v>-0.54584999999999995</c:v>
                </c:pt>
                <c:pt idx="4876">
                  <c:v>-0.53578000000000003</c:v>
                </c:pt>
                <c:pt idx="4877">
                  <c:v>-0.53076999999999996</c:v>
                </c:pt>
                <c:pt idx="4878">
                  <c:v>-0.53398000000000001</c:v>
                </c:pt>
                <c:pt idx="4879">
                  <c:v>-0.53127000000000002</c:v>
                </c:pt>
                <c:pt idx="4880">
                  <c:v>-0.51183999999999996</c:v>
                </c:pt>
                <c:pt idx="4881">
                  <c:v>-0.48465000000000003</c:v>
                </c:pt>
                <c:pt idx="4882">
                  <c:v>-0.46894999999999998</c:v>
                </c:pt>
                <c:pt idx="4883">
                  <c:v>-0.47427000000000002</c:v>
                </c:pt>
                <c:pt idx="4884">
                  <c:v>-0.49391000000000002</c:v>
                </c:pt>
                <c:pt idx="4885">
                  <c:v>-0.51268999999999998</c:v>
                </c:pt>
                <c:pt idx="4886">
                  <c:v>-0.51726000000000005</c:v>
                </c:pt>
                <c:pt idx="4887">
                  <c:v>-0.50497999999999998</c:v>
                </c:pt>
                <c:pt idx="4888">
                  <c:v>-0.48899999999999999</c:v>
                </c:pt>
                <c:pt idx="4889">
                  <c:v>-0.48932999999999999</c:v>
                </c:pt>
                <c:pt idx="4890">
                  <c:v>-0.51032</c:v>
                </c:pt>
                <c:pt idx="4891">
                  <c:v>-0.52956999999999999</c:v>
                </c:pt>
                <c:pt idx="4892">
                  <c:v>-0.51871</c:v>
                </c:pt>
                <c:pt idx="4893">
                  <c:v>-0.47539999999999999</c:v>
                </c:pt>
                <c:pt idx="4894">
                  <c:v>-0.42621999999999999</c:v>
                </c:pt>
                <c:pt idx="4895">
                  <c:v>-0.39611000000000002</c:v>
                </c:pt>
                <c:pt idx="4896">
                  <c:v>-0.38357999999999998</c:v>
                </c:pt>
                <c:pt idx="4897">
                  <c:v>-0.36919999999999997</c:v>
                </c:pt>
                <c:pt idx="4898">
                  <c:v>-0.34034999999999999</c:v>
                </c:pt>
                <c:pt idx="4899">
                  <c:v>-0.30103999999999997</c:v>
                </c:pt>
                <c:pt idx="4900">
                  <c:v>-0.26373000000000002</c:v>
                </c:pt>
                <c:pt idx="4901">
                  <c:v>-0.23929</c:v>
                </c:pt>
                <c:pt idx="4902">
                  <c:v>-0.23094999999999999</c:v>
                </c:pt>
                <c:pt idx="4903">
                  <c:v>-0.22967000000000001</c:v>
                </c:pt>
                <c:pt idx="4904">
                  <c:v>-0.21707000000000001</c:v>
                </c:pt>
                <c:pt idx="4905">
                  <c:v>-0.18171999999999999</c:v>
                </c:pt>
                <c:pt idx="4906">
                  <c:v>-0.13402</c:v>
                </c:pt>
                <c:pt idx="4907">
                  <c:v>-9.8482E-2</c:v>
                </c:pt>
                <c:pt idx="4908">
                  <c:v>-8.9183999999999999E-2</c:v>
                </c:pt>
                <c:pt idx="4909">
                  <c:v>-9.7723000000000004E-2</c:v>
                </c:pt>
                <c:pt idx="4910">
                  <c:v>-0.10664999999999999</c:v>
                </c:pt>
                <c:pt idx="4911">
                  <c:v>-0.10741000000000001</c:v>
                </c:pt>
                <c:pt idx="4912">
                  <c:v>-0.10066</c:v>
                </c:pt>
                <c:pt idx="4913">
                  <c:v>-8.5803000000000004E-2</c:v>
                </c:pt>
                <c:pt idx="4914">
                  <c:v>-6.0185000000000002E-2</c:v>
                </c:pt>
                <c:pt idx="4915">
                  <c:v>-2.8635000000000001E-2</c:v>
                </c:pt>
                <c:pt idx="4916">
                  <c:v>-4.7266000000000001E-3</c:v>
                </c:pt>
                <c:pt idx="4917">
                  <c:v>2.9321999999999998E-3</c:v>
                </c:pt>
                <c:pt idx="4918">
                  <c:v>2.1938999999999999E-3</c:v>
                </c:pt>
                <c:pt idx="4919">
                  <c:v>9.5253000000000004E-3</c:v>
                </c:pt>
                <c:pt idx="4920">
                  <c:v>3.1139E-2</c:v>
                </c:pt>
                <c:pt idx="4921">
                  <c:v>5.7092999999999998E-2</c:v>
                </c:pt>
                <c:pt idx="4922">
                  <c:v>7.6021000000000005E-2</c:v>
                </c:pt>
                <c:pt idx="4923">
                  <c:v>9.0845999999999996E-2</c:v>
                </c:pt>
                <c:pt idx="4924">
                  <c:v>0.11439000000000001</c:v>
                </c:pt>
                <c:pt idx="4925">
                  <c:v>0.15071999999999999</c:v>
                </c:pt>
                <c:pt idx="4926">
                  <c:v>0.18701999999999999</c:v>
                </c:pt>
                <c:pt idx="4927">
                  <c:v>0.20619000000000001</c:v>
                </c:pt>
                <c:pt idx="4928">
                  <c:v>0.20343</c:v>
                </c:pt>
                <c:pt idx="4929">
                  <c:v>0.18794</c:v>
                </c:pt>
                <c:pt idx="4930">
                  <c:v>0.17323</c:v>
                </c:pt>
                <c:pt idx="4931">
                  <c:v>0.17065</c:v>
                </c:pt>
                <c:pt idx="4932">
                  <c:v>0.18840999999999999</c:v>
                </c:pt>
                <c:pt idx="4933">
                  <c:v>0.22797999999999999</c:v>
                </c:pt>
                <c:pt idx="4934">
                  <c:v>0.27872999999999998</c:v>
                </c:pt>
                <c:pt idx="4935">
                  <c:v>0.32244</c:v>
                </c:pt>
                <c:pt idx="4936">
                  <c:v>0.34739999999999999</c:v>
                </c:pt>
                <c:pt idx="4937">
                  <c:v>0.35614000000000001</c:v>
                </c:pt>
                <c:pt idx="4938">
                  <c:v>0.35688999999999999</c:v>
                </c:pt>
                <c:pt idx="4939">
                  <c:v>0.35143000000000002</c:v>
                </c:pt>
                <c:pt idx="4940">
                  <c:v>0.33632000000000001</c:v>
                </c:pt>
                <c:pt idx="4941">
                  <c:v>0.31481999999999999</c:v>
                </c:pt>
                <c:pt idx="4942">
                  <c:v>0.30076999999999998</c:v>
                </c:pt>
                <c:pt idx="4943">
                  <c:v>0.30646000000000001</c:v>
                </c:pt>
                <c:pt idx="4944">
                  <c:v>0.32788</c:v>
                </c:pt>
                <c:pt idx="4945">
                  <c:v>0.34550999999999998</c:v>
                </c:pt>
                <c:pt idx="4946">
                  <c:v>0.34208</c:v>
                </c:pt>
                <c:pt idx="4947">
                  <c:v>0.31874999999999998</c:v>
                </c:pt>
                <c:pt idx="4948">
                  <c:v>0.29210000000000003</c:v>
                </c:pt>
                <c:pt idx="4949">
                  <c:v>0.27539000000000002</c:v>
                </c:pt>
                <c:pt idx="4950">
                  <c:v>0.26601999999999998</c:v>
                </c:pt>
                <c:pt idx="4951">
                  <c:v>0.25319999999999998</c:v>
                </c:pt>
                <c:pt idx="4952">
                  <c:v>0.23404</c:v>
                </c:pt>
                <c:pt idx="4953">
                  <c:v>0.21664</c:v>
                </c:pt>
                <c:pt idx="4954">
                  <c:v>0.20857000000000001</c:v>
                </c:pt>
                <c:pt idx="4955">
                  <c:v>0.20860000000000001</c:v>
                </c:pt>
                <c:pt idx="4956">
                  <c:v>0.21073</c:v>
                </c:pt>
                <c:pt idx="4957">
                  <c:v>0.21059</c:v>
                </c:pt>
                <c:pt idx="4958">
                  <c:v>0.20519000000000001</c:v>
                </c:pt>
                <c:pt idx="4959">
                  <c:v>0.19247</c:v>
                </c:pt>
                <c:pt idx="4960">
                  <c:v>0.17582999999999999</c:v>
                </c:pt>
                <c:pt idx="4961">
                  <c:v>0.16425999999999999</c:v>
                </c:pt>
                <c:pt idx="4962">
                  <c:v>0.16205</c:v>
                </c:pt>
                <c:pt idx="4963">
                  <c:v>0.16137000000000001</c:v>
                </c:pt>
                <c:pt idx="4964">
                  <c:v>0.15053</c:v>
                </c:pt>
                <c:pt idx="4965">
                  <c:v>0.12728999999999999</c:v>
                </c:pt>
                <c:pt idx="4966">
                  <c:v>9.8016000000000006E-2</c:v>
                </c:pt>
                <c:pt idx="4967">
                  <c:v>6.6429000000000002E-2</c:v>
                </c:pt>
                <c:pt idx="4968">
                  <c:v>3.1447000000000003E-2</c:v>
                </c:pt>
                <c:pt idx="4969">
                  <c:v>-3.5652000000000001E-3</c:v>
                </c:pt>
                <c:pt idx="4970">
                  <c:v>-2.7557000000000002E-2</c:v>
                </c:pt>
                <c:pt idx="4971">
                  <c:v>-3.1869000000000001E-2</c:v>
                </c:pt>
                <c:pt idx="4972">
                  <c:v>-2.0119000000000001E-2</c:v>
                </c:pt>
                <c:pt idx="4973">
                  <c:v>-5.8799000000000004E-3</c:v>
                </c:pt>
                <c:pt idx="4974">
                  <c:v>-2.2000000000000001E-3</c:v>
                </c:pt>
                <c:pt idx="4975">
                  <c:v>-1.2108000000000001E-2</c:v>
                </c:pt>
                <c:pt idx="4976">
                  <c:v>-2.5649999999999999E-2</c:v>
                </c:pt>
                <c:pt idx="4977">
                  <c:v>-2.8021000000000001E-2</c:v>
                </c:pt>
                <c:pt idx="4978">
                  <c:v>-1.6258999999999999E-2</c:v>
                </c:pt>
                <c:pt idx="4979">
                  <c:v>-6.9962000000000002E-3</c:v>
                </c:pt>
                <c:pt idx="4980">
                  <c:v>-2.1444999999999999E-2</c:v>
                </c:pt>
                <c:pt idx="4981">
                  <c:v>-6.3035999999999995E-2</c:v>
                </c:pt>
                <c:pt idx="4982">
                  <c:v>-0.11573</c:v>
                </c:pt>
                <c:pt idx="4983">
                  <c:v>-0.16181999999999999</c:v>
                </c:pt>
                <c:pt idx="4984">
                  <c:v>-0.19189000000000001</c:v>
                </c:pt>
                <c:pt idx="4985">
                  <c:v>-0.19939000000000001</c:v>
                </c:pt>
                <c:pt idx="4986">
                  <c:v>-0.18124999999999999</c:v>
                </c:pt>
                <c:pt idx="4987">
                  <c:v>-0.14973</c:v>
                </c:pt>
                <c:pt idx="4988">
                  <c:v>-0.13048999999999999</c:v>
                </c:pt>
                <c:pt idx="4989">
                  <c:v>-0.13838</c:v>
                </c:pt>
                <c:pt idx="4990">
                  <c:v>-0.16245999999999999</c:v>
                </c:pt>
                <c:pt idx="4991">
                  <c:v>-0.18226000000000001</c:v>
                </c:pt>
                <c:pt idx="4992">
                  <c:v>-0.18923000000000001</c:v>
                </c:pt>
                <c:pt idx="4993">
                  <c:v>-0.18293999999999999</c:v>
                </c:pt>
                <c:pt idx="4994">
                  <c:v>-0.15790000000000001</c:v>
                </c:pt>
                <c:pt idx="4995">
                  <c:v>-0.11104</c:v>
                </c:pt>
                <c:pt idx="4996">
                  <c:v>-5.7477E-2</c:v>
                </c:pt>
                <c:pt idx="4997">
                  <c:v>-2.1222999999999999E-2</c:v>
                </c:pt>
                <c:pt idx="4998">
                  <c:v>-8.8343999999999992E-3</c:v>
                </c:pt>
                <c:pt idx="4999">
                  <c:v>-5.241E-3</c:v>
                </c:pt>
                <c:pt idx="5000">
                  <c:v>2.6419999999999998E-3</c:v>
                </c:pt>
                <c:pt idx="5001">
                  <c:v>1.0515999999999999E-2</c:v>
                </c:pt>
                <c:pt idx="5002">
                  <c:v>8.0730999999999997E-3</c:v>
                </c:pt>
                <c:pt idx="5003">
                  <c:v>-5.0103999999999999E-3</c:v>
                </c:pt>
                <c:pt idx="5004">
                  <c:v>-1.881E-2</c:v>
                </c:pt>
                <c:pt idx="5005">
                  <c:v>-2.0733000000000001E-2</c:v>
                </c:pt>
                <c:pt idx="5006">
                  <c:v>-8.7272000000000001E-4</c:v>
                </c:pt>
                <c:pt idx="5007">
                  <c:v>4.0743000000000001E-2</c:v>
                </c:pt>
                <c:pt idx="5008">
                  <c:v>8.8020000000000001E-2</c:v>
                </c:pt>
                <c:pt idx="5009">
                  <c:v>0.11805</c:v>
                </c:pt>
                <c:pt idx="5010">
                  <c:v>0.12121</c:v>
                </c:pt>
                <c:pt idx="5011">
                  <c:v>0.10602</c:v>
                </c:pt>
                <c:pt idx="5012">
                  <c:v>8.3385000000000001E-2</c:v>
                </c:pt>
                <c:pt idx="5013">
                  <c:v>5.7278999999999997E-2</c:v>
                </c:pt>
                <c:pt idx="5014">
                  <c:v>3.6149000000000001E-2</c:v>
                </c:pt>
                <c:pt idx="5015">
                  <c:v>3.9877000000000003E-2</c:v>
                </c:pt>
                <c:pt idx="5016">
                  <c:v>8.1406999999999993E-2</c:v>
                </c:pt>
                <c:pt idx="5017">
                  <c:v>0.14562</c:v>
                </c:pt>
                <c:pt idx="5018">
                  <c:v>0.19822000000000001</c:v>
                </c:pt>
                <c:pt idx="5019">
                  <c:v>0.21607000000000001</c:v>
                </c:pt>
                <c:pt idx="5020">
                  <c:v>0.20218</c:v>
                </c:pt>
                <c:pt idx="5021">
                  <c:v>0.17365</c:v>
                </c:pt>
                <c:pt idx="5022">
                  <c:v>0.14427999999999999</c:v>
                </c:pt>
                <c:pt idx="5023">
                  <c:v>0.12045</c:v>
                </c:pt>
                <c:pt idx="5024">
                  <c:v>0.10531</c:v>
                </c:pt>
                <c:pt idx="5025">
                  <c:v>0.10050000000000001</c:v>
                </c:pt>
                <c:pt idx="5026">
                  <c:v>0.1042</c:v>
                </c:pt>
                <c:pt idx="5027">
                  <c:v>0.10976</c:v>
                </c:pt>
                <c:pt idx="5028">
                  <c:v>0.10732999999999999</c:v>
                </c:pt>
                <c:pt idx="5029">
                  <c:v>8.8842000000000004E-2</c:v>
                </c:pt>
                <c:pt idx="5030">
                  <c:v>5.3615999999999997E-2</c:v>
                </c:pt>
                <c:pt idx="5031">
                  <c:v>9.6390999999999994E-3</c:v>
                </c:pt>
                <c:pt idx="5032">
                  <c:v>-3.0182E-2</c:v>
                </c:pt>
                <c:pt idx="5033">
                  <c:v>-5.2900999999999997E-2</c:v>
                </c:pt>
                <c:pt idx="5034">
                  <c:v>-5.1153999999999998E-2</c:v>
                </c:pt>
                <c:pt idx="5035">
                  <c:v>-3.0790000000000001E-2</c:v>
                </c:pt>
                <c:pt idx="5036">
                  <c:v>-1.1927E-2</c:v>
                </c:pt>
                <c:pt idx="5037">
                  <c:v>-1.248E-2</c:v>
                </c:pt>
                <c:pt idx="5038">
                  <c:v>-2.648E-2</c:v>
                </c:pt>
                <c:pt idx="5039">
                  <c:v>-2.7522000000000001E-2</c:v>
                </c:pt>
                <c:pt idx="5040">
                  <c:v>-7.4439000000000005E-4</c:v>
                </c:pt>
                <c:pt idx="5041">
                  <c:v>3.6500999999999999E-2</c:v>
                </c:pt>
                <c:pt idx="5042">
                  <c:v>5.5480000000000002E-2</c:v>
                </c:pt>
                <c:pt idx="5043">
                  <c:v>5.0930000000000003E-2</c:v>
                </c:pt>
                <c:pt idx="5044">
                  <c:v>4.1986000000000002E-2</c:v>
                </c:pt>
                <c:pt idx="5045">
                  <c:v>4.1925999999999998E-2</c:v>
                </c:pt>
                <c:pt idx="5046">
                  <c:v>4.3797999999999997E-2</c:v>
                </c:pt>
                <c:pt idx="5047">
                  <c:v>3.9440000000000003E-2</c:v>
                </c:pt>
                <c:pt idx="5048">
                  <c:v>3.6306999999999999E-2</c:v>
                </c:pt>
                <c:pt idx="5049">
                  <c:v>4.4796999999999997E-2</c:v>
                </c:pt>
                <c:pt idx="5050">
                  <c:v>5.9816000000000001E-2</c:v>
                </c:pt>
                <c:pt idx="5051">
                  <c:v>6.8102999999999997E-2</c:v>
                </c:pt>
                <c:pt idx="5052">
                  <c:v>6.7863000000000007E-2</c:v>
                </c:pt>
                <c:pt idx="5053">
                  <c:v>6.7766000000000007E-2</c:v>
                </c:pt>
                <c:pt idx="5054">
                  <c:v>6.9543999999999995E-2</c:v>
                </c:pt>
                <c:pt idx="5055">
                  <c:v>6.6215999999999997E-2</c:v>
                </c:pt>
                <c:pt idx="5056">
                  <c:v>5.8743999999999998E-2</c:v>
                </c:pt>
                <c:pt idx="5057">
                  <c:v>5.9762000000000003E-2</c:v>
                </c:pt>
                <c:pt idx="5058">
                  <c:v>7.4943999999999997E-2</c:v>
                </c:pt>
                <c:pt idx="5059">
                  <c:v>9.3591999999999995E-2</c:v>
                </c:pt>
                <c:pt idx="5060">
                  <c:v>0.10693</c:v>
                </c:pt>
                <c:pt idx="5061">
                  <c:v>0.12374</c:v>
                </c:pt>
                <c:pt idx="5062">
                  <c:v>0.15329000000000001</c:v>
                </c:pt>
                <c:pt idx="5063">
                  <c:v>0.18068000000000001</c:v>
                </c:pt>
                <c:pt idx="5064">
                  <c:v>0.17926</c:v>
                </c:pt>
                <c:pt idx="5065">
                  <c:v>0.14853</c:v>
                </c:pt>
                <c:pt idx="5066">
                  <c:v>0.12046999999999999</c:v>
                </c:pt>
                <c:pt idx="5067">
                  <c:v>0.12034</c:v>
                </c:pt>
                <c:pt idx="5068">
                  <c:v>0.13644999999999999</c:v>
                </c:pt>
                <c:pt idx="5069">
                  <c:v>0.14018</c:v>
                </c:pt>
                <c:pt idx="5070">
                  <c:v>0.12414</c:v>
                </c:pt>
                <c:pt idx="5071">
                  <c:v>0.10653</c:v>
                </c:pt>
                <c:pt idx="5072">
                  <c:v>0.10673000000000001</c:v>
                </c:pt>
                <c:pt idx="5073">
                  <c:v>0.13222</c:v>
                </c:pt>
                <c:pt idx="5074">
                  <c:v>0.18221999999999999</c:v>
                </c:pt>
                <c:pt idx="5075">
                  <c:v>0.24392</c:v>
                </c:pt>
                <c:pt idx="5076">
                  <c:v>0.28769</c:v>
                </c:pt>
                <c:pt idx="5077">
                  <c:v>0.28919</c:v>
                </c:pt>
                <c:pt idx="5078">
                  <c:v>0.26219999999999999</c:v>
                </c:pt>
                <c:pt idx="5079">
                  <c:v>0.24856</c:v>
                </c:pt>
                <c:pt idx="5080">
                  <c:v>0.26568999999999998</c:v>
                </c:pt>
                <c:pt idx="5081">
                  <c:v>0.28355999999999998</c:v>
                </c:pt>
                <c:pt idx="5082">
                  <c:v>0.26916000000000001</c:v>
                </c:pt>
                <c:pt idx="5083">
                  <c:v>0.2351</c:v>
                </c:pt>
                <c:pt idx="5084">
                  <c:v>0.22126999999999999</c:v>
                </c:pt>
                <c:pt idx="5085">
                  <c:v>0.23943999999999999</c:v>
                </c:pt>
                <c:pt idx="5086">
                  <c:v>0.26329000000000002</c:v>
                </c:pt>
                <c:pt idx="5087">
                  <c:v>0.26959</c:v>
                </c:pt>
                <c:pt idx="5088">
                  <c:v>0.26135999999999998</c:v>
                </c:pt>
                <c:pt idx="5089">
                  <c:v>0.24596999999999999</c:v>
                </c:pt>
                <c:pt idx="5090">
                  <c:v>0.21876000000000001</c:v>
                </c:pt>
                <c:pt idx="5091">
                  <c:v>0.18243000000000001</c:v>
                </c:pt>
                <c:pt idx="5092">
                  <c:v>0.15961</c:v>
                </c:pt>
                <c:pt idx="5093">
                  <c:v>0.16444</c:v>
                </c:pt>
                <c:pt idx="5094">
                  <c:v>0.17527999999999999</c:v>
                </c:pt>
                <c:pt idx="5095">
                  <c:v>0.15859000000000001</c:v>
                </c:pt>
                <c:pt idx="5096">
                  <c:v>0.11445</c:v>
                </c:pt>
                <c:pt idx="5097">
                  <c:v>7.7503000000000002E-2</c:v>
                </c:pt>
                <c:pt idx="5098">
                  <c:v>7.4090000000000003E-2</c:v>
                </c:pt>
                <c:pt idx="5099">
                  <c:v>9.7753999999999994E-2</c:v>
                </c:pt>
                <c:pt idx="5100">
                  <c:v>0.12902</c:v>
                </c:pt>
                <c:pt idx="5101">
                  <c:v>0.16055</c:v>
                </c:pt>
                <c:pt idx="5102">
                  <c:v>0.19564000000000001</c:v>
                </c:pt>
                <c:pt idx="5103">
                  <c:v>0.23734</c:v>
                </c:pt>
                <c:pt idx="5104">
                  <c:v>0.28899000000000002</c:v>
                </c:pt>
                <c:pt idx="5105">
                  <c:v>0.35378999999999999</c:v>
                </c:pt>
                <c:pt idx="5106">
                  <c:v>0.42236000000000001</c:v>
                </c:pt>
                <c:pt idx="5107">
                  <c:v>0.47044999999999998</c:v>
                </c:pt>
                <c:pt idx="5108">
                  <c:v>0.48283999999999999</c:v>
                </c:pt>
                <c:pt idx="5109">
                  <c:v>0.47532999999999997</c:v>
                </c:pt>
                <c:pt idx="5110">
                  <c:v>0.47921999999999998</c:v>
                </c:pt>
                <c:pt idx="5111">
                  <c:v>0.50410999999999995</c:v>
                </c:pt>
                <c:pt idx="5112">
                  <c:v>0.52788999999999997</c:v>
                </c:pt>
                <c:pt idx="5113">
                  <c:v>0.52573999999999999</c:v>
                </c:pt>
                <c:pt idx="5114">
                  <c:v>0.49851000000000001</c:v>
                </c:pt>
                <c:pt idx="5115">
                  <c:v>0.46722999999999998</c:v>
                </c:pt>
                <c:pt idx="5116">
                  <c:v>0.44857999999999998</c:v>
                </c:pt>
                <c:pt idx="5117">
                  <c:v>0.44440000000000002</c:v>
                </c:pt>
                <c:pt idx="5118">
                  <c:v>0.45085999999999998</c:v>
                </c:pt>
                <c:pt idx="5119">
                  <c:v>0.46605000000000002</c:v>
                </c:pt>
                <c:pt idx="5120">
                  <c:v>0.4854</c:v>
                </c:pt>
                <c:pt idx="5121">
                  <c:v>0.49772</c:v>
                </c:pt>
                <c:pt idx="5122">
                  <c:v>0.49453999999999998</c:v>
                </c:pt>
                <c:pt idx="5123">
                  <c:v>0.48271999999999998</c:v>
                </c:pt>
                <c:pt idx="5124">
                  <c:v>0.48039999999999999</c:v>
                </c:pt>
                <c:pt idx="5125">
                  <c:v>0.49714999999999998</c:v>
                </c:pt>
                <c:pt idx="5126">
                  <c:v>0.52232999999999996</c:v>
                </c:pt>
                <c:pt idx="5127">
                  <c:v>0.53712000000000004</c:v>
                </c:pt>
                <c:pt idx="5128">
                  <c:v>0.53458000000000006</c:v>
                </c:pt>
                <c:pt idx="5129">
                  <c:v>0.52271000000000001</c:v>
                </c:pt>
                <c:pt idx="5130">
                  <c:v>0.51188</c:v>
                </c:pt>
                <c:pt idx="5131">
                  <c:v>0.50792999999999999</c:v>
                </c:pt>
                <c:pt idx="5132">
                  <c:v>0.51619000000000004</c:v>
                </c:pt>
                <c:pt idx="5133">
                  <c:v>0.54088999999999998</c:v>
                </c:pt>
                <c:pt idx="5134">
                  <c:v>0.57640000000000002</c:v>
                </c:pt>
                <c:pt idx="5135">
                  <c:v>0.60782000000000003</c:v>
                </c:pt>
                <c:pt idx="5136">
                  <c:v>0.62622999999999995</c:v>
                </c:pt>
                <c:pt idx="5137">
                  <c:v>0.63668000000000002</c:v>
                </c:pt>
                <c:pt idx="5138">
                  <c:v>0.64629000000000003</c:v>
                </c:pt>
                <c:pt idx="5139">
                  <c:v>0.65334000000000003</c:v>
                </c:pt>
                <c:pt idx="5140">
                  <c:v>0.65610999999999997</c:v>
                </c:pt>
                <c:pt idx="5141">
                  <c:v>0.66293999999999997</c:v>
                </c:pt>
                <c:pt idx="5142">
                  <c:v>0.68020000000000003</c:v>
                </c:pt>
                <c:pt idx="5143">
                  <c:v>0.69591999999999998</c:v>
                </c:pt>
                <c:pt idx="5144">
                  <c:v>0.69127000000000005</c:v>
                </c:pt>
                <c:pt idx="5145">
                  <c:v>0.66778999999999999</c:v>
                </c:pt>
                <c:pt idx="5146">
                  <c:v>0.64785000000000004</c:v>
                </c:pt>
                <c:pt idx="5147">
                  <c:v>0.64510999999999996</c:v>
                </c:pt>
                <c:pt idx="5148">
                  <c:v>0.64876</c:v>
                </c:pt>
                <c:pt idx="5149">
                  <c:v>0.64278999999999997</c:v>
                </c:pt>
                <c:pt idx="5150">
                  <c:v>0.62741000000000002</c:v>
                </c:pt>
                <c:pt idx="5151">
                  <c:v>0.61182999999999998</c:v>
                </c:pt>
                <c:pt idx="5152">
                  <c:v>0.59643000000000002</c:v>
                </c:pt>
                <c:pt idx="5153">
                  <c:v>0.57447000000000004</c:v>
                </c:pt>
                <c:pt idx="5154">
                  <c:v>0.54584999999999995</c:v>
                </c:pt>
                <c:pt idx="5155">
                  <c:v>0.51719999999999999</c:v>
                </c:pt>
                <c:pt idx="5156">
                  <c:v>0.49032999999999999</c:v>
                </c:pt>
                <c:pt idx="5157">
                  <c:v>0.46100000000000002</c:v>
                </c:pt>
                <c:pt idx="5158">
                  <c:v>0.42969000000000002</c:v>
                </c:pt>
                <c:pt idx="5159">
                  <c:v>0.40562999999999999</c:v>
                </c:pt>
                <c:pt idx="5160">
                  <c:v>0.39754</c:v>
                </c:pt>
                <c:pt idx="5161">
                  <c:v>0.40509000000000001</c:v>
                </c:pt>
                <c:pt idx="5162">
                  <c:v>0.4214</c:v>
                </c:pt>
                <c:pt idx="5163">
                  <c:v>0.44119999999999998</c:v>
                </c:pt>
                <c:pt idx="5164">
                  <c:v>0.46443000000000001</c:v>
                </c:pt>
                <c:pt idx="5165">
                  <c:v>0.49142000000000002</c:v>
                </c:pt>
                <c:pt idx="5166">
                  <c:v>0.51392000000000004</c:v>
                </c:pt>
                <c:pt idx="5167">
                  <c:v>0.51402999999999999</c:v>
                </c:pt>
                <c:pt idx="5168">
                  <c:v>0.47921999999999998</c:v>
                </c:pt>
                <c:pt idx="5169">
                  <c:v>0.42048999999999997</c:v>
                </c:pt>
                <c:pt idx="5170">
                  <c:v>0.36909999999999998</c:v>
                </c:pt>
                <c:pt idx="5171">
                  <c:v>0.3503</c:v>
                </c:pt>
                <c:pt idx="5172">
                  <c:v>0.36405999999999999</c:v>
                </c:pt>
                <c:pt idx="5173">
                  <c:v>0.39318999999999998</c:v>
                </c:pt>
                <c:pt idx="5174">
                  <c:v>0.42276999999999998</c:v>
                </c:pt>
                <c:pt idx="5175">
                  <c:v>0.44686999999999999</c:v>
                </c:pt>
                <c:pt idx="5176">
                  <c:v>0.46522000000000002</c:v>
                </c:pt>
                <c:pt idx="5177">
                  <c:v>0.48320000000000002</c:v>
                </c:pt>
                <c:pt idx="5178">
                  <c:v>0.51022999999999996</c:v>
                </c:pt>
                <c:pt idx="5179">
                  <c:v>0.54837000000000002</c:v>
                </c:pt>
                <c:pt idx="5180">
                  <c:v>0.58467999999999998</c:v>
                </c:pt>
                <c:pt idx="5181">
                  <c:v>0.60306000000000004</c:v>
                </c:pt>
                <c:pt idx="5182">
                  <c:v>0.60141999999999995</c:v>
                </c:pt>
                <c:pt idx="5183">
                  <c:v>0.59028000000000003</c:v>
                </c:pt>
                <c:pt idx="5184">
                  <c:v>0.57831999999999995</c:v>
                </c:pt>
                <c:pt idx="5185">
                  <c:v>0.56813999999999998</c:v>
                </c:pt>
                <c:pt idx="5186">
                  <c:v>0.56269000000000002</c:v>
                </c:pt>
                <c:pt idx="5187">
                  <c:v>0.56481999999999999</c:v>
                </c:pt>
                <c:pt idx="5188">
                  <c:v>0.57118999999999998</c:v>
                </c:pt>
                <c:pt idx="5189">
                  <c:v>0.57572000000000001</c:v>
                </c:pt>
                <c:pt idx="5190">
                  <c:v>0.57784000000000002</c:v>
                </c:pt>
                <c:pt idx="5191">
                  <c:v>0.57906000000000002</c:v>
                </c:pt>
                <c:pt idx="5192">
                  <c:v>0.57476000000000005</c:v>
                </c:pt>
                <c:pt idx="5193">
                  <c:v>0.56076000000000004</c:v>
                </c:pt>
                <c:pt idx="5194">
                  <c:v>0.54505999999999999</c:v>
                </c:pt>
                <c:pt idx="5195">
                  <c:v>0.53902000000000005</c:v>
                </c:pt>
                <c:pt idx="5196">
                  <c:v>0.53808</c:v>
                </c:pt>
                <c:pt idx="5197">
                  <c:v>0.52698</c:v>
                </c:pt>
                <c:pt idx="5198">
                  <c:v>0.50505999999999995</c:v>
                </c:pt>
                <c:pt idx="5199">
                  <c:v>0.48720999999999998</c:v>
                </c:pt>
                <c:pt idx="5200">
                  <c:v>0.47432000000000002</c:v>
                </c:pt>
                <c:pt idx="5201">
                  <c:v>0.44367000000000001</c:v>
                </c:pt>
                <c:pt idx="5202">
                  <c:v>0.38302000000000003</c:v>
                </c:pt>
                <c:pt idx="5203">
                  <c:v>0.31884000000000001</c:v>
                </c:pt>
                <c:pt idx="5204">
                  <c:v>0.29182000000000002</c:v>
                </c:pt>
                <c:pt idx="5205">
                  <c:v>0.31084000000000001</c:v>
                </c:pt>
                <c:pt idx="5206">
                  <c:v>0.34728999999999999</c:v>
                </c:pt>
                <c:pt idx="5207">
                  <c:v>0.37078</c:v>
                </c:pt>
                <c:pt idx="5208">
                  <c:v>0.37539</c:v>
                </c:pt>
                <c:pt idx="5209">
                  <c:v>0.37226999999999999</c:v>
                </c:pt>
                <c:pt idx="5210">
                  <c:v>0.37192999999999998</c:v>
                </c:pt>
                <c:pt idx="5211">
                  <c:v>0.37853999999999999</c:v>
                </c:pt>
                <c:pt idx="5212">
                  <c:v>0.39118000000000003</c:v>
                </c:pt>
                <c:pt idx="5213">
                  <c:v>0.40387000000000001</c:v>
                </c:pt>
                <c:pt idx="5214">
                  <c:v>0.40800999999999998</c:v>
                </c:pt>
                <c:pt idx="5215">
                  <c:v>0.39912999999999998</c:v>
                </c:pt>
                <c:pt idx="5216">
                  <c:v>0.38168000000000002</c:v>
                </c:pt>
                <c:pt idx="5217">
                  <c:v>0.36642000000000002</c:v>
                </c:pt>
                <c:pt idx="5218">
                  <c:v>0.36073</c:v>
                </c:pt>
                <c:pt idx="5219">
                  <c:v>0.35747000000000001</c:v>
                </c:pt>
                <c:pt idx="5220">
                  <c:v>0.33617000000000002</c:v>
                </c:pt>
                <c:pt idx="5221">
                  <c:v>0.28556999999999999</c:v>
                </c:pt>
                <c:pt idx="5222">
                  <c:v>0.22631000000000001</c:v>
                </c:pt>
                <c:pt idx="5223">
                  <c:v>0.19813</c:v>
                </c:pt>
                <c:pt idx="5224">
                  <c:v>0.21686</c:v>
                </c:pt>
                <c:pt idx="5225">
                  <c:v>0.25561</c:v>
                </c:pt>
                <c:pt idx="5226">
                  <c:v>0.27865000000000001</c:v>
                </c:pt>
                <c:pt idx="5227">
                  <c:v>0.28222999999999998</c:v>
                </c:pt>
                <c:pt idx="5228">
                  <c:v>0.28754999999999997</c:v>
                </c:pt>
                <c:pt idx="5229">
                  <c:v>0.30363000000000001</c:v>
                </c:pt>
                <c:pt idx="5230">
                  <c:v>0.31739000000000001</c:v>
                </c:pt>
                <c:pt idx="5231">
                  <c:v>0.31720999999999999</c:v>
                </c:pt>
                <c:pt idx="5232">
                  <c:v>0.30564999999999998</c:v>
                </c:pt>
                <c:pt idx="5233">
                  <c:v>0.28693000000000002</c:v>
                </c:pt>
                <c:pt idx="5234">
                  <c:v>0.26101000000000002</c:v>
                </c:pt>
                <c:pt idx="5235">
                  <c:v>0.23549999999999999</c:v>
                </c:pt>
                <c:pt idx="5236">
                  <c:v>0.22609000000000001</c:v>
                </c:pt>
                <c:pt idx="5237">
                  <c:v>0.23577999999999999</c:v>
                </c:pt>
                <c:pt idx="5238">
                  <c:v>0.24704999999999999</c:v>
                </c:pt>
                <c:pt idx="5239">
                  <c:v>0.24443000000000001</c:v>
                </c:pt>
                <c:pt idx="5240">
                  <c:v>0.23346</c:v>
                </c:pt>
                <c:pt idx="5241">
                  <c:v>0.22742000000000001</c:v>
                </c:pt>
                <c:pt idx="5242">
                  <c:v>0.22613</c:v>
                </c:pt>
                <c:pt idx="5243">
                  <c:v>0.22026999999999999</c:v>
                </c:pt>
                <c:pt idx="5244">
                  <c:v>0.20954999999999999</c:v>
                </c:pt>
                <c:pt idx="5245">
                  <c:v>0.20374</c:v>
                </c:pt>
                <c:pt idx="5246">
                  <c:v>0.20960999999999999</c:v>
                </c:pt>
                <c:pt idx="5247">
                  <c:v>0.22670999999999999</c:v>
                </c:pt>
                <c:pt idx="5248">
                  <c:v>0.25202999999999998</c:v>
                </c:pt>
                <c:pt idx="5249">
                  <c:v>0.27805000000000002</c:v>
                </c:pt>
                <c:pt idx="5250">
                  <c:v>0.29047000000000001</c:v>
                </c:pt>
                <c:pt idx="5251">
                  <c:v>0.28000999999999998</c:v>
                </c:pt>
                <c:pt idx="5252">
                  <c:v>0.25533</c:v>
                </c:pt>
                <c:pt idx="5253">
                  <c:v>0.23308000000000001</c:v>
                </c:pt>
                <c:pt idx="5254">
                  <c:v>0.21584999999999999</c:v>
                </c:pt>
                <c:pt idx="5255">
                  <c:v>0.19181999999999999</c:v>
                </c:pt>
                <c:pt idx="5256">
                  <c:v>0.15642</c:v>
                </c:pt>
                <c:pt idx="5257">
                  <c:v>0.12044000000000001</c:v>
                </c:pt>
                <c:pt idx="5258">
                  <c:v>9.2318999999999998E-2</c:v>
                </c:pt>
                <c:pt idx="5259">
                  <c:v>6.5615000000000007E-2</c:v>
                </c:pt>
                <c:pt idx="5260">
                  <c:v>3.3019E-2</c:v>
                </c:pt>
                <c:pt idx="5261">
                  <c:v>2.6798E-3</c:v>
                </c:pt>
                <c:pt idx="5262">
                  <c:v>-1.1108E-2</c:v>
                </c:pt>
                <c:pt idx="5263">
                  <c:v>-8.6356999999999996E-3</c:v>
                </c:pt>
                <c:pt idx="5264">
                  <c:v>-5.5742999999999999E-3</c:v>
                </c:pt>
                <c:pt idx="5265">
                  <c:v>-1.4788000000000001E-2</c:v>
                </c:pt>
                <c:pt idx="5266">
                  <c:v>-3.5571999999999999E-2</c:v>
                </c:pt>
                <c:pt idx="5267">
                  <c:v>-5.9110000000000003E-2</c:v>
                </c:pt>
                <c:pt idx="5268">
                  <c:v>-7.5694999999999998E-2</c:v>
                </c:pt>
                <c:pt idx="5269">
                  <c:v>-7.6591000000000006E-2</c:v>
                </c:pt>
                <c:pt idx="5270">
                  <c:v>-5.7840000000000003E-2</c:v>
                </c:pt>
                <c:pt idx="5271">
                  <c:v>-2.5826999999999999E-2</c:v>
                </c:pt>
                <c:pt idx="5272">
                  <c:v>5.9785000000000003E-3</c:v>
                </c:pt>
                <c:pt idx="5273">
                  <c:v>2.8688000000000002E-2</c:v>
                </c:pt>
                <c:pt idx="5274">
                  <c:v>4.4551E-2</c:v>
                </c:pt>
                <c:pt idx="5275">
                  <c:v>6.3518000000000005E-2</c:v>
                </c:pt>
                <c:pt idx="5276">
                  <c:v>9.7363000000000005E-2</c:v>
                </c:pt>
                <c:pt idx="5277">
                  <c:v>0.15317</c:v>
                </c:pt>
                <c:pt idx="5278">
                  <c:v>0.22305</c:v>
                </c:pt>
                <c:pt idx="5279">
                  <c:v>0.28123999999999999</c:v>
                </c:pt>
                <c:pt idx="5280">
                  <c:v>0.30386999999999997</c:v>
                </c:pt>
                <c:pt idx="5281">
                  <c:v>0.29620999999999997</c:v>
                </c:pt>
                <c:pt idx="5282">
                  <c:v>0.28975000000000001</c:v>
                </c:pt>
                <c:pt idx="5283">
                  <c:v>0.30568000000000001</c:v>
                </c:pt>
                <c:pt idx="5284">
                  <c:v>0.33122000000000001</c:v>
                </c:pt>
                <c:pt idx="5285">
                  <c:v>0.34093000000000001</c:v>
                </c:pt>
                <c:pt idx="5286">
                  <c:v>0.33183000000000001</c:v>
                </c:pt>
                <c:pt idx="5287">
                  <c:v>0.32296999999999998</c:v>
                </c:pt>
                <c:pt idx="5288">
                  <c:v>0.32462000000000002</c:v>
                </c:pt>
                <c:pt idx="5289">
                  <c:v>0.32421</c:v>
                </c:pt>
                <c:pt idx="5290">
                  <c:v>0.30604999999999999</c:v>
                </c:pt>
                <c:pt idx="5291">
                  <c:v>0.27312999999999998</c:v>
                </c:pt>
                <c:pt idx="5292">
                  <c:v>0.24260999999999999</c:v>
                </c:pt>
                <c:pt idx="5293">
                  <c:v>0.22567000000000001</c:v>
                </c:pt>
                <c:pt idx="5294">
                  <c:v>0.21715000000000001</c:v>
                </c:pt>
                <c:pt idx="5295">
                  <c:v>0.20343</c:v>
                </c:pt>
                <c:pt idx="5296">
                  <c:v>0.17809</c:v>
                </c:pt>
                <c:pt idx="5297">
                  <c:v>0.15001999999999999</c:v>
                </c:pt>
                <c:pt idx="5298">
                  <c:v>0.13392999999999999</c:v>
                </c:pt>
                <c:pt idx="5299">
                  <c:v>0.13205</c:v>
                </c:pt>
                <c:pt idx="5300">
                  <c:v>0.13155</c:v>
                </c:pt>
                <c:pt idx="5301">
                  <c:v>0.12467</c:v>
                </c:pt>
                <c:pt idx="5302">
                  <c:v>0.12268</c:v>
                </c:pt>
                <c:pt idx="5303">
                  <c:v>0.13885</c:v>
                </c:pt>
                <c:pt idx="5304">
                  <c:v>0.16406000000000001</c:v>
                </c:pt>
                <c:pt idx="5305">
                  <c:v>0.17557</c:v>
                </c:pt>
                <c:pt idx="5306">
                  <c:v>0.16922999999999999</c:v>
                </c:pt>
                <c:pt idx="5307">
                  <c:v>0.16619999999999999</c:v>
                </c:pt>
                <c:pt idx="5308">
                  <c:v>0.18337999999999999</c:v>
                </c:pt>
                <c:pt idx="5309">
                  <c:v>0.21273</c:v>
                </c:pt>
                <c:pt idx="5310">
                  <c:v>0.23709</c:v>
                </c:pt>
                <c:pt idx="5311">
                  <c:v>0.25339</c:v>
                </c:pt>
                <c:pt idx="5312">
                  <c:v>0.26990999999999998</c:v>
                </c:pt>
                <c:pt idx="5313">
                  <c:v>0.29114000000000001</c:v>
                </c:pt>
                <c:pt idx="5314">
                  <c:v>0.31661</c:v>
                </c:pt>
                <c:pt idx="5315">
                  <c:v>0.34678999999999999</c:v>
                </c:pt>
                <c:pt idx="5316">
                  <c:v>0.37802000000000002</c:v>
                </c:pt>
                <c:pt idx="5317">
                  <c:v>0.39654</c:v>
                </c:pt>
                <c:pt idx="5318">
                  <c:v>0.38962000000000002</c:v>
                </c:pt>
                <c:pt idx="5319">
                  <c:v>0.36176999999999998</c:v>
                </c:pt>
                <c:pt idx="5320">
                  <c:v>0.33121</c:v>
                </c:pt>
                <c:pt idx="5321">
                  <c:v>0.31081999999999999</c:v>
                </c:pt>
                <c:pt idx="5322">
                  <c:v>0.29877999999999999</c:v>
                </c:pt>
                <c:pt idx="5323">
                  <c:v>0.28715000000000002</c:v>
                </c:pt>
                <c:pt idx="5324">
                  <c:v>0.27348</c:v>
                </c:pt>
                <c:pt idx="5325">
                  <c:v>0.26407999999999998</c:v>
                </c:pt>
                <c:pt idx="5326">
                  <c:v>0.26833000000000001</c:v>
                </c:pt>
                <c:pt idx="5327">
                  <c:v>0.28816000000000003</c:v>
                </c:pt>
                <c:pt idx="5328">
                  <c:v>0.31135000000000002</c:v>
                </c:pt>
                <c:pt idx="5329">
                  <c:v>0.31886999999999999</c:v>
                </c:pt>
                <c:pt idx="5330">
                  <c:v>0.30070999999999998</c:v>
                </c:pt>
                <c:pt idx="5331">
                  <c:v>0.26117000000000001</c:v>
                </c:pt>
                <c:pt idx="5332">
                  <c:v>0.21098</c:v>
                </c:pt>
                <c:pt idx="5333">
                  <c:v>0.16420999999999999</c:v>
                </c:pt>
                <c:pt idx="5334">
                  <c:v>0.14202000000000001</c:v>
                </c:pt>
                <c:pt idx="5335">
                  <c:v>0.16199</c:v>
                </c:pt>
                <c:pt idx="5336">
                  <c:v>0.21511</c:v>
                </c:pt>
                <c:pt idx="5337">
                  <c:v>0.26719999999999999</c:v>
                </c:pt>
                <c:pt idx="5338">
                  <c:v>0.29550999999999999</c:v>
                </c:pt>
                <c:pt idx="5339">
                  <c:v>0.31252000000000002</c:v>
                </c:pt>
                <c:pt idx="5340">
                  <c:v>0.34110000000000001</c:v>
                </c:pt>
                <c:pt idx="5341">
                  <c:v>0.37925999999999999</c:v>
                </c:pt>
                <c:pt idx="5342">
                  <c:v>0.40778999999999999</c:v>
                </c:pt>
                <c:pt idx="5343">
                  <c:v>0.42257</c:v>
                </c:pt>
                <c:pt idx="5344">
                  <c:v>0.43602000000000002</c:v>
                </c:pt>
                <c:pt idx="5345">
                  <c:v>0.44978000000000001</c:v>
                </c:pt>
                <c:pt idx="5346">
                  <c:v>0.44935999999999998</c:v>
                </c:pt>
                <c:pt idx="5347">
                  <c:v>0.42892999999999998</c:v>
                </c:pt>
                <c:pt idx="5348">
                  <c:v>0.40153</c:v>
                </c:pt>
                <c:pt idx="5349">
                  <c:v>0.37953999999999999</c:v>
                </c:pt>
                <c:pt idx="5350">
                  <c:v>0.36255999999999999</c:v>
                </c:pt>
                <c:pt idx="5351">
                  <c:v>0.35037000000000001</c:v>
                </c:pt>
                <c:pt idx="5352">
                  <c:v>0.34998000000000001</c:v>
                </c:pt>
                <c:pt idx="5353">
                  <c:v>0.36071999999999999</c:v>
                </c:pt>
                <c:pt idx="5354">
                  <c:v>0.36803999999999998</c:v>
                </c:pt>
                <c:pt idx="5355">
                  <c:v>0.36364000000000002</c:v>
                </c:pt>
                <c:pt idx="5356">
                  <c:v>0.35892000000000002</c:v>
                </c:pt>
                <c:pt idx="5357">
                  <c:v>0.36671999999999999</c:v>
                </c:pt>
                <c:pt idx="5358">
                  <c:v>0.38064999999999999</c:v>
                </c:pt>
                <c:pt idx="5359">
                  <c:v>0.38614999999999999</c:v>
                </c:pt>
                <c:pt idx="5360">
                  <c:v>0.38383</c:v>
                </c:pt>
                <c:pt idx="5361">
                  <c:v>0.38684000000000002</c:v>
                </c:pt>
                <c:pt idx="5362">
                  <c:v>0.39879999999999999</c:v>
                </c:pt>
                <c:pt idx="5363">
                  <c:v>0.40816000000000002</c:v>
                </c:pt>
                <c:pt idx="5364">
                  <c:v>0.40487000000000001</c:v>
                </c:pt>
                <c:pt idx="5365">
                  <c:v>0.39232</c:v>
                </c:pt>
                <c:pt idx="5366">
                  <c:v>0.38070999999999999</c:v>
                </c:pt>
                <c:pt idx="5367">
                  <c:v>0.37568000000000001</c:v>
                </c:pt>
                <c:pt idx="5368">
                  <c:v>0.3755</c:v>
                </c:pt>
                <c:pt idx="5369">
                  <c:v>0.37439</c:v>
                </c:pt>
                <c:pt idx="5370">
                  <c:v>0.36684</c:v>
                </c:pt>
                <c:pt idx="5371">
                  <c:v>0.35167999999999999</c:v>
                </c:pt>
                <c:pt idx="5372">
                  <c:v>0.33349000000000001</c:v>
                </c:pt>
                <c:pt idx="5373">
                  <c:v>0.31974000000000002</c:v>
                </c:pt>
                <c:pt idx="5374">
                  <c:v>0.31658999999999998</c:v>
                </c:pt>
                <c:pt idx="5375">
                  <c:v>0.32558999999999999</c:v>
                </c:pt>
                <c:pt idx="5376">
                  <c:v>0.34055999999999997</c:v>
                </c:pt>
                <c:pt idx="5377">
                  <c:v>0.34811999999999999</c:v>
                </c:pt>
                <c:pt idx="5378">
                  <c:v>0.33793000000000001</c:v>
                </c:pt>
                <c:pt idx="5379">
                  <c:v>0.31458000000000003</c:v>
                </c:pt>
                <c:pt idx="5380">
                  <c:v>0.29349999999999998</c:v>
                </c:pt>
                <c:pt idx="5381">
                  <c:v>0.28175</c:v>
                </c:pt>
                <c:pt idx="5382">
                  <c:v>0.26837</c:v>
                </c:pt>
                <c:pt idx="5383">
                  <c:v>0.23784</c:v>
                </c:pt>
                <c:pt idx="5384">
                  <c:v>0.18834999999999999</c:v>
                </c:pt>
                <c:pt idx="5385">
                  <c:v>0.13197999999999999</c:v>
                </c:pt>
                <c:pt idx="5386">
                  <c:v>8.1131999999999996E-2</c:v>
                </c:pt>
                <c:pt idx="5387">
                  <c:v>3.9942999999999999E-2</c:v>
                </c:pt>
                <c:pt idx="5388">
                  <c:v>6.9197E-3</c:v>
                </c:pt>
                <c:pt idx="5389">
                  <c:v>-1.8357999999999999E-2</c:v>
                </c:pt>
                <c:pt idx="5390">
                  <c:v>-3.0886E-2</c:v>
                </c:pt>
                <c:pt idx="5391">
                  <c:v>-2.2721999999999999E-2</c:v>
                </c:pt>
                <c:pt idx="5392">
                  <c:v>6.1939999999999999E-3</c:v>
                </c:pt>
                <c:pt idx="5393">
                  <c:v>4.0236000000000001E-2</c:v>
                </c:pt>
                <c:pt idx="5394">
                  <c:v>5.9089000000000003E-2</c:v>
                </c:pt>
                <c:pt idx="5395">
                  <c:v>5.9716999999999999E-2</c:v>
                </c:pt>
                <c:pt idx="5396">
                  <c:v>5.9744999999999999E-2</c:v>
                </c:pt>
                <c:pt idx="5397">
                  <c:v>7.4337E-2</c:v>
                </c:pt>
                <c:pt idx="5398">
                  <c:v>9.7355999999999998E-2</c:v>
                </c:pt>
                <c:pt idx="5399">
                  <c:v>0.11149000000000001</c:v>
                </c:pt>
                <c:pt idx="5400">
                  <c:v>0.10892</c:v>
                </c:pt>
                <c:pt idx="5401">
                  <c:v>9.3254000000000004E-2</c:v>
                </c:pt>
                <c:pt idx="5402">
                  <c:v>6.8220000000000003E-2</c:v>
                </c:pt>
                <c:pt idx="5403">
                  <c:v>3.7028999999999999E-2</c:v>
                </c:pt>
                <c:pt idx="5404">
                  <c:v>9.6448000000000002E-3</c:v>
                </c:pt>
                <c:pt idx="5405">
                  <c:v>-2.9439000000000002E-3</c:v>
                </c:pt>
                <c:pt idx="5406">
                  <c:v>-4.4412000000000002E-3</c:v>
                </c:pt>
                <c:pt idx="5407">
                  <c:v>-1.3272000000000001E-2</c:v>
                </c:pt>
                <c:pt idx="5408">
                  <c:v>-4.1945000000000003E-2</c:v>
                </c:pt>
                <c:pt idx="5409">
                  <c:v>-8.1853999999999996E-2</c:v>
                </c:pt>
                <c:pt idx="5410">
                  <c:v>-0.11264</c:v>
                </c:pt>
                <c:pt idx="5411">
                  <c:v>-0.12368</c:v>
                </c:pt>
                <c:pt idx="5412">
                  <c:v>-0.12374</c:v>
                </c:pt>
                <c:pt idx="5413">
                  <c:v>-0.13084999999999999</c:v>
                </c:pt>
                <c:pt idx="5414">
                  <c:v>-0.15298</c:v>
                </c:pt>
                <c:pt idx="5415">
                  <c:v>-0.17817</c:v>
                </c:pt>
                <c:pt idx="5416">
                  <c:v>-0.18506</c:v>
                </c:pt>
                <c:pt idx="5417">
                  <c:v>-0.16511999999999999</c:v>
                </c:pt>
                <c:pt idx="5418">
                  <c:v>-0.13186</c:v>
                </c:pt>
                <c:pt idx="5419">
                  <c:v>-0.10674</c:v>
                </c:pt>
                <c:pt idx="5420">
                  <c:v>-0.10045999999999999</c:v>
                </c:pt>
                <c:pt idx="5421">
                  <c:v>-0.11067</c:v>
                </c:pt>
                <c:pt idx="5422">
                  <c:v>-0.13066</c:v>
                </c:pt>
                <c:pt idx="5423">
                  <c:v>-0.15217</c:v>
                </c:pt>
                <c:pt idx="5424">
                  <c:v>-0.16558</c:v>
                </c:pt>
                <c:pt idx="5425">
                  <c:v>-0.16821</c:v>
                </c:pt>
                <c:pt idx="5426">
                  <c:v>-0.17007</c:v>
                </c:pt>
                <c:pt idx="5427">
                  <c:v>-0.17957999999999999</c:v>
                </c:pt>
                <c:pt idx="5428">
                  <c:v>-0.18451999999999999</c:v>
                </c:pt>
                <c:pt idx="5429">
                  <c:v>-0.16063</c:v>
                </c:pt>
                <c:pt idx="5430">
                  <c:v>-0.10294</c:v>
                </c:pt>
                <c:pt idx="5431">
                  <c:v>-3.6485999999999998E-2</c:v>
                </c:pt>
                <c:pt idx="5432">
                  <c:v>1.0596E-2</c:v>
                </c:pt>
                <c:pt idx="5433">
                  <c:v>3.3667999999999997E-2</c:v>
                </c:pt>
                <c:pt idx="5434">
                  <c:v>4.3468E-2</c:v>
                </c:pt>
                <c:pt idx="5435">
                  <c:v>4.2952999999999998E-2</c:v>
                </c:pt>
                <c:pt idx="5436">
                  <c:v>2.6925999999999999E-2</c:v>
                </c:pt>
                <c:pt idx="5437">
                  <c:v>1.9354999999999999E-4</c:v>
                </c:pt>
                <c:pt idx="5438">
                  <c:v>-1.9279000000000001E-2</c:v>
                </c:pt>
                <c:pt idx="5439">
                  <c:v>-1.7831E-2</c:v>
                </c:pt>
                <c:pt idx="5440">
                  <c:v>3.2820000000000002E-3</c:v>
                </c:pt>
                <c:pt idx="5441">
                  <c:v>3.6101000000000001E-2</c:v>
                </c:pt>
                <c:pt idx="5442">
                  <c:v>7.3390999999999998E-2</c:v>
                </c:pt>
                <c:pt idx="5443">
                  <c:v>0.10324999999999999</c:v>
                </c:pt>
                <c:pt idx="5444">
                  <c:v>0.10804999999999999</c:v>
                </c:pt>
                <c:pt idx="5445">
                  <c:v>8.0387E-2</c:v>
                </c:pt>
                <c:pt idx="5446">
                  <c:v>3.6028999999999999E-2</c:v>
                </c:pt>
                <c:pt idx="5447">
                  <c:v>5.7045999999999996E-4</c:v>
                </c:pt>
                <c:pt idx="5448">
                  <c:v>-1.5866999999999999E-2</c:v>
                </c:pt>
                <c:pt idx="5449">
                  <c:v>-2.1949E-2</c:v>
                </c:pt>
                <c:pt idx="5450">
                  <c:v>-2.4358000000000001E-2</c:v>
                </c:pt>
                <c:pt idx="5451">
                  <c:v>-1.6629999999999999E-2</c:v>
                </c:pt>
                <c:pt idx="5452">
                  <c:v>5.2998999999999998E-3</c:v>
                </c:pt>
                <c:pt idx="5453">
                  <c:v>2.7762999999999999E-2</c:v>
                </c:pt>
                <c:pt idx="5454">
                  <c:v>3.3099000000000003E-2</c:v>
                </c:pt>
                <c:pt idx="5455">
                  <c:v>2.5668E-2</c:v>
                </c:pt>
                <c:pt idx="5456">
                  <c:v>2.9758E-2</c:v>
                </c:pt>
                <c:pt idx="5457">
                  <c:v>5.6826000000000002E-2</c:v>
                </c:pt>
                <c:pt idx="5458">
                  <c:v>8.5351999999999997E-2</c:v>
                </c:pt>
                <c:pt idx="5459">
                  <c:v>8.2644999999999996E-2</c:v>
                </c:pt>
                <c:pt idx="5460">
                  <c:v>4.2465000000000003E-2</c:v>
                </c:pt>
                <c:pt idx="5461">
                  <c:v>-7.6168E-3</c:v>
                </c:pt>
                <c:pt idx="5462">
                  <c:v>-3.5018000000000001E-2</c:v>
                </c:pt>
                <c:pt idx="5463">
                  <c:v>-3.0473E-2</c:v>
                </c:pt>
                <c:pt idx="5464">
                  <c:v>-7.6352E-3</c:v>
                </c:pt>
                <c:pt idx="5465">
                  <c:v>1.5649E-2</c:v>
                </c:pt>
                <c:pt idx="5466">
                  <c:v>2.8986000000000001E-2</c:v>
                </c:pt>
                <c:pt idx="5467">
                  <c:v>2.7816E-2</c:v>
                </c:pt>
                <c:pt idx="5468">
                  <c:v>1.0541E-2</c:v>
                </c:pt>
                <c:pt idx="5469">
                  <c:v>-1.9198E-2</c:v>
                </c:pt>
                <c:pt idx="5470">
                  <c:v>-5.1769999999999997E-2</c:v>
                </c:pt>
                <c:pt idx="5471">
                  <c:v>-7.7385999999999996E-2</c:v>
                </c:pt>
                <c:pt idx="5472">
                  <c:v>-9.2532000000000003E-2</c:v>
                </c:pt>
                <c:pt idx="5473">
                  <c:v>-9.9761000000000002E-2</c:v>
                </c:pt>
                <c:pt idx="5474">
                  <c:v>-0.10331</c:v>
                </c:pt>
                <c:pt idx="5475">
                  <c:v>-0.10722</c:v>
                </c:pt>
                <c:pt idx="5476">
                  <c:v>-0.11537</c:v>
                </c:pt>
                <c:pt idx="5477">
                  <c:v>-0.12901000000000001</c:v>
                </c:pt>
                <c:pt idx="5478">
                  <c:v>-0.14435999999999999</c:v>
                </c:pt>
                <c:pt idx="5479">
                  <c:v>-0.15695000000000001</c:v>
                </c:pt>
                <c:pt idx="5480">
                  <c:v>-0.16889000000000001</c:v>
                </c:pt>
                <c:pt idx="5481">
                  <c:v>-0.18651000000000001</c:v>
                </c:pt>
                <c:pt idx="5482">
                  <c:v>-0.20899999999999999</c:v>
                </c:pt>
                <c:pt idx="5483">
                  <c:v>-0.22555</c:v>
                </c:pt>
                <c:pt idx="5484">
                  <c:v>-0.22766</c:v>
                </c:pt>
                <c:pt idx="5485">
                  <c:v>-0.21845000000000001</c:v>
                </c:pt>
                <c:pt idx="5486">
                  <c:v>-0.20316999999999999</c:v>
                </c:pt>
                <c:pt idx="5487">
                  <c:v>-0.17693</c:v>
                </c:pt>
                <c:pt idx="5488">
                  <c:v>-0.13258</c:v>
                </c:pt>
                <c:pt idx="5489">
                  <c:v>-7.8783000000000006E-2</c:v>
                </c:pt>
                <c:pt idx="5490">
                  <c:v>-3.7873999999999998E-2</c:v>
                </c:pt>
                <c:pt idx="5491">
                  <c:v>-2.2481000000000001E-2</c:v>
                </c:pt>
                <c:pt idx="5492">
                  <c:v>-2.3296999999999998E-2</c:v>
                </c:pt>
                <c:pt idx="5493">
                  <c:v>-2.3299E-2</c:v>
                </c:pt>
                <c:pt idx="5494">
                  <c:v>-1.5474E-2</c:v>
                </c:pt>
                <c:pt idx="5495">
                  <c:v>-2.9591000000000001E-3</c:v>
                </c:pt>
                <c:pt idx="5496">
                  <c:v>8.4160999999999993E-3</c:v>
                </c:pt>
                <c:pt idx="5497">
                  <c:v>1.1636000000000001E-2</c:v>
                </c:pt>
                <c:pt idx="5498">
                  <c:v>2.1849999999999999E-3</c:v>
                </c:pt>
                <c:pt idx="5499">
                  <c:v>-1.1341E-2</c:v>
                </c:pt>
                <c:pt idx="5500">
                  <c:v>-9.1305999999999991E-3</c:v>
                </c:pt>
                <c:pt idx="5501">
                  <c:v>1.6284E-2</c:v>
                </c:pt>
                <c:pt idx="5502">
                  <c:v>4.5404E-2</c:v>
                </c:pt>
                <c:pt idx="5503">
                  <c:v>5.4191999999999997E-2</c:v>
                </c:pt>
                <c:pt idx="5504">
                  <c:v>4.6598000000000001E-2</c:v>
                </c:pt>
                <c:pt idx="5505">
                  <c:v>4.8524999999999999E-2</c:v>
                </c:pt>
                <c:pt idx="5506">
                  <c:v>6.9144999999999998E-2</c:v>
                </c:pt>
                <c:pt idx="5507">
                  <c:v>8.5859000000000005E-2</c:v>
                </c:pt>
                <c:pt idx="5508">
                  <c:v>7.5689000000000006E-2</c:v>
                </c:pt>
                <c:pt idx="5509">
                  <c:v>4.8406999999999999E-2</c:v>
                </c:pt>
                <c:pt idx="5510">
                  <c:v>3.5737999999999999E-2</c:v>
                </c:pt>
                <c:pt idx="5511">
                  <c:v>5.3377000000000001E-2</c:v>
                </c:pt>
                <c:pt idx="5512">
                  <c:v>8.5817000000000004E-2</c:v>
                </c:pt>
                <c:pt idx="5513">
                  <c:v>0.10841000000000001</c:v>
                </c:pt>
                <c:pt idx="5514">
                  <c:v>0.11456</c:v>
                </c:pt>
                <c:pt idx="5515">
                  <c:v>0.11703</c:v>
                </c:pt>
                <c:pt idx="5516">
                  <c:v>0.12858</c:v>
                </c:pt>
                <c:pt idx="5517">
                  <c:v>0.14857000000000001</c:v>
                </c:pt>
                <c:pt idx="5518">
                  <c:v>0.16903000000000001</c:v>
                </c:pt>
                <c:pt idx="5519">
                  <c:v>0.18753</c:v>
                </c:pt>
                <c:pt idx="5520">
                  <c:v>0.20763999999999999</c:v>
                </c:pt>
                <c:pt idx="5521">
                  <c:v>0.22897999999999999</c:v>
                </c:pt>
                <c:pt idx="5522">
                  <c:v>0.24523</c:v>
                </c:pt>
                <c:pt idx="5523">
                  <c:v>0.25362000000000001</c:v>
                </c:pt>
                <c:pt idx="5524">
                  <c:v>0.25792999999999999</c:v>
                </c:pt>
                <c:pt idx="5525">
                  <c:v>0.25744</c:v>
                </c:pt>
                <c:pt idx="5526">
                  <c:v>0.24328</c:v>
                </c:pt>
                <c:pt idx="5527">
                  <c:v>0.21532000000000001</c:v>
                </c:pt>
                <c:pt idx="5528">
                  <c:v>0.19312000000000001</c:v>
                </c:pt>
                <c:pt idx="5529">
                  <c:v>0.19492000000000001</c:v>
                </c:pt>
                <c:pt idx="5530">
                  <c:v>0.21010000000000001</c:v>
                </c:pt>
                <c:pt idx="5531">
                  <c:v>0.21060999999999999</c:v>
                </c:pt>
                <c:pt idx="5532">
                  <c:v>0.19020000000000001</c:v>
                </c:pt>
                <c:pt idx="5533">
                  <c:v>0.17385999999999999</c:v>
                </c:pt>
                <c:pt idx="5534">
                  <c:v>0.18262</c:v>
                </c:pt>
                <c:pt idx="5535">
                  <c:v>0.20637</c:v>
                </c:pt>
                <c:pt idx="5536">
                  <c:v>0.22206000000000001</c:v>
                </c:pt>
                <c:pt idx="5537">
                  <c:v>0.22406999999999999</c:v>
                </c:pt>
                <c:pt idx="5538">
                  <c:v>0.22273999999999999</c:v>
                </c:pt>
                <c:pt idx="5539">
                  <c:v>0.22251000000000001</c:v>
                </c:pt>
                <c:pt idx="5540">
                  <c:v>0.21698000000000001</c:v>
                </c:pt>
                <c:pt idx="5541">
                  <c:v>0.20000999999999999</c:v>
                </c:pt>
                <c:pt idx="5542">
                  <c:v>0.16833000000000001</c:v>
                </c:pt>
                <c:pt idx="5543">
                  <c:v>0.1173</c:v>
                </c:pt>
                <c:pt idx="5544">
                  <c:v>4.7483999999999998E-2</c:v>
                </c:pt>
                <c:pt idx="5545">
                  <c:v>-2.6239999999999999E-2</c:v>
                </c:pt>
                <c:pt idx="5546">
                  <c:v>-8.4164000000000003E-2</c:v>
                </c:pt>
                <c:pt idx="5547">
                  <c:v>-0.12015000000000001</c:v>
                </c:pt>
                <c:pt idx="5548">
                  <c:v>-0.14091000000000001</c:v>
                </c:pt>
                <c:pt idx="5549">
                  <c:v>-0.14959</c:v>
                </c:pt>
                <c:pt idx="5550">
                  <c:v>-0.14273</c:v>
                </c:pt>
                <c:pt idx="5551">
                  <c:v>-0.12297</c:v>
                </c:pt>
                <c:pt idx="5552">
                  <c:v>-0.10127</c:v>
                </c:pt>
                <c:pt idx="5553">
                  <c:v>-8.3513000000000004E-2</c:v>
                </c:pt>
                <c:pt idx="5554">
                  <c:v>-6.7312999999999998E-2</c:v>
                </c:pt>
                <c:pt idx="5555">
                  <c:v>-5.5835000000000003E-2</c:v>
                </c:pt>
                <c:pt idx="5556">
                  <c:v>-6.0990999999999997E-2</c:v>
                </c:pt>
                <c:pt idx="5557">
                  <c:v>-8.4689E-2</c:v>
                </c:pt>
                <c:pt idx="5558">
                  <c:v>-0.10884000000000001</c:v>
                </c:pt>
                <c:pt idx="5559">
                  <c:v>-0.11600000000000001</c:v>
                </c:pt>
                <c:pt idx="5560">
                  <c:v>-0.11216</c:v>
                </c:pt>
                <c:pt idx="5561">
                  <c:v>-0.11545999999999999</c:v>
                </c:pt>
                <c:pt idx="5562">
                  <c:v>-0.12748000000000001</c:v>
                </c:pt>
                <c:pt idx="5563">
                  <c:v>-0.13245999999999999</c:v>
                </c:pt>
                <c:pt idx="5564">
                  <c:v>-0.12623999999999999</c:v>
                </c:pt>
                <c:pt idx="5565">
                  <c:v>-0.12828999999999999</c:v>
                </c:pt>
                <c:pt idx="5566">
                  <c:v>-0.15409999999999999</c:v>
                </c:pt>
                <c:pt idx="5567">
                  <c:v>-0.18726999999999999</c:v>
                </c:pt>
                <c:pt idx="5568">
                  <c:v>-0.19453000000000001</c:v>
                </c:pt>
                <c:pt idx="5569">
                  <c:v>-0.16555</c:v>
                </c:pt>
                <c:pt idx="5570">
                  <c:v>-0.12385</c:v>
                </c:pt>
                <c:pt idx="5571">
                  <c:v>-9.7268999999999994E-2</c:v>
                </c:pt>
                <c:pt idx="5572">
                  <c:v>-9.1297000000000003E-2</c:v>
                </c:pt>
                <c:pt idx="5573">
                  <c:v>-9.4947000000000004E-2</c:v>
                </c:pt>
                <c:pt idx="5574">
                  <c:v>-9.7211000000000006E-2</c:v>
                </c:pt>
                <c:pt idx="5575">
                  <c:v>-8.6430000000000007E-2</c:v>
                </c:pt>
                <c:pt idx="5576">
                  <c:v>-4.7167000000000001E-2</c:v>
                </c:pt>
                <c:pt idx="5577">
                  <c:v>2.2745000000000001E-2</c:v>
                </c:pt>
                <c:pt idx="5578">
                  <c:v>9.6508999999999998E-2</c:v>
                </c:pt>
                <c:pt idx="5579">
                  <c:v>0.13977000000000001</c:v>
                </c:pt>
                <c:pt idx="5580">
                  <c:v>0.15060000000000001</c:v>
                </c:pt>
                <c:pt idx="5581">
                  <c:v>0.16156000000000001</c:v>
                </c:pt>
                <c:pt idx="5582">
                  <c:v>0.19681999999999999</c:v>
                </c:pt>
                <c:pt idx="5583">
                  <c:v>0.24353</c:v>
                </c:pt>
                <c:pt idx="5584">
                  <c:v>0.27517999999999998</c:v>
                </c:pt>
                <c:pt idx="5585">
                  <c:v>0.28806999999999999</c:v>
                </c:pt>
                <c:pt idx="5586">
                  <c:v>0.29925000000000002</c:v>
                </c:pt>
                <c:pt idx="5587">
                  <c:v>0.31646000000000002</c:v>
                </c:pt>
                <c:pt idx="5588">
                  <c:v>0.32706000000000002</c:v>
                </c:pt>
                <c:pt idx="5589">
                  <c:v>0.31738</c:v>
                </c:pt>
                <c:pt idx="5590">
                  <c:v>0.29228999999999999</c:v>
                </c:pt>
                <c:pt idx="5591">
                  <c:v>0.27279999999999999</c:v>
                </c:pt>
                <c:pt idx="5592">
                  <c:v>0.27700999999999998</c:v>
                </c:pt>
                <c:pt idx="5593">
                  <c:v>0.30116999999999999</c:v>
                </c:pt>
                <c:pt idx="5594">
                  <c:v>0.31796999999999997</c:v>
                </c:pt>
                <c:pt idx="5595">
                  <c:v>0.30164999999999997</c:v>
                </c:pt>
                <c:pt idx="5596">
                  <c:v>0.26001999999999997</c:v>
                </c:pt>
                <c:pt idx="5597">
                  <c:v>0.23263</c:v>
                </c:pt>
                <c:pt idx="5598">
                  <c:v>0.24776999999999999</c:v>
                </c:pt>
                <c:pt idx="5599">
                  <c:v>0.29000999999999999</c:v>
                </c:pt>
                <c:pt idx="5600">
                  <c:v>0.32194</c:v>
                </c:pt>
                <c:pt idx="5601">
                  <c:v>0.33066000000000001</c:v>
                </c:pt>
                <c:pt idx="5602">
                  <c:v>0.33606000000000003</c:v>
                </c:pt>
                <c:pt idx="5603">
                  <c:v>0.35669000000000001</c:v>
                </c:pt>
                <c:pt idx="5604">
                  <c:v>0.38662999999999997</c:v>
                </c:pt>
                <c:pt idx="5605">
                  <c:v>0.41069</c:v>
                </c:pt>
                <c:pt idx="5606">
                  <c:v>0.42652000000000001</c:v>
                </c:pt>
                <c:pt idx="5607">
                  <c:v>0.44238</c:v>
                </c:pt>
                <c:pt idx="5608">
                  <c:v>0.46265000000000001</c:v>
                </c:pt>
                <c:pt idx="5609">
                  <c:v>0.48518</c:v>
                </c:pt>
                <c:pt idx="5610">
                  <c:v>0.50731999999999999</c:v>
                </c:pt>
                <c:pt idx="5611">
                  <c:v>0.52644000000000002</c:v>
                </c:pt>
                <c:pt idx="5612">
                  <c:v>0.53800000000000003</c:v>
                </c:pt>
                <c:pt idx="5613">
                  <c:v>0.54005000000000003</c:v>
                </c:pt>
                <c:pt idx="5614">
                  <c:v>0.53835999999999995</c:v>
                </c:pt>
                <c:pt idx="5615">
                  <c:v>0.54186000000000001</c:v>
                </c:pt>
                <c:pt idx="5616">
                  <c:v>0.55418000000000001</c:v>
                </c:pt>
                <c:pt idx="5617">
                  <c:v>0.57387999999999995</c:v>
                </c:pt>
                <c:pt idx="5618">
                  <c:v>0.60133999999999999</c:v>
                </c:pt>
                <c:pt idx="5619">
                  <c:v>0.63785999999999998</c:v>
                </c:pt>
                <c:pt idx="5620">
                  <c:v>0.67530999999999997</c:v>
                </c:pt>
                <c:pt idx="5621">
                  <c:v>0.69459000000000004</c:v>
                </c:pt>
                <c:pt idx="5622">
                  <c:v>0.68342999999999998</c:v>
                </c:pt>
                <c:pt idx="5623">
                  <c:v>0.65393999999999997</c:v>
                </c:pt>
                <c:pt idx="5624">
                  <c:v>0.63090999999999997</c:v>
                </c:pt>
                <c:pt idx="5625">
                  <c:v>0.61921999999999999</c:v>
                </c:pt>
                <c:pt idx="5626">
                  <c:v>0.59567000000000003</c:v>
                </c:pt>
                <c:pt idx="5627">
                  <c:v>0.54425000000000001</c:v>
                </c:pt>
                <c:pt idx="5628">
                  <c:v>0.48759999999999998</c:v>
                </c:pt>
                <c:pt idx="5629">
                  <c:v>0.46381</c:v>
                </c:pt>
                <c:pt idx="5630">
                  <c:v>0.47593000000000002</c:v>
                </c:pt>
                <c:pt idx="5631">
                  <c:v>0.48866999999999999</c:v>
                </c:pt>
                <c:pt idx="5632">
                  <c:v>0.4798</c:v>
                </c:pt>
                <c:pt idx="5633">
                  <c:v>0.46914</c:v>
                </c:pt>
                <c:pt idx="5634">
                  <c:v>0.48150999999999999</c:v>
                </c:pt>
                <c:pt idx="5635">
                  <c:v>0.50371999999999995</c:v>
                </c:pt>
                <c:pt idx="5636">
                  <c:v>0.50424999999999998</c:v>
                </c:pt>
                <c:pt idx="5637">
                  <c:v>0.48321999999999998</c:v>
                </c:pt>
                <c:pt idx="5638">
                  <c:v>0.47276000000000001</c:v>
                </c:pt>
                <c:pt idx="5639">
                  <c:v>0.48784</c:v>
                </c:pt>
                <c:pt idx="5640">
                  <c:v>0.50409999999999999</c:v>
                </c:pt>
                <c:pt idx="5641">
                  <c:v>0.49370999999999998</c:v>
                </c:pt>
                <c:pt idx="5642">
                  <c:v>0.46274999999999999</c:v>
                </c:pt>
                <c:pt idx="5643">
                  <c:v>0.43869000000000002</c:v>
                </c:pt>
                <c:pt idx="5644">
                  <c:v>0.43345</c:v>
                </c:pt>
                <c:pt idx="5645">
                  <c:v>0.43292000000000003</c:v>
                </c:pt>
                <c:pt idx="5646">
                  <c:v>0.41721000000000003</c:v>
                </c:pt>
                <c:pt idx="5647">
                  <c:v>0.37890000000000001</c:v>
                </c:pt>
                <c:pt idx="5648">
                  <c:v>0.32407999999999998</c:v>
                </c:pt>
                <c:pt idx="5649">
                  <c:v>0.26588000000000001</c:v>
                </c:pt>
                <c:pt idx="5650">
                  <c:v>0.21903</c:v>
                </c:pt>
                <c:pt idx="5651">
                  <c:v>0.19425000000000001</c:v>
                </c:pt>
                <c:pt idx="5652">
                  <c:v>0.19361999999999999</c:v>
                </c:pt>
                <c:pt idx="5653">
                  <c:v>0.21023</c:v>
                </c:pt>
                <c:pt idx="5654">
                  <c:v>0.23072999999999999</c:v>
                </c:pt>
                <c:pt idx="5655">
                  <c:v>0.23895</c:v>
                </c:pt>
                <c:pt idx="5656">
                  <c:v>0.22339999999999999</c:v>
                </c:pt>
                <c:pt idx="5657">
                  <c:v>0.18761</c:v>
                </c:pt>
                <c:pt idx="5658">
                  <c:v>0.15214</c:v>
                </c:pt>
                <c:pt idx="5659">
                  <c:v>0.13999</c:v>
                </c:pt>
                <c:pt idx="5660">
                  <c:v>0.15658</c:v>
                </c:pt>
                <c:pt idx="5661">
                  <c:v>0.18529000000000001</c:v>
                </c:pt>
                <c:pt idx="5662">
                  <c:v>0.20397999999999999</c:v>
                </c:pt>
                <c:pt idx="5663">
                  <c:v>0.20337</c:v>
                </c:pt>
                <c:pt idx="5664">
                  <c:v>0.18717</c:v>
                </c:pt>
                <c:pt idx="5665">
                  <c:v>0.15866</c:v>
                </c:pt>
                <c:pt idx="5666">
                  <c:v>0.11604</c:v>
                </c:pt>
                <c:pt idx="5667">
                  <c:v>6.2701000000000007E-2</c:v>
                </c:pt>
                <c:pt idx="5668">
                  <c:v>1.272E-2</c:v>
                </c:pt>
                <c:pt idx="5669">
                  <c:v>-2.1453E-2</c:v>
                </c:pt>
                <c:pt idx="5670">
                  <c:v>-4.1585999999999998E-2</c:v>
                </c:pt>
                <c:pt idx="5671">
                  <c:v>-5.5641999999999997E-2</c:v>
                </c:pt>
                <c:pt idx="5672">
                  <c:v>-6.2052999999999997E-2</c:v>
                </c:pt>
                <c:pt idx="5673">
                  <c:v>-5.4058000000000002E-2</c:v>
                </c:pt>
                <c:pt idx="5674">
                  <c:v>-3.8615999999999998E-2</c:v>
                </c:pt>
                <c:pt idx="5675">
                  <c:v>-3.6823000000000002E-2</c:v>
                </c:pt>
                <c:pt idx="5676">
                  <c:v>-6.0326999999999999E-2</c:v>
                </c:pt>
                <c:pt idx="5677">
                  <c:v>-9.7781999999999994E-2</c:v>
                </c:pt>
                <c:pt idx="5678">
                  <c:v>-0.13136</c:v>
                </c:pt>
                <c:pt idx="5679">
                  <c:v>-0.15828999999999999</c:v>
                </c:pt>
                <c:pt idx="5680">
                  <c:v>-0.18840000000000001</c:v>
                </c:pt>
                <c:pt idx="5681">
                  <c:v>-0.22659000000000001</c:v>
                </c:pt>
                <c:pt idx="5682">
                  <c:v>-0.26639000000000002</c:v>
                </c:pt>
                <c:pt idx="5683">
                  <c:v>-0.29832999999999998</c:v>
                </c:pt>
                <c:pt idx="5684">
                  <c:v>-0.31902000000000003</c:v>
                </c:pt>
                <c:pt idx="5685">
                  <c:v>-0.33311000000000002</c:v>
                </c:pt>
                <c:pt idx="5686">
                  <c:v>-0.34860999999999998</c:v>
                </c:pt>
                <c:pt idx="5687">
                  <c:v>-0.36754999999999999</c:v>
                </c:pt>
                <c:pt idx="5688">
                  <c:v>-0.38146000000000002</c:v>
                </c:pt>
                <c:pt idx="5689">
                  <c:v>-0.38202999999999998</c:v>
                </c:pt>
                <c:pt idx="5690">
                  <c:v>-0.37586000000000003</c:v>
                </c:pt>
                <c:pt idx="5691">
                  <c:v>-0.37802000000000002</c:v>
                </c:pt>
                <c:pt idx="5692">
                  <c:v>-0.38806000000000002</c:v>
                </c:pt>
                <c:pt idx="5693">
                  <c:v>-0.38489000000000001</c:v>
                </c:pt>
                <c:pt idx="5694">
                  <c:v>-0.35335</c:v>
                </c:pt>
                <c:pt idx="5695">
                  <c:v>-0.30510999999999999</c:v>
                </c:pt>
                <c:pt idx="5696">
                  <c:v>-0.26236999999999999</c:v>
                </c:pt>
                <c:pt idx="5697">
                  <c:v>-0.22936999999999999</c:v>
                </c:pt>
                <c:pt idx="5698">
                  <c:v>-0.19367000000000001</c:v>
                </c:pt>
                <c:pt idx="5699">
                  <c:v>-0.15101000000000001</c:v>
                </c:pt>
                <c:pt idx="5700">
                  <c:v>-0.11458</c:v>
                </c:pt>
                <c:pt idx="5701">
                  <c:v>-9.9460999999999994E-2</c:v>
                </c:pt>
                <c:pt idx="5702">
                  <c:v>-0.10851</c:v>
                </c:pt>
                <c:pt idx="5703">
                  <c:v>-0.13441</c:v>
                </c:pt>
                <c:pt idx="5704">
                  <c:v>-0.16633999999999999</c:v>
                </c:pt>
                <c:pt idx="5705">
                  <c:v>-0.19334999999999999</c:v>
                </c:pt>
                <c:pt idx="5706">
                  <c:v>-0.20913000000000001</c:v>
                </c:pt>
                <c:pt idx="5707">
                  <c:v>-0.21676999999999999</c:v>
                </c:pt>
                <c:pt idx="5708">
                  <c:v>-0.22417999999999999</c:v>
                </c:pt>
                <c:pt idx="5709">
                  <c:v>-0.23483000000000001</c:v>
                </c:pt>
                <c:pt idx="5710">
                  <c:v>-0.24782999999999999</c:v>
                </c:pt>
                <c:pt idx="5711">
                  <c:v>-0.26471</c:v>
                </c:pt>
                <c:pt idx="5712">
                  <c:v>-0.2878</c:v>
                </c:pt>
                <c:pt idx="5713">
                  <c:v>-0.31128</c:v>
                </c:pt>
                <c:pt idx="5714">
                  <c:v>-0.32333000000000001</c:v>
                </c:pt>
                <c:pt idx="5715">
                  <c:v>-0.32072000000000001</c:v>
                </c:pt>
                <c:pt idx="5716">
                  <c:v>-0.31369000000000002</c:v>
                </c:pt>
                <c:pt idx="5717">
                  <c:v>-0.31091000000000002</c:v>
                </c:pt>
                <c:pt idx="5718">
                  <c:v>-0.30698999999999999</c:v>
                </c:pt>
                <c:pt idx="5719">
                  <c:v>-0.29391</c:v>
                </c:pt>
                <c:pt idx="5720">
                  <c:v>-0.28125</c:v>
                </c:pt>
                <c:pt idx="5721">
                  <c:v>-0.29159000000000002</c:v>
                </c:pt>
                <c:pt idx="5722">
                  <c:v>-0.33039000000000002</c:v>
                </c:pt>
                <c:pt idx="5723">
                  <c:v>-0.37001000000000001</c:v>
                </c:pt>
                <c:pt idx="5724">
                  <c:v>-0.37642999999999999</c:v>
                </c:pt>
                <c:pt idx="5725">
                  <c:v>-0.35081000000000001</c:v>
                </c:pt>
                <c:pt idx="5726">
                  <c:v>-0.33156999999999998</c:v>
                </c:pt>
                <c:pt idx="5727">
                  <c:v>-0.34942000000000001</c:v>
                </c:pt>
                <c:pt idx="5728">
                  <c:v>-0.39095000000000002</c:v>
                </c:pt>
                <c:pt idx="5729">
                  <c:v>-0.41759000000000002</c:v>
                </c:pt>
                <c:pt idx="5730">
                  <c:v>-0.41361999999999999</c:v>
                </c:pt>
                <c:pt idx="5731">
                  <c:v>-0.39989999999999998</c:v>
                </c:pt>
                <c:pt idx="5732">
                  <c:v>-0.40100000000000002</c:v>
                </c:pt>
                <c:pt idx="5733">
                  <c:v>-0.41537000000000002</c:v>
                </c:pt>
                <c:pt idx="5734">
                  <c:v>-0.42520000000000002</c:v>
                </c:pt>
                <c:pt idx="5735">
                  <c:v>-0.42330000000000001</c:v>
                </c:pt>
                <c:pt idx="5736">
                  <c:v>-0.41893000000000002</c:v>
                </c:pt>
                <c:pt idx="5737">
                  <c:v>-0.42392000000000002</c:v>
                </c:pt>
                <c:pt idx="5738">
                  <c:v>-0.44289000000000001</c:v>
                </c:pt>
                <c:pt idx="5739">
                  <c:v>-0.47209000000000001</c:v>
                </c:pt>
                <c:pt idx="5740">
                  <c:v>-0.49697999999999998</c:v>
                </c:pt>
                <c:pt idx="5741">
                  <c:v>-0.49487999999999999</c:v>
                </c:pt>
                <c:pt idx="5742">
                  <c:v>-0.45477000000000001</c:v>
                </c:pt>
                <c:pt idx="5743">
                  <c:v>-0.39763999999999999</c:v>
                </c:pt>
                <c:pt idx="5744">
                  <c:v>-0.36498999999999998</c:v>
                </c:pt>
                <c:pt idx="5745">
                  <c:v>-0.37827</c:v>
                </c:pt>
                <c:pt idx="5746">
                  <c:v>-0.41544999999999999</c:v>
                </c:pt>
                <c:pt idx="5747">
                  <c:v>-0.43618000000000001</c:v>
                </c:pt>
                <c:pt idx="5748">
                  <c:v>-0.42546</c:v>
                </c:pt>
                <c:pt idx="5749">
                  <c:v>-0.40211000000000002</c:v>
                </c:pt>
                <c:pt idx="5750">
                  <c:v>-0.38605</c:v>
                </c:pt>
                <c:pt idx="5751">
                  <c:v>-0.373</c:v>
                </c:pt>
                <c:pt idx="5752">
                  <c:v>-0.35016000000000003</c:v>
                </c:pt>
                <c:pt idx="5753">
                  <c:v>-0.32386999999999999</c:v>
                </c:pt>
                <c:pt idx="5754">
                  <c:v>-0.31384000000000001</c:v>
                </c:pt>
                <c:pt idx="5755">
                  <c:v>-0.32235000000000003</c:v>
                </c:pt>
                <c:pt idx="5756">
                  <c:v>-0.32812000000000002</c:v>
                </c:pt>
                <c:pt idx="5757">
                  <c:v>-0.3165</c:v>
                </c:pt>
                <c:pt idx="5758">
                  <c:v>-0.30012</c:v>
                </c:pt>
                <c:pt idx="5759">
                  <c:v>-0.29873</c:v>
                </c:pt>
                <c:pt idx="5760">
                  <c:v>-0.31137999999999999</c:v>
                </c:pt>
                <c:pt idx="5761">
                  <c:v>-0.32358999999999999</c:v>
                </c:pt>
                <c:pt idx="5762">
                  <c:v>-0.33277000000000001</c:v>
                </c:pt>
                <c:pt idx="5763">
                  <c:v>-0.34720000000000001</c:v>
                </c:pt>
                <c:pt idx="5764">
                  <c:v>-0.36205999999999999</c:v>
                </c:pt>
                <c:pt idx="5765">
                  <c:v>-0.35704999999999998</c:v>
                </c:pt>
                <c:pt idx="5766">
                  <c:v>-0.32484000000000002</c:v>
                </c:pt>
                <c:pt idx="5767">
                  <c:v>-0.28731000000000001</c:v>
                </c:pt>
                <c:pt idx="5768">
                  <c:v>-0.27345000000000003</c:v>
                </c:pt>
                <c:pt idx="5769">
                  <c:v>-0.28871000000000002</c:v>
                </c:pt>
                <c:pt idx="5770">
                  <c:v>-0.31429000000000001</c:v>
                </c:pt>
                <c:pt idx="5771">
                  <c:v>-0.33093</c:v>
                </c:pt>
                <c:pt idx="5772">
                  <c:v>-0.33502999999999999</c:v>
                </c:pt>
                <c:pt idx="5773">
                  <c:v>-0.33356000000000002</c:v>
                </c:pt>
                <c:pt idx="5774">
                  <c:v>-0.33073000000000002</c:v>
                </c:pt>
                <c:pt idx="5775">
                  <c:v>-0.32174000000000003</c:v>
                </c:pt>
                <c:pt idx="5776">
                  <c:v>-0.29779</c:v>
                </c:pt>
                <c:pt idx="5777">
                  <c:v>-0.25579000000000002</c:v>
                </c:pt>
                <c:pt idx="5778">
                  <c:v>-0.20185</c:v>
                </c:pt>
                <c:pt idx="5779">
                  <c:v>-0.14516999999999999</c:v>
                </c:pt>
                <c:pt idx="5780">
                  <c:v>-9.2853000000000005E-2</c:v>
                </c:pt>
                <c:pt idx="5781">
                  <c:v>-5.3441000000000002E-2</c:v>
                </c:pt>
                <c:pt idx="5782">
                  <c:v>-3.8830999999999997E-2</c:v>
                </c:pt>
                <c:pt idx="5783">
                  <c:v>-5.3302000000000002E-2</c:v>
                </c:pt>
                <c:pt idx="5784">
                  <c:v>-8.2684999999999995E-2</c:v>
                </c:pt>
                <c:pt idx="5785">
                  <c:v>-0.10382</c:v>
                </c:pt>
                <c:pt idx="5786">
                  <c:v>-0.10534</c:v>
                </c:pt>
                <c:pt idx="5787">
                  <c:v>-9.2022000000000007E-2</c:v>
                </c:pt>
                <c:pt idx="5788">
                  <c:v>-7.0885000000000004E-2</c:v>
                </c:pt>
                <c:pt idx="5789">
                  <c:v>-4.4386000000000002E-2</c:v>
                </c:pt>
                <c:pt idx="5790">
                  <c:v>-1.7878000000000002E-2</c:v>
                </c:pt>
                <c:pt idx="5791" formatCode="0.00E+00">
                  <c:v>-4.1848999999999999E-5</c:v>
                </c:pt>
                <c:pt idx="5792">
                  <c:v>9.7342000000000001E-3</c:v>
                </c:pt>
                <c:pt idx="5793">
                  <c:v>2.2676999999999999E-2</c:v>
                </c:pt>
                <c:pt idx="5794">
                  <c:v>4.1404999999999997E-2</c:v>
                </c:pt>
                <c:pt idx="5795">
                  <c:v>4.9923000000000002E-2</c:v>
                </c:pt>
                <c:pt idx="5796">
                  <c:v>3.3862000000000003E-2</c:v>
                </c:pt>
                <c:pt idx="5797">
                  <c:v>3.0615E-3</c:v>
                </c:pt>
                <c:pt idx="5798">
                  <c:v>-1.9365E-2</c:v>
                </c:pt>
                <c:pt idx="5799">
                  <c:v>-2.6771E-2</c:v>
                </c:pt>
                <c:pt idx="5800">
                  <c:v>-3.3467999999999998E-2</c:v>
                </c:pt>
                <c:pt idx="5801">
                  <c:v>-4.8742000000000001E-2</c:v>
                </c:pt>
                <c:pt idx="5802">
                  <c:v>-6.0982000000000001E-2</c:v>
                </c:pt>
                <c:pt idx="5803">
                  <c:v>-5.5197000000000003E-2</c:v>
                </c:pt>
                <c:pt idx="5804">
                  <c:v>-3.6298999999999998E-2</c:v>
                </c:pt>
                <c:pt idx="5805">
                  <c:v>-2.3758000000000001E-2</c:v>
                </c:pt>
                <c:pt idx="5806">
                  <c:v>-2.7022000000000001E-2</c:v>
                </c:pt>
                <c:pt idx="5807">
                  <c:v>-3.7504000000000003E-2</c:v>
                </c:pt>
                <c:pt idx="5808">
                  <c:v>-4.5090999999999999E-2</c:v>
                </c:pt>
                <c:pt idx="5809">
                  <c:v>-5.0542999999999998E-2</c:v>
                </c:pt>
                <c:pt idx="5810">
                  <c:v>-5.5470999999999999E-2</c:v>
                </c:pt>
                <c:pt idx="5811">
                  <c:v>-5.0514999999999997E-2</c:v>
                </c:pt>
                <c:pt idx="5812">
                  <c:v>-2.7053000000000001E-2</c:v>
                </c:pt>
                <c:pt idx="5813">
                  <c:v>1.7638E-3</c:v>
                </c:pt>
                <c:pt idx="5814">
                  <c:v>6.2737000000000001E-3</c:v>
                </c:pt>
                <c:pt idx="5815">
                  <c:v>-2.7699000000000001E-2</c:v>
                </c:pt>
                <c:pt idx="5816">
                  <c:v>-8.1081E-2</c:v>
                </c:pt>
                <c:pt idx="5817">
                  <c:v>-0.1217</c:v>
                </c:pt>
                <c:pt idx="5818">
                  <c:v>-0.13435</c:v>
                </c:pt>
                <c:pt idx="5819">
                  <c:v>-0.12402000000000001</c:v>
                </c:pt>
                <c:pt idx="5820">
                  <c:v>-9.8348000000000005E-2</c:v>
                </c:pt>
                <c:pt idx="5821">
                  <c:v>-5.9971999999999998E-2</c:v>
                </c:pt>
                <c:pt idx="5822">
                  <c:v>-1.3998999999999999E-2</c:v>
                </c:pt>
                <c:pt idx="5823">
                  <c:v>2.9432E-2</c:v>
                </c:pt>
                <c:pt idx="5824">
                  <c:v>6.3212000000000004E-2</c:v>
                </c:pt>
                <c:pt idx="5825">
                  <c:v>8.6876999999999996E-2</c:v>
                </c:pt>
                <c:pt idx="5826">
                  <c:v>0.10105</c:v>
                </c:pt>
                <c:pt idx="5827">
                  <c:v>0.10526000000000001</c:v>
                </c:pt>
                <c:pt idx="5828">
                  <c:v>0.10283</c:v>
                </c:pt>
                <c:pt idx="5829">
                  <c:v>0.10136000000000001</c:v>
                </c:pt>
                <c:pt idx="5830">
                  <c:v>0.10628</c:v>
                </c:pt>
                <c:pt idx="5831">
                  <c:v>0.11914</c:v>
                </c:pt>
                <c:pt idx="5832">
                  <c:v>0.14298</c:v>
                </c:pt>
                <c:pt idx="5833">
                  <c:v>0.18209</c:v>
                </c:pt>
                <c:pt idx="5834">
                  <c:v>0.23263</c:v>
                </c:pt>
                <c:pt idx="5835">
                  <c:v>0.27958</c:v>
                </c:pt>
                <c:pt idx="5836">
                  <c:v>0.30869999999999997</c:v>
                </c:pt>
                <c:pt idx="5837">
                  <c:v>0.31922</c:v>
                </c:pt>
                <c:pt idx="5838">
                  <c:v>0.32064999999999999</c:v>
                </c:pt>
                <c:pt idx="5839">
                  <c:v>0.31797999999999998</c:v>
                </c:pt>
                <c:pt idx="5840">
                  <c:v>0.30358000000000002</c:v>
                </c:pt>
                <c:pt idx="5841">
                  <c:v>0.26666000000000001</c:v>
                </c:pt>
                <c:pt idx="5842">
                  <c:v>0.21168999999999999</c:v>
                </c:pt>
                <c:pt idx="5843">
                  <c:v>0.16478999999999999</c:v>
                </c:pt>
                <c:pt idx="5844">
                  <c:v>0.15498000000000001</c:v>
                </c:pt>
                <c:pt idx="5845">
                  <c:v>0.18579999999999999</c:v>
                </c:pt>
                <c:pt idx="5846">
                  <c:v>0.23144999999999999</c:v>
                </c:pt>
                <c:pt idx="5847">
                  <c:v>0.26606999999999997</c:v>
                </c:pt>
                <c:pt idx="5848">
                  <c:v>0.28933999999999999</c:v>
                </c:pt>
                <c:pt idx="5849">
                  <c:v>0.31441999999999998</c:v>
                </c:pt>
                <c:pt idx="5850">
                  <c:v>0.33843000000000001</c:v>
                </c:pt>
                <c:pt idx="5851">
                  <c:v>0.34301999999999999</c:v>
                </c:pt>
                <c:pt idx="5852">
                  <c:v>0.32539000000000001</c:v>
                </c:pt>
                <c:pt idx="5853">
                  <c:v>0.31086999999999998</c:v>
                </c:pt>
                <c:pt idx="5854">
                  <c:v>0.32385000000000003</c:v>
                </c:pt>
                <c:pt idx="5855">
                  <c:v>0.35643999999999998</c:v>
                </c:pt>
                <c:pt idx="5856">
                  <c:v>0.37780000000000002</c:v>
                </c:pt>
                <c:pt idx="5857">
                  <c:v>0.37019000000000002</c:v>
                </c:pt>
                <c:pt idx="5858">
                  <c:v>0.34571000000000002</c:v>
                </c:pt>
                <c:pt idx="5859">
                  <c:v>0.32862000000000002</c:v>
                </c:pt>
                <c:pt idx="5860">
                  <c:v>0.32905000000000001</c:v>
                </c:pt>
                <c:pt idx="5861">
                  <c:v>0.33589999999999998</c:v>
                </c:pt>
                <c:pt idx="5862">
                  <c:v>0.33146999999999999</c:v>
                </c:pt>
                <c:pt idx="5863">
                  <c:v>0.31061</c:v>
                </c:pt>
                <c:pt idx="5864">
                  <c:v>0.28444000000000003</c:v>
                </c:pt>
                <c:pt idx="5865">
                  <c:v>0.26400000000000001</c:v>
                </c:pt>
                <c:pt idx="5866">
                  <c:v>0.24351</c:v>
                </c:pt>
                <c:pt idx="5867">
                  <c:v>0.20685999999999999</c:v>
                </c:pt>
                <c:pt idx="5868">
                  <c:v>0.15115999999999999</c:v>
                </c:pt>
                <c:pt idx="5869">
                  <c:v>9.4631999999999994E-2</c:v>
                </c:pt>
                <c:pt idx="5870">
                  <c:v>5.6765999999999997E-2</c:v>
                </c:pt>
                <c:pt idx="5871">
                  <c:v>3.7671000000000003E-2</c:v>
                </c:pt>
                <c:pt idx="5872">
                  <c:v>2.3361E-2</c:v>
                </c:pt>
                <c:pt idx="5873">
                  <c:v>5.5843000000000004E-3</c:v>
                </c:pt>
                <c:pt idx="5874">
                  <c:v>-1.0617E-2</c:v>
                </c:pt>
                <c:pt idx="5875">
                  <c:v>-1.4744999999999999E-2</c:v>
                </c:pt>
                <c:pt idx="5876">
                  <c:v>6.8590999999999997E-4</c:v>
                </c:pt>
                <c:pt idx="5877">
                  <c:v>3.5357E-2</c:v>
                </c:pt>
                <c:pt idx="5878">
                  <c:v>7.6910000000000006E-2</c:v>
                </c:pt>
                <c:pt idx="5879">
                  <c:v>0.10478999999999999</c:v>
                </c:pt>
                <c:pt idx="5880">
                  <c:v>0.10798000000000001</c:v>
                </c:pt>
                <c:pt idx="5881">
                  <c:v>9.8759E-2</c:v>
                </c:pt>
                <c:pt idx="5882">
                  <c:v>9.9883E-2</c:v>
                </c:pt>
                <c:pt idx="5883">
                  <c:v>0.11677</c:v>
                </c:pt>
                <c:pt idx="5884">
                  <c:v>0.13131000000000001</c:v>
                </c:pt>
                <c:pt idx="5885">
                  <c:v>0.12784999999999999</c:v>
                </c:pt>
                <c:pt idx="5886">
                  <c:v>0.11751</c:v>
                </c:pt>
                <c:pt idx="5887">
                  <c:v>0.12697</c:v>
                </c:pt>
                <c:pt idx="5888">
                  <c:v>0.16397</c:v>
                </c:pt>
                <c:pt idx="5889">
                  <c:v>0.20318</c:v>
                </c:pt>
                <c:pt idx="5890">
                  <c:v>0.21257000000000001</c:v>
                </c:pt>
                <c:pt idx="5891">
                  <c:v>0.19045000000000001</c:v>
                </c:pt>
                <c:pt idx="5892">
                  <c:v>0.16708999999999999</c:v>
                </c:pt>
                <c:pt idx="5893">
                  <c:v>0.16708000000000001</c:v>
                </c:pt>
                <c:pt idx="5894">
                  <c:v>0.17918999999999999</c:v>
                </c:pt>
                <c:pt idx="5895">
                  <c:v>0.17321</c:v>
                </c:pt>
                <c:pt idx="5896">
                  <c:v>0.14147000000000001</c:v>
                </c:pt>
                <c:pt idx="5897">
                  <c:v>0.10958</c:v>
                </c:pt>
                <c:pt idx="5898">
                  <c:v>0.10449</c:v>
                </c:pt>
                <c:pt idx="5899">
                  <c:v>0.12648999999999999</c:v>
                </c:pt>
                <c:pt idx="5900">
                  <c:v>0.15920000000000001</c:v>
                </c:pt>
                <c:pt idx="5901">
                  <c:v>0.19359000000000001</c:v>
                </c:pt>
                <c:pt idx="5902">
                  <c:v>0.22831000000000001</c:v>
                </c:pt>
                <c:pt idx="5903">
                  <c:v>0.25423000000000001</c:v>
                </c:pt>
                <c:pt idx="5904">
                  <c:v>0.25545000000000001</c:v>
                </c:pt>
                <c:pt idx="5905">
                  <c:v>0.22745000000000001</c:v>
                </c:pt>
                <c:pt idx="5906">
                  <c:v>0.18468999999999999</c:v>
                </c:pt>
                <c:pt idx="5907">
                  <c:v>0.14937</c:v>
                </c:pt>
                <c:pt idx="5908">
                  <c:v>0.13799</c:v>
                </c:pt>
                <c:pt idx="5909">
                  <c:v>0.15464</c:v>
                </c:pt>
                <c:pt idx="5910">
                  <c:v>0.18681</c:v>
                </c:pt>
                <c:pt idx="5911">
                  <c:v>0.20896000000000001</c:v>
                </c:pt>
                <c:pt idx="5912">
                  <c:v>0.20211000000000001</c:v>
                </c:pt>
                <c:pt idx="5913">
                  <c:v>0.17255000000000001</c:v>
                </c:pt>
                <c:pt idx="5914">
                  <c:v>0.14312</c:v>
                </c:pt>
                <c:pt idx="5915">
                  <c:v>0.12537000000000001</c:v>
                </c:pt>
                <c:pt idx="5916">
                  <c:v>0.10897999999999999</c:v>
                </c:pt>
                <c:pt idx="5917">
                  <c:v>7.9955999999999999E-2</c:v>
                </c:pt>
                <c:pt idx="5918">
                  <c:v>3.8769999999999999E-2</c:v>
                </c:pt>
                <c:pt idx="5919">
                  <c:v>-2.6235999999999998E-3</c:v>
                </c:pt>
                <c:pt idx="5920">
                  <c:v>-3.2514000000000001E-2</c:v>
                </c:pt>
                <c:pt idx="5921">
                  <c:v>-4.4676E-2</c:v>
                </c:pt>
                <c:pt idx="5922">
                  <c:v>-4.1574E-2</c:v>
                </c:pt>
                <c:pt idx="5923">
                  <c:v>-3.737E-2</c:v>
                </c:pt>
                <c:pt idx="5924">
                  <c:v>-4.8536000000000003E-2</c:v>
                </c:pt>
                <c:pt idx="5925">
                  <c:v>-7.4883000000000005E-2</c:v>
                </c:pt>
                <c:pt idx="5926">
                  <c:v>-9.7720000000000001E-2</c:v>
                </c:pt>
                <c:pt idx="5927">
                  <c:v>-0.10322000000000001</c:v>
                </c:pt>
                <c:pt idx="5928">
                  <c:v>-9.8900000000000002E-2</c:v>
                </c:pt>
                <c:pt idx="5929">
                  <c:v>-9.8739999999999994E-2</c:v>
                </c:pt>
                <c:pt idx="5930">
                  <c:v>-0.10156</c:v>
                </c:pt>
                <c:pt idx="5931">
                  <c:v>-9.7795000000000007E-2</c:v>
                </c:pt>
                <c:pt idx="5932">
                  <c:v>-9.1577000000000006E-2</c:v>
                </c:pt>
                <c:pt idx="5933">
                  <c:v>-9.8100999999999994E-2</c:v>
                </c:pt>
                <c:pt idx="5934">
                  <c:v>-0.11695999999999999</c:v>
                </c:pt>
                <c:pt idx="5935">
                  <c:v>-0.12447999999999999</c:v>
                </c:pt>
                <c:pt idx="5936">
                  <c:v>-0.10201</c:v>
                </c:pt>
                <c:pt idx="5937">
                  <c:v>-6.1631999999999999E-2</c:v>
                </c:pt>
                <c:pt idx="5938">
                  <c:v>-3.2254999999999999E-2</c:v>
                </c:pt>
                <c:pt idx="5939">
                  <c:v>-2.4812000000000001E-2</c:v>
                </c:pt>
                <c:pt idx="5940">
                  <c:v>-2.2928E-2</c:v>
                </c:pt>
                <c:pt idx="5941">
                  <c:v>-7.5938999999999998E-3</c:v>
                </c:pt>
                <c:pt idx="5942">
                  <c:v>2.0650000000000002E-2</c:v>
                </c:pt>
                <c:pt idx="5943">
                  <c:v>4.8606000000000003E-2</c:v>
                </c:pt>
                <c:pt idx="5944">
                  <c:v>6.9462999999999997E-2</c:v>
                </c:pt>
                <c:pt idx="5945">
                  <c:v>8.5055000000000006E-2</c:v>
                </c:pt>
                <c:pt idx="5946">
                  <c:v>9.4041E-2</c:v>
                </c:pt>
                <c:pt idx="5947">
                  <c:v>9.0936000000000003E-2</c:v>
                </c:pt>
                <c:pt idx="5948">
                  <c:v>7.9868999999999996E-2</c:v>
                </c:pt>
                <c:pt idx="5949">
                  <c:v>7.8481999999999996E-2</c:v>
                </c:pt>
                <c:pt idx="5950">
                  <c:v>9.9269999999999997E-2</c:v>
                </c:pt>
                <c:pt idx="5951">
                  <c:v>0.13156999999999999</c:v>
                </c:pt>
                <c:pt idx="5952">
                  <c:v>0.15135999999999999</c:v>
                </c:pt>
                <c:pt idx="5953">
                  <c:v>0.14942</c:v>
                </c:pt>
                <c:pt idx="5954">
                  <c:v>0.14304</c:v>
                </c:pt>
                <c:pt idx="5955">
                  <c:v>0.15681999999999999</c:v>
                </c:pt>
                <c:pt idx="5956">
                  <c:v>0.19477</c:v>
                </c:pt>
                <c:pt idx="5957">
                  <c:v>0.23413999999999999</c:v>
                </c:pt>
                <c:pt idx="5958">
                  <c:v>0.24673999999999999</c:v>
                </c:pt>
                <c:pt idx="5959">
                  <c:v>0.22631000000000001</c:v>
                </c:pt>
                <c:pt idx="5960">
                  <c:v>0.19455</c:v>
                </c:pt>
                <c:pt idx="5961">
                  <c:v>0.17957999999999999</c:v>
                </c:pt>
                <c:pt idx="5962">
                  <c:v>0.19047</c:v>
                </c:pt>
                <c:pt idx="5963">
                  <c:v>0.21636</c:v>
                </c:pt>
                <c:pt idx="5964">
                  <c:v>0.24709</c:v>
                </c:pt>
                <c:pt idx="5965">
                  <c:v>0.28434999999999999</c:v>
                </c:pt>
                <c:pt idx="5966">
                  <c:v>0.33024999999999999</c:v>
                </c:pt>
                <c:pt idx="5967">
                  <c:v>0.37691999999999998</c:v>
                </c:pt>
                <c:pt idx="5968">
                  <c:v>0.41674</c:v>
                </c:pt>
                <c:pt idx="5969">
                  <c:v>0.45408999999999999</c:v>
                </c:pt>
                <c:pt idx="5970">
                  <c:v>0.49552000000000002</c:v>
                </c:pt>
                <c:pt idx="5971">
                  <c:v>0.53459999999999996</c:v>
                </c:pt>
                <c:pt idx="5972">
                  <c:v>0.56006999999999996</c:v>
                </c:pt>
                <c:pt idx="5973">
                  <c:v>0.57557000000000003</c:v>
                </c:pt>
                <c:pt idx="5974">
                  <c:v>0.59589000000000003</c:v>
                </c:pt>
                <c:pt idx="5975">
                  <c:v>0.62407999999999997</c:v>
                </c:pt>
                <c:pt idx="5976">
                  <c:v>0.64775000000000005</c:v>
                </c:pt>
                <c:pt idx="5977">
                  <c:v>0.66051000000000004</c:v>
                </c:pt>
                <c:pt idx="5978">
                  <c:v>0.67117000000000004</c:v>
                </c:pt>
                <c:pt idx="5979">
                  <c:v>0.68515999999999999</c:v>
                </c:pt>
                <c:pt idx="5980">
                  <c:v>0.6915</c:v>
                </c:pt>
                <c:pt idx="5981">
                  <c:v>0.67920000000000003</c:v>
                </c:pt>
                <c:pt idx="5982">
                  <c:v>0.65654999999999997</c:v>
                </c:pt>
                <c:pt idx="5983">
                  <c:v>0.64234999999999998</c:v>
                </c:pt>
                <c:pt idx="5984">
                  <c:v>0.64426000000000005</c:v>
                </c:pt>
                <c:pt idx="5985">
                  <c:v>0.65571999999999997</c:v>
                </c:pt>
                <c:pt idx="5986">
                  <c:v>0.66886000000000001</c:v>
                </c:pt>
                <c:pt idx="5987">
                  <c:v>0.68020999999999998</c:v>
                </c:pt>
                <c:pt idx="5988">
                  <c:v>0.68727000000000005</c:v>
                </c:pt>
                <c:pt idx="5989">
                  <c:v>0.68947000000000003</c:v>
                </c:pt>
                <c:pt idx="5990">
                  <c:v>0.69125999999999999</c:v>
                </c:pt>
                <c:pt idx="5991">
                  <c:v>0.69616999999999996</c:v>
                </c:pt>
                <c:pt idx="5992">
                  <c:v>0.69867999999999997</c:v>
                </c:pt>
                <c:pt idx="5993">
                  <c:v>0.68998000000000004</c:v>
                </c:pt>
                <c:pt idx="5994">
                  <c:v>0.67203999999999997</c:v>
                </c:pt>
                <c:pt idx="5995">
                  <c:v>0.65959999999999996</c:v>
                </c:pt>
                <c:pt idx="5996">
                  <c:v>0.66527000000000003</c:v>
                </c:pt>
                <c:pt idx="5997">
                  <c:v>0.68484999999999996</c:v>
                </c:pt>
                <c:pt idx="5998">
                  <c:v>0.69832000000000005</c:v>
                </c:pt>
                <c:pt idx="5999">
                  <c:v>0.68677999999999995</c:v>
                </c:pt>
                <c:pt idx="6000">
                  <c:v>0.65190999999999999</c:v>
                </c:pt>
                <c:pt idx="6001">
                  <c:v>0.61761999999999995</c:v>
                </c:pt>
                <c:pt idx="6002">
                  <c:v>0.60548999999999997</c:v>
                </c:pt>
                <c:pt idx="6003">
                  <c:v>0.60779000000000005</c:v>
                </c:pt>
                <c:pt idx="6004">
                  <c:v>0.59536</c:v>
                </c:pt>
                <c:pt idx="6005">
                  <c:v>0.55625000000000002</c:v>
                </c:pt>
                <c:pt idx="6006">
                  <c:v>0.51415</c:v>
                </c:pt>
                <c:pt idx="6007">
                  <c:v>0.49934000000000001</c:v>
                </c:pt>
                <c:pt idx="6008">
                  <c:v>0.51244999999999996</c:v>
                </c:pt>
                <c:pt idx="6009">
                  <c:v>0.53108999999999995</c:v>
                </c:pt>
                <c:pt idx="6010">
                  <c:v>0.54293000000000002</c:v>
                </c:pt>
                <c:pt idx="6011">
                  <c:v>0.55393999999999999</c:v>
                </c:pt>
                <c:pt idx="6012">
                  <c:v>0.56721999999999995</c:v>
                </c:pt>
                <c:pt idx="6013">
                  <c:v>0.57391000000000003</c:v>
                </c:pt>
                <c:pt idx="6014">
                  <c:v>0.56823999999999997</c:v>
                </c:pt>
                <c:pt idx="6015">
                  <c:v>0.55493000000000003</c:v>
                </c:pt>
                <c:pt idx="6016">
                  <c:v>0.53627000000000002</c:v>
                </c:pt>
                <c:pt idx="6017">
                  <c:v>0.50663000000000002</c:v>
                </c:pt>
                <c:pt idx="6018">
                  <c:v>0.46695999999999999</c:v>
                </c:pt>
                <c:pt idx="6019">
                  <c:v>0.43042999999999998</c:v>
                </c:pt>
                <c:pt idx="6020">
                  <c:v>0.40394000000000002</c:v>
                </c:pt>
                <c:pt idx="6021">
                  <c:v>0.37595000000000001</c:v>
                </c:pt>
                <c:pt idx="6022">
                  <c:v>0.33526</c:v>
                </c:pt>
                <c:pt idx="6023">
                  <c:v>0.29281000000000001</c:v>
                </c:pt>
                <c:pt idx="6024">
                  <c:v>0.27066000000000001</c:v>
                </c:pt>
                <c:pt idx="6025">
                  <c:v>0.27333000000000002</c:v>
                </c:pt>
                <c:pt idx="6026">
                  <c:v>0.28278999999999999</c:v>
                </c:pt>
                <c:pt idx="6027">
                  <c:v>0.28033999999999998</c:v>
                </c:pt>
                <c:pt idx="6028">
                  <c:v>0.26267000000000001</c:v>
                </c:pt>
                <c:pt idx="6029">
                  <c:v>0.23705999999999999</c:v>
                </c:pt>
                <c:pt idx="6030">
                  <c:v>0.21160000000000001</c:v>
                </c:pt>
                <c:pt idx="6031">
                  <c:v>0.19259000000000001</c:v>
                </c:pt>
                <c:pt idx="6032">
                  <c:v>0.18310000000000001</c:v>
                </c:pt>
                <c:pt idx="6033">
                  <c:v>0.17985000000000001</c:v>
                </c:pt>
                <c:pt idx="6034">
                  <c:v>0.17560000000000001</c:v>
                </c:pt>
                <c:pt idx="6035">
                  <c:v>0.16625999999999999</c:v>
                </c:pt>
                <c:pt idx="6036">
                  <c:v>0.15361</c:v>
                </c:pt>
                <c:pt idx="6037">
                  <c:v>0.14230000000000001</c:v>
                </c:pt>
                <c:pt idx="6038">
                  <c:v>0.13827999999999999</c:v>
                </c:pt>
                <c:pt idx="6039">
                  <c:v>0.14749000000000001</c:v>
                </c:pt>
                <c:pt idx="6040">
                  <c:v>0.16921</c:v>
                </c:pt>
                <c:pt idx="6041">
                  <c:v>0.19173000000000001</c:v>
                </c:pt>
                <c:pt idx="6042">
                  <c:v>0.20138</c:v>
                </c:pt>
                <c:pt idx="6043">
                  <c:v>0.19747999999999999</c:v>
                </c:pt>
                <c:pt idx="6044">
                  <c:v>0.19366</c:v>
                </c:pt>
                <c:pt idx="6045">
                  <c:v>0.20516999999999999</c:v>
                </c:pt>
                <c:pt idx="6046">
                  <c:v>0.2394</c:v>
                </c:pt>
                <c:pt idx="6047">
                  <c:v>0.29464000000000001</c:v>
                </c:pt>
                <c:pt idx="6048">
                  <c:v>0.35776999999999998</c:v>
                </c:pt>
                <c:pt idx="6049">
                  <c:v>0.40412999999999999</c:v>
                </c:pt>
                <c:pt idx="6050">
                  <c:v>0.41328999999999999</c:v>
                </c:pt>
                <c:pt idx="6051">
                  <c:v>0.39068999999999998</c:v>
                </c:pt>
                <c:pt idx="6052">
                  <c:v>0.36456</c:v>
                </c:pt>
                <c:pt idx="6053">
                  <c:v>0.35629</c:v>
                </c:pt>
                <c:pt idx="6054">
                  <c:v>0.36326000000000003</c:v>
                </c:pt>
                <c:pt idx="6055">
                  <c:v>0.37545000000000001</c:v>
                </c:pt>
                <c:pt idx="6056">
                  <c:v>0.39462999999999998</c:v>
                </c:pt>
                <c:pt idx="6057">
                  <c:v>0.42320000000000002</c:v>
                </c:pt>
                <c:pt idx="6058">
                  <c:v>0.44419999999999998</c:v>
                </c:pt>
                <c:pt idx="6059">
                  <c:v>0.43330000000000002</c:v>
                </c:pt>
                <c:pt idx="6060">
                  <c:v>0.39141999999999999</c:v>
                </c:pt>
                <c:pt idx="6061">
                  <c:v>0.34882999999999997</c:v>
                </c:pt>
                <c:pt idx="6062">
                  <c:v>0.33098</c:v>
                </c:pt>
                <c:pt idx="6063">
                  <c:v>0.33271000000000001</c:v>
                </c:pt>
                <c:pt idx="6064">
                  <c:v>0.33283000000000001</c:v>
                </c:pt>
                <c:pt idx="6065">
                  <c:v>0.32312999999999997</c:v>
                </c:pt>
                <c:pt idx="6066">
                  <c:v>0.31285000000000002</c:v>
                </c:pt>
                <c:pt idx="6067">
                  <c:v>0.31139</c:v>
                </c:pt>
                <c:pt idx="6068">
                  <c:v>0.31729000000000002</c:v>
                </c:pt>
                <c:pt idx="6069">
                  <c:v>0.32229000000000002</c:v>
                </c:pt>
                <c:pt idx="6070">
                  <c:v>0.31839000000000001</c:v>
                </c:pt>
                <c:pt idx="6071">
                  <c:v>0.30204999999999999</c:v>
                </c:pt>
                <c:pt idx="6072">
                  <c:v>0.27767999999999998</c:v>
                </c:pt>
                <c:pt idx="6073">
                  <c:v>0.25611</c:v>
                </c:pt>
                <c:pt idx="6074">
                  <c:v>0.24417</c:v>
                </c:pt>
                <c:pt idx="6075">
                  <c:v>0.23765</c:v>
                </c:pt>
                <c:pt idx="6076">
                  <c:v>0.23086000000000001</c:v>
                </c:pt>
                <c:pt idx="6077">
                  <c:v>0.23096</c:v>
                </c:pt>
                <c:pt idx="6078">
                  <c:v>0.25342999999999999</c:v>
                </c:pt>
                <c:pt idx="6079">
                  <c:v>0.30108000000000001</c:v>
                </c:pt>
                <c:pt idx="6080">
                  <c:v>0.35555999999999999</c:v>
                </c:pt>
                <c:pt idx="6081">
                  <c:v>0.39444000000000001</c:v>
                </c:pt>
                <c:pt idx="6082">
                  <c:v>0.41144999999999998</c:v>
                </c:pt>
                <c:pt idx="6083">
                  <c:v>0.41554999999999997</c:v>
                </c:pt>
                <c:pt idx="6084">
                  <c:v>0.41620000000000001</c:v>
                </c:pt>
                <c:pt idx="6085">
                  <c:v>0.41652</c:v>
                </c:pt>
                <c:pt idx="6086">
                  <c:v>0.41741</c:v>
                </c:pt>
                <c:pt idx="6087">
                  <c:v>0.41887999999999997</c:v>
                </c:pt>
                <c:pt idx="6088">
                  <c:v>0.41609000000000002</c:v>
                </c:pt>
                <c:pt idx="6089">
                  <c:v>0.40168999999999999</c:v>
                </c:pt>
                <c:pt idx="6090">
                  <c:v>0.37694</c:v>
                </c:pt>
                <c:pt idx="6091">
                  <c:v>0.35711999999999999</c:v>
                </c:pt>
                <c:pt idx="6092">
                  <c:v>0.36104000000000003</c:v>
                </c:pt>
                <c:pt idx="6093">
                  <c:v>0.39493</c:v>
                </c:pt>
                <c:pt idx="6094">
                  <c:v>0.44732</c:v>
                </c:pt>
                <c:pt idx="6095">
                  <c:v>0.49811</c:v>
                </c:pt>
                <c:pt idx="6096">
                  <c:v>0.53161000000000003</c:v>
                </c:pt>
                <c:pt idx="6097">
                  <c:v>0.54461999999999999</c:v>
                </c:pt>
                <c:pt idx="6098">
                  <c:v>0.54644000000000004</c:v>
                </c:pt>
                <c:pt idx="6099">
                  <c:v>0.55101</c:v>
                </c:pt>
                <c:pt idx="6100">
                  <c:v>0.56537999999999999</c:v>
                </c:pt>
                <c:pt idx="6101">
                  <c:v>0.58506000000000002</c:v>
                </c:pt>
                <c:pt idx="6102">
                  <c:v>0.60138000000000003</c:v>
                </c:pt>
                <c:pt idx="6103">
                  <c:v>0.61168999999999996</c:v>
                </c:pt>
                <c:pt idx="6104">
                  <c:v>0.61958000000000002</c:v>
                </c:pt>
                <c:pt idx="6105">
                  <c:v>0.62766999999999995</c:v>
                </c:pt>
                <c:pt idx="6106">
                  <c:v>0.63639999999999997</c:v>
                </c:pt>
                <c:pt idx="6107">
                  <c:v>0.64876</c:v>
                </c:pt>
                <c:pt idx="6108">
                  <c:v>0.66673000000000004</c:v>
                </c:pt>
                <c:pt idx="6109">
                  <c:v>0.67961000000000005</c:v>
                </c:pt>
                <c:pt idx="6110">
                  <c:v>0.66627999999999998</c:v>
                </c:pt>
                <c:pt idx="6111">
                  <c:v>0.61900999999999995</c:v>
                </c:pt>
                <c:pt idx="6112">
                  <c:v>0.55945999999999996</c:v>
                </c:pt>
                <c:pt idx="6113">
                  <c:v>0.51898999999999995</c:v>
                </c:pt>
                <c:pt idx="6114">
                  <c:v>0.50419000000000003</c:v>
                </c:pt>
                <c:pt idx="6115">
                  <c:v>0.49336000000000002</c:v>
                </c:pt>
                <c:pt idx="6116">
                  <c:v>0.46794999999999998</c:v>
                </c:pt>
                <c:pt idx="6117">
                  <c:v>0.43491000000000002</c:v>
                </c:pt>
                <c:pt idx="6118">
                  <c:v>0.41364000000000001</c:v>
                </c:pt>
                <c:pt idx="6119">
                  <c:v>0.41303000000000001</c:v>
                </c:pt>
                <c:pt idx="6120">
                  <c:v>0.42902000000000001</c:v>
                </c:pt>
                <c:pt idx="6121">
                  <c:v>0.45415</c:v>
                </c:pt>
                <c:pt idx="6122">
                  <c:v>0.4778</c:v>
                </c:pt>
                <c:pt idx="6123">
                  <c:v>0.48457</c:v>
                </c:pt>
                <c:pt idx="6124">
                  <c:v>0.46684999999999999</c:v>
                </c:pt>
                <c:pt idx="6125">
                  <c:v>0.43814999999999998</c:v>
                </c:pt>
                <c:pt idx="6126">
                  <c:v>0.42209999999999998</c:v>
                </c:pt>
                <c:pt idx="6127">
                  <c:v>0.42654999999999998</c:v>
                </c:pt>
                <c:pt idx="6128">
                  <c:v>0.43648999999999999</c:v>
                </c:pt>
                <c:pt idx="6129">
                  <c:v>0.43314000000000002</c:v>
                </c:pt>
                <c:pt idx="6130">
                  <c:v>0.41219</c:v>
                </c:pt>
                <c:pt idx="6131">
                  <c:v>0.38318000000000002</c:v>
                </c:pt>
                <c:pt idx="6132">
                  <c:v>0.36010999999999999</c:v>
                </c:pt>
                <c:pt idx="6133">
                  <c:v>0.35482000000000002</c:v>
                </c:pt>
                <c:pt idx="6134">
                  <c:v>0.37020999999999998</c:v>
                </c:pt>
                <c:pt idx="6135">
                  <c:v>0.39430999999999999</c:v>
                </c:pt>
                <c:pt idx="6136">
                  <c:v>0.40638000000000002</c:v>
                </c:pt>
                <c:pt idx="6137">
                  <c:v>0.39438000000000001</c:v>
                </c:pt>
                <c:pt idx="6138">
                  <c:v>0.36576999999999998</c:v>
                </c:pt>
                <c:pt idx="6139">
                  <c:v>0.34039999999999998</c:v>
                </c:pt>
                <c:pt idx="6140">
                  <c:v>0.33524999999999999</c:v>
                </c:pt>
                <c:pt idx="6141">
                  <c:v>0.35347000000000001</c:v>
                </c:pt>
                <c:pt idx="6142">
                  <c:v>0.38144</c:v>
                </c:pt>
                <c:pt idx="6143">
                  <c:v>0.39572000000000002</c:v>
                </c:pt>
                <c:pt idx="6144">
                  <c:v>0.38024999999999998</c:v>
                </c:pt>
                <c:pt idx="6145">
                  <c:v>0.33957999999999999</c:v>
                </c:pt>
                <c:pt idx="6146">
                  <c:v>0.29137999999999997</c:v>
                </c:pt>
                <c:pt idx="6147">
                  <c:v>0.24768000000000001</c:v>
                </c:pt>
                <c:pt idx="6148">
                  <c:v>0.21146000000000001</c:v>
                </c:pt>
                <c:pt idx="6149">
                  <c:v>0.19040000000000001</c:v>
                </c:pt>
                <c:pt idx="6150">
                  <c:v>0.19894999999999999</c:v>
                </c:pt>
                <c:pt idx="6151">
                  <c:v>0.23809</c:v>
                </c:pt>
                <c:pt idx="6152">
                  <c:v>0.28308</c:v>
                </c:pt>
                <c:pt idx="6153">
                  <c:v>0.30431999999999998</c:v>
                </c:pt>
                <c:pt idx="6154">
                  <c:v>0.29798999999999998</c:v>
                </c:pt>
                <c:pt idx="6155">
                  <c:v>0.28610000000000002</c:v>
                </c:pt>
                <c:pt idx="6156">
                  <c:v>0.28699999999999998</c:v>
                </c:pt>
                <c:pt idx="6157">
                  <c:v>0.29604000000000003</c:v>
                </c:pt>
                <c:pt idx="6158">
                  <c:v>0.29848999999999998</c:v>
                </c:pt>
                <c:pt idx="6159">
                  <c:v>0.29300999999999999</c:v>
                </c:pt>
                <c:pt idx="6160">
                  <c:v>0.29266999999999999</c:v>
                </c:pt>
                <c:pt idx="6161">
                  <c:v>0.30314000000000002</c:v>
                </c:pt>
                <c:pt idx="6162">
                  <c:v>0.30856</c:v>
                </c:pt>
                <c:pt idx="6163">
                  <c:v>0.28761999999999999</c:v>
                </c:pt>
                <c:pt idx="6164">
                  <c:v>0.24253</c:v>
                </c:pt>
                <c:pt idx="6165">
                  <c:v>0.20252000000000001</c:v>
                </c:pt>
                <c:pt idx="6166">
                  <c:v>0.19303000000000001</c:v>
                </c:pt>
                <c:pt idx="6167">
                  <c:v>0.20768</c:v>
                </c:pt>
                <c:pt idx="6168">
                  <c:v>0.21884000000000001</c:v>
                </c:pt>
                <c:pt idx="6169">
                  <c:v>0.21071000000000001</c:v>
                </c:pt>
                <c:pt idx="6170">
                  <c:v>0.19120999999999999</c:v>
                </c:pt>
                <c:pt idx="6171">
                  <c:v>0.17396</c:v>
                </c:pt>
                <c:pt idx="6172">
                  <c:v>0.16355</c:v>
                </c:pt>
                <c:pt idx="6173">
                  <c:v>0.16258</c:v>
                </c:pt>
                <c:pt idx="6174">
                  <c:v>0.17893999999999999</c:v>
                </c:pt>
                <c:pt idx="6175">
                  <c:v>0.21503</c:v>
                </c:pt>
                <c:pt idx="6176">
                  <c:v>0.25696999999999998</c:v>
                </c:pt>
                <c:pt idx="6177">
                  <c:v>0.28587000000000001</c:v>
                </c:pt>
                <c:pt idx="6178">
                  <c:v>0.29730000000000001</c:v>
                </c:pt>
                <c:pt idx="6179">
                  <c:v>0.30125999999999997</c:v>
                </c:pt>
                <c:pt idx="6180">
                  <c:v>0.30448999999999998</c:v>
                </c:pt>
                <c:pt idx="6181">
                  <c:v>0.30121999999999999</c:v>
                </c:pt>
                <c:pt idx="6182">
                  <c:v>0.28310000000000002</c:v>
                </c:pt>
                <c:pt idx="6183">
                  <c:v>0.25163000000000002</c:v>
                </c:pt>
                <c:pt idx="6184">
                  <c:v>0.21712999999999999</c:v>
                </c:pt>
                <c:pt idx="6185">
                  <c:v>0.18840000000000001</c:v>
                </c:pt>
                <c:pt idx="6186">
                  <c:v>0.16722999999999999</c:v>
                </c:pt>
                <c:pt idx="6187">
                  <c:v>0.15240000000000001</c:v>
                </c:pt>
                <c:pt idx="6188">
                  <c:v>0.14546000000000001</c:v>
                </c:pt>
                <c:pt idx="6189">
                  <c:v>0.14960999999999999</c:v>
                </c:pt>
                <c:pt idx="6190">
                  <c:v>0.16317999999999999</c:v>
                </c:pt>
                <c:pt idx="6191">
                  <c:v>0.17774999999999999</c:v>
                </c:pt>
                <c:pt idx="6192">
                  <c:v>0.18414</c:v>
                </c:pt>
                <c:pt idx="6193">
                  <c:v>0.17831</c:v>
                </c:pt>
                <c:pt idx="6194">
                  <c:v>0.16097</c:v>
                </c:pt>
                <c:pt idx="6195">
                  <c:v>0.13636000000000001</c:v>
                </c:pt>
                <c:pt idx="6196">
                  <c:v>0.11384</c:v>
                </c:pt>
                <c:pt idx="6197">
                  <c:v>0.10407</c:v>
                </c:pt>
                <c:pt idx="6198">
                  <c:v>0.10661</c:v>
                </c:pt>
                <c:pt idx="6199">
                  <c:v>0.10517</c:v>
                </c:pt>
                <c:pt idx="6200">
                  <c:v>8.3066000000000001E-2</c:v>
                </c:pt>
                <c:pt idx="6201">
                  <c:v>4.1793999999999998E-2</c:v>
                </c:pt>
                <c:pt idx="6202">
                  <c:v>-2.3432000000000001E-3</c:v>
                </c:pt>
                <c:pt idx="6203">
                  <c:v>-3.6977000000000003E-2</c:v>
                </c:pt>
                <c:pt idx="6204">
                  <c:v>-6.0366999999999997E-2</c:v>
                </c:pt>
                <c:pt idx="6205">
                  <c:v>-7.1887000000000006E-2</c:v>
                </c:pt>
                <c:pt idx="6206">
                  <c:v>-6.7549999999999999E-2</c:v>
                </c:pt>
                <c:pt idx="6207">
                  <c:v>-4.7890000000000002E-2</c:v>
                </c:pt>
                <c:pt idx="6208">
                  <c:v>-2.2554000000000001E-2</c:v>
                </c:pt>
                <c:pt idx="6209">
                  <c:v>-4.9505E-3</c:v>
                </c:pt>
                <c:pt idx="6210">
                  <c:v>-7.3169999999999997E-3</c:v>
                </c:pt>
                <c:pt idx="6211">
                  <c:v>-3.7164000000000003E-2</c:v>
                </c:pt>
                <c:pt idx="6212">
                  <c:v>-8.6258000000000001E-2</c:v>
                </c:pt>
                <c:pt idx="6213">
                  <c:v>-0.12339</c:v>
                </c:pt>
                <c:pt idx="6214">
                  <c:v>-0.11430999999999999</c:v>
                </c:pt>
                <c:pt idx="6215">
                  <c:v>-5.7250000000000002E-2</c:v>
                </c:pt>
                <c:pt idx="6216">
                  <c:v>1.1662E-2</c:v>
                </c:pt>
                <c:pt idx="6217">
                  <c:v>5.5764000000000001E-2</c:v>
                </c:pt>
                <c:pt idx="6218">
                  <c:v>7.1729000000000001E-2</c:v>
                </c:pt>
                <c:pt idx="6219">
                  <c:v>7.9008999999999996E-2</c:v>
                </c:pt>
                <c:pt idx="6220">
                  <c:v>8.6951000000000001E-2</c:v>
                </c:pt>
                <c:pt idx="6221">
                  <c:v>8.6605000000000001E-2</c:v>
                </c:pt>
                <c:pt idx="6222">
                  <c:v>7.0650000000000004E-2</c:v>
                </c:pt>
                <c:pt idx="6223">
                  <c:v>4.6516000000000002E-2</c:v>
                </c:pt>
                <c:pt idx="6224">
                  <c:v>2.6616000000000001E-2</c:v>
                </c:pt>
                <c:pt idx="6225">
                  <c:v>1.473E-2</c:v>
                </c:pt>
                <c:pt idx="6226">
                  <c:v>7.1415000000000003E-3</c:v>
                </c:pt>
                <c:pt idx="6227">
                  <c:v>3.0607999999999998E-3</c:v>
                </c:pt>
                <c:pt idx="6228">
                  <c:v>8.9373000000000005E-3</c:v>
                </c:pt>
                <c:pt idx="6229">
                  <c:v>3.1146E-2</c:v>
                </c:pt>
                <c:pt idx="6230">
                  <c:v>6.5070000000000003E-2</c:v>
                </c:pt>
                <c:pt idx="6231">
                  <c:v>9.4308000000000003E-2</c:v>
                </c:pt>
                <c:pt idx="6232">
                  <c:v>0.10488</c:v>
                </c:pt>
                <c:pt idx="6233">
                  <c:v>0.10020999999999999</c:v>
                </c:pt>
                <c:pt idx="6234">
                  <c:v>9.7447000000000006E-2</c:v>
                </c:pt>
                <c:pt idx="6235">
                  <c:v>0.10804999999999999</c:v>
                </c:pt>
                <c:pt idx="6236">
                  <c:v>0.12698000000000001</c:v>
                </c:pt>
                <c:pt idx="6237">
                  <c:v>0.14171</c:v>
                </c:pt>
                <c:pt idx="6238">
                  <c:v>0.14527000000000001</c:v>
                </c:pt>
                <c:pt idx="6239">
                  <c:v>0.13778000000000001</c:v>
                </c:pt>
                <c:pt idx="6240">
                  <c:v>0.12293</c:v>
                </c:pt>
                <c:pt idx="6241">
                  <c:v>0.10841000000000001</c:v>
                </c:pt>
                <c:pt idx="6242">
                  <c:v>0.10309</c:v>
                </c:pt>
                <c:pt idx="6243">
                  <c:v>0.10663</c:v>
                </c:pt>
                <c:pt idx="6244">
                  <c:v>0.10739</c:v>
                </c:pt>
                <c:pt idx="6245">
                  <c:v>9.8266999999999993E-2</c:v>
                </c:pt>
                <c:pt idx="6246">
                  <c:v>8.9158000000000001E-2</c:v>
                </c:pt>
                <c:pt idx="6247">
                  <c:v>9.2908000000000004E-2</c:v>
                </c:pt>
                <c:pt idx="6248">
                  <c:v>0.10226</c:v>
                </c:pt>
                <c:pt idx="6249">
                  <c:v>9.5131999999999994E-2</c:v>
                </c:pt>
                <c:pt idx="6250">
                  <c:v>6.5955E-2</c:v>
                </c:pt>
                <c:pt idx="6251">
                  <c:v>3.8998999999999999E-2</c:v>
                </c:pt>
                <c:pt idx="6252">
                  <c:v>4.1697999999999999E-2</c:v>
                </c:pt>
                <c:pt idx="6253">
                  <c:v>7.2284000000000001E-2</c:v>
                </c:pt>
                <c:pt idx="6254">
                  <c:v>0.10375</c:v>
                </c:pt>
                <c:pt idx="6255">
                  <c:v>0.11611</c:v>
                </c:pt>
                <c:pt idx="6256">
                  <c:v>0.11402</c:v>
                </c:pt>
                <c:pt idx="6257">
                  <c:v>0.11154</c:v>
                </c:pt>
                <c:pt idx="6258">
                  <c:v>0.1099</c:v>
                </c:pt>
                <c:pt idx="6259">
                  <c:v>9.7193000000000002E-2</c:v>
                </c:pt>
                <c:pt idx="6260">
                  <c:v>6.6797999999999996E-2</c:v>
                </c:pt>
                <c:pt idx="6261">
                  <c:v>2.87E-2</c:v>
                </c:pt>
                <c:pt idx="6262">
                  <c:v>5.3970000000000005E-4</c:v>
                </c:pt>
                <c:pt idx="6263">
                  <c:v>-9.7339000000000002E-3</c:v>
                </c:pt>
                <c:pt idx="6264">
                  <c:v>-8.9675999999999992E-3</c:v>
                </c:pt>
                <c:pt idx="6265">
                  <c:v>-6.2750999999999996E-3</c:v>
                </c:pt>
                <c:pt idx="6266">
                  <c:v>7.9241999999999995E-4</c:v>
                </c:pt>
                <c:pt idx="6267">
                  <c:v>2.2204999999999999E-2</c:v>
                </c:pt>
                <c:pt idx="6268">
                  <c:v>5.7166000000000002E-2</c:v>
                </c:pt>
                <c:pt idx="6269">
                  <c:v>8.6981000000000003E-2</c:v>
                </c:pt>
                <c:pt idx="6270">
                  <c:v>9.2545000000000002E-2</c:v>
                </c:pt>
                <c:pt idx="6271">
                  <c:v>7.5367000000000003E-2</c:v>
                </c:pt>
                <c:pt idx="6272">
                  <c:v>5.323E-2</c:v>
                </c:pt>
                <c:pt idx="6273">
                  <c:v>3.6693000000000003E-2</c:v>
                </c:pt>
                <c:pt idx="6274">
                  <c:v>2.0504999999999999E-2</c:v>
                </c:pt>
                <c:pt idx="6275">
                  <c:v>5.9144999999999998E-4</c:v>
                </c:pt>
                <c:pt idx="6276">
                  <c:v>-1.251E-2</c:v>
                </c:pt>
                <c:pt idx="6277">
                  <c:v>-6.3927000000000003E-3</c:v>
                </c:pt>
                <c:pt idx="6278">
                  <c:v>1.4067E-2</c:v>
                </c:pt>
                <c:pt idx="6279">
                  <c:v>3.107E-2</c:v>
                </c:pt>
                <c:pt idx="6280">
                  <c:v>3.4893E-2</c:v>
                </c:pt>
                <c:pt idx="6281">
                  <c:v>3.1378999999999997E-2</c:v>
                </c:pt>
                <c:pt idx="6282">
                  <c:v>3.031E-2</c:v>
                </c:pt>
                <c:pt idx="6283">
                  <c:v>3.6400000000000002E-2</c:v>
                </c:pt>
                <c:pt idx="6284">
                  <c:v>5.1945999999999999E-2</c:v>
                </c:pt>
                <c:pt idx="6285">
                  <c:v>7.6513999999999999E-2</c:v>
                </c:pt>
                <c:pt idx="6286">
                  <c:v>9.8377999999999993E-2</c:v>
                </c:pt>
                <c:pt idx="6287">
                  <c:v>9.5860000000000001E-2</c:v>
                </c:pt>
                <c:pt idx="6288">
                  <c:v>5.8303000000000001E-2</c:v>
                </c:pt>
                <c:pt idx="6289">
                  <c:v>4.3100999999999999E-3</c:v>
                </c:pt>
                <c:pt idx="6290">
                  <c:v>-3.0317E-2</c:v>
                </c:pt>
                <c:pt idx="6291">
                  <c:v>-2.7134999999999999E-2</c:v>
                </c:pt>
                <c:pt idx="6292">
                  <c:v>-3.6518000000000002E-3</c:v>
                </c:pt>
                <c:pt idx="6293">
                  <c:v>7.2313000000000004E-3</c:v>
                </c:pt>
                <c:pt idx="6294">
                  <c:v>-5.5253000000000003E-3</c:v>
                </c:pt>
                <c:pt idx="6295">
                  <c:v>-2.1246000000000001E-2</c:v>
                </c:pt>
                <c:pt idx="6296">
                  <c:v>-1.7239999999999998E-2</c:v>
                </c:pt>
                <c:pt idx="6297" formatCode="0.00E+00">
                  <c:v>-2.9249999999999999E-5</c:v>
                </c:pt>
                <c:pt idx="6298">
                  <c:v>3.3722000000000001E-3</c:v>
                </c:pt>
                <c:pt idx="6299">
                  <c:v>-1.7441000000000002E-2</c:v>
                </c:pt>
                <c:pt idx="6300">
                  <c:v>-4.2070000000000003E-2</c:v>
                </c:pt>
                <c:pt idx="6301">
                  <c:v>-4.7612000000000002E-2</c:v>
                </c:pt>
                <c:pt idx="6302">
                  <c:v>-3.9060999999999998E-2</c:v>
                </c:pt>
                <c:pt idx="6303">
                  <c:v>-3.9778000000000001E-2</c:v>
                </c:pt>
                <c:pt idx="6304">
                  <c:v>-5.8042999999999997E-2</c:v>
                </c:pt>
                <c:pt idx="6305">
                  <c:v>-7.7424000000000007E-2</c:v>
                </c:pt>
                <c:pt idx="6306">
                  <c:v>-8.1587000000000007E-2</c:v>
                </c:pt>
                <c:pt idx="6307">
                  <c:v>-7.7088000000000004E-2</c:v>
                </c:pt>
                <c:pt idx="6308">
                  <c:v>-8.4787000000000001E-2</c:v>
                </c:pt>
                <c:pt idx="6309">
                  <c:v>-0.11372</c:v>
                </c:pt>
                <c:pt idx="6310">
                  <c:v>-0.15068999999999999</c:v>
                </c:pt>
                <c:pt idx="6311">
                  <c:v>-0.17655999999999999</c:v>
                </c:pt>
                <c:pt idx="6312">
                  <c:v>-0.18759000000000001</c:v>
                </c:pt>
                <c:pt idx="6313">
                  <c:v>-0.19535</c:v>
                </c:pt>
                <c:pt idx="6314">
                  <c:v>-0.20669000000000001</c:v>
                </c:pt>
                <c:pt idx="6315">
                  <c:v>-0.21351000000000001</c:v>
                </c:pt>
                <c:pt idx="6316">
                  <c:v>-0.20885000000000001</c:v>
                </c:pt>
                <c:pt idx="6317">
                  <c:v>-0.20316999999999999</c:v>
                </c:pt>
                <c:pt idx="6318">
                  <c:v>-0.21032999999999999</c:v>
                </c:pt>
                <c:pt idx="6319">
                  <c:v>-0.22312000000000001</c:v>
                </c:pt>
                <c:pt idx="6320">
                  <c:v>-0.223</c:v>
                </c:pt>
                <c:pt idx="6321">
                  <c:v>-0.21471000000000001</c:v>
                </c:pt>
                <c:pt idx="6322">
                  <c:v>-0.22649</c:v>
                </c:pt>
                <c:pt idx="6323">
                  <c:v>-0.26555000000000001</c:v>
                </c:pt>
                <c:pt idx="6324">
                  <c:v>-0.29788999999999999</c:v>
                </c:pt>
                <c:pt idx="6325">
                  <c:v>-0.29232000000000002</c:v>
                </c:pt>
                <c:pt idx="6326">
                  <c:v>-0.26640999999999998</c:v>
                </c:pt>
                <c:pt idx="6327">
                  <c:v>-0.26284000000000002</c:v>
                </c:pt>
                <c:pt idx="6328">
                  <c:v>-0.29115000000000002</c:v>
                </c:pt>
                <c:pt idx="6329">
                  <c:v>-0.32095000000000001</c:v>
                </c:pt>
                <c:pt idx="6330">
                  <c:v>-0.32866000000000001</c:v>
                </c:pt>
                <c:pt idx="6331">
                  <c:v>-0.32188</c:v>
                </c:pt>
                <c:pt idx="6332">
                  <c:v>-0.31431999999999999</c:v>
                </c:pt>
                <c:pt idx="6333">
                  <c:v>-0.30365999999999999</c:v>
                </c:pt>
                <c:pt idx="6334">
                  <c:v>-0.28461999999999998</c:v>
                </c:pt>
                <c:pt idx="6335">
                  <c:v>-0.26283000000000001</c:v>
                </c:pt>
                <c:pt idx="6336">
                  <c:v>-0.24235000000000001</c:v>
                </c:pt>
                <c:pt idx="6337">
                  <c:v>-0.21545</c:v>
                </c:pt>
                <c:pt idx="6338">
                  <c:v>-0.17935999999999999</c:v>
                </c:pt>
                <c:pt idx="6339">
                  <c:v>-0.15162</c:v>
                </c:pt>
                <c:pt idx="6340">
                  <c:v>-0.15365000000000001</c:v>
                </c:pt>
                <c:pt idx="6341">
                  <c:v>-0.18382000000000001</c:v>
                </c:pt>
                <c:pt idx="6342">
                  <c:v>-0.21881999999999999</c:v>
                </c:pt>
                <c:pt idx="6343">
                  <c:v>-0.23984</c:v>
                </c:pt>
                <c:pt idx="6344">
                  <c:v>-0.25024999999999997</c:v>
                </c:pt>
                <c:pt idx="6345">
                  <c:v>-0.26860000000000001</c:v>
                </c:pt>
                <c:pt idx="6346">
                  <c:v>-0.30832999999999999</c:v>
                </c:pt>
                <c:pt idx="6347">
                  <c:v>-0.36196</c:v>
                </c:pt>
                <c:pt idx="6348">
                  <c:v>-0.40366000000000002</c:v>
                </c:pt>
                <c:pt idx="6349">
                  <c:v>-0.41264000000000001</c:v>
                </c:pt>
                <c:pt idx="6350">
                  <c:v>-0.39626</c:v>
                </c:pt>
                <c:pt idx="6351">
                  <c:v>-0.38421</c:v>
                </c:pt>
                <c:pt idx="6352">
                  <c:v>-0.39709</c:v>
                </c:pt>
                <c:pt idx="6353">
                  <c:v>-0.42730000000000001</c:v>
                </c:pt>
                <c:pt idx="6354">
                  <c:v>-0.45345999999999997</c:v>
                </c:pt>
                <c:pt idx="6355">
                  <c:v>-0.46446999999999999</c:v>
                </c:pt>
                <c:pt idx="6356">
                  <c:v>-0.46188000000000001</c:v>
                </c:pt>
                <c:pt idx="6357">
                  <c:v>-0.44563999999999998</c:v>
                </c:pt>
                <c:pt idx="6358">
                  <c:v>-0.40877999999999998</c:v>
                </c:pt>
                <c:pt idx="6359">
                  <c:v>-0.34659000000000001</c:v>
                </c:pt>
                <c:pt idx="6360">
                  <c:v>-0.26477000000000001</c:v>
                </c:pt>
                <c:pt idx="6361">
                  <c:v>-0.17774999999999999</c:v>
                </c:pt>
                <c:pt idx="6362">
                  <c:v>-0.10150000000000001</c:v>
                </c:pt>
                <c:pt idx="6363">
                  <c:v>-4.607E-2</c:v>
                </c:pt>
                <c:pt idx="6364">
                  <c:v>-1.0768E-2</c:v>
                </c:pt>
                <c:pt idx="6365">
                  <c:v>1.3592999999999999E-2</c:v>
                </c:pt>
                <c:pt idx="6366">
                  <c:v>3.4782E-2</c:v>
                </c:pt>
                <c:pt idx="6367">
                  <c:v>5.2121000000000001E-2</c:v>
                </c:pt>
                <c:pt idx="6368">
                  <c:v>6.1663999999999997E-2</c:v>
                </c:pt>
                <c:pt idx="6369">
                  <c:v>6.6225999999999993E-2</c:v>
                </c:pt>
                <c:pt idx="6370">
                  <c:v>7.4478000000000003E-2</c:v>
                </c:pt>
                <c:pt idx="6371">
                  <c:v>8.8499999999999995E-2</c:v>
                </c:pt>
                <c:pt idx="6372">
                  <c:v>9.7799999999999998E-2</c:v>
                </c:pt>
                <c:pt idx="6373">
                  <c:v>9.1354000000000005E-2</c:v>
                </c:pt>
                <c:pt idx="6374">
                  <c:v>7.3450000000000001E-2</c:v>
                </c:pt>
                <c:pt idx="6375">
                  <c:v>5.9921000000000002E-2</c:v>
                </c:pt>
                <c:pt idx="6376">
                  <c:v>5.6562000000000001E-2</c:v>
                </c:pt>
                <c:pt idx="6377">
                  <c:v>4.9285000000000002E-2</c:v>
                </c:pt>
                <c:pt idx="6378">
                  <c:v>2.3092000000000001E-2</c:v>
                </c:pt>
                <c:pt idx="6379">
                  <c:v>-1.4607999999999999E-2</c:v>
                </c:pt>
                <c:pt idx="6380">
                  <c:v>-4.1102E-2</c:v>
                </c:pt>
                <c:pt idx="6381">
                  <c:v>-4.8473000000000002E-2</c:v>
                </c:pt>
                <c:pt idx="6382">
                  <c:v>-5.3728999999999999E-2</c:v>
                </c:pt>
                <c:pt idx="6383">
                  <c:v>-7.3370000000000005E-2</c:v>
                </c:pt>
                <c:pt idx="6384">
                  <c:v>-9.9138000000000004E-2</c:v>
                </c:pt>
                <c:pt idx="6385">
                  <c:v>-0.10986</c:v>
                </c:pt>
                <c:pt idx="6386">
                  <c:v>-0.10059</c:v>
                </c:pt>
                <c:pt idx="6387">
                  <c:v>-8.6140999999999995E-2</c:v>
                </c:pt>
                <c:pt idx="6388">
                  <c:v>-7.6037999999999994E-2</c:v>
                </c:pt>
                <c:pt idx="6389">
                  <c:v>-5.9229999999999998E-2</c:v>
                </c:pt>
                <c:pt idx="6390">
                  <c:v>-2.0358000000000001E-2</c:v>
                </c:pt>
                <c:pt idx="6391">
                  <c:v>3.5347000000000003E-2</c:v>
                </c:pt>
                <c:pt idx="6392">
                  <c:v>8.0827999999999997E-2</c:v>
                </c:pt>
                <c:pt idx="6393">
                  <c:v>8.9701000000000003E-2</c:v>
                </c:pt>
                <c:pt idx="6394">
                  <c:v>5.6388000000000001E-2</c:v>
                </c:pt>
                <c:pt idx="6395">
                  <c:v>-3.9868000000000004E-3</c:v>
                </c:pt>
                <c:pt idx="6396">
                  <c:v>-6.9555000000000006E-2</c:v>
                </c:pt>
                <c:pt idx="6397">
                  <c:v>-0.12330000000000001</c:v>
                </c:pt>
                <c:pt idx="6398">
                  <c:v>-0.15637999999999999</c:v>
                </c:pt>
                <c:pt idx="6399">
                  <c:v>-0.16897000000000001</c:v>
                </c:pt>
                <c:pt idx="6400">
                  <c:v>-0.17135</c:v>
                </c:pt>
                <c:pt idx="6401">
                  <c:v>-0.17829</c:v>
                </c:pt>
                <c:pt idx="6402">
                  <c:v>-0.19459000000000001</c:v>
                </c:pt>
                <c:pt idx="6403">
                  <c:v>-0.20705999999999999</c:v>
                </c:pt>
                <c:pt idx="6404">
                  <c:v>-0.19725999999999999</c:v>
                </c:pt>
                <c:pt idx="6405">
                  <c:v>-0.16356999999999999</c:v>
                </c:pt>
                <c:pt idx="6406">
                  <c:v>-0.12545000000000001</c:v>
                </c:pt>
                <c:pt idx="6407">
                  <c:v>-0.10392</c:v>
                </c:pt>
                <c:pt idx="6408">
                  <c:v>-0.10259</c:v>
                </c:pt>
                <c:pt idx="6409">
                  <c:v>-0.10903</c:v>
                </c:pt>
                <c:pt idx="6410">
                  <c:v>-0.10874</c:v>
                </c:pt>
                <c:pt idx="6411">
                  <c:v>-9.4592999999999997E-2</c:v>
                </c:pt>
                <c:pt idx="6412">
                  <c:v>-6.8879999999999997E-2</c:v>
                </c:pt>
                <c:pt idx="6413">
                  <c:v>-4.2259999999999999E-2</c:v>
                </c:pt>
                <c:pt idx="6414">
                  <c:v>-2.8341000000000002E-2</c:v>
                </c:pt>
                <c:pt idx="6415">
                  <c:v>-3.4014999999999997E-2</c:v>
                </c:pt>
                <c:pt idx="6416">
                  <c:v>-5.4399999999999997E-2</c:v>
                </c:pt>
                <c:pt idx="6417">
                  <c:v>-7.7179999999999999E-2</c:v>
                </c:pt>
                <c:pt idx="6418">
                  <c:v>-8.9187000000000002E-2</c:v>
                </c:pt>
                <c:pt idx="6419">
                  <c:v>-8.0584000000000003E-2</c:v>
                </c:pt>
                <c:pt idx="6420">
                  <c:v>-5.2118999999999999E-2</c:v>
                </c:pt>
                <c:pt idx="6421">
                  <c:v>-2.2755000000000001E-2</c:v>
                </c:pt>
                <c:pt idx="6422">
                  <c:v>-2.0452999999999999E-2</c:v>
                </c:pt>
                <c:pt idx="6423">
                  <c:v>-5.4204000000000002E-2</c:v>
                </c:pt>
                <c:pt idx="6424">
                  <c:v>-9.8349000000000006E-2</c:v>
                </c:pt>
                <c:pt idx="6425">
                  <c:v>-0.11524</c:v>
                </c:pt>
                <c:pt idx="6426">
                  <c:v>-9.3659999999999993E-2</c:v>
                </c:pt>
                <c:pt idx="6427">
                  <c:v>-5.6066999999999999E-2</c:v>
                </c:pt>
                <c:pt idx="6428">
                  <c:v>-2.7788E-2</c:v>
                </c:pt>
                <c:pt idx="6429">
                  <c:v>-9.8886000000000009E-3</c:v>
                </c:pt>
                <c:pt idx="6430">
                  <c:v>1.2976E-2</c:v>
                </c:pt>
                <c:pt idx="6431">
                  <c:v>4.8049000000000001E-2</c:v>
                </c:pt>
                <c:pt idx="6432">
                  <c:v>8.7137999999999993E-2</c:v>
                </c:pt>
                <c:pt idx="6433">
                  <c:v>0.11829000000000001</c:v>
                </c:pt>
                <c:pt idx="6434">
                  <c:v>0.13442999999999999</c:v>
                </c:pt>
                <c:pt idx="6435">
                  <c:v>0.13233</c:v>
                </c:pt>
                <c:pt idx="6436">
                  <c:v>0.11448</c:v>
                </c:pt>
                <c:pt idx="6437">
                  <c:v>9.5158000000000006E-2</c:v>
                </c:pt>
                <c:pt idx="6438">
                  <c:v>9.4743999999999995E-2</c:v>
                </c:pt>
                <c:pt idx="6439">
                  <c:v>0.12033000000000001</c:v>
                </c:pt>
                <c:pt idx="6440">
                  <c:v>0.15640999999999999</c:v>
                </c:pt>
                <c:pt idx="6441">
                  <c:v>0.18145</c:v>
                </c:pt>
                <c:pt idx="6442">
                  <c:v>0.19017000000000001</c:v>
                </c:pt>
                <c:pt idx="6443">
                  <c:v>0.19234999999999999</c:v>
                </c:pt>
                <c:pt idx="6444">
                  <c:v>0.19355</c:v>
                </c:pt>
                <c:pt idx="6445">
                  <c:v>0.18905</c:v>
                </c:pt>
                <c:pt idx="6446">
                  <c:v>0.17798</c:v>
                </c:pt>
                <c:pt idx="6447">
                  <c:v>0.17161000000000001</c:v>
                </c:pt>
                <c:pt idx="6448">
                  <c:v>0.17987</c:v>
                </c:pt>
                <c:pt idx="6449">
                  <c:v>0.19753999999999999</c:v>
                </c:pt>
                <c:pt idx="6450">
                  <c:v>0.21249000000000001</c:v>
                </c:pt>
                <c:pt idx="6451">
                  <c:v>0.22308</c:v>
                </c:pt>
                <c:pt idx="6452">
                  <c:v>0.23762</c:v>
                </c:pt>
                <c:pt idx="6453">
                  <c:v>0.25875999999999999</c:v>
                </c:pt>
                <c:pt idx="6454">
                  <c:v>0.27806999999999998</c:v>
                </c:pt>
                <c:pt idx="6455">
                  <c:v>0.28753000000000001</c:v>
                </c:pt>
                <c:pt idx="6456">
                  <c:v>0.28898000000000001</c:v>
                </c:pt>
                <c:pt idx="6457">
                  <c:v>0.28991</c:v>
                </c:pt>
                <c:pt idx="6458">
                  <c:v>0.29522999999999999</c:v>
                </c:pt>
                <c:pt idx="6459">
                  <c:v>0.30487999999999998</c:v>
                </c:pt>
                <c:pt idx="6460">
                  <c:v>0.31425999999999998</c:v>
                </c:pt>
                <c:pt idx="6461">
                  <c:v>0.31526999999999999</c:v>
                </c:pt>
                <c:pt idx="6462">
                  <c:v>0.30214999999999997</c:v>
                </c:pt>
                <c:pt idx="6463">
                  <c:v>0.27804000000000001</c:v>
                </c:pt>
                <c:pt idx="6464">
                  <c:v>0.25068000000000001</c:v>
                </c:pt>
                <c:pt idx="6465">
                  <c:v>0.22040000000000001</c:v>
                </c:pt>
                <c:pt idx="6466">
                  <c:v>0.17962</c:v>
                </c:pt>
                <c:pt idx="6467">
                  <c:v>0.12809000000000001</c:v>
                </c:pt>
                <c:pt idx="6468">
                  <c:v>8.1284999999999996E-2</c:v>
                </c:pt>
                <c:pt idx="6469">
                  <c:v>5.7187000000000002E-2</c:v>
                </c:pt>
                <c:pt idx="6470">
                  <c:v>5.8705E-2</c:v>
                </c:pt>
                <c:pt idx="6471">
                  <c:v>7.3937000000000003E-2</c:v>
                </c:pt>
                <c:pt idx="6472">
                  <c:v>8.8760000000000006E-2</c:v>
                </c:pt>
                <c:pt idx="6473">
                  <c:v>9.4427999999999998E-2</c:v>
                </c:pt>
                <c:pt idx="6474">
                  <c:v>9.0747999999999995E-2</c:v>
                </c:pt>
                <c:pt idx="6475">
                  <c:v>9.0621999999999994E-2</c:v>
                </c:pt>
                <c:pt idx="6476">
                  <c:v>0.11360000000000001</c:v>
                </c:pt>
                <c:pt idx="6477">
                  <c:v>0.16139000000000001</c:v>
                </c:pt>
                <c:pt idx="6478">
                  <c:v>0.20455000000000001</c:v>
                </c:pt>
                <c:pt idx="6479">
                  <c:v>0.21007999999999999</c:v>
                </c:pt>
                <c:pt idx="6480">
                  <c:v>0.18118999999999999</c:v>
                </c:pt>
                <c:pt idx="6481">
                  <c:v>0.15203</c:v>
                </c:pt>
                <c:pt idx="6482">
                  <c:v>0.14151</c:v>
                </c:pt>
                <c:pt idx="6483">
                  <c:v>0.13446</c:v>
                </c:pt>
                <c:pt idx="6484">
                  <c:v>0.11658</c:v>
                </c:pt>
                <c:pt idx="6485">
                  <c:v>0.10392999999999999</c:v>
                </c:pt>
                <c:pt idx="6486">
                  <c:v>0.11771</c:v>
                </c:pt>
                <c:pt idx="6487">
                  <c:v>0.14671999999999999</c:v>
                </c:pt>
                <c:pt idx="6488">
                  <c:v>0.16028999999999999</c:v>
                </c:pt>
                <c:pt idx="6489">
                  <c:v>0.15059</c:v>
                </c:pt>
                <c:pt idx="6490">
                  <c:v>0.13641</c:v>
                </c:pt>
                <c:pt idx="6491">
                  <c:v>0.12706000000000001</c:v>
                </c:pt>
                <c:pt idx="6492">
                  <c:v>0.10851</c:v>
                </c:pt>
                <c:pt idx="6493">
                  <c:v>7.0517999999999997E-2</c:v>
                </c:pt>
                <c:pt idx="6494">
                  <c:v>2.5527000000000001E-2</c:v>
                </c:pt>
                <c:pt idx="6495">
                  <c:v>-9.5139999999999999E-3</c:v>
                </c:pt>
                <c:pt idx="6496">
                  <c:v>-3.4372E-2</c:v>
                </c:pt>
                <c:pt idx="6497">
                  <c:v>-5.8804000000000002E-2</c:v>
                </c:pt>
                <c:pt idx="6498">
                  <c:v>-8.6578000000000002E-2</c:v>
                </c:pt>
                <c:pt idx="6499">
                  <c:v>-0.11447</c:v>
                </c:pt>
                <c:pt idx="6500">
                  <c:v>-0.13744999999999999</c:v>
                </c:pt>
                <c:pt idx="6501">
                  <c:v>-0.14890999999999999</c:v>
                </c:pt>
                <c:pt idx="6502">
                  <c:v>-0.14548</c:v>
                </c:pt>
                <c:pt idx="6503">
                  <c:v>-0.13547999999999999</c:v>
                </c:pt>
                <c:pt idx="6504">
                  <c:v>-0.13206999999999999</c:v>
                </c:pt>
                <c:pt idx="6505">
                  <c:v>-0.13597000000000001</c:v>
                </c:pt>
                <c:pt idx="6506">
                  <c:v>-0.13936999999999999</c:v>
                </c:pt>
                <c:pt idx="6507">
                  <c:v>-0.14818999999999999</c:v>
                </c:pt>
                <c:pt idx="6508">
                  <c:v>-0.17938999999999999</c:v>
                </c:pt>
                <c:pt idx="6509">
                  <c:v>-0.22775999999999999</c:v>
                </c:pt>
                <c:pt idx="6510">
                  <c:v>-0.25794</c:v>
                </c:pt>
                <c:pt idx="6511">
                  <c:v>-0.24614</c:v>
                </c:pt>
                <c:pt idx="6512">
                  <c:v>-0.21321000000000001</c:v>
                </c:pt>
                <c:pt idx="6513">
                  <c:v>-0.19803999999999999</c:v>
                </c:pt>
                <c:pt idx="6514">
                  <c:v>-0.21213000000000001</c:v>
                </c:pt>
                <c:pt idx="6515">
                  <c:v>-0.23905000000000001</c:v>
                </c:pt>
                <c:pt idx="6516">
                  <c:v>-0.26508999999999999</c:v>
                </c:pt>
                <c:pt idx="6517">
                  <c:v>-0.28677000000000002</c:v>
                </c:pt>
                <c:pt idx="6518">
                  <c:v>-0.29713000000000001</c:v>
                </c:pt>
                <c:pt idx="6519">
                  <c:v>-0.29042000000000001</c:v>
                </c:pt>
                <c:pt idx="6520">
                  <c:v>-0.27806999999999998</c:v>
                </c:pt>
                <c:pt idx="6521">
                  <c:v>-0.27782000000000001</c:v>
                </c:pt>
                <c:pt idx="6522">
                  <c:v>-0.28821999999999998</c:v>
                </c:pt>
                <c:pt idx="6523">
                  <c:v>-0.29415999999999998</c:v>
                </c:pt>
                <c:pt idx="6524">
                  <c:v>-0.29604999999999998</c:v>
                </c:pt>
                <c:pt idx="6525">
                  <c:v>-0.30957000000000001</c:v>
                </c:pt>
                <c:pt idx="6526">
                  <c:v>-0.33412999999999998</c:v>
                </c:pt>
                <c:pt idx="6527">
                  <c:v>-0.34664</c:v>
                </c:pt>
                <c:pt idx="6528">
                  <c:v>-0.33515</c:v>
                </c:pt>
                <c:pt idx="6529">
                  <c:v>-0.31733</c:v>
                </c:pt>
                <c:pt idx="6530">
                  <c:v>-0.31369999999999998</c:v>
                </c:pt>
                <c:pt idx="6531">
                  <c:v>-0.32017000000000001</c:v>
                </c:pt>
                <c:pt idx="6532">
                  <c:v>-0.32039000000000001</c:v>
                </c:pt>
                <c:pt idx="6533">
                  <c:v>-0.30997999999999998</c:v>
                </c:pt>
                <c:pt idx="6534">
                  <c:v>-0.29354000000000002</c:v>
                </c:pt>
                <c:pt idx="6535">
                  <c:v>-0.26995000000000002</c:v>
                </c:pt>
                <c:pt idx="6536">
                  <c:v>-0.23744000000000001</c:v>
                </c:pt>
                <c:pt idx="6537">
                  <c:v>-0.20573</c:v>
                </c:pt>
                <c:pt idx="6538">
                  <c:v>-0.18703</c:v>
                </c:pt>
                <c:pt idx="6539">
                  <c:v>-0.17888000000000001</c:v>
                </c:pt>
                <c:pt idx="6540">
                  <c:v>-0.17002</c:v>
                </c:pt>
                <c:pt idx="6541">
                  <c:v>-0.15981000000000001</c:v>
                </c:pt>
                <c:pt idx="6542">
                  <c:v>-0.15694</c:v>
                </c:pt>
                <c:pt idx="6543">
                  <c:v>-0.16008</c:v>
                </c:pt>
                <c:pt idx="6544">
                  <c:v>-0.15590999999999999</c:v>
                </c:pt>
                <c:pt idx="6545">
                  <c:v>-0.14099</c:v>
                </c:pt>
                <c:pt idx="6546">
                  <c:v>-0.13158</c:v>
                </c:pt>
                <c:pt idx="6547">
                  <c:v>-0.14271</c:v>
                </c:pt>
                <c:pt idx="6548">
                  <c:v>-0.16525000000000001</c:v>
                </c:pt>
                <c:pt idx="6549">
                  <c:v>-0.17366999999999999</c:v>
                </c:pt>
                <c:pt idx="6550">
                  <c:v>-0.15387000000000001</c:v>
                </c:pt>
                <c:pt idx="6551">
                  <c:v>-0.11595999999999999</c:v>
                </c:pt>
                <c:pt idx="6552">
                  <c:v>-8.1015000000000004E-2</c:v>
                </c:pt>
                <c:pt idx="6553">
                  <c:v>-6.1738000000000001E-2</c:v>
                </c:pt>
                <c:pt idx="6554">
                  <c:v>-5.6485E-2</c:v>
                </c:pt>
                <c:pt idx="6555">
                  <c:v>-5.5606000000000003E-2</c:v>
                </c:pt>
                <c:pt idx="6556">
                  <c:v>-5.0144000000000001E-2</c:v>
                </c:pt>
                <c:pt idx="6557">
                  <c:v>-3.8148000000000001E-2</c:v>
                </c:pt>
                <c:pt idx="6558">
                  <c:v>-2.6431E-2</c:v>
                </c:pt>
                <c:pt idx="6559">
                  <c:v>-2.4043999999999999E-2</c:v>
                </c:pt>
                <c:pt idx="6560">
                  <c:v>-3.0105E-2</c:v>
                </c:pt>
                <c:pt idx="6561">
                  <c:v>-2.9933999999999999E-2</c:v>
                </c:pt>
                <c:pt idx="6562">
                  <c:v>-9.3226999999999997E-3</c:v>
                </c:pt>
                <c:pt idx="6563">
                  <c:v>2.6242999999999999E-2</c:v>
                </c:pt>
                <c:pt idx="6564">
                  <c:v>5.3085E-2</c:v>
                </c:pt>
                <c:pt idx="6565">
                  <c:v>5.5267999999999998E-2</c:v>
                </c:pt>
                <c:pt idx="6566">
                  <c:v>4.5150000000000003E-2</c:v>
                </c:pt>
                <c:pt idx="6567">
                  <c:v>5.0484000000000001E-2</c:v>
                </c:pt>
                <c:pt idx="6568">
                  <c:v>8.0993999999999997E-2</c:v>
                </c:pt>
                <c:pt idx="6569">
                  <c:v>0.11558</c:v>
                </c:pt>
                <c:pt idx="6570">
                  <c:v>0.12694</c:v>
                </c:pt>
                <c:pt idx="6571">
                  <c:v>0.11323</c:v>
                </c:pt>
                <c:pt idx="6572">
                  <c:v>9.8225999999999994E-2</c:v>
                </c:pt>
                <c:pt idx="6573">
                  <c:v>0.10251</c:v>
                </c:pt>
                <c:pt idx="6574">
                  <c:v>0.12353</c:v>
                </c:pt>
                <c:pt idx="6575">
                  <c:v>0.14692</c:v>
                </c:pt>
                <c:pt idx="6576">
                  <c:v>0.16958999999999999</c:v>
                </c:pt>
                <c:pt idx="6577">
                  <c:v>0.20236999999999999</c:v>
                </c:pt>
                <c:pt idx="6578">
                  <c:v>0.25076999999999999</c:v>
                </c:pt>
                <c:pt idx="6579">
                  <c:v>0.3019</c:v>
                </c:pt>
                <c:pt idx="6580">
                  <c:v>0.33592</c:v>
                </c:pt>
                <c:pt idx="6581">
                  <c:v>0.34784999999999999</c:v>
                </c:pt>
                <c:pt idx="6582">
                  <c:v>0.35293999999999998</c:v>
                </c:pt>
                <c:pt idx="6583">
                  <c:v>0.36958999999999997</c:v>
                </c:pt>
                <c:pt idx="6584">
                  <c:v>0.39948</c:v>
                </c:pt>
                <c:pt idx="6585">
                  <c:v>0.42631999999999998</c:v>
                </c:pt>
                <c:pt idx="6586">
                  <c:v>0.43453999999999998</c:v>
                </c:pt>
                <c:pt idx="6587">
                  <c:v>0.42836999999999997</c:v>
                </c:pt>
                <c:pt idx="6588">
                  <c:v>0.43045</c:v>
                </c:pt>
                <c:pt idx="6589">
                  <c:v>0.45911999999999997</c:v>
                </c:pt>
                <c:pt idx="6590">
                  <c:v>0.50783999999999996</c:v>
                </c:pt>
                <c:pt idx="6591">
                  <c:v>0.55076000000000003</c:v>
                </c:pt>
                <c:pt idx="6592">
                  <c:v>0.56994999999999996</c:v>
                </c:pt>
                <c:pt idx="6593">
                  <c:v>0.5726</c:v>
                </c:pt>
                <c:pt idx="6594">
                  <c:v>0.57796000000000003</c:v>
                </c:pt>
                <c:pt idx="6595">
                  <c:v>0.59135000000000004</c:v>
                </c:pt>
                <c:pt idx="6596">
                  <c:v>0.59852000000000005</c:v>
                </c:pt>
                <c:pt idx="6597">
                  <c:v>0.58472000000000002</c:v>
                </c:pt>
                <c:pt idx="6598">
                  <c:v>0.55135000000000001</c:v>
                </c:pt>
                <c:pt idx="6599">
                  <c:v>0.51041999999999998</c:v>
                </c:pt>
                <c:pt idx="6600">
                  <c:v>0.46950999999999998</c:v>
                </c:pt>
                <c:pt idx="6601">
                  <c:v>0.42843999999999999</c:v>
                </c:pt>
                <c:pt idx="6602">
                  <c:v>0.38729000000000002</c:v>
                </c:pt>
                <c:pt idx="6603">
                  <c:v>0.35049000000000002</c:v>
                </c:pt>
                <c:pt idx="6604">
                  <c:v>0.32334000000000002</c:v>
                </c:pt>
                <c:pt idx="6605">
                  <c:v>0.30920999999999998</c:v>
                </c:pt>
                <c:pt idx="6606">
                  <c:v>0.30842999999999998</c:v>
                </c:pt>
                <c:pt idx="6607">
                  <c:v>0.31334000000000001</c:v>
                </c:pt>
                <c:pt idx="6608">
                  <c:v>0.30619000000000002</c:v>
                </c:pt>
                <c:pt idx="6609">
                  <c:v>0.27284999999999998</c:v>
                </c:pt>
                <c:pt idx="6610">
                  <c:v>0.22292000000000001</c:v>
                </c:pt>
                <c:pt idx="6611">
                  <c:v>0.18694</c:v>
                </c:pt>
                <c:pt idx="6612">
                  <c:v>0.18509</c:v>
                </c:pt>
                <c:pt idx="6613">
                  <c:v>0.20405999999999999</c:v>
                </c:pt>
                <c:pt idx="6614">
                  <c:v>0.21421000000000001</c:v>
                </c:pt>
                <c:pt idx="6615">
                  <c:v>0.20538000000000001</c:v>
                </c:pt>
                <c:pt idx="6616">
                  <c:v>0.19477</c:v>
                </c:pt>
                <c:pt idx="6617">
                  <c:v>0.20011000000000001</c:v>
                </c:pt>
                <c:pt idx="6618">
                  <c:v>0.21764</c:v>
                </c:pt>
                <c:pt idx="6619">
                  <c:v>0.23099</c:v>
                </c:pt>
                <c:pt idx="6620">
                  <c:v>0.23238</c:v>
                </c:pt>
                <c:pt idx="6621">
                  <c:v>0.22811999999999999</c:v>
                </c:pt>
                <c:pt idx="6622">
                  <c:v>0.22874</c:v>
                </c:pt>
                <c:pt idx="6623">
                  <c:v>0.24007000000000001</c:v>
                </c:pt>
                <c:pt idx="6624">
                  <c:v>0.26046000000000002</c:v>
                </c:pt>
                <c:pt idx="6625">
                  <c:v>0.28093000000000001</c:v>
                </c:pt>
                <c:pt idx="6626">
                  <c:v>0.28989999999999999</c:v>
                </c:pt>
                <c:pt idx="6627">
                  <c:v>0.28215000000000001</c:v>
                </c:pt>
                <c:pt idx="6628">
                  <c:v>0.26268999999999998</c:v>
                </c:pt>
                <c:pt idx="6629">
                  <c:v>0.24115</c:v>
                </c:pt>
                <c:pt idx="6630">
                  <c:v>0.22514000000000001</c:v>
                </c:pt>
                <c:pt idx="6631">
                  <c:v>0.21983</c:v>
                </c:pt>
                <c:pt idx="6632">
                  <c:v>0.22792000000000001</c:v>
                </c:pt>
                <c:pt idx="6633">
                  <c:v>0.24573</c:v>
                </c:pt>
                <c:pt idx="6634">
                  <c:v>0.26346000000000003</c:v>
                </c:pt>
                <c:pt idx="6635">
                  <c:v>0.27371000000000001</c:v>
                </c:pt>
                <c:pt idx="6636">
                  <c:v>0.27688000000000001</c:v>
                </c:pt>
                <c:pt idx="6637">
                  <c:v>0.27579999999999999</c:v>
                </c:pt>
                <c:pt idx="6638">
                  <c:v>0.27002999999999999</c:v>
                </c:pt>
                <c:pt idx="6639">
                  <c:v>0.26035000000000003</c:v>
                </c:pt>
                <c:pt idx="6640">
                  <c:v>0.25396999999999997</c:v>
                </c:pt>
                <c:pt idx="6641">
                  <c:v>0.25788</c:v>
                </c:pt>
                <c:pt idx="6642">
                  <c:v>0.26846999999999999</c:v>
                </c:pt>
                <c:pt idx="6643">
                  <c:v>0.27437</c:v>
                </c:pt>
                <c:pt idx="6644">
                  <c:v>0.26948</c:v>
                </c:pt>
                <c:pt idx="6645">
                  <c:v>0.25830999999999998</c:v>
                </c:pt>
                <c:pt idx="6646">
                  <c:v>0.24754000000000001</c:v>
                </c:pt>
                <c:pt idx="6647">
                  <c:v>0.23741999999999999</c:v>
                </c:pt>
                <c:pt idx="6648">
                  <c:v>0.22358</c:v>
                </c:pt>
                <c:pt idx="6649">
                  <c:v>0.20379</c:v>
                </c:pt>
                <c:pt idx="6650">
                  <c:v>0.17888999999999999</c:v>
                </c:pt>
                <c:pt idx="6651">
                  <c:v>0.14828</c:v>
                </c:pt>
                <c:pt idx="6652">
                  <c:v>0.11020000000000001</c:v>
                </c:pt>
                <c:pt idx="6653">
                  <c:v>7.0850999999999997E-2</c:v>
                </c:pt>
                <c:pt idx="6654">
                  <c:v>4.9404999999999998E-2</c:v>
                </c:pt>
                <c:pt idx="6655">
                  <c:v>6.4279000000000003E-2</c:v>
                </c:pt>
                <c:pt idx="6656">
                  <c:v>0.11027000000000001</c:v>
                </c:pt>
                <c:pt idx="6657">
                  <c:v>0.15606</c:v>
                </c:pt>
                <c:pt idx="6658">
                  <c:v>0.17143</c:v>
                </c:pt>
                <c:pt idx="6659">
                  <c:v>0.15415000000000001</c:v>
                </c:pt>
                <c:pt idx="6660">
                  <c:v>0.12576999999999999</c:v>
                </c:pt>
                <c:pt idx="6661">
                  <c:v>0.10764</c:v>
                </c:pt>
                <c:pt idx="6662">
                  <c:v>0.10877000000000001</c:v>
                </c:pt>
                <c:pt idx="6663">
                  <c:v>0.12981999999999999</c:v>
                </c:pt>
                <c:pt idx="6664">
                  <c:v>0.16528000000000001</c:v>
                </c:pt>
                <c:pt idx="6665">
                  <c:v>0.20227000000000001</c:v>
                </c:pt>
                <c:pt idx="6666">
                  <c:v>0.22872999999999999</c:v>
                </c:pt>
                <c:pt idx="6667">
                  <c:v>0.24410999999999999</c:v>
                </c:pt>
                <c:pt idx="6668">
                  <c:v>0.25429000000000002</c:v>
                </c:pt>
                <c:pt idx="6669">
                  <c:v>0.25902999999999998</c:v>
                </c:pt>
                <c:pt idx="6670">
                  <c:v>0.25451000000000001</c:v>
                </c:pt>
                <c:pt idx="6671">
                  <c:v>0.24410999999999999</c:v>
                </c:pt>
                <c:pt idx="6672">
                  <c:v>0.23336000000000001</c:v>
                </c:pt>
                <c:pt idx="6673">
                  <c:v>0.21861</c:v>
                </c:pt>
                <c:pt idx="6674">
                  <c:v>0.19736999999999999</c:v>
                </c:pt>
                <c:pt idx="6675">
                  <c:v>0.18622</c:v>
                </c:pt>
                <c:pt idx="6676">
                  <c:v>0.20549000000000001</c:v>
                </c:pt>
                <c:pt idx="6677">
                  <c:v>0.24379000000000001</c:v>
                </c:pt>
                <c:pt idx="6678">
                  <c:v>0.26196999999999998</c:v>
                </c:pt>
                <c:pt idx="6679">
                  <c:v>0.24188999999999999</c:v>
                </c:pt>
                <c:pt idx="6680">
                  <c:v>0.20999000000000001</c:v>
                </c:pt>
                <c:pt idx="6681">
                  <c:v>0.20113</c:v>
                </c:pt>
                <c:pt idx="6682">
                  <c:v>0.21920999999999999</c:v>
                </c:pt>
                <c:pt idx="6683">
                  <c:v>0.24807000000000001</c:v>
                </c:pt>
                <c:pt idx="6684">
                  <c:v>0.27999000000000002</c:v>
                </c:pt>
                <c:pt idx="6685">
                  <c:v>0.31093999999999999</c:v>
                </c:pt>
                <c:pt idx="6686">
                  <c:v>0.32151000000000002</c:v>
                </c:pt>
                <c:pt idx="6687">
                  <c:v>0.28969</c:v>
                </c:pt>
                <c:pt idx="6688">
                  <c:v>0.22206999999999999</c:v>
                </c:pt>
                <c:pt idx="6689">
                  <c:v>0.15489</c:v>
                </c:pt>
                <c:pt idx="6690">
                  <c:v>0.12225999999999999</c:v>
                </c:pt>
                <c:pt idx="6691">
                  <c:v>0.13203999999999999</c:v>
                </c:pt>
                <c:pt idx="6692">
                  <c:v>0.16822000000000001</c:v>
                </c:pt>
                <c:pt idx="6693">
                  <c:v>0.20630000000000001</c:v>
                </c:pt>
                <c:pt idx="6694">
                  <c:v>0.22980999999999999</c:v>
                </c:pt>
                <c:pt idx="6695">
                  <c:v>0.24193999999999999</c:v>
                </c:pt>
                <c:pt idx="6696">
                  <c:v>0.25922000000000001</c:v>
                </c:pt>
                <c:pt idx="6697">
                  <c:v>0.28938999999999998</c:v>
                </c:pt>
                <c:pt idx="6698">
                  <c:v>0.32391999999999999</c:v>
                </c:pt>
                <c:pt idx="6699">
                  <c:v>0.35737999999999998</c:v>
                </c:pt>
                <c:pt idx="6700">
                  <c:v>0.40027000000000001</c:v>
                </c:pt>
                <c:pt idx="6701">
                  <c:v>0.45956000000000002</c:v>
                </c:pt>
                <c:pt idx="6702">
                  <c:v>0.51739000000000002</c:v>
                </c:pt>
                <c:pt idx="6703">
                  <c:v>0.54618999999999995</c:v>
                </c:pt>
                <c:pt idx="6704">
                  <c:v>0.54010999999999998</c:v>
                </c:pt>
                <c:pt idx="6705">
                  <c:v>0.51776</c:v>
                </c:pt>
                <c:pt idx="6706">
                  <c:v>0.49846000000000001</c:v>
                </c:pt>
                <c:pt idx="6707">
                  <c:v>0.48903999999999997</c:v>
                </c:pt>
                <c:pt idx="6708">
                  <c:v>0.48946000000000001</c:v>
                </c:pt>
                <c:pt idx="6709">
                  <c:v>0.49642999999999998</c:v>
                </c:pt>
                <c:pt idx="6710">
                  <c:v>0.50175000000000003</c:v>
                </c:pt>
                <c:pt idx="6711">
                  <c:v>0.49896000000000001</c:v>
                </c:pt>
                <c:pt idx="6712">
                  <c:v>0.4919</c:v>
                </c:pt>
                <c:pt idx="6713">
                  <c:v>0.48913000000000001</c:v>
                </c:pt>
                <c:pt idx="6714">
                  <c:v>0.49279000000000001</c:v>
                </c:pt>
                <c:pt idx="6715">
                  <c:v>0.50039999999999996</c:v>
                </c:pt>
                <c:pt idx="6716">
                  <c:v>0.51322999999999996</c:v>
                </c:pt>
                <c:pt idx="6717">
                  <c:v>0.53432999999999997</c:v>
                </c:pt>
                <c:pt idx="6718">
                  <c:v>0.56274999999999997</c:v>
                </c:pt>
                <c:pt idx="6719">
                  <c:v>0.59799000000000002</c:v>
                </c:pt>
                <c:pt idx="6720">
                  <c:v>0.64370000000000005</c:v>
                </c:pt>
                <c:pt idx="6721">
                  <c:v>0.69755</c:v>
                </c:pt>
                <c:pt idx="6722">
                  <c:v>0.74397999999999997</c:v>
                </c:pt>
                <c:pt idx="6723">
                  <c:v>0.76815</c:v>
                </c:pt>
                <c:pt idx="6724">
                  <c:v>0.77148000000000005</c:v>
                </c:pt>
                <c:pt idx="6725">
                  <c:v>0.76346000000000003</c:v>
                </c:pt>
                <c:pt idx="6726">
                  <c:v>0.74687000000000003</c:v>
                </c:pt>
                <c:pt idx="6727">
                  <c:v>0.72421000000000002</c:v>
                </c:pt>
                <c:pt idx="6728">
                  <c:v>0.70981000000000005</c:v>
                </c:pt>
                <c:pt idx="6729">
                  <c:v>0.71586000000000005</c:v>
                </c:pt>
                <c:pt idx="6730">
                  <c:v>0.72982000000000002</c:v>
                </c:pt>
                <c:pt idx="6731">
                  <c:v>0.72536</c:v>
                </c:pt>
                <c:pt idx="6732">
                  <c:v>0.69755</c:v>
                </c:pt>
                <c:pt idx="6733">
                  <c:v>0.66974</c:v>
                </c:pt>
                <c:pt idx="6734">
                  <c:v>0.66100999999999999</c:v>
                </c:pt>
                <c:pt idx="6735">
                  <c:v>0.66281000000000001</c:v>
                </c:pt>
                <c:pt idx="6736">
                  <c:v>0.65571000000000002</c:v>
                </c:pt>
                <c:pt idx="6737">
                  <c:v>0.63705000000000001</c:v>
                </c:pt>
                <c:pt idx="6738">
                  <c:v>0.62163999999999997</c:v>
                </c:pt>
                <c:pt idx="6739">
                  <c:v>0.62185999999999997</c:v>
                </c:pt>
                <c:pt idx="6740">
                  <c:v>0.63582000000000005</c:v>
                </c:pt>
                <c:pt idx="6741">
                  <c:v>0.65258000000000005</c:v>
                </c:pt>
                <c:pt idx="6742">
                  <c:v>0.66271000000000002</c:v>
                </c:pt>
                <c:pt idx="6743">
                  <c:v>0.66332000000000002</c:v>
                </c:pt>
                <c:pt idx="6744">
                  <c:v>0.65542999999999996</c:v>
                </c:pt>
                <c:pt idx="6745">
                  <c:v>0.63909000000000005</c:v>
                </c:pt>
                <c:pt idx="6746">
                  <c:v>0.61365999999999998</c:v>
                </c:pt>
                <c:pt idx="6747">
                  <c:v>0.58284999999999998</c:v>
                </c:pt>
                <c:pt idx="6748">
                  <c:v>0.55401999999999996</c:v>
                </c:pt>
                <c:pt idx="6749">
                  <c:v>0.52937999999999996</c:v>
                </c:pt>
                <c:pt idx="6750">
                  <c:v>0.50283</c:v>
                </c:pt>
                <c:pt idx="6751">
                  <c:v>0.46889999999999998</c:v>
                </c:pt>
                <c:pt idx="6752">
                  <c:v>0.42912</c:v>
                </c:pt>
                <c:pt idx="6753">
                  <c:v>0.38645000000000002</c:v>
                </c:pt>
                <c:pt idx="6754">
                  <c:v>0.34156999999999998</c:v>
                </c:pt>
                <c:pt idx="6755">
                  <c:v>0.30021999999999999</c:v>
                </c:pt>
                <c:pt idx="6756">
                  <c:v>0.27374999999999999</c:v>
                </c:pt>
                <c:pt idx="6757">
                  <c:v>0.26307000000000003</c:v>
                </c:pt>
                <c:pt idx="6758">
                  <c:v>0.25224000000000002</c:v>
                </c:pt>
                <c:pt idx="6759">
                  <c:v>0.23150999999999999</c:v>
                </c:pt>
                <c:pt idx="6760">
                  <c:v>0.21782000000000001</c:v>
                </c:pt>
                <c:pt idx="6761">
                  <c:v>0.23401</c:v>
                </c:pt>
                <c:pt idx="6762">
                  <c:v>0.27143</c:v>
                </c:pt>
                <c:pt idx="6763">
                  <c:v>0.29415999999999998</c:v>
                </c:pt>
                <c:pt idx="6764">
                  <c:v>0.28333000000000003</c:v>
                </c:pt>
                <c:pt idx="6765">
                  <c:v>0.25913000000000003</c:v>
                </c:pt>
                <c:pt idx="6766">
                  <c:v>0.25063999999999997</c:v>
                </c:pt>
                <c:pt idx="6767">
                  <c:v>0.25833</c:v>
                </c:pt>
                <c:pt idx="6768">
                  <c:v>0.25792999999999999</c:v>
                </c:pt>
                <c:pt idx="6769">
                  <c:v>0.23279</c:v>
                </c:pt>
                <c:pt idx="6770">
                  <c:v>0.19137999999999999</c:v>
                </c:pt>
                <c:pt idx="6771">
                  <c:v>0.15514</c:v>
                </c:pt>
                <c:pt idx="6772">
                  <c:v>0.13588</c:v>
                </c:pt>
                <c:pt idx="6773">
                  <c:v>0.12443</c:v>
                </c:pt>
                <c:pt idx="6774">
                  <c:v>9.9555000000000005E-2</c:v>
                </c:pt>
                <c:pt idx="6775">
                  <c:v>5.0774E-2</c:v>
                </c:pt>
                <c:pt idx="6776">
                  <c:v>-7.5754999999999998E-3</c:v>
                </c:pt>
                <c:pt idx="6777">
                  <c:v>-5.0276000000000001E-2</c:v>
                </c:pt>
                <c:pt idx="6778">
                  <c:v>-6.9306000000000006E-2</c:v>
                </c:pt>
                <c:pt idx="6779">
                  <c:v>-8.0099000000000004E-2</c:v>
                </c:pt>
                <c:pt idx="6780">
                  <c:v>-9.7900000000000001E-2</c:v>
                </c:pt>
                <c:pt idx="6781">
                  <c:v>-0.11814</c:v>
                </c:pt>
                <c:pt idx="6782">
                  <c:v>-0.12737000000000001</c:v>
                </c:pt>
                <c:pt idx="6783">
                  <c:v>-0.12562000000000001</c:v>
                </c:pt>
                <c:pt idx="6784">
                  <c:v>-0.12715000000000001</c:v>
                </c:pt>
                <c:pt idx="6785">
                  <c:v>-0.14188999999999999</c:v>
                </c:pt>
                <c:pt idx="6786">
                  <c:v>-0.16686999999999999</c:v>
                </c:pt>
                <c:pt idx="6787">
                  <c:v>-0.1963</c:v>
                </c:pt>
                <c:pt idx="6788">
                  <c:v>-0.22971</c:v>
                </c:pt>
                <c:pt idx="6789">
                  <c:v>-0.26417000000000002</c:v>
                </c:pt>
                <c:pt idx="6790">
                  <c:v>-0.28670000000000001</c:v>
                </c:pt>
                <c:pt idx="6791">
                  <c:v>-0.28497</c:v>
                </c:pt>
                <c:pt idx="6792">
                  <c:v>-0.26573000000000002</c:v>
                </c:pt>
                <c:pt idx="6793">
                  <c:v>-0.25264999999999999</c:v>
                </c:pt>
                <c:pt idx="6794">
                  <c:v>-0.26068999999999998</c:v>
                </c:pt>
                <c:pt idx="6795">
                  <c:v>-0.27809</c:v>
                </c:pt>
                <c:pt idx="6796">
                  <c:v>-0.28126000000000001</c:v>
                </c:pt>
                <c:pt idx="6797">
                  <c:v>-0.26379000000000002</c:v>
                </c:pt>
                <c:pt idx="6798">
                  <c:v>-0.24177000000000001</c:v>
                </c:pt>
                <c:pt idx="6799">
                  <c:v>-0.23032</c:v>
                </c:pt>
                <c:pt idx="6800">
                  <c:v>-0.22561999999999999</c:v>
                </c:pt>
                <c:pt idx="6801">
                  <c:v>-0.21478</c:v>
                </c:pt>
                <c:pt idx="6802">
                  <c:v>-0.19505</c:v>
                </c:pt>
                <c:pt idx="6803">
                  <c:v>-0.17523</c:v>
                </c:pt>
                <c:pt idx="6804">
                  <c:v>-0.16245000000000001</c:v>
                </c:pt>
                <c:pt idx="6805">
                  <c:v>-0.15575</c:v>
                </c:pt>
                <c:pt idx="6806">
                  <c:v>-0.15162999999999999</c:v>
                </c:pt>
                <c:pt idx="6807">
                  <c:v>-0.14948</c:v>
                </c:pt>
                <c:pt idx="6808">
                  <c:v>-0.15018999999999999</c:v>
                </c:pt>
                <c:pt idx="6809">
                  <c:v>-0.15217</c:v>
                </c:pt>
                <c:pt idx="6810">
                  <c:v>-0.14887</c:v>
                </c:pt>
                <c:pt idx="6811">
                  <c:v>-0.13045000000000001</c:v>
                </c:pt>
                <c:pt idx="6812">
                  <c:v>-9.0882000000000004E-2</c:v>
                </c:pt>
                <c:pt idx="6813">
                  <c:v>-3.4440999999999999E-2</c:v>
                </c:pt>
                <c:pt idx="6814">
                  <c:v>2.8015000000000002E-2</c:v>
                </c:pt>
                <c:pt idx="6815">
                  <c:v>8.8054999999999994E-2</c:v>
                </c:pt>
                <c:pt idx="6816">
                  <c:v>0.13822999999999999</c:v>
                </c:pt>
                <c:pt idx="6817">
                  <c:v>0.16431999999999999</c:v>
                </c:pt>
                <c:pt idx="6818">
                  <c:v>0.15447</c:v>
                </c:pt>
                <c:pt idx="6819">
                  <c:v>0.12225</c:v>
                </c:pt>
                <c:pt idx="6820">
                  <c:v>0.10444000000000001</c:v>
                </c:pt>
                <c:pt idx="6821">
                  <c:v>0.12155000000000001</c:v>
                </c:pt>
                <c:pt idx="6822">
                  <c:v>0.15185000000000001</c:v>
                </c:pt>
                <c:pt idx="6823">
                  <c:v>0.16148999999999999</c:v>
                </c:pt>
                <c:pt idx="6824">
                  <c:v>0.15125</c:v>
                </c:pt>
                <c:pt idx="6825">
                  <c:v>0.15123</c:v>
                </c:pt>
                <c:pt idx="6826">
                  <c:v>0.17291000000000001</c:v>
                </c:pt>
                <c:pt idx="6827">
                  <c:v>0.19267999999999999</c:v>
                </c:pt>
                <c:pt idx="6828">
                  <c:v>0.18859999999999999</c:v>
                </c:pt>
                <c:pt idx="6829">
                  <c:v>0.16936999999999999</c:v>
                </c:pt>
                <c:pt idx="6830">
                  <c:v>0.15345</c:v>
                </c:pt>
                <c:pt idx="6831">
                  <c:v>0.13839000000000001</c:v>
                </c:pt>
                <c:pt idx="6832">
                  <c:v>0.11053</c:v>
                </c:pt>
                <c:pt idx="6833">
                  <c:v>7.3977000000000001E-2</c:v>
                </c:pt>
                <c:pt idx="6834">
                  <c:v>4.8677999999999999E-2</c:v>
                </c:pt>
                <c:pt idx="6835">
                  <c:v>4.0453000000000003E-2</c:v>
                </c:pt>
                <c:pt idx="6836">
                  <c:v>2.9874000000000001E-2</c:v>
                </c:pt>
                <c:pt idx="6837">
                  <c:v>-4.2827999999999998E-3</c:v>
                </c:pt>
                <c:pt idx="6838">
                  <c:v>-5.9325000000000003E-2</c:v>
                </c:pt>
                <c:pt idx="6839">
                  <c:v>-0.10990999999999999</c:v>
                </c:pt>
                <c:pt idx="6840">
                  <c:v>-0.13044</c:v>
                </c:pt>
                <c:pt idx="6841">
                  <c:v>-0.1162</c:v>
                </c:pt>
                <c:pt idx="6842">
                  <c:v>-8.7579000000000004E-2</c:v>
                </c:pt>
                <c:pt idx="6843">
                  <c:v>-7.3443999999999995E-2</c:v>
                </c:pt>
                <c:pt idx="6844">
                  <c:v>-8.5034999999999999E-2</c:v>
                </c:pt>
                <c:pt idx="6845">
                  <c:v>-0.10509</c:v>
                </c:pt>
                <c:pt idx="6846">
                  <c:v>-0.10536</c:v>
                </c:pt>
                <c:pt idx="6847">
                  <c:v>-7.4501999999999999E-2</c:v>
                </c:pt>
                <c:pt idx="6848">
                  <c:v>-2.6865E-2</c:v>
                </c:pt>
                <c:pt idx="6849">
                  <c:v>1.2474000000000001E-2</c:v>
                </c:pt>
                <c:pt idx="6850">
                  <c:v>2.6048000000000002E-2</c:v>
                </c:pt>
                <c:pt idx="6851">
                  <c:v>1.0685999999999999E-2</c:v>
                </c:pt>
                <c:pt idx="6852">
                  <c:v>-2.4317999999999999E-2</c:v>
                </c:pt>
                <c:pt idx="6853">
                  <c:v>-6.1315000000000001E-2</c:v>
                </c:pt>
                <c:pt idx="6854">
                  <c:v>-8.1494999999999998E-2</c:v>
                </c:pt>
                <c:pt idx="6855">
                  <c:v>-7.4747999999999995E-2</c:v>
                </c:pt>
                <c:pt idx="6856">
                  <c:v>-4.5437999999999999E-2</c:v>
                </c:pt>
                <c:pt idx="6857">
                  <c:v>-8.6593999999999994E-3</c:v>
                </c:pt>
                <c:pt idx="6858">
                  <c:v>2.0537E-2</c:v>
                </c:pt>
                <c:pt idx="6859">
                  <c:v>3.7026000000000003E-2</c:v>
                </c:pt>
                <c:pt idx="6860">
                  <c:v>4.6823999999999998E-2</c:v>
                </c:pt>
                <c:pt idx="6861">
                  <c:v>5.8220000000000001E-2</c:v>
                </c:pt>
                <c:pt idx="6862">
                  <c:v>7.1775000000000005E-2</c:v>
                </c:pt>
                <c:pt idx="6863">
                  <c:v>8.0990000000000006E-2</c:v>
                </c:pt>
                <c:pt idx="6864">
                  <c:v>8.2695000000000005E-2</c:v>
                </c:pt>
                <c:pt idx="6865">
                  <c:v>8.2587999999999995E-2</c:v>
                </c:pt>
                <c:pt idx="6866">
                  <c:v>8.7750999999999996E-2</c:v>
                </c:pt>
                <c:pt idx="6867">
                  <c:v>9.6346000000000001E-2</c:v>
                </c:pt>
                <c:pt idx="6868">
                  <c:v>9.8434999999999995E-2</c:v>
                </c:pt>
                <c:pt idx="6869">
                  <c:v>8.7188000000000002E-2</c:v>
                </c:pt>
                <c:pt idx="6870">
                  <c:v>6.8442000000000003E-2</c:v>
                </c:pt>
                <c:pt idx="6871">
                  <c:v>5.9442000000000002E-2</c:v>
                </c:pt>
                <c:pt idx="6872">
                  <c:v>7.5741000000000003E-2</c:v>
                </c:pt>
                <c:pt idx="6873">
                  <c:v>0.1144</c:v>
                </c:pt>
                <c:pt idx="6874">
                  <c:v>0.15054999999999999</c:v>
                </c:pt>
                <c:pt idx="6875">
                  <c:v>0.15773999999999999</c:v>
                </c:pt>
                <c:pt idx="6876">
                  <c:v>0.13414000000000001</c:v>
                </c:pt>
                <c:pt idx="6877">
                  <c:v>0.10153</c:v>
                </c:pt>
                <c:pt idx="6878">
                  <c:v>7.5958999999999999E-2</c:v>
                </c:pt>
                <c:pt idx="6879">
                  <c:v>5.0966999999999998E-2</c:v>
                </c:pt>
                <c:pt idx="6880">
                  <c:v>1.8381000000000002E-2</c:v>
                </c:pt>
                <c:pt idx="6881">
                  <c:v>-6.6369999999999997E-3</c:v>
                </c:pt>
                <c:pt idx="6882" formatCode="0.00E+00">
                  <c:v>6.936E-5</c:v>
                </c:pt>
                <c:pt idx="6883">
                  <c:v>3.5782000000000001E-2</c:v>
                </c:pt>
                <c:pt idx="6884">
                  <c:v>6.9975999999999997E-2</c:v>
                </c:pt>
                <c:pt idx="6885">
                  <c:v>8.3960999999999994E-2</c:v>
                </c:pt>
                <c:pt idx="6886">
                  <c:v>9.3004000000000003E-2</c:v>
                </c:pt>
                <c:pt idx="6887">
                  <c:v>0.11867999999999999</c:v>
                </c:pt>
                <c:pt idx="6888">
                  <c:v>0.15564</c:v>
                </c:pt>
                <c:pt idx="6889">
                  <c:v>0.18304999999999999</c:v>
                </c:pt>
                <c:pt idx="6890">
                  <c:v>0.19853999999999999</c:v>
                </c:pt>
                <c:pt idx="6891">
                  <c:v>0.21978</c:v>
                </c:pt>
                <c:pt idx="6892">
                  <c:v>0.25366</c:v>
                </c:pt>
                <c:pt idx="6893">
                  <c:v>0.28443000000000002</c:v>
                </c:pt>
                <c:pt idx="6894">
                  <c:v>0.29737999999999998</c:v>
                </c:pt>
                <c:pt idx="6895">
                  <c:v>0.29762</c:v>
                </c:pt>
                <c:pt idx="6896">
                  <c:v>0.29543999999999998</c:v>
                </c:pt>
                <c:pt idx="6897">
                  <c:v>0.28588000000000002</c:v>
                </c:pt>
                <c:pt idx="6898">
                  <c:v>0.25634000000000001</c:v>
                </c:pt>
                <c:pt idx="6899">
                  <c:v>0.20874000000000001</c:v>
                </c:pt>
                <c:pt idx="6900">
                  <c:v>0.16197</c:v>
                </c:pt>
                <c:pt idx="6901">
                  <c:v>0.13297</c:v>
                </c:pt>
                <c:pt idx="6902">
                  <c:v>0.12253</c:v>
                </c:pt>
                <c:pt idx="6903">
                  <c:v>0.11741</c:v>
                </c:pt>
                <c:pt idx="6904">
                  <c:v>0.10016</c:v>
                </c:pt>
                <c:pt idx="6905">
                  <c:v>6.0165000000000003E-2</c:v>
                </c:pt>
                <c:pt idx="6906">
                  <c:v>4.2689E-3</c:v>
                </c:pt>
                <c:pt idx="6907">
                  <c:v>-4.4087000000000001E-2</c:v>
                </c:pt>
                <c:pt idx="6908">
                  <c:v>-6.4342999999999997E-2</c:v>
                </c:pt>
                <c:pt idx="6909">
                  <c:v>-5.8645999999999997E-2</c:v>
                </c:pt>
                <c:pt idx="6910">
                  <c:v>-4.6434000000000003E-2</c:v>
                </c:pt>
                <c:pt idx="6911">
                  <c:v>-3.9971E-2</c:v>
                </c:pt>
                <c:pt idx="6912">
                  <c:v>-3.2877000000000003E-2</c:v>
                </c:pt>
                <c:pt idx="6913">
                  <c:v>-1.3462999999999999E-2</c:v>
                </c:pt>
                <c:pt idx="6914">
                  <c:v>1.9820000000000001E-2</c:v>
                </c:pt>
                <c:pt idx="6915">
                  <c:v>6.0746000000000001E-2</c:v>
                </c:pt>
                <c:pt idx="6916">
                  <c:v>0.10593</c:v>
                </c:pt>
                <c:pt idx="6917">
                  <c:v>0.15564</c:v>
                </c:pt>
                <c:pt idx="6918">
                  <c:v>0.20583000000000001</c:v>
                </c:pt>
                <c:pt idx="6919">
                  <c:v>0.24484</c:v>
                </c:pt>
                <c:pt idx="6920">
                  <c:v>0.25983000000000001</c:v>
                </c:pt>
                <c:pt idx="6921">
                  <c:v>0.24665999999999999</c:v>
                </c:pt>
                <c:pt idx="6922">
                  <c:v>0.21507999999999999</c:v>
                </c:pt>
                <c:pt idx="6923">
                  <c:v>0.18489</c:v>
                </c:pt>
                <c:pt idx="6924">
                  <c:v>0.17427999999999999</c:v>
                </c:pt>
                <c:pt idx="6925">
                  <c:v>0.18919</c:v>
                </c:pt>
                <c:pt idx="6926">
                  <c:v>0.22217999999999999</c:v>
                </c:pt>
                <c:pt idx="6927">
                  <c:v>0.25921</c:v>
                </c:pt>
                <c:pt idx="6928">
                  <c:v>0.28705999999999998</c:v>
                </c:pt>
                <c:pt idx="6929">
                  <c:v>0.29876999999999998</c:v>
                </c:pt>
                <c:pt idx="6930">
                  <c:v>0.29680000000000001</c:v>
                </c:pt>
                <c:pt idx="6931">
                  <c:v>0.28996</c:v>
                </c:pt>
                <c:pt idx="6932">
                  <c:v>0.28459000000000001</c:v>
                </c:pt>
                <c:pt idx="6933">
                  <c:v>0.28160000000000002</c:v>
                </c:pt>
                <c:pt idx="6934">
                  <c:v>0.28453000000000001</c:v>
                </c:pt>
                <c:pt idx="6935">
                  <c:v>0.30343999999999999</c:v>
                </c:pt>
                <c:pt idx="6936">
                  <c:v>0.34142</c:v>
                </c:pt>
                <c:pt idx="6937">
                  <c:v>0.38048999999999999</c:v>
                </c:pt>
                <c:pt idx="6938">
                  <c:v>0.39284999999999998</c:v>
                </c:pt>
                <c:pt idx="6939">
                  <c:v>0.36896000000000001</c:v>
                </c:pt>
                <c:pt idx="6940">
                  <c:v>0.32694000000000001</c:v>
                </c:pt>
                <c:pt idx="6941">
                  <c:v>0.29272999999999999</c:v>
                </c:pt>
                <c:pt idx="6942">
                  <c:v>0.27814</c:v>
                </c:pt>
                <c:pt idx="6943">
                  <c:v>0.27950000000000003</c:v>
                </c:pt>
                <c:pt idx="6944">
                  <c:v>0.28802</c:v>
                </c:pt>
                <c:pt idx="6945">
                  <c:v>0.29630000000000001</c:v>
                </c:pt>
                <c:pt idx="6946">
                  <c:v>0.30166999999999999</c:v>
                </c:pt>
                <c:pt idx="6947">
                  <c:v>0.30891000000000002</c:v>
                </c:pt>
                <c:pt idx="6948">
                  <c:v>0.32524999999999998</c:v>
                </c:pt>
                <c:pt idx="6949">
                  <c:v>0.34866000000000003</c:v>
                </c:pt>
                <c:pt idx="6950">
                  <c:v>0.36681000000000002</c:v>
                </c:pt>
                <c:pt idx="6951">
                  <c:v>0.37257000000000001</c:v>
                </c:pt>
                <c:pt idx="6952">
                  <c:v>0.37675999999999998</c:v>
                </c:pt>
                <c:pt idx="6953">
                  <c:v>0.39881</c:v>
                </c:pt>
                <c:pt idx="6954">
                  <c:v>0.44490000000000002</c:v>
                </c:pt>
                <c:pt idx="6955">
                  <c:v>0.49858999999999998</c:v>
                </c:pt>
                <c:pt idx="6956">
                  <c:v>0.53361999999999998</c:v>
                </c:pt>
                <c:pt idx="6957">
                  <c:v>0.53647999999999996</c:v>
                </c:pt>
                <c:pt idx="6958">
                  <c:v>0.51741000000000004</c:v>
                </c:pt>
                <c:pt idx="6959">
                  <c:v>0.49830999999999998</c:v>
                </c:pt>
                <c:pt idx="6960">
                  <c:v>0.48920999999999998</c:v>
                </c:pt>
                <c:pt idx="6961">
                  <c:v>0.48093999999999998</c:v>
                </c:pt>
                <c:pt idx="6962">
                  <c:v>0.46367999999999998</c:v>
                </c:pt>
                <c:pt idx="6963">
                  <c:v>0.44388</c:v>
                </c:pt>
                <c:pt idx="6964">
                  <c:v>0.4325</c:v>
                </c:pt>
                <c:pt idx="6965">
                  <c:v>0.42325000000000002</c:v>
                </c:pt>
                <c:pt idx="6966">
                  <c:v>0.39932000000000001</c:v>
                </c:pt>
                <c:pt idx="6967">
                  <c:v>0.36229</c:v>
                </c:pt>
                <c:pt idx="6968">
                  <c:v>0.3372</c:v>
                </c:pt>
                <c:pt idx="6969">
                  <c:v>0.34194999999999998</c:v>
                </c:pt>
                <c:pt idx="6970">
                  <c:v>0.36537999999999998</c:v>
                </c:pt>
                <c:pt idx="6971">
                  <c:v>0.38373000000000002</c:v>
                </c:pt>
                <c:pt idx="6972">
                  <c:v>0.38721</c:v>
                </c:pt>
                <c:pt idx="6973">
                  <c:v>0.38066</c:v>
                </c:pt>
                <c:pt idx="6974">
                  <c:v>0.36899999999999999</c:v>
                </c:pt>
                <c:pt idx="6975">
                  <c:v>0.35441</c:v>
                </c:pt>
                <c:pt idx="6976">
                  <c:v>0.34062999999999999</c:v>
                </c:pt>
                <c:pt idx="6977">
                  <c:v>0.32772000000000001</c:v>
                </c:pt>
                <c:pt idx="6978">
                  <c:v>0.30793999999999999</c:v>
                </c:pt>
                <c:pt idx="6979">
                  <c:v>0.27826000000000001</c:v>
                </c:pt>
                <c:pt idx="6980">
                  <c:v>0.25185999999999997</c:v>
                </c:pt>
                <c:pt idx="6981">
                  <c:v>0.24426999999999999</c:v>
                </c:pt>
                <c:pt idx="6982">
                  <c:v>0.25126999999999999</c:v>
                </c:pt>
                <c:pt idx="6983">
                  <c:v>0.25346999999999997</c:v>
                </c:pt>
                <c:pt idx="6984">
                  <c:v>0.24121999999999999</c:v>
                </c:pt>
                <c:pt idx="6985">
                  <c:v>0.22120999999999999</c:v>
                </c:pt>
                <c:pt idx="6986">
                  <c:v>0.19872999999999999</c:v>
                </c:pt>
                <c:pt idx="6987">
                  <c:v>0.16950999999999999</c:v>
                </c:pt>
                <c:pt idx="6988">
                  <c:v>0.13411999999999999</c:v>
                </c:pt>
                <c:pt idx="6989">
                  <c:v>0.10614</c:v>
                </c:pt>
                <c:pt idx="6990">
                  <c:v>9.6204999999999999E-2</c:v>
                </c:pt>
                <c:pt idx="6991">
                  <c:v>9.7615999999999994E-2</c:v>
                </c:pt>
                <c:pt idx="6992">
                  <c:v>9.8351999999999995E-2</c:v>
                </c:pt>
                <c:pt idx="6993">
                  <c:v>0.10048</c:v>
                </c:pt>
                <c:pt idx="6994">
                  <c:v>0.11519</c:v>
                </c:pt>
                <c:pt idx="6995">
                  <c:v>0.1411</c:v>
                </c:pt>
                <c:pt idx="6996">
                  <c:v>0.1605</c:v>
                </c:pt>
                <c:pt idx="6997">
                  <c:v>0.16112000000000001</c:v>
                </c:pt>
                <c:pt idx="6998">
                  <c:v>0.15282000000000001</c:v>
                </c:pt>
                <c:pt idx="6999">
                  <c:v>0.15629000000000001</c:v>
                </c:pt>
                <c:pt idx="7000">
                  <c:v>0.17846000000000001</c:v>
                </c:pt>
                <c:pt idx="7001">
                  <c:v>0.20412</c:v>
                </c:pt>
                <c:pt idx="7002">
                  <c:v>0.21149999999999999</c:v>
                </c:pt>
                <c:pt idx="7003">
                  <c:v>0.19364000000000001</c:v>
                </c:pt>
                <c:pt idx="7004">
                  <c:v>0.16450999999999999</c:v>
                </c:pt>
                <c:pt idx="7005">
                  <c:v>0.14529</c:v>
                </c:pt>
                <c:pt idx="7006">
                  <c:v>0.14455999999999999</c:v>
                </c:pt>
                <c:pt idx="7007">
                  <c:v>0.15279999999999999</c:v>
                </c:pt>
                <c:pt idx="7008">
                  <c:v>0.15722</c:v>
                </c:pt>
                <c:pt idx="7009">
                  <c:v>0.15995000000000001</c:v>
                </c:pt>
                <c:pt idx="7010">
                  <c:v>0.17577999999999999</c:v>
                </c:pt>
                <c:pt idx="7011">
                  <c:v>0.2109</c:v>
                </c:pt>
                <c:pt idx="7012">
                  <c:v>0.25017</c:v>
                </c:pt>
                <c:pt idx="7013">
                  <c:v>0.27099000000000001</c:v>
                </c:pt>
                <c:pt idx="7014">
                  <c:v>0.26679000000000003</c:v>
                </c:pt>
                <c:pt idx="7015">
                  <c:v>0.25181999999999999</c:v>
                </c:pt>
                <c:pt idx="7016">
                  <c:v>0.24507999999999999</c:v>
                </c:pt>
                <c:pt idx="7017">
                  <c:v>0.25584000000000001</c:v>
                </c:pt>
                <c:pt idx="7018">
                  <c:v>0.28304000000000001</c:v>
                </c:pt>
                <c:pt idx="7019">
                  <c:v>0.32012000000000002</c:v>
                </c:pt>
                <c:pt idx="7020">
                  <c:v>0.35787000000000002</c:v>
                </c:pt>
                <c:pt idx="7021">
                  <c:v>0.38841999999999999</c:v>
                </c:pt>
                <c:pt idx="7022">
                  <c:v>0.41073999999999999</c:v>
                </c:pt>
                <c:pt idx="7023">
                  <c:v>0.42895</c:v>
                </c:pt>
                <c:pt idx="7024">
                  <c:v>0.44399</c:v>
                </c:pt>
                <c:pt idx="7025">
                  <c:v>0.45139000000000001</c:v>
                </c:pt>
                <c:pt idx="7026">
                  <c:v>0.44958999999999999</c:v>
                </c:pt>
                <c:pt idx="7027">
                  <c:v>0.44479999999999997</c:v>
                </c:pt>
                <c:pt idx="7028">
                  <c:v>0.44280000000000003</c:v>
                </c:pt>
                <c:pt idx="7029">
                  <c:v>0.43951000000000001</c:v>
                </c:pt>
                <c:pt idx="7030">
                  <c:v>0.42487000000000003</c:v>
                </c:pt>
                <c:pt idx="7031">
                  <c:v>0.39528999999999997</c:v>
                </c:pt>
                <c:pt idx="7032">
                  <c:v>0.35920999999999997</c:v>
                </c:pt>
                <c:pt idx="7033">
                  <c:v>0.33134999999999998</c:v>
                </c:pt>
                <c:pt idx="7034">
                  <c:v>0.32307000000000002</c:v>
                </c:pt>
                <c:pt idx="7035">
                  <c:v>0.33501999999999998</c:v>
                </c:pt>
                <c:pt idx="7036">
                  <c:v>0.35508000000000001</c:v>
                </c:pt>
                <c:pt idx="7037">
                  <c:v>0.36481000000000002</c:v>
                </c:pt>
                <c:pt idx="7038">
                  <c:v>0.35275000000000001</c:v>
                </c:pt>
                <c:pt idx="7039">
                  <c:v>0.32357999999999998</c:v>
                </c:pt>
                <c:pt idx="7040">
                  <c:v>0.29350999999999999</c:v>
                </c:pt>
                <c:pt idx="7041">
                  <c:v>0.27589000000000002</c:v>
                </c:pt>
                <c:pt idx="7042">
                  <c:v>0.27045000000000002</c:v>
                </c:pt>
                <c:pt idx="7043">
                  <c:v>0.26580999999999999</c:v>
                </c:pt>
                <c:pt idx="7044">
                  <c:v>0.25180000000000002</c:v>
                </c:pt>
                <c:pt idx="7045">
                  <c:v>0.22874</c:v>
                </c:pt>
                <c:pt idx="7046">
                  <c:v>0.20316999999999999</c:v>
                </c:pt>
                <c:pt idx="7047">
                  <c:v>0.17668</c:v>
                </c:pt>
                <c:pt idx="7048">
                  <c:v>0.14566000000000001</c:v>
                </c:pt>
                <c:pt idx="7049">
                  <c:v>0.11498</c:v>
                </c:pt>
                <c:pt idx="7050">
                  <c:v>0.10301</c:v>
                </c:pt>
                <c:pt idx="7051">
                  <c:v>0.12329</c:v>
                </c:pt>
                <c:pt idx="7052">
                  <c:v>0.16399</c:v>
                </c:pt>
                <c:pt idx="7053">
                  <c:v>0.19592999999999999</c:v>
                </c:pt>
                <c:pt idx="7054">
                  <c:v>0.20105000000000001</c:v>
                </c:pt>
                <c:pt idx="7055">
                  <c:v>0.18537000000000001</c:v>
                </c:pt>
                <c:pt idx="7056">
                  <c:v>0.16627</c:v>
                </c:pt>
                <c:pt idx="7057">
                  <c:v>0.15812999999999999</c:v>
                </c:pt>
                <c:pt idx="7058">
                  <c:v>0.16974</c:v>
                </c:pt>
                <c:pt idx="7059">
                  <c:v>0.20044999999999999</c:v>
                </c:pt>
                <c:pt idx="7060">
                  <c:v>0.23269999999999999</c:v>
                </c:pt>
                <c:pt idx="7061">
                  <c:v>0.24127999999999999</c:v>
                </c:pt>
                <c:pt idx="7062">
                  <c:v>0.21979000000000001</c:v>
                </c:pt>
                <c:pt idx="7063">
                  <c:v>0.18964</c:v>
                </c:pt>
                <c:pt idx="7064">
                  <c:v>0.17413000000000001</c:v>
                </c:pt>
                <c:pt idx="7065">
                  <c:v>0.17197999999999999</c:v>
                </c:pt>
                <c:pt idx="7066">
                  <c:v>0.16644</c:v>
                </c:pt>
                <c:pt idx="7067">
                  <c:v>0.15334999999999999</c:v>
                </c:pt>
                <c:pt idx="7068">
                  <c:v>0.14717</c:v>
                </c:pt>
                <c:pt idx="7069">
                  <c:v>0.16123999999999999</c:v>
                </c:pt>
                <c:pt idx="7070">
                  <c:v>0.19356000000000001</c:v>
                </c:pt>
                <c:pt idx="7071">
                  <c:v>0.23250999999999999</c:v>
                </c:pt>
                <c:pt idx="7072">
                  <c:v>0.26724999999999999</c:v>
                </c:pt>
                <c:pt idx="7073">
                  <c:v>0.29043999999999998</c:v>
                </c:pt>
                <c:pt idx="7074">
                  <c:v>0.29862</c:v>
                </c:pt>
                <c:pt idx="7075">
                  <c:v>0.29454000000000002</c:v>
                </c:pt>
                <c:pt idx="7076">
                  <c:v>0.28610999999999998</c:v>
                </c:pt>
                <c:pt idx="7077">
                  <c:v>0.28158</c:v>
                </c:pt>
                <c:pt idx="7078">
                  <c:v>0.28702</c:v>
                </c:pt>
                <c:pt idx="7079">
                  <c:v>0.30625999999999998</c:v>
                </c:pt>
                <c:pt idx="7080">
                  <c:v>0.33700000000000002</c:v>
                </c:pt>
                <c:pt idx="7081">
                  <c:v>0.36569000000000002</c:v>
                </c:pt>
                <c:pt idx="7082">
                  <c:v>0.37319000000000002</c:v>
                </c:pt>
                <c:pt idx="7083">
                  <c:v>0.35219</c:v>
                </c:pt>
                <c:pt idx="7084">
                  <c:v>0.31846000000000002</c:v>
                </c:pt>
                <c:pt idx="7085">
                  <c:v>0.29941000000000001</c:v>
                </c:pt>
                <c:pt idx="7086">
                  <c:v>0.30892999999999998</c:v>
                </c:pt>
                <c:pt idx="7087">
                  <c:v>0.33646999999999999</c:v>
                </c:pt>
                <c:pt idx="7088">
                  <c:v>0.36316999999999999</c:v>
                </c:pt>
                <c:pt idx="7089">
                  <c:v>0.38327</c:v>
                </c:pt>
                <c:pt idx="7090">
                  <c:v>0.40233000000000002</c:v>
                </c:pt>
                <c:pt idx="7091">
                  <c:v>0.41876999999999998</c:v>
                </c:pt>
                <c:pt idx="7092">
                  <c:v>0.42232999999999998</c:v>
                </c:pt>
                <c:pt idx="7093">
                  <c:v>0.41454999999999997</c:v>
                </c:pt>
                <c:pt idx="7094">
                  <c:v>0.41427000000000003</c:v>
                </c:pt>
                <c:pt idx="7095">
                  <c:v>0.4289</c:v>
                </c:pt>
                <c:pt idx="7096">
                  <c:v>0.43246000000000001</c:v>
                </c:pt>
                <c:pt idx="7097">
                  <c:v>0.39265</c:v>
                </c:pt>
                <c:pt idx="7098">
                  <c:v>0.31658999999999998</c:v>
                </c:pt>
                <c:pt idx="7099">
                  <c:v>0.24989</c:v>
                </c:pt>
                <c:pt idx="7100">
                  <c:v>0.22749</c:v>
                </c:pt>
                <c:pt idx="7101">
                  <c:v>0.24149999999999999</c:v>
                </c:pt>
                <c:pt idx="7102">
                  <c:v>0.26052999999999998</c:v>
                </c:pt>
                <c:pt idx="7103">
                  <c:v>0.26219999999999999</c:v>
                </c:pt>
                <c:pt idx="7104">
                  <c:v>0.23956</c:v>
                </c:pt>
                <c:pt idx="7105">
                  <c:v>0.19464000000000001</c:v>
                </c:pt>
                <c:pt idx="7106">
                  <c:v>0.14119000000000001</c:v>
                </c:pt>
                <c:pt idx="7107">
                  <c:v>0.10281999999999999</c:v>
                </c:pt>
                <c:pt idx="7108">
                  <c:v>9.2852000000000004E-2</c:v>
                </c:pt>
                <c:pt idx="7109">
                  <c:v>0.10037</c:v>
                </c:pt>
                <c:pt idx="7110">
                  <c:v>0.1065</c:v>
                </c:pt>
                <c:pt idx="7111">
                  <c:v>0.10853</c:v>
                </c:pt>
                <c:pt idx="7112">
                  <c:v>0.11704000000000001</c:v>
                </c:pt>
                <c:pt idx="7113">
                  <c:v>0.13477</c:v>
                </c:pt>
                <c:pt idx="7114">
                  <c:v>0.15134</c:v>
                </c:pt>
                <c:pt idx="7115">
                  <c:v>0.15798000000000001</c:v>
                </c:pt>
                <c:pt idx="7116">
                  <c:v>0.15639</c:v>
                </c:pt>
                <c:pt idx="7117">
                  <c:v>0.15153</c:v>
                </c:pt>
                <c:pt idx="7118">
                  <c:v>0.14405000000000001</c:v>
                </c:pt>
                <c:pt idx="7119">
                  <c:v>0.13341</c:v>
                </c:pt>
                <c:pt idx="7120">
                  <c:v>0.12467</c:v>
                </c:pt>
                <c:pt idx="7121">
                  <c:v>0.12820999999999999</c:v>
                </c:pt>
                <c:pt idx="7122">
                  <c:v>0.15</c:v>
                </c:pt>
                <c:pt idx="7123">
                  <c:v>0.18049999999999999</c:v>
                </c:pt>
                <c:pt idx="7124">
                  <c:v>0.19694999999999999</c:v>
                </c:pt>
                <c:pt idx="7125">
                  <c:v>0.18504999999999999</c:v>
                </c:pt>
                <c:pt idx="7126">
                  <c:v>0.15842000000000001</c:v>
                </c:pt>
                <c:pt idx="7127">
                  <c:v>0.14704</c:v>
                </c:pt>
                <c:pt idx="7128">
                  <c:v>0.16392999999999999</c:v>
                </c:pt>
                <c:pt idx="7129">
                  <c:v>0.19300999999999999</c:v>
                </c:pt>
                <c:pt idx="7130">
                  <c:v>0.2132</c:v>
                </c:pt>
                <c:pt idx="7131">
                  <c:v>0.22159000000000001</c:v>
                </c:pt>
                <c:pt idx="7132">
                  <c:v>0.22539000000000001</c:v>
                </c:pt>
                <c:pt idx="7133">
                  <c:v>0.22398000000000001</c:v>
                </c:pt>
                <c:pt idx="7134">
                  <c:v>0.21248</c:v>
                </c:pt>
                <c:pt idx="7135">
                  <c:v>0.19528999999999999</c:v>
                </c:pt>
                <c:pt idx="7136">
                  <c:v>0.18225</c:v>
                </c:pt>
                <c:pt idx="7137">
                  <c:v>0.17530999999999999</c:v>
                </c:pt>
                <c:pt idx="7138">
                  <c:v>0.17041999999999999</c:v>
                </c:pt>
                <c:pt idx="7139">
                  <c:v>0.16849</c:v>
                </c:pt>
                <c:pt idx="7140">
                  <c:v>0.17169999999999999</c:v>
                </c:pt>
                <c:pt idx="7141">
                  <c:v>0.17251</c:v>
                </c:pt>
                <c:pt idx="7142">
                  <c:v>0.15995000000000001</c:v>
                </c:pt>
                <c:pt idx="7143">
                  <c:v>0.13685</c:v>
                </c:pt>
                <c:pt idx="7144">
                  <c:v>0.11817</c:v>
                </c:pt>
                <c:pt idx="7145">
                  <c:v>0.11039</c:v>
                </c:pt>
                <c:pt idx="7146">
                  <c:v>0.10441</c:v>
                </c:pt>
                <c:pt idx="7147">
                  <c:v>9.2134999999999995E-2</c:v>
                </c:pt>
                <c:pt idx="7148">
                  <c:v>7.9462000000000005E-2</c:v>
                </c:pt>
                <c:pt idx="7149">
                  <c:v>7.6508999999999994E-2</c:v>
                </c:pt>
                <c:pt idx="7150">
                  <c:v>8.1591999999999998E-2</c:v>
                </c:pt>
                <c:pt idx="7151">
                  <c:v>8.1113000000000005E-2</c:v>
                </c:pt>
                <c:pt idx="7152">
                  <c:v>6.3238000000000003E-2</c:v>
                </c:pt>
                <c:pt idx="7153">
                  <c:v>2.9467E-2</c:v>
                </c:pt>
                <c:pt idx="7154">
                  <c:v>-5.7879000000000003E-3</c:v>
                </c:pt>
                <c:pt idx="7155">
                  <c:v>-2.811E-2</c:v>
                </c:pt>
                <c:pt idx="7156">
                  <c:v>-3.8539999999999998E-2</c:v>
                </c:pt>
                <c:pt idx="7157">
                  <c:v>-5.3414999999999997E-2</c:v>
                </c:pt>
                <c:pt idx="7158">
                  <c:v>-8.4295999999999996E-2</c:v>
                </c:pt>
                <c:pt idx="7159">
                  <c:v>-0.12246</c:v>
                </c:pt>
                <c:pt idx="7160">
                  <c:v>-0.15057999999999999</c:v>
                </c:pt>
                <c:pt idx="7161">
                  <c:v>-0.16461999999999999</c:v>
                </c:pt>
                <c:pt idx="7162">
                  <c:v>-0.17262</c:v>
                </c:pt>
                <c:pt idx="7163">
                  <c:v>-0.17594000000000001</c:v>
                </c:pt>
                <c:pt idx="7164">
                  <c:v>-0.16832</c:v>
                </c:pt>
                <c:pt idx="7165">
                  <c:v>-0.15581</c:v>
                </c:pt>
                <c:pt idx="7166">
                  <c:v>-0.15870000000000001</c:v>
                </c:pt>
                <c:pt idx="7167">
                  <c:v>-0.18356</c:v>
                </c:pt>
                <c:pt idx="7168">
                  <c:v>-0.20791000000000001</c:v>
                </c:pt>
                <c:pt idx="7169">
                  <c:v>-0.20769000000000001</c:v>
                </c:pt>
                <c:pt idx="7170">
                  <c:v>-0.19131000000000001</c:v>
                </c:pt>
                <c:pt idx="7171">
                  <c:v>-0.19026000000000001</c:v>
                </c:pt>
                <c:pt idx="7172">
                  <c:v>-0.22015000000000001</c:v>
                </c:pt>
                <c:pt idx="7173">
                  <c:v>-0.26743</c:v>
                </c:pt>
                <c:pt idx="7174">
                  <c:v>-0.31426999999999999</c:v>
                </c:pt>
                <c:pt idx="7175">
                  <c:v>-0.35933999999999999</c:v>
                </c:pt>
                <c:pt idx="7176">
                  <c:v>-0.40758</c:v>
                </c:pt>
                <c:pt idx="7177">
                  <c:v>-0.45334999999999998</c:v>
                </c:pt>
                <c:pt idx="7178">
                  <c:v>-0.48554000000000003</c:v>
                </c:pt>
                <c:pt idx="7179">
                  <c:v>-0.50248999999999999</c:v>
                </c:pt>
                <c:pt idx="7180">
                  <c:v>-0.51122999999999996</c:v>
                </c:pt>
                <c:pt idx="7181">
                  <c:v>-0.51471999999999996</c:v>
                </c:pt>
                <c:pt idx="7182">
                  <c:v>-0.50961000000000001</c:v>
                </c:pt>
                <c:pt idx="7183">
                  <c:v>-0.49596000000000001</c:v>
                </c:pt>
                <c:pt idx="7184">
                  <c:v>-0.48044999999999999</c:v>
                </c:pt>
                <c:pt idx="7185">
                  <c:v>-0.46793000000000001</c:v>
                </c:pt>
                <c:pt idx="7186">
                  <c:v>-0.45694000000000001</c:v>
                </c:pt>
                <c:pt idx="7187">
                  <c:v>-0.44724000000000003</c:v>
                </c:pt>
                <c:pt idx="7188">
                  <c:v>-0.44640999999999997</c:v>
                </c:pt>
                <c:pt idx="7189">
                  <c:v>-0.46353</c:v>
                </c:pt>
                <c:pt idx="7190">
                  <c:v>-0.49840000000000001</c:v>
                </c:pt>
                <c:pt idx="7191">
                  <c:v>-0.54064000000000001</c:v>
                </c:pt>
                <c:pt idx="7192">
                  <c:v>-0.57843</c:v>
                </c:pt>
                <c:pt idx="7193">
                  <c:v>-0.60555999999999999</c:v>
                </c:pt>
                <c:pt idx="7194">
                  <c:v>-0.62295999999999996</c:v>
                </c:pt>
                <c:pt idx="7195">
                  <c:v>-0.63826000000000005</c:v>
                </c:pt>
                <c:pt idx="7196">
                  <c:v>-0.66320999999999997</c:v>
                </c:pt>
                <c:pt idx="7197">
                  <c:v>-0.70548</c:v>
                </c:pt>
                <c:pt idx="7198">
                  <c:v>-0.76024000000000003</c:v>
                </c:pt>
                <c:pt idx="7199">
                  <c:v>-0.81218000000000001</c:v>
                </c:pt>
                <c:pt idx="7200">
                  <c:v>-0.84767999999999999</c:v>
                </c:pt>
                <c:pt idx="7201">
                  <c:v>-0.86336000000000002</c:v>
                </c:pt>
                <c:pt idx="7202">
                  <c:v>-0.86292999999999997</c:v>
                </c:pt>
                <c:pt idx="7203">
                  <c:v>-0.85009000000000001</c:v>
                </c:pt>
                <c:pt idx="7204">
                  <c:v>-0.82796999999999998</c:v>
                </c:pt>
                <c:pt idx="7205">
                  <c:v>-0.80225000000000002</c:v>
                </c:pt>
                <c:pt idx="7206">
                  <c:v>-0.77942999999999996</c:v>
                </c:pt>
                <c:pt idx="7207">
                  <c:v>-0.76224000000000003</c:v>
                </c:pt>
                <c:pt idx="7208">
                  <c:v>-0.75060000000000004</c:v>
                </c:pt>
                <c:pt idx="7209">
                  <c:v>-0.74650000000000005</c:v>
                </c:pt>
                <c:pt idx="7210">
                  <c:v>-0.75253000000000003</c:v>
                </c:pt>
                <c:pt idx="7211">
                  <c:v>-0.76341000000000003</c:v>
                </c:pt>
                <c:pt idx="7212">
                  <c:v>-0.76463000000000003</c:v>
                </c:pt>
                <c:pt idx="7213">
                  <c:v>-0.74473</c:v>
                </c:pt>
                <c:pt idx="7214">
                  <c:v>-0.70713000000000004</c:v>
                </c:pt>
                <c:pt idx="7215">
                  <c:v>-0.66532000000000002</c:v>
                </c:pt>
                <c:pt idx="7216">
                  <c:v>-0.62833000000000006</c:v>
                </c:pt>
                <c:pt idx="7217">
                  <c:v>-0.59596000000000005</c:v>
                </c:pt>
                <c:pt idx="7218">
                  <c:v>-0.56693000000000005</c:v>
                </c:pt>
                <c:pt idx="7219">
                  <c:v>-0.54359000000000002</c:v>
                </c:pt>
                <c:pt idx="7220">
                  <c:v>-0.52630999999999994</c:v>
                </c:pt>
                <c:pt idx="7221">
                  <c:v>-0.51041999999999998</c:v>
                </c:pt>
                <c:pt idx="7222">
                  <c:v>-0.49384</c:v>
                </c:pt>
                <c:pt idx="7223">
                  <c:v>-0.48177999999999999</c:v>
                </c:pt>
                <c:pt idx="7224">
                  <c:v>-0.47831000000000001</c:v>
                </c:pt>
                <c:pt idx="7225">
                  <c:v>-0.47848000000000002</c:v>
                </c:pt>
                <c:pt idx="7226">
                  <c:v>-0.47720000000000001</c:v>
                </c:pt>
                <c:pt idx="7227">
                  <c:v>-0.48165000000000002</c:v>
                </c:pt>
                <c:pt idx="7228">
                  <c:v>-0.50290999999999997</c:v>
                </c:pt>
                <c:pt idx="7229">
                  <c:v>-0.53493999999999997</c:v>
                </c:pt>
                <c:pt idx="7230">
                  <c:v>-0.55367999999999995</c:v>
                </c:pt>
                <c:pt idx="7231">
                  <c:v>-0.54198000000000002</c:v>
                </c:pt>
                <c:pt idx="7232">
                  <c:v>-0.50700000000000001</c:v>
                </c:pt>
                <c:pt idx="7233">
                  <c:v>-0.46822000000000003</c:v>
                </c:pt>
                <c:pt idx="7234">
                  <c:v>-0.43767</c:v>
                </c:pt>
                <c:pt idx="7235">
                  <c:v>-0.42004000000000002</c:v>
                </c:pt>
                <c:pt idx="7236">
                  <c:v>-0.42291000000000001</c:v>
                </c:pt>
                <c:pt idx="7237">
                  <c:v>-0.45179999999999998</c:v>
                </c:pt>
                <c:pt idx="7238">
                  <c:v>-0.49595</c:v>
                </c:pt>
                <c:pt idx="7239">
                  <c:v>-0.53168000000000004</c:v>
                </c:pt>
                <c:pt idx="7240">
                  <c:v>-0.54500999999999999</c:v>
                </c:pt>
                <c:pt idx="7241">
                  <c:v>-0.54386000000000001</c:v>
                </c:pt>
                <c:pt idx="7242">
                  <c:v>-0.54439000000000004</c:v>
                </c:pt>
                <c:pt idx="7243">
                  <c:v>-0.55230999999999997</c:v>
                </c:pt>
                <c:pt idx="7244">
                  <c:v>-0.56303000000000003</c:v>
                </c:pt>
                <c:pt idx="7245">
                  <c:v>-0.57369000000000003</c:v>
                </c:pt>
                <c:pt idx="7246">
                  <c:v>-0.58579000000000003</c:v>
                </c:pt>
                <c:pt idx="7247">
                  <c:v>-0.59631000000000001</c:v>
                </c:pt>
                <c:pt idx="7248">
                  <c:v>-0.59526999999999997</c:v>
                </c:pt>
                <c:pt idx="7249">
                  <c:v>-0.57677999999999996</c:v>
                </c:pt>
                <c:pt idx="7250">
                  <c:v>-0.54827000000000004</c:v>
                </c:pt>
                <c:pt idx="7251">
                  <c:v>-0.52222999999999997</c:v>
                </c:pt>
                <c:pt idx="7252">
                  <c:v>-0.49978</c:v>
                </c:pt>
                <c:pt idx="7253">
                  <c:v>-0.46940999999999999</c:v>
                </c:pt>
                <c:pt idx="7254">
                  <c:v>-0.42492999999999997</c:v>
                </c:pt>
                <c:pt idx="7255">
                  <c:v>-0.37778</c:v>
                </c:pt>
                <c:pt idx="7256">
                  <c:v>-0.34384999999999999</c:v>
                </c:pt>
                <c:pt idx="7257">
                  <c:v>-0.32151000000000002</c:v>
                </c:pt>
                <c:pt idx="7258">
                  <c:v>-0.29342000000000001</c:v>
                </c:pt>
                <c:pt idx="7259">
                  <c:v>-0.25196000000000002</c:v>
                </c:pt>
                <c:pt idx="7260">
                  <c:v>-0.21232000000000001</c:v>
                </c:pt>
                <c:pt idx="7261">
                  <c:v>-0.19281000000000001</c:v>
                </c:pt>
                <c:pt idx="7262">
                  <c:v>-0.18945999999999999</c:v>
                </c:pt>
                <c:pt idx="7263">
                  <c:v>-0.18079999999999999</c:v>
                </c:pt>
                <c:pt idx="7264">
                  <c:v>-0.15557000000000001</c:v>
                </c:pt>
                <c:pt idx="7265">
                  <c:v>-0.12456</c:v>
                </c:pt>
                <c:pt idx="7266">
                  <c:v>-0.1032</c:v>
                </c:pt>
                <c:pt idx="7267">
                  <c:v>-9.3049999999999994E-2</c:v>
                </c:pt>
                <c:pt idx="7268">
                  <c:v>-8.7618000000000001E-2</c:v>
                </c:pt>
                <c:pt idx="7269">
                  <c:v>-8.8918999999999998E-2</c:v>
                </c:pt>
                <c:pt idx="7270">
                  <c:v>-0.10611</c:v>
                </c:pt>
                <c:pt idx="7271">
                  <c:v>-0.13663</c:v>
                </c:pt>
                <c:pt idx="7272">
                  <c:v>-0.15947</c:v>
                </c:pt>
                <c:pt idx="7273">
                  <c:v>-0.15532000000000001</c:v>
                </c:pt>
                <c:pt idx="7274">
                  <c:v>-0.12895999999999999</c:v>
                </c:pt>
                <c:pt idx="7275">
                  <c:v>-0.10242999999999999</c:v>
                </c:pt>
                <c:pt idx="7276">
                  <c:v>-8.6657999999999999E-2</c:v>
                </c:pt>
                <c:pt idx="7277">
                  <c:v>-7.1080000000000004E-2</c:v>
                </c:pt>
                <c:pt idx="7278">
                  <c:v>-4.5981000000000001E-2</c:v>
                </c:pt>
                <c:pt idx="7279">
                  <c:v>-2.3577000000000001E-2</c:v>
                </c:pt>
                <c:pt idx="7280">
                  <c:v>-2.3401000000000002E-2</c:v>
                </c:pt>
                <c:pt idx="7281">
                  <c:v>-4.0856999999999997E-2</c:v>
                </c:pt>
                <c:pt idx="7282">
                  <c:v>-4.5683000000000001E-2</c:v>
                </c:pt>
                <c:pt idx="7283">
                  <c:v>-1.5358E-2</c:v>
                </c:pt>
                <c:pt idx="7284">
                  <c:v>4.0762E-2</c:v>
                </c:pt>
                <c:pt idx="7285">
                  <c:v>9.4597000000000001E-2</c:v>
                </c:pt>
                <c:pt idx="7286">
                  <c:v>0.126</c:v>
                </c:pt>
                <c:pt idx="7287">
                  <c:v>0.13116</c:v>
                </c:pt>
                <c:pt idx="7288">
                  <c:v>0.11691</c:v>
                </c:pt>
                <c:pt idx="7289">
                  <c:v>9.7820000000000004E-2</c:v>
                </c:pt>
                <c:pt idx="7290">
                  <c:v>9.0757000000000004E-2</c:v>
                </c:pt>
                <c:pt idx="7291">
                  <c:v>9.9303000000000002E-2</c:v>
                </c:pt>
                <c:pt idx="7292">
                  <c:v>0.10718999999999999</c:v>
                </c:pt>
                <c:pt idx="7293">
                  <c:v>9.8085000000000006E-2</c:v>
                </c:pt>
                <c:pt idx="7294">
                  <c:v>7.7962000000000004E-2</c:v>
                </c:pt>
                <c:pt idx="7295">
                  <c:v>6.5520999999999996E-2</c:v>
                </c:pt>
                <c:pt idx="7296">
                  <c:v>6.4267000000000005E-2</c:v>
                </c:pt>
                <c:pt idx="7297">
                  <c:v>6.0049999999999999E-2</c:v>
                </c:pt>
                <c:pt idx="7298">
                  <c:v>4.6767999999999997E-2</c:v>
                </c:pt>
                <c:pt idx="7299">
                  <c:v>3.6804999999999997E-2</c:v>
                </c:pt>
                <c:pt idx="7300">
                  <c:v>3.9952000000000001E-2</c:v>
                </c:pt>
                <c:pt idx="7301">
                  <c:v>4.8519E-2</c:v>
                </c:pt>
                <c:pt idx="7302">
                  <c:v>5.4059999999999997E-2</c:v>
                </c:pt>
                <c:pt idx="7303">
                  <c:v>6.4137E-2</c:v>
                </c:pt>
                <c:pt idx="7304">
                  <c:v>8.6177000000000004E-2</c:v>
                </c:pt>
                <c:pt idx="7305">
                  <c:v>0.10484</c:v>
                </c:pt>
                <c:pt idx="7306">
                  <c:v>9.6726000000000006E-2</c:v>
                </c:pt>
                <c:pt idx="7307">
                  <c:v>6.6684999999999994E-2</c:v>
                </c:pt>
                <c:pt idx="7308">
                  <c:v>4.9156999999999999E-2</c:v>
                </c:pt>
                <c:pt idx="7309">
                  <c:v>6.608E-2</c:v>
                </c:pt>
                <c:pt idx="7310">
                  <c:v>9.7379999999999994E-2</c:v>
                </c:pt>
                <c:pt idx="7311">
                  <c:v>0.10328</c:v>
                </c:pt>
                <c:pt idx="7312">
                  <c:v>6.7910999999999999E-2</c:v>
                </c:pt>
                <c:pt idx="7313">
                  <c:v>1.2652E-2</c:v>
                </c:pt>
                <c:pt idx="7314">
                  <c:v>-2.6692E-2</c:v>
                </c:pt>
                <c:pt idx="7315">
                  <c:v>-2.7848999999999999E-2</c:v>
                </c:pt>
                <c:pt idx="7316">
                  <c:v>5.6600000000000001E-3</c:v>
                </c:pt>
                <c:pt idx="7317">
                  <c:v>4.8240999999999999E-2</c:v>
                </c:pt>
                <c:pt idx="7318">
                  <c:v>6.9750000000000006E-2</c:v>
                </c:pt>
                <c:pt idx="7319">
                  <c:v>5.9326999999999998E-2</c:v>
                </c:pt>
                <c:pt idx="7320">
                  <c:v>3.3556999999999997E-2</c:v>
                </c:pt>
                <c:pt idx="7321">
                  <c:v>1.6455999999999998E-2</c:v>
                </c:pt>
                <c:pt idx="7322">
                  <c:v>1.4219000000000001E-2</c:v>
                </c:pt>
                <c:pt idx="7323">
                  <c:v>1.6433E-2</c:v>
                </c:pt>
                <c:pt idx="7324">
                  <c:v>1.7465999999999999E-2</c:v>
                </c:pt>
                <c:pt idx="7325">
                  <c:v>2.4296000000000002E-2</c:v>
                </c:pt>
                <c:pt idx="7326">
                  <c:v>4.2796000000000001E-2</c:v>
                </c:pt>
                <c:pt idx="7327">
                  <c:v>6.8152000000000004E-2</c:v>
                </c:pt>
                <c:pt idx="7328">
                  <c:v>9.1869000000000006E-2</c:v>
                </c:pt>
                <c:pt idx="7329">
                  <c:v>0.10803</c:v>
                </c:pt>
                <c:pt idx="7330">
                  <c:v>0.1101</c:v>
                </c:pt>
                <c:pt idx="7331">
                  <c:v>9.3776999999999999E-2</c:v>
                </c:pt>
                <c:pt idx="7332">
                  <c:v>6.8192000000000003E-2</c:v>
                </c:pt>
                <c:pt idx="7333">
                  <c:v>5.1521999999999998E-2</c:v>
                </c:pt>
                <c:pt idx="7334">
                  <c:v>4.7632000000000001E-2</c:v>
                </c:pt>
                <c:pt idx="7335">
                  <c:v>4.0117E-2</c:v>
                </c:pt>
                <c:pt idx="7336">
                  <c:v>2.0466000000000002E-2</c:v>
                </c:pt>
                <c:pt idx="7337">
                  <c:v>9.0849999999999993E-3</c:v>
                </c:pt>
                <c:pt idx="7338">
                  <c:v>3.2121999999999998E-2</c:v>
                </c:pt>
                <c:pt idx="7339">
                  <c:v>8.6673E-2</c:v>
                </c:pt>
                <c:pt idx="7340">
                  <c:v>0.14713000000000001</c:v>
                </c:pt>
                <c:pt idx="7341">
                  <c:v>0.19902</c:v>
                </c:pt>
                <c:pt idx="7342">
                  <c:v>0.24512</c:v>
                </c:pt>
                <c:pt idx="7343">
                  <c:v>0.28148000000000001</c:v>
                </c:pt>
                <c:pt idx="7344">
                  <c:v>0.29359000000000002</c:v>
                </c:pt>
                <c:pt idx="7345">
                  <c:v>0.28305999999999998</c:v>
                </c:pt>
                <c:pt idx="7346">
                  <c:v>0.27567999999999998</c:v>
                </c:pt>
                <c:pt idx="7347">
                  <c:v>0.29093999999999998</c:v>
                </c:pt>
                <c:pt idx="7348">
                  <c:v>0.3196</c:v>
                </c:pt>
                <c:pt idx="7349">
                  <c:v>0.34322999999999998</c:v>
                </c:pt>
                <c:pt idx="7350">
                  <c:v>0.36059000000000002</c:v>
                </c:pt>
                <c:pt idx="7351">
                  <c:v>0.37973000000000001</c:v>
                </c:pt>
                <c:pt idx="7352">
                  <c:v>0.39667000000000002</c:v>
                </c:pt>
                <c:pt idx="7353">
                  <c:v>0.40076000000000001</c:v>
                </c:pt>
                <c:pt idx="7354">
                  <c:v>0.39590999999999998</c:v>
                </c:pt>
                <c:pt idx="7355">
                  <c:v>0.39978000000000002</c:v>
                </c:pt>
                <c:pt idx="7356">
                  <c:v>0.42233999999999999</c:v>
                </c:pt>
                <c:pt idx="7357">
                  <c:v>0.45619999999999999</c:v>
                </c:pt>
                <c:pt idx="7358">
                  <c:v>0.48654999999999998</c:v>
                </c:pt>
                <c:pt idx="7359">
                  <c:v>0.50156000000000001</c:v>
                </c:pt>
                <c:pt idx="7360">
                  <c:v>0.49695</c:v>
                </c:pt>
                <c:pt idx="7361">
                  <c:v>0.48146</c:v>
                </c:pt>
                <c:pt idx="7362">
                  <c:v>0.47532000000000002</c:v>
                </c:pt>
                <c:pt idx="7363">
                  <c:v>0.49275999999999998</c:v>
                </c:pt>
                <c:pt idx="7364">
                  <c:v>0.52649000000000001</c:v>
                </c:pt>
                <c:pt idx="7365">
                  <c:v>0.55771000000000004</c:v>
                </c:pt>
                <c:pt idx="7366">
                  <c:v>0.57815000000000005</c:v>
                </c:pt>
                <c:pt idx="7367">
                  <c:v>0.59306000000000003</c:v>
                </c:pt>
                <c:pt idx="7368">
                  <c:v>0.60785999999999996</c:v>
                </c:pt>
                <c:pt idx="7369">
                  <c:v>0.62507000000000001</c:v>
                </c:pt>
                <c:pt idx="7370">
                  <c:v>0.65056999999999998</c:v>
                </c:pt>
                <c:pt idx="7371">
                  <c:v>0.68649000000000004</c:v>
                </c:pt>
                <c:pt idx="7372">
                  <c:v>0.71745000000000003</c:v>
                </c:pt>
                <c:pt idx="7373">
                  <c:v>0.72150999999999998</c:v>
                </c:pt>
                <c:pt idx="7374">
                  <c:v>0.70028999999999997</c:v>
                </c:pt>
                <c:pt idx="7375">
                  <c:v>0.68306999999999995</c:v>
                </c:pt>
                <c:pt idx="7376">
                  <c:v>0.69284999999999997</c:v>
                </c:pt>
                <c:pt idx="7377">
                  <c:v>0.72028999999999999</c:v>
                </c:pt>
                <c:pt idx="7378">
                  <c:v>0.73977999999999999</c:v>
                </c:pt>
                <c:pt idx="7379">
                  <c:v>0.74043000000000003</c:v>
                </c:pt>
                <c:pt idx="7380">
                  <c:v>0.73087999999999997</c:v>
                </c:pt>
                <c:pt idx="7381">
                  <c:v>0.72272999999999998</c:v>
                </c:pt>
                <c:pt idx="7382">
                  <c:v>0.72150000000000003</c:v>
                </c:pt>
                <c:pt idx="7383">
                  <c:v>0.72907</c:v>
                </c:pt>
                <c:pt idx="7384">
                  <c:v>0.74333000000000005</c:v>
                </c:pt>
                <c:pt idx="7385">
                  <c:v>0.75563999999999998</c:v>
                </c:pt>
                <c:pt idx="7386">
                  <c:v>0.75617000000000001</c:v>
                </c:pt>
                <c:pt idx="7387">
                  <c:v>0.74177000000000004</c:v>
                </c:pt>
                <c:pt idx="7388">
                  <c:v>0.71518000000000004</c:v>
                </c:pt>
                <c:pt idx="7389">
                  <c:v>0.68072999999999995</c:v>
                </c:pt>
                <c:pt idx="7390">
                  <c:v>0.64495999999999998</c:v>
                </c:pt>
                <c:pt idx="7391">
                  <c:v>0.61592999999999998</c:v>
                </c:pt>
                <c:pt idx="7392">
                  <c:v>0.59555000000000002</c:v>
                </c:pt>
                <c:pt idx="7393">
                  <c:v>0.57696000000000003</c:v>
                </c:pt>
                <c:pt idx="7394">
                  <c:v>0.55545999999999995</c:v>
                </c:pt>
                <c:pt idx="7395">
                  <c:v>0.53703999999999996</c:v>
                </c:pt>
                <c:pt idx="7396">
                  <c:v>0.52908999999999995</c:v>
                </c:pt>
                <c:pt idx="7397">
                  <c:v>0.52858000000000005</c:v>
                </c:pt>
                <c:pt idx="7398">
                  <c:v>0.52844999999999998</c:v>
                </c:pt>
                <c:pt idx="7399">
                  <c:v>0.53078999999999998</c:v>
                </c:pt>
                <c:pt idx="7400">
                  <c:v>0.54232000000000002</c:v>
                </c:pt>
                <c:pt idx="7401">
                  <c:v>0.55849000000000004</c:v>
                </c:pt>
                <c:pt idx="7402">
                  <c:v>0.56337000000000004</c:v>
                </c:pt>
                <c:pt idx="7403">
                  <c:v>0.54679</c:v>
                </c:pt>
                <c:pt idx="7404">
                  <c:v>0.51319000000000004</c:v>
                </c:pt>
                <c:pt idx="7405">
                  <c:v>0.47269</c:v>
                </c:pt>
                <c:pt idx="7406">
                  <c:v>0.43280999999999997</c:v>
                </c:pt>
                <c:pt idx="7407">
                  <c:v>0.40115000000000001</c:v>
                </c:pt>
                <c:pt idx="7408">
                  <c:v>0.38690000000000002</c:v>
                </c:pt>
                <c:pt idx="7409">
                  <c:v>0.39332</c:v>
                </c:pt>
                <c:pt idx="7410">
                  <c:v>0.41176000000000001</c:v>
                </c:pt>
                <c:pt idx="7411">
                  <c:v>0.42638999999999999</c:v>
                </c:pt>
                <c:pt idx="7412">
                  <c:v>0.42381999999999997</c:v>
                </c:pt>
                <c:pt idx="7413">
                  <c:v>0.40028999999999998</c:v>
                </c:pt>
                <c:pt idx="7414">
                  <c:v>0.36487999999999998</c:v>
                </c:pt>
                <c:pt idx="7415">
                  <c:v>0.33561000000000002</c:v>
                </c:pt>
                <c:pt idx="7416">
                  <c:v>0.32617000000000002</c:v>
                </c:pt>
                <c:pt idx="7417">
                  <c:v>0.33522000000000002</c:v>
                </c:pt>
                <c:pt idx="7418">
                  <c:v>0.35172999999999999</c:v>
                </c:pt>
                <c:pt idx="7419">
                  <c:v>0.36858999999999997</c:v>
                </c:pt>
                <c:pt idx="7420">
                  <c:v>0.38446999999999998</c:v>
                </c:pt>
                <c:pt idx="7421">
                  <c:v>0.39528000000000002</c:v>
                </c:pt>
                <c:pt idx="7422">
                  <c:v>0.39545999999999998</c:v>
                </c:pt>
                <c:pt idx="7423">
                  <c:v>0.39063999999999999</c:v>
                </c:pt>
                <c:pt idx="7424">
                  <c:v>0.39822999999999997</c:v>
                </c:pt>
                <c:pt idx="7425">
                  <c:v>0.42796000000000001</c:v>
                </c:pt>
                <c:pt idx="7426">
                  <c:v>0.46786</c:v>
                </c:pt>
                <c:pt idx="7427">
                  <c:v>0.49680999999999997</c:v>
                </c:pt>
                <c:pt idx="7428">
                  <c:v>0.50763000000000003</c:v>
                </c:pt>
                <c:pt idx="7429">
                  <c:v>0.51119000000000003</c:v>
                </c:pt>
                <c:pt idx="7430">
                  <c:v>0.51868999999999998</c:v>
                </c:pt>
                <c:pt idx="7431">
                  <c:v>0.52671999999999997</c:v>
                </c:pt>
                <c:pt idx="7432">
                  <c:v>0.52229999999999999</c:v>
                </c:pt>
                <c:pt idx="7433">
                  <c:v>0.49973000000000001</c:v>
                </c:pt>
                <c:pt idx="7434">
                  <c:v>0.46826000000000001</c:v>
                </c:pt>
                <c:pt idx="7435">
                  <c:v>0.44153999999999999</c:v>
                </c:pt>
                <c:pt idx="7436">
                  <c:v>0.42186000000000001</c:v>
                </c:pt>
                <c:pt idx="7437">
                  <c:v>0.39973999999999998</c:v>
                </c:pt>
                <c:pt idx="7438">
                  <c:v>0.36929000000000001</c:v>
                </c:pt>
                <c:pt idx="7439">
                  <c:v>0.33706999999999998</c:v>
                </c:pt>
                <c:pt idx="7440">
                  <c:v>0.31198999999999999</c:v>
                </c:pt>
                <c:pt idx="7441">
                  <c:v>0.29437000000000002</c:v>
                </c:pt>
                <c:pt idx="7442">
                  <c:v>0.28304000000000001</c:v>
                </c:pt>
                <c:pt idx="7443">
                  <c:v>0.28632000000000002</c:v>
                </c:pt>
                <c:pt idx="7444">
                  <c:v>0.31215999999999999</c:v>
                </c:pt>
                <c:pt idx="7445">
                  <c:v>0.34895999999999999</c:v>
                </c:pt>
                <c:pt idx="7446">
                  <c:v>0.37090000000000001</c:v>
                </c:pt>
                <c:pt idx="7447">
                  <c:v>0.36757000000000001</c:v>
                </c:pt>
                <c:pt idx="7448">
                  <c:v>0.35664000000000001</c:v>
                </c:pt>
                <c:pt idx="7449">
                  <c:v>0.36063000000000001</c:v>
                </c:pt>
                <c:pt idx="7450">
                  <c:v>0.37986999999999999</c:v>
                </c:pt>
                <c:pt idx="7451">
                  <c:v>0.39591999999999999</c:v>
                </c:pt>
                <c:pt idx="7452">
                  <c:v>0.39438000000000001</c:v>
                </c:pt>
                <c:pt idx="7453">
                  <c:v>0.37586000000000003</c:v>
                </c:pt>
                <c:pt idx="7454">
                  <c:v>0.35015000000000002</c:v>
                </c:pt>
                <c:pt idx="7455">
                  <c:v>0.32895000000000002</c:v>
                </c:pt>
                <c:pt idx="7456">
                  <c:v>0.32175999999999999</c:v>
                </c:pt>
                <c:pt idx="7457">
                  <c:v>0.32941999999999999</c:v>
                </c:pt>
                <c:pt idx="7458">
                  <c:v>0.34077000000000002</c:v>
                </c:pt>
                <c:pt idx="7459">
                  <c:v>0.34200999999999998</c:v>
                </c:pt>
                <c:pt idx="7460">
                  <c:v>0.33057999999999998</c:v>
                </c:pt>
                <c:pt idx="7461">
                  <c:v>0.31655</c:v>
                </c:pt>
                <c:pt idx="7462">
                  <c:v>0.31097000000000002</c:v>
                </c:pt>
                <c:pt idx="7463">
                  <c:v>0.31668000000000002</c:v>
                </c:pt>
                <c:pt idx="7464">
                  <c:v>0.32913999999999999</c:v>
                </c:pt>
                <c:pt idx="7465">
                  <c:v>0.34132000000000001</c:v>
                </c:pt>
                <c:pt idx="7466">
                  <c:v>0.34809000000000001</c:v>
                </c:pt>
                <c:pt idx="7467">
                  <c:v>0.35108</c:v>
                </c:pt>
                <c:pt idx="7468">
                  <c:v>0.35944999999999999</c:v>
                </c:pt>
                <c:pt idx="7469">
                  <c:v>0.37979000000000002</c:v>
                </c:pt>
                <c:pt idx="7470">
                  <c:v>0.40353</c:v>
                </c:pt>
                <c:pt idx="7471">
                  <c:v>0.41072999999999998</c:v>
                </c:pt>
                <c:pt idx="7472">
                  <c:v>0.3911</c:v>
                </c:pt>
                <c:pt idx="7473">
                  <c:v>0.35671999999999998</c:v>
                </c:pt>
                <c:pt idx="7474">
                  <c:v>0.32845999999999997</c:v>
                </c:pt>
                <c:pt idx="7475">
                  <c:v>0.31381999999999999</c:v>
                </c:pt>
                <c:pt idx="7476">
                  <c:v>0.30623</c:v>
                </c:pt>
                <c:pt idx="7477">
                  <c:v>0.30337999999999998</c:v>
                </c:pt>
                <c:pt idx="7478">
                  <c:v>0.31353999999999999</c:v>
                </c:pt>
                <c:pt idx="7479">
                  <c:v>0.33953</c:v>
                </c:pt>
                <c:pt idx="7480">
                  <c:v>0.36795</c:v>
                </c:pt>
                <c:pt idx="7481">
                  <c:v>0.38423000000000002</c:v>
                </c:pt>
                <c:pt idx="7482">
                  <c:v>0.39195999999999998</c:v>
                </c:pt>
                <c:pt idx="7483">
                  <c:v>0.40608</c:v>
                </c:pt>
                <c:pt idx="7484">
                  <c:v>0.43117</c:v>
                </c:pt>
                <c:pt idx="7485">
                  <c:v>0.45843</c:v>
                </c:pt>
                <c:pt idx="7486">
                  <c:v>0.48116999999999999</c:v>
                </c:pt>
                <c:pt idx="7487">
                  <c:v>0.49867</c:v>
                </c:pt>
                <c:pt idx="7488">
                  <c:v>0.50463999999999998</c:v>
                </c:pt>
                <c:pt idx="7489">
                  <c:v>0.48960999999999999</c:v>
                </c:pt>
                <c:pt idx="7490">
                  <c:v>0.46193000000000001</c:v>
                </c:pt>
                <c:pt idx="7491">
                  <c:v>0.45012000000000002</c:v>
                </c:pt>
                <c:pt idx="7492">
                  <c:v>0.47083000000000003</c:v>
                </c:pt>
                <c:pt idx="7493">
                  <c:v>0.50490000000000002</c:v>
                </c:pt>
                <c:pt idx="7494">
                  <c:v>0.51944000000000001</c:v>
                </c:pt>
                <c:pt idx="7495">
                  <c:v>0.50651999999999997</c:v>
                </c:pt>
                <c:pt idx="7496">
                  <c:v>0.48505999999999999</c:v>
                </c:pt>
                <c:pt idx="7497">
                  <c:v>0.46926000000000001</c:v>
                </c:pt>
                <c:pt idx="7498">
                  <c:v>0.45311000000000001</c:v>
                </c:pt>
                <c:pt idx="7499">
                  <c:v>0.42830000000000001</c:v>
                </c:pt>
                <c:pt idx="7500">
                  <c:v>0.40166000000000002</c:v>
                </c:pt>
                <c:pt idx="7501">
                  <c:v>0.38743</c:v>
                </c:pt>
                <c:pt idx="7502">
                  <c:v>0.39118000000000003</c:v>
                </c:pt>
                <c:pt idx="7503">
                  <c:v>0.40789999999999998</c:v>
                </c:pt>
                <c:pt idx="7504">
                  <c:v>0.42929</c:v>
                </c:pt>
                <c:pt idx="7505">
                  <c:v>0.44735000000000003</c:v>
                </c:pt>
                <c:pt idx="7506">
                  <c:v>0.45710000000000001</c:v>
                </c:pt>
                <c:pt idx="7507">
                  <c:v>0.46346999999999999</c:v>
                </c:pt>
                <c:pt idx="7508">
                  <c:v>0.48232000000000003</c:v>
                </c:pt>
                <c:pt idx="7509">
                  <c:v>0.52568999999999999</c:v>
                </c:pt>
                <c:pt idx="7510">
                  <c:v>0.58365999999999996</c:v>
                </c:pt>
                <c:pt idx="7511">
                  <c:v>0.62685999999999997</c:v>
                </c:pt>
                <c:pt idx="7512">
                  <c:v>0.63278999999999996</c:v>
                </c:pt>
                <c:pt idx="7513">
                  <c:v>0.60982000000000003</c:v>
                </c:pt>
                <c:pt idx="7514">
                  <c:v>0.59018000000000004</c:v>
                </c:pt>
                <c:pt idx="7515">
                  <c:v>0.59716000000000002</c:v>
                </c:pt>
                <c:pt idx="7516">
                  <c:v>0.62361999999999995</c:v>
                </c:pt>
                <c:pt idx="7517">
                  <c:v>0.64703999999999995</c:v>
                </c:pt>
                <c:pt idx="7518">
                  <c:v>0.66027000000000002</c:v>
                </c:pt>
                <c:pt idx="7519">
                  <c:v>0.67674999999999996</c:v>
                </c:pt>
                <c:pt idx="7520">
                  <c:v>0.70570999999999995</c:v>
                </c:pt>
                <c:pt idx="7521">
                  <c:v>0.73550000000000004</c:v>
                </c:pt>
                <c:pt idx="7522">
                  <c:v>0.74902999999999997</c:v>
                </c:pt>
                <c:pt idx="7523">
                  <c:v>0.74675999999999998</c:v>
                </c:pt>
                <c:pt idx="7524">
                  <c:v>0.74399999999999999</c:v>
                </c:pt>
                <c:pt idx="7525">
                  <c:v>0.74914000000000003</c:v>
                </c:pt>
                <c:pt idx="7526">
                  <c:v>0.75465000000000004</c:v>
                </c:pt>
                <c:pt idx="7527">
                  <c:v>0.74917999999999996</c:v>
                </c:pt>
                <c:pt idx="7528">
                  <c:v>0.73111999999999999</c:v>
                </c:pt>
                <c:pt idx="7529">
                  <c:v>0.70921000000000001</c:v>
                </c:pt>
                <c:pt idx="7530">
                  <c:v>0.69488000000000005</c:v>
                </c:pt>
                <c:pt idx="7531">
                  <c:v>0.69450999999999996</c:v>
                </c:pt>
                <c:pt idx="7532">
                  <c:v>0.70492999999999995</c:v>
                </c:pt>
                <c:pt idx="7533">
                  <c:v>0.71531999999999996</c:v>
                </c:pt>
                <c:pt idx="7534">
                  <c:v>0.71577000000000002</c:v>
                </c:pt>
                <c:pt idx="7535">
                  <c:v>0.70335000000000003</c:v>
                </c:pt>
                <c:pt idx="7536">
                  <c:v>0.67974999999999997</c:v>
                </c:pt>
                <c:pt idx="7537">
                  <c:v>0.64810000000000001</c:v>
                </c:pt>
                <c:pt idx="7538">
                  <c:v>0.61582999999999999</c:v>
                </c:pt>
                <c:pt idx="7539">
                  <c:v>0.59477000000000002</c:v>
                </c:pt>
                <c:pt idx="7540">
                  <c:v>0.58960000000000001</c:v>
                </c:pt>
                <c:pt idx="7541">
                  <c:v>0.58835999999999999</c:v>
                </c:pt>
                <c:pt idx="7542">
                  <c:v>0.57430999999999999</c:v>
                </c:pt>
                <c:pt idx="7543">
                  <c:v>0.54891999999999996</c:v>
                </c:pt>
                <c:pt idx="7544">
                  <c:v>0.53407000000000004</c:v>
                </c:pt>
                <c:pt idx="7545">
                  <c:v>0.54518</c:v>
                </c:pt>
                <c:pt idx="7546">
                  <c:v>0.56727000000000005</c:v>
                </c:pt>
                <c:pt idx="7547">
                  <c:v>0.56655999999999995</c:v>
                </c:pt>
                <c:pt idx="7548">
                  <c:v>0.52703</c:v>
                </c:pt>
                <c:pt idx="7549">
                  <c:v>0.46905000000000002</c:v>
                </c:pt>
                <c:pt idx="7550">
                  <c:v>0.42642999999999998</c:v>
                </c:pt>
                <c:pt idx="7551">
                  <c:v>0.40760000000000002</c:v>
                </c:pt>
                <c:pt idx="7552">
                  <c:v>0.38785999999999998</c:v>
                </c:pt>
                <c:pt idx="7553">
                  <c:v>0.34326000000000001</c:v>
                </c:pt>
                <c:pt idx="7554">
                  <c:v>0.28371000000000002</c:v>
                </c:pt>
                <c:pt idx="7555">
                  <c:v>0.24176</c:v>
                </c:pt>
                <c:pt idx="7556">
                  <c:v>0.23161999999999999</c:v>
                </c:pt>
                <c:pt idx="7557">
                  <c:v>0.23347000000000001</c:v>
                </c:pt>
                <c:pt idx="7558">
                  <c:v>0.22276000000000001</c:v>
                </c:pt>
                <c:pt idx="7559">
                  <c:v>0.20164000000000001</c:v>
                </c:pt>
                <c:pt idx="7560">
                  <c:v>0.18959999999999999</c:v>
                </c:pt>
                <c:pt idx="7561">
                  <c:v>0.19139999999999999</c:v>
                </c:pt>
                <c:pt idx="7562">
                  <c:v>0.19051000000000001</c:v>
                </c:pt>
                <c:pt idx="7563">
                  <c:v>0.17419999999999999</c:v>
                </c:pt>
                <c:pt idx="7564">
                  <c:v>0.14996999999999999</c:v>
                </c:pt>
                <c:pt idx="7565">
                  <c:v>0.13119</c:v>
                </c:pt>
                <c:pt idx="7566">
                  <c:v>0.11826</c:v>
                </c:pt>
                <c:pt idx="7567">
                  <c:v>0.10487</c:v>
                </c:pt>
                <c:pt idx="7568">
                  <c:v>9.6198000000000006E-2</c:v>
                </c:pt>
                <c:pt idx="7569">
                  <c:v>0.1071</c:v>
                </c:pt>
                <c:pt idx="7570">
                  <c:v>0.14011000000000001</c:v>
                </c:pt>
                <c:pt idx="7571">
                  <c:v>0.17566999999999999</c:v>
                </c:pt>
                <c:pt idx="7572">
                  <c:v>0.19112999999999999</c:v>
                </c:pt>
                <c:pt idx="7573">
                  <c:v>0.18584000000000001</c:v>
                </c:pt>
                <c:pt idx="7574">
                  <c:v>0.18179000000000001</c:v>
                </c:pt>
                <c:pt idx="7575">
                  <c:v>0.20061000000000001</c:v>
                </c:pt>
                <c:pt idx="7576">
                  <c:v>0.24396999999999999</c:v>
                </c:pt>
                <c:pt idx="7577">
                  <c:v>0.29570999999999997</c:v>
                </c:pt>
                <c:pt idx="7578">
                  <c:v>0.33796999999999999</c:v>
                </c:pt>
                <c:pt idx="7579">
                  <c:v>0.36330000000000001</c:v>
                </c:pt>
                <c:pt idx="7580">
                  <c:v>0.37423000000000001</c:v>
                </c:pt>
                <c:pt idx="7581">
                  <c:v>0.37480999999999998</c:v>
                </c:pt>
                <c:pt idx="7582">
                  <c:v>0.36421999999999999</c:v>
                </c:pt>
                <c:pt idx="7583">
                  <c:v>0.33950999999999998</c:v>
                </c:pt>
                <c:pt idx="7584">
                  <c:v>0.30401</c:v>
                </c:pt>
                <c:pt idx="7585">
                  <c:v>0.26973999999999998</c:v>
                </c:pt>
                <c:pt idx="7586">
                  <c:v>0.24757000000000001</c:v>
                </c:pt>
                <c:pt idx="7587">
                  <c:v>0.23646</c:v>
                </c:pt>
                <c:pt idx="7588">
                  <c:v>0.22645999999999999</c:v>
                </c:pt>
                <c:pt idx="7589">
                  <c:v>0.21221999999999999</c:v>
                </c:pt>
                <c:pt idx="7590">
                  <c:v>0.19850000000000001</c:v>
                </c:pt>
                <c:pt idx="7591">
                  <c:v>0.19073999999999999</c:v>
                </c:pt>
                <c:pt idx="7592">
                  <c:v>0.18478</c:v>
                </c:pt>
                <c:pt idx="7593">
                  <c:v>0.17013</c:v>
                </c:pt>
                <c:pt idx="7594">
                  <c:v>0.14198</c:v>
                </c:pt>
                <c:pt idx="7595">
                  <c:v>0.10713</c:v>
                </c:pt>
                <c:pt idx="7596">
                  <c:v>7.7901999999999999E-2</c:v>
                </c:pt>
                <c:pt idx="7597">
                  <c:v>6.1191000000000002E-2</c:v>
                </c:pt>
                <c:pt idx="7598">
                  <c:v>5.3605E-2</c:v>
                </c:pt>
                <c:pt idx="7599">
                  <c:v>4.7336999999999997E-2</c:v>
                </c:pt>
                <c:pt idx="7600">
                  <c:v>3.9684999999999998E-2</c:v>
                </c:pt>
                <c:pt idx="7601">
                  <c:v>3.3319000000000001E-2</c:v>
                </c:pt>
                <c:pt idx="7602">
                  <c:v>2.6023000000000001E-2</c:v>
                </c:pt>
                <c:pt idx="7603">
                  <c:v>6.0267000000000003E-3</c:v>
                </c:pt>
                <c:pt idx="7604">
                  <c:v>-3.594E-2</c:v>
                </c:pt>
                <c:pt idx="7605">
                  <c:v>-9.2208999999999999E-2</c:v>
                </c:pt>
                <c:pt idx="7606">
                  <c:v>-0.14246</c:v>
                </c:pt>
                <c:pt idx="7607">
                  <c:v>-0.17171</c:v>
                </c:pt>
                <c:pt idx="7608">
                  <c:v>-0.17848</c:v>
                </c:pt>
                <c:pt idx="7609">
                  <c:v>-0.16830000000000001</c:v>
                </c:pt>
                <c:pt idx="7610">
                  <c:v>-0.14934</c:v>
                </c:pt>
                <c:pt idx="7611">
                  <c:v>-0.13521</c:v>
                </c:pt>
                <c:pt idx="7612">
                  <c:v>-0.13944000000000001</c:v>
                </c:pt>
                <c:pt idx="7613">
                  <c:v>-0.16012999999999999</c:v>
                </c:pt>
                <c:pt idx="7614">
                  <c:v>-0.17743999999999999</c:v>
                </c:pt>
                <c:pt idx="7615">
                  <c:v>-0.17385999999999999</c:v>
                </c:pt>
                <c:pt idx="7616">
                  <c:v>-0.15237000000000001</c:v>
                </c:pt>
                <c:pt idx="7617">
                  <c:v>-0.12790000000000001</c:v>
                </c:pt>
                <c:pt idx="7618">
                  <c:v>-0.10612000000000001</c:v>
                </c:pt>
                <c:pt idx="7619">
                  <c:v>-8.0848000000000003E-2</c:v>
                </c:pt>
                <c:pt idx="7620">
                  <c:v>-5.2268000000000002E-2</c:v>
                </c:pt>
                <c:pt idx="7621">
                  <c:v>-3.6828E-2</c:v>
                </c:pt>
                <c:pt idx="7622">
                  <c:v>-5.1697E-2</c:v>
                </c:pt>
                <c:pt idx="7623">
                  <c:v>-9.3053999999999998E-2</c:v>
                </c:pt>
                <c:pt idx="7624">
                  <c:v>-0.13764000000000001</c:v>
                </c:pt>
                <c:pt idx="7625">
                  <c:v>-0.1671</c:v>
                </c:pt>
                <c:pt idx="7626">
                  <c:v>-0.18371000000000001</c:v>
                </c:pt>
                <c:pt idx="7627">
                  <c:v>-0.19732</c:v>
                </c:pt>
                <c:pt idx="7628">
                  <c:v>-0.20432</c:v>
                </c:pt>
                <c:pt idx="7629">
                  <c:v>-0.19164</c:v>
                </c:pt>
                <c:pt idx="7630">
                  <c:v>-0.15998000000000001</c:v>
                </c:pt>
                <c:pt idx="7631">
                  <c:v>-0.12801000000000001</c:v>
                </c:pt>
                <c:pt idx="7632">
                  <c:v>-0.1085</c:v>
                </c:pt>
                <c:pt idx="7633">
                  <c:v>-9.3279000000000001E-2</c:v>
                </c:pt>
                <c:pt idx="7634">
                  <c:v>-7.0107000000000003E-2</c:v>
                </c:pt>
                <c:pt idx="7635">
                  <c:v>-4.1168999999999997E-2</c:v>
                </c:pt>
                <c:pt idx="7636">
                  <c:v>-1.3671000000000001E-2</c:v>
                </c:pt>
                <c:pt idx="7637">
                  <c:v>1.4115000000000001E-2</c:v>
                </c:pt>
                <c:pt idx="7638">
                  <c:v>3.9948999999999998E-2</c:v>
                </c:pt>
                <c:pt idx="7639">
                  <c:v>4.1598000000000003E-2</c:v>
                </c:pt>
                <c:pt idx="7640">
                  <c:v>-2.6462999999999999E-3</c:v>
                </c:pt>
                <c:pt idx="7641">
                  <c:v>-7.8954999999999997E-2</c:v>
                </c:pt>
                <c:pt idx="7642">
                  <c:v>-0.14424000000000001</c:v>
                </c:pt>
                <c:pt idx="7643">
                  <c:v>-0.16975999999999999</c:v>
                </c:pt>
                <c:pt idx="7644">
                  <c:v>-0.16183</c:v>
                </c:pt>
                <c:pt idx="7645">
                  <c:v>-0.13918</c:v>
                </c:pt>
                <c:pt idx="7646">
                  <c:v>-0.1109</c:v>
                </c:pt>
                <c:pt idx="7647">
                  <c:v>-8.2058000000000006E-2</c:v>
                </c:pt>
                <c:pt idx="7648">
                  <c:v>-6.1280000000000001E-2</c:v>
                </c:pt>
                <c:pt idx="7649">
                  <c:v>-5.1160999999999998E-2</c:v>
                </c:pt>
                <c:pt idx="7650">
                  <c:v>-4.4429999999999997E-2</c:v>
                </c:pt>
                <c:pt idx="7651">
                  <c:v>-3.8591E-2</c:v>
                </c:pt>
                <c:pt idx="7652">
                  <c:v>-4.2706000000000001E-2</c:v>
                </c:pt>
                <c:pt idx="7653">
                  <c:v>-6.1677999999999997E-2</c:v>
                </c:pt>
                <c:pt idx="7654">
                  <c:v>-8.5071999999999995E-2</c:v>
                </c:pt>
                <c:pt idx="7655">
                  <c:v>-9.9233000000000002E-2</c:v>
                </c:pt>
                <c:pt idx="7656">
                  <c:v>-9.9611000000000005E-2</c:v>
                </c:pt>
                <c:pt idx="7657">
                  <c:v>-8.4107000000000001E-2</c:v>
                </c:pt>
                <c:pt idx="7658">
                  <c:v>-4.7220999999999999E-2</c:v>
                </c:pt>
                <c:pt idx="7659">
                  <c:v>7.9088000000000006E-3</c:v>
                </c:pt>
                <c:pt idx="7660">
                  <c:v>6.0631999999999998E-2</c:v>
                </c:pt>
                <c:pt idx="7661">
                  <c:v>8.7336999999999998E-2</c:v>
                </c:pt>
                <c:pt idx="7662">
                  <c:v>8.0849000000000004E-2</c:v>
                </c:pt>
                <c:pt idx="7663">
                  <c:v>5.0146000000000003E-2</c:v>
                </c:pt>
                <c:pt idx="7664">
                  <c:v>8.6405000000000006E-3</c:v>
                </c:pt>
                <c:pt idx="7665">
                  <c:v>-3.1066E-2</c:v>
                </c:pt>
                <c:pt idx="7666">
                  <c:v>-5.9325999999999997E-2</c:v>
                </c:pt>
                <c:pt idx="7667">
                  <c:v>-7.4137999999999996E-2</c:v>
                </c:pt>
                <c:pt idx="7668">
                  <c:v>-7.8020999999999993E-2</c:v>
                </c:pt>
                <c:pt idx="7669">
                  <c:v>-6.6869999999999999E-2</c:v>
                </c:pt>
                <c:pt idx="7670">
                  <c:v>-3.2481999999999997E-2</c:v>
                </c:pt>
                <c:pt idx="7671">
                  <c:v>1.8069999999999999E-2</c:v>
                </c:pt>
                <c:pt idx="7672">
                  <c:v>5.8618999999999997E-2</c:v>
                </c:pt>
                <c:pt idx="7673">
                  <c:v>7.0841000000000001E-2</c:v>
                </c:pt>
                <c:pt idx="7674">
                  <c:v>6.5929000000000001E-2</c:v>
                </c:pt>
                <c:pt idx="7675">
                  <c:v>6.7368999999999998E-2</c:v>
                </c:pt>
                <c:pt idx="7676">
                  <c:v>7.9254000000000005E-2</c:v>
                </c:pt>
                <c:pt idx="7677">
                  <c:v>8.4803000000000003E-2</c:v>
                </c:pt>
                <c:pt idx="7678">
                  <c:v>7.2162000000000004E-2</c:v>
                </c:pt>
                <c:pt idx="7679">
                  <c:v>4.8742000000000001E-2</c:v>
                </c:pt>
                <c:pt idx="7680">
                  <c:v>3.0757E-2</c:v>
                </c:pt>
                <c:pt idx="7681">
                  <c:v>2.8809000000000001E-2</c:v>
                </c:pt>
                <c:pt idx="7682">
                  <c:v>4.3339999999999997E-2</c:v>
                </c:pt>
                <c:pt idx="7683">
                  <c:v>6.4389000000000002E-2</c:v>
                </c:pt>
                <c:pt idx="7684">
                  <c:v>7.4549000000000004E-2</c:v>
                </c:pt>
                <c:pt idx="7685">
                  <c:v>6.1191000000000002E-2</c:v>
                </c:pt>
                <c:pt idx="7686">
                  <c:v>3.0374000000000002E-2</c:v>
                </c:pt>
                <c:pt idx="7687">
                  <c:v>4.4854999999999999E-3</c:v>
                </c:pt>
                <c:pt idx="7688">
                  <c:v>2.4226999999999999E-3</c:v>
                </c:pt>
                <c:pt idx="7689">
                  <c:v>2.2631999999999999E-2</c:v>
                </c:pt>
                <c:pt idx="7690">
                  <c:v>4.5475000000000002E-2</c:v>
                </c:pt>
                <c:pt idx="7691">
                  <c:v>5.0421000000000001E-2</c:v>
                </c:pt>
                <c:pt idx="7692">
                  <c:v>3.1161999999999999E-2</c:v>
                </c:pt>
                <c:pt idx="7693">
                  <c:v>-3.7764999999999999E-3</c:v>
                </c:pt>
                <c:pt idx="7694">
                  <c:v>-4.3007999999999998E-2</c:v>
                </c:pt>
                <c:pt idx="7695">
                  <c:v>-8.2512000000000002E-2</c:v>
                </c:pt>
                <c:pt idx="7696">
                  <c:v>-0.12304</c:v>
                </c:pt>
                <c:pt idx="7697">
                  <c:v>-0.16158</c:v>
                </c:pt>
                <c:pt idx="7698">
                  <c:v>-0.19195999999999999</c:v>
                </c:pt>
                <c:pt idx="7699">
                  <c:v>-0.21324000000000001</c:v>
                </c:pt>
                <c:pt idx="7700">
                  <c:v>-0.23024</c:v>
                </c:pt>
                <c:pt idx="7701">
                  <c:v>-0.24334</c:v>
                </c:pt>
                <c:pt idx="7702">
                  <c:v>-0.24529000000000001</c:v>
                </c:pt>
                <c:pt idx="7703">
                  <c:v>-0.23324</c:v>
                </c:pt>
                <c:pt idx="7704">
                  <c:v>-0.21733</c:v>
                </c:pt>
                <c:pt idx="7705">
                  <c:v>-0.20865</c:v>
                </c:pt>
                <c:pt idx="7706">
                  <c:v>-0.20147999999999999</c:v>
                </c:pt>
                <c:pt idx="7707">
                  <c:v>-0.17788999999999999</c:v>
                </c:pt>
                <c:pt idx="7708">
                  <c:v>-0.13325999999999999</c:v>
                </c:pt>
                <c:pt idx="7709">
                  <c:v>-8.9296E-2</c:v>
                </c:pt>
                <c:pt idx="7710">
                  <c:v>-7.4407000000000001E-2</c:v>
                </c:pt>
                <c:pt idx="7711">
                  <c:v>-9.3920000000000003E-2</c:v>
                </c:pt>
                <c:pt idx="7712">
                  <c:v>-0.12606999999999999</c:v>
                </c:pt>
                <c:pt idx="7713">
                  <c:v>-0.14591999999999999</c:v>
                </c:pt>
                <c:pt idx="7714">
                  <c:v>-0.14530999999999999</c:v>
                </c:pt>
                <c:pt idx="7715">
                  <c:v>-0.12948999999999999</c:v>
                </c:pt>
                <c:pt idx="7716">
                  <c:v>-0.10671</c:v>
                </c:pt>
                <c:pt idx="7717">
                  <c:v>-8.8622999999999993E-2</c:v>
                </c:pt>
                <c:pt idx="7718">
                  <c:v>-9.0408000000000002E-2</c:v>
                </c:pt>
                <c:pt idx="7719">
                  <c:v>-0.11595</c:v>
                </c:pt>
                <c:pt idx="7720">
                  <c:v>-0.14671999999999999</c:v>
                </c:pt>
                <c:pt idx="7721">
                  <c:v>-0.15881000000000001</c:v>
                </c:pt>
                <c:pt idx="7722">
                  <c:v>-0.14949000000000001</c:v>
                </c:pt>
                <c:pt idx="7723">
                  <c:v>-0.13417000000000001</c:v>
                </c:pt>
                <c:pt idx="7724">
                  <c:v>-0.12042</c:v>
                </c:pt>
                <c:pt idx="7725">
                  <c:v>-0.1031</c:v>
                </c:pt>
                <c:pt idx="7726">
                  <c:v>-8.5389999999999994E-2</c:v>
                </c:pt>
                <c:pt idx="7727">
                  <c:v>-8.2458000000000004E-2</c:v>
                </c:pt>
                <c:pt idx="7728">
                  <c:v>-9.6537999999999999E-2</c:v>
                </c:pt>
                <c:pt idx="7729">
                  <c:v>-0.10982</c:v>
                </c:pt>
                <c:pt idx="7730">
                  <c:v>-0.1135</c:v>
                </c:pt>
                <c:pt idx="7731">
                  <c:v>-0.12262000000000001</c:v>
                </c:pt>
                <c:pt idx="7732">
                  <c:v>-0.14559</c:v>
                </c:pt>
                <c:pt idx="7733">
                  <c:v>-0.16034999999999999</c:v>
                </c:pt>
                <c:pt idx="7734">
                  <c:v>-0.14588000000000001</c:v>
                </c:pt>
                <c:pt idx="7735">
                  <c:v>-0.12252</c:v>
                </c:pt>
                <c:pt idx="7736">
                  <c:v>-0.13147</c:v>
                </c:pt>
                <c:pt idx="7737">
                  <c:v>-0.18068999999999999</c:v>
                </c:pt>
                <c:pt idx="7738">
                  <c:v>-0.23963999999999999</c:v>
                </c:pt>
                <c:pt idx="7739">
                  <c:v>-0.28531000000000001</c:v>
                </c:pt>
                <c:pt idx="7740">
                  <c:v>-0.32322000000000001</c:v>
                </c:pt>
                <c:pt idx="7741">
                  <c:v>-0.35766999999999999</c:v>
                </c:pt>
                <c:pt idx="7742">
                  <c:v>-0.37106</c:v>
                </c:pt>
                <c:pt idx="7743">
                  <c:v>-0.34910000000000002</c:v>
                </c:pt>
                <c:pt idx="7744">
                  <c:v>-0.30861</c:v>
                </c:pt>
                <c:pt idx="7745">
                  <c:v>-0.28414</c:v>
                </c:pt>
                <c:pt idx="7746">
                  <c:v>-0.29564000000000001</c:v>
                </c:pt>
                <c:pt idx="7747">
                  <c:v>-0.33843000000000001</c:v>
                </c:pt>
                <c:pt idx="7748">
                  <c:v>-0.39406999999999998</c:v>
                </c:pt>
                <c:pt idx="7749">
                  <c:v>-0.44063000000000002</c:v>
                </c:pt>
                <c:pt idx="7750">
                  <c:v>-0.46074999999999999</c:v>
                </c:pt>
                <c:pt idx="7751">
                  <c:v>-0.45123000000000002</c:v>
                </c:pt>
                <c:pt idx="7752">
                  <c:v>-0.42453000000000002</c:v>
                </c:pt>
                <c:pt idx="7753">
                  <c:v>-0.39795000000000003</c:v>
                </c:pt>
                <c:pt idx="7754">
                  <c:v>-0.38373000000000002</c:v>
                </c:pt>
                <c:pt idx="7755">
                  <c:v>-0.38535999999999998</c:v>
                </c:pt>
                <c:pt idx="7756">
                  <c:v>-0.39317000000000002</c:v>
                </c:pt>
                <c:pt idx="7757">
                  <c:v>-0.38617000000000001</c:v>
                </c:pt>
                <c:pt idx="7758">
                  <c:v>-0.35459000000000002</c:v>
                </c:pt>
                <c:pt idx="7759">
                  <c:v>-0.32141999999999998</c:v>
                </c:pt>
                <c:pt idx="7760">
                  <c:v>-0.3226</c:v>
                </c:pt>
                <c:pt idx="7761">
                  <c:v>-0.35929</c:v>
                </c:pt>
                <c:pt idx="7762">
                  <c:v>-0.38989000000000001</c:v>
                </c:pt>
                <c:pt idx="7763">
                  <c:v>-0.38142999999999999</c:v>
                </c:pt>
                <c:pt idx="7764">
                  <c:v>-0.35041</c:v>
                </c:pt>
                <c:pt idx="7765">
                  <c:v>-0.33512999999999998</c:v>
                </c:pt>
                <c:pt idx="7766">
                  <c:v>-0.34406999999999999</c:v>
                </c:pt>
                <c:pt idx="7767">
                  <c:v>-0.35553000000000001</c:v>
                </c:pt>
                <c:pt idx="7768">
                  <c:v>-0.35815999999999998</c:v>
                </c:pt>
                <c:pt idx="7769">
                  <c:v>-0.36347000000000002</c:v>
                </c:pt>
                <c:pt idx="7770">
                  <c:v>-0.37798999999999999</c:v>
                </c:pt>
                <c:pt idx="7771">
                  <c:v>-0.38951000000000002</c:v>
                </c:pt>
                <c:pt idx="7772">
                  <c:v>-0.38901999999999998</c:v>
                </c:pt>
                <c:pt idx="7773">
                  <c:v>-0.38491999999999998</c:v>
                </c:pt>
                <c:pt idx="7774">
                  <c:v>-0.38497999999999999</c:v>
                </c:pt>
                <c:pt idx="7775">
                  <c:v>-0.38256000000000001</c:v>
                </c:pt>
                <c:pt idx="7776">
                  <c:v>-0.37448999999999999</c:v>
                </c:pt>
                <c:pt idx="7777">
                  <c:v>-0.37580000000000002</c:v>
                </c:pt>
                <c:pt idx="7778">
                  <c:v>-0.39702999999999999</c:v>
                </c:pt>
                <c:pt idx="7779">
                  <c:v>-0.41731000000000001</c:v>
                </c:pt>
                <c:pt idx="7780">
                  <c:v>-0.40256999999999998</c:v>
                </c:pt>
                <c:pt idx="7781">
                  <c:v>-0.34881000000000001</c:v>
                </c:pt>
                <c:pt idx="7782">
                  <c:v>-0.28777999999999998</c:v>
                </c:pt>
                <c:pt idx="7783">
                  <c:v>-0.24822</c:v>
                </c:pt>
                <c:pt idx="7784">
                  <c:v>-0.23002</c:v>
                </c:pt>
                <c:pt idx="7785">
                  <c:v>-0.22084999999999999</c:v>
                </c:pt>
                <c:pt idx="7786">
                  <c:v>-0.21773999999999999</c:v>
                </c:pt>
                <c:pt idx="7787">
                  <c:v>-0.22105</c:v>
                </c:pt>
                <c:pt idx="7788">
                  <c:v>-0.22409000000000001</c:v>
                </c:pt>
                <c:pt idx="7789">
                  <c:v>-0.22570999999999999</c:v>
                </c:pt>
                <c:pt idx="7790">
                  <c:v>-0.24143999999999999</c:v>
                </c:pt>
                <c:pt idx="7791">
                  <c:v>-0.28299000000000002</c:v>
                </c:pt>
                <c:pt idx="7792">
                  <c:v>-0.33312999999999998</c:v>
                </c:pt>
                <c:pt idx="7793">
                  <c:v>-0.36174000000000001</c:v>
                </c:pt>
                <c:pt idx="7794">
                  <c:v>-0.36603000000000002</c:v>
                </c:pt>
                <c:pt idx="7795">
                  <c:v>-0.37447999999999998</c:v>
                </c:pt>
                <c:pt idx="7796">
                  <c:v>-0.40653</c:v>
                </c:pt>
                <c:pt idx="7797">
                  <c:v>-0.44706000000000001</c:v>
                </c:pt>
                <c:pt idx="7798">
                  <c:v>-0.46906999999999999</c:v>
                </c:pt>
                <c:pt idx="7799">
                  <c:v>-0.46531</c:v>
                </c:pt>
                <c:pt idx="7800">
                  <c:v>-0.44622000000000001</c:v>
                </c:pt>
                <c:pt idx="7801">
                  <c:v>-0.42070999999999997</c:v>
                </c:pt>
                <c:pt idx="7802">
                  <c:v>-0.39395999999999998</c:v>
                </c:pt>
                <c:pt idx="7803">
                  <c:v>-0.37458999999999998</c:v>
                </c:pt>
                <c:pt idx="7804">
                  <c:v>-0.36664000000000002</c:v>
                </c:pt>
                <c:pt idx="7805">
                  <c:v>-0.35885</c:v>
                </c:pt>
                <c:pt idx="7806">
                  <c:v>-0.33812999999999999</c:v>
                </c:pt>
                <c:pt idx="7807">
                  <c:v>-0.31297999999999998</c:v>
                </c:pt>
                <c:pt idx="7808">
                  <c:v>-0.30851000000000001</c:v>
                </c:pt>
                <c:pt idx="7809">
                  <c:v>-0.33498</c:v>
                </c:pt>
                <c:pt idx="7810">
                  <c:v>-0.37307000000000001</c:v>
                </c:pt>
                <c:pt idx="7811">
                  <c:v>-0.39538000000000001</c:v>
                </c:pt>
                <c:pt idx="7812">
                  <c:v>-0.39360000000000001</c:v>
                </c:pt>
                <c:pt idx="7813">
                  <c:v>-0.37942999999999999</c:v>
                </c:pt>
                <c:pt idx="7814">
                  <c:v>-0.36516999999999999</c:v>
                </c:pt>
                <c:pt idx="7815">
                  <c:v>-0.34841</c:v>
                </c:pt>
                <c:pt idx="7816">
                  <c:v>-0.31369999999999998</c:v>
                </c:pt>
                <c:pt idx="7817">
                  <c:v>-0.24937999999999999</c:v>
                </c:pt>
                <c:pt idx="7818">
                  <c:v>-0.16761999999999999</c:v>
                </c:pt>
                <c:pt idx="7819">
                  <c:v>-0.10466</c:v>
                </c:pt>
                <c:pt idx="7820">
                  <c:v>-9.0352000000000002E-2</c:v>
                </c:pt>
                <c:pt idx="7821">
                  <c:v>-0.11541</c:v>
                </c:pt>
                <c:pt idx="7822">
                  <c:v>-0.13886000000000001</c:v>
                </c:pt>
                <c:pt idx="7823">
                  <c:v>-0.13153999999999999</c:v>
                </c:pt>
                <c:pt idx="7824">
                  <c:v>-0.10234</c:v>
                </c:pt>
                <c:pt idx="7825">
                  <c:v>-7.8070000000000001E-2</c:v>
                </c:pt>
                <c:pt idx="7826">
                  <c:v>-7.1526999999999993E-2</c:v>
                </c:pt>
                <c:pt idx="7827">
                  <c:v>-8.0310999999999994E-2</c:v>
                </c:pt>
                <c:pt idx="7828">
                  <c:v>-0.10405</c:v>
                </c:pt>
                <c:pt idx="7829">
                  <c:v>-0.14374999999999999</c:v>
                </c:pt>
                <c:pt idx="7830">
                  <c:v>-0.18736</c:v>
                </c:pt>
                <c:pt idx="7831">
                  <c:v>-0.21473999999999999</c:v>
                </c:pt>
                <c:pt idx="7832">
                  <c:v>-0.2208</c:v>
                </c:pt>
                <c:pt idx="7833">
                  <c:v>-0.21975</c:v>
                </c:pt>
                <c:pt idx="7834">
                  <c:v>-0.22075</c:v>
                </c:pt>
                <c:pt idx="7835">
                  <c:v>-0.21190999999999999</c:v>
                </c:pt>
                <c:pt idx="7836">
                  <c:v>-0.17768999999999999</c:v>
                </c:pt>
                <c:pt idx="7837">
                  <c:v>-0.1237</c:v>
                </c:pt>
                <c:pt idx="7838">
                  <c:v>-7.3349999999999999E-2</c:v>
                </c:pt>
                <c:pt idx="7839">
                  <c:v>-4.3880000000000002E-2</c:v>
                </c:pt>
                <c:pt idx="7840">
                  <c:v>-3.4761E-2</c:v>
                </c:pt>
                <c:pt idx="7841">
                  <c:v>-3.7100000000000001E-2</c:v>
                </c:pt>
                <c:pt idx="7842">
                  <c:v>-4.4248000000000003E-2</c:v>
                </c:pt>
                <c:pt idx="7843">
                  <c:v>-5.2366999999999997E-2</c:v>
                </c:pt>
                <c:pt idx="7844">
                  <c:v>-6.0002E-2</c:v>
                </c:pt>
                <c:pt idx="7845">
                  <c:v>-7.1819999999999995E-2</c:v>
                </c:pt>
                <c:pt idx="7846">
                  <c:v>-9.6771999999999997E-2</c:v>
                </c:pt>
                <c:pt idx="7847">
                  <c:v>-0.13628999999999999</c:v>
                </c:pt>
                <c:pt idx="7848">
                  <c:v>-0.17649000000000001</c:v>
                </c:pt>
                <c:pt idx="7849">
                  <c:v>-0.19785</c:v>
                </c:pt>
                <c:pt idx="7850">
                  <c:v>-0.19356999999999999</c:v>
                </c:pt>
                <c:pt idx="7851">
                  <c:v>-0.17477000000000001</c:v>
                </c:pt>
                <c:pt idx="7852">
                  <c:v>-0.15628</c:v>
                </c:pt>
                <c:pt idx="7853">
                  <c:v>-0.14118</c:v>
                </c:pt>
                <c:pt idx="7854">
                  <c:v>-0.12225999999999999</c:v>
                </c:pt>
                <c:pt idx="7855">
                  <c:v>-9.5686999999999994E-2</c:v>
                </c:pt>
                <c:pt idx="7856">
                  <c:v>-6.7063999999999999E-2</c:v>
                </c:pt>
                <c:pt idx="7857">
                  <c:v>-4.3588000000000002E-2</c:v>
                </c:pt>
                <c:pt idx="7858">
                  <c:v>-2.5942E-2</c:v>
                </c:pt>
                <c:pt idx="7859">
                  <c:v>-1.0877E-2</c:v>
                </c:pt>
                <c:pt idx="7860">
                  <c:v>3.2369E-3</c:v>
                </c:pt>
                <c:pt idx="7861">
                  <c:v>1.7713E-2</c:v>
                </c:pt>
                <c:pt idx="7862">
                  <c:v>3.5458000000000003E-2</c:v>
                </c:pt>
                <c:pt idx="7863">
                  <c:v>5.4841000000000001E-2</c:v>
                </c:pt>
                <c:pt idx="7864">
                  <c:v>6.4673999999999995E-2</c:v>
                </c:pt>
                <c:pt idx="7865">
                  <c:v>5.3379000000000003E-2</c:v>
                </c:pt>
                <c:pt idx="7866">
                  <c:v>2.2752999999999999E-2</c:v>
                </c:pt>
                <c:pt idx="7867">
                  <c:v>-1.3893000000000001E-2</c:v>
                </c:pt>
                <c:pt idx="7868">
                  <c:v>-4.5422999999999998E-2</c:v>
                </c:pt>
                <c:pt idx="7869">
                  <c:v>-6.5911999999999998E-2</c:v>
                </c:pt>
                <c:pt idx="7870">
                  <c:v>-6.6385E-2</c:v>
                </c:pt>
                <c:pt idx="7871">
                  <c:v>-3.8880999999999999E-2</c:v>
                </c:pt>
                <c:pt idx="7872">
                  <c:v>5.1663000000000004E-3</c:v>
                </c:pt>
                <c:pt idx="7873">
                  <c:v>3.4347999999999997E-2</c:v>
                </c:pt>
                <c:pt idx="7874">
                  <c:v>2.7834999999999999E-2</c:v>
                </c:pt>
              </c:numCache>
            </c:numRef>
          </c:yVal>
          <c:smooth val="0"/>
          <c:extLst>
            <c:ext xmlns:c16="http://schemas.microsoft.com/office/drawing/2014/chart" uri="{C3380CC4-5D6E-409C-BE32-E72D297353CC}">
              <c16:uniqueId val="{00000001-2FD1-473A-B2AE-03F25101422A}"/>
            </c:ext>
          </c:extLst>
        </c:ser>
        <c:dLbls>
          <c:showLegendKey val="0"/>
          <c:showVal val="0"/>
          <c:showCatName val="0"/>
          <c:showSerName val="0"/>
          <c:showPercent val="0"/>
          <c:showBubbleSize val="0"/>
        </c:dLbls>
        <c:axId val="901912063"/>
        <c:axId val="954219519"/>
      </c:scatterChart>
      <c:valAx>
        <c:axId val="901912063"/>
        <c:scaling>
          <c:orientation val="minMax"/>
          <c:max val="650"/>
          <c:min val="0"/>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Location (ft.)</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954219519"/>
        <c:crossesAt val="-1.2"/>
        <c:crossBetween val="midCat"/>
      </c:valAx>
      <c:valAx>
        <c:axId val="954219519"/>
        <c:scaling>
          <c:orientation val="minMax"/>
          <c:max val="1.2"/>
          <c:min val="-1.2"/>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Elevation (i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901912063"/>
        <c:crosses val="autoZero"/>
        <c:crossBetween val="midCat"/>
        <c:majorUnit val="0.4"/>
        <c:minorUnit val="0.1"/>
      </c:valAx>
    </c:plotArea>
    <c:plotVisOnly val="1"/>
    <c:dispBlanksAs val="gap"/>
    <c:showDLblsOverMax val="0"/>
    <c:extLst/>
  </c:chart>
  <c:spPr>
    <a:ln>
      <a:solidFill>
        <a:schemeClr val="tx1"/>
      </a:solidFill>
    </a:ln>
  </c:spPr>
  <c:txPr>
    <a:bodyPr/>
    <a:lstStyle/>
    <a:p>
      <a:pPr>
        <a:defRPr b="0"/>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44225721784778"/>
          <c:y val="5.0925925925925923E-2"/>
          <c:w val="0.81418285214348207"/>
          <c:h val="0.78054024496937879"/>
        </c:manualLayout>
      </c:layout>
      <c:scatterChart>
        <c:scatterStyle val="smoothMarker"/>
        <c:varyColors val="0"/>
        <c:ser>
          <c:idx val="1"/>
          <c:order val="0"/>
          <c:spPr>
            <a:ln w="19050"/>
          </c:spPr>
          <c:marker>
            <c:symbol val="none"/>
          </c:marker>
          <c:xVal>
            <c:numRef>
              <c:f>path1_2.5Hz!$AK$7:$AK$5118</c:f>
              <c:numCache>
                <c:formatCode>General</c:formatCode>
                <c:ptCount val="5112"/>
                <c:pt idx="0">
                  <c:v>0</c:v>
                </c:pt>
                <c:pt idx="1">
                  <c:v>1.3887083333301575E-3</c:v>
                </c:pt>
                <c:pt idx="2">
                  <c:v>2.7774166666603151E-3</c:v>
                </c:pt>
                <c:pt idx="3">
                  <c:v>4.1661250000002426E-3</c:v>
                </c:pt>
                <c:pt idx="4">
                  <c:v>5.5548333333304001E-3</c:v>
                </c:pt>
                <c:pt idx="5">
                  <c:v>6.9435416666605576E-3</c:v>
                </c:pt>
                <c:pt idx="6">
                  <c:v>8.3322500000004851E-3</c:v>
                </c:pt>
                <c:pt idx="7">
                  <c:v>9.7209583333306426E-3</c:v>
                </c:pt>
                <c:pt idx="8">
                  <c:v>1.11096666666608E-2</c:v>
                </c:pt>
                <c:pt idx="9">
                  <c:v>1.2498375000000728E-2</c:v>
                </c:pt>
                <c:pt idx="10">
                  <c:v>1.3887083333329997E-2</c:v>
                </c:pt>
                <c:pt idx="11">
                  <c:v>1.5275791666660155E-2</c:v>
                </c:pt>
                <c:pt idx="12">
                  <c:v>1.6664500000000082E-2</c:v>
                </c:pt>
                <c:pt idx="13">
                  <c:v>1.805320833333024E-2</c:v>
                </c:pt>
                <c:pt idx="14">
                  <c:v>1.9441916666660397E-2</c:v>
                </c:pt>
                <c:pt idx="15">
                  <c:v>2.0830625000000325E-2</c:v>
                </c:pt>
                <c:pt idx="16">
                  <c:v>2.2219333333330482E-2</c:v>
                </c:pt>
                <c:pt idx="17">
                  <c:v>2.360804166666064E-2</c:v>
                </c:pt>
                <c:pt idx="18">
                  <c:v>2.4996750000000567E-2</c:v>
                </c:pt>
                <c:pt idx="19">
                  <c:v>2.6385458333330725E-2</c:v>
                </c:pt>
                <c:pt idx="20">
                  <c:v>2.7774166666659994E-2</c:v>
                </c:pt>
                <c:pt idx="21">
                  <c:v>2.916287500000081E-2</c:v>
                </c:pt>
                <c:pt idx="22">
                  <c:v>3.0551583333330079E-2</c:v>
                </c:pt>
                <c:pt idx="23">
                  <c:v>3.1940291666660237E-2</c:v>
                </c:pt>
                <c:pt idx="24">
                  <c:v>3.3329000000000164E-2</c:v>
                </c:pt>
                <c:pt idx="25">
                  <c:v>3.4717708333330322E-2</c:v>
                </c:pt>
                <c:pt idx="26">
                  <c:v>3.6106416666660479E-2</c:v>
                </c:pt>
                <c:pt idx="27">
                  <c:v>3.7495125000000407E-2</c:v>
                </c:pt>
                <c:pt idx="28">
                  <c:v>3.8883833333330564E-2</c:v>
                </c:pt>
                <c:pt idx="29">
                  <c:v>4.0272541666660722E-2</c:v>
                </c:pt>
                <c:pt idx="30">
                  <c:v>4.1661250000000649E-2</c:v>
                </c:pt>
                <c:pt idx="31">
                  <c:v>4.3049958333330807E-2</c:v>
                </c:pt>
                <c:pt idx="32">
                  <c:v>4.4438666666660076E-2</c:v>
                </c:pt>
                <c:pt idx="33">
                  <c:v>4.5827375000000004E-2</c:v>
                </c:pt>
                <c:pt idx="34">
                  <c:v>4.7216083333330161E-2</c:v>
                </c:pt>
                <c:pt idx="35">
                  <c:v>4.8604791666660319E-2</c:v>
                </c:pt>
                <c:pt idx="36">
                  <c:v>4.9993500000000246E-2</c:v>
                </c:pt>
                <c:pt idx="37">
                  <c:v>5.1382208333330404E-2</c:v>
                </c:pt>
                <c:pt idx="38">
                  <c:v>5.2770916666660561E-2</c:v>
                </c:pt>
                <c:pt idx="39">
                  <c:v>5.4159625000000489E-2</c:v>
                </c:pt>
                <c:pt idx="40">
                  <c:v>5.5548333333330646E-2</c:v>
                </c:pt>
                <c:pt idx="41">
                  <c:v>5.6937041666660804E-2</c:v>
                </c:pt>
                <c:pt idx="42">
                  <c:v>5.8325750000000731E-2</c:v>
                </c:pt>
                <c:pt idx="43">
                  <c:v>5.9714458333330001E-2</c:v>
                </c:pt>
                <c:pt idx="44">
                  <c:v>6.1103166666660158E-2</c:v>
                </c:pt>
                <c:pt idx="45">
                  <c:v>6.2491875000000086E-2</c:v>
                </c:pt>
                <c:pt idx="46">
                  <c:v>6.3880583333330243E-2</c:v>
                </c:pt>
                <c:pt idx="47">
                  <c:v>6.5269291666660401E-2</c:v>
                </c:pt>
                <c:pt idx="48">
                  <c:v>6.6658000000000328E-2</c:v>
                </c:pt>
                <c:pt idx="49">
                  <c:v>6.8046708333330486E-2</c:v>
                </c:pt>
                <c:pt idx="50">
                  <c:v>6.9435416666660643E-2</c:v>
                </c:pt>
                <c:pt idx="51">
                  <c:v>7.0824125000000571E-2</c:v>
                </c:pt>
                <c:pt idx="52">
                  <c:v>7.2212833333330728E-2</c:v>
                </c:pt>
                <c:pt idx="53">
                  <c:v>7.3601541666659998E-2</c:v>
                </c:pt>
                <c:pt idx="54">
                  <c:v>7.4990250000000813E-2</c:v>
                </c:pt>
                <c:pt idx="55">
                  <c:v>7.6378958333330083E-2</c:v>
                </c:pt>
                <c:pt idx="56">
                  <c:v>7.776766666666024E-2</c:v>
                </c:pt>
                <c:pt idx="57">
                  <c:v>7.9156375000000168E-2</c:v>
                </c:pt>
                <c:pt idx="58">
                  <c:v>8.0545083333330325E-2</c:v>
                </c:pt>
                <c:pt idx="59">
                  <c:v>8.1933791666660483E-2</c:v>
                </c:pt>
                <c:pt idx="60">
                  <c:v>8.332250000000041E-2</c:v>
                </c:pt>
                <c:pt idx="61">
                  <c:v>8.4711208333330568E-2</c:v>
                </c:pt>
                <c:pt idx="62">
                  <c:v>8.6099916666660725E-2</c:v>
                </c:pt>
                <c:pt idx="63">
                  <c:v>8.7488625000000653E-2</c:v>
                </c:pt>
                <c:pt idx="64">
                  <c:v>8.887733333333081E-2</c:v>
                </c:pt>
                <c:pt idx="65">
                  <c:v>9.026604166666008E-2</c:v>
                </c:pt>
                <c:pt idx="66">
                  <c:v>9.1654750000000007E-2</c:v>
                </c:pt>
                <c:pt idx="67">
                  <c:v>9.3043458333330165E-2</c:v>
                </c:pt>
                <c:pt idx="68">
                  <c:v>9.4432166666660322E-2</c:v>
                </c:pt>
                <c:pt idx="69">
                  <c:v>9.582087500000025E-2</c:v>
                </c:pt>
                <c:pt idx="70">
                  <c:v>9.7209583333330407E-2</c:v>
                </c:pt>
                <c:pt idx="71">
                  <c:v>9.8598291666660565E-2</c:v>
                </c:pt>
                <c:pt idx="72">
                  <c:v>9.9987000000000492E-2</c:v>
                </c:pt>
                <c:pt idx="73">
                  <c:v>0.10137570833333065</c:v>
                </c:pt>
                <c:pt idx="74">
                  <c:v>0.10276441666666081</c:v>
                </c:pt>
                <c:pt idx="75">
                  <c:v>0.10415312500000073</c:v>
                </c:pt>
                <c:pt idx="76">
                  <c:v>0.10554183333333</c:v>
                </c:pt>
                <c:pt idx="77">
                  <c:v>0.10693054166666016</c:v>
                </c:pt>
                <c:pt idx="78">
                  <c:v>0.10831925000000009</c:v>
                </c:pt>
                <c:pt idx="79">
                  <c:v>0.10970795833333025</c:v>
                </c:pt>
                <c:pt idx="80">
                  <c:v>0.1110966666666604</c:v>
                </c:pt>
                <c:pt idx="81">
                  <c:v>0.11248537500000033</c:v>
                </c:pt>
                <c:pt idx="82">
                  <c:v>0.11387408333333049</c:v>
                </c:pt>
                <c:pt idx="83">
                  <c:v>0.11526279166666065</c:v>
                </c:pt>
                <c:pt idx="84">
                  <c:v>0.11665150000000057</c:v>
                </c:pt>
                <c:pt idx="85">
                  <c:v>0.11804020833333073</c:v>
                </c:pt>
                <c:pt idx="86">
                  <c:v>0.11942891666666</c:v>
                </c:pt>
                <c:pt idx="87">
                  <c:v>0.12081762500000082</c:v>
                </c:pt>
                <c:pt idx="88">
                  <c:v>0.12220633333333009</c:v>
                </c:pt>
                <c:pt idx="89">
                  <c:v>0.12359504166666024</c:v>
                </c:pt>
                <c:pt idx="90">
                  <c:v>0.12498375000000017</c:v>
                </c:pt>
                <c:pt idx="91">
                  <c:v>0.12637245833333033</c:v>
                </c:pt>
                <c:pt idx="92">
                  <c:v>0.12776116666666049</c:v>
                </c:pt>
                <c:pt idx="93">
                  <c:v>0.12914987500000041</c:v>
                </c:pt>
                <c:pt idx="94">
                  <c:v>0.13053858333333057</c:v>
                </c:pt>
                <c:pt idx="95">
                  <c:v>0.13192729166666073</c:v>
                </c:pt>
                <c:pt idx="96">
                  <c:v>0.13331600000000066</c:v>
                </c:pt>
                <c:pt idx="97">
                  <c:v>0.13470470833333081</c:v>
                </c:pt>
                <c:pt idx="98">
                  <c:v>0.13609341666666008</c:v>
                </c:pt>
                <c:pt idx="99">
                  <c:v>0.13748212500000001</c:v>
                </c:pt>
                <c:pt idx="100">
                  <c:v>0.13887083333333017</c:v>
                </c:pt>
                <c:pt idx="101">
                  <c:v>0.14025954166666033</c:v>
                </c:pt>
                <c:pt idx="102">
                  <c:v>0.14164825000000025</c:v>
                </c:pt>
                <c:pt idx="103">
                  <c:v>0.14303695833333041</c:v>
                </c:pt>
                <c:pt idx="104">
                  <c:v>0.14442566666666057</c:v>
                </c:pt>
                <c:pt idx="105">
                  <c:v>0.1458143750000005</c:v>
                </c:pt>
                <c:pt idx="106">
                  <c:v>0.14720308333333065</c:v>
                </c:pt>
                <c:pt idx="107">
                  <c:v>0.14859179166666081</c:v>
                </c:pt>
                <c:pt idx="108">
                  <c:v>0.14998050000000074</c:v>
                </c:pt>
                <c:pt idx="109">
                  <c:v>0.15136920833333001</c:v>
                </c:pt>
                <c:pt idx="110">
                  <c:v>0.15275791666666017</c:v>
                </c:pt>
                <c:pt idx="111">
                  <c:v>0.15414662500000009</c:v>
                </c:pt>
                <c:pt idx="112">
                  <c:v>0.15553533333333025</c:v>
                </c:pt>
                <c:pt idx="113">
                  <c:v>0.15692404166666041</c:v>
                </c:pt>
                <c:pt idx="114">
                  <c:v>0.15831275000000034</c:v>
                </c:pt>
                <c:pt idx="115">
                  <c:v>0.15970145833333049</c:v>
                </c:pt>
                <c:pt idx="116">
                  <c:v>0.16109016666666065</c:v>
                </c:pt>
                <c:pt idx="117">
                  <c:v>0.16247887500000058</c:v>
                </c:pt>
                <c:pt idx="118">
                  <c:v>0.16386758333333074</c:v>
                </c:pt>
                <c:pt idx="119">
                  <c:v>0.16525629166666</c:v>
                </c:pt>
                <c:pt idx="120">
                  <c:v>0.16664499999999993</c:v>
                </c:pt>
                <c:pt idx="121">
                  <c:v>0.16803370833333009</c:v>
                </c:pt>
                <c:pt idx="122">
                  <c:v>0.16942241666666025</c:v>
                </c:pt>
                <c:pt idx="123">
                  <c:v>0.17081112500000017</c:v>
                </c:pt>
                <c:pt idx="124">
                  <c:v>0.17219983333333033</c:v>
                </c:pt>
                <c:pt idx="125">
                  <c:v>0.17358854166666049</c:v>
                </c:pt>
                <c:pt idx="126">
                  <c:v>0.17497725000000042</c:v>
                </c:pt>
                <c:pt idx="127">
                  <c:v>0.17636595833333057</c:v>
                </c:pt>
                <c:pt idx="128">
                  <c:v>0.17775466666666073</c:v>
                </c:pt>
                <c:pt idx="129">
                  <c:v>0.17914337500000066</c:v>
                </c:pt>
                <c:pt idx="130">
                  <c:v>0.18053208333332993</c:v>
                </c:pt>
                <c:pt idx="131">
                  <c:v>0.18192079166666009</c:v>
                </c:pt>
                <c:pt idx="132">
                  <c:v>0.18330950000000001</c:v>
                </c:pt>
                <c:pt idx="133">
                  <c:v>0.18469820833333017</c:v>
                </c:pt>
                <c:pt idx="134">
                  <c:v>0.18608691666666033</c:v>
                </c:pt>
                <c:pt idx="135">
                  <c:v>0.18747562500000026</c:v>
                </c:pt>
                <c:pt idx="136">
                  <c:v>0.18886433333333041</c:v>
                </c:pt>
                <c:pt idx="137">
                  <c:v>0.19025304166666057</c:v>
                </c:pt>
                <c:pt idx="138">
                  <c:v>0.1916417500000005</c:v>
                </c:pt>
                <c:pt idx="139">
                  <c:v>0.19303045833333066</c:v>
                </c:pt>
                <c:pt idx="140">
                  <c:v>0.19441916666666081</c:v>
                </c:pt>
                <c:pt idx="141">
                  <c:v>0.19580787500000074</c:v>
                </c:pt>
                <c:pt idx="142">
                  <c:v>0.19719658333333001</c:v>
                </c:pt>
                <c:pt idx="143">
                  <c:v>0.19858529166666017</c:v>
                </c:pt>
                <c:pt idx="144">
                  <c:v>0.1999740000000001</c:v>
                </c:pt>
                <c:pt idx="145">
                  <c:v>0.20136270833333025</c:v>
                </c:pt>
                <c:pt idx="146">
                  <c:v>0.20275141666666041</c:v>
                </c:pt>
                <c:pt idx="147">
                  <c:v>0.20414012500000034</c:v>
                </c:pt>
                <c:pt idx="148">
                  <c:v>0.2055288333333305</c:v>
                </c:pt>
                <c:pt idx="149">
                  <c:v>0.20691754166666065</c:v>
                </c:pt>
                <c:pt idx="150">
                  <c:v>0.20830625000000058</c:v>
                </c:pt>
                <c:pt idx="151">
                  <c:v>0.20969495833333074</c:v>
                </c:pt>
                <c:pt idx="152">
                  <c:v>0.21108366666666001</c:v>
                </c:pt>
                <c:pt idx="153">
                  <c:v>0.21247237499999994</c:v>
                </c:pt>
                <c:pt idx="154">
                  <c:v>0.21386108333333009</c:v>
                </c:pt>
                <c:pt idx="155">
                  <c:v>0.21524979166666025</c:v>
                </c:pt>
                <c:pt idx="156">
                  <c:v>0.21663850000000018</c:v>
                </c:pt>
                <c:pt idx="157">
                  <c:v>0.21802720833333034</c:v>
                </c:pt>
                <c:pt idx="158">
                  <c:v>0.21941591666666049</c:v>
                </c:pt>
                <c:pt idx="159">
                  <c:v>0.22080462500000042</c:v>
                </c:pt>
                <c:pt idx="160">
                  <c:v>0.22219333333333058</c:v>
                </c:pt>
                <c:pt idx="161">
                  <c:v>0.22358204166666074</c:v>
                </c:pt>
                <c:pt idx="162">
                  <c:v>0.22497075000000066</c:v>
                </c:pt>
                <c:pt idx="163">
                  <c:v>0.22635945833332993</c:v>
                </c:pt>
                <c:pt idx="164">
                  <c:v>0.22774816666666009</c:v>
                </c:pt>
                <c:pt idx="165">
                  <c:v>0.22913687500000002</c:v>
                </c:pt>
                <c:pt idx="166">
                  <c:v>0.23052558333333018</c:v>
                </c:pt>
                <c:pt idx="167">
                  <c:v>0.23191429166666033</c:v>
                </c:pt>
                <c:pt idx="168">
                  <c:v>0.23330300000000026</c:v>
                </c:pt>
                <c:pt idx="169">
                  <c:v>0.23469170833333042</c:v>
                </c:pt>
                <c:pt idx="170">
                  <c:v>0.23608041666666058</c:v>
                </c:pt>
                <c:pt idx="171">
                  <c:v>0.2374691250000005</c:v>
                </c:pt>
                <c:pt idx="172">
                  <c:v>0.23885783333333066</c:v>
                </c:pt>
                <c:pt idx="173">
                  <c:v>0.24024654166665993</c:v>
                </c:pt>
                <c:pt idx="174">
                  <c:v>0.24163525000000075</c:v>
                </c:pt>
                <c:pt idx="175">
                  <c:v>0.24302395833333001</c:v>
                </c:pt>
                <c:pt idx="176">
                  <c:v>0.24441266666666017</c:v>
                </c:pt>
                <c:pt idx="177">
                  <c:v>0.2458013750000001</c:v>
                </c:pt>
                <c:pt idx="178">
                  <c:v>0.24719008333333026</c:v>
                </c:pt>
                <c:pt idx="179">
                  <c:v>0.24857879166666041</c:v>
                </c:pt>
                <c:pt idx="180">
                  <c:v>0.24996750000000034</c:v>
                </c:pt>
                <c:pt idx="181">
                  <c:v>0.2513562083333305</c:v>
                </c:pt>
                <c:pt idx="182">
                  <c:v>0.25274491666666066</c:v>
                </c:pt>
                <c:pt idx="183">
                  <c:v>0.25413362500000058</c:v>
                </c:pt>
                <c:pt idx="184">
                  <c:v>0.25552233333333074</c:v>
                </c:pt>
                <c:pt idx="185">
                  <c:v>0.25691104166666001</c:v>
                </c:pt>
                <c:pt idx="186">
                  <c:v>0.25829974999999994</c:v>
                </c:pt>
                <c:pt idx="187">
                  <c:v>0.2596884583333301</c:v>
                </c:pt>
                <c:pt idx="188">
                  <c:v>0.26107716666666025</c:v>
                </c:pt>
                <c:pt idx="189">
                  <c:v>0.26246587500000018</c:v>
                </c:pt>
                <c:pt idx="190">
                  <c:v>0.26385458333333034</c:v>
                </c:pt>
                <c:pt idx="191">
                  <c:v>0.2652432916666605</c:v>
                </c:pt>
                <c:pt idx="192">
                  <c:v>0.26663200000000042</c:v>
                </c:pt>
                <c:pt idx="193">
                  <c:v>0.26802070833333058</c:v>
                </c:pt>
                <c:pt idx="194">
                  <c:v>0.26940941666666074</c:v>
                </c:pt>
                <c:pt idx="195">
                  <c:v>0.27079812500000067</c:v>
                </c:pt>
                <c:pt idx="196">
                  <c:v>0.27218683333332994</c:v>
                </c:pt>
                <c:pt idx="197">
                  <c:v>0.27357554166666009</c:v>
                </c:pt>
                <c:pt idx="198">
                  <c:v>0.27496425000000002</c:v>
                </c:pt>
                <c:pt idx="199">
                  <c:v>0.27635295833333018</c:v>
                </c:pt>
                <c:pt idx="200">
                  <c:v>0.27774166666666034</c:v>
                </c:pt>
                <c:pt idx="201">
                  <c:v>0.27913037500000026</c:v>
                </c:pt>
                <c:pt idx="202">
                  <c:v>0.28051908333333042</c:v>
                </c:pt>
                <c:pt idx="203">
                  <c:v>0.28190779166666058</c:v>
                </c:pt>
                <c:pt idx="204">
                  <c:v>0.28329650000000051</c:v>
                </c:pt>
                <c:pt idx="205">
                  <c:v>0.28468520833333066</c:v>
                </c:pt>
                <c:pt idx="206">
                  <c:v>0.28607391666665993</c:v>
                </c:pt>
                <c:pt idx="207">
                  <c:v>0.28746262500000075</c:v>
                </c:pt>
                <c:pt idx="208">
                  <c:v>0.28885133333333002</c:v>
                </c:pt>
                <c:pt idx="209">
                  <c:v>0.29024004166666018</c:v>
                </c:pt>
                <c:pt idx="210">
                  <c:v>0.2916287500000001</c:v>
                </c:pt>
                <c:pt idx="211">
                  <c:v>0.29301745833333026</c:v>
                </c:pt>
                <c:pt idx="212">
                  <c:v>0.29440616666666042</c:v>
                </c:pt>
                <c:pt idx="213">
                  <c:v>0.29579487500000035</c:v>
                </c:pt>
                <c:pt idx="214">
                  <c:v>0.2971835833333305</c:v>
                </c:pt>
                <c:pt idx="215">
                  <c:v>0.29857229166666066</c:v>
                </c:pt>
                <c:pt idx="216">
                  <c:v>0.29996100000000059</c:v>
                </c:pt>
                <c:pt idx="217">
                  <c:v>0.30134970833333075</c:v>
                </c:pt>
                <c:pt idx="218">
                  <c:v>0.30273841666666002</c:v>
                </c:pt>
                <c:pt idx="219">
                  <c:v>0.30412712499999994</c:v>
                </c:pt>
                <c:pt idx="220">
                  <c:v>0.3055158333333301</c:v>
                </c:pt>
                <c:pt idx="221">
                  <c:v>0.30690454166666026</c:v>
                </c:pt>
                <c:pt idx="222">
                  <c:v>0.30829325000000019</c:v>
                </c:pt>
                <c:pt idx="223">
                  <c:v>0.30968195833333034</c:v>
                </c:pt>
                <c:pt idx="224">
                  <c:v>0.3110706666666605</c:v>
                </c:pt>
                <c:pt idx="225">
                  <c:v>0.31245937500000043</c:v>
                </c:pt>
                <c:pt idx="226">
                  <c:v>0.31384808333333059</c:v>
                </c:pt>
                <c:pt idx="227">
                  <c:v>0.31523679166666074</c:v>
                </c:pt>
                <c:pt idx="228">
                  <c:v>0.31662550000000067</c:v>
                </c:pt>
                <c:pt idx="229">
                  <c:v>0.31801420833332994</c:v>
                </c:pt>
                <c:pt idx="230">
                  <c:v>0.3194029166666601</c:v>
                </c:pt>
                <c:pt idx="231">
                  <c:v>0.32079162500000002</c:v>
                </c:pt>
                <c:pt idx="232">
                  <c:v>0.32218033333333018</c:v>
                </c:pt>
                <c:pt idx="233">
                  <c:v>0.32356904166666034</c:v>
                </c:pt>
                <c:pt idx="234">
                  <c:v>0.32495775000000027</c:v>
                </c:pt>
                <c:pt idx="235">
                  <c:v>0.32634645833333042</c:v>
                </c:pt>
                <c:pt idx="236">
                  <c:v>0.32773516666666058</c:v>
                </c:pt>
                <c:pt idx="237">
                  <c:v>0.32912387500000051</c:v>
                </c:pt>
                <c:pt idx="238">
                  <c:v>0.33051258333333067</c:v>
                </c:pt>
                <c:pt idx="239">
                  <c:v>0.33190129166665994</c:v>
                </c:pt>
                <c:pt idx="240">
                  <c:v>0.33329000000000075</c:v>
                </c:pt>
                <c:pt idx="241">
                  <c:v>0.33467870833333002</c:v>
                </c:pt>
                <c:pt idx="242">
                  <c:v>0.33606741666666018</c:v>
                </c:pt>
                <c:pt idx="243">
                  <c:v>0.33745612500000011</c:v>
                </c:pt>
                <c:pt idx="244">
                  <c:v>0.33884483333333026</c:v>
                </c:pt>
                <c:pt idx="245">
                  <c:v>0.34023354166666042</c:v>
                </c:pt>
                <c:pt idx="246">
                  <c:v>0.34162225000000035</c:v>
                </c:pt>
                <c:pt idx="247">
                  <c:v>0.34301095833333051</c:v>
                </c:pt>
                <c:pt idx="248">
                  <c:v>0.34439966666666066</c:v>
                </c:pt>
                <c:pt idx="249">
                  <c:v>0.34578837500000059</c:v>
                </c:pt>
                <c:pt idx="250">
                  <c:v>0.34717708333333075</c:v>
                </c:pt>
                <c:pt idx="251">
                  <c:v>0.34856579166666002</c:v>
                </c:pt>
                <c:pt idx="252">
                  <c:v>0.34995449999999995</c:v>
                </c:pt>
                <c:pt idx="253">
                  <c:v>0.3513432083333301</c:v>
                </c:pt>
                <c:pt idx="254">
                  <c:v>0.35273191666666026</c:v>
                </c:pt>
                <c:pt idx="255">
                  <c:v>0.35412062500000019</c:v>
                </c:pt>
                <c:pt idx="256">
                  <c:v>0.35550933333333035</c:v>
                </c:pt>
                <c:pt idx="257">
                  <c:v>0.3568980416666605</c:v>
                </c:pt>
                <c:pt idx="258">
                  <c:v>0.35828675000000043</c:v>
                </c:pt>
                <c:pt idx="259">
                  <c:v>0.35967545833333059</c:v>
                </c:pt>
                <c:pt idx="260">
                  <c:v>0.36106416666666075</c:v>
                </c:pt>
                <c:pt idx="261">
                  <c:v>0.36245287500000067</c:v>
                </c:pt>
                <c:pt idx="262">
                  <c:v>0.36384158333332994</c:v>
                </c:pt>
                <c:pt idx="263">
                  <c:v>0.3652302916666601</c:v>
                </c:pt>
                <c:pt idx="264">
                  <c:v>0.36661900000000003</c:v>
                </c:pt>
                <c:pt idx="265">
                  <c:v>0.36800770833333019</c:v>
                </c:pt>
                <c:pt idx="266">
                  <c:v>0.36939641666666034</c:v>
                </c:pt>
                <c:pt idx="267">
                  <c:v>0.37078512500000027</c:v>
                </c:pt>
                <c:pt idx="268">
                  <c:v>0.37217383333333043</c:v>
                </c:pt>
                <c:pt idx="269">
                  <c:v>0.37356254166666059</c:v>
                </c:pt>
                <c:pt idx="270">
                  <c:v>0.37495125000000051</c:v>
                </c:pt>
                <c:pt idx="271">
                  <c:v>0.37633995833333067</c:v>
                </c:pt>
                <c:pt idx="272">
                  <c:v>0.37772866666665994</c:v>
                </c:pt>
                <c:pt idx="273">
                  <c:v>0.37911737500000076</c:v>
                </c:pt>
                <c:pt idx="274">
                  <c:v>0.38050608333333003</c:v>
                </c:pt>
                <c:pt idx="275">
                  <c:v>0.38189479166666018</c:v>
                </c:pt>
                <c:pt idx="276">
                  <c:v>0.38328350000000011</c:v>
                </c:pt>
                <c:pt idx="277">
                  <c:v>0.38467220833333027</c:v>
                </c:pt>
                <c:pt idx="278">
                  <c:v>0.38606091666666043</c:v>
                </c:pt>
                <c:pt idx="279">
                  <c:v>0.38744962500000035</c:v>
                </c:pt>
                <c:pt idx="280">
                  <c:v>0.38883833333333051</c:v>
                </c:pt>
                <c:pt idx="281">
                  <c:v>0.39022704166666067</c:v>
                </c:pt>
                <c:pt idx="282">
                  <c:v>0.3916157500000006</c:v>
                </c:pt>
                <c:pt idx="283">
                  <c:v>0.39300445833333075</c:v>
                </c:pt>
                <c:pt idx="284">
                  <c:v>0.39439316666666002</c:v>
                </c:pt>
                <c:pt idx="285">
                  <c:v>0.39578187499999995</c:v>
                </c:pt>
                <c:pt idx="286">
                  <c:v>0.39717058333333011</c:v>
                </c:pt>
                <c:pt idx="287">
                  <c:v>0.39855929166666026</c:v>
                </c:pt>
                <c:pt idx="288">
                  <c:v>0.39994800000000019</c:v>
                </c:pt>
                <c:pt idx="289">
                  <c:v>0.40133670833333035</c:v>
                </c:pt>
                <c:pt idx="290">
                  <c:v>0.40272541666666051</c:v>
                </c:pt>
                <c:pt idx="291">
                  <c:v>0.40411412500000043</c:v>
                </c:pt>
                <c:pt idx="292">
                  <c:v>0.40550283333333059</c:v>
                </c:pt>
                <c:pt idx="293">
                  <c:v>0.40689154166666075</c:v>
                </c:pt>
                <c:pt idx="294">
                  <c:v>0.40828025000000068</c:v>
                </c:pt>
                <c:pt idx="295">
                  <c:v>0.40966895833332995</c:v>
                </c:pt>
                <c:pt idx="296">
                  <c:v>0.4110576666666601</c:v>
                </c:pt>
                <c:pt idx="297">
                  <c:v>0.41244637500000003</c:v>
                </c:pt>
                <c:pt idx="298">
                  <c:v>0.41383508333333019</c:v>
                </c:pt>
                <c:pt idx="299">
                  <c:v>0.41522379166666035</c:v>
                </c:pt>
                <c:pt idx="300">
                  <c:v>0.41661250000000027</c:v>
                </c:pt>
                <c:pt idx="301">
                  <c:v>0.41800120833333043</c:v>
                </c:pt>
                <c:pt idx="302">
                  <c:v>0.41938991666666059</c:v>
                </c:pt>
                <c:pt idx="303">
                  <c:v>0.42077862500000052</c:v>
                </c:pt>
                <c:pt idx="304">
                  <c:v>0.42216733333333067</c:v>
                </c:pt>
                <c:pt idx="305">
                  <c:v>0.42355604166665994</c:v>
                </c:pt>
                <c:pt idx="306">
                  <c:v>0.42494475000000076</c:v>
                </c:pt>
                <c:pt idx="307">
                  <c:v>0.42633345833333003</c:v>
                </c:pt>
                <c:pt idx="308">
                  <c:v>0.42772216666666019</c:v>
                </c:pt>
                <c:pt idx="309">
                  <c:v>0.42911087500000011</c:v>
                </c:pt>
                <c:pt idx="310">
                  <c:v>0.43049958333333027</c:v>
                </c:pt>
                <c:pt idx="311">
                  <c:v>0.43188829166666043</c:v>
                </c:pt>
                <c:pt idx="312">
                  <c:v>0.43327700000000036</c:v>
                </c:pt>
                <c:pt idx="313">
                  <c:v>0.43466570833333051</c:v>
                </c:pt>
                <c:pt idx="314">
                  <c:v>0.43605441666666067</c:v>
                </c:pt>
                <c:pt idx="315">
                  <c:v>0.4374431250000006</c:v>
                </c:pt>
                <c:pt idx="316">
                  <c:v>0.43883183333333076</c:v>
                </c:pt>
                <c:pt idx="317">
                  <c:v>0.44022054166666003</c:v>
                </c:pt>
                <c:pt idx="318">
                  <c:v>0.44160924999999995</c:v>
                </c:pt>
                <c:pt idx="319">
                  <c:v>0.44299795833333011</c:v>
                </c:pt>
                <c:pt idx="320">
                  <c:v>0.44438666666666027</c:v>
                </c:pt>
                <c:pt idx="321">
                  <c:v>0.4457753750000002</c:v>
                </c:pt>
                <c:pt idx="322">
                  <c:v>0.44716408333333035</c:v>
                </c:pt>
                <c:pt idx="323">
                  <c:v>0.44855279166666051</c:v>
                </c:pt>
                <c:pt idx="324">
                  <c:v>0.44994150000000044</c:v>
                </c:pt>
                <c:pt idx="325">
                  <c:v>0.4513302083333306</c:v>
                </c:pt>
                <c:pt idx="326">
                  <c:v>0.45271891666666075</c:v>
                </c:pt>
                <c:pt idx="327">
                  <c:v>0.45410762500000068</c:v>
                </c:pt>
                <c:pt idx="328">
                  <c:v>0.45549633333332995</c:v>
                </c:pt>
                <c:pt idx="329">
                  <c:v>0.45688504166666011</c:v>
                </c:pt>
                <c:pt idx="330">
                  <c:v>0.45827375000000004</c:v>
                </c:pt>
                <c:pt idx="331">
                  <c:v>0.45966245833333019</c:v>
                </c:pt>
                <c:pt idx="332">
                  <c:v>0.46105116666666035</c:v>
                </c:pt>
                <c:pt idx="333">
                  <c:v>0.46243987500000028</c:v>
                </c:pt>
                <c:pt idx="334">
                  <c:v>0.46382858333333044</c:v>
                </c:pt>
                <c:pt idx="335">
                  <c:v>0.46521729166666059</c:v>
                </c:pt>
                <c:pt idx="336">
                  <c:v>0.46660600000000052</c:v>
                </c:pt>
                <c:pt idx="337">
                  <c:v>0.46799470833333068</c:v>
                </c:pt>
                <c:pt idx="338">
                  <c:v>0.46938341666665995</c:v>
                </c:pt>
                <c:pt idx="339">
                  <c:v>0.47077212500000076</c:v>
                </c:pt>
                <c:pt idx="340">
                  <c:v>0.47216083333333003</c:v>
                </c:pt>
                <c:pt idx="341">
                  <c:v>0.47354954166666019</c:v>
                </c:pt>
                <c:pt idx="342">
                  <c:v>0.47493825000000012</c:v>
                </c:pt>
                <c:pt idx="343">
                  <c:v>0.47632695833333027</c:v>
                </c:pt>
                <c:pt idx="344">
                  <c:v>0.47771566666666043</c:v>
                </c:pt>
                <c:pt idx="345">
                  <c:v>0.47910437500000036</c:v>
                </c:pt>
                <c:pt idx="346">
                  <c:v>0.48049308333333052</c:v>
                </c:pt>
                <c:pt idx="347">
                  <c:v>0.48188179166666067</c:v>
                </c:pt>
                <c:pt idx="348">
                  <c:v>0.4832705000000006</c:v>
                </c:pt>
                <c:pt idx="349">
                  <c:v>0.48465920833333076</c:v>
                </c:pt>
                <c:pt idx="350">
                  <c:v>0.48604791666666003</c:v>
                </c:pt>
                <c:pt idx="351">
                  <c:v>0.48743662499999996</c:v>
                </c:pt>
                <c:pt idx="352">
                  <c:v>0.48882533333333011</c:v>
                </c:pt>
                <c:pt idx="353">
                  <c:v>0.49021404166666027</c:v>
                </c:pt>
                <c:pt idx="354">
                  <c:v>0.4916027500000002</c:v>
                </c:pt>
                <c:pt idx="355">
                  <c:v>0.49299145833333036</c:v>
                </c:pt>
                <c:pt idx="356">
                  <c:v>0.49438016666666051</c:v>
                </c:pt>
                <c:pt idx="357">
                  <c:v>0.49576887500000044</c:v>
                </c:pt>
                <c:pt idx="358">
                  <c:v>0.4971575833333306</c:v>
                </c:pt>
                <c:pt idx="359">
                  <c:v>0.49854629166666076</c:v>
                </c:pt>
                <c:pt idx="360">
                  <c:v>0.49993500000000068</c:v>
                </c:pt>
                <c:pt idx="361">
                  <c:v>0.50132370833332995</c:v>
                </c:pt>
                <c:pt idx="362">
                  <c:v>0.50271241666666011</c:v>
                </c:pt>
                <c:pt idx="363">
                  <c:v>0.50410112500000004</c:v>
                </c:pt>
                <c:pt idx="364">
                  <c:v>0.5054898333333302</c:v>
                </c:pt>
                <c:pt idx="365">
                  <c:v>0.50687854166666035</c:v>
                </c:pt>
                <c:pt idx="366">
                  <c:v>0.50826725000000028</c:v>
                </c:pt>
                <c:pt idx="367">
                  <c:v>0.50965595833333044</c:v>
                </c:pt>
                <c:pt idx="368">
                  <c:v>0.5110446666666606</c:v>
                </c:pt>
                <c:pt idx="369">
                  <c:v>0.51243337500000052</c:v>
                </c:pt>
                <c:pt idx="370">
                  <c:v>0.51382208333333068</c:v>
                </c:pt>
                <c:pt idx="371">
                  <c:v>0.51521079166665995</c:v>
                </c:pt>
                <c:pt idx="372">
                  <c:v>0.51659950000000077</c:v>
                </c:pt>
                <c:pt idx="373">
                  <c:v>0.51798820833333004</c:v>
                </c:pt>
                <c:pt idx="374">
                  <c:v>0.51937691666666019</c:v>
                </c:pt>
                <c:pt idx="375">
                  <c:v>0.52076562500000012</c:v>
                </c:pt>
                <c:pt idx="376">
                  <c:v>0.52215433333333028</c:v>
                </c:pt>
                <c:pt idx="377">
                  <c:v>0.52354304166666044</c:v>
                </c:pt>
                <c:pt idx="378">
                  <c:v>0.52493175000000036</c:v>
                </c:pt>
                <c:pt idx="379">
                  <c:v>0.52632045833333052</c:v>
                </c:pt>
                <c:pt idx="380">
                  <c:v>0.52770916666666068</c:v>
                </c:pt>
                <c:pt idx="381">
                  <c:v>0.52909787500000061</c:v>
                </c:pt>
                <c:pt idx="382">
                  <c:v>0.53048658333333076</c:v>
                </c:pt>
                <c:pt idx="383">
                  <c:v>0.53187529166666003</c:v>
                </c:pt>
                <c:pt idx="384">
                  <c:v>0.53326399999999996</c:v>
                </c:pt>
                <c:pt idx="385">
                  <c:v>0.53465270833333012</c:v>
                </c:pt>
                <c:pt idx="386">
                  <c:v>0.53604141666666028</c:v>
                </c:pt>
                <c:pt idx="387">
                  <c:v>0.5374301250000002</c:v>
                </c:pt>
                <c:pt idx="388">
                  <c:v>0.53881883333333036</c:v>
                </c:pt>
                <c:pt idx="389">
                  <c:v>0.54020754166666052</c:v>
                </c:pt>
                <c:pt idx="390">
                  <c:v>0.54159625000000045</c:v>
                </c:pt>
                <c:pt idx="391">
                  <c:v>0.5429849583333306</c:v>
                </c:pt>
                <c:pt idx="392">
                  <c:v>0.54437366666666076</c:v>
                </c:pt>
                <c:pt idx="393">
                  <c:v>0.54576237500000069</c:v>
                </c:pt>
                <c:pt idx="394">
                  <c:v>0.54715108333332996</c:v>
                </c:pt>
                <c:pt idx="395">
                  <c:v>0.54853979166666011</c:v>
                </c:pt>
                <c:pt idx="396">
                  <c:v>0.54992850000000004</c:v>
                </c:pt>
                <c:pt idx="397">
                  <c:v>0.5513172083333302</c:v>
                </c:pt>
                <c:pt idx="398">
                  <c:v>0.55270591666666036</c:v>
                </c:pt>
                <c:pt idx="399">
                  <c:v>0.55409462500000028</c:v>
                </c:pt>
                <c:pt idx="400">
                  <c:v>0.55548333333333044</c:v>
                </c:pt>
                <c:pt idx="401">
                  <c:v>0.5568720416666606</c:v>
                </c:pt>
                <c:pt idx="402">
                  <c:v>0.55826075000000053</c:v>
                </c:pt>
                <c:pt idx="403">
                  <c:v>0.55964945833333068</c:v>
                </c:pt>
                <c:pt idx="404">
                  <c:v>0.56103816666665995</c:v>
                </c:pt>
                <c:pt idx="405">
                  <c:v>0.56242687500000077</c:v>
                </c:pt>
                <c:pt idx="406">
                  <c:v>0.56381558333333004</c:v>
                </c:pt>
                <c:pt idx="407">
                  <c:v>0.5652042916666602</c:v>
                </c:pt>
                <c:pt idx="408">
                  <c:v>0.56659300000000012</c:v>
                </c:pt>
                <c:pt idx="409">
                  <c:v>0.56798170833333028</c:v>
                </c:pt>
                <c:pt idx="410">
                  <c:v>0.56937041666666044</c:v>
                </c:pt>
                <c:pt idx="411">
                  <c:v>0.57075912500000037</c:v>
                </c:pt>
                <c:pt idx="412">
                  <c:v>0.57214783333333052</c:v>
                </c:pt>
                <c:pt idx="413">
                  <c:v>0.57353654166666068</c:v>
                </c:pt>
                <c:pt idx="414">
                  <c:v>0.57492525000000061</c:v>
                </c:pt>
                <c:pt idx="415">
                  <c:v>0.57631395833333077</c:v>
                </c:pt>
                <c:pt idx="416">
                  <c:v>0.57770266666666004</c:v>
                </c:pt>
                <c:pt idx="417">
                  <c:v>0.57909137499999996</c:v>
                </c:pt>
                <c:pt idx="418">
                  <c:v>0.58048008333333012</c:v>
                </c:pt>
                <c:pt idx="419">
                  <c:v>0.58186879166666028</c:v>
                </c:pt>
                <c:pt idx="420">
                  <c:v>0.58325750000000021</c:v>
                </c:pt>
                <c:pt idx="421">
                  <c:v>0.58464620833333036</c:v>
                </c:pt>
                <c:pt idx="422">
                  <c:v>0.58603491666666052</c:v>
                </c:pt>
                <c:pt idx="423">
                  <c:v>0.58742362500000045</c:v>
                </c:pt>
                <c:pt idx="424">
                  <c:v>0.58881233333333061</c:v>
                </c:pt>
                <c:pt idx="425">
                  <c:v>0.59020104166666076</c:v>
                </c:pt>
                <c:pt idx="426">
                  <c:v>0.59158975000000069</c:v>
                </c:pt>
                <c:pt idx="427">
                  <c:v>0.59297845833332996</c:v>
                </c:pt>
                <c:pt idx="428">
                  <c:v>0.59436716666666012</c:v>
                </c:pt>
                <c:pt idx="429">
                  <c:v>0.59575587500000005</c:v>
                </c:pt>
                <c:pt idx="430">
                  <c:v>0.5971445833333302</c:v>
                </c:pt>
                <c:pt idx="431">
                  <c:v>0.59853329166666036</c:v>
                </c:pt>
                <c:pt idx="432">
                  <c:v>0.59992200000000029</c:v>
                </c:pt>
                <c:pt idx="433">
                  <c:v>0.60131070833333045</c:v>
                </c:pt>
                <c:pt idx="434">
                  <c:v>0.6026994166666606</c:v>
                </c:pt>
                <c:pt idx="435">
                  <c:v>0.60408812500000053</c:v>
                </c:pt>
                <c:pt idx="436">
                  <c:v>0.60547683333333069</c:v>
                </c:pt>
                <c:pt idx="437">
                  <c:v>0.60686554166665996</c:v>
                </c:pt>
                <c:pt idx="438">
                  <c:v>0.60825425000000077</c:v>
                </c:pt>
                <c:pt idx="439">
                  <c:v>0.60964295833333004</c:v>
                </c:pt>
                <c:pt idx="440">
                  <c:v>0.6110316666666602</c:v>
                </c:pt>
                <c:pt idx="441">
                  <c:v>0.61242037500000013</c:v>
                </c:pt>
                <c:pt idx="442">
                  <c:v>0.61380908333333029</c:v>
                </c:pt>
                <c:pt idx="443">
                  <c:v>0.61519779166666044</c:v>
                </c:pt>
                <c:pt idx="444">
                  <c:v>0.61658650000000037</c:v>
                </c:pt>
                <c:pt idx="445">
                  <c:v>0.61797520833333053</c:v>
                </c:pt>
                <c:pt idx="446">
                  <c:v>0.61936391666666069</c:v>
                </c:pt>
                <c:pt idx="447">
                  <c:v>0.62075262500000061</c:v>
                </c:pt>
                <c:pt idx="448">
                  <c:v>0.62214133333333077</c:v>
                </c:pt>
                <c:pt idx="449">
                  <c:v>0.62353004166666004</c:v>
                </c:pt>
                <c:pt idx="450">
                  <c:v>0.62491874999999997</c:v>
                </c:pt>
                <c:pt idx="451">
                  <c:v>0.62630745833333012</c:v>
                </c:pt>
                <c:pt idx="452">
                  <c:v>0.62769616666666028</c:v>
                </c:pt>
                <c:pt idx="453">
                  <c:v>0.62908487500000021</c:v>
                </c:pt>
                <c:pt idx="454">
                  <c:v>0.63047358333333037</c:v>
                </c:pt>
                <c:pt idx="455">
                  <c:v>0.63186229166666052</c:v>
                </c:pt>
                <c:pt idx="456">
                  <c:v>0.63325100000000045</c:v>
                </c:pt>
                <c:pt idx="457">
                  <c:v>0.63463970833333061</c:v>
                </c:pt>
                <c:pt idx="458">
                  <c:v>0.63602841666666077</c:v>
                </c:pt>
                <c:pt idx="459">
                  <c:v>0.63741712500000069</c:v>
                </c:pt>
                <c:pt idx="460">
                  <c:v>0.63880583333332996</c:v>
                </c:pt>
                <c:pt idx="461">
                  <c:v>0.64019454166666012</c:v>
                </c:pt>
                <c:pt idx="462">
                  <c:v>0.64158325000000005</c:v>
                </c:pt>
                <c:pt idx="463">
                  <c:v>0.64297195833333021</c:v>
                </c:pt>
                <c:pt idx="464">
                  <c:v>0.64436066666666036</c:v>
                </c:pt>
                <c:pt idx="465">
                  <c:v>0.64574937500000029</c:v>
                </c:pt>
                <c:pt idx="466">
                  <c:v>0.64713808333333045</c:v>
                </c:pt>
                <c:pt idx="467">
                  <c:v>0.64852679166666061</c:v>
                </c:pt>
                <c:pt idx="468">
                  <c:v>0.64991550000000053</c:v>
                </c:pt>
                <c:pt idx="469">
                  <c:v>0.65130420833333069</c:v>
                </c:pt>
                <c:pt idx="470">
                  <c:v>0.65269291666665996</c:v>
                </c:pt>
                <c:pt idx="471">
                  <c:v>0.65408162500000078</c:v>
                </c:pt>
                <c:pt idx="472">
                  <c:v>0.65547033333333005</c:v>
                </c:pt>
                <c:pt idx="473">
                  <c:v>0.6568590416666602</c:v>
                </c:pt>
                <c:pt idx="474">
                  <c:v>0.65824775000000013</c:v>
                </c:pt>
                <c:pt idx="475">
                  <c:v>0.65963645833333029</c:v>
                </c:pt>
                <c:pt idx="476">
                  <c:v>0.66102516666666045</c:v>
                </c:pt>
                <c:pt idx="477">
                  <c:v>0.66241387500000037</c:v>
                </c:pt>
                <c:pt idx="478">
                  <c:v>0.66380258333333053</c:v>
                </c:pt>
                <c:pt idx="479">
                  <c:v>0.66519129166666069</c:v>
                </c:pt>
                <c:pt idx="480">
                  <c:v>0.66658000000000062</c:v>
                </c:pt>
                <c:pt idx="481">
                  <c:v>0.66796870833333077</c:v>
                </c:pt>
                <c:pt idx="482">
                  <c:v>0.66935741666666004</c:v>
                </c:pt>
                <c:pt idx="483">
                  <c:v>0.67074612499999997</c:v>
                </c:pt>
                <c:pt idx="484">
                  <c:v>0.67213483333333013</c:v>
                </c:pt>
                <c:pt idx="485">
                  <c:v>0.67352354166666029</c:v>
                </c:pt>
                <c:pt idx="486">
                  <c:v>0.67491225000000021</c:v>
                </c:pt>
                <c:pt idx="487">
                  <c:v>0.67630095833333037</c:v>
                </c:pt>
                <c:pt idx="488">
                  <c:v>0.67768966666666053</c:v>
                </c:pt>
                <c:pt idx="489">
                  <c:v>0.67907837500000046</c:v>
                </c:pt>
                <c:pt idx="490">
                  <c:v>0.68046708333333061</c:v>
                </c:pt>
                <c:pt idx="491">
                  <c:v>0.68185579166666077</c:v>
                </c:pt>
                <c:pt idx="492">
                  <c:v>0.6832445000000007</c:v>
                </c:pt>
                <c:pt idx="493">
                  <c:v>0.68463320833332997</c:v>
                </c:pt>
                <c:pt idx="494">
                  <c:v>0.68602191666666013</c:v>
                </c:pt>
                <c:pt idx="495">
                  <c:v>0.68741062500000005</c:v>
                </c:pt>
                <c:pt idx="496">
                  <c:v>0.68879933333333021</c:v>
                </c:pt>
                <c:pt idx="497">
                  <c:v>0.69018804166666037</c:v>
                </c:pt>
                <c:pt idx="498">
                  <c:v>0.6915767500000003</c:v>
                </c:pt>
                <c:pt idx="499">
                  <c:v>0.69296545833333045</c:v>
                </c:pt>
                <c:pt idx="500">
                  <c:v>0.69435416666666061</c:v>
                </c:pt>
                <c:pt idx="501">
                  <c:v>0.69574287500000054</c:v>
                </c:pt>
                <c:pt idx="502">
                  <c:v>0.6971315833333307</c:v>
                </c:pt>
                <c:pt idx="503">
                  <c:v>0.69852029166665996</c:v>
                </c:pt>
                <c:pt idx="504">
                  <c:v>0.69990900000000078</c:v>
                </c:pt>
                <c:pt idx="505">
                  <c:v>0.70129770833333005</c:v>
                </c:pt>
                <c:pt idx="506">
                  <c:v>0.70268641666666021</c:v>
                </c:pt>
                <c:pt idx="507">
                  <c:v>0.70407512500000013</c:v>
                </c:pt>
                <c:pt idx="508">
                  <c:v>0.70546383333333029</c:v>
                </c:pt>
                <c:pt idx="509">
                  <c:v>0.70685254166666045</c:v>
                </c:pt>
                <c:pt idx="510">
                  <c:v>0.70824125000000038</c:v>
                </c:pt>
                <c:pt idx="511">
                  <c:v>0.70962995833333053</c:v>
                </c:pt>
                <c:pt idx="512">
                  <c:v>0.71101866666666069</c:v>
                </c:pt>
                <c:pt idx="513">
                  <c:v>0.71240737500000062</c:v>
                </c:pt>
                <c:pt idx="514">
                  <c:v>0.71379608333333078</c:v>
                </c:pt>
                <c:pt idx="515">
                  <c:v>0.71518479166666005</c:v>
                </c:pt>
                <c:pt idx="516">
                  <c:v>0.71657349999999997</c:v>
                </c:pt>
                <c:pt idx="517">
                  <c:v>0.71796220833333013</c:v>
                </c:pt>
                <c:pt idx="518">
                  <c:v>0.71935091666666029</c:v>
                </c:pt>
                <c:pt idx="519">
                  <c:v>0.72073962500000022</c:v>
                </c:pt>
                <c:pt idx="520">
                  <c:v>0.72212833333333037</c:v>
                </c:pt>
                <c:pt idx="521">
                  <c:v>0.72351704166666053</c:v>
                </c:pt>
                <c:pt idx="522">
                  <c:v>0.72490575000000046</c:v>
                </c:pt>
                <c:pt idx="523">
                  <c:v>0.72629445833333062</c:v>
                </c:pt>
                <c:pt idx="524">
                  <c:v>0.72768316666666077</c:v>
                </c:pt>
                <c:pt idx="525">
                  <c:v>0.7290718750000007</c:v>
                </c:pt>
                <c:pt idx="526">
                  <c:v>0.73046058333332997</c:v>
                </c:pt>
                <c:pt idx="527">
                  <c:v>0.73184929166666013</c:v>
                </c:pt>
                <c:pt idx="528">
                  <c:v>0.73323800000000006</c:v>
                </c:pt>
                <c:pt idx="529">
                  <c:v>0.73462670833333021</c:v>
                </c:pt>
                <c:pt idx="530">
                  <c:v>0.73601541666666037</c:v>
                </c:pt>
                <c:pt idx="531">
                  <c:v>0.7374041250000003</c:v>
                </c:pt>
                <c:pt idx="532">
                  <c:v>0.73879283333333046</c:v>
                </c:pt>
                <c:pt idx="533">
                  <c:v>0.74018154166666061</c:v>
                </c:pt>
                <c:pt idx="534">
                  <c:v>0.74157025000000054</c:v>
                </c:pt>
                <c:pt idx="535">
                  <c:v>0.7429589583333307</c:v>
                </c:pt>
                <c:pt idx="536">
                  <c:v>0.74434766666665997</c:v>
                </c:pt>
                <c:pt idx="537">
                  <c:v>0.74573637500000078</c:v>
                </c:pt>
                <c:pt idx="538">
                  <c:v>0.74712508333333005</c:v>
                </c:pt>
                <c:pt idx="539">
                  <c:v>0.74851379166666021</c:v>
                </c:pt>
                <c:pt idx="540">
                  <c:v>0.74990250000000014</c:v>
                </c:pt>
                <c:pt idx="541">
                  <c:v>0.7512912083333303</c:v>
                </c:pt>
                <c:pt idx="542">
                  <c:v>0.75267991666666045</c:v>
                </c:pt>
                <c:pt idx="543">
                  <c:v>0.75406862500000038</c:v>
                </c:pt>
                <c:pt idx="544">
                  <c:v>0.75545733333333054</c:v>
                </c:pt>
                <c:pt idx="545">
                  <c:v>0.7568460416666607</c:v>
                </c:pt>
                <c:pt idx="546">
                  <c:v>0.75823475000000062</c:v>
                </c:pt>
                <c:pt idx="547">
                  <c:v>0.75962345833333078</c:v>
                </c:pt>
                <c:pt idx="548">
                  <c:v>0.76101216666666005</c:v>
                </c:pt>
                <c:pt idx="549">
                  <c:v>0.76240087499999998</c:v>
                </c:pt>
                <c:pt idx="550">
                  <c:v>0.76378958333333014</c:v>
                </c:pt>
                <c:pt idx="551">
                  <c:v>0.76517829166666029</c:v>
                </c:pt>
                <c:pt idx="552">
                  <c:v>0.76656700000000022</c:v>
                </c:pt>
                <c:pt idx="553">
                  <c:v>0.76795570833333038</c:v>
                </c:pt>
                <c:pt idx="554">
                  <c:v>0.76934441666666054</c:v>
                </c:pt>
                <c:pt idx="555">
                  <c:v>0.77073312500000046</c:v>
                </c:pt>
                <c:pt idx="556">
                  <c:v>0.77212183333333062</c:v>
                </c:pt>
                <c:pt idx="557">
                  <c:v>0.77351054166666078</c:v>
                </c:pt>
                <c:pt idx="558">
                  <c:v>0.77489925000000071</c:v>
                </c:pt>
                <c:pt idx="559">
                  <c:v>0.77628795833332997</c:v>
                </c:pt>
                <c:pt idx="560">
                  <c:v>0.77767666666666013</c:v>
                </c:pt>
                <c:pt idx="561">
                  <c:v>0.77906537500000006</c:v>
                </c:pt>
                <c:pt idx="562">
                  <c:v>0.78045408333333022</c:v>
                </c:pt>
                <c:pt idx="563">
                  <c:v>0.78184279166666037</c:v>
                </c:pt>
                <c:pt idx="564">
                  <c:v>0.7832315000000003</c:v>
                </c:pt>
                <c:pt idx="565">
                  <c:v>0.78462020833333046</c:v>
                </c:pt>
                <c:pt idx="566">
                  <c:v>0.78600891666666062</c:v>
                </c:pt>
                <c:pt idx="567">
                  <c:v>0.78739762500000055</c:v>
                </c:pt>
                <c:pt idx="568">
                  <c:v>0.7887863333333307</c:v>
                </c:pt>
                <c:pt idx="569">
                  <c:v>0.79017504166665997</c:v>
                </c:pt>
                <c:pt idx="570">
                  <c:v>0.79156375000000079</c:v>
                </c:pt>
                <c:pt idx="571">
                  <c:v>0.79295245833333006</c:v>
                </c:pt>
                <c:pt idx="572">
                  <c:v>0.79434116666666021</c:v>
                </c:pt>
                <c:pt idx="573">
                  <c:v>0.79572987500000014</c:v>
                </c:pt>
                <c:pt idx="574">
                  <c:v>0.7971185833333303</c:v>
                </c:pt>
                <c:pt idx="575">
                  <c:v>0.79850729166666046</c:v>
                </c:pt>
                <c:pt idx="576">
                  <c:v>0.79989600000000038</c:v>
                </c:pt>
                <c:pt idx="577">
                  <c:v>0.80128470833333054</c:v>
                </c:pt>
                <c:pt idx="578">
                  <c:v>0.8026734166666607</c:v>
                </c:pt>
                <c:pt idx="579">
                  <c:v>0.80406212500000063</c:v>
                </c:pt>
                <c:pt idx="580">
                  <c:v>0.80545083333333078</c:v>
                </c:pt>
                <c:pt idx="581">
                  <c:v>0.80683954166666005</c:v>
                </c:pt>
                <c:pt idx="582">
                  <c:v>0.80822824999999998</c:v>
                </c:pt>
                <c:pt idx="583">
                  <c:v>0.80961695833333014</c:v>
                </c:pt>
                <c:pt idx="584">
                  <c:v>0.8110056666666603</c:v>
                </c:pt>
                <c:pt idx="585">
                  <c:v>0.81239437500000022</c:v>
                </c:pt>
                <c:pt idx="586">
                  <c:v>0.81378308333333038</c:v>
                </c:pt>
                <c:pt idx="587">
                  <c:v>0.81517179166666054</c:v>
                </c:pt>
                <c:pt idx="588">
                  <c:v>0.81656050000000047</c:v>
                </c:pt>
                <c:pt idx="589">
                  <c:v>0.81794920833333062</c:v>
                </c:pt>
                <c:pt idx="590">
                  <c:v>0.81933791666666078</c:v>
                </c:pt>
                <c:pt idx="591">
                  <c:v>0.82072662500000071</c:v>
                </c:pt>
                <c:pt idx="592">
                  <c:v>0.82211533333332998</c:v>
                </c:pt>
                <c:pt idx="593">
                  <c:v>0.82350404166666014</c:v>
                </c:pt>
                <c:pt idx="594">
                  <c:v>0.82489275000000006</c:v>
                </c:pt>
                <c:pt idx="595">
                  <c:v>0.82628145833333022</c:v>
                </c:pt>
                <c:pt idx="596">
                  <c:v>0.82767016666666038</c:v>
                </c:pt>
                <c:pt idx="597">
                  <c:v>0.82905887500000031</c:v>
                </c:pt>
                <c:pt idx="598">
                  <c:v>0.83044758333333046</c:v>
                </c:pt>
                <c:pt idx="599">
                  <c:v>0.83183629166666062</c:v>
                </c:pt>
                <c:pt idx="600">
                  <c:v>0.83322500000000055</c:v>
                </c:pt>
                <c:pt idx="601">
                  <c:v>0.83461370833333071</c:v>
                </c:pt>
                <c:pt idx="602">
                  <c:v>0.83600241666665998</c:v>
                </c:pt>
                <c:pt idx="603">
                  <c:v>0.83739112500000079</c:v>
                </c:pt>
                <c:pt idx="604">
                  <c:v>0.83877983333333006</c:v>
                </c:pt>
                <c:pt idx="605">
                  <c:v>0.84016854166666022</c:v>
                </c:pt>
                <c:pt idx="606">
                  <c:v>0.84155725000000015</c:v>
                </c:pt>
                <c:pt idx="607">
                  <c:v>0.8429459583333303</c:v>
                </c:pt>
                <c:pt idx="608">
                  <c:v>0.84433466666666046</c:v>
                </c:pt>
                <c:pt idx="609">
                  <c:v>0.84572337500000039</c:v>
                </c:pt>
                <c:pt idx="610">
                  <c:v>0.84711208333333055</c:v>
                </c:pt>
                <c:pt idx="611">
                  <c:v>0.8485007916666607</c:v>
                </c:pt>
                <c:pt idx="612">
                  <c:v>0.84988950000000063</c:v>
                </c:pt>
                <c:pt idx="613">
                  <c:v>0.85127820833333079</c:v>
                </c:pt>
                <c:pt idx="614">
                  <c:v>0.85266691666666006</c:v>
                </c:pt>
                <c:pt idx="615">
                  <c:v>0.85405562499999998</c:v>
                </c:pt>
                <c:pt idx="616">
                  <c:v>0.85544433333333014</c:v>
                </c:pt>
                <c:pt idx="617">
                  <c:v>0.8568330416666603</c:v>
                </c:pt>
                <c:pt idx="618">
                  <c:v>0.85822175000000023</c:v>
                </c:pt>
                <c:pt idx="619">
                  <c:v>0.85961045833333039</c:v>
                </c:pt>
                <c:pt idx="620">
                  <c:v>0.86099916666666054</c:v>
                </c:pt>
                <c:pt idx="621">
                  <c:v>0.86238787500000047</c:v>
                </c:pt>
                <c:pt idx="622">
                  <c:v>0.86377658333333063</c:v>
                </c:pt>
                <c:pt idx="623">
                  <c:v>0.86516529166666079</c:v>
                </c:pt>
                <c:pt idx="624">
                  <c:v>0.86655400000000071</c:v>
                </c:pt>
                <c:pt idx="625">
                  <c:v>0.86794270833332998</c:v>
                </c:pt>
                <c:pt idx="626">
                  <c:v>0.86933141666666014</c:v>
                </c:pt>
                <c:pt idx="627">
                  <c:v>0.87072012500000007</c:v>
                </c:pt>
                <c:pt idx="628">
                  <c:v>0.87210883333333022</c:v>
                </c:pt>
                <c:pt idx="629">
                  <c:v>0.87349754166666038</c:v>
                </c:pt>
                <c:pt idx="630">
                  <c:v>0.87488625000000031</c:v>
                </c:pt>
                <c:pt idx="631">
                  <c:v>0.87627495833333047</c:v>
                </c:pt>
                <c:pt idx="632">
                  <c:v>0.87766366666666062</c:v>
                </c:pt>
                <c:pt idx="633">
                  <c:v>0.87905237500000055</c:v>
                </c:pt>
                <c:pt idx="634">
                  <c:v>0.88044108333333071</c:v>
                </c:pt>
                <c:pt idx="635">
                  <c:v>0.88182979166665998</c:v>
                </c:pt>
                <c:pt idx="636">
                  <c:v>0.88321850000000079</c:v>
                </c:pt>
                <c:pt idx="637">
                  <c:v>0.88460720833333006</c:v>
                </c:pt>
                <c:pt idx="638">
                  <c:v>0.88599591666666022</c:v>
                </c:pt>
                <c:pt idx="639">
                  <c:v>0.88738462500000015</c:v>
                </c:pt>
                <c:pt idx="640">
                  <c:v>0.88877333333333031</c:v>
                </c:pt>
                <c:pt idx="641">
                  <c:v>0.89016204166666046</c:v>
                </c:pt>
                <c:pt idx="642">
                  <c:v>0.89155075000000039</c:v>
                </c:pt>
                <c:pt idx="643">
                  <c:v>0.89293945833333055</c:v>
                </c:pt>
                <c:pt idx="644">
                  <c:v>0.89432816666666071</c:v>
                </c:pt>
                <c:pt idx="645">
                  <c:v>0.89571687500000063</c:v>
                </c:pt>
                <c:pt idx="646">
                  <c:v>0.89710558333333079</c:v>
                </c:pt>
                <c:pt idx="647">
                  <c:v>0.89849429166666006</c:v>
                </c:pt>
                <c:pt idx="648">
                  <c:v>0.89988299999999999</c:v>
                </c:pt>
                <c:pt idx="649">
                  <c:v>0.90127170833333015</c:v>
                </c:pt>
                <c:pt idx="650">
                  <c:v>0.9026604166666603</c:v>
                </c:pt>
                <c:pt idx="651">
                  <c:v>0.90404912500000023</c:v>
                </c:pt>
                <c:pt idx="652">
                  <c:v>0.90543783333333039</c:v>
                </c:pt>
                <c:pt idx="653">
                  <c:v>0.90682654166666055</c:v>
                </c:pt>
                <c:pt idx="654">
                  <c:v>0.90821525000000047</c:v>
                </c:pt>
                <c:pt idx="655">
                  <c:v>0.90960395833333063</c:v>
                </c:pt>
                <c:pt idx="656">
                  <c:v>0.91099266666666079</c:v>
                </c:pt>
                <c:pt idx="657">
                  <c:v>0.91238137500000072</c:v>
                </c:pt>
                <c:pt idx="658">
                  <c:v>0.91377008333332999</c:v>
                </c:pt>
                <c:pt idx="659">
                  <c:v>0.91515879166666014</c:v>
                </c:pt>
                <c:pt idx="660">
                  <c:v>0.91654750000000007</c:v>
                </c:pt>
                <c:pt idx="661">
                  <c:v>0.91793620833333023</c:v>
                </c:pt>
                <c:pt idx="662">
                  <c:v>0.91932491666666039</c:v>
                </c:pt>
                <c:pt idx="663">
                  <c:v>0.92071362500000031</c:v>
                </c:pt>
                <c:pt idx="664">
                  <c:v>0.92210233333333047</c:v>
                </c:pt>
                <c:pt idx="665">
                  <c:v>0.92349104166666063</c:v>
                </c:pt>
                <c:pt idx="666">
                  <c:v>0.92487975000000056</c:v>
                </c:pt>
                <c:pt idx="667">
                  <c:v>0.92626845833333071</c:v>
                </c:pt>
                <c:pt idx="668">
                  <c:v>0.92765716666665998</c:v>
                </c:pt>
                <c:pt idx="669">
                  <c:v>0.9290458750000008</c:v>
                </c:pt>
                <c:pt idx="670">
                  <c:v>0.93043458333333007</c:v>
                </c:pt>
                <c:pt idx="671">
                  <c:v>0.93182329166666023</c:v>
                </c:pt>
                <c:pt idx="672">
                  <c:v>0.93321200000000015</c:v>
                </c:pt>
                <c:pt idx="673">
                  <c:v>0.93460070833333031</c:v>
                </c:pt>
                <c:pt idx="674">
                  <c:v>0.93598941666666047</c:v>
                </c:pt>
                <c:pt idx="675">
                  <c:v>0.9373781250000004</c:v>
                </c:pt>
                <c:pt idx="676">
                  <c:v>0.93876683333333055</c:v>
                </c:pt>
                <c:pt idx="677">
                  <c:v>0.94015554166666071</c:v>
                </c:pt>
                <c:pt idx="678">
                  <c:v>0.94154425000000064</c:v>
                </c:pt>
                <c:pt idx="679">
                  <c:v>0.9429329583333308</c:v>
                </c:pt>
                <c:pt idx="680">
                  <c:v>0.94432166666666006</c:v>
                </c:pt>
                <c:pt idx="681">
                  <c:v>0.94571037499999999</c:v>
                </c:pt>
                <c:pt idx="682">
                  <c:v>0.94709908333333015</c:v>
                </c:pt>
                <c:pt idx="683">
                  <c:v>0.94848779166666031</c:v>
                </c:pt>
                <c:pt idx="684">
                  <c:v>0.94987650000000023</c:v>
                </c:pt>
                <c:pt idx="685">
                  <c:v>0.95126520833333039</c:v>
                </c:pt>
                <c:pt idx="686">
                  <c:v>0.95265391666666055</c:v>
                </c:pt>
                <c:pt idx="687">
                  <c:v>0.95404262500000048</c:v>
                </c:pt>
                <c:pt idx="688">
                  <c:v>0.95543133333333063</c:v>
                </c:pt>
                <c:pt idx="689">
                  <c:v>0.95682004166666079</c:v>
                </c:pt>
                <c:pt idx="690">
                  <c:v>0.95820875000000072</c:v>
                </c:pt>
                <c:pt idx="691">
                  <c:v>0.95959745833332999</c:v>
                </c:pt>
                <c:pt idx="692">
                  <c:v>0.96098616666666015</c:v>
                </c:pt>
                <c:pt idx="693">
                  <c:v>0.96237487500000007</c:v>
                </c:pt>
                <c:pt idx="694">
                  <c:v>0.96376358333333023</c:v>
                </c:pt>
                <c:pt idx="695">
                  <c:v>0.96515229166666039</c:v>
                </c:pt>
                <c:pt idx="696">
                  <c:v>0.96654100000000032</c:v>
                </c:pt>
                <c:pt idx="697">
                  <c:v>0.96792970833333047</c:v>
                </c:pt>
                <c:pt idx="698">
                  <c:v>0.96931841666666063</c:v>
                </c:pt>
                <c:pt idx="699">
                  <c:v>0.97070712500000056</c:v>
                </c:pt>
                <c:pt idx="700">
                  <c:v>0.97209583333333072</c:v>
                </c:pt>
                <c:pt idx="701">
                  <c:v>0.97348454166665999</c:v>
                </c:pt>
                <c:pt idx="702">
                  <c:v>0.9748732500000008</c:v>
                </c:pt>
                <c:pt idx="703">
                  <c:v>0.97626195833333007</c:v>
                </c:pt>
                <c:pt idx="704">
                  <c:v>0.97765066666666023</c:v>
                </c:pt>
                <c:pt idx="705">
                  <c:v>0.97903937500000016</c:v>
                </c:pt>
                <c:pt idx="706">
                  <c:v>0.98042808333333031</c:v>
                </c:pt>
                <c:pt idx="707">
                  <c:v>0.98181679166666047</c:v>
                </c:pt>
                <c:pt idx="708">
                  <c:v>0.9832055000000004</c:v>
                </c:pt>
                <c:pt idx="709">
                  <c:v>0.98459420833333056</c:v>
                </c:pt>
                <c:pt idx="710">
                  <c:v>0.98598291666666071</c:v>
                </c:pt>
                <c:pt idx="711">
                  <c:v>0.98737162500000064</c:v>
                </c:pt>
                <c:pt idx="712">
                  <c:v>0.9887603333333308</c:v>
                </c:pt>
                <c:pt idx="713">
                  <c:v>0.99014904166666007</c:v>
                </c:pt>
                <c:pt idx="714">
                  <c:v>0.99153775</c:v>
                </c:pt>
                <c:pt idx="715">
                  <c:v>0.99292645833333015</c:v>
                </c:pt>
                <c:pt idx="716">
                  <c:v>0.99431516666666031</c:v>
                </c:pt>
                <c:pt idx="717">
                  <c:v>0.99570387500000024</c:v>
                </c:pt>
                <c:pt idx="718">
                  <c:v>0.9970925833333304</c:v>
                </c:pt>
                <c:pt idx="719">
                  <c:v>0.99848129166666055</c:v>
                </c:pt>
                <c:pt idx="720">
                  <c:v>0.99987000000000048</c:v>
                </c:pt>
                <c:pt idx="721">
                  <c:v>1.0012587083333306</c:v>
                </c:pt>
                <c:pt idx="722">
                  <c:v>1.0026474166666608</c:v>
                </c:pt>
                <c:pt idx="723">
                  <c:v>1.0040361250000007</c:v>
                </c:pt>
                <c:pt idx="724">
                  <c:v>1.00542483333333</c:v>
                </c:pt>
                <c:pt idx="725">
                  <c:v>1.0068135416666602</c:v>
                </c:pt>
                <c:pt idx="726">
                  <c:v>1.0082022500000001</c:v>
                </c:pt>
                <c:pt idx="727">
                  <c:v>1.0095909583333302</c:v>
                </c:pt>
                <c:pt idx="728">
                  <c:v>1.0109796666666604</c:v>
                </c:pt>
                <c:pt idx="729">
                  <c:v>1.0123683750000003</c:v>
                </c:pt>
                <c:pt idx="730">
                  <c:v>1.0137570833333305</c:v>
                </c:pt>
                <c:pt idx="731">
                  <c:v>1.0151457916666606</c:v>
                </c:pt>
                <c:pt idx="732">
                  <c:v>1.0165345000000006</c:v>
                </c:pt>
                <c:pt idx="733">
                  <c:v>1.0179232083333307</c:v>
                </c:pt>
                <c:pt idx="734">
                  <c:v>1.01931191666666</c:v>
                </c:pt>
                <c:pt idx="735">
                  <c:v>1.0207006250000008</c:v>
                </c:pt>
                <c:pt idx="736">
                  <c:v>1.0220893333333301</c:v>
                </c:pt>
                <c:pt idx="737">
                  <c:v>1.0234780416666602</c:v>
                </c:pt>
                <c:pt idx="738">
                  <c:v>1.0248667500000002</c:v>
                </c:pt>
                <c:pt idx="739">
                  <c:v>1.0262554583333303</c:v>
                </c:pt>
                <c:pt idx="740">
                  <c:v>1.0276441666666605</c:v>
                </c:pt>
                <c:pt idx="741">
                  <c:v>1.0290328750000004</c:v>
                </c:pt>
                <c:pt idx="742">
                  <c:v>1.0304215833333306</c:v>
                </c:pt>
                <c:pt idx="743">
                  <c:v>1.0318102916666607</c:v>
                </c:pt>
                <c:pt idx="744">
                  <c:v>1.0331990000000006</c:v>
                </c:pt>
                <c:pt idx="745">
                  <c:v>1.0345877083333308</c:v>
                </c:pt>
                <c:pt idx="746">
                  <c:v>1.0359764166666601</c:v>
                </c:pt>
                <c:pt idx="747">
                  <c:v>1.037365125</c:v>
                </c:pt>
                <c:pt idx="748">
                  <c:v>1.0387538333333302</c:v>
                </c:pt>
                <c:pt idx="749">
                  <c:v>1.0401425416666603</c:v>
                </c:pt>
                <c:pt idx="750">
                  <c:v>1.0415312500000002</c:v>
                </c:pt>
                <c:pt idx="751">
                  <c:v>1.0429199583333304</c:v>
                </c:pt>
                <c:pt idx="752">
                  <c:v>1.0443086666666606</c:v>
                </c:pt>
                <c:pt idx="753">
                  <c:v>1.0456973750000005</c:v>
                </c:pt>
                <c:pt idx="754">
                  <c:v>1.0470860833333306</c:v>
                </c:pt>
                <c:pt idx="755">
                  <c:v>1.0484747916666608</c:v>
                </c:pt>
                <c:pt idx="756">
                  <c:v>1.0498635000000007</c:v>
                </c:pt>
                <c:pt idx="757">
                  <c:v>1.05125220833333</c:v>
                </c:pt>
                <c:pt idx="758">
                  <c:v>1.0526409166666602</c:v>
                </c:pt>
                <c:pt idx="759">
                  <c:v>1.0540296250000001</c:v>
                </c:pt>
                <c:pt idx="760">
                  <c:v>1.0554183333333302</c:v>
                </c:pt>
                <c:pt idx="761">
                  <c:v>1.0568070416666604</c:v>
                </c:pt>
                <c:pt idx="762">
                  <c:v>1.0581957500000003</c:v>
                </c:pt>
                <c:pt idx="763">
                  <c:v>1.0595844583333305</c:v>
                </c:pt>
                <c:pt idx="764">
                  <c:v>1.0609731666666606</c:v>
                </c:pt>
                <c:pt idx="765">
                  <c:v>1.0623618750000006</c:v>
                </c:pt>
                <c:pt idx="766">
                  <c:v>1.0637505833333307</c:v>
                </c:pt>
                <c:pt idx="767">
                  <c:v>1.06513929166666</c:v>
                </c:pt>
                <c:pt idx="768">
                  <c:v>1.0665280000000008</c:v>
                </c:pt>
                <c:pt idx="769">
                  <c:v>1.0679167083333301</c:v>
                </c:pt>
                <c:pt idx="770">
                  <c:v>1.0693054166666602</c:v>
                </c:pt>
                <c:pt idx="771">
                  <c:v>1.0706941250000002</c:v>
                </c:pt>
                <c:pt idx="772">
                  <c:v>1.0720828333333303</c:v>
                </c:pt>
                <c:pt idx="773">
                  <c:v>1.0734715416666605</c:v>
                </c:pt>
                <c:pt idx="774">
                  <c:v>1.0748602500000004</c:v>
                </c:pt>
                <c:pt idx="775">
                  <c:v>1.0762489583333306</c:v>
                </c:pt>
                <c:pt idx="776">
                  <c:v>1.0776376666666607</c:v>
                </c:pt>
                <c:pt idx="777">
                  <c:v>1.0790263750000006</c:v>
                </c:pt>
                <c:pt idx="778">
                  <c:v>1.0804150833333308</c:v>
                </c:pt>
                <c:pt idx="779">
                  <c:v>1.0818037916666601</c:v>
                </c:pt>
                <c:pt idx="780">
                  <c:v>1.0831925</c:v>
                </c:pt>
                <c:pt idx="781">
                  <c:v>1.0845812083333302</c:v>
                </c:pt>
                <c:pt idx="782">
                  <c:v>1.0859699166666603</c:v>
                </c:pt>
                <c:pt idx="783">
                  <c:v>1.0873586250000002</c:v>
                </c:pt>
                <c:pt idx="784">
                  <c:v>1.0887473333333304</c:v>
                </c:pt>
                <c:pt idx="785">
                  <c:v>1.0901360416666606</c:v>
                </c:pt>
                <c:pt idx="786">
                  <c:v>1.0915247500000005</c:v>
                </c:pt>
                <c:pt idx="787">
                  <c:v>1.0929134583333306</c:v>
                </c:pt>
                <c:pt idx="788">
                  <c:v>1.0943021666666608</c:v>
                </c:pt>
                <c:pt idx="789">
                  <c:v>1.0956908750000007</c:v>
                </c:pt>
                <c:pt idx="790">
                  <c:v>1.09707958333333</c:v>
                </c:pt>
                <c:pt idx="791">
                  <c:v>1.0984682916666602</c:v>
                </c:pt>
                <c:pt idx="792">
                  <c:v>1.0998570000000001</c:v>
                </c:pt>
                <c:pt idx="793">
                  <c:v>1.1012457083333302</c:v>
                </c:pt>
                <c:pt idx="794">
                  <c:v>1.1026344166666604</c:v>
                </c:pt>
                <c:pt idx="795">
                  <c:v>1.1040231250000003</c:v>
                </c:pt>
                <c:pt idx="796">
                  <c:v>1.1054118333333305</c:v>
                </c:pt>
                <c:pt idx="797">
                  <c:v>1.1068005416666606</c:v>
                </c:pt>
                <c:pt idx="798">
                  <c:v>1.1081892500000006</c:v>
                </c:pt>
                <c:pt idx="799">
                  <c:v>1.1095779583333307</c:v>
                </c:pt>
                <c:pt idx="800">
                  <c:v>1.11096666666666</c:v>
                </c:pt>
                <c:pt idx="801">
                  <c:v>1.1123553750000008</c:v>
                </c:pt>
                <c:pt idx="802">
                  <c:v>1.1137440833333301</c:v>
                </c:pt>
                <c:pt idx="803">
                  <c:v>1.1151327916666602</c:v>
                </c:pt>
                <c:pt idx="804">
                  <c:v>1.1165215000000002</c:v>
                </c:pt>
                <c:pt idx="805">
                  <c:v>1.1179102083333303</c:v>
                </c:pt>
                <c:pt idx="806">
                  <c:v>1.1192989166666605</c:v>
                </c:pt>
                <c:pt idx="807">
                  <c:v>1.1206876250000004</c:v>
                </c:pt>
                <c:pt idx="808">
                  <c:v>1.1220763333333306</c:v>
                </c:pt>
                <c:pt idx="809">
                  <c:v>1.1234650416666607</c:v>
                </c:pt>
                <c:pt idx="810">
                  <c:v>1.1248537500000007</c:v>
                </c:pt>
                <c:pt idx="811">
                  <c:v>1.1262424583333308</c:v>
                </c:pt>
                <c:pt idx="812">
                  <c:v>1.1276311666666601</c:v>
                </c:pt>
                <c:pt idx="813">
                  <c:v>1.129019875</c:v>
                </c:pt>
                <c:pt idx="814">
                  <c:v>1.1304085833333302</c:v>
                </c:pt>
                <c:pt idx="815">
                  <c:v>1.1317972916666603</c:v>
                </c:pt>
                <c:pt idx="816">
                  <c:v>1.1331860000000002</c:v>
                </c:pt>
                <c:pt idx="817">
                  <c:v>1.1345747083333304</c:v>
                </c:pt>
                <c:pt idx="818">
                  <c:v>1.1359634166666606</c:v>
                </c:pt>
                <c:pt idx="819">
                  <c:v>1.1373521250000005</c:v>
                </c:pt>
                <c:pt idx="820">
                  <c:v>1.1387408333333306</c:v>
                </c:pt>
                <c:pt idx="821">
                  <c:v>1.1401295416666608</c:v>
                </c:pt>
                <c:pt idx="822">
                  <c:v>1.1415182500000007</c:v>
                </c:pt>
                <c:pt idx="823">
                  <c:v>1.14290695833333</c:v>
                </c:pt>
                <c:pt idx="824">
                  <c:v>1.1442956666666602</c:v>
                </c:pt>
                <c:pt idx="825">
                  <c:v>1.1456843750000001</c:v>
                </c:pt>
                <c:pt idx="826">
                  <c:v>1.1470730833333302</c:v>
                </c:pt>
                <c:pt idx="827">
                  <c:v>1.1484617916666604</c:v>
                </c:pt>
                <c:pt idx="828">
                  <c:v>1.1498505000000003</c:v>
                </c:pt>
                <c:pt idx="829">
                  <c:v>1.1512392083333305</c:v>
                </c:pt>
                <c:pt idx="830">
                  <c:v>1.1526279166666606</c:v>
                </c:pt>
                <c:pt idx="831">
                  <c:v>1.1540166250000006</c:v>
                </c:pt>
                <c:pt idx="832">
                  <c:v>1.1554053333333307</c:v>
                </c:pt>
                <c:pt idx="833">
                  <c:v>1.15679404166666</c:v>
                </c:pt>
                <c:pt idx="834">
                  <c:v>1.1581827500000008</c:v>
                </c:pt>
                <c:pt idx="835">
                  <c:v>1.1595714583333301</c:v>
                </c:pt>
                <c:pt idx="836">
                  <c:v>1.1609601666666602</c:v>
                </c:pt>
                <c:pt idx="837">
                  <c:v>1.1623488750000002</c:v>
                </c:pt>
                <c:pt idx="838">
                  <c:v>1.1637375833333303</c:v>
                </c:pt>
                <c:pt idx="839">
                  <c:v>1.1651262916666605</c:v>
                </c:pt>
                <c:pt idx="840">
                  <c:v>1.1665150000000004</c:v>
                </c:pt>
                <c:pt idx="841">
                  <c:v>1.1679037083333306</c:v>
                </c:pt>
                <c:pt idx="842">
                  <c:v>1.1692924166666607</c:v>
                </c:pt>
                <c:pt idx="843">
                  <c:v>1.1706811250000007</c:v>
                </c:pt>
                <c:pt idx="844">
                  <c:v>1.1720698333333308</c:v>
                </c:pt>
                <c:pt idx="845">
                  <c:v>1.1734585416666601</c:v>
                </c:pt>
                <c:pt idx="846">
                  <c:v>1.17484725</c:v>
                </c:pt>
                <c:pt idx="847">
                  <c:v>1.1762359583333302</c:v>
                </c:pt>
                <c:pt idx="848">
                  <c:v>1.1776246666666603</c:v>
                </c:pt>
                <c:pt idx="849">
                  <c:v>1.1790133750000003</c:v>
                </c:pt>
                <c:pt idx="850">
                  <c:v>1.1804020833333304</c:v>
                </c:pt>
                <c:pt idx="851">
                  <c:v>1.1817907916666606</c:v>
                </c:pt>
                <c:pt idx="852">
                  <c:v>1.1831795000000005</c:v>
                </c:pt>
                <c:pt idx="853">
                  <c:v>1.1845682083333307</c:v>
                </c:pt>
                <c:pt idx="854">
                  <c:v>1.1859569166666608</c:v>
                </c:pt>
                <c:pt idx="855">
                  <c:v>1.1873456250000007</c:v>
                </c:pt>
                <c:pt idx="856">
                  <c:v>1.18873433333333</c:v>
                </c:pt>
                <c:pt idx="857">
                  <c:v>1.1901230416666602</c:v>
                </c:pt>
                <c:pt idx="858">
                  <c:v>1.1915117500000001</c:v>
                </c:pt>
                <c:pt idx="859">
                  <c:v>1.1929004583333302</c:v>
                </c:pt>
                <c:pt idx="860">
                  <c:v>1.1942891666666604</c:v>
                </c:pt>
                <c:pt idx="861">
                  <c:v>1.1956778750000003</c:v>
                </c:pt>
                <c:pt idx="862">
                  <c:v>1.1970665833333305</c:v>
                </c:pt>
                <c:pt idx="863">
                  <c:v>1.1984552916666606</c:v>
                </c:pt>
                <c:pt idx="864">
                  <c:v>1.1998440000000006</c:v>
                </c:pt>
                <c:pt idx="865">
                  <c:v>1.2012327083333307</c:v>
                </c:pt>
                <c:pt idx="866">
                  <c:v>1.20262141666666</c:v>
                </c:pt>
                <c:pt idx="867">
                  <c:v>1.2040101249999999</c:v>
                </c:pt>
                <c:pt idx="868">
                  <c:v>1.2053988333333301</c:v>
                </c:pt>
                <c:pt idx="869">
                  <c:v>1.2067875416666602</c:v>
                </c:pt>
                <c:pt idx="870">
                  <c:v>1.2081762500000002</c:v>
                </c:pt>
                <c:pt idx="871">
                  <c:v>1.2095649583333303</c:v>
                </c:pt>
                <c:pt idx="872">
                  <c:v>1.2109536666666605</c:v>
                </c:pt>
                <c:pt idx="873">
                  <c:v>1.2123423750000004</c:v>
                </c:pt>
                <c:pt idx="874">
                  <c:v>1.2137310833333306</c:v>
                </c:pt>
                <c:pt idx="875">
                  <c:v>1.2151197916666607</c:v>
                </c:pt>
                <c:pt idx="876">
                  <c:v>1.2165085000000007</c:v>
                </c:pt>
                <c:pt idx="877">
                  <c:v>1.2178972083333308</c:v>
                </c:pt>
                <c:pt idx="878">
                  <c:v>1.2192859166666601</c:v>
                </c:pt>
                <c:pt idx="879">
                  <c:v>1.220674625</c:v>
                </c:pt>
                <c:pt idx="880">
                  <c:v>1.2220633333333302</c:v>
                </c:pt>
                <c:pt idx="881">
                  <c:v>1.2234520416666603</c:v>
                </c:pt>
                <c:pt idx="882">
                  <c:v>1.2248407500000003</c:v>
                </c:pt>
                <c:pt idx="883">
                  <c:v>1.2262294583333304</c:v>
                </c:pt>
                <c:pt idx="884">
                  <c:v>1.2276181666666606</c:v>
                </c:pt>
                <c:pt idx="885">
                  <c:v>1.2290068750000005</c:v>
                </c:pt>
                <c:pt idx="886">
                  <c:v>1.2303955833333307</c:v>
                </c:pt>
                <c:pt idx="887">
                  <c:v>1.2317842916666608</c:v>
                </c:pt>
                <c:pt idx="888">
                  <c:v>1.2331730000000007</c:v>
                </c:pt>
                <c:pt idx="889">
                  <c:v>1.23456170833333</c:v>
                </c:pt>
                <c:pt idx="890">
                  <c:v>1.2359504166666602</c:v>
                </c:pt>
                <c:pt idx="891">
                  <c:v>1.2373391250000001</c:v>
                </c:pt>
                <c:pt idx="892">
                  <c:v>1.2387278333333303</c:v>
                </c:pt>
                <c:pt idx="893">
                  <c:v>1.2401165416666604</c:v>
                </c:pt>
                <c:pt idx="894">
                  <c:v>1.2415052500000003</c:v>
                </c:pt>
                <c:pt idx="895">
                  <c:v>1.2428939583333305</c:v>
                </c:pt>
                <c:pt idx="896">
                  <c:v>1.2442826666666607</c:v>
                </c:pt>
                <c:pt idx="897">
                  <c:v>1.2456713750000006</c:v>
                </c:pt>
                <c:pt idx="898">
                  <c:v>1.2470600833333307</c:v>
                </c:pt>
                <c:pt idx="899">
                  <c:v>1.24844879166666</c:v>
                </c:pt>
                <c:pt idx="900">
                  <c:v>1.2498374999999999</c:v>
                </c:pt>
                <c:pt idx="901">
                  <c:v>1.2512262083333301</c:v>
                </c:pt>
                <c:pt idx="902">
                  <c:v>1.2526149166666602</c:v>
                </c:pt>
                <c:pt idx="903">
                  <c:v>1.2540036250000002</c:v>
                </c:pt>
                <c:pt idx="904">
                  <c:v>1.2553923333333303</c:v>
                </c:pt>
                <c:pt idx="905">
                  <c:v>1.2567810416666605</c:v>
                </c:pt>
                <c:pt idx="906">
                  <c:v>1.2581697500000004</c:v>
                </c:pt>
                <c:pt idx="907">
                  <c:v>1.2595584583333306</c:v>
                </c:pt>
                <c:pt idx="908">
                  <c:v>1.2609471666666607</c:v>
                </c:pt>
                <c:pt idx="909">
                  <c:v>1.2623358750000007</c:v>
                </c:pt>
                <c:pt idx="910">
                  <c:v>1.2637245833333299</c:v>
                </c:pt>
                <c:pt idx="911">
                  <c:v>1.2651132916666601</c:v>
                </c:pt>
                <c:pt idx="912">
                  <c:v>1.266502</c:v>
                </c:pt>
                <c:pt idx="913">
                  <c:v>1.2678907083333302</c:v>
                </c:pt>
                <c:pt idx="914">
                  <c:v>1.2692794166666603</c:v>
                </c:pt>
                <c:pt idx="915">
                  <c:v>1.2706681250000003</c:v>
                </c:pt>
                <c:pt idx="916">
                  <c:v>1.2720568333333304</c:v>
                </c:pt>
                <c:pt idx="917">
                  <c:v>1.2734455416666606</c:v>
                </c:pt>
                <c:pt idx="918">
                  <c:v>1.2748342500000005</c:v>
                </c:pt>
                <c:pt idx="919">
                  <c:v>1.2762229583333307</c:v>
                </c:pt>
                <c:pt idx="920">
                  <c:v>1.2776116666666599</c:v>
                </c:pt>
                <c:pt idx="921">
                  <c:v>1.2790003750000007</c:v>
                </c:pt>
                <c:pt idx="922">
                  <c:v>1.28038908333333</c:v>
                </c:pt>
                <c:pt idx="923">
                  <c:v>1.2817777916666602</c:v>
                </c:pt>
                <c:pt idx="924">
                  <c:v>1.2831665000000001</c:v>
                </c:pt>
                <c:pt idx="925">
                  <c:v>1.2845552083333303</c:v>
                </c:pt>
                <c:pt idx="926">
                  <c:v>1.2859439166666604</c:v>
                </c:pt>
                <c:pt idx="927">
                  <c:v>1.2873326250000003</c:v>
                </c:pt>
                <c:pt idx="928">
                  <c:v>1.2887213333333305</c:v>
                </c:pt>
                <c:pt idx="929">
                  <c:v>1.2901100416666607</c:v>
                </c:pt>
                <c:pt idx="930">
                  <c:v>1.2914987500000006</c:v>
                </c:pt>
                <c:pt idx="931">
                  <c:v>1.2928874583333307</c:v>
                </c:pt>
                <c:pt idx="932">
                  <c:v>1.29427616666666</c:v>
                </c:pt>
                <c:pt idx="933">
                  <c:v>1.2956648749999999</c:v>
                </c:pt>
                <c:pt idx="934">
                  <c:v>1.2970535833333301</c:v>
                </c:pt>
                <c:pt idx="935">
                  <c:v>1.2984422916666603</c:v>
                </c:pt>
                <c:pt idx="936">
                  <c:v>1.2998310000000002</c:v>
                </c:pt>
                <c:pt idx="937">
                  <c:v>1.3012197083333303</c:v>
                </c:pt>
                <c:pt idx="938">
                  <c:v>1.3026084166666605</c:v>
                </c:pt>
                <c:pt idx="939">
                  <c:v>1.3039971250000004</c:v>
                </c:pt>
                <c:pt idx="940">
                  <c:v>1.3053858333333306</c:v>
                </c:pt>
                <c:pt idx="941">
                  <c:v>1.3067745416666607</c:v>
                </c:pt>
                <c:pt idx="942">
                  <c:v>1.3081632500000007</c:v>
                </c:pt>
                <c:pt idx="943">
                  <c:v>1.3095519583333299</c:v>
                </c:pt>
                <c:pt idx="944">
                  <c:v>1.3109406666666601</c:v>
                </c:pt>
                <c:pt idx="945">
                  <c:v>1.312329375</c:v>
                </c:pt>
                <c:pt idx="946">
                  <c:v>1.3137180833333302</c:v>
                </c:pt>
                <c:pt idx="947">
                  <c:v>1.3151067916666603</c:v>
                </c:pt>
                <c:pt idx="948">
                  <c:v>1.3164955000000003</c:v>
                </c:pt>
                <c:pt idx="949">
                  <c:v>1.3178842083333304</c:v>
                </c:pt>
                <c:pt idx="950">
                  <c:v>1.3192729166666606</c:v>
                </c:pt>
                <c:pt idx="951">
                  <c:v>1.3206616250000005</c:v>
                </c:pt>
                <c:pt idx="952">
                  <c:v>1.3220503333333307</c:v>
                </c:pt>
                <c:pt idx="953">
                  <c:v>1.3234390416666599</c:v>
                </c:pt>
                <c:pt idx="954">
                  <c:v>1.3248277500000007</c:v>
                </c:pt>
                <c:pt idx="955">
                  <c:v>1.32621645833333</c:v>
                </c:pt>
                <c:pt idx="956">
                  <c:v>1.3276051666666602</c:v>
                </c:pt>
                <c:pt idx="957">
                  <c:v>1.3289938750000001</c:v>
                </c:pt>
                <c:pt idx="958">
                  <c:v>1.3303825833333303</c:v>
                </c:pt>
                <c:pt idx="959">
                  <c:v>1.3317712916666604</c:v>
                </c:pt>
                <c:pt idx="960">
                  <c:v>1.3331600000000003</c:v>
                </c:pt>
                <c:pt idx="961">
                  <c:v>1.3345487083333305</c:v>
                </c:pt>
                <c:pt idx="962">
                  <c:v>1.3359374166666602</c:v>
                </c:pt>
                <c:pt idx="963">
                  <c:v>1.3373261250000006</c:v>
                </c:pt>
                <c:pt idx="964">
                  <c:v>1.3387148333333303</c:v>
                </c:pt>
                <c:pt idx="965">
                  <c:v>1.3401035416666605</c:v>
                </c:pt>
                <c:pt idx="966">
                  <c:v>1.3414922500000004</c:v>
                </c:pt>
                <c:pt idx="967">
                  <c:v>1.3428809583333305</c:v>
                </c:pt>
                <c:pt idx="968">
                  <c:v>1.3442696666666603</c:v>
                </c:pt>
                <c:pt idx="969">
                  <c:v>1.3456583750000002</c:v>
                </c:pt>
                <c:pt idx="970">
                  <c:v>1.3470470833333303</c:v>
                </c:pt>
                <c:pt idx="971">
                  <c:v>1.3484357916666605</c:v>
                </c:pt>
                <c:pt idx="972">
                  <c:v>1.3498245000000004</c:v>
                </c:pt>
                <c:pt idx="973">
                  <c:v>1.3512132083333306</c:v>
                </c:pt>
                <c:pt idx="974">
                  <c:v>1.3526019166666603</c:v>
                </c:pt>
                <c:pt idx="975">
                  <c:v>1.3539906250000002</c:v>
                </c:pt>
                <c:pt idx="976">
                  <c:v>1.3553793333333304</c:v>
                </c:pt>
                <c:pt idx="977">
                  <c:v>1.3567680416666605</c:v>
                </c:pt>
                <c:pt idx="978">
                  <c:v>1.3581567500000005</c:v>
                </c:pt>
                <c:pt idx="979">
                  <c:v>1.3595454583333302</c:v>
                </c:pt>
                <c:pt idx="980">
                  <c:v>1.3609341666666603</c:v>
                </c:pt>
                <c:pt idx="981">
                  <c:v>1.3623228750000003</c:v>
                </c:pt>
                <c:pt idx="982">
                  <c:v>1.3637115833333304</c:v>
                </c:pt>
                <c:pt idx="983">
                  <c:v>1.3651002916666606</c:v>
                </c:pt>
                <c:pt idx="984">
                  <c:v>1.3664890000000005</c:v>
                </c:pt>
                <c:pt idx="985">
                  <c:v>1.3678777083333302</c:v>
                </c:pt>
                <c:pt idx="986">
                  <c:v>1.3692664166666604</c:v>
                </c:pt>
                <c:pt idx="987">
                  <c:v>1.3706551250000003</c:v>
                </c:pt>
                <c:pt idx="988">
                  <c:v>1.3720438333333305</c:v>
                </c:pt>
                <c:pt idx="989">
                  <c:v>1.3734325416666602</c:v>
                </c:pt>
                <c:pt idx="990">
                  <c:v>1.3748212500000005</c:v>
                </c:pt>
                <c:pt idx="991">
                  <c:v>1.3762099583333303</c:v>
                </c:pt>
                <c:pt idx="992">
                  <c:v>1.3775986666666604</c:v>
                </c:pt>
                <c:pt idx="993">
                  <c:v>1.3789873750000003</c:v>
                </c:pt>
                <c:pt idx="994">
                  <c:v>1.3803760833333305</c:v>
                </c:pt>
                <c:pt idx="995">
                  <c:v>1.3817647916666602</c:v>
                </c:pt>
                <c:pt idx="996">
                  <c:v>1.3831535000000006</c:v>
                </c:pt>
                <c:pt idx="997">
                  <c:v>1.3845422083333303</c:v>
                </c:pt>
                <c:pt idx="998">
                  <c:v>1.3859309166666605</c:v>
                </c:pt>
                <c:pt idx="999">
                  <c:v>1.3873196250000004</c:v>
                </c:pt>
                <c:pt idx="1000">
                  <c:v>1.3887083333333305</c:v>
                </c:pt>
                <c:pt idx="1001">
                  <c:v>1.3900970416666603</c:v>
                </c:pt>
                <c:pt idx="1002">
                  <c:v>1.3914857500000002</c:v>
                </c:pt>
                <c:pt idx="1003">
                  <c:v>1.3928744583333303</c:v>
                </c:pt>
                <c:pt idx="1004">
                  <c:v>1.3942631666666605</c:v>
                </c:pt>
                <c:pt idx="1005">
                  <c:v>1.3956518750000004</c:v>
                </c:pt>
                <c:pt idx="1006">
                  <c:v>1.3970405833333306</c:v>
                </c:pt>
                <c:pt idx="1007">
                  <c:v>1.3984292916666603</c:v>
                </c:pt>
                <c:pt idx="1008">
                  <c:v>1.3998180000000002</c:v>
                </c:pt>
                <c:pt idx="1009">
                  <c:v>1.4012067083333304</c:v>
                </c:pt>
                <c:pt idx="1010">
                  <c:v>1.4025954166666605</c:v>
                </c:pt>
                <c:pt idx="1011">
                  <c:v>1.4039841250000005</c:v>
                </c:pt>
                <c:pt idx="1012">
                  <c:v>1.4053728333333302</c:v>
                </c:pt>
                <c:pt idx="1013">
                  <c:v>1.4067615416666603</c:v>
                </c:pt>
                <c:pt idx="1014">
                  <c:v>1.4081502500000003</c:v>
                </c:pt>
                <c:pt idx="1015">
                  <c:v>1.4095389583333304</c:v>
                </c:pt>
                <c:pt idx="1016">
                  <c:v>1.4109276666666606</c:v>
                </c:pt>
                <c:pt idx="1017">
                  <c:v>1.4123163750000005</c:v>
                </c:pt>
                <c:pt idx="1018">
                  <c:v>1.4137050833333302</c:v>
                </c:pt>
                <c:pt idx="1019">
                  <c:v>1.4150937916666604</c:v>
                </c:pt>
                <c:pt idx="1020">
                  <c:v>1.4164825000000003</c:v>
                </c:pt>
                <c:pt idx="1021">
                  <c:v>1.4178712083333305</c:v>
                </c:pt>
                <c:pt idx="1022">
                  <c:v>1.4192599166666602</c:v>
                </c:pt>
                <c:pt idx="1023">
                  <c:v>1.4206486250000006</c:v>
                </c:pt>
                <c:pt idx="1024">
                  <c:v>1.4220373333333303</c:v>
                </c:pt>
                <c:pt idx="1025">
                  <c:v>1.4234260416666604</c:v>
                </c:pt>
                <c:pt idx="1026">
                  <c:v>1.4248147500000004</c:v>
                </c:pt>
                <c:pt idx="1027">
                  <c:v>1.4262034583333305</c:v>
                </c:pt>
                <c:pt idx="1028">
                  <c:v>1.4275921666666602</c:v>
                </c:pt>
                <c:pt idx="1029">
                  <c:v>1.4289808750000006</c:v>
                </c:pt>
                <c:pt idx="1030">
                  <c:v>1.4303695833333303</c:v>
                </c:pt>
                <c:pt idx="1031">
                  <c:v>1.4317582916666605</c:v>
                </c:pt>
                <c:pt idx="1032">
                  <c:v>1.4331470000000004</c:v>
                </c:pt>
                <c:pt idx="1033">
                  <c:v>1.4345357083333306</c:v>
                </c:pt>
                <c:pt idx="1034">
                  <c:v>1.4359244166666603</c:v>
                </c:pt>
                <c:pt idx="1035">
                  <c:v>1.4373131250000002</c:v>
                </c:pt>
                <c:pt idx="1036">
                  <c:v>1.4387018333333303</c:v>
                </c:pt>
                <c:pt idx="1037">
                  <c:v>1.4400905416666605</c:v>
                </c:pt>
                <c:pt idx="1038">
                  <c:v>1.4414792500000004</c:v>
                </c:pt>
                <c:pt idx="1039">
                  <c:v>1.4428679583333306</c:v>
                </c:pt>
                <c:pt idx="1040">
                  <c:v>1.4442566666666603</c:v>
                </c:pt>
                <c:pt idx="1041">
                  <c:v>1.4456453750000002</c:v>
                </c:pt>
                <c:pt idx="1042">
                  <c:v>1.4470340833333304</c:v>
                </c:pt>
                <c:pt idx="1043">
                  <c:v>1.4484227916666605</c:v>
                </c:pt>
                <c:pt idx="1044">
                  <c:v>1.4498115000000005</c:v>
                </c:pt>
                <c:pt idx="1045">
                  <c:v>1.4512002083333302</c:v>
                </c:pt>
                <c:pt idx="1046">
                  <c:v>1.4525889166666603</c:v>
                </c:pt>
                <c:pt idx="1047">
                  <c:v>1.4539776250000003</c:v>
                </c:pt>
                <c:pt idx="1048">
                  <c:v>1.4553663333333304</c:v>
                </c:pt>
                <c:pt idx="1049">
                  <c:v>1.4567550416666606</c:v>
                </c:pt>
                <c:pt idx="1050">
                  <c:v>1.4581437500000005</c:v>
                </c:pt>
                <c:pt idx="1051">
                  <c:v>1.4595324583333302</c:v>
                </c:pt>
                <c:pt idx="1052">
                  <c:v>1.4609211666666604</c:v>
                </c:pt>
                <c:pt idx="1053">
                  <c:v>1.4623098750000003</c:v>
                </c:pt>
                <c:pt idx="1054">
                  <c:v>1.4636985833333305</c:v>
                </c:pt>
                <c:pt idx="1055">
                  <c:v>1.4650872916666602</c:v>
                </c:pt>
                <c:pt idx="1056">
                  <c:v>1.4664760000000006</c:v>
                </c:pt>
                <c:pt idx="1057">
                  <c:v>1.4678647083333303</c:v>
                </c:pt>
                <c:pt idx="1058">
                  <c:v>1.4692534166666604</c:v>
                </c:pt>
                <c:pt idx="1059">
                  <c:v>1.4706421250000004</c:v>
                </c:pt>
                <c:pt idx="1060">
                  <c:v>1.4720308333333305</c:v>
                </c:pt>
                <c:pt idx="1061">
                  <c:v>1.4734195416666602</c:v>
                </c:pt>
                <c:pt idx="1062">
                  <c:v>1.4748082500000002</c:v>
                </c:pt>
                <c:pt idx="1063">
                  <c:v>1.4761969583333303</c:v>
                </c:pt>
                <c:pt idx="1064">
                  <c:v>1.4775856666666605</c:v>
                </c:pt>
                <c:pt idx="1065">
                  <c:v>1.4789743750000004</c:v>
                </c:pt>
                <c:pt idx="1066">
                  <c:v>1.4803630833333306</c:v>
                </c:pt>
                <c:pt idx="1067">
                  <c:v>1.4817517916666603</c:v>
                </c:pt>
                <c:pt idx="1068">
                  <c:v>1.4831405000000002</c:v>
                </c:pt>
                <c:pt idx="1069">
                  <c:v>1.4845292083333304</c:v>
                </c:pt>
                <c:pt idx="1070">
                  <c:v>1.4859179166666605</c:v>
                </c:pt>
                <c:pt idx="1071">
                  <c:v>1.4873066250000004</c:v>
                </c:pt>
                <c:pt idx="1072">
                  <c:v>1.4886953333333306</c:v>
                </c:pt>
                <c:pt idx="1073">
                  <c:v>1.4900840416666603</c:v>
                </c:pt>
                <c:pt idx="1074">
                  <c:v>1.4914727500000002</c:v>
                </c:pt>
                <c:pt idx="1075">
                  <c:v>1.4928614583333304</c:v>
                </c:pt>
                <c:pt idx="1076">
                  <c:v>1.4942501666666606</c:v>
                </c:pt>
                <c:pt idx="1077">
                  <c:v>1.4956388750000005</c:v>
                </c:pt>
                <c:pt idx="1078">
                  <c:v>1.4970275833333302</c:v>
                </c:pt>
                <c:pt idx="1079">
                  <c:v>1.4984162916666603</c:v>
                </c:pt>
                <c:pt idx="1080">
                  <c:v>1.4998050000000003</c:v>
                </c:pt>
                <c:pt idx="1081">
                  <c:v>1.5011937083333304</c:v>
                </c:pt>
                <c:pt idx="1082">
                  <c:v>1.5025824166666606</c:v>
                </c:pt>
                <c:pt idx="1083">
                  <c:v>1.5039711250000005</c:v>
                </c:pt>
                <c:pt idx="1084">
                  <c:v>1.5053598333333302</c:v>
                </c:pt>
                <c:pt idx="1085">
                  <c:v>1.5067485416666604</c:v>
                </c:pt>
                <c:pt idx="1086">
                  <c:v>1.5081372500000003</c:v>
                </c:pt>
                <c:pt idx="1087">
                  <c:v>1.5095259583333305</c:v>
                </c:pt>
                <c:pt idx="1088">
                  <c:v>1.5109146666666602</c:v>
                </c:pt>
                <c:pt idx="1089">
                  <c:v>1.5123033750000006</c:v>
                </c:pt>
                <c:pt idx="1090">
                  <c:v>1.5136920833333303</c:v>
                </c:pt>
                <c:pt idx="1091">
                  <c:v>1.5150807916666604</c:v>
                </c:pt>
                <c:pt idx="1092">
                  <c:v>1.5164695000000004</c:v>
                </c:pt>
                <c:pt idx="1093">
                  <c:v>1.5178582083333305</c:v>
                </c:pt>
                <c:pt idx="1094">
                  <c:v>1.5192469166666602</c:v>
                </c:pt>
                <c:pt idx="1095">
                  <c:v>1.5206356250000002</c:v>
                </c:pt>
                <c:pt idx="1096">
                  <c:v>1.5220243333333303</c:v>
                </c:pt>
                <c:pt idx="1097">
                  <c:v>1.5234130416666605</c:v>
                </c:pt>
                <c:pt idx="1098">
                  <c:v>1.5248017500000004</c:v>
                </c:pt>
                <c:pt idx="1099">
                  <c:v>1.5261904583333306</c:v>
                </c:pt>
                <c:pt idx="1100">
                  <c:v>1.5275791666666603</c:v>
                </c:pt>
                <c:pt idx="1101">
                  <c:v>1.5289678750000002</c:v>
                </c:pt>
                <c:pt idx="1102">
                  <c:v>1.5303565833333304</c:v>
                </c:pt>
                <c:pt idx="1103">
                  <c:v>1.5317452916666605</c:v>
                </c:pt>
                <c:pt idx="1104">
                  <c:v>1.5331340000000004</c:v>
                </c:pt>
                <c:pt idx="1105">
                  <c:v>1.5345227083333302</c:v>
                </c:pt>
                <c:pt idx="1106">
                  <c:v>1.5359114166666603</c:v>
                </c:pt>
                <c:pt idx="1107">
                  <c:v>1.5373001250000002</c:v>
                </c:pt>
                <c:pt idx="1108">
                  <c:v>1.5386888333333304</c:v>
                </c:pt>
                <c:pt idx="1109">
                  <c:v>1.5400775416666606</c:v>
                </c:pt>
                <c:pt idx="1110">
                  <c:v>1.5414662500000005</c:v>
                </c:pt>
                <c:pt idx="1111">
                  <c:v>1.5428549583333302</c:v>
                </c:pt>
                <c:pt idx="1112">
                  <c:v>1.5442436666666604</c:v>
                </c:pt>
                <c:pt idx="1113">
                  <c:v>1.5456323750000003</c:v>
                </c:pt>
                <c:pt idx="1114">
                  <c:v>1.5470210833333304</c:v>
                </c:pt>
                <c:pt idx="1115">
                  <c:v>1.5484097916666602</c:v>
                </c:pt>
                <c:pt idx="1116">
                  <c:v>1.5497985000000005</c:v>
                </c:pt>
                <c:pt idx="1117">
                  <c:v>1.5511872083333302</c:v>
                </c:pt>
                <c:pt idx="1118">
                  <c:v>1.5525759166666604</c:v>
                </c:pt>
                <c:pt idx="1119">
                  <c:v>1.5539646250000003</c:v>
                </c:pt>
                <c:pt idx="1120">
                  <c:v>1.5553533333333305</c:v>
                </c:pt>
                <c:pt idx="1121">
                  <c:v>1.5567420416666602</c:v>
                </c:pt>
                <c:pt idx="1122">
                  <c:v>1.5581307500000006</c:v>
                </c:pt>
                <c:pt idx="1123">
                  <c:v>1.5595194583333303</c:v>
                </c:pt>
                <c:pt idx="1124">
                  <c:v>1.5609081666666604</c:v>
                </c:pt>
                <c:pt idx="1125">
                  <c:v>1.5622968750000004</c:v>
                </c:pt>
                <c:pt idx="1126">
                  <c:v>1.5636855833333305</c:v>
                </c:pt>
                <c:pt idx="1127">
                  <c:v>1.5650742916666602</c:v>
                </c:pt>
                <c:pt idx="1128">
                  <c:v>1.5664630000000002</c:v>
                </c:pt>
                <c:pt idx="1129">
                  <c:v>1.5678517083333303</c:v>
                </c:pt>
                <c:pt idx="1130">
                  <c:v>1.5692404166666605</c:v>
                </c:pt>
                <c:pt idx="1131">
                  <c:v>1.5706291250000004</c:v>
                </c:pt>
                <c:pt idx="1132">
                  <c:v>1.5720178333333306</c:v>
                </c:pt>
                <c:pt idx="1133">
                  <c:v>1.5734065416666603</c:v>
                </c:pt>
                <c:pt idx="1134">
                  <c:v>1.5747952500000002</c:v>
                </c:pt>
                <c:pt idx="1135">
                  <c:v>1.5761839583333304</c:v>
                </c:pt>
                <c:pt idx="1136">
                  <c:v>1.5775726666666605</c:v>
                </c:pt>
                <c:pt idx="1137">
                  <c:v>1.5789613750000004</c:v>
                </c:pt>
                <c:pt idx="1138">
                  <c:v>1.5803500833333302</c:v>
                </c:pt>
                <c:pt idx="1139">
                  <c:v>1.5817387916666603</c:v>
                </c:pt>
                <c:pt idx="1140">
                  <c:v>1.5831275000000002</c:v>
                </c:pt>
                <c:pt idx="1141">
                  <c:v>1.5845162083333304</c:v>
                </c:pt>
                <c:pt idx="1142">
                  <c:v>1.5859049166666606</c:v>
                </c:pt>
                <c:pt idx="1143">
                  <c:v>1.5872936250000005</c:v>
                </c:pt>
                <c:pt idx="1144">
                  <c:v>1.5886823333333302</c:v>
                </c:pt>
                <c:pt idx="1145">
                  <c:v>1.5900710416666604</c:v>
                </c:pt>
                <c:pt idx="1146">
                  <c:v>1.5914597500000003</c:v>
                </c:pt>
                <c:pt idx="1147">
                  <c:v>1.5928484583333304</c:v>
                </c:pt>
                <c:pt idx="1148">
                  <c:v>1.5942371666666602</c:v>
                </c:pt>
                <c:pt idx="1149">
                  <c:v>1.5956258750000005</c:v>
                </c:pt>
                <c:pt idx="1150">
                  <c:v>1.5970145833333302</c:v>
                </c:pt>
                <c:pt idx="1151">
                  <c:v>1.5984032916666604</c:v>
                </c:pt>
                <c:pt idx="1152">
                  <c:v>1.5997920000000003</c:v>
                </c:pt>
                <c:pt idx="1153">
                  <c:v>1.6011807083333305</c:v>
                </c:pt>
                <c:pt idx="1154">
                  <c:v>1.6025694166666602</c:v>
                </c:pt>
                <c:pt idx="1155">
                  <c:v>1.6039581250000006</c:v>
                </c:pt>
                <c:pt idx="1156">
                  <c:v>1.6053468333333303</c:v>
                </c:pt>
                <c:pt idx="1157">
                  <c:v>1.6067355416666604</c:v>
                </c:pt>
                <c:pt idx="1158">
                  <c:v>1.6081242500000004</c:v>
                </c:pt>
                <c:pt idx="1159">
                  <c:v>1.6095129583333305</c:v>
                </c:pt>
                <c:pt idx="1160">
                  <c:v>1.6109016666666602</c:v>
                </c:pt>
                <c:pt idx="1161">
                  <c:v>1.6122903750000002</c:v>
                </c:pt>
                <c:pt idx="1162">
                  <c:v>1.6136790833333303</c:v>
                </c:pt>
                <c:pt idx="1163">
                  <c:v>1.6150677916666605</c:v>
                </c:pt>
                <c:pt idx="1164">
                  <c:v>1.6164565000000004</c:v>
                </c:pt>
                <c:pt idx="1165">
                  <c:v>1.6178452083333306</c:v>
                </c:pt>
                <c:pt idx="1166">
                  <c:v>1.6192339166666603</c:v>
                </c:pt>
                <c:pt idx="1167">
                  <c:v>1.6206226250000002</c:v>
                </c:pt>
                <c:pt idx="1168">
                  <c:v>1.6220113333333304</c:v>
                </c:pt>
                <c:pt idx="1169">
                  <c:v>1.6234000416666605</c:v>
                </c:pt>
                <c:pt idx="1170">
                  <c:v>1.6247887500000004</c:v>
                </c:pt>
                <c:pt idx="1171">
                  <c:v>1.6261774583333302</c:v>
                </c:pt>
                <c:pt idx="1172">
                  <c:v>1.6275661666666603</c:v>
                </c:pt>
                <c:pt idx="1173">
                  <c:v>1.6289548750000002</c:v>
                </c:pt>
                <c:pt idx="1174">
                  <c:v>1.6303435833333304</c:v>
                </c:pt>
                <c:pt idx="1175">
                  <c:v>1.6317322916666606</c:v>
                </c:pt>
                <c:pt idx="1176">
                  <c:v>1.6331210000000005</c:v>
                </c:pt>
                <c:pt idx="1177">
                  <c:v>1.6345097083333302</c:v>
                </c:pt>
                <c:pt idx="1178">
                  <c:v>1.6358984166666604</c:v>
                </c:pt>
                <c:pt idx="1179">
                  <c:v>1.6372871250000003</c:v>
                </c:pt>
                <c:pt idx="1180">
                  <c:v>1.6386758333333304</c:v>
                </c:pt>
                <c:pt idx="1181">
                  <c:v>1.6400645416666602</c:v>
                </c:pt>
                <c:pt idx="1182">
                  <c:v>1.6414532500000005</c:v>
                </c:pt>
                <c:pt idx="1183">
                  <c:v>1.6428419583333302</c:v>
                </c:pt>
                <c:pt idx="1184">
                  <c:v>1.6442306666666604</c:v>
                </c:pt>
                <c:pt idx="1185">
                  <c:v>1.6456193750000003</c:v>
                </c:pt>
                <c:pt idx="1186">
                  <c:v>1.6470080833333305</c:v>
                </c:pt>
                <c:pt idx="1187">
                  <c:v>1.6483967916666602</c:v>
                </c:pt>
                <c:pt idx="1188">
                  <c:v>1.6497855000000006</c:v>
                </c:pt>
                <c:pt idx="1189">
                  <c:v>1.6511742083333303</c:v>
                </c:pt>
                <c:pt idx="1190">
                  <c:v>1.6525629166666604</c:v>
                </c:pt>
                <c:pt idx="1191">
                  <c:v>1.6539516250000004</c:v>
                </c:pt>
                <c:pt idx="1192">
                  <c:v>1.6553403333333305</c:v>
                </c:pt>
                <c:pt idx="1193">
                  <c:v>1.6567290416666602</c:v>
                </c:pt>
                <c:pt idx="1194">
                  <c:v>1.6581177500000002</c:v>
                </c:pt>
                <c:pt idx="1195">
                  <c:v>1.6595064583333303</c:v>
                </c:pt>
                <c:pt idx="1196">
                  <c:v>1.6608951666666605</c:v>
                </c:pt>
                <c:pt idx="1197">
                  <c:v>1.6622838750000004</c:v>
                </c:pt>
                <c:pt idx="1198">
                  <c:v>1.6636725833333306</c:v>
                </c:pt>
                <c:pt idx="1199">
                  <c:v>1.6650612916666603</c:v>
                </c:pt>
                <c:pt idx="1200">
                  <c:v>1.6664500000000002</c:v>
                </c:pt>
                <c:pt idx="1201">
                  <c:v>1.6678387083333304</c:v>
                </c:pt>
                <c:pt idx="1202">
                  <c:v>1.6692274166666605</c:v>
                </c:pt>
                <c:pt idx="1203">
                  <c:v>1.6706161250000005</c:v>
                </c:pt>
                <c:pt idx="1204">
                  <c:v>1.6720048333333302</c:v>
                </c:pt>
                <c:pt idx="1205">
                  <c:v>1.6733935416666603</c:v>
                </c:pt>
                <c:pt idx="1206">
                  <c:v>1.6747822500000002</c:v>
                </c:pt>
                <c:pt idx="1207">
                  <c:v>1.6761709583333304</c:v>
                </c:pt>
                <c:pt idx="1208">
                  <c:v>1.6775596666666606</c:v>
                </c:pt>
                <c:pt idx="1209">
                  <c:v>1.6789483750000005</c:v>
                </c:pt>
                <c:pt idx="1210">
                  <c:v>1.6803370833333302</c:v>
                </c:pt>
                <c:pt idx="1211">
                  <c:v>1.6817257916666604</c:v>
                </c:pt>
                <c:pt idx="1212">
                  <c:v>1.6831145000000003</c:v>
                </c:pt>
                <c:pt idx="1213">
                  <c:v>1.6845032083333304</c:v>
                </c:pt>
                <c:pt idx="1214">
                  <c:v>1.6858919166666602</c:v>
                </c:pt>
                <c:pt idx="1215">
                  <c:v>1.6872806250000005</c:v>
                </c:pt>
                <c:pt idx="1216">
                  <c:v>1.6886693333333302</c:v>
                </c:pt>
                <c:pt idx="1217">
                  <c:v>1.6900580416666604</c:v>
                </c:pt>
                <c:pt idx="1218">
                  <c:v>1.6914467500000003</c:v>
                </c:pt>
                <c:pt idx="1219">
                  <c:v>1.6928354583333305</c:v>
                </c:pt>
                <c:pt idx="1220">
                  <c:v>1.6942241666666602</c:v>
                </c:pt>
                <c:pt idx="1221">
                  <c:v>1.6956128750000006</c:v>
                </c:pt>
                <c:pt idx="1222">
                  <c:v>1.6970015833333303</c:v>
                </c:pt>
                <c:pt idx="1223">
                  <c:v>1.6983902916666604</c:v>
                </c:pt>
                <c:pt idx="1224">
                  <c:v>1.6997790000000004</c:v>
                </c:pt>
                <c:pt idx="1225">
                  <c:v>1.7011677083333305</c:v>
                </c:pt>
                <c:pt idx="1226">
                  <c:v>1.7025564166666602</c:v>
                </c:pt>
                <c:pt idx="1227">
                  <c:v>1.7039451250000002</c:v>
                </c:pt>
                <c:pt idx="1228">
                  <c:v>1.7053338333333303</c:v>
                </c:pt>
                <c:pt idx="1229">
                  <c:v>1.7067225416666605</c:v>
                </c:pt>
                <c:pt idx="1230">
                  <c:v>1.7081112500000004</c:v>
                </c:pt>
                <c:pt idx="1231">
                  <c:v>1.7094999583333306</c:v>
                </c:pt>
                <c:pt idx="1232">
                  <c:v>1.7108886666666603</c:v>
                </c:pt>
                <c:pt idx="1233">
                  <c:v>1.7122773750000002</c:v>
                </c:pt>
                <c:pt idx="1234">
                  <c:v>1.7136660833333304</c:v>
                </c:pt>
                <c:pt idx="1235">
                  <c:v>1.7150547916666605</c:v>
                </c:pt>
                <c:pt idx="1236">
                  <c:v>1.7164435000000005</c:v>
                </c:pt>
                <c:pt idx="1237">
                  <c:v>1.7178322083333302</c:v>
                </c:pt>
                <c:pt idx="1238">
                  <c:v>1.7192209166666603</c:v>
                </c:pt>
                <c:pt idx="1239">
                  <c:v>1.7206096250000003</c:v>
                </c:pt>
                <c:pt idx="1240">
                  <c:v>1.7219983333333304</c:v>
                </c:pt>
                <c:pt idx="1241">
                  <c:v>1.7233870416666606</c:v>
                </c:pt>
                <c:pt idx="1242">
                  <c:v>1.7247757500000005</c:v>
                </c:pt>
                <c:pt idx="1243">
                  <c:v>1.7261644583333302</c:v>
                </c:pt>
                <c:pt idx="1244">
                  <c:v>1.7275531666666604</c:v>
                </c:pt>
                <c:pt idx="1245">
                  <c:v>1.7289418750000003</c:v>
                </c:pt>
                <c:pt idx="1246">
                  <c:v>1.7303305833333305</c:v>
                </c:pt>
                <c:pt idx="1247">
                  <c:v>1.7317192916666602</c:v>
                </c:pt>
                <c:pt idx="1248">
                  <c:v>1.7331080000000005</c:v>
                </c:pt>
                <c:pt idx="1249">
                  <c:v>1.7344967083333303</c:v>
                </c:pt>
                <c:pt idx="1250">
                  <c:v>1.7358854166666604</c:v>
                </c:pt>
                <c:pt idx="1251">
                  <c:v>1.7372741250000003</c:v>
                </c:pt>
                <c:pt idx="1252">
                  <c:v>1.7386628333333305</c:v>
                </c:pt>
                <c:pt idx="1253">
                  <c:v>1.7400515416666602</c:v>
                </c:pt>
                <c:pt idx="1254">
                  <c:v>1.7414402500000006</c:v>
                </c:pt>
                <c:pt idx="1255">
                  <c:v>1.7428289583333303</c:v>
                </c:pt>
                <c:pt idx="1256">
                  <c:v>1.7442176666666604</c:v>
                </c:pt>
                <c:pt idx="1257">
                  <c:v>1.7456063750000004</c:v>
                </c:pt>
                <c:pt idx="1258">
                  <c:v>1.7469950833333305</c:v>
                </c:pt>
                <c:pt idx="1259">
                  <c:v>1.7483837916666602</c:v>
                </c:pt>
                <c:pt idx="1260">
                  <c:v>1.7497725000000002</c:v>
                </c:pt>
                <c:pt idx="1261">
                  <c:v>1.7511612083333303</c:v>
                </c:pt>
                <c:pt idx="1262">
                  <c:v>1.7525499166666605</c:v>
                </c:pt>
                <c:pt idx="1263">
                  <c:v>1.7539386250000004</c:v>
                </c:pt>
                <c:pt idx="1264">
                  <c:v>1.7553273333333306</c:v>
                </c:pt>
                <c:pt idx="1265">
                  <c:v>1.7567160416666603</c:v>
                </c:pt>
                <c:pt idx="1266">
                  <c:v>1.7581047500000002</c:v>
                </c:pt>
                <c:pt idx="1267">
                  <c:v>1.7594934583333304</c:v>
                </c:pt>
                <c:pt idx="1268">
                  <c:v>1.7608821666666605</c:v>
                </c:pt>
                <c:pt idx="1269">
                  <c:v>1.7622708750000005</c:v>
                </c:pt>
                <c:pt idx="1270">
                  <c:v>1.7636595833333302</c:v>
                </c:pt>
                <c:pt idx="1271">
                  <c:v>1.7650482916666603</c:v>
                </c:pt>
                <c:pt idx="1272">
                  <c:v>1.7664370000000003</c:v>
                </c:pt>
                <c:pt idx="1273">
                  <c:v>1.7678257083333304</c:v>
                </c:pt>
                <c:pt idx="1274">
                  <c:v>1.7692144166666606</c:v>
                </c:pt>
                <c:pt idx="1275">
                  <c:v>1.7706031250000005</c:v>
                </c:pt>
                <c:pt idx="1276">
                  <c:v>1.7719918333333302</c:v>
                </c:pt>
                <c:pt idx="1277">
                  <c:v>1.7733805416666604</c:v>
                </c:pt>
                <c:pt idx="1278">
                  <c:v>1.7747692500000003</c:v>
                </c:pt>
                <c:pt idx="1279">
                  <c:v>1.7761579583333305</c:v>
                </c:pt>
                <c:pt idx="1280">
                  <c:v>1.7775466666666602</c:v>
                </c:pt>
                <c:pt idx="1281">
                  <c:v>1.7789353750000005</c:v>
                </c:pt>
                <c:pt idx="1282">
                  <c:v>1.7803240833333303</c:v>
                </c:pt>
                <c:pt idx="1283">
                  <c:v>1.7817127916666604</c:v>
                </c:pt>
                <c:pt idx="1284">
                  <c:v>1.7831015000000003</c:v>
                </c:pt>
                <c:pt idx="1285">
                  <c:v>1.7844902083333305</c:v>
                </c:pt>
                <c:pt idx="1286">
                  <c:v>1.7858789166666602</c:v>
                </c:pt>
                <c:pt idx="1287">
                  <c:v>1.7872676250000006</c:v>
                </c:pt>
                <c:pt idx="1288">
                  <c:v>1.7886563333333303</c:v>
                </c:pt>
                <c:pt idx="1289">
                  <c:v>1.7900450416666605</c:v>
                </c:pt>
                <c:pt idx="1290">
                  <c:v>1.7914337500000004</c:v>
                </c:pt>
                <c:pt idx="1291">
                  <c:v>1.7928224583333305</c:v>
                </c:pt>
                <c:pt idx="1292">
                  <c:v>1.7942111666666603</c:v>
                </c:pt>
                <c:pt idx="1293">
                  <c:v>1.7955998750000002</c:v>
                </c:pt>
                <c:pt idx="1294">
                  <c:v>1.7969885833333303</c:v>
                </c:pt>
                <c:pt idx="1295">
                  <c:v>1.7983772916666605</c:v>
                </c:pt>
                <c:pt idx="1296">
                  <c:v>1.7997660000000004</c:v>
                </c:pt>
                <c:pt idx="1297">
                  <c:v>1.8011547083333306</c:v>
                </c:pt>
                <c:pt idx="1298">
                  <c:v>1.8025434166666603</c:v>
                </c:pt>
                <c:pt idx="1299">
                  <c:v>1.8039321250000002</c:v>
                </c:pt>
                <c:pt idx="1300">
                  <c:v>1.8053208333333304</c:v>
                </c:pt>
                <c:pt idx="1301">
                  <c:v>1.8067095416666605</c:v>
                </c:pt>
                <c:pt idx="1302">
                  <c:v>1.8080982500000005</c:v>
                </c:pt>
                <c:pt idx="1303">
                  <c:v>1.8094869583333302</c:v>
                </c:pt>
                <c:pt idx="1304">
                  <c:v>1.8108756666666603</c:v>
                </c:pt>
                <c:pt idx="1305">
                  <c:v>1.8122643750000003</c:v>
                </c:pt>
                <c:pt idx="1306">
                  <c:v>1.8136530833333304</c:v>
                </c:pt>
                <c:pt idx="1307">
                  <c:v>1.8150417916666606</c:v>
                </c:pt>
                <c:pt idx="1308">
                  <c:v>1.8164305000000005</c:v>
                </c:pt>
                <c:pt idx="1309">
                  <c:v>1.8178192083333302</c:v>
                </c:pt>
                <c:pt idx="1310">
                  <c:v>1.8192079166666604</c:v>
                </c:pt>
                <c:pt idx="1311">
                  <c:v>1.8205966250000003</c:v>
                </c:pt>
                <c:pt idx="1312">
                  <c:v>1.8219853333333305</c:v>
                </c:pt>
                <c:pt idx="1313">
                  <c:v>1.8233740416666602</c:v>
                </c:pt>
                <c:pt idx="1314">
                  <c:v>1.8247627500000005</c:v>
                </c:pt>
                <c:pt idx="1315">
                  <c:v>1.8261514583333303</c:v>
                </c:pt>
                <c:pt idx="1316">
                  <c:v>1.8275401666666604</c:v>
                </c:pt>
                <c:pt idx="1317">
                  <c:v>1.8289288750000003</c:v>
                </c:pt>
                <c:pt idx="1318">
                  <c:v>1.8303175833333305</c:v>
                </c:pt>
                <c:pt idx="1319">
                  <c:v>1.8317062916666602</c:v>
                </c:pt>
                <c:pt idx="1320">
                  <c:v>1.8330950000000006</c:v>
                </c:pt>
                <c:pt idx="1321">
                  <c:v>1.8344837083333303</c:v>
                </c:pt>
                <c:pt idx="1322">
                  <c:v>1.8358724166666605</c:v>
                </c:pt>
                <c:pt idx="1323">
                  <c:v>1.8372611250000004</c:v>
                </c:pt>
                <c:pt idx="1324">
                  <c:v>1.8386498333333305</c:v>
                </c:pt>
                <c:pt idx="1325">
                  <c:v>1.8400385416666603</c:v>
                </c:pt>
                <c:pt idx="1326">
                  <c:v>1.8414272500000002</c:v>
                </c:pt>
                <c:pt idx="1327">
                  <c:v>1.8428159583333303</c:v>
                </c:pt>
                <c:pt idx="1328">
                  <c:v>1.8442046666666605</c:v>
                </c:pt>
                <c:pt idx="1329">
                  <c:v>1.8455933750000004</c:v>
                </c:pt>
                <c:pt idx="1330">
                  <c:v>1.8469820833333306</c:v>
                </c:pt>
                <c:pt idx="1331">
                  <c:v>1.8483707916666603</c:v>
                </c:pt>
                <c:pt idx="1332">
                  <c:v>1.8497595000000002</c:v>
                </c:pt>
                <c:pt idx="1333">
                  <c:v>1.8511482083333304</c:v>
                </c:pt>
                <c:pt idx="1334">
                  <c:v>1.8525369166666605</c:v>
                </c:pt>
                <c:pt idx="1335">
                  <c:v>1.8539256250000005</c:v>
                </c:pt>
                <c:pt idx="1336">
                  <c:v>1.8553143333333302</c:v>
                </c:pt>
                <c:pt idx="1337">
                  <c:v>1.8567030416666603</c:v>
                </c:pt>
                <c:pt idx="1338">
                  <c:v>1.8580917500000003</c:v>
                </c:pt>
                <c:pt idx="1339">
                  <c:v>1.8594804583333304</c:v>
                </c:pt>
                <c:pt idx="1340">
                  <c:v>1.8608691666666606</c:v>
                </c:pt>
                <c:pt idx="1341">
                  <c:v>1.8622578750000005</c:v>
                </c:pt>
                <c:pt idx="1342">
                  <c:v>1.8636465833333302</c:v>
                </c:pt>
                <c:pt idx="1343">
                  <c:v>1.8650352916666604</c:v>
                </c:pt>
                <c:pt idx="1344">
                  <c:v>1.8664240000000003</c:v>
                </c:pt>
                <c:pt idx="1345">
                  <c:v>1.8678127083333305</c:v>
                </c:pt>
                <c:pt idx="1346">
                  <c:v>1.8692014166666602</c:v>
                </c:pt>
                <c:pt idx="1347">
                  <c:v>1.8705901250000005</c:v>
                </c:pt>
                <c:pt idx="1348">
                  <c:v>1.8719788333333303</c:v>
                </c:pt>
                <c:pt idx="1349">
                  <c:v>1.8733675416666604</c:v>
                </c:pt>
                <c:pt idx="1350">
                  <c:v>1.8747562500000003</c:v>
                </c:pt>
                <c:pt idx="1351">
                  <c:v>1.8761449583333305</c:v>
                </c:pt>
                <c:pt idx="1352">
                  <c:v>1.8775336666666602</c:v>
                </c:pt>
                <c:pt idx="1353">
                  <c:v>1.8789223750000006</c:v>
                </c:pt>
                <c:pt idx="1354">
                  <c:v>1.8803110833333303</c:v>
                </c:pt>
                <c:pt idx="1355">
                  <c:v>1.8816997916666605</c:v>
                </c:pt>
                <c:pt idx="1356">
                  <c:v>1.8830885000000004</c:v>
                </c:pt>
                <c:pt idx="1357">
                  <c:v>1.8844772083333305</c:v>
                </c:pt>
                <c:pt idx="1358">
                  <c:v>1.8858659166666603</c:v>
                </c:pt>
                <c:pt idx="1359">
                  <c:v>1.8872546250000002</c:v>
                </c:pt>
                <c:pt idx="1360">
                  <c:v>1.8886433333333303</c:v>
                </c:pt>
                <c:pt idx="1361">
                  <c:v>1.8900320416666605</c:v>
                </c:pt>
                <c:pt idx="1362">
                  <c:v>1.8914207500000004</c:v>
                </c:pt>
                <c:pt idx="1363">
                  <c:v>1.8928094583333306</c:v>
                </c:pt>
                <c:pt idx="1364">
                  <c:v>1.8941981666666603</c:v>
                </c:pt>
                <c:pt idx="1365">
                  <c:v>1.8955868750000002</c:v>
                </c:pt>
                <c:pt idx="1366">
                  <c:v>1.8969755833333304</c:v>
                </c:pt>
                <c:pt idx="1367">
                  <c:v>1.8983642916666605</c:v>
                </c:pt>
                <c:pt idx="1368">
                  <c:v>1.8997530000000005</c:v>
                </c:pt>
                <c:pt idx="1369">
                  <c:v>1.9011417083333302</c:v>
                </c:pt>
                <c:pt idx="1370">
                  <c:v>1.9025304166666603</c:v>
                </c:pt>
                <c:pt idx="1371">
                  <c:v>1.9039191250000003</c:v>
                </c:pt>
                <c:pt idx="1372">
                  <c:v>1.9053078333333304</c:v>
                </c:pt>
                <c:pt idx="1373">
                  <c:v>1.9066965416666606</c:v>
                </c:pt>
                <c:pt idx="1374">
                  <c:v>1.9080852500000005</c:v>
                </c:pt>
                <c:pt idx="1375">
                  <c:v>1.9094739583333302</c:v>
                </c:pt>
                <c:pt idx="1376">
                  <c:v>1.9108626666666604</c:v>
                </c:pt>
                <c:pt idx="1377">
                  <c:v>1.9122513750000003</c:v>
                </c:pt>
                <c:pt idx="1378">
                  <c:v>1.9136400833333305</c:v>
                </c:pt>
                <c:pt idx="1379">
                  <c:v>1.9150287916666602</c:v>
                </c:pt>
                <c:pt idx="1380">
                  <c:v>1.9164175000000006</c:v>
                </c:pt>
                <c:pt idx="1381">
                  <c:v>1.9178062083333303</c:v>
                </c:pt>
                <c:pt idx="1382">
                  <c:v>1.9191949166666604</c:v>
                </c:pt>
                <c:pt idx="1383">
                  <c:v>1.9205836250000003</c:v>
                </c:pt>
                <c:pt idx="1384">
                  <c:v>1.9219723333333305</c:v>
                </c:pt>
                <c:pt idx="1385">
                  <c:v>1.9233610416666602</c:v>
                </c:pt>
                <c:pt idx="1386">
                  <c:v>1.9247497500000006</c:v>
                </c:pt>
                <c:pt idx="1387">
                  <c:v>1.9261384583333303</c:v>
                </c:pt>
                <c:pt idx="1388">
                  <c:v>1.9275271666666605</c:v>
                </c:pt>
                <c:pt idx="1389">
                  <c:v>1.9289158750000004</c:v>
                </c:pt>
                <c:pt idx="1390">
                  <c:v>1.9303045833333305</c:v>
                </c:pt>
                <c:pt idx="1391">
                  <c:v>1.9316932916666603</c:v>
                </c:pt>
                <c:pt idx="1392">
                  <c:v>1.9330820000000002</c:v>
                </c:pt>
                <c:pt idx="1393">
                  <c:v>1.9344707083333303</c:v>
                </c:pt>
                <c:pt idx="1394">
                  <c:v>1.9358594166666605</c:v>
                </c:pt>
                <c:pt idx="1395">
                  <c:v>1.9372481250000004</c:v>
                </c:pt>
                <c:pt idx="1396">
                  <c:v>1.9386368333333306</c:v>
                </c:pt>
                <c:pt idx="1397">
                  <c:v>1.9400255416666603</c:v>
                </c:pt>
                <c:pt idx="1398">
                  <c:v>1.9414142500000002</c:v>
                </c:pt>
                <c:pt idx="1399">
                  <c:v>1.9428029583333304</c:v>
                </c:pt>
                <c:pt idx="1400">
                  <c:v>1.9441916666666605</c:v>
                </c:pt>
                <c:pt idx="1401">
                  <c:v>1.9455803750000005</c:v>
                </c:pt>
                <c:pt idx="1402">
                  <c:v>1.9469690833333302</c:v>
                </c:pt>
                <c:pt idx="1403">
                  <c:v>1.9483577916666603</c:v>
                </c:pt>
                <c:pt idx="1404">
                  <c:v>1.9497465000000003</c:v>
                </c:pt>
                <c:pt idx="1405">
                  <c:v>1.9511352083333304</c:v>
                </c:pt>
                <c:pt idx="1406">
                  <c:v>1.9525239166666606</c:v>
                </c:pt>
                <c:pt idx="1407">
                  <c:v>1.9539126250000005</c:v>
                </c:pt>
                <c:pt idx="1408">
                  <c:v>1.9553013333333302</c:v>
                </c:pt>
                <c:pt idx="1409">
                  <c:v>1.9566900416666604</c:v>
                </c:pt>
                <c:pt idx="1410">
                  <c:v>1.9580787500000003</c:v>
                </c:pt>
                <c:pt idx="1411">
                  <c:v>1.9594674583333305</c:v>
                </c:pt>
                <c:pt idx="1412">
                  <c:v>1.9608561666666602</c:v>
                </c:pt>
                <c:pt idx="1413">
                  <c:v>1.9622448750000006</c:v>
                </c:pt>
                <c:pt idx="1414">
                  <c:v>1.9636335833333303</c:v>
                </c:pt>
                <c:pt idx="1415">
                  <c:v>1.9650222916666604</c:v>
                </c:pt>
                <c:pt idx="1416">
                  <c:v>1.9664110000000004</c:v>
                </c:pt>
                <c:pt idx="1417">
                  <c:v>1.9677997083333305</c:v>
                </c:pt>
                <c:pt idx="1418">
                  <c:v>1.9691884166666602</c:v>
                </c:pt>
                <c:pt idx="1419">
                  <c:v>1.9705771250000002</c:v>
                </c:pt>
                <c:pt idx="1420">
                  <c:v>1.9719658333333303</c:v>
                </c:pt>
                <c:pt idx="1421">
                  <c:v>1.9733545416666605</c:v>
                </c:pt>
                <c:pt idx="1422">
                  <c:v>1.9747432500000004</c:v>
                </c:pt>
                <c:pt idx="1423">
                  <c:v>1.9761319583333306</c:v>
                </c:pt>
                <c:pt idx="1424">
                  <c:v>1.9775206666666603</c:v>
                </c:pt>
                <c:pt idx="1425">
                  <c:v>1.9789093750000002</c:v>
                </c:pt>
                <c:pt idx="1426">
                  <c:v>1.9802980833333304</c:v>
                </c:pt>
                <c:pt idx="1427">
                  <c:v>1.9816867916666605</c:v>
                </c:pt>
                <c:pt idx="1428">
                  <c:v>1.9830755000000004</c:v>
                </c:pt>
                <c:pt idx="1429">
                  <c:v>1.9844642083333306</c:v>
                </c:pt>
                <c:pt idx="1430">
                  <c:v>1.9858529166666603</c:v>
                </c:pt>
                <c:pt idx="1431">
                  <c:v>1.9872416250000002</c:v>
                </c:pt>
                <c:pt idx="1432">
                  <c:v>1.9886303333333304</c:v>
                </c:pt>
                <c:pt idx="1433">
                  <c:v>1.9900190416666605</c:v>
                </c:pt>
                <c:pt idx="1434">
                  <c:v>1.9914077500000005</c:v>
                </c:pt>
                <c:pt idx="1435">
                  <c:v>1.9927964583333302</c:v>
                </c:pt>
                <c:pt idx="1436">
                  <c:v>1.9941851666666603</c:v>
                </c:pt>
                <c:pt idx="1437">
                  <c:v>1.9955738750000003</c:v>
                </c:pt>
                <c:pt idx="1438">
                  <c:v>1.9969625833333304</c:v>
                </c:pt>
                <c:pt idx="1439">
                  <c:v>1.9983512916666606</c:v>
                </c:pt>
                <c:pt idx="1440">
                  <c:v>1.9997400000000005</c:v>
                </c:pt>
                <c:pt idx="1441">
                  <c:v>2.0011287083333302</c:v>
                </c:pt>
                <c:pt idx="1442">
                  <c:v>2.0025174166666604</c:v>
                </c:pt>
                <c:pt idx="1443">
                  <c:v>2.0039061250000003</c:v>
                </c:pt>
                <c:pt idx="1444">
                  <c:v>2.0052948333333305</c:v>
                </c:pt>
                <c:pt idx="1445">
                  <c:v>2.0066835416666602</c:v>
                </c:pt>
                <c:pt idx="1446">
                  <c:v>2.0080722500000006</c:v>
                </c:pt>
                <c:pt idx="1447">
                  <c:v>2.0094609583333303</c:v>
                </c:pt>
                <c:pt idx="1448">
                  <c:v>2.0108496666666604</c:v>
                </c:pt>
                <c:pt idx="1449">
                  <c:v>2.0122383750000004</c:v>
                </c:pt>
                <c:pt idx="1450">
                  <c:v>2.0136270833333305</c:v>
                </c:pt>
                <c:pt idx="1451">
                  <c:v>2.0150157916666602</c:v>
                </c:pt>
                <c:pt idx="1452">
                  <c:v>2.0164045000000002</c:v>
                </c:pt>
                <c:pt idx="1453">
                  <c:v>2.0177932083333303</c:v>
                </c:pt>
                <c:pt idx="1454">
                  <c:v>2.0191819166666605</c:v>
                </c:pt>
                <c:pt idx="1455">
                  <c:v>2.0205706250000004</c:v>
                </c:pt>
                <c:pt idx="1456">
                  <c:v>2.0219593333333306</c:v>
                </c:pt>
                <c:pt idx="1457">
                  <c:v>2.0233480416666603</c:v>
                </c:pt>
                <c:pt idx="1458">
                  <c:v>2.0247367500000002</c:v>
                </c:pt>
                <c:pt idx="1459">
                  <c:v>2.0261254583333304</c:v>
                </c:pt>
                <c:pt idx="1460">
                  <c:v>2.0275141666666605</c:v>
                </c:pt>
                <c:pt idx="1461">
                  <c:v>2.0289028750000004</c:v>
                </c:pt>
                <c:pt idx="1462">
                  <c:v>2.0302915833333302</c:v>
                </c:pt>
                <c:pt idx="1463">
                  <c:v>2.0316802916666603</c:v>
                </c:pt>
                <c:pt idx="1464">
                  <c:v>2.0330690000000002</c:v>
                </c:pt>
                <c:pt idx="1465">
                  <c:v>2.0344577083333304</c:v>
                </c:pt>
                <c:pt idx="1466">
                  <c:v>2.0358464166666606</c:v>
                </c:pt>
                <c:pt idx="1467">
                  <c:v>2.0372351250000005</c:v>
                </c:pt>
                <c:pt idx="1468">
                  <c:v>2.0386238333333302</c:v>
                </c:pt>
                <c:pt idx="1469">
                  <c:v>2.0400125416666604</c:v>
                </c:pt>
                <c:pt idx="1470">
                  <c:v>2.0414012500000003</c:v>
                </c:pt>
                <c:pt idx="1471">
                  <c:v>2.0427899583333304</c:v>
                </c:pt>
                <c:pt idx="1472">
                  <c:v>2.0441786666666606</c:v>
                </c:pt>
                <c:pt idx="1473">
                  <c:v>2.0455673750000005</c:v>
                </c:pt>
                <c:pt idx="1474">
                  <c:v>2.0469560833333302</c:v>
                </c:pt>
                <c:pt idx="1475">
                  <c:v>2.0483447916666604</c:v>
                </c:pt>
                <c:pt idx="1476">
                  <c:v>2.0497335000000003</c:v>
                </c:pt>
                <c:pt idx="1477">
                  <c:v>2.0511222083333305</c:v>
                </c:pt>
                <c:pt idx="1478">
                  <c:v>2.0525109166666602</c:v>
                </c:pt>
                <c:pt idx="1479">
                  <c:v>2.0538996250000006</c:v>
                </c:pt>
                <c:pt idx="1480">
                  <c:v>2.0552883333333303</c:v>
                </c:pt>
                <c:pt idx="1481">
                  <c:v>2.0566770416666604</c:v>
                </c:pt>
                <c:pt idx="1482">
                  <c:v>2.0580657500000004</c:v>
                </c:pt>
                <c:pt idx="1483">
                  <c:v>2.0594544583333305</c:v>
                </c:pt>
                <c:pt idx="1484">
                  <c:v>2.0608431666666602</c:v>
                </c:pt>
                <c:pt idx="1485">
                  <c:v>2.0622318750000002</c:v>
                </c:pt>
                <c:pt idx="1486">
                  <c:v>2.0636205833333303</c:v>
                </c:pt>
                <c:pt idx="1487">
                  <c:v>2.0650092916666605</c:v>
                </c:pt>
                <c:pt idx="1488">
                  <c:v>2.0663980000000004</c:v>
                </c:pt>
                <c:pt idx="1489">
                  <c:v>2.0677867083333306</c:v>
                </c:pt>
                <c:pt idx="1490">
                  <c:v>2.0691754166666603</c:v>
                </c:pt>
                <c:pt idx="1491">
                  <c:v>2.0705641250000002</c:v>
                </c:pt>
                <c:pt idx="1492">
                  <c:v>2.0719528333333304</c:v>
                </c:pt>
                <c:pt idx="1493">
                  <c:v>2.0733415416666605</c:v>
                </c:pt>
                <c:pt idx="1494">
                  <c:v>2.0747302500000004</c:v>
                </c:pt>
                <c:pt idx="1495">
                  <c:v>2.0761189583333302</c:v>
                </c:pt>
                <c:pt idx="1496">
                  <c:v>2.0775076666666603</c:v>
                </c:pt>
                <c:pt idx="1497">
                  <c:v>2.0788963750000002</c:v>
                </c:pt>
                <c:pt idx="1498">
                  <c:v>2.0802850833333304</c:v>
                </c:pt>
                <c:pt idx="1499">
                  <c:v>2.0816737916666606</c:v>
                </c:pt>
                <c:pt idx="1500">
                  <c:v>2.0830625000000005</c:v>
                </c:pt>
                <c:pt idx="1501">
                  <c:v>2.0844512083333302</c:v>
                </c:pt>
                <c:pt idx="1502">
                  <c:v>2.0858399166666604</c:v>
                </c:pt>
                <c:pt idx="1503">
                  <c:v>2.0872286250000003</c:v>
                </c:pt>
                <c:pt idx="1504">
                  <c:v>2.0886173333333304</c:v>
                </c:pt>
                <c:pt idx="1505">
                  <c:v>2.0900060416666602</c:v>
                </c:pt>
                <c:pt idx="1506">
                  <c:v>2.0913947500000005</c:v>
                </c:pt>
                <c:pt idx="1507">
                  <c:v>2.0927834583333302</c:v>
                </c:pt>
                <c:pt idx="1508">
                  <c:v>2.0941721666666604</c:v>
                </c:pt>
                <c:pt idx="1509">
                  <c:v>2.0955608750000003</c:v>
                </c:pt>
                <c:pt idx="1510">
                  <c:v>2.0969495833333305</c:v>
                </c:pt>
                <c:pt idx="1511">
                  <c:v>2.0983382916666602</c:v>
                </c:pt>
                <c:pt idx="1512">
                  <c:v>2.0997270000000006</c:v>
                </c:pt>
                <c:pt idx="1513">
                  <c:v>2.1011157083333303</c:v>
                </c:pt>
                <c:pt idx="1514">
                  <c:v>2.1025044166666604</c:v>
                </c:pt>
                <c:pt idx="1515">
                  <c:v>2.1038931250000004</c:v>
                </c:pt>
                <c:pt idx="1516">
                  <c:v>2.1052818333333305</c:v>
                </c:pt>
                <c:pt idx="1517">
                  <c:v>2.1066705416666602</c:v>
                </c:pt>
                <c:pt idx="1518">
                  <c:v>2.1080592500000002</c:v>
                </c:pt>
                <c:pt idx="1519">
                  <c:v>2.1094479583333303</c:v>
                </c:pt>
                <c:pt idx="1520">
                  <c:v>2.1108366666666605</c:v>
                </c:pt>
                <c:pt idx="1521">
                  <c:v>2.1122253750000004</c:v>
                </c:pt>
                <c:pt idx="1522">
                  <c:v>2.1136140833333306</c:v>
                </c:pt>
                <c:pt idx="1523">
                  <c:v>2.1150027916666603</c:v>
                </c:pt>
                <c:pt idx="1524">
                  <c:v>2.1163915000000002</c:v>
                </c:pt>
                <c:pt idx="1525">
                  <c:v>2.1177802083333304</c:v>
                </c:pt>
                <c:pt idx="1526">
                  <c:v>2.1191689166666605</c:v>
                </c:pt>
                <c:pt idx="1527">
                  <c:v>2.1205576250000004</c:v>
                </c:pt>
                <c:pt idx="1528">
                  <c:v>2.1219463333333302</c:v>
                </c:pt>
                <c:pt idx="1529">
                  <c:v>2.1233350416666603</c:v>
                </c:pt>
                <c:pt idx="1530">
                  <c:v>2.1247237500000002</c:v>
                </c:pt>
                <c:pt idx="1531">
                  <c:v>2.1261124583333304</c:v>
                </c:pt>
                <c:pt idx="1532">
                  <c:v>2.1275011666666606</c:v>
                </c:pt>
                <c:pt idx="1533">
                  <c:v>2.1288898750000005</c:v>
                </c:pt>
                <c:pt idx="1534">
                  <c:v>2.1302785833333302</c:v>
                </c:pt>
                <c:pt idx="1535">
                  <c:v>2.1316672916666604</c:v>
                </c:pt>
                <c:pt idx="1536">
                  <c:v>2.1330560000000003</c:v>
                </c:pt>
                <c:pt idx="1537">
                  <c:v>2.1344447083333304</c:v>
                </c:pt>
                <c:pt idx="1538">
                  <c:v>2.1358334166666602</c:v>
                </c:pt>
                <c:pt idx="1539">
                  <c:v>2.1372221250000005</c:v>
                </c:pt>
                <c:pt idx="1540">
                  <c:v>2.1386108333333302</c:v>
                </c:pt>
                <c:pt idx="1541">
                  <c:v>2.1399995416666604</c:v>
                </c:pt>
                <c:pt idx="1542">
                  <c:v>2.1413882500000003</c:v>
                </c:pt>
                <c:pt idx="1543">
                  <c:v>2.1427769583333305</c:v>
                </c:pt>
                <c:pt idx="1544">
                  <c:v>2.1441656666666602</c:v>
                </c:pt>
                <c:pt idx="1545">
                  <c:v>2.1455543750000006</c:v>
                </c:pt>
                <c:pt idx="1546">
                  <c:v>2.1469430833333303</c:v>
                </c:pt>
                <c:pt idx="1547">
                  <c:v>2.1483317916666604</c:v>
                </c:pt>
                <c:pt idx="1548">
                  <c:v>2.1497205000000004</c:v>
                </c:pt>
                <c:pt idx="1549">
                  <c:v>2.1511092083333305</c:v>
                </c:pt>
                <c:pt idx="1550">
                  <c:v>2.1524979166666602</c:v>
                </c:pt>
                <c:pt idx="1551">
                  <c:v>2.1538866250000002</c:v>
                </c:pt>
                <c:pt idx="1552">
                  <c:v>2.1552753333333303</c:v>
                </c:pt>
                <c:pt idx="1553">
                  <c:v>2.1566640416666605</c:v>
                </c:pt>
                <c:pt idx="1554">
                  <c:v>2.1580527500000004</c:v>
                </c:pt>
                <c:pt idx="1555">
                  <c:v>2.1594414583333306</c:v>
                </c:pt>
                <c:pt idx="1556">
                  <c:v>2.1608301666666603</c:v>
                </c:pt>
                <c:pt idx="1557">
                  <c:v>2.1622188750000002</c:v>
                </c:pt>
                <c:pt idx="1558">
                  <c:v>2.1636075833333304</c:v>
                </c:pt>
                <c:pt idx="1559">
                  <c:v>2.1649962916666605</c:v>
                </c:pt>
                <c:pt idx="1560">
                  <c:v>2.1663850000000004</c:v>
                </c:pt>
                <c:pt idx="1561">
                  <c:v>2.1677737083333302</c:v>
                </c:pt>
                <c:pt idx="1562">
                  <c:v>2.1691624166666603</c:v>
                </c:pt>
                <c:pt idx="1563">
                  <c:v>2.1705511250000002</c:v>
                </c:pt>
                <c:pt idx="1564">
                  <c:v>2.1719398333333304</c:v>
                </c:pt>
                <c:pt idx="1565">
                  <c:v>2.1733285416666606</c:v>
                </c:pt>
                <c:pt idx="1566">
                  <c:v>2.1747172500000005</c:v>
                </c:pt>
                <c:pt idx="1567">
                  <c:v>2.1761059583333302</c:v>
                </c:pt>
                <c:pt idx="1568">
                  <c:v>2.1774946666666604</c:v>
                </c:pt>
                <c:pt idx="1569">
                  <c:v>2.1788833750000003</c:v>
                </c:pt>
                <c:pt idx="1570">
                  <c:v>2.1802720833333304</c:v>
                </c:pt>
                <c:pt idx="1571">
                  <c:v>2.1816607916666602</c:v>
                </c:pt>
                <c:pt idx="1572">
                  <c:v>2.1830495000000005</c:v>
                </c:pt>
                <c:pt idx="1573">
                  <c:v>2.1844382083333302</c:v>
                </c:pt>
                <c:pt idx="1574">
                  <c:v>2.1858269166666604</c:v>
                </c:pt>
                <c:pt idx="1575">
                  <c:v>2.1872156250000003</c:v>
                </c:pt>
                <c:pt idx="1576">
                  <c:v>2.1886043333333305</c:v>
                </c:pt>
                <c:pt idx="1577">
                  <c:v>2.1899930416666602</c:v>
                </c:pt>
                <c:pt idx="1578">
                  <c:v>2.1913817500000006</c:v>
                </c:pt>
                <c:pt idx="1579">
                  <c:v>2.1927704583333303</c:v>
                </c:pt>
                <c:pt idx="1580">
                  <c:v>2.1941591666666604</c:v>
                </c:pt>
                <c:pt idx="1581">
                  <c:v>2.1955478750000004</c:v>
                </c:pt>
                <c:pt idx="1582">
                  <c:v>2.1969365833333305</c:v>
                </c:pt>
                <c:pt idx="1583">
                  <c:v>2.1983252916666602</c:v>
                </c:pt>
                <c:pt idx="1584">
                  <c:v>2.1997140000000002</c:v>
                </c:pt>
                <c:pt idx="1585">
                  <c:v>2.2011027083333303</c:v>
                </c:pt>
                <c:pt idx="1586">
                  <c:v>2.2024914166666605</c:v>
                </c:pt>
                <c:pt idx="1587">
                  <c:v>2.2038801250000004</c:v>
                </c:pt>
                <c:pt idx="1588">
                  <c:v>2.2052688333333306</c:v>
                </c:pt>
                <c:pt idx="1589">
                  <c:v>2.2066575416666603</c:v>
                </c:pt>
                <c:pt idx="1590">
                  <c:v>2.2080462500000002</c:v>
                </c:pt>
                <c:pt idx="1591">
                  <c:v>2.2094349583333304</c:v>
                </c:pt>
                <c:pt idx="1592">
                  <c:v>2.2108236666666605</c:v>
                </c:pt>
                <c:pt idx="1593">
                  <c:v>2.2122123750000005</c:v>
                </c:pt>
                <c:pt idx="1594">
                  <c:v>2.2136010833333302</c:v>
                </c:pt>
                <c:pt idx="1595">
                  <c:v>2.2149897916666603</c:v>
                </c:pt>
                <c:pt idx="1596">
                  <c:v>2.2163785000000003</c:v>
                </c:pt>
                <c:pt idx="1597">
                  <c:v>2.2177672083333304</c:v>
                </c:pt>
                <c:pt idx="1598">
                  <c:v>2.2191559166666606</c:v>
                </c:pt>
                <c:pt idx="1599">
                  <c:v>2.2205446250000005</c:v>
                </c:pt>
                <c:pt idx="1600">
                  <c:v>2.2219333333333302</c:v>
                </c:pt>
                <c:pt idx="1601">
                  <c:v>2.2233220416666604</c:v>
                </c:pt>
                <c:pt idx="1602">
                  <c:v>2.2247107500000003</c:v>
                </c:pt>
                <c:pt idx="1603">
                  <c:v>2.2260994583333304</c:v>
                </c:pt>
                <c:pt idx="1604">
                  <c:v>2.2274881666666602</c:v>
                </c:pt>
                <c:pt idx="1605">
                  <c:v>2.2288768750000005</c:v>
                </c:pt>
                <c:pt idx="1606">
                  <c:v>2.2302655833333302</c:v>
                </c:pt>
                <c:pt idx="1607">
                  <c:v>2.2316542916666604</c:v>
                </c:pt>
                <c:pt idx="1608">
                  <c:v>2.2330430000000003</c:v>
                </c:pt>
                <c:pt idx="1609">
                  <c:v>2.2344317083333305</c:v>
                </c:pt>
                <c:pt idx="1610">
                  <c:v>2.2358204166666602</c:v>
                </c:pt>
                <c:pt idx="1611">
                  <c:v>2.2372091250000006</c:v>
                </c:pt>
                <c:pt idx="1612">
                  <c:v>2.2385978333333303</c:v>
                </c:pt>
                <c:pt idx="1613">
                  <c:v>2.2399865416666604</c:v>
                </c:pt>
                <c:pt idx="1614">
                  <c:v>2.2413752500000004</c:v>
                </c:pt>
                <c:pt idx="1615">
                  <c:v>2.2427639583333305</c:v>
                </c:pt>
                <c:pt idx="1616">
                  <c:v>2.2441526666666602</c:v>
                </c:pt>
                <c:pt idx="1617">
                  <c:v>2.2455413750000002</c:v>
                </c:pt>
                <c:pt idx="1618">
                  <c:v>2.2469300833333303</c:v>
                </c:pt>
                <c:pt idx="1619">
                  <c:v>2.2483187916666605</c:v>
                </c:pt>
                <c:pt idx="1620">
                  <c:v>2.2497075000000004</c:v>
                </c:pt>
                <c:pt idx="1621">
                  <c:v>2.2510962083333306</c:v>
                </c:pt>
                <c:pt idx="1622">
                  <c:v>2.2524849166666603</c:v>
                </c:pt>
                <c:pt idx="1623">
                  <c:v>2.2538736250000002</c:v>
                </c:pt>
                <c:pt idx="1624">
                  <c:v>2.2552623333333304</c:v>
                </c:pt>
                <c:pt idx="1625">
                  <c:v>2.2566510416666605</c:v>
                </c:pt>
                <c:pt idx="1626">
                  <c:v>2.2580397500000005</c:v>
                </c:pt>
                <c:pt idx="1627">
                  <c:v>2.2594284583333302</c:v>
                </c:pt>
                <c:pt idx="1628">
                  <c:v>2.2608171666666603</c:v>
                </c:pt>
                <c:pt idx="1629">
                  <c:v>2.2622058750000003</c:v>
                </c:pt>
                <c:pt idx="1630">
                  <c:v>2.2635945833333304</c:v>
                </c:pt>
                <c:pt idx="1631">
                  <c:v>2.2649832916666606</c:v>
                </c:pt>
                <c:pt idx="1632">
                  <c:v>2.2663720000000005</c:v>
                </c:pt>
                <c:pt idx="1633">
                  <c:v>2.2677607083333302</c:v>
                </c:pt>
                <c:pt idx="1634">
                  <c:v>2.2691494166666604</c:v>
                </c:pt>
                <c:pt idx="1635">
                  <c:v>2.2705381250000003</c:v>
                </c:pt>
                <c:pt idx="1636">
                  <c:v>2.2719268333333305</c:v>
                </c:pt>
                <c:pt idx="1637">
                  <c:v>2.2733155416666602</c:v>
                </c:pt>
                <c:pt idx="1638">
                  <c:v>2.2747042500000005</c:v>
                </c:pt>
                <c:pt idx="1639">
                  <c:v>2.2760929583333303</c:v>
                </c:pt>
                <c:pt idx="1640">
                  <c:v>2.2774816666666604</c:v>
                </c:pt>
                <c:pt idx="1641">
                  <c:v>2.2788703750000003</c:v>
                </c:pt>
                <c:pt idx="1642">
                  <c:v>2.2802590833333305</c:v>
                </c:pt>
                <c:pt idx="1643">
                  <c:v>2.2816477916666602</c:v>
                </c:pt>
                <c:pt idx="1644">
                  <c:v>2.2830365000000006</c:v>
                </c:pt>
                <c:pt idx="1645">
                  <c:v>2.2844252083333303</c:v>
                </c:pt>
                <c:pt idx="1646">
                  <c:v>2.2858139166666605</c:v>
                </c:pt>
                <c:pt idx="1647">
                  <c:v>2.2872026250000004</c:v>
                </c:pt>
                <c:pt idx="1648">
                  <c:v>2.2885913333333305</c:v>
                </c:pt>
                <c:pt idx="1649">
                  <c:v>2.2899800416666602</c:v>
                </c:pt>
                <c:pt idx="1650">
                  <c:v>2.2913687500000002</c:v>
                </c:pt>
                <c:pt idx="1651">
                  <c:v>2.2927574583333303</c:v>
                </c:pt>
                <c:pt idx="1652">
                  <c:v>2.2941461666666605</c:v>
                </c:pt>
                <c:pt idx="1653">
                  <c:v>2.2955348750000004</c:v>
                </c:pt>
                <c:pt idx="1654">
                  <c:v>2.2969235833333306</c:v>
                </c:pt>
                <c:pt idx="1655">
                  <c:v>2.2983122916666603</c:v>
                </c:pt>
                <c:pt idx="1656">
                  <c:v>2.2997010000000002</c:v>
                </c:pt>
                <c:pt idx="1657">
                  <c:v>2.3010897083333304</c:v>
                </c:pt>
                <c:pt idx="1658">
                  <c:v>2.3024784166666605</c:v>
                </c:pt>
                <c:pt idx="1659">
                  <c:v>2.3038671250000005</c:v>
                </c:pt>
                <c:pt idx="1660">
                  <c:v>2.3052558333333302</c:v>
                </c:pt>
                <c:pt idx="1661">
                  <c:v>2.3066445416666603</c:v>
                </c:pt>
                <c:pt idx="1662">
                  <c:v>2.3080332500000003</c:v>
                </c:pt>
                <c:pt idx="1663">
                  <c:v>2.3094219583333304</c:v>
                </c:pt>
                <c:pt idx="1664">
                  <c:v>2.3108106666666606</c:v>
                </c:pt>
                <c:pt idx="1665">
                  <c:v>2.3121993750000005</c:v>
                </c:pt>
                <c:pt idx="1666">
                  <c:v>2.3135880833333302</c:v>
                </c:pt>
                <c:pt idx="1667">
                  <c:v>2.3149767916666604</c:v>
                </c:pt>
                <c:pt idx="1668">
                  <c:v>2.3163655000000003</c:v>
                </c:pt>
                <c:pt idx="1669">
                  <c:v>2.3177542083333305</c:v>
                </c:pt>
                <c:pt idx="1670">
                  <c:v>2.3191429166666602</c:v>
                </c:pt>
                <c:pt idx="1671">
                  <c:v>2.3205316250000005</c:v>
                </c:pt>
                <c:pt idx="1672">
                  <c:v>2.3219203333333303</c:v>
                </c:pt>
                <c:pt idx="1673">
                  <c:v>2.3233090416666604</c:v>
                </c:pt>
                <c:pt idx="1674">
                  <c:v>2.3246977500000003</c:v>
                </c:pt>
                <c:pt idx="1675">
                  <c:v>2.3260864583333305</c:v>
                </c:pt>
                <c:pt idx="1676">
                  <c:v>2.3274751666666602</c:v>
                </c:pt>
                <c:pt idx="1677">
                  <c:v>2.3288638750000006</c:v>
                </c:pt>
                <c:pt idx="1678">
                  <c:v>2.3302525833333303</c:v>
                </c:pt>
                <c:pt idx="1679">
                  <c:v>2.3316412916666605</c:v>
                </c:pt>
                <c:pt idx="1680">
                  <c:v>2.3330300000000004</c:v>
                </c:pt>
                <c:pt idx="1681">
                  <c:v>2.3344187083333305</c:v>
                </c:pt>
                <c:pt idx="1682">
                  <c:v>2.3358074166666603</c:v>
                </c:pt>
                <c:pt idx="1683">
                  <c:v>2.3371961250000002</c:v>
                </c:pt>
                <c:pt idx="1684">
                  <c:v>2.3385848333333303</c:v>
                </c:pt>
                <c:pt idx="1685">
                  <c:v>2.3399735416666605</c:v>
                </c:pt>
                <c:pt idx="1686">
                  <c:v>2.3413622500000004</c:v>
                </c:pt>
                <c:pt idx="1687">
                  <c:v>2.3427509583333306</c:v>
                </c:pt>
                <c:pt idx="1688">
                  <c:v>2.3441396666666603</c:v>
                </c:pt>
                <c:pt idx="1689">
                  <c:v>2.3455283750000002</c:v>
                </c:pt>
                <c:pt idx="1690">
                  <c:v>2.3469170833333304</c:v>
                </c:pt>
                <c:pt idx="1691">
                  <c:v>2.3483057916666605</c:v>
                </c:pt>
                <c:pt idx="1692">
                  <c:v>2.3496945000000005</c:v>
                </c:pt>
                <c:pt idx="1693">
                  <c:v>2.3510832083333302</c:v>
                </c:pt>
                <c:pt idx="1694">
                  <c:v>2.3524719166666603</c:v>
                </c:pt>
                <c:pt idx="1695">
                  <c:v>2.3538606250000003</c:v>
                </c:pt>
                <c:pt idx="1696">
                  <c:v>2.3552493333333304</c:v>
                </c:pt>
                <c:pt idx="1697">
                  <c:v>2.3566380416666606</c:v>
                </c:pt>
                <c:pt idx="1698">
                  <c:v>2.3580267500000005</c:v>
                </c:pt>
                <c:pt idx="1699">
                  <c:v>2.3594154583333302</c:v>
                </c:pt>
                <c:pt idx="1700">
                  <c:v>2.3608041666666604</c:v>
                </c:pt>
                <c:pt idx="1701">
                  <c:v>2.3621928750000003</c:v>
                </c:pt>
                <c:pt idx="1702">
                  <c:v>2.3635815833333305</c:v>
                </c:pt>
                <c:pt idx="1703">
                  <c:v>2.3649702916666602</c:v>
                </c:pt>
                <c:pt idx="1704">
                  <c:v>2.3663590000000005</c:v>
                </c:pt>
                <c:pt idx="1705">
                  <c:v>2.3677477083333303</c:v>
                </c:pt>
                <c:pt idx="1706">
                  <c:v>2.3691364166666604</c:v>
                </c:pt>
                <c:pt idx="1707">
                  <c:v>2.3705251250000003</c:v>
                </c:pt>
                <c:pt idx="1708">
                  <c:v>2.3719138333333305</c:v>
                </c:pt>
                <c:pt idx="1709">
                  <c:v>2.3733025416666602</c:v>
                </c:pt>
                <c:pt idx="1710">
                  <c:v>2.3746912500000006</c:v>
                </c:pt>
                <c:pt idx="1711">
                  <c:v>2.3760799583333303</c:v>
                </c:pt>
                <c:pt idx="1712">
                  <c:v>2.3774686666666605</c:v>
                </c:pt>
                <c:pt idx="1713">
                  <c:v>2.3788573750000004</c:v>
                </c:pt>
                <c:pt idx="1714">
                  <c:v>2.3802460833333305</c:v>
                </c:pt>
                <c:pt idx="1715">
                  <c:v>2.3816347916666603</c:v>
                </c:pt>
                <c:pt idx="1716">
                  <c:v>2.3830235000000002</c:v>
                </c:pt>
                <c:pt idx="1717">
                  <c:v>2.3844122083333303</c:v>
                </c:pt>
                <c:pt idx="1718">
                  <c:v>2.3858009166666605</c:v>
                </c:pt>
                <c:pt idx="1719">
                  <c:v>2.3871896250000004</c:v>
                </c:pt>
                <c:pt idx="1720">
                  <c:v>2.3885783333333306</c:v>
                </c:pt>
                <c:pt idx="1721">
                  <c:v>2.3899670416666603</c:v>
                </c:pt>
                <c:pt idx="1722">
                  <c:v>2.3913557500000002</c:v>
                </c:pt>
                <c:pt idx="1723">
                  <c:v>2.3927444583333304</c:v>
                </c:pt>
                <c:pt idx="1724">
                  <c:v>2.3941331666666605</c:v>
                </c:pt>
                <c:pt idx="1725">
                  <c:v>2.3955218750000005</c:v>
                </c:pt>
                <c:pt idx="1726">
                  <c:v>2.3969105833333302</c:v>
                </c:pt>
                <c:pt idx="1727">
                  <c:v>2.3982992916666603</c:v>
                </c:pt>
                <c:pt idx="1728">
                  <c:v>2.3996880000000003</c:v>
                </c:pt>
                <c:pt idx="1729">
                  <c:v>2.4010767083333304</c:v>
                </c:pt>
                <c:pt idx="1730">
                  <c:v>2.4024654166666606</c:v>
                </c:pt>
                <c:pt idx="1731">
                  <c:v>2.4038541250000005</c:v>
                </c:pt>
                <c:pt idx="1732">
                  <c:v>2.4052428333333302</c:v>
                </c:pt>
                <c:pt idx="1733">
                  <c:v>2.4066315416666604</c:v>
                </c:pt>
                <c:pt idx="1734">
                  <c:v>2.4080202500000003</c:v>
                </c:pt>
                <c:pt idx="1735">
                  <c:v>2.4094089583333305</c:v>
                </c:pt>
                <c:pt idx="1736">
                  <c:v>2.4107976666666602</c:v>
                </c:pt>
                <c:pt idx="1737">
                  <c:v>2.4121863750000005</c:v>
                </c:pt>
                <c:pt idx="1738">
                  <c:v>2.4135750833333303</c:v>
                </c:pt>
                <c:pt idx="1739">
                  <c:v>2.4149637916666604</c:v>
                </c:pt>
                <c:pt idx="1740">
                  <c:v>2.4163525000000003</c:v>
                </c:pt>
                <c:pt idx="1741">
                  <c:v>2.4177412083333305</c:v>
                </c:pt>
                <c:pt idx="1742">
                  <c:v>2.4191299166666602</c:v>
                </c:pt>
                <c:pt idx="1743">
                  <c:v>2.4205186250000006</c:v>
                </c:pt>
                <c:pt idx="1744">
                  <c:v>2.4219073333333303</c:v>
                </c:pt>
                <c:pt idx="1745">
                  <c:v>2.4232960416666605</c:v>
                </c:pt>
                <c:pt idx="1746">
                  <c:v>2.4246847500000004</c:v>
                </c:pt>
                <c:pt idx="1747">
                  <c:v>2.4260734583333305</c:v>
                </c:pt>
                <c:pt idx="1748">
                  <c:v>2.4274621666666603</c:v>
                </c:pt>
                <c:pt idx="1749">
                  <c:v>2.4288508750000002</c:v>
                </c:pt>
                <c:pt idx="1750">
                  <c:v>2.4302395833333303</c:v>
                </c:pt>
                <c:pt idx="1751">
                  <c:v>2.4316282916666605</c:v>
                </c:pt>
                <c:pt idx="1752">
                  <c:v>2.4330170000000004</c:v>
                </c:pt>
                <c:pt idx="1753">
                  <c:v>2.4344057083333306</c:v>
                </c:pt>
                <c:pt idx="1754">
                  <c:v>2.4357944166666603</c:v>
                </c:pt>
                <c:pt idx="1755">
                  <c:v>2.4371831250000002</c:v>
                </c:pt>
                <c:pt idx="1756">
                  <c:v>2.4385718333333304</c:v>
                </c:pt>
                <c:pt idx="1757">
                  <c:v>2.4399605416666605</c:v>
                </c:pt>
                <c:pt idx="1758">
                  <c:v>2.4413492500000005</c:v>
                </c:pt>
                <c:pt idx="1759">
                  <c:v>2.4427379583333302</c:v>
                </c:pt>
                <c:pt idx="1760">
                  <c:v>2.4441266666666603</c:v>
                </c:pt>
                <c:pt idx="1761">
                  <c:v>2.4455153750000003</c:v>
                </c:pt>
                <c:pt idx="1762">
                  <c:v>2.4469040833333304</c:v>
                </c:pt>
                <c:pt idx="1763">
                  <c:v>2.4482927916666606</c:v>
                </c:pt>
                <c:pt idx="1764">
                  <c:v>2.4496815000000005</c:v>
                </c:pt>
                <c:pt idx="1765">
                  <c:v>2.4510702083333302</c:v>
                </c:pt>
                <c:pt idx="1766">
                  <c:v>2.4524589166666604</c:v>
                </c:pt>
                <c:pt idx="1767">
                  <c:v>2.4538476250000003</c:v>
                </c:pt>
                <c:pt idx="1768">
                  <c:v>2.4552363333333305</c:v>
                </c:pt>
                <c:pt idx="1769">
                  <c:v>2.4566250416666602</c:v>
                </c:pt>
                <c:pt idx="1770">
                  <c:v>2.4580137500000006</c:v>
                </c:pt>
                <c:pt idx="1771">
                  <c:v>2.4594024583333303</c:v>
                </c:pt>
                <c:pt idx="1772">
                  <c:v>2.4607911666666604</c:v>
                </c:pt>
                <c:pt idx="1773">
                  <c:v>2.4621798750000004</c:v>
                </c:pt>
                <c:pt idx="1774">
                  <c:v>2.4635685833333305</c:v>
                </c:pt>
                <c:pt idx="1775">
                  <c:v>2.4649572916666602</c:v>
                </c:pt>
                <c:pt idx="1776">
                  <c:v>2.4663460000000006</c:v>
                </c:pt>
                <c:pt idx="1777">
                  <c:v>2.4677347083333303</c:v>
                </c:pt>
                <c:pt idx="1778">
                  <c:v>2.4691234166666605</c:v>
                </c:pt>
                <c:pt idx="1779">
                  <c:v>2.4705121250000004</c:v>
                </c:pt>
                <c:pt idx="1780">
                  <c:v>2.4719008333333305</c:v>
                </c:pt>
                <c:pt idx="1781">
                  <c:v>2.4732895416666603</c:v>
                </c:pt>
                <c:pt idx="1782">
                  <c:v>2.4746782500000002</c:v>
                </c:pt>
                <c:pt idx="1783">
                  <c:v>2.4760669583333303</c:v>
                </c:pt>
                <c:pt idx="1784">
                  <c:v>2.4774556666666605</c:v>
                </c:pt>
                <c:pt idx="1785">
                  <c:v>2.4788443750000004</c:v>
                </c:pt>
                <c:pt idx="1786">
                  <c:v>2.4802330833333306</c:v>
                </c:pt>
                <c:pt idx="1787">
                  <c:v>2.4816217916666603</c:v>
                </c:pt>
                <c:pt idx="1788">
                  <c:v>2.4830105000000002</c:v>
                </c:pt>
                <c:pt idx="1789">
                  <c:v>2.4843992083333304</c:v>
                </c:pt>
                <c:pt idx="1790">
                  <c:v>2.4857879166666605</c:v>
                </c:pt>
                <c:pt idx="1791">
                  <c:v>2.4871766250000005</c:v>
                </c:pt>
                <c:pt idx="1792">
                  <c:v>2.4885653333333302</c:v>
                </c:pt>
                <c:pt idx="1793">
                  <c:v>2.4899540416666603</c:v>
                </c:pt>
                <c:pt idx="1794">
                  <c:v>2.4913427500000003</c:v>
                </c:pt>
                <c:pt idx="1795">
                  <c:v>2.4927314583333304</c:v>
                </c:pt>
                <c:pt idx="1796">
                  <c:v>2.4941201666666606</c:v>
                </c:pt>
                <c:pt idx="1797">
                  <c:v>2.4955088750000005</c:v>
                </c:pt>
                <c:pt idx="1798">
                  <c:v>2.4968975833333302</c:v>
                </c:pt>
                <c:pt idx="1799">
                  <c:v>2.4982862916666604</c:v>
                </c:pt>
                <c:pt idx="1800">
                  <c:v>2.4996750000000003</c:v>
                </c:pt>
                <c:pt idx="1801">
                  <c:v>2.5010637083333305</c:v>
                </c:pt>
                <c:pt idx="1802">
                  <c:v>2.5024524166666602</c:v>
                </c:pt>
                <c:pt idx="1803">
                  <c:v>2.5038411250000006</c:v>
                </c:pt>
                <c:pt idx="1804">
                  <c:v>2.5052298333333303</c:v>
                </c:pt>
                <c:pt idx="1805">
                  <c:v>2.5066185416666604</c:v>
                </c:pt>
                <c:pt idx="1806">
                  <c:v>2.5080072500000004</c:v>
                </c:pt>
                <c:pt idx="1807">
                  <c:v>2.5093959583333305</c:v>
                </c:pt>
                <c:pt idx="1808">
                  <c:v>2.5107846666666602</c:v>
                </c:pt>
                <c:pt idx="1809">
                  <c:v>2.5121733750000002</c:v>
                </c:pt>
                <c:pt idx="1810">
                  <c:v>2.5135620833333303</c:v>
                </c:pt>
                <c:pt idx="1811">
                  <c:v>2.5149507916666605</c:v>
                </c:pt>
                <c:pt idx="1812">
                  <c:v>2.5163395000000004</c:v>
                </c:pt>
                <c:pt idx="1813">
                  <c:v>2.5177282083333306</c:v>
                </c:pt>
                <c:pt idx="1814">
                  <c:v>2.5191169166666603</c:v>
                </c:pt>
                <c:pt idx="1815">
                  <c:v>2.5205056250000002</c:v>
                </c:pt>
                <c:pt idx="1816">
                  <c:v>2.5218943333333304</c:v>
                </c:pt>
                <c:pt idx="1817">
                  <c:v>2.5232830416666605</c:v>
                </c:pt>
                <c:pt idx="1818">
                  <c:v>2.5246717500000004</c:v>
                </c:pt>
                <c:pt idx="1819">
                  <c:v>2.5260604583333306</c:v>
                </c:pt>
                <c:pt idx="1820">
                  <c:v>2.5274491666666603</c:v>
                </c:pt>
                <c:pt idx="1821">
                  <c:v>2.5288378750000002</c:v>
                </c:pt>
                <c:pt idx="1822">
                  <c:v>2.5302265833333304</c:v>
                </c:pt>
                <c:pt idx="1823">
                  <c:v>2.5316152916666605</c:v>
                </c:pt>
                <c:pt idx="1824">
                  <c:v>2.5330040000000005</c:v>
                </c:pt>
                <c:pt idx="1825">
                  <c:v>2.5343927083333302</c:v>
                </c:pt>
                <c:pt idx="1826">
                  <c:v>2.5357814166666603</c:v>
                </c:pt>
                <c:pt idx="1827">
                  <c:v>2.5371701250000003</c:v>
                </c:pt>
                <c:pt idx="1828">
                  <c:v>2.5385588333333304</c:v>
                </c:pt>
                <c:pt idx="1829">
                  <c:v>2.5399475416666606</c:v>
                </c:pt>
                <c:pt idx="1830">
                  <c:v>2.5413362500000005</c:v>
                </c:pt>
                <c:pt idx="1831">
                  <c:v>2.5427249583333302</c:v>
                </c:pt>
                <c:pt idx="1832">
                  <c:v>2.5441136666666604</c:v>
                </c:pt>
                <c:pt idx="1833">
                  <c:v>2.5455023750000003</c:v>
                </c:pt>
                <c:pt idx="1834">
                  <c:v>2.5468910833333305</c:v>
                </c:pt>
                <c:pt idx="1835">
                  <c:v>2.5482797916666602</c:v>
                </c:pt>
                <c:pt idx="1836">
                  <c:v>2.5496685000000006</c:v>
                </c:pt>
                <c:pt idx="1837">
                  <c:v>2.5510572083333303</c:v>
                </c:pt>
                <c:pt idx="1838">
                  <c:v>2.5524459166666604</c:v>
                </c:pt>
                <c:pt idx="1839">
                  <c:v>2.5538346250000004</c:v>
                </c:pt>
                <c:pt idx="1840">
                  <c:v>2.5552233333333305</c:v>
                </c:pt>
                <c:pt idx="1841">
                  <c:v>2.5566120416666602</c:v>
                </c:pt>
                <c:pt idx="1842">
                  <c:v>2.5580007500000002</c:v>
                </c:pt>
                <c:pt idx="1843">
                  <c:v>2.5593894583333303</c:v>
                </c:pt>
                <c:pt idx="1844">
                  <c:v>2.5607781666666605</c:v>
                </c:pt>
                <c:pt idx="1845">
                  <c:v>2.5621668750000004</c:v>
                </c:pt>
                <c:pt idx="1846">
                  <c:v>2.5635555833333306</c:v>
                </c:pt>
                <c:pt idx="1847">
                  <c:v>2.5649442916666603</c:v>
                </c:pt>
                <c:pt idx="1848">
                  <c:v>2.5663330000000002</c:v>
                </c:pt>
                <c:pt idx="1849">
                  <c:v>2.5677217083333304</c:v>
                </c:pt>
                <c:pt idx="1850">
                  <c:v>2.5691104166666605</c:v>
                </c:pt>
                <c:pt idx="1851">
                  <c:v>2.5704991250000004</c:v>
                </c:pt>
                <c:pt idx="1852">
                  <c:v>2.5718878333333302</c:v>
                </c:pt>
                <c:pt idx="1853">
                  <c:v>2.5732765416666603</c:v>
                </c:pt>
                <c:pt idx="1854">
                  <c:v>2.5746652500000002</c:v>
                </c:pt>
                <c:pt idx="1855">
                  <c:v>2.5760539583333304</c:v>
                </c:pt>
                <c:pt idx="1856">
                  <c:v>2.5774426666666606</c:v>
                </c:pt>
                <c:pt idx="1857">
                  <c:v>2.5788313750000005</c:v>
                </c:pt>
                <c:pt idx="1858">
                  <c:v>2.5802200833333302</c:v>
                </c:pt>
                <c:pt idx="1859">
                  <c:v>2.5816087916666604</c:v>
                </c:pt>
                <c:pt idx="1860">
                  <c:v>2.5829975000000003</c:v>
                </c:pt>
                <c:pt idx="1861">
                  <c:v>2.5843862083333304</c:v>
                </c:pt>
                <c:pt idx="1862">
                  <c:v>2.5857749166666606</c:v>
                </c:pt>
                <c:pt idx="1863">
                  <c:v>2.5871636250000005</c:v>
                </c:pt>
                <c:pt idx="1864">
                  <c:v>2.5885523333333302</c:v>
                </c:pt>
                <c:pt idx="1865">
                  <c:v>2.5899410416666604</c:v>
                </c:pt>
                <c:pt idx="1866">
                  <c:v>2.5913297500000003</c:v>
                </c:pt>
                <c:pt idx="1867">
                  <c:v>2.5927184583333305</c:v>
                </c:pt>
                <c:pt idx="1868">
                  <c:v>2.5941071666666602</c:v>
                </c:pt>
                <c:pt idx="1869">
                  <c:v>2.5954958750000006</c:v>
                </c:pt>
                <c:pt idx="1870">
                  <c:v>2.5968845833333303</c:v>
                </c:pt>
                <c:pt idx="1871">
                  <c:v>2.5982732916666604</c:v>
                </c:pt>
                <c:pt idx="1872">
                  <c:v>2.5996620000000004</c:v>
                </c:pt>
                <c:pt idx="1873">
                  <c:v>2.6010507083333305</c:v>
                </c:pt>
                <c:pt idx="1874">
                  <c:v>2.6024394166666602</c:v>
                </c:pt>
                <c:pt idx="1875">
                  <c:v>2.6038281250000002</c:v>
                </c:pt>
                <c:pt idx="1876">
                  <c:v>2.6052168333333303</c:v>
                </c:pt>
                <c:pt idx="1877">
                  <c:v>2.6066055416666605</c:v>
                </c:pt>
                <c:pt idx="1878">
                  <c:v>2.6079942500000004</c:v>
                </c:pt>
                <c:pt idx="1879">
                  <c:v>2.6093829583333306</c:v>
                </c:pt>
                <c:pt idx="1880">
                  <c:v>2.6107716666666603</c:v>
                </c:pt>
                <c:pt idx="1881">
                  <c:v>2.6121603750000002</c:v>
                </c:pt>
                <c:pt idx="1882">
                  <c:v>2.6135490833333304</c:v>
                </c:pt>
                <c:pt idx="1883">
                  <c:v>2.6149377916666605</c:v>
                </c:pt>
                <c:pt idx="1884">
                  <c:v>2.6163265000000004</c:v>
                </c:pt>
                <c:pt idx="1885">
                  <c:v>2.6177152083333302</c:v>
                </c:pt>
                <c:pt idx="1886">
                  <c:v>2.6191039166666603</c:v>
                </c:pt>
                <c:pt idx="1887">
                  <c:v>2.6204926250000002</c:v>
                </c:pt>
                <c:pt idx="1888">
                  <c:v>2.6218813333333304</c:v>
                </c:pt>
                <c:pt idx="1889">
                  <c:v>2.6232700416666606</c:v>
                </c:pt>
                <c:pt idx="1890">
                  <c:v>2.6246587500000005</c:v>
                </c:pt>
                <c:pt idx="1891">
                  <c:v>2.6260474583333302</c:v>
                </c:pt>
                <c:pt idx="1892">
                  <c:v>2.6274361666666604</c:v>
                </c:pt>
                <c:pt idx="1893">
                  <c:v>2.6288248750000003</c:v>
                </c:pt>
                <c:pt idx="1894">
                  <c:v>2.6302135833333304</c:v>
                </c:pt>
                <c:pt idx="1895">
                  <c:v>2.6316022916666602</c:v>
                </c:pt>
                <c:pt idx="1896">
                  <c:v>2.6329910000000005</c:v>
                </c:pt>
                <c:pt idx="1897">
                  <c:v>2.6343797083333302</c:v>
                </c:pt>
                <c:pt idx="1898">
                  <c:v>2.6357684166666604</c:v>
                </c:pt>
                <c:pt idx="1899">
                  <c:v>2.6371571250000003</c:v>
                </c:pt>
                <c:pt idx="1900">
                  <c:v>2.6385458333333305</c:v>
                </c:pt>
                <c:pt idx="1901">
                  <c:v>2.6399345416666602</c:v>
                </c:pt>
                <c:pt idx="1902">
                  <c:v>2.6413232500000006</c:v>
                </c:pt>
                <c:pt idx="1903">
                  <c:v>2.6427119583333303</c:v>
                </c:pt>
                <c:pt idx="1904">
                  <c:v>2.6441006666666604</c:v>
                </c:pt>
                <c:pt idx="1905">
                  <c:v>2.6454893750000004</c:v>
                </c:pt>
                <c:pt idx="1906">
                  <c:v>2.6468780833333305</c:v>
                </c:pt>
                <c:pt idx="1907">
                  <c:v>2.6482667916666602</c:v>
                </c:pt>
                <c:pt idx="1908">
                  <c:v>2.6496555000000002</c:v>
                </c:pt>
                <c:pt idx="1909">
                  <c:v>2.6510442083333303</c:v>
                </c:pt>
                <c:pt idx="1910">
                  <c:v>2.6524329166666605</c:v>
                </c:pt>
                <c:pt idx="1911">
                  <c:v>2.6538216250000004</c:v>
                </c:pt>
                <c:pt idx="1912">
                  <c:v>2.6552103333333306</c:v>
                </c:pt>
                <c:pt idx="1913">
                  <c:v>2.6565990416666603</c:v>
                </c:pt>
                <c:pt idx="1914">
                  <c:v>2.6579877500000002</c:v>
                </c:pt>
                <c:pt idx="1915">
                  <c:v>2.6593764583333304</c:v>
                </c:pt>
                <c:pt idx="1916">
                  <c:v>2.6607651666666605</c:v>
                </c:pt>
                <c:pt idx="1917">
                  <c:v>2.6621538750000004</c:v>
                </c:pt>
                <c:pt idx="1918">
                  <c:v>2.6635425833333302</c:v>
                </c:pt>
                <c:pt idx="1919">
                  <c:v>2.6649312916666603</c:v>
                </c:pt>
                <c:pt idx="1920">
                  <c:v>2.6663200000000002</c:v>
                </c:pt>
                <c:pt idx="1921">
                  <c:v>2.6677087083333304</c:v>
                </c:pt>
                <c:pt idx="1922">
                  <c:v>2.6690974166666606</c:v>
                </c:pt>
                <c:pt idx="1923">
                  <c:v>2.6704861250000005</c:v>
                </c:pt>
                <c:pt idx="1924">
                  <c:v>2.6718748333333302</c:v>
                </c:pt>
                <c:pt idx="1925">
                  <c:v>2.6732635416666604</c:v>
                </c:pt>
                <c:pt idx="1926">
                  <c:v>2.6746522500000003</c:v>
                </c:pt>
                <c:pt idx="1927">
                  <c:v>2.6760409583333304</c:v>
                </c:pt>
                <c:pt idx="1928">
                  <c:v>2.6774296666666602</c:v>
                </c:pt>
                <c:pt idx="1929">
                  <c:v>2.6788183750000005</c:v>
                </c:pt>
                <c:pt idx="1930">
                  <c:v>2.6802070833333302</c:v>
                </c:pt>
                <c:pt idx="1931">
                  <c:v>2.6815957916666604</c:v>
                </c:pt>
                <c:pt idx="1932">
                  <c:v>2.6829845000000003</c:v>
                </c:pt>
                <c:pt idx="1933">
                  <c:v>2.6843732083333305</c:v>
                </c:pt>
                <c:pt idx="1934">
                  <c:v>2.6857619166666602</c:v>
                </c:pt>
                <c:pt idx="1935">
                  <c:v>2.6871506250000006</c:v>
                </c:pt>
                <c:pt idx="1936">
                  <c:v>2.6885393333333303</c:v>
                </c:pt>
                <c:pt idx="1937">
                  <c:v>2.6899280416666604</c:v>
                </c:pt>
                <c:pt idx="1938">
                  <c:v>2.6913167500000004</c:v>
                </c:pt>
                <c:pt idx="1939">
                  <c:v>2.6927054583333305</c:v>
                </c:pt>
                <c:pt idx="1940">
                  <c:v>2.6940941666666602</c:v>
                </c:pt>
                <c:pt idx="1941">
                  <c:v>2.6954828750000002</c:v>
                </c:pt>
                <c:pt idx="1942">
                  <c:v>2.6968715833333303</c:v>
                </c:pt>
                <c:pt idx="1943">
                  <c:v>2.6982602916666605</c:v>
                </c:pt>
                <c:pt idx="1944">
                  <c:v>2.6996490000000004</c:v>
                </c:pt>
                <c:pt idx="1945">
                  <c:v>2.7010377083333306</c:v>
                </c:pt>
                <c:pt idx="1946">
                  <c:v>2.7024264166666603</c:v>
                </c:pt>
                <c:pt idx="1947">
                  <c:v>2.7038151250000002</c:v>
                </c:pt>
                <c:pt idx="1948">
                  <c:v>2.7052038333333304</c:v>
                </c:pt>
                <c:pt idx="1949">
                  <c:v>2.7065925416666605</c:v>
                </c:pt>
                <c:pt idx="1950">
                  <c:v>2.7079812500000005</c:v>
                </c:pt>
                <c:pt idx="1951">
                  <c:v>2.7093699583333302</c:v>
                </c:pt>
                <c:pt idx="1952">
                  <c:v>2.7107586666666603</c:v>
                </c:pt>
                <c:pt idx="1953">
                  <c:v>2.7121473750000002</c:v>
                </c:pt>
                <c:pt idx="1954">
                  <c:v>2.7135360833333304</c:v>
                </c:pt>
                <c:pt idx="1955">
                  <c:v>2.7149247916666606</c:v>
                </c:pt>
                <c:pt idx="1956">
                  <c:v>2.7163135000000005</c:v>
                </c:pt>
                <c:pt idx="1957">
                  <c:v>2.7177022083333302</c:v>
                </c:pt>
                <c:pt idx="1958">
                  <c:v>2.7190909166666604</c:v>
                </c:pt>
                <c:pt idx="1959">
                  <c:v>2.7204796250000003</c:v>
                </c:pt>
                <c:pt idx="1960">
                  <c:v>2.7218683333333304</c:v>
                </c:pt>
                <c:pt idx="1961">
                  <c:v>2.7232570416666602</c:v>
                </c:pt>
                <c:pt idx="1962">
                  <c:v>2.7246457500000005</c:v>
                </c:pt>
                <c:pt idx="1963">
                  <c:v>2.7260344583333302</c:v>
                </c:pt>
                <c:pt idx="1964">
                  <c:v>2.7274231666666604</c:v>
                </c:pt>
                <c:pt idx="1965">
                  <c:v>2.7288118750000003</c:v>
                </c:pt>
                <c:pt idx="1966">
                  <c:v>2.7302005833333305</c:v>
                </c:pt>
                <c:pt idx="1967">
                  <c:v>2.7315892916666602</c:v>
                </c:pt>
                <c:pt idx="1968">
                  <c:v>2.7329780000000006</c:v>
                </c:pt>
                <c:pt idx="1969">
                  <c:v>2.7343667083333303</c:v>
                </c:pt>
                <c:pt idx="1970">
                  <c:v>2.7357554166666604</c:v>
                </c:pt>
                <c:pt idx="1971">
                  <c:v>2.7371441250000004</c:v>
                </c:pt>
                <c:pt idx="1972">
                  <c:v>2.7385328333333305</c:v>
                </c:pt>
                <c:pt idx="1973">
                  <c:v>2.7399215416666602</c:v>
                </c:pt>
                <c:pt idx="1974">
                  <c:v>2.7413102500000002</c:v>
                </c:pt>
                <c:pt idx="1975">
                  <c:v>2.7426989583333303</c:v>
                </c:pt>
                <c:pt idx="1976">
                  <c:v>2.7440876666666605</c:v>
                </c:pt>
                <c:pt idx="1977">
                  <c:v>2.7454763750000004</c:v>
                </c:pt>
                <c:pt idx="1978">
                  <c:v>2.7468650833333306</c:v>
                </c:pt>
                <c:pt idx="1979">
                  <c:v>2.7482537916666603</c:v>
                </c:pt>
                <c:pt idx="1980">
                  <c:v>2.7496425000000002</c:v>
                </c:pt>
                <c:pt idx="1981">
                  <c:v>2.7510312083333304</c:v>
                </c:pt>
                <c:pt idx="1982">
                  <c:v>2.7524199166666605</c:v>
                </c:pt>
                <c:pt idx="1983">
                  <c:v>2.7538086250000005</c:v>
                </c:pt>
                <c:pt idx="1984">
                  <c:v>2.7551973333333302</c:v>
                </c:pt>
                <c:pt idx="1985">
                  <c:v>2.7565860416666603</c:v>
                </c:pt>
                <c:pt idx="1986">
                  <c:v>2.7579747500000003</c:v>
                </c:pt>
                <c:pt idx="1987">
                  <c:v>2.7593634583333304</c:v>
                </c:pt>
                <c:pt idx="1988">
                  <c:v>2.7607521666666606</c:v>
                </c:pt>
                <c:pt idx="1989">
                  <c:v>2.7621408750000005</c:v>
                </c:pt>
                <c:pt idx="1990">
                  <c:v>2.7635295833333302</c:v>
                </c:pt>
                <c:pt idx="1991">
                  <c:v>2.7649182916666604</c:v>
                </c:pt>
                <c:pt idx="1992">
                  <c:v>2.7663070000000003</c:v>
                </c:pt>
                <c:pt idx="1993">
                  <c:v>2.7676957083333305</c:v>
                </c:pt>
                <c:pt idx="1994">
                  <c:v>2.7690844166666602</c:v>
                </c:pt>
                <c:pt idx="1995">
                  <c:v>2.7704731250000005</c:v>
                </c:pt>
                <c:pt idx="1996">
                  <c:v>2.7718618333333302</c:v>
                </c:pt>
                <c:pt idx="1997">
                  <c:v>2.7732505416666604</c:v>
                </c:pt>
                <c:pt idx="1998">
                  <c:v>2.7746392500000003</c:v>
                </c:pt>
                <c:pt idx="1999">
                  <c:v>2.7760279583333305</c:v>
                </c:pt>
                <c:pt idx="2000">
                  <c:v>2.7774166666666602</c:v>
                </c:pt>
                <c:pt idx="2001">
                  <c:v>2.7788053750000006</c:v>
                </c:pt>
                <c:pt idx="2002">
                  <c:v>2.7801940833333303</c:v>
                </c:pt>
                <c:pt idx="2003">
                  <c:v>2.7815827916666604</c:v>
                </c:pt>
                <c:pt idx="2004">
                  <c:v>2.7829715000000004</c:v>
                </c:pt>
                <c:pt idx="2005">
                  <c:v>2.7843602083333305</c:v>
                </c:pt>
                <c:pt idx="2006">
                  <c:v>2.7857489166666602</c:v>
                </c:pt>
                <c:pt idx="2007">
                  <c:v>2.7871376250000002</c:v>
                </c:pt>
                <c:pt idx="2008">
                  <c:v>2.7885263333333303</c:v>
                </c:pt>
                <c:pt idx="2009">
                  <c:v>2.7899150416666605</c:v>
                </c:pt>
                <c:pt idx="2010">
                  <c:v>2.7913037500000004</c:v>
                </c:pt>
                <c:pt idx="2011">
                  <c:v>2.7926924583333306</c:v>
                </c:pt>
                <c:pt idx="2012">
                  <c:v>2.7940811666666603</c:v>
                </c:pt>
                <c:pt idx="2013">
                  <c:v>2.7954698750000002</c:v>
                </c:pt>
                <c:pt idx="2014">
                  <c:v>2.7968585833333304</c:v>
                </c:pt>
                <c:pt idx="2015">
                  <c:v>2.7982472916666605</c:v>
                </c:pt>
                <c:pt idx="2016">
                  <c:v>2.7996360000000005</c:v>
                </c:pt>
                <c:pt idx="2017">
                  <c:v>2.8010247083333302</c:v>
                </c:pt>
                <c:pt idx="2018">
                  <c:v>2.8024134166666603</c:v>
                </c:pt>
                <c:pt idx="2019">
                  <c:v>2.8038021250000003</c:v>
                </c:pt>
                <c:pt idx="2020">
                  <c:v>2.8051908333333304</c:v>
                </c:pt>
                <c:pt idx="2021">
                  <c:v>2.8065795416666606</c:v>
                </c:pt>
                <c:pt idx="2022">
                  <c:v>2.8079682500000005</c:v>
                </c:pt>
                <c:pt idx="2023">
                  <c:v>2.8093569583333302</c:v>
                </c:pt>
                <c:pt idx="2024">
                  <c:v>2.8107456666666604</c:v>
                </c:pt>
                <c:pt idx="2025">
                  <c:v>2.8121343750000003</c:v>
                </c:pt>
                <c:pt idx="2026">
                  <c:v>2.8135230833333305</c:v>
                </c:pt>
                <c:pt idx="2027">
                  <c:v>2.8149117916666602</c:v>
                </c:pt>
                <c:pt idx="2028">
                  <c:v>2.8163005000000005</c:v>
                </c:pt>
                <c:pt idx="2029">
                  <c:v>2.8176892083333303</c:v>
                </c:pt>
                <c:pt idx="2030">
                  <c:v>2.8190779166666604</c:v>
                </c:pt>
                <c:pt idx="2031">
                  <c:v>2.8204666250000003</c:v>
                </c:pt>
                <c:pt idx="2032">
                  <c:v>2.8218553333333305</c:v>
                </c:pt>
                <c:pt idx="2033">
                  <c:v>2.8232440416666602</c:v>
                </c:pt>
                <c:pt idx="2034">
                  <c:v>2.8246327500000006</c:v>
                </c:pt>
                <c:pt idx="2035">
                  <c:v>2.8260214583333303</c:v>
                </c:pt>
                <c:pt idx="2036">
                  <c:v>2.8274101666666605</c:v>
                </c:pt>
                <c:pt idx="2037">
                  <c:v>2.8287988750000004</c:v>
                </c:pt>
                <c:pt idx="2038">
                  <c:v>2.8301875833333305</c:v>
                </c:pt>
                <c:pt idx="2039">
                  <c:v>2.8315762916666603</c:v>
                </c:pt>
                <c:pt idx="2040">
                  <c:v>2.8329650000000002</c:v>
                </c:pt>
                <c:pt idx="2041">
                  <c:v>2.8343537083333303</c:v>
                </c:pt>
                <c:pt idx="2042">
                  <c:v>2.8357424166666605</c:v>
                </c:pt>
                <c:pt idx="2043">
                  <c:v>2.8371311250000004</c:v>
                </c:pt>
                <c:pt idx="2044">
                  <c:v>2.8385198333333306</c:v>
                </c:pt>
                <c:pt idx="2045">
                  <c:v>2.8399085416666603</c:v>
                </c:pt>
                <c:pt idx="2046">
                  <c:v>2.8412972500000002</c:v>
                </c:pt>
                <c:pt idx="2047">
                  <c:v>2.8426859583333304</c:v>
                </c:pt>
                <c:pt idx="2048">
                  <c:v>2.8440746666666605</c:v>
                </c:pt>
                <c:pt idx="2049">
                  <c:v>2.8454633750000005</c:v>
                </c:pt>
                <c:pt idx="2050">
                  <c:v>2.8468520833333302</c:v>
                </c:pt>
                <c:pt idx="2051">
                  <c:v>2.8482407916666603</c:v>
                </c:pt>
                <c:pt idx="2052">
                  <c:v>2.8496295000000003</c:v>
                </c:pt>
                <c:pt idx="2053">
                  <c:v>2.8510182083333304</c:v>
                </c:pt>
                <c:pt idx="2054">
                  <c:v>2.8524069166666606</c:v>
                </c:pt>
                <c:pt idx="2055">
                  <c:v>2.8537956250000005</c:v>
                </c:pt>
                <c:pt idx="2056">
                  <c:v>2.8551843333333302</c:v>
                </c:pt>
                <c:pt idx="2057">
                  <c:v>2.8565730416666604</c:v>
                </c:pt>
                <c:pt idx="2058">
                  <c:v>2.8579617500000003</c:v>
                </c:pt>
                <c:pt idx="2059">
                  <c:v>2.8593504583333305</c:v>
                </c:pt>
                <c:pt idx="2060">
                  <c:v>2.8607391666666602</c:v>
                </c:pt>
                <c:pt idx="2061">
                  <c:v>2.8621278750000005</c:v>
                </c:pt>
                <c:pt idx="2062">
                  <c:v>2.8635165833333303</c:v>
                </c:pt>
                <c:pt idx="2063">
                  <c:v>2.8649052916666604</c:v>
                </c:pt>
                <c:pt idx="2064">
                  <c:v>2.8662940000000003</c:v>
                </c:pt>
                <c:pt idx="2065">
                  <c:v>2.8676827083333305</c:v>
                </c:pt>
                <c:pt idx="2066">
                  <c:v>2.8690714166666602</c:v>
                </c:pt>
                <c:pt idx="2067">
                  <c:v>2.8704601250000006</c:v>
                </c:pt>
                <c:pt idx="2068">
                  <c:v>2.8718488333333303</c:v>
                </c:pt>
                <c:pt idx="2069">
                  <c:v>2.8732375416666605</c:v>
                </c:pt>
                <c:pt idx="2070">
                  <c:v>2.8746262500000004</c:v>
                </c:pt>
                <c:pt idx="2071">
                  <c:v>2.8760149583333305</c:v>
                </c:pt>
                <c:pt idx="2072">
                  <c:v>2.8774036666666603</c:v>
                </c:pt>
                <c:pt idx="2073">
                  <c:v>2.8787923750000002</c:v>
                </c:pt>
                <c:pt idx="2074">
                  <c:v>2.8801810833333303</c:v>
                </c:pt>
                <c:pt idx="2075">
                  <c:v>2.8815697916666605</c:v>
                </c:pt>
                <c:pt idx="2076">
                  <c:v>2.8829585000000004</c:v>
                </c:pt>
                <c:pt idx="2077">
                  <c:v>2.8843472083333306</c:v>
                </c:pt>
                <c:pt idx="2078">
                  <c:v>2.8857359166666603</c:v>
                </c:pt>
                <c:pt idx="2079">
                  <c:v>2.8871246250000002</c:v>
                </c:pt>
                <c:pt idx="2080">
                  <c:v>2.8885133333333304</c:v>
                </c:pt>
                <c:pt idx="2081">
                  <c:v>2.8899020416666605</c:v>
                </c:pt>
                <c:pt idx="2082">
                  <c:v>2.8912907500000005</c:v>
                </c:pt>
                <c:pt idx="2083">
                  <c:v>2.8926794583333302</c:v>
                </c:pt>
                <c:pt idx="2084">
                  <c:v>2.8940681666666603</c:v>
                </c:pt>
                <c:pt idx="2085">
                  <c:v>2.8954568750000003</c:v>
                </c:pt>
                <c:pt idx="2086">
                  <c:v>2.8968455833333304</c:v>
                </c:pt>
                <c:pt idx="2087">
                  <c:v>2.8982342916666606</c:v>
                </c:pt>
                <c:pt idx="2088">
                  <c:v>2.8996230000000005</c:v>
                </c:pt>
                <c:pt idx="2089">
                  <c:v>2.9010117083333302</c:v>
                </c:pt>
                <c:pt idx="2090">
                  <c:v>2.9024004166666604</c:v>
                </c:pt>
                <c:pt idx="2091">
                  <c:v>2.9037891250000003</c:v>
                </c:pt>
                <c:pt idx="2092">
                  <c:v>2.9051778333333305</c:v>
                </c:pt>
                <c:pt idx="2093">
                  <c:v>2.9065665416666602</c:v>
                </c:pt>
                <c:pt idx="2094">
                  <c:v>2.9079552500000005</c:v>
                </c:pt>
                <c:pt idx="2095">
                  <c:v>2.9093439583333303</c:v>
                </c:pt>
                <c:pt idx="2096">
                  <c:v>2.9107326666666604</c:v>
                </c:pt>
                <c:pt idx="2097">
                  <c:v>2.9121213750000003</c:v>
                </c:pt>
                <c:pt idx="2098">
                  <c:v>2.9135100833333305</c:v>
                </c:pt>
                <c:pt idx="2099">
                  <c:v>2.9148987916666602</c:v>
                </c:pt>
                <c:pt idx="2100">
                  <c:v>2.9162875000000006</c:v>
                </c:pt>
                <c:pt idx="2101">
                  <c:v>2.9176762083333303</c:v>
                </c:pt>
                <c:pt idx="2102">
                  <c:v>2.9190649166666605</c:v>
                </c:pt>
                <c:pt idx="2103">
                  <c:v>2.9204536250000004</c:v>
                </c:pt>
                <c:pt idx="2104">
                  <c:v>2.9218423333333305</c:v>
                </c:pt>
                <c:pt idx="2105">
                  <c:v>2.9232310416666603</c:v>
                </c:pt>
                <c:pt idx="2106">
                  <c:v>2.9246197500000002</c:v>
                </c:pt>
                <c:pt idx="2107">
                  <c:v>2.9260084583333303</c:v>
                </c:pt>
                <c:pt idx="2108">
                  <c:v>2.9273971666666605</c:v>
                </c:pt>
                <c:pt idx="2109">
                  <c:v>2.9287858750000004</c:v>
                </c:pt>
                <c:pt idx="2110">
                  <c:v>2.9301745833333306</c:v>
                </c:pt>
                <c:pt idx="2111">
                  <c:v>2.9315632916666603</c:v>
                </c:pt>
                <c:pt idx="2112">
                  <c:v>2.9329520000000002</c:v>
                </c:pt>
                <c:pt idx="2113">
                  <c:v>2.9343407083333304</c:v>
                </c:pt>
                <c:pt idx="2114">
                  <c:v>2.9357294166666605</c:v>
                </c:pt>
                <c:pt idx="2115">
                  <c:v>2.9371181250000005</c:v>
                </c:pt>
                <c:pt idx="2116">
                  <c:v>2.9385068333333302</c:v>
                </c:pt>
                <c:pt idx="2117">
                  <c:v>2.9398955416666603</c:v>
                </c:pt>
                <c:pt idx="2118">
                  <c:v>2.9412842500000003</c:v>
                </c:pt>
                <c:pt idx="2119">
                  <c:v>2.9426729583333304</c:v>
                </c:pt>
                <c:pt idx="2120">
                  <c:v>2.9440616666666606</c:v>
                </c:pt>
                <c:pt idx="2121">
                  <c:v>2.9454503750000005</c:v>
                </c:pt>
                <c:pt idx="2122">
                  <c:v>2.9468390833333302</c:v>
                </c:pt>
                <c:pt idx="2123">
                  <c:v>2.9482277916666604</c:v>
                </c:pt>
                <c:pt idx="2124">
                  <c:v>2.9496165000000003</c:v>
                </c:pt>
                <c:pt idx="2125">
                  <c:v>2.9510052083333305</c:v>
                </c:pt>
                <c:pt idx="2126">
                  <c:v>2.9523939166666602</c:v>
                </c:pt>
                <c:pt idx="2127">
                  <c:v>2.9537826250000006</c:v>
                </c:pt>
                <c:pt idx="2128">
                  <c:v>2.9551713333333303</c:v>
                </c:pt>
                <c:pt idx="2129">
                  <c:v>2.9565600416666604</c:v>
                </c:pt>
                <c:pt idx="2130">
                  <c:v>2.9579487500000003</c:v>
                </c:pt>
                <c:pt idx="2131">
                  <c:v>2.9593374583333305</c:v>
                </c:pt>
                <c:pt idx="2132">
                  <c:v>2.9607261666666602</c:v>
                </c:pt>
                <c:pt idx="2133">
                  <c:v>2.9621148750000006</c:v>
                </c:pt>
                <c:pt idx="2134">
                  <c:v>2.9635035833333303</c:v>
                </c:pt>
                <c:pt idx="2135">
                  <c:v>2.9648922916666605</c:v>
                </c:pt>
                <c:pt idx="2136">
                  <c:v>2.9662810000000004</c:v>
                </c:pt>
                <c:pt idx="2137">
                  <c:v>2.9676697083333305</c:v>
                </c:pt>
                <c:pt idx="2138">
                  <c:v>2.9690584166666603</c:v>
                </c:pt>
                <c:pt idx="2139">
                  <c:v>2.9704471250000002</c:v>
                </c:pt>
                <c:pt idx="2140">
                  <c:v>2.9718358333333303</c:v>
                </c:pt>
                <c:pt idx="2141">
                  <c:v>2.9732245416666605</c:v>
                </c:pt>
                <c:pt idx="2142">
                  <c:v>2.9746132500000004</c:v>
                </c:pt>
                <c:pt idx="2143">
                  <c:v>2.9760019583333306</c:v>
                </c:pt>
                <c:pt idx="2144">
                  <c:v>2.9773906666666603</c:v>
                </c:pt>
                <c:pt idx="2145">
                  <c:v>2.9787793750000002</c:v>
                </c:pt>
                <c:pt idx="2146">
                  <c:v>2.9801680833333304</c:v>
                </c:pt>
                <c:pt idx="2147">
                  <c:v>2.9815567916666605</c:v>
                </c:pt>
                <c:pt idx="2148">
                  <c:v>2.9829455000000005</c:v>
                </c:pt>
                <c:pt idx="2149">
                  <c:v>2.9843342083333302</c:v>
                </c:pt>
                <c:pt idx="2150">
                  <c:v>2.9857229166666603</c:v>
                </c:pt>
                <c:pt idx="2151">
                  <c:v>2.9871116250000003</c:v>
                </c:pt>
                <c:pt idx="2152">
                  <c:v>2.9885003333333304</c:v>
                </c:pt>
                <c:pt idx="2153">
                  <c:v>2.9898890416666606</c:v>
                </c:pt>
                <c:pt idx="2154">
                  <c:v>2.9912777500000005</c:v>
                </c:pt>
                <c:pt idx="2155">
                  <c:v>2.9926664583333302</c:v>
                </c:pt>
                <c:pt idx="2156">
                  <c:v>2.9940551666666604</c:v>
                </c:pt>
                <c:pt idx="2157">
                  <c:v>2.9954438750000003</c:v>
                </c:pt>
                <c:pt idx="2158">
                  <c:v>2.9968325833333305</c:v>
                </c:pt>
                <c:pt idx="2159">
                  <c:v>2.9982212916666602</c:v>
                </c:pt>
                <c:pt idx="2160">
                  <c:v>2.9996100000000006</c:v>
                </c:pt>
                <c:pt idx="2161">
                  <c:v>3.0009987083333303</c:v>
                </c:pt>
                <c:pt idx="2162">
                  <c:v>3.0023874166666604</c:v>
                </c:pt>
                <c:pt idx="2163">
                  <c:v>3.0037761250000004</c:v>
                </c:pt>
                <c:pt idx="2164">
                  <c:v>3.0051648333333305</c:v>
                </c:pt>
                <c:pt idx="2165">
                  <c:v>3.0065535416666602</c:v>
                </c:pt>
                <c:pt idx="2166">
                  <c:v>3.0079422500000006</c:v>
                </c:pt>
                <c:pt idx="2167">
                  <c:v>3.0093309583333303</c:v>
                </c:pt>
                <c:pt idx="2168">
                  <c:v>3.0107196666666605</c:v>
                </c:pt>
                <c:pt idx="2169">
                  <c:v>3.0121083750000004</c:v>
                </c:pt>
                <c:pt idx="2170">
                  <c:v>3.0134970833333306</c:v>
                </c:pt>
                <c:pt idx="2171">
                  <c:v>3.0148857916666603</c:v>
                </c:pt>
                <c:pt idx="2172">
                  <c:v>3.0162745000000002</c:v>
                </c:pt>
                <c:pt idx="2173">
                  <c:v>3.0176632083333303</c:v>
                </c:pt>
                <c:pt idx="2174">
                  <c:v>3.0190519166666605</c:v>
                </c:pt>
                <c:pt idx="2175">
                  <c:v>3.0204406250000004</c:v>
                </c:pt>
                <c:pt idx="2176">
                  <c:v>3.0218293333333306</c:v>
                </c:pt>
                <c:pt idx="2177">
                  <c:v>3.0232180416666603</c:v>
                </c:pt>
                <c:pt idx="2178">
                  <c:v>3.0246067500000002</c:v>
                </c:pt>
                <c:pt idx="2179">
                  <c:v>3.0259954583333304</c:v>
                </c:pt>
                <c:pt idx="2180">
                  <c:v>3.0273841666666605</c:v>
                </c:pt>
                <c:pt idx="2181">
                  <c:v>3.0287728750000005</c:v>
                </c:pt>
                <c:pt idx="2182">
                  <c:v>3.0301615833333302</c:v>
                </c:pt>
                <c:pt idx="2183">
                  <c:v>3.0315502916666603</c:v>
                </c:pt>
                <c:pt idx="2184">
                  <c:v>3.0329390000000003</c:v>
                </c:pt>
                <c:pt idx="2185">
                  <c:v>3.0343277083333304</c:v>
                </c:pt>
                <c:pt idx="2186">
                  <c:v>3.0357164166666606</c:v>
                </c:pt>
                <c:pt idx="2187">
                  <c:v>3.0371051250000005</c:v>
                </c:pt>
                <c:pt idx="2188">
                  <c:v>3.0384938333333302</c:v>
                </c:pt>
                <c:pt idx="2189">
                  <c:v>3.0398825416666604</c:v>
                </c:pt>
                <c:pt idx="2190">
                  <c:v>3.0412712500000003</c:v>
                </c:pt>
                <c:pt idx="2191">
                  <c:v>3.0426599583333305</c:v>
                </c:pt>
                <c:pt idx="2192">
                  <c:v>3.0440486666666602</c:v>
                </c:pt>
                <c:pt idx="2193">
                  <c:v>3.0454373750000006</c:v>
                </c:pt>
                <c:pt idx="2194">
                  <c:v>3.0468260833333303</c:v>
                </c:pt>
                <c:pt idx="2195">
                  <c:v>3.0482147916666604</c:v>
                </c:pt>
                <c:pt idx="2196">
                  <c:v>3.0496035000000004</c:v>
                </c:pt>
                <c:pt idx="2197">
                  <c:v>3.0509922083333305</c:v>
                </c:pt>
                <c:pt idx="2198">
                  <c:v>3.0523809166666602</c:v>
                </c:pt>
                <c:pt idx="2199">
                  <c:v>3.0537696250000002</c:v>
                </c:pt>
                <c:pt idx="2200">
                  <c:v>3.0551583333333303</c:v>
                </c:pt>
                <c:pt idx="2201">
                  <c:v>3.0565470416666605</c:v>
                </c:pt>
                <c:pt idx="2202">
                  <c:v>3.0579357500000004</c:v>
                </c:pt>
                <c:pt idx="2203">
                  <c:v>3.0593244583333306</c:v>
                </c:pt>
                <c:pt idx="2204">
                  <c:v>3.0607131666666603</c:v>
                </c:pt>
                <c:pt idx="2205">
                  <c:v>3.0621018750000002</c:v>
                </c:pt>
                <c:pt idx="2206">
                  <c:v>3.0634905833333304</c:v>
                </c:pt>
                <c:pt idx="2207">
                  <c:v>3.0648792916666605</c:v>
                </c:pt>
                <c:pt idx="2208">
                  <c:v>3.0662680000000004</c:v>
                </c:pt>
                <c:pt idx="2209">
                  <c:v>3.0676567083333302</c:v>
                </c:pt>
                <c:pt idx="2210">
                  <c:v>3.0690454166666603</c:v>
                </c:pt>
                <c:pt idx="2211">
                  <c:v>3.0704341250000002</c:v>
                </c:pt>
                <c:pt idx="2212">
                  <c:v>3.0718228333333304</c:v>
                </c:pt>
                <c:pt idx="2213">
                  <c:v>3.0732115416666606</c:v>
                </c:pt>
                <c:pt idx="2214">
                  <c:v>3.0746002500000005</c:v>
                </c:pt>
                <c:pt idx="2215">
                  <c:v>3.0759889583333302</c:v>
                </c:pt>
                <c:pt idx="2216">
                  <c:v>3.0773776666666603</c:v>
                </c:pt>
                <c:pt idx="2217">
                  <c:v>3.0787663750000003</c:v>
                </c:pt>
                <c:pt idx="2218">
                  <c:v>3.0801550833333304</c:v>
                </c:pt>
                <c:pt idx="2219">
                  <c:v>3.0815437916666606</c:v>
                </c:pt>
                <c:pt idx="2220">
                  <c:v>3.0829325000000005</c:v>
                </c:pt>
                <c:pt idx="2221">
                  <c:v>3.0843212083333302</c:v>
                </c:pt>
                <c:pt idx="2222">
                  <c:v>3.0857099166666604</c:v>
                </c:pt>
                <c:pt idx="2223">
                  <c:v>3.0870986250000003</c:v>
                </c:pt>
                <c:pt idx="2224">
                  <c:v>3.0884873333333305</c:v>
                </c:pt>
                <c:pt idx="2225">
                  <c:v>3.0898760416666602</c:v>
                </c:pt>
                <c:pt idx="2226">
                  <c:v>3.0912647500000006</c:v>
                </c:pt>
                <c:pt idx="2227">
                  <c:v>3.0926534583333303</c:v>
                </c:pt>
                <c:pt idx="2228">
                  <c:v>3.0940421666666604</c:v>
                </c:pt>
                <c:pt idx="2229">
                  <c:v>3.0954308750000004</c:v>
                </c:pt>
                <c:pt idx="2230">
                  <c:v>3.0968195833333305</c:v>
                </c:pt>
                <c:pt idx="2231">
                  <c:v>3.0982082916666602</c:v>
                </c:pt>
                <c:pt idx="2232">
                  <c:v>3.0995970000000002</c:v>
                </c:pt>
                <c:pt idx="2233">
                  <c:v>3.1009857083333303</c:v>
                </c:pt>
                <c:pt idx="2234">
                  <c:v>3.1023744166666605</c:v>
                </c:pt>
                <c:pt idx="2235">
                  <c:v>3.1037631250000004</c:v>
                </c:pt>
                <c:pt idx="2236">
                  <c:v>3.1051518333333306</c:v>
                </c:pt>
                <c:pt idx="2237">
                  <c:v>3.1065405416666603</c:v>
                </c:pt>
                <c:pt idx="2238">
                  <c:v>3.1079292500000002</c:v>
                </c:pt>
                <c:pt idx="2239">
                  <c:v>3.1093179583333304</c:v>
                </c:pt>
                <c:pt idx="2240">
                  <c:v>3.1107066666666605</c:v>
                </c:pt>
                <c:pt idx="2241">
                  <c:v>3.1120953750000004</c:v>
                </c:pt>
                <c:pt idx="2242">
                  <c:v>3.1134840833333302</c:v>
                </c:pt>
                <c:pt idx="2243">
                  <c:v>3.1148727916666603</c:v>
                </c:pt>
                <c:pt idx="2244">
                  <c:v>3.1162615000000002</c:v>
                </c:pt>
                <c:pt idx="2245">
                  <c:v>3.1176502083333304</c:v>
                </c:pt>
                <c:pt idx="2246">
                  <c:v>3.1190389166666606</c:v>
                </c:pt>
                <c:pt idx="2247">
                  <c:v>3.1204276250000005</c:v>
                </c:pt>
                <c:pt idx="2248">
                  <c:v>3.1218163333333302</c:v>
                </c:pt>
                <c:pt idx="2249">
                  <c:v>3.1232050416666604</c:v>
                </c:pt>
                <c:pt idx="2250">
                  <c:v>3.1245937500000003</c:v>
                </c:pt>
                <c:pt idx="2251">
                  <c:v>3.1259824583333304</c:v>
                </c:pt>
                <c:pt idx="2252">
                  <c:v>3.1273711666666602</c:v>
                </c:pt>
                <c:pt idx="2253">
                  <c:v>3.1287598750000005</c:v>
                </c:pt>
                <c:pt idx="2254">
                  <c:v>3.1301485833333302</c:v>
                </c:pt>
                <c:pt idx="2255">
                  <c:v>3.1315372916666604</c:v>
                </c:pt>
                <c:pt idx="2256">
                  <c:v>3.1329260000000003</c:v>
                </c:pt>
                <c:pt idx="2257">
                  <c:v>3.1343147083333305</c:v>
                </c:pt>
                <c:pt idx="2258">
                  <c:v>3.1357034166666602</c:v>
                </c:pt>
                <c:pt idx="2259">
                  <c:v>3.1370921250000006</c:v>
                </c:pt>
                <c:pt idx="2260">
                  <c:v>3.1384808333333303</c:v>
                </c:pt>
                <c:pt idx="2261">
                  <c:v>3.1398695416666604</c:v>
                </c:pt>
                <c:pt idx="2262">
                  <c:v>3.1412582500000004</c:v>
                </c:pt>
                <c:pt idx="2263">
                  <c:v>3.1426469583333305</c:v>
                </c:pt>
                <c:pt idx="2264">
                  <c:v>3.1440356666666602</c:v>
                </c:pt>
                <c:pt idx="2265">
                  <c:v>3.1454243750000002</c:v>
                </c:pt>
                <c:pt idx="2266">
                  <c:v>3.1468130833333303</c:v>
                </c:pt>
                <c:pt idx="2267">
                  <c:v>3.1482017916666605</c:v>
                </c:pt>
                <c:pt idx="2268">
                  <c:v>3.1495905000000004</c:v>
                </c:pt>
                <c:pt idx="2269">
                  <c:v>3.1509792083333306</c:v>
                </c:pt>
                <c:pt idx="2270">
                  <c:v>3.1523679166666603</c:v>
                </c:pt>
                <c:pt idx="2271">
                  <c:v>3.1537566250000002</c:v>
                </c:pt>
                <c:pt idx="2272">
                  <c:v>3.1551453333333304</c:v>
                </c:pt>
                <c:pt idx="2273">
                  <c:v>3.1565340416666605</c:v>
                </c:pt>
                <c:pt idx="2274">
                  <c:v>3.1579227500000004</c:v>
                </c:pt>
                <c:pt idx="2275">
                  <c:v>3.1593114583333302</c:v>
                </c:pt>
                <c:pt idx="2276">
                  <c:v>3.1607001666666603</c:v>
                </c:pt>
                <c:pt idx="2277">
                  <c:v>3.1620888750000002</c:v>
                </c:pt>
                <c:pt idx="2278">
                  <c:v>3.1634775833333304</c:v>
                </c:pt>
                <c:pt idx="2279">
                  <c:v>3.1648662916666606</c:v>
                </c:pt>
                <c:pt idx="2280">
                  <c:v>3.1662550000000005</c:v>
                </c:pt>
                <c:pt idx="2281">
                  <c:v>3.1676437083333302</c:v>
                </c:pt>
                <c:pt idx="2282">
                  <c:v>3.1690324166666604</c:v>
                </c:pt>
                <c:pt idx="2283">
                  <c:v>3.1704211250000003</c:v>
                </c:pt>
                <c:pt idx="2284">
                  <c:v>3.1718098333333304</c:v>
                </c:pt>
                <c:pt idx="2285">
                  <c:v>3.1731985416666602</c:v>
                </c:pt>
                <c:pt idx="2286">
                  <c:v>3.1745872500000005</c:v>
                </c:pt>
                <c:pt idx="2287">
                  <c:v>3.1759759583333302</c:v>
                </c:pt>
                <c:pt idx="2288">
                  <c:v>3.1773646666666604</c:v>
                </c:pt>
                <c:pt idx="2289">
                  <c:v>3.1787533750000003</c:v>
                </c:pt>
                <c:pt idx="2290">
                  <c:v>3.1801420833333305</c:v>
                </c:pt>
                <c:pt idx="2291">
                  <c:v>3.1815307916666602</c:v>
                </c:pt>
                <c:pt idx="2292">
                  <c:v>3.1829195000000006</c:v>
                </c:pt>
                <c:pt idx="2293">
                  <c:v>3.1843082083333303</c:v>
                </c:pt>
                <c:pt idx="2294">
                  <c:v>3.1856969166666604</c:v>
                </c:pt>
                <c:pt idx="2295">
                  <c:v>3.1870856250000004</c:v>
                </c:pt>
                <c:pt idx="2296">
                  <c:v>3.1884743333333305</c:v>
                </c:pt>
                <c:pt idx="2297">
                  <c:v>3.1898630416666602</c:v>
                </c:pt>
                <c:pt idx="2298">
                  <c:v>3.1912517500000002</c:v>
                </c:pt>
                <c:pt idx="2299">
                  <c:v>3.1926404583333303</c:v>
                </c:pt>
                <c:pt idx="2300">
                  <c:v>3.1940291666666605</c:v>
                </c:pt>
                <c:pt idx="2301">
                  <c:v>3.1954178750000004</c:v>
                </c:pt>
                <c:pt idx="2302">
                  <c:v>3.1968065833333306</c:v>
                </c:pt>
                <c:pt idx="2303">
                  <c:v>3.1981952916666603</c:v>
                </c:pt>
                <c:pt idx="2304">
                  <c:v>3.1995840000000002</c:v>
                </c:pt>
                <c:pt idx="2305">
                  <c:v>3.2009727083333304</c:v>
                </c:pt>
                <c:pt idx="2306">
                  <c:v>3.2023614166666605</c:v>
                </c:pt>
                <c:pt idx="2307">
                  <c:v>3.2037501250000004</c:v>
                </c:pt>
                <c:pt idx="2308">
                  <c:v>3.2051388333333302</c:v>
                </c:pt>
                <c:pt idx="2309">
                  <c:v>3.2065275416666603</c:v>
                </c:pt>
                <c:pt idx="2310">
                  <c:v>3.2079162500000002</c:v>
                </c:pt>
                <c:pt idx="2311">
                  <c:v>3.2093049583333304</c:v>
                </c:pt>
                <c:pt idx="2312">
                  <c:v>3.2106936666666606</c:v>
                </c:pt>
                <c:pt idx="2313">
                  <c:v>3.2120823750000005</c:v>
                </c:pt>
                <c:pt idx="2314">
                  <c:v>3.2134710833333302</c:v>
                </c:pt>
                <c:pt idx="2315">
                  <c:v>3.2148597916666604</c:v>
                </c:pt>
                <c:pt idx="2316">
                  <c:v>3.2162485000000003</c:v>
                </c:pt>
                <c:pt idx="2317">
                  <c:v>3.2176372083333304</c:v>
                </c:pt>
                <c:pt idx="2318">
                  <c:v>3.2190259166666602</c:v>
                </c:pt>
                <c:pt idx="2319">
                  <c:v>3.2204146250000005</c:v>
                </c:pt>
                <c:pt idx="2320">
                  <c:v>3.2218033333333302</c:v>
                </c:pt>
                <c:pt idx="2321">
                  <c:v>3.2231920416666604</c:v>
                </c:pt>
                <c:pt idx="2322">
                  <c:v>3.2245807500000003</c:v>
                </c:pt>
                <c:pt idx="2323">
                  <c:v>3.2259694583333305</c:v>
                </c:pt>
                <c:pt idx="2324">
                  <c:v>3.2273581666666602</c:v>
                </c:pt>
                <c:pt idx="2325">
                  <c:v>3.2287468750000006</c:v>
                </c:pt>
                <c:pt idx="2326">
                  <c:v>3.2301355833333303</c:v>
                </c:pt>
                <c:pt idx="2327">
                  <c:v>3.2315242916666604</c:v>
                </c:pt>
                <c:pt idx="2328">
                  <c:v>3.2329130000000004</c:v>
                </c:pt>
                <c:pt idx="2329">
                  <c:v>3.2343017083333305</c:v>
                </c:pt>
                <c:pt idx="2330">
                  <c:v>3.2356904166666602</c:v>
                </c:pt>
                <c:pt idx="2331">
                  <c:v>3.2370791250000002</c:v>
                </c:pt>
                <c:pt idx="2332">
                  <c:v>3.2384678333333303</c:v>
                </c:pt>
                <c:pt idx="2333">
                  <c:v>3.2398565416666605</c:v>
                </c:pt>
                <c:pt idx="2334">
                  <c:v>3.2412452500000004</c:v>
                </c:pt>
                <c:pt idx="2335">
                  <c:v>3.2426339583333306</c:v>
                </c:pt>
                <c:pt idx="2336">
                  <c:v>3.2440226666666603</c:v>
                </c:pt>
                <c:pt idx="2337">
                  <c:v>3.2454113750000002</c:v>
                </c:pt>
                <c:pt idx="2338">
                  <c:v>3.2468000833333304</c:v>
                </c:pt>
                <c:pt idx="2339">
                  <c:v>3.2481887916666605</c:v>
                </c:pt>
                <c:pt idx="2340">
                  <c:v>3.2495775000000005</c:v>
                </c:pt>
                <c:pt idx="2341">
                  <c:v>3.2509662083333302</c:v>
                </c:pt>
                <c:pt idx="2342">
                  <c:v>3.2523549166666603</c:v>
                </c:pt>
                <c:pt idx="2343">
                  <c:v>3.2537436250000003</c:v>
                </c:pt>
                <c:pt idx="2344">
                  <c:v>3.2551323333333304</c:v>
                </c:pt>
                <c:pt idx="2345">
                  <c:v>3.2565210416666606</c:v>
                </c:pt>
                <c:pt idx="2346">
                  <c:v>3.2579097500000005</c:v>
                </c:pt>
                <c:pt idx="2347">
                  <c:v>3.2592984583333302</c:v>
                </c:pt>
                <c:pt idx="2348">
                  <c:v>3.2606871666666604</c:v>
                </c:pt>
                <c:pt idx="2349">
                  <c:v>3.2620758750000003</c:v>
                </c:pt>
                <c:pt idx="2350">
                  <c:v>3.2634645833333304</c:v>
                </c:pt>
                <c:pt idx="2351">
                  <c:v>3.2648532916666602</c:v>
                </c:pt>
                <c:pt idx="2352">
                  <c:v>3.2662420000000005</c:v>
                </c:pt>
                <c:pt idx="2353">
                  <c:v>3.2676307083333302</c:v>
                </c:pt>
                <c:pt idx="2354">
                  <c:v>3.2690194166666604</c:v>
                </c:pt>
                <c:pt idx="2355">
                  <c:v>3.2704081250000003</c:v>
                </c:pt>
                <c:pt idx="2356">
                  <c:v>3.2717968333333305</c:v>
                </c:pt>
                <c:pt idx="2357">
                  <c:v>3.2731855416666602</c:v>
                </c:pt>
                <c:pt idx="2358">
                  <c:v>3.2745742500000006</c:v>
                </c:pt>
                <c:pt idx="2359">
                  <c:v>3.2759629583333303</c:v>
                </c:pt>
                <c:pt idx="2360">
                  <c:v>3.2773516666666604</c:v>
                </c:pt>
                <c:pt idx="2361">
                  <c:v>3.2787403750000004</c:v>
                </c:pt>
                <c:pt idx="2362">
                  <c:v>3.2801290833333305</c:v>
                </c:pt>
                <c:pt idx="2363">
                  <c:v>3.2815177916666602</c:v>
                </c:pt>
                <c:pt idx="2364">
                  <c:v>3.2829065000000002</c:v>
                </c:pt>
                <c:pt idx="2365">
                  <c:v>3.2842952083333303</c:v>
                </c:pt>
                <c:pt idx="2366">
                  <c:v>3.2856839166666605</c:v>
                </c:pt>
                <c:pt idx="2367">
                  <c:v>3.2870726250000004</c:v>
                </c:pt>
                <c:pt idx="2368">
                  <c:v>3.2884613333333306</c:v>
                </c:pt>
                <c:pt idx="2369">
                  <c:v>3.2898500416666603</c:v>
                </c:pt>
                <c:pt idx="2370">
                  <c:v>3.2912387500000002</c:v>
                </c:pt>
                <c:pt idx="2371">
                  <c:v>3.2926274583333304</c:v>
                </c:pt>
                <c:pt idx="2372">
                  <c:v>3.2940161666666605</c:v>
                </c:pt>
                <c:pt idx="2373">
                  <c:v>3.2954048750000005</c:v>
                </c:pt>
                <c:pt idx="2374">
                  <c:v>3.2967935833333302</c:v>
                </c:pt>
                <c:pt idx="2375">
                  <c:v>3.2981822916666603</c:v>
                </c:pt>
                <c:pt idx="2376">
                  <c:v>3.2995710000000003</c:v>
                </c:pt>
                <c:pt idx="2377">
                  <c:v>3.3009597083333304</c:v>
                </c:pt>
                <c:pt idx="2378">
                  <c:v>3.3023484166666606</c:v>
                </c:pt>
                <c:pt idx="2379">
                  <c:v>3.3037371250000005</c:v>
                </c:pt>
                <c:pt idx="2380">
                  <c:v>3.3051258333333302</c:v>
                </c:pt>
                <c:pt idx="2381">
                  <c:v>3.3065145416666604</c:v>
                </c:pt>
                <c:pt idx="2382">
                  <c:v>3.3079032500000003</c:v>
                </c:pt>
                <c:pt idx="2383">
                  <c:v>3.3092919583333305</c:v>
                </c:pt>
                <c:pt idx="2384">
                  <c:v>3.3106806666666602</c:v>
                </c:pt>
                <c:pt idx="2385">
                  <c:v>3.3120693750000005</c:v>
                </c:pt>
                <c:pt idx="2386">
                  <c:v>3.3134580833333303</c:v>
                </c:pt>
                <c:pt idx="2387">
                  <c:v>3.3148467916666604</c:v>
                </c:pt>
                <c:pt idx="2388">
                  <c:v>3.3162355000000003</c:v>
                </c:pt>
                <c:pt idx="2389">
                  <c:v>3.3176242083333305</c:v>
                </c:pt>
                <c:pt idx="2390">
                  <c:v>3.3190129166666602</c:v>
                </c:pt>
                <c:pt idx="2391">
                  <c:v>3.3204016250000006</c:v>
                </c:pt>
                <c:pt idx="2392">
                  <c:v>3.3217903333333303</c:v>
                </c:pt>
                <c:pt idx="2393">
                  <c:v>3.3231790416666604</c:v>
                </c:pt>
                <c:pt idx="2394">
                  <c:v>3.3245677500000004</c:v>
                </c:pt>
                <c:pt idx="2395">
                  <c:v>3.3259564583333305</c:v>
                </c:pt>
                <c:pt idx="2396">
                  <c:v>3.3273451666666602</c:v>
                </c:pt>
                <c:pt idx="2397">
                  <c:v>3.3287338750000002</c:v>
                </c:pt>
                <c:pt idx="2398">
                  <c:v>3.3301225833333303</c:v>
                </c:pt>
                <c:pt idx="2399">
                  <c:v>3.3315112916666605</c:v>
                </c:pt>
                <c:pt idx="2400">
                  <c:v>3.3329000000000004</c:v>
                </c:pt>
                <c:pt idx="2401">
                  <c:v>3.3342887083333306</c:v>
                </c:pt>
                <c:pt idx="2402">
                  <c:v>3.3356774166666603</c:v>
                </c:pt>
                <c:pt idx="2403">
                  <c:v>3.3370661250000007</c:v>
                </c:pt>
                <c:pt idx="2404">
                  <c:v>3.3384548333333304</c:v>
                </c:pt>
                <c:pt idx="2405">
                  <c:v>3.3398435416666601</c:v>
                </c:pt>
                <c:pt idx="2406">
                  <c:v>3.3412322500000005</c:v>
                </c:pt>
                <c:pt idx="2407">
                  <c:v>3.3426209583333302</c:v>
                </c:pt>
                <c:pt idx="2408">
                  <c:v>3.3440096666666603</c:v>
                </c:pt>
                <c:pt idx="2409">
                  <c:v>3.3453983750000003</c:v>
                </c:pt>
                <c:pt idx="2410">
                  <c:v>3.3467870833333304</c:v>
                </c:pt>
                <c:pt idx="2411">
                  <c:v>3.3481757916666606</c:v>
                </c:pt>
                <c:pt idx="2412">
                  <c:v>3.3495645000000005</c:v>
                </c:pt>
                <c:pt idx="2413">
                  <c:v>3.3509532083333307</c:v>
                </c:pt>
                <c:pt idx="2414">
                  <c:v>3.3523419166666604</c:v>
                </c:pt>
                <c:pt idx="2415">
                  <c:v>3.3537306250000003</c:v>
                </c:pt>
                <c:pt idx="2416">
                  <c:v>3.3551193333333305</c:v>
                </c:pt>
                <c:pt idx="2417">
                  <c:v>3.3565080416666602</c:v>
                </c:pt>
                <c:pt idx="2418">
                  <c:v>3.3578967500000001</c:v>
                </c:pt>
                <c:pt idx="2419">
                  <c:v>3.3592854583333303</c:v>
                </c:pt>
                <c:pt idx="2420">
                  <c:v>3.3606741666666604</c:v>
                </c:pt>
                <c:pt idx="2421">
                  <c:v>3.3620628750000003</c:v>
                </c:pt>
                <c:pt idx="2422">
                  <c:v>3.3634515833333305</c:v>
                </c:pt>
                <c:pt idx="2423">
                  <c:v>3.3648402916666607</c:v>
                </c:pt>
                <c:pt idx="2424">
                  <c:v>3.3662290000000006</c:v>
                </c:pt>
                <c:pt idx="2425">
                  <c:v>3.3676177083333303</c:v>
                </c:pt>
                <c:pt idx="2426">
                  <c:v>3.3690064166666605</c:v>
                </c:pt>
                <c:pt idx="2427">
                  <c:v>3.3703951250000004</c:v>
                </c:pt>
                <c:pt idx="2428">
                  <c:v>3.3717838333333301</c:v>
                </c:pt>
                <c:pt idx="2429">
                  <c:v>3.3731725416666603</c:v>
                </c:pt>
                <c:pt idx="2430">
                  <c:v>3.3745612500000002</c:v>
                </c:pt>
                <c:pt idx="2431">
                  <c:v>3.3759499583333303</c:v>
                </c:pt>
                <c:pt idx="2432">
                  <c:v>3.3773386666666605</c:v>
                </c:pt>
                <c:pt idx="2433">
                  <c:v>3.3787273750000004</c:v>
                </c:pt>
                <c:pt idx="2434">
                  <c:v>3.3801160833333306</c:v>
                </c:pt>
                <c:pt idx="2435">
                  <c:v>3.3815047916666603</c:v>
                </c:pt>
                <c:pt idx="2436">
                  <c:v>3.3828935000000007</c:v>
                </c:pt>
                <c:pt idx="2437">
                  <c:v>3.3842822083333304</c:v>
                </c:pt>
                <c:pt idx="2438">
                  <c:v>3.3856709166666601</c:v>
                </c:pt>
                <c:pt idx="2439">
                  <c:v>3.3870596250000005</c:v>
                </c:pt>
                <c:pt idx="2440">
                  <c:v>3.3884483333333302</c:v>
                </c:pt>
                <c:pt idx="2441">
                  <c:v>3.3898370416666603</c:v>
                </c:pt>
                <c:pt idx="2442">
                  <c:v>3.3912257500000003</c:v>
                </c:pt>
                <c:pt idx="2443">
                  <c:v>3.3926144583333304</c:v>
                </c:pt>
                <c:pt idx="2444">
                  <c:v>3.3940031666666606</c:v>
                </c:pt>
                <c:pt idx="2445">
                  <c:v>3.3953918750000005</c:v>
                </c:pt>
                <c:pt idx="2446">
                  <c:v>3.3967805833333307</c:v>
                </c:pt>
                <c:pt idx="2447">
                  <c:v>3.3981692916666604</c:v>
                </c:pt>
                <c:pt idx="2448">
                  <c:v>3.3995580000000003</c:v>
                </c:pt>
                <c:pt idx="2449">
                  <c:v>3.4009467083333305</c:v>
                </c:pt>
                <c:pt idx="2450">
                  <c:v>3.4023354166666602</c:v>
                </c:pt>
                <c:pt idx="2451">
                  <c:v>3.4037241250000001</c:v>
                </c:pt>
                <c:pt idx="2452">
                  <c:v>3.4051128333333303</c:v>
                </c:pt>
                <c:pt idx="2453">
                  <c:v>3.4065015416666604</c:v>
                </c:pt>
                <c:pt idx="2454">
                  <c:v>3.4078902500000003</c:v>
                </c:pt>
                <c:pt idx="2455">
                  <c:v>3.4092789583333305</c:v>
                </c:pt>
                <c:pt idx="2456">
                  <c:v>3.4106676666666607</c:v>
                </c:pt>
                <c:pt idx="2457">
                  <c:v>3.4120563750000006</c:v>
                </c:pt>
                <c:pt idx="2458">
                  <c:v>3.4134450833333303</c:v>
                </c:pt>
                <c:pt idx="2459">
                  <c:v>3.4148337916666605</c:v>
                </c:pt>
                <c:pt idx="2460">
                  <c:v>3.4162225000000004</c:v>
                </c:pt>
                <c:pt idx="2461">
                  <c:v>3.4176112083333301</c:v>
                </c:pt>
                <c:pt idx="2462">
                  <c:v>3.4189999166666603</c:v>
                </c:pt>
                <c:pt idx="2463">
                  <c:v>3.4203886250000002</c:v>
                </c:pt>
                <c:pt idx="2464">
                  <c:v>3.4217773333333303</c:v>
                </c:pt>
                <c:pt idx="2465">
                  <c:v>3.4231660416666605</c:v>
                </c:pt>
                <c:pt idx="2466">
                  <c:v>3.4245547500000004</c:v>
                </c:pt>
                <c:pt idx="2467">
                  <c:v>3.4259434583333306</c:v>
                </c:pt>
                <c:pt idx="2468">
                  <c:v>3.4273321666666603</c:v>
                </c:pt>
                <c:pt idx="2469">
                  <c:v>3.4287208750000007</c:v>
                </c:pt>
                <c:pt idx="2470">
                  <c:v>3.4301095833333304</c:v>
                </c:pt>
                <c:pt idx="2471">
                  <c:v>3.4314982916666601</c:v>
                </c:pt>
                <c:pt idx="2472">
                  <c:v>3.4328870000000005</c:v>
                </c:pt>
                <c:pt idx="2473">
                  <c:v>3.4342757083333302</c:v>
                </c:pt>
                <c:pt idx="2474">
                  <c:v>3.4356644166666603</c:v>
                </c:pt>
                <c:pt idx="2475">
                  <c:v>3.4370531250000003</c:v>
                </c:pt>
                <c:pt idx="2476">
                  <c:v>3.4384418333333304</c:v>
                </c:pt>
                <c:pt idx="2477">
                  <c:v>3.4398305416666606</c:v>
                </c:pt>
                <c:pt idx="2478">
                  <c:v>3.4412192500000005</c:v>
                </c:pt>
                <c:pt idx="2479">
                  <c:v>3.4426079583333307</c:v>
                </c:pt>
                <c:pt idx="2480">
                  <c:v>3.4439966666666604</c:v>
                </c:pt>
                <c:pt idx="2481">
                  <c:v>3.4453853750000003</c:v>
                </c:pt>
                <c:pt idx="2482">
                  <c:v>3.4467740833333305</c:v>
                </c:pt>
                <c:pt idx="2483">
                  <c:v>3.4481627916666602</c:v>
                </c:pt>
                <c:pt idx="2484">
                  <c:v>3.4495515000000001</c:v>
                </c:pt>
                <c:pt idx="2485">
                  <c:v>3.4509402083333303</c:v>
                </c:pt>
                <c:pt idx="2486">
                  <c:v>3.4523289166666604</c:v>
                </c:pt>
                <c:pt idx="2487">
                  <c:v>3.4537176250000003</c:v>
                </c:pt>
                <c:pt idx="2488">
                  <c:v>3.4551063333333305</c:v>
                </c:pt>
                <c:pt idx="2489">
                  <c:v>3.4564950416666607</c:v>
                </c:pt>
                <c:pt idx="2490">
                  <c:v>3.4578837500000006</c:v>
                </c:pt>
                <c:pt idx="2491">
                  <c:v>3.4592724583333303</c:v>
                </c:pt>
                <c:pt idx="2492">
                  <c:v>3.4606611666666605</c:v>
                </c:pt>
                <c:pt idx="2493">
                  <c:v>3.4620498750000004</c:v>
                </c:pt>
                <c:pt idx="2494">
                  <c:v>3.4634385833333301</c:v>
                </c:pt>
                <c:pt idx="2495">
                  <c:v>3.4648272916666603</c:v>
                </c:pt>
                <c:pt idx="2496">
                  <c:v>3.4662160000000002</c:v>
                </c:pt>
                <c:pt idx="2497">
                  <c:v>3.4676047083333303</c:v>
                </c:pt>
                <c:pt idx="2498">
                  <c:v>3.4689934166666605</c:v>
                </c:pt>
                <c:pt idx="2499">
                  <c:v>3.4703821250000004</c:v>
                </c:pt>
                <c:pt idx="2500">
                  <c:v>3.4717708333333306</c:v>
                </c:pt>
                <c:pt idx="2501">
                  <c:v>3.4731595416666603</c:v>
                </c:pt>
                <c:pt idx="2502">
                  <c:v>3.4745482500000007</c:v>
                </c:pt>
                <c:pt idx="2503">
                  <c:v>3.4759369583333304</c:v>
                </c:pt>
                <c:pt idx="2504">
                  <c:v>3.4773256666666601</c:v>
                </c:pt>
                <c:pt idx="2505">
                  <c:v>3.4787143750000005</c:v>
                </c:pt>
                <c:pt idx="2506">
                  <c:v>3.4801030833333302</c:v>
                </c:pt>
                <c:pt idx="2507">
                  <c:v>3.4814917916666603</c:v>
                </c:pt>
                <c:pt idx="2508">
                  <c:v>3.4828805000000003</c:v>
                </c:pt>
                <c:pt idx="2509">
                  <c:v>3.4842692083333304</c:v>
                </c:pt>
                <c:pt idx="2510">
                  <c:v>3.4856579166666606</c:v>
                </c:pt>
                <c:pt idx="2511">
                  <c:v>3.4870466250000005</c:v>
                </c:pt>
                <c:pt idx="2512">
                  <c:v>3.4884353333333307</c:v>
                </c:pt>
                <c:pt idx="2513">
                  <c:v>3.4898240416666604</c:v>
                </c:pt>
                <c:pt idx="2514">
                  <c:v>3.4912127500000003</c:v>
                </c:pt>
                <c:pt idx="2515">
                  <c:v>3.4926014583333305</c:v>
                </c:pt>
                <c:pt idx="2516">
                  <c:v>3.4939901666666602</c:v>
                </c:pt>
                <c:pt idx="2517">
                  <c:v>3.4953788750000001</c:v>
                </c:pt>
                <c:pt idx="2518">
                  <c:v>3.4967675833333303</c:v>
                </c:pt>
                <c:pt idx="2519">
                  <c:v>3.4981562916666604</c:v>
                </c:pt>
                <c:pt idx="2520">
                  <c:v>3.4995450000000003</c:v>
                </c:pt>
                <c:pt idx="2521">
                  <c:v>3.5009337083333305</c:v>
                </c:pt>
                <c:pt idx="2522">
                  <c:v>3.5023224166666607</c:v>
                </c:pt>
                <c:pt idx="2523">
                  <c:v>3.5037111250000006</c:v>
                </c:pt>
                <c:pt idx="2524">
                  <c:v>3.5050998333333303</c:v>
                </c:pt>
                <c:pt idx="2525">
                  <c:v>3.5064885416666605</c:v>
                </c:pt>
                <c:pt idx="2526">
                  <c:v>3.5078772500000004</c:v>
                </c:pt>
                <c:pt idx="2527">
                  <c:v>3.5092659583333301</c:v>
                </c:pt>
                <c:pt idx="2528">
                  <c:v>3.5106546666666603</c:v>
                </c:pt>
                <c:pt idx="2529">
                  <c:v>3.5120433750000002</c:v>
                </c:pt>
                <c:pt idx="2530">
                  <c:v>3.5134320833333303</c:v>
                </c:pt>
                <c:pt idx="2531">
                  <c:v>3.5148207916666605</c:v>
                </c:pt>
                <c:pt idx="2532">
                  <c:v>3.5162095000000004</c:v>
                </c:pt>
                <c:pt idx="2533">
                  <c:v>3.5175982083333306</c:v>
                </c:pt>
                <c:pt idx="2534">
                  <c:v>3.5189869166666603</c:v>
                </c:pt>
                <c:pt idx="2535">
                  <c:v>3.5203756250000007</c:v>
                </c:pt>
                <c:pt idx="2536">
                  <c:v>3.5217643333333304</c:v>
                </c:pt>
                <c:pt idx="2537">
                  <c:v>3.5231530416666601</c:v>
                </c:pt>
                <c:pt idx="2538">
                  <c:v>3.5245417500000005</c:v>
                </c:pt>
                <c:pt idx="2539">
                  <c:v>3.5259304583333302</c:v>
                </c:pt>
                <c:pt idx="2540">
                  <c:v>3.5273191666666603</c:v>
                </c:pt>
                <c:pt idx="2541">
                  <c:v>3.5287078750000003</c:v>
                </c:pt>
                <c:pt idx="2542">
                  <c:v>3.5300965833333304</c:v>
                </c:pt>
                <c:pt idx="2543">
                  <c:v>3.5314852916666606</c:v>
                </c:pt>
                <c:pt idx="2544">
                  <c:v>3.5328740000000005</c:v>
                </c:pt>
                <c:pt idx="2545">
                  <c:v>3.5342627083333307</c:v>
                </c:pt>
                <c:pt idx="2546">
                  <c:v>3.5356514166666604</c:v>
                </c:pt>
                <c:pt idx="2547">
                  <c:v>3.5370401250000003</c:v>
                </c:pt>
                <c:pt idx="2548">
                  <c:v>3.5384288333333305</c:v>
                </c:pt>
                <c:pt idx="2549">
                  <c:v>3.5398175416666602</c:v>
                </c:pt>
                <c:pt idx="2550">
                  <c:v>3.5412062500000001</c:v>
                </c:pt>
                <c:pt idx="2551">
                  <c:v>3.5425949583333303</c:v>
                </c:pt>
                <c:pt idx="2552">
                  <c:v>3.5439836666666604</c:v>
                </c:pt>
                <c:pt idx="2553">
                  <c:v>3.5453723750000004</c:v>
                </c:pt>
                <c:pt idx="2554">
                  <c:v>3.5467610833333305</c:v>
                </c:pt>
                <c:pt idx="2555">
                  <c:v>3.5481497916666607</c:v>
                </c:pt>
                <c:pt idx="2556">
                  <c:v>3.5495385000000006</c:v>
                </c:pt>
                <c:pt idx="2557">
                  <c:v>3.5509272083333303</c:v>
                </c:pt>
                <c:pt idx="2558">
                  <c:v>3.5523159166666605</c:v>
                </c:pt>
                <c:pt idx="2559">
                  <c:v>3.5537046250000004</c:v>
                </c:pt>
                <c:pt idx="2560">
                  <c:v>3.5550933333333301</c:v>
                </c:pt>
                <c:pt idx="2561">
                  <c:v>3.5564820416666603</c:v>
                </c:pt>
                <c:pt idx="2562">
                  <c:v>3.5578707500000002</c:v>
                </c:pt>
                <c:pt idx="2563">
                  <c:v>3.5592594583333304</c:v>
                </c:pt>
                <c:pt idx="2564">
                  <c:v>3.5606481666666605</c:v>
                </c:pt>
                <c:pt idx="2565">
                  <c:v>3.5620368750000004</c:v>
                </c:pt>
                <c:pt idx="2566">
                  <c:v>3.5634255833333306</c:v>
                </c:pt>
                <c:pt idx="2567">
                  <c:v>3.5648142916666603</c:v>
                </c:pt>
                <c:pt idx="2568">
                  <c:v>3.5662030000000007</c:v>
                </c:pt>
                <c:pt idx="2569">
                  <c:v>3.5675917083333304</c:v>
                </c:pt>
                <c:pt idx="2570">
                  <c:v>3.5689804166666601</c:v>
                </c:pt>
                <c:pt idx="2571">
                  <c:v>3.5703691250000005</c:v>
                </c:pt>
                <c:pt idx="2572">
                  <c:v>3.5717578333333302</c:v>
                </c:pt>
                <c:pt idx="2573">
                  <c:v>3.5731465416666603</c:v>
                </c:pt>
                <c:pt idx="2574">
                  <c:v>3.5745352500000003</c:v>
                </c:pt>
                <c:pt idx="2575">
                  <c:v>3.5759239583333304</c:v>
                </c:pt>
                <c:pt idx="2576">
                  <c:v>3.5773126666666606</c:v>
                </c:pt>
                <c:pt idx="2577">
                  <c:v>3.5787013750000005</c:v>
                </c:pt>
                <c:pt idx="2578">
                  <c:v>3.5800900833333307</c:v>
                </c:pt>
                <c:pt idx="2579">
                  <c:v>3.5814787916666604</c:v>
                </c:pt>
                <c:pt idx="2580">
                  <c:v>3.5828675000000003</c:v>
                </c:pt>
                <c:pt idx="2581">
                  <c:v>3.5842562083333305</c:v>
                </c:pt>
                <c:pt idx="2582">
                  <c:v>3.5856449166666602</c:v>
                </c:pt>
                <c:pt idx="2583">
                  <c:v>3.5870336250000001</c:v>
                </c:pt>
                <c:pt idx="2584">
                  <c:v>3.5884223333333303</c:v>
                </c:pt>
                <c:pt idx="2585">
                  <c:v>3.5898110416666604</c:v>
                </c:pt>
                <c:pt idx="2586">
                  <c:v>3.5911997500000004</c:v>
                </c:pt>
                <c:pt idx="2587">
                  <c:v>3.5925884583333305</c:v>
                </c:pt>
                <c:pt idx="2588">
                  <c:v>3.5939771666666607</c:v>
                </c:pt>
                <c:pt idx="2589">
                  <c:v>3.5953658750000006</c:v>
                </c:pt>
                <c:pt idx="2590">
                  <c:v>3.5967545833333303</c:v>
                </c:pt>
                <c:pt idx="2591">
                  <c:v>3.5981432916666605</c:v>
                </c:pt>
                <c:pt idx="2592">
                  <c:v>3.5995320000000004</c:v>
                </c:pt>
                <c:pt idx="2593">
                  <c:v>3.6009207083333301</c:v>
                </c:pt>
                <c:pt idx="2594">
                  <c:v>3.6023094166666603</c:v>
                </c:pt>
                <c:pt idx="2595">
                  <c:v>3.6036981250000002</c:v>
                </c:pt>
                <c:pt idx="2596">
                  <c:v>3.6050868333333304</c:v>
                </c:pt>
                <c:pt idx="2597">
                  <c:v>3.6064755416666605</c:v>
                </c:pt>
                <c:pt idx="2598">
                  <c:v>3.6078642500000004</c:v>
                </c:pt>
                <c:pt idx="2599">
                  <c:v>3.6092529583333306</c:v>
                </c:pt>
                <c:pt idx="2600">
                  <c:v>3.6106416666666603</c:v>
                </c:pt>
                <c:pt idx="2601">
                  <c:v>3.6120303750000007</c:v>
                </c:pt>
                <c:pt idx="2602">
                  <c:v>3.6134190833333304</c:v>
                </c:pt>
                <c:pt idx="2603">
                  <c:v>3.6148077916666601</c:v>
                </c:pt>
                <c:pt idx="2604">
                  <c:v>3.6161965000000005</c:v>
                </c:pt>
                <c:pt idx="2605">
                  <c:v>3.6175852083333302</c:v>
                </c:pt>
                <c:pt idx="2606">
                  <c:v>3.6189739166666604</c:v>
                </c:pt>
                <c:pt idx="2607">
                  <c:v>3.6203626250000003</c:v>
                </c:pt>
                <c:pt idx="2608">
                  <c:v>3.6217513333333304</c:v>
                </c:pt>
                <c:pt idx="2609">
                  <c:v>3.6231400416666606</c:v>
                </c:pt>
                <c:pt idx="2610">
                  <c:v>3.6245287500000005</c:v>
                </c:pt>
                <c:pt idx="2611">
                  <c:v>3.6259174583333307</c:v>
                </c:pt>
                <c:pt idx="2612">
                  <c:v>3.6273061666666604</c:v>
                </c:pt>
                <c:pt idx="2613">
                  <c:v>3.6286948750000003</c:v>
                </c:pt>
                <c:pt idx="2614">
                  <c:v>3.6300835833333305</c:v>
                </c:pt>
                <c:pt idx="2615">
                  <c:v>3.6314722916666602</c:v>
                </c:pt>
                <c:pt idx="2616">
                  <c:v>3.6328610000000001</c:v>
                </c:pt>
                <c:pt idx="2617">
                  <c:v>3.6342497083333303</c:v>
                </c:pt>
                <c:pt idx="2618">
                  <c:v>3.6356384166666604</c:v>
                </c:pt>
                <c:pt idx="2619">
                  <c:v>3.6370271250000004</c:v>
                </c:pt>
                <c:pt idx="2620">
                  <c:v>3.6384158333333305</c:v>
                </c:pt>
                <c:pt idx="2621">
                  <c:v>3.6398045416666607</c:v>
                </c:pt>
                <c:pt idx="2622">
                  <c:v>3.6411932500000006</c:v>
                </c:pt>
                <c:pt idx="2623">
                  <c:v>3.6425819583333303</c:v>
                </c:pt>
                <c:pt idx="2624">
                  <c:v>3.6439706666666605</c:v>
                </c:pt>
                <c:pt idx="2625">
                  <c:v>3.6453593750000004</c:v>
                </c:pt>
                <c:pt idx="2626">
                  <c:v>3.6467480833333301</c:v>
                </c:pt>
                <c:pt idx="2627">
                  <c:v>3.6481367916666603</c:v>
                </c:pt>
                <c:pt idx="2628">
                  <c:v>3.6495255000000002</c:v>
                </c:pt>
                <c:pt idx="2629">
                  <c:v>3.6509142083333304</c:v>
                </c:pt>
                <c:pt idx="2630">
                  <c:v>3.6523029166666605</c:v>
                </c:pt>
                <c:pt idx="2631">
                  <c:v>3.6536916250000004</c:v>
                </c:pt>
                <c:pt idx="2632">
                  <c:v>3.6550803333333306</c:v>
                </c:pt>
                <c:pt idx="2633">
                  <c:v>3.6564690416666603</c:v>
                </c:pt>
                <c:pt idx="2634">
                  <c:v>3.6578577500000007</c:v>
                </c:pt>
                <c:pt idx="2635">
                  <c:v>3.6592464583333304</c:v>
                </c:pt>
                <c:pt idx="2636">
                  <c:v>3.6606351666666601</c:v>
                </c:pt>
                <c:pt idx="2637">
                  <c:v>3.6620238750000005</c:v>
                </c:pt>
                <c:pt idx="2638">
                  <c:v>3.6634125833333302</c:v>
                </c:pt>
                <c:pt idx="2639">
                  <c:v>3.6648012916666604</c:v>
                </c:pt>
                <c:pt idx="2640">
                  <c:v>3.6661900000000003</c:v>
                </c:pt>
                <c:pt idx="2641">
                  <c:v>3.6675787083333304</c:v>
                </c:pt>
                <c:pt idx="2642">
                  <c:v>3.6689674166666606</c:v>
                </c:pt>
                <c:pt idx="2643">
                  <c:v>3.6703561250000005</c:v>
                </c:pt>
                <c:pt idx="2644">
                  <c:v>3.6717448333333307</c:v>
                </c:pt>
                <c:pt idx="2645">
                  <c:v>3.6731335416666604</c:v>
                </c:pt>
                <c:pt idx="2646">
                  <c:v>3.6745222500000003</c:v>
                </c:pt>
                <c:pt idx="2647">
                  <c:v>3.6759109583333305</c:v>
                </c:pt>
                <c:pt idx="2648">
                  <c:v>3.6772996666666602</c:v>
                </c:pt>
                <c:pt idx="2649">
                  <c:v>3.6786883750000001</c:v>
                </c:pt>
                <c:pt idx="2650">
                  <c:v>3.6800770833333303</c:v>
                </c:pt>
                <c:pt idx="2651">
                  <c:v>3.6814657916666604</c:v>
                </c:pt>
                <c:pt idx="2652">
                  <c:v>3.6828545000000004</c:v>
                </c:pt>
                <c:pt idx="2653">
                  <c:v>3.6842432083333305</c:v>
                </c:pt>
                <c:pt idx="2654">
                  <c:v>3.6856319166666607</c:v>
                </c:pt>
                <c:pt idx="2655">
                  <c:v>3.6870206250000006</c:v>
                </c:pt>
                <c:pt idx="2656">
                  <c:v>3.6884093333333303</c:v>
                </c:pt>
                <c:pt idx="2657">
                  <c:v>3.6897980416666605</c:v>
                </c:pt>
                <c:pt idx="2658">
                  <c:v>3.6911867500000004</c:v>
                </c:pt>
                <c:pt idx="2659">
                  <c:v>3.6925754583333301</c:v>
                </c:pt>
                <c:pt idx="2660">
                  <c:v>3.6939641666666603</c:v>
                </c:pt>
                <c:pt idx="2661">
                  <c:v>3.6953528750000002</c:v>
                </c:pt>
                <c:pt idx="2662">
                  <c:v>3.6967415833333304</c:v>
                </c:pt>
                <c:pt idx="2663">
                  <c:v>3.6981302916666605</c:v>
                </c:pt>
                <c:pt idx="2664">
                  <c:v>3.6995190000000004</c:v>
                </c:pt>
                <c:pt idx="2665">
                  <c:v>3.7009077083333306</c:v>
                </c:pt>
                <c:pt idx="2666">
                  <c:v>3.7022964166666603</c:v>
                </c:pt>
                <c:pt idx="2667">
                  <c:v>3.7036851250000007</c:v>
                </c:pt>
                <c:pt idx="2668">
                  <c:v>3.7050738333333304</c:v>
                </c:pt>
                <c:pt idx="2669">
                  <c:v>3.7064625416666601</c:v>
                </c:pt>
                <c:pt idx="2670">
                  <c:v>3.70785125</c:v>
                </c:pt>
                <c:pt idx="2671">
                  <c:v>3.7092399583333302</c:v>
                </c:pt>
                <c:pt idx="2672">
                  <c:v>3.7106286666666604</c:v>
                </c:pt>
                <c:pt idx="2673">
                  <c:v>3.7120173750000003</c:v>
                </c:pt>
                <c:pt idx="2674">
                  <c:v>3.7134060833333304</c:v>
                </c:pt>
                <c:pt idx="2675">
                  <c:v>3.7147947916666606</c:v>
                </c:pt>
                <c:pt idx="2676">
                  <c:v>3.7161835000000005</c:v>
                </c:pt>
                <c:pt idx="2677">
                  <c:v>3.7175722083333307</c:v>
                </c:pt>
                <c:pt idx="2678">
                  <c:v>3.7189609166666604</c:v>
                </c:pt>
                <c:pt idx="2679">
                  <c:v>3.7203496250000003</c:v>
                </c:pt>
                <c:pt idx="2680">
                  <c:v>3.72173833333333</c:v>
                </c:pt>
                <c:pt idx="2681">
                  <c:v>3.7231270416666602</c:v>
                </c:pt>
                <c:pt idx="2682">
                  <c:v>3.7245157500000001</c:v>
                </c:pt>
                <c:pt idx="2683">
                  <c:v>3.7259044583333303</c:v>
                </c:pt>
                <c:pt idx="2684">
                  <c:v>3.7272931666666604</c:v>
                </c:pt>
                <c:pt idx="2685">
                  <c:v>3.7286818750000004</c:v>
                </c:pt>
                <c:pt idx="2686">
                  <c:v>3.7300705833333305</c:v>
                </c:pt>
                <c:pt idx="2687">
                  <c:v>3.7314592916666607</c:v>
                </c:pt>
                <c:pt idx="2688">
                  <c:v>3.7328480000000006</c:v>
                </c:pt>
                <c:pt idx="2689">
                  <c:v>3.7342367083333303</c:v>
                </c:pt>
                <c:pt idx="2690">
                  <c:v>3.7356254166666605</c:v>
                </c:pt>
                <c:pt idx="2691">
                  <c:v>3.7370141250000004</c:v>
                </c:pt>
                <c:pt idx="2692">
                  <c:v>3.7384028333333301</c:v>
                </c:pt>
                <c:pt idx="2693">
                  <c:v>3.7397915416666603</c:v>
                </c:pt>
                <c:pt idx="2694">
                  <c:v>3.7411802500000002</c:v>
                </c:pt>
                <c:pt idx="2695">
                  <c:v>3.7425689583333304</c:v>
                </c:pt>
                <c:pt idx="2696">
                  <c:v>3.7439576666666605</c:v>
                </c:pt>
                <c:pt idx="2697">
                  <c:v>3.7453463750000004</c:v>
                </c:pt>
                <c:pt idx="2698">
                  <c:v>3.7467350833333306</c:v>
                </c:pt>
                <c:pt idx="2699">
                  <c:v>3.7481237916666603</c:v>
                </c:pt>
                <c:pt idx="2700">
                  <c:v>3.7495125000000007</c:v>
                </c:pt>
                <c:pt idx="2701">
                  <c:v>3.7509012083333304</c:v>
                </c:pt>
                <c:pt idx="2702">
                  <c:v>3.7522899166666601</c:v>
                </c:pt>
                <c:pt idx="2703">
                  <c:v>3.753678625</c:v>
                </c:pt>
                <c:pt idx="2704">
                  <c:v>3.7550673333333302</c:v>
                </c:pt>
                <c:pt idx="2705">
                  <c:v>3.7564560416666604</c:v>
                </c:pt>
                <c:pt idx="2706">
                  <c:v>3.7578447500000003</c:v>
                </c:pt>
                <c:pt idx="2707">
                  <c:v>3.7592334583333304</c:v>
                </c:pt>
                <c:pt idx="2708">
                  <c:v>3.7606221666666606</c:v>
                </c:pt>
                <c:pt idx="2709">
                  <c:v>3.7620108750000005</c:v>
                </c:pt>
                <c:pt idx="2710">
                  <c:v>3.7633995833333307</c:v>
                </c:pt>
                <c:pt idx="2711">
                  <c:v>3.7647882916666604</c:v>
                </c:pt>
                <c:pt idx="2712">
                  <c:v>3.7661770000000003</c:v>
                </c:pt>
                <c:pt idx="2713">
                  <c:v>3.76756570833333</c:v>
                </c:pt>
                <c:pt idx="2714">
                  <c:v>3.7689544166666602</c:v>
                </c:pt>
                <c:pt idx="2715">
                  <c:v>3.7703431250000001</c:v>
                </c:pt>
                <c:pt idx="2716">
                  <c:v>3.7717318333333303</c:v>
                </c:pt>
                <c:pt idx="2717">
                  <c:v>3.7731205416666604</c:v>
                </c:pt>
                <c:pt idx="2718">
                  <c:v>3.7745092500000004</c:v>
                </c:pt>
                <c:pt idx="2719">
                  <c:v>3.7758979583333305</c:v>
                </c:pt>
                <c:pt idx="2720">
                  <c:v>3.7772866666666607</c:v>
                </c:pt>
                <c:pt idx="2721">
                  <c:v>3.7786753750000006</c:v>
                </c:pt>
                <c:pt idx="2722">
                  <c:v>3.7800640833333303</c:v>
                </c:pt>
                <c:pt idx="2723">
                  <c:v>3.78145279166666</c:v>
                </c:pt>
                <c:pt idx="2724">
                  <c:v>3.7828415000000004</c:v>
                </c:pt>
                <c:pt idx="2725">
                  <c:v>3.7842302083333301</c:v>
                </c:pt>
                <c:pt idx="2726">
                  <c:v>3.7856189166666603</c:v>
                </c:pt>
                <c:pt idx="2727">
                  <c:v>3.7870076250000002</c:v>
                </c:pt>
                <c:pt idx="2728">
                  <c:v>3.7883963333333304</c:v>
                </c:pt>
                <c:pt idx="2729">
                  <c:v>3.7897850416666605</c:v>
                </c:pt>
                <c:pt idx="2730">
                  <c:v>3.7911737500000005</c:v>
                </c:pt>
                <c:pt idx="2731">
                  <c:v>3.7925624583333306</c:v>
                </c:pt>
                <c:pt idx="2732">
                  <c:v>3.7939511666666603</c:v>
                </c:pt>
                <c:pt idx="2733">
                  <c:v>3.7953398750000007</c:v>
                </c:pt>
                <c:pt idx="2734">
                  <c:v>3.7967285833333304</c:v>
                </c:pt>
                <c:pt idx="2735">
                  <c:v>3.7981172916666601</c:v>
                </c:pt>
                <c:pt idx="2736">
                  <c:v>3.799506</c:v>
                </c:pt>
                <c:pt idx="2737">
                  <c:v>3.8008947083333302</c:v>
                </c:pt>
                <c:pt idx="2738">
                  <c:v>3.8022834166666604</c:v>
                </c:pt>
                <c:pt idx="2739">
                  <c:v>3.8036721250000003</c:v>
                </c:pt>
                <c:pt idx="2740">
                  <c:v>3.8050608333333305</c:v>
                </c:pt>
                <c:pt idx="2741">
                  <c:v>3.8064495416666606</c:v>
                </c:pt>
                <c:pt idx="2742">
                  <c:v>3.8078382500000005</c:v>
                </c:pt>
                <c:pt idx="2743">
                  <c:v>3.8092269583333307</c:v>
                </c:pt>
                <c:pt idx="2744">
                  <c:v>3.8106156666666604</c:v>
                </c:pt>
                <c:pt idx="2745">
                  <c:v>3.8120043750000003</c:v>
                </c:pt>
                <c:pt idx="2746">
                  <c:v>3.81339308333333</c:v>
                </c:pt>
                <c:pt idx="2747">
                  <c:v>3.8147817916666602</c:v>
                </c:pt>
                <c:pt idx="2748">
                  <c:v>3.8161705000000001</c:v>
                </c:pt>
                <c:pt idx="2749">
                  <c:v>3.8175592083333303</c:v>
                </c:pt>
                <c:pt idx="2750">
                  <c:v>3.8189479166666604</c:v>
                </c:pt>
                <c:pt idx="2751">
                  <c:v>3.8203366250000004</c:v>
                </c:pt>
                <c:pt idx="2752">
                  <c:v>3.8217253333333305</c:v>
                </c:pt>
                <c:pt idx="2753">
                  <c:v>3.8231140416666607</c:v>
                </c:pt>
                <c:pt idx="2754">
                  <c:v>3.8245027500000006</c:v>
                </c:pt>
                <c:pt idx="2755">
                  <c:v>3.8258914583333303</c:v>
                </c:pt>
                <c:pt idx="2756">
                  <c:v>3.82728016666666</c:v>
                </c:pt>
                <c:pt idx="2757">
                  <c:v>3.8286688750000004</c:v>
                </c:pt>
                <c:pt idx="2758">
                  <c:v>3.8300575833333301</c:v>
                </c:pt>
                <c:pt idx="2759">
                  <c:v>3.8314462916666603</c:v>
                </c:pt>
                <c:pt idx="2760">
                  <c:v>3.8328350000000002</c:v>
                </c:pt>
                <c:pt idx="2761">
                  <c:v>3.8342237083333304</c:v>
                </c:pt>
                <c:pt idx="2762">
                  <c:v>3.8356124166666605</c:v>
                </c:pt>
                <c:pt idx="2763">
                  <c:v>3.8370011250000005</c:v>
                </c:pt>
                <c:pt idx="2764">
                  <c:v>3.8383898333333306</c:v>
                </c:pt>
                <c:pt idx="2765">
                  <c:v>3.8397785416666603</c:v>
                </c:pt>
                <c:pt idx="2766">
                  <c:v>3.8411672500000007</c:v>
                </c:pt>
                <c:pt idx="2767">
                  <c:v>3.8425559583333304</c:v>
                </c:pt>
                <c:pt idx="2768">
                  <c:v>3.8439446666666601</c:v>
                </c:pt>
                <c:pt idx="2769">
                  <c:v>3.8453333750000001</c:v>
                </c:pt>
                <c:pt idx="2770">
                  <c:v>3.8467220833333302</c:v>
                </c:pt>
                <c:pt idx="2771">
                  <c:v>3.8481107916666604</c:v>
                </c:pt>
                <c:pt idx="2772">
                  <c:v>3.8494995000000003</c:v>
                </c:pt>
                <c:pt idx="2773">
                  <c:v>3.8508882083333305</c:v>
                </c:pt>
                <c:pt idx="2774">
                  <c:v>3.8522769166666606</c:v>
                </c:pt>
                <c:pt idx="2775">
                  <c:v>3.8536656250000005</c:v>
                </c:pt>
                <c:pt idx="2776">
                  <c:v>3.8550543333333307</c:v>
                </c:pt>
                <c:pt idx="2777">
                  <c:v>3.8564430416666604</c:v>
                </c:pt>
                <c:pt idx="2778">
                  <c:v>3.8578317500000003</c:v>
                </c:pt>
                <c:pt idx="2779">
                  <c:v>3.8592204583333301</c:v>
                </c:pt>
                <c:pt idx="2780">
                  <c:v>3.8606091666666602</c:v>
                </c:pt>
                <c:pt idx="2781">
                  <c:v>3.8619978750000001</c:v>
                </c:pt>
                <c:pt idx="2782">
                  <c:v>3.8633865833333303</c:v>
                </c:pt>
                <c:pt idx="2783">
                  <c:v>3.8647752916666605</c:v>
                </c:pt>
                <c:pt idx="2784">
                  <c:v>3.8661640000000004</c:v>
                </c:pt>
                <c:pt idx="2785">
                  <c:v>3.8675527083333305</c:v>
                </c:pt>
                <c:pt idx="2786">
                  <c:v>3.8689414166666607</c:v>
                </c:pt>
                <c:pt idx="2787">
                  <c:v>3.8703301250000006</c:v>
                </c:pt>
                <c:pt idx="2788">
                  <c:v>3.8717188333333303</c:v>
                </c:pt>
                <c:pt idx="2789">
                  <c:v>3.87310754166666</c:v>
                </c:pt>
                <c:pt idx="2790">
                  <c:v>3.8744962500000004</c:v>
                </c:pt>
                <c:pt idx="2791">
                  <c:v>3.8758849583333301</c:v>
                </c:pt>
                <c:pt idx="2792">
                  <c:v>3.8772736666666603</c:v>
                </c:pt>
                <c:pt idx="2793">
                  <c:v>3.8786623750000002</c:v>
                </c:pt>
                <c:pt idx="2794">
                  <c:v>3.8800510833333304</c:v>
                </c:pt>
                <c:pt idx="2795">
                  <c:v>3.8814397916666605</c:v>
                </c:pt>
                <c:pt idx="2796">
                  <c:v>3.8828285000000005</c:v>
                </c:pt>
                <c:pt idx="2797">
                  <c:v>3.8842172083333306</c:v>
                </c:pt>
                <c:pt idx="2798">
                  <c:v>3.8856059166666603</c:v>
                </c:pt>
                <c:pt idx="2799">
                  <c:v>3.8869946250000007</c:v>
                </c:pt>
                <c:pt idx="2800">
                  <c:v>3.8883833333333304</c:v>
                </c:pt>
                <c:pt idx="2801">
                  <c:v>3.8897720416666601</c:v>
                </c:pt>
                <c:pt idx="2802">
                  <c:v>3.8911607500000001</c:v>
                </c:pt>
                <c:pt idx="2803">
                  <c:v>3.8925494583333302</c:v>
                </c:pt>
                <c:pt idx="2804">
                  <c:v>3.8939381666666604</c:v>
                </c:pt>
                <c:pt idx="2805">
                  <c:v>3.8953268750000003</c:v>
                </c:pt>
                <c:pt idx="2806">
                  <c:v>3.8967155833333305</c:v>
                </c:pt>
                <c:pt idx="2807">
                  <c:v>3.8981042916666606</c:v>
                </c:pt>
                <c:pt idx="2808">
                  <c:v>3.8994930000000005</c:v>
                </c:pt>
                <c:pt idx="2809">
                  <c:v>3.9008817083333307</c:v>
                </c:pt>
                <c:pt idx="2810">
                  <c:v>3.9022704166666604</c:v>
                </c:pt>
                <c:pt idx="2811">
                  <c:v>3.9036591250000003</c:v>
                </c:pt>
                <c:pt idx="2812">
                  <c:v>3.9050478333333301</c:v>
                </c:pt>
                <c:pt idx="2813">
                  <c:v>3.9064365416666602</c:v>
                </c:pt>
                <c:pt idx="2814">
                  <c:v>3.9078252500000001</c:v>
                </c:pt>
                <c:pt idx="2815">
                  <c:v>3.9092139583333303</c:v>
                </c:pt>
                <c:pt idx="2816">
                  <c:v>3.9106026666666605</c:v>
                </c:pt>
                <c:pt idx="2817">
                  <c:v>3.9119913750000004</c:v>
                </c:pt>
                <c:pt idx="2818">
                  <c:v>3.9133800833333305</c:v>
                </c:pt>
                <c:pt idx="2819">
                  <c:v>3.9147687916666607</c:v>
                </c:pt>
                <c:pt idx="2820">
                  <c:v>3.9161575000000006</c:v>
                </c:pt>
                <c:pt idx="2821">
                  <c:v>3.9175462083333303</c:v>
                </c:pt>
                <c:pt idx="2822">
                  <c:v>3.9189349166666601</c:v>
                </c:pt>
                <c:pt idx="2823">
                  <c:v>3.9203236250000004</c:v>
                </c:pt>
                <c:pt idx="2824">
                  <c:v>3.9217123333333301</c:v>
                </c:pt>
                <c:pt idx="2825">
                  <c:v>3.9231010416666603</c:v>
                </c:pt>
                <c:pt idx="2826">
                  <c:v>3.9244897500000002</c:v>
                </c:pt>
                <c:pt idx="2827">
                  <c:v>3.9258784583333304</c:v>
                </c:pt>
                <c:pt idx="2828">
                  <c:v>3.9272671666666605</c:v>
                </c:pt>
                <c:pt idx="2829">
                  <c:v>3.9286558750000005</c:v>
                </c:pt>
                <c:pt idx="2830">
                  <c:v>3.9300445833333306</c:v>
                </c:pt>
                <c:pt idx="2831">
                  <c:v>3.9314332916666603</c:v>
                </c:pt>
                <c:pt idx="2832">
                  <c:v>3.9328220000000003</c:v>
                </c:pt>
                <c:pt idx="2833">
                  <c:v>3.9342107083333304</c:v>
                </c:pt>
                <c:pt idx="2834">
                  <c:v>3.9355994166666601</c:v>
                </c:pt>
                <c:pt idx="2835">
                  <c:v>3.9369881250000001</c:v>
                </c:pt>
                <c:pt idx="2836">
                  <c:v>3.9383768333333302</c:v>
                </c:pt>
                <c:pt idx="2837">
                  <c:v>3.9397655416666604</c:v>
                </c:pt>
                <c:pt idx="2838">
                  <c:v>3.9411542500000003</c:v>
                </c:pt>
                <c:pt idx="2839">
                  <c:v>3.9425429583333305</c:v>
                </c:pt>
                <c:pt idx="2840">
                  <c:v>3.9439316666666606</c:v>
                </c:pt>
                <c:pt idx="2841">
                  <c:v>3.9453203750000005</c:v>
                </c:pt>
                <c:pt idx="2842">
                  <c:v>3.9467090833333307</c:v>
                </c:pt>
                <c:pt idx="2843">
                  <c:v>3.9480977916666604</c:v>
                </c:pt>
                <c:pt idx="2844">
                  <c:v>3.9494865000000003</c:v>
                </c:pt>
                <c:pt idx="2845">
                  <c:v>3.9508752083333301</c:v>
                </c:pt>
                <c:pt idx="2846">
                  <c:v>3.9522639166666602</c:v>
                </c:pt>
                <c:pt idx="2847">
                  <c:v>3.9536526250000001</c:v>
                </c:pt>
                <c:pt idx="2848">
                  <c:v>3.9550413333333303</c:v>
                </c:pt>
                <c:pt idx="2849">
                  <c:v>3.9564300416666605</c:v>
                </c:pt>
                <c:pt idx="2850">
                  <c:v>3.9578187500000004</c:v>
                </c:pt>
                <c:pt idx="2851">
                  <c:v>3.9592074583333305</c:v>
                </c:pt>
                <c:pt idx="2852">
                  <c:v>3.9605961666666607</c:v>
                </c:pt>
                <c:pt idx="2853">
                  <c:v>3.9619848750000006</c:v>
                </c:pt>
                <c:pt idx="2854">
                  <c:v>3.9633735833333303</c:v>
                </c:pt>
                <c:pt idx="2855">
                  <c:v>3.9647622916666601</c:v>
                </c:pt>
                <c:pt idx="2856">
                  <c:v>3.9661510000000004</c:v>
                </c:pt>
                <c:pt idx="2857">
                  <c:v>3.9675397083333301</c:v>
                </c:pt>
                <c:pt idx="2858">
                  <c:v>3.9689284166666603</c:v>
                </c:pt>
                <c:pt idx="2859">
                  <c:v>3.9703171250000002</c:v>
                </c:pt>
                <c:pt idx="2860">
                  <c:v>3.9717058333333304</c:v>
                </c:pt>
                <c:pt idx="2861">
                  <c:v>3.9730945416666605</c:v>
                </c:pt>
                <c:pt idx="2862">
                  <c:v>3.9744832500000005</c:v>
                </c:pt>
                <c:pt idx="2863">
                  <c:v>3.9758719583333306</c:v>
                </c:pt>
                <c:pt idx="2864">
                  <c:v>3.9772606666666603</c:v>
                </c:pt>
                <c:pt idx="2865">
                  <c:v>3.9786493750000003</c:v>
                </c:pt>
                <c:pt idx="2866">
                  <c:v>3.9800380833333304</c:v>
                </c:pt>
                <c:pt idx="2867">
                  <c:v>3.9814267916666601</c:v>
                </c:pt>
                <c:pt idx="2868">
                  <c:v>3.9828155000000001</c:v>
                </c:pt>
                <c:pt idx="2869">
                  <c:v>3.9842042083333302</c:v>
                </c:pt>
                <c:pt idx="2870">
                  <c:v>3.9855929166666604</c:v>
                </c:pt>
                <c:pt idx="2871">
                  <c:v>3.9869816250000003</c:v>
                </c:pt>
                <c:pt idx="2872">
                  <c:v>3.9883703333333305</c:v>
                </c:pt>
                <c:pt idx="2873">
                  <c:v>3.9897590416666606</c:v>
                </c:pt>
                <c:pt idx="2874">
                  <c:v>3.9911477500000005</c:v>
                </c:pt>
                <c:pt idx="2875">
                  <c:v>3.9925364583333303</c:v>
                </c:pt>
                <c:pt idx="2876">
                  <c:v>3.9939251666666604</c:v>
                </c:pt>
                <c:pt idx="2877">
                  <c:v>3.9953138750000003</c:v>
                </c:pt>
                <c:pt idx="2878">
                  <c:v>3.9967025833333301</c:v>
                </c:pt>
                <c:pt idx="2879">
                  <c:v>3.9980912916666602</c:v>
                </c:pt>
                <c:pt idx="2880">
                  <c:v>3.9994800000000001</c:v>
                </c:pt>
                <c:pt idx="2881">
                  <c:v>4.0008687083333303</c:v>
                </c:pt>
                <c:pt idx="2882">
                  <c:v>4.0022574166666605</c:v>
                </c:pt>
                <c:pt idx="2883">
                  <c:v>4.0036461250000004</c:v>
                </c:pt>
                <c:pt idx="2884">
                  <c:v>4.0050348333333305</c:v>
                </c:pt>
                <c:pt idx="2885">
                  <c:v>4.0064235416666607</c:v>
                </c:pt>
                <c:pt idx="2886">
                  <c:v>4.0078122500000006</c:v>
                </c:pt>
                <c:pt idx="2887">
                  <c:v>4.0092009583333308</c:v>
                </c:pt>
                <c:pt idx="2888">
                  <c:v>4.0105896666666601</c:v>
                </c:pt>
                <c:pt idx="2889">
                  <c:v>4.011978375</c:v>
                </c:pt>
                <c:pt idx="2890">
                  <c:v>4.0133670833333301</c:v>
                </c:pt>
                <c:pt idx="2891">
                  <c:v>4.0147557916666603</c:v>
                </c:pt>
                <c:pt idx="2892">
                  <c:v>4.0161445000000002</c:v>
                </c:pt>
                <c:pt idx="2893">
                  <c:v>4.0175332083333304</c:v>
                </c:pt>
                <c:pt idx="2894">
                  <c:v>4.0189219166666605</c:v>
                </c:pt>
                <c:pt idx="2895">
                  <c:v>4.0203106250000005</c:v>
                </c:pt>
                <c:pt idx="2896">
                  <c:v>4.0216993333333306</c:v>
                </c:pt>
                <c:pt idx="2897">
                  <c:v>4.0230880416666608</c:v>
                </c:pt>
                <c:pt idx="2898">
                  <c:v>4.0244767499999998</c:v>
                </c:pt>
                <c:pt idx="2899">
                  <c:v>4.02586545833333</c:v>
                </c:pt>
                <c:pt idx="2900">
                  <c:v>4.0272541666666601</c:v>
                </c:pt>
                <c:pt idx="2901">
                  <c:v>4.0286428750000001</c:v>
                </c:pt>
                <c:pt idx="2902">
                  <c:v>4.0300315833333302</c:v>
                </c:pt>
                <c:pt idx="2903">
                  <c:v>4.0314202916666604</c:v>
                </c:pt>
                <c:pt idx="2904">
                  <c:v>4.0328090000000003</c:v>
                </c:pt>
                <c:pt idx="2905">
                  <c:v>4.0341977083333305</c:v>
                </c:pt>
                <c:pt idx="2906">
                  <c:v>4.0355864166666606</c:v>
                </c:pt>
                <c:pt idx="2907">
                  <c:v>4.0369751250000006</c:v>
                </c:pt>
                <c:pt idx="2908">
                  <c:v>4.0383638333333298</c:v>
                </c:pt>
                <c:pt idx="2909">
                  <c:v>4.03975254166666</c:v>
                </c:pt>
                <c:pt idx="2910">
                  <c:v>4.0411412500000008</c:v>
                </c:pt>
                <c:pt idx="2911">
                  <c:v>4.0425299583333301</c:v>
                </c:pt>
                <c:pt idx="2912">
                  <c:v>4.0439186666666602</c:v>
                </c:pt>
                <c:pt idx="2913">
                  <c:v>4.0453073750000001</c:v>
                </c:pt>
                <c:pt idx="2914">
                  <c:v>4.0466960833333303</c:v>
                </c:pt>
                <c:pt idx="2915">
                  <c:v>4.0480847916666605</c:v>
                </c:pt>
                <c:pt idx="2916">
                  <c:v>4.0494735000000004</c:v>
                </c:pt>
                <c:pt idx="2917">
                  <c:v>4.0508622083333305</c:v>
                </c:pt>
                <c:pt idx="2918">
                  <c:v>4.0522509166666598</c:v>
                </c:pt>
                <c:pt idx="2919">
                  <c:v>4.0536396250000006</c:v>
                </c:pt>
                <c:pt idx="2920">
                  <c:v>4.0550283333333308</c:v>
                </c:pt>
                <c:pt idx="2921">
                  <c:v>4.0564170416666601</c:v>
                </c:pt>
                <c:pt idx="2922">
                  <c:v>4.05780575</c:v>
                </c:pt>
                <c:pt idx="2923">
                  <c:v>4.0591944583333301</c:v>
                </c:pt>
                <c:pt idx="2924">
                  <c:v>4.0605831666666603</c:v>
                </c:pt>
                <c:pt idx="2925">
                  <c:v>4.0619718750000002</c:v>
                </c:pt>
                <c:pt idx="2926">
                  <c:v>4.0633605833333304</c:v>
                </c:pt>
                <c:pt idx="2927">
                  <c:v>4.0647492916666605</c:v>
                </c:pt>
                <c:pt idx="2928">
                  <c:v>4.0661380000000005</c:v>
                </c:pt>
                <c:pt idx="2929">
                  <c:v>4.0675267083333306</c:v>
                </c:pt>
                <c:pt idx="2930">
                  <c:v>4.0689154166666608</c:v>
                </c:pt>
                <c:pt idx="2931">
                  <c:v>4.0703041249999998</c:v>
                </c:pt>
                <c:pt idx="2932">
                  <c:v>4.07169283333333</c:v>
                </c:pt>
                <c:pt idx="2933">
                  <c:v>4.0730815416666601</c:v>
                </c:pt>
                <c:pt idx="2934">
                  <c:v>4.0744702500000001</c:v>
                </c:pt>
                <c:pt idx="2935">
                  <c:v>4.0758589583333302</c:v>
                </c:pt>
                <c:pt idx="2936">
                  <c:v>4.0772476666666604</c:v>
                </c:pt>
                <c:pt idx="2937">
                  <c:v>4.0786363750000003</c:v>
                </c:pt>
                <c:pt idx="2938">
                  <c:v>4.0800250833333305</c:v>
                </c:pt>
                <c:pt idx="2939">
                  <c:v>4.0814137916666606</c:v>
                </c:pt>
                <c:pt idx="2940">
                  <c:v>4.0828025000000006</c:v>
                </c:pt>
                <c:pt idx="2941">
                  <c:v>4.0841912083333298</c:v>
                </c:pt>
                <c:pt idx="2942">
                  <c:v>4.08557991666666</c:v>
                </c:pt>
                <c:pt idx="2943">
                  <c:v>4.0869686250000008</c:v>
                </c:pt>
                <c:pt idx="2944">
                  <c:v>4.0883573333333301</c:v>
                </c:pt>
                <c:pt idx="2945">
                  <c:v>4.0897460416666602</c:v>
                </c:pt>
                <c:pt idx="2946">
                  <c:v>4.0911347500000002</c:v>
                </c:pt>
                <c:pt idx="2947">
                  <c:v>4.0925234583333303</c:v>
                </c:pt>
                <c:pt idx="2948">
                  <c:v>4.0939121666666605</c:v>
                </c:pt>
                <c:pt idx="2949">
                  <c:v>4.0953008750000004</c:v>
                </c:pt>
                <c:pt idx="2950">
                  <c:v>4.0966895833333306</c:v>
                </c:pt>
                <c:pt idx="2951">
                  <c:v>4.0980782916666598</c:v>
                </c:pt>
                <c:pt idx="2952">
                  <c:v>4.0994670000000006</c:v>
                </c:pt>
                <c:pt idx="2953">
                  <c:v>4.1008557083333308</c:v>
                </c:pt>
                <c:pt idx="2954">
                  <c:v>4.1022444166666601</c:v>
                </c:pt>
                <c:pt idx="2955">
                  <c:v>4.103633125</c:v>
                </c:pt>
                <c:pt idx="2956">
                  <c:v>4.1050218333333302</c:v>
                </c:pt>
                <c:pt idx="2957">
                  <c:v>4.1064105416666603</c:v>
                </c:pt>
                <c:pt idx="2958">
                  <c:v>4.1077992500000002</c:v>
                </c:pt>
                <c:pt idx="2959">
                  <c:v>4.1091879583333304</c:v>
                </c:pt>
                <c:pt idx="2960">
                  <c:v>4.1105766666666606</c:v>
                </c:pt>
                <c:pt idx="2961">
                  <c:v>4.1119653750000005</c:v>
                </c:pt>
                <c:pt idx="2962">
                  <c:v>4.1133540833333306</c:v>
                </c:pt>
                <c:pt idx="2963">
                  <c:v>4.1147427916666608</c:v>
                </c:pt>
                <c:pt idx="2964">
                  <c:v>4.1161314999999998</c:v>
                </c:pt>
                <c:pt idx="2965">
                  <c:v>4.11752020833333</c:v>
                </c:pt>
                <c:pt idx="2966">
                  <c:v>4.1189089166666601</c:v>
                </c:pt>
                <c:pt idx="2967">
                  <c:v>4.1202976250000001</c:v>
                </c:pt>
                <c:pt idx="2968">
                  <c:v>4.1216863333333302</c:v>
                </c:pt>
                <c:pt idx="2969">
                  <c:v>4.1230750416666604</c:v>
                </c:pt>
                <c:pt idx="2970">
                  <c:v>4.1244637500000003</c:v>
                </c:pt>
                <c:pt idx="2971">
                  <c:v>4.1258524583333305</c:v>
                </c:pt>
                <c:pt idx="2972">
                  <c:v>4.1272411666666606</c:v>
                </c:pt>
                <c:pt idx="2973">
                  <c:v>4.1286298750000006</c:v>
                </c:pt>
                <c:pt idx="2974">
                  <c:v>4.1300185833333298</c:v>
                </c:pt>
                <c:pt idx="2975">
                  <c:v>4.13140729166666</c:v>
                </c:pt>
                <c:pt idx="2976">
                  <c:v>4.1327960000000008</c:v>
                </c:pt>
                <c:pt idx="2977">
                  <c:v>4.1341847083333301</c:v>
                </c:pt>
                <c:pt idx="2978">
                  <c:v>4.1355734166666602</c:v>
                </c:pt>
                <c:pt idx="2979">
                  <c:v>4.1369621250000002</c:v>
                </c:pt>
                <c:pt idx="2980">
                  <c:v>4.1383508333333303</c:v>
                </c:pt>
                <c:pt idx="2981">
                  <c:v>4.1397395416666605</c:v>
                </c:pt>
                <c:pt idx="2982">
                  <c:v>4.1411282500000004</c:v>
                </c:pt>
                <c:pt idx="2983">
                  <c:v>4.1425169583333306</c:v>
                </c:pt>
                <c:pt idx="2984">
                  <c:v>4.1439056666666598</c:v>
                </c:pt>
                <c:pt idx="2985">
                  <c:v>4.1452943750000006</c:v>
                </c:pt>
                <c:pt idx="2986">
                  <c:v>4.1466830833333308</c:v>
                </c:pt>
                <c:pt idx="2987">
                  <c:v>4.1480717916666601</c:v>
                </c:pt>
                <c:pt idx="2988">
                  <c:v>4.1494605</c:v>
                </c:pt>
                <c:pt idx="2989">
                  <c:v>4.1508492083333302</c:v>
                </c:pt>
                <c:pt idx="2990">
                  <c:v>4.1522379166666603</c:v>
                </c:pt>
                <c:pt idx="2991">
                  <c:v>4.1536266250000002</c:v>
                </c:pt>
                <c:pt idx="2992">
                  <c:v>4.1550153333333304</c:v>
                </c:pt>
                <c:pt idx="2993">
                  <c:v>4.1564040416666606</c:v>
                </c:pt>
                <c:pt idx="2994">
                  <c:v>4.1577927500000005</c:v>
                </c:pt>
                <c:pt idx="2995">
                  <c:v>4.1591814583333306</c:v>
                </c:pt>
                <c:pt idx="2996">
                  <c:v>4.1605701666666608</c:v>
                </c:pt>
                <c:pt idx="2997">
                  <c:v>4.1619588749999998</c:v>
                </c:pt>
                <c:pt idx="2998">
                  <c:v>4.16334758333333</c:v>
                </c:pt>
                <c:pt idx="2999">
                  <c:v>4.1647362916666602</c:v>
                </c:pt>
                <c:pt idx="3000">
                  <c:v>4.1661250000000001</c:v>
                </c:pt>
                <c:pt idx="3001">
                  <c:v>4.1675137083333302</c:v>
                </c:pt>
                <c:pt idx="3002">
                  <c:v>4.1689024166666604</c:v>
                </c:pt>
                <c:pt idx="3003">
                  <c:v>4.1702911250000003</c:v>
                </c:pt>
                <c:pt idx="3004">
                  <c:v>4.1716798333333305</c:v>
                </c:pt>
                <c:pt idx="3005">
                  <c:v>4.1730685416666606</c:v>
                </c:pt>
                <c:pt idx="3006">
                  <c:v>4.1744572500000006</c:v>
                </c:pt>
                <c:pt idx="3007">
                  <c:v>4.1758459583333298</c:v>
                </c:pt>
                <c:pt idx="3008">
                  <c:v>4.17723466666666</c:v>
                </c:pt>
                <c:pt idx="3009">
                  <c:v>4.1786233750000008</c:v>
                </c:pt>
                <c:pt idx="3010">
                  <c:v>4.1800120833333301</c:v>
                </c:pt>
                <c:pt idx="3011">
                  <c:v>4.1814007916666602</c:v>
                </c:pt>
                <c:pt idx="3012">
                  <c:v>4.1827895000000002</c:v>
                </c:pt>
                <c:pt idx="3013">
                  <c:v>4.1841782083333303</c:v>
                </c:pt>
                <c:pt idx="3014">
                  <c:v>4.1855669166666605</c:v>
                </c:pt>
                <c:pt idx="3015">
                  <c:v>4.1869556250000004</c:v>
                </c:pt>
                <c:pt idx="3016">
                  <c:v>4.1883443333333306</c:v>
                </c:pt>
                <c:pt idx="3017">
                  <c:v>4.1897330416666598</c:v>
                </c:pt>
                <c:pt idx="3018">
                  <c:v>4.1911217500000006</c:v>
                </c:pt>
                <c:pt idx="3019">
                  <c:v>4.1925104583333308</c:v>
                </c:pt>
                <c:pt idx="3020">
                  <c:v>4.1938991666666601</c:v>
                </c:pt>
                <c:pt idx="3021">
                  <c:v>4.195287875</c:v>
                </c:pt>
                <c:pt idx="3022">
                  <c:v>4.1966765833333302</c:v>
                </c:pt>
                <c:pt idx="3023">
                  <c:v>4.1980652916666603</c:v>
                </c:pt>
                <c:pt idx="3024">
                  <c:v>4.1994540000000002</c:v>
                </c:pt>
                <c:pt idx="3025">
                  <c:v>4.2008427083333304</c:v>
                </c:pt>
                <c:pt idx="3026">
                  <c:v>4.2022314166666606</c:v>
                </c:pt>
                <c:pt idx="3027">
                  <c:v>4.2036201250000005</c:v>
                </c:pt>
                <c:pt idx="3028">
                  <c:v>4.2050088333333306</c:v>
                </c:pt>
                <c:pt idx="3029">
                  <c:v>4.2063975416666608</c:v>
                </c:pt>
                <c:pt idx="3030">
                  <c:v>4.2077862499999998</c:v>
                </c:pt>
                <c:pt idx="3031">
                  <c:v>4.20917495833333</c:v>
                </c:pt>
                <c:pt idx="3032">
                  <c:v>4.2105636666666602</c:v>
                </c:pt>
                <c:pt idx="3033">
                  <c:v>4.2119523750000001</c:v>
                </c:pt>
                <c:pt idx="3034">
                  <c:v>4.2133410833333302</c:v>
                </c:pt>
                <c:pt idx="3035">
                  <c:v>4.2147297916666604</c:v>
                </c:pt>
                <c:pt idx="3036">
                  <c:v>4.2161185000000003</c:v>
                </c:pt>
                <c:pt idx="3037">
                  <c:v>4.2175072083333305</c:v>
                </c:pt>
                <c:pt idx="3038">
                  <c:v>4.2188959166666606</c:v>
                </c:pt>
                <c:pt idx="3039">
                  <c:v>4.2202846250000006</c:v>
                </c:pt>
                <c:pt idx="3040">
                  <c:v>4.2216733333333298</c:v>
                </c:pt>
                <c:pt idx="3041">
                  <c:v>4.22306204166666</c:v>
                </c:pt>
                <c:pt idx="3042">
                  <c:v>4.2244507500000008</c:v>
                </c:pt>
                <c:pt idx="3043">
                  <c:v>4.2258394583333301</c:v>
                </c:pt>
                <c:pt idx="3044">
                  <c:v>4.2272281666666602</c:v>
                </c:pt>
                <c:pt idx="3045">
                  <c:v>4.2286168750000002</c:v>
                </c:pt>
                <c:pt idx="3046">
                  <c:v>4.2300055833333303</c:v>
                </c:pt>
                <c:pt idx="3047">
                  <c:v>4.2313942916666605</c:v>
                </c:pt>
                <c:pt idx="3048">
                  <c:v>4.2327830000000004</c:v>
                </c:pt>
                <c:pt idx="3049">
                  <c:v>4.2341717083333306</c:v>
                </c:pt>
                <c:pt idx="3050">
                  <c:v>4.2355604166666598</c:v>
                </c:pt>
                <c:pt idx="3051">
                  <c:v>4.2369491250000006</c:v>
                </c:pt>
                <c:pt idx="3052">
                  <c:v>4.2383378333333308</c:v>
                </c:pt>
                <c:pt idx="3053">
                  <c:v>4.2397265416666601</c:v>
                </c:pt>
                <c:pt idx="3054">
                  <c:v>4.24111525</c:v>
                </c:pt>
                <c:pt idx="3055">
                  <c:v>4.2425039583333302</c:v>
                </c:pt>
                <c:pt idx="3056">
                  <c:v>4.2438926666666603</c:v>
                </c:pt>
                <c:pt idx="3057">
                  <c:v>4.2452813750000002</c:v>
                </c:pt>
                <c:pt idx="3058">
                  <c:v>4.2466700833333304</c:v>
                </c:pt>
                <c:pt idx="3059">
                  <c:v>4.2480587916666606</c:v>
                </c:pt>
                <c:pt idx="3060">
                  <c:v>4.2494475000000005</c:v>
                </c:pt>
                <c:pt idx="3061">
                  <c:v>4.2508362083333306</c:v>
                </c:pt>
                <c:pt idx="3062">
                  <c:v>4.2522249166666608</c:v>
                </c:pt>
                <c:pt idx="3063">
                  <c:v>4.2536136249999998</c:v>
                </c:pt>
                <c:pt idx="3064">
                  <c:v>4.25500233333333</c:v>
                </c:pt>
                <c:pt idx="3065">
                  <c:v>4.2563910416666602</c:v>
                </c:pt>
                <c:pt idx="3066">
                  <c:v>4.2577797500000001</c:v>
                </c:pt>
                <c:pt idx="3067">
                  <c:v>4.2591684583333302</c:v>
                </c:pt>
                <c:pt idx="3068">
                  <c:v>4.2605571666666604</c:v>
                </c:pt>
                <c:pt idx="3069">
                  <c:v>4.2619458750000003</c:v>
                </c:pt>
                <c:pt idx="3070">
                  <c:v>4.2633345833333305</c:v>
                </c:pt>
                <c:pt idx="3071">
                  <c:v>4.2647232916666606</c:v>
                </c:pt>
                <c:pt idx="3072">
                  <c:v>4.2661120000000006</c:v>
                </c:pt>
                <c:pt idx="3073">
                  <c:v>4.2675007083333298</c:v>
                </c:pt>
                <c:pt idx="3074">
                  <c:v>4.26888941666666</c:v>
                </c:pt>
                <c:pt idx="3075">
                  <c:v>4.2702781250000008</c:v>
                </c:pt>
                <c:pt idx="3076">
                  <c:v>4.2716668333333301</c:v>
                </c:pt>
                <c:pt idx="3077">
                  <c:v>4.2730555416666602</c:v>
                </c:pt>
                <c:pt idx="3078">
                  <c:v>4.2744442500000002</c:v>
                </c:pt>
                <c:pt idx="3079">
                  <c:v>4.2758329583333303</c:v>
                </c:pt>
                <c:pt idx="3080">
                  <c:v>4.2772216666666605</c:v>
                </c:pt>
                <c:pt idx="3081">
                  <c:v>4.2786103750000004</c:v>
                </c:pt>
                <c:pt idx="3082">
                  <c:v>4.2799990833333306</c:v>
                </c:pt>
                <c:pt idx="3083">
                  <c:v>4.2813877916666598</c:v>
                </c:pt>
                <c:pt idx="3084">
                  <c:v>4.2827765000000007</c:v>
                </c:pt>
                <c:pt idx="3085">
                  <c:v>4.2841652083333308</c:v>
                </c:pt>
                <c:pt idx="3086">
                  <c:v>4.2855539166666601</c:v>
                </c:pt>
                <c:pt idx="3087">
                  <c:v>4.286942625</c:v>
                </c:pt>
                <c:pt idx="3088">
                  <c:v>4.2883313333333302</c:v>
                </c:pt>
                <c:pt idx="3089">
                  <c:v>4.2897200416666603</c:v>
                </c:pt>
                <c:pt idx="3090">
                  <c:v>4.2911087500000002</c:v>
                </c:pt>
                <c:pt idx="3091">
                  <c:v>4.2924974583333304</c:v>
                </c:pt>
                <c:pt idx="3092">
                  <c:v>4.2938861666666606</c:v>
                </c:pt>
                <c:pt idx="3093">
                  <c:v>4.2952748750000005</c:v>
                </c:pt>
                <c:pt idx="3094">
                  <c:v>4.2966635833333306</c:v>
                </c:pt>
                <c:pt idx="3095">
                  <c:v>4.2980522916666608</c:v>
                </c:pt>
                <c:pt idx="3096">
                  <c:v>4.2994409999999998</c:v>
                </c:pt>
                <c:pt idx="3097">
                  <c:v>4.30082970833333</c:v>
                </c:pt>
                <c:pt idx="3098">
                  <c:v>4.3022184166666602</c:v>
                </c:pt>
                <c:pt idx="3099">
                  <c:v>4.3036071250000001</c:v>
                </c:pt>
                <c:pt idx="3100">
                  <c:v>4.3049958333333302</c:v>
                </c:pt>
                <c:pt idx="3101">
                  <c:v>4.3063845416666604</c:v>
                </c:pt>
                <c:pt idx="3102">
                  <c:v>4.3077732500000003</c:v>
                </c:pt>
                <c:pt idx="3103">
                  <c:v>4.3091619583333305</c:v>
                </c:pt>
                <c:pt idx="3104">
                  <c:v>4.3105506666666606</c:v>
                </c:pt>
                <c:pt idx="3105">
                  <c:v>4.3119393750000006</c:v>
                </c:pt>
                <c:pt idx="3106">
                  <c:v>4.3133280833333298</c:v>
                </c:pt>
                <c:pt idx="3107">
                  <c:v>4.31471679166666</c:v>
                </c:pt>
                <c:pt idx="3108">
                  <c:v>4.3161055000000008</c:v>
                </c:pt>
                <c:pt idx="3109">
                  <c:v>4.3174942083333301</c:v>
                </c:pt>
                <c:pt idx="3110">
                  <c:v>4.3188829166666602</c:v>
                </c:pt>
                <c:pt idx="3111">
                  <c:v>4.3202716250000002</c:v>
                </c:pt>
                <c:pt idx="3112">
                  <c:v>4.3216603333333303</c:v>
                </c:pt>
                <c:pt idx="3113">
                  <c:v>4.3230490416666605</c:v>
                </c:pt>
                <c:pt idx="3114">
                  <c:v>4.3244377500000004</c:v>
                </c:pt>
                <c:pt idx="3115">
                  <c:v>4.3258264583333306</c:v>
                </c:pt>
                <c:pt idx="3116">
                  <c:v>4.3272151666666598</c:v>
                </c:pt>
                <c:pt idx="3117">
                  <c:v>4.3286038750000007</c:v>
                </c:pt>
                <c:pt idx="3118">
                  <c:v>4.3299925833333308</c:v>
                </c:pt>
                <c:pt idx="3119">
                  <c:v>4.3313812916666601</c:v>
                </c:pt>
                <c:pt idx="3120">
                  <c:v>4.33277</c:v>
                </c:pt>
                <c:pt idx="3121">
                  <c:v>4.3341587083333302</c:v>
                </c:pt>
                <c:pt idx="3122">
                  <c:v>4.335547416666663</c:v>
                </c:pt>
                <c:pt idx="3123">
                  <c:v>4.3369361249999976</c:v>
                </c:pt>
                <c:pt idx="3124">
                  <c:v>4.3383248333333304</c:v>
                </c:pt>
                <c:pt idx="3125">
                  <c:v>4.3397135416666632</c:v>
                </c:pt>
                <c:pt idx="3126">
                  <c:v>4.3411022499999969</c:v>
                </c:pt>
                <c:pt idx="3127">
                  <c:v>4.3424909583333307</c:v>
                </c:pt>
                <c:pt idx="3128">
                  <c:v>4.3438796666666644</c:v>
                </c:pt>
                <c:pt idx="3129">
                  <c:v>4.3452683749999972</c:v>
                </c:pt>
                <c:pt idx="3130">
                  <c:v>4.34665708333333</c:v>
                </c:pt>
                <c:pt idx="3131">
                  <c:v>4.3480457916666646</c:v>
                </c:pt>
                <c:pt idx="3132">
                  <c:v>4.3494344999999974</c:v>
                </c:pt>
                <c:pt idx="3133">
                  <c:v>4.3508232083333302</c:v>
                </c:pt>
                <c:pt idx="3134">
                  <c:v>4.3522119166666631</c:v>
                </c:pt>
                <c:pt idx="3135">
                  <c:v>4.3536006249999977</c:v>
                </c:pt>
                <c:pt idx="3136">
                  <c:v>4.3549893333333305</c:v>
                </c:pt>
                <c:pt idx="3137">
                  <c:v>4.3563780416666642</c:v>
                </c:pt>
                <c:pt idx="3138">
                  <c:v>4.3577667499999961</c:v>
                </c:pt>
                <c:pt idx="3139">
                  <c:v>4.3591554583333307</c:v>
                </c:pt>
                <c:pt idx="3140">
                  <c:v>4.3605441666666636</c:v>
                </c:pt>
                <c:pt idx="3141">
                  <c:v>4.3619328749999973</c:v>
                </c:pt>
                <c:pt idx="3142">
                  <c:v>4.3633215833333301</c:v>
                </c:pt>
                <c:pt idx="3143">
                  <c:v>4.3647102916666629</c:v>
                </c:pt>
                <c:pt idx="3144">
                  <c:v>4.3660989999999975</c:v>
                </c:pt>
                <c:pt idx="3145">
                  <c:v>4.3674877083333303</c:v>
                </c:pt>
                <c:pt idx="3146">
                  <c:v>4.368876416666664</c:v>
                </c:pt>
                <c:pt idx="3147">
                  <c:v>4.3702651249999978</c:v>
                </c:pt>
                <c:pt idx="3148">
                  <c:v>4.3716538333333306</c:v>
                </c:pt>
                <c:pt idx="3149">
                  <c:v>4.3730425416666643</c:v>
                </c:pt>
                <c:pt idx="3150">
                  <c:v>4.3744312499999971</c:v>
                </c:pt>
                <c:pt idx="3151">
                  <c:v>4.3758199583333308</c:v>
                </c:pt>
                <c:pt idx="3152">
                  <c:v>4.3772086666666636</c:v>
                </c:pt>
                <c:pt idx="3153">
                  <c:v>4.3785973749999973</c:v>
                </c:pt>
                <c:pt idx="3154">
                  <c:v>4.3799860833333302</c:v>
                </c:pt>
                <c:pt idx="3155">
                  <c:v>4.3813747916666639</c:v>
                </c:pt>
                <c:pt idx="3156">
                  <c:v>4.3827634999999976</c:v>
                </c:pt>
                <c:pt idx="3157">
                  <c:v>4.3841522083333304</c:v>
                </c:pt>
                <c:pt idx="3158">
                  <c:v>4.3855409166666632</c:v>
                </c:pt>
                <c:pt idx="3159">
                  <c:v>4.3869296249999969</c:v>
                </c:pt>
                <c:pt idx="3160">
                  <c:v>4.3883183333333307</c:v>
                </c:pt>
                <c:pt idx="3161">
                  <c:v>4.3897070416666635</c:v>
                </c:pt>
                <c:pt idx="3162">
                  <c:v>4.3910957499999972</c:v>
                </c:pt>
                <c:pt idx="3163">
                  <c:v>4.39248445833333</c:v>
                </c:pt>
                <c:pt idx="3164">
                  <c:v>4.3938731666666646</c:v>
                </c:pt>
                <c:pt idx="3165">
                  <c:v>4.3952618749999974</c:v>
                </c:pt>
                <c:pt idx="3166">
                  <c:v>4.3966505833333303</c:v>
                </c:pt>
                <c:pt idx="3167">
                  <c:v>4.3980392916666631</c:v>
                </c:pt>
                <c:pt idx="3168">
                  <c:v>4.3994279999999977</c:v>
                </c:pt>
                <c:pt idx="3169">
                  <c:v>4.4008167083333305</c:v>
                </c:pt>
                <c:pt idx="3170">
                  <c:v>4.4022054166666633</c:v>
                </c:pt>
                <c:pt idx="3171">
                  <c:v>4.403594124999997</c:v>
                </c:pt>
                <c:pt idx="3172">
                  <c:v>4.4049828333333307</c:v>
                </c:pt>
                <c:pt idx="3173">
                  <c:v>4.4063715416666644</c:v>
                </c:pt>
                <c:pt idx="3174">
                  <c:v>4.4077602499999973</c:v>
                </c:pt>
                <c:pt idx="3175">
                  <c:v>4.4091489583333301</c:v>
                </c:pt>
                <c:pt idx="3176">
                  <c:v>4.4105376666666629</c:v>
                </c:pt>
                <c:pt idx="3177">
                  <c:v>4.4119263749999975</c:v>
                </c:pt>
                <c:pt idx="3178">
                  <c:v>4.4133150833333303</c:v>
                </c:pt>
                <c:pt idx="3179">
                  <c:v>4.4147037916666632</c:v>
                </c:pt>
                <c:pt idx="3180">
                  <c:v>4.4160924999999978</c:v>
                </c:pt>
                <c:pt idx="3181">
                  <c:v>4.4174812083333306</c:v>
                </c:pt>
                <c:pt idx="3182">
                  <c:v>4.4188699166666643</c:v>
                </c:pt>
                <c:pt idx="3183">
                  <c:v>4.4202586249999971</c:v>
                </c:pt>
                <c:pt idx="3184">
                  <c:v>4.4216473333333308</c:v>
                </c:pt>
                <c:pt idx="3185">
                  <c:v>4.4230360416666636</c:v>
                </c:pt>
                <c:pt idx="3186">
                  <c:v>4.4244247499999974</c:v>
                </c:pt>
                <c:pt idx="3187">
                  <c:v>4.4258134583333302</c:v>
                </c:pt>
                <c:pt idx="3188">
                  <c:v>4.427202166666663</c:v>
                </c:pt>
                <c:pt idx="3189">
                  <c:v>4.4285908749999976</c:v>
                </c:pt>
                <c:pt idx="3190">
                  <c:v>4.4299795833333304</c:v>
                </c:pt>
                <c:pt idx="3191">
                  <c:v>4.4313682916666641</c:v>
                </c:pt>
                <c:pt idx="3192">
                  <c:v>4.4327569999999969</c:v>
                </c:pt>
                <c:pt idx="3193">
                  <c:v>4.4341457083333307</c:v>
                </c:pt>
                <c:pt idx="3194">
                  <c:v>4.4355344166666644</c:v>
                </c:pt>
                <c:pt idx="3195">
                  <c:v>4.4369231249999972</c:v>
                </c:pt>
                <c:pt idx="3196">
                  <c:v>4.43831183333333</c:v>
                </c:pt>
                <c:pt idx="3197">
                  <c:v>4.4397005416666637</c:v>
                </c:pt>
                <c:pt idx="3198">
                  <c:v>4.4410892499999974</c:v>
                </c:pt>
                <c:pt idx="3199">
                  <c:v>4.4424779583333303</c:v>
                </c:pt>
                <c:pt idx="3200">
                  <c:v>4.4438666666666649</c:v>
                </c:pt>
                <c:pt idx="3201">
                  <c:v>4.4452553749999968</c:v>
                </c:pt>
                <c:pt idx="3202">
                  <c:v>4.4466440833333305</c:v>
                </c:pt>
                <c:pt idx="3203">
                  <c:v>4.4480327916666633</c:v>
                </c:pt>
                <c:pt idx="3204">
                  <c:v>4.449421499999997</c:v>
                </c:pt>
                <c:pt idx="3205">
                  <c:v>4.4508102083333307</c:v>
                </c:pt>
                <c:pt idx="3206">
                  <c:v>4.4521989166666636</c:v>
                </c:pt>
                <c:pt idx="3207">
                  <c:v>4.4535876249999973</c:v>
                </c:pt>
                <c:pt idx="3208">
                  <c:v>4.4549763333333301</c:v>
                </c:pt>
                <c:pt idx="3209">
                  <c:v>4.4563650416666647</c:v>
                </c:pt>
                <c:pt idx="3210">
                  <c:v>4.4577537499999975</c:v>
                </c:pt>
                <c:pt idx="3211">
                  <c:v>4.4591424583333303</c:v>
                </c:pt>
                <c:pt idx="3212">
                  <c:v>4.460531166666664</c:v>
                </c:pt>
                <c:pt idx="3213">
                  <c:v>4.4619198749999978</c:v>
                </c:pt>
                <c:pt idx="3214">
                  <c:v>4.4633085833333306</c:v>
                </c:pt>
                <c:pt idx="3215">
                  <c:v>4.4646972916666634</c:v>
                </c:pt>
                <c:pt idx="3216">
                  <c:v>4.4660859999999971</c:v>
                </c:pt>
                <c:pt idx="3217">
                  <c:v>4.4674747083333308</c:v>
                </c:pt>
                <c:pt idx="3218">
                  <c:v>4.4688634166666645</c:v>
                </c:pt>
                <c:pt idx="3219">
                  <c:v>4.4702521249999965</c:v>
                </c:pt>
                <c:pt idx="3220">
                  <c:v>4.4716408333333302</c:v>
                </c:pt>
                <c:pt idx="3221">
                  <c:v>4.473029541666663</c:v>
                </c:pt>
                <c:pt idx="3222">
                  <c:v>4.4744182499999976</c:v>
                </c:pt>
                <c:pt idx="3223">
                  <c:v>4.4758069583333304</c:v>
                </c:pt>
                <c:pt idx="3224">
                  <c:v>4.4771956666666632</c:v>
                </c:pt>
                <c:pt idx="3225">
                  <c:v>4.478584374999997</c:v>
                </c:pt>
                <c:pt idx="3226">
                  <c:v>4.4799730833333307</c:v>
                </c:pt>
                <c:pt idx="3227">
                  <c:v>4.4813617916666644</c:v>
                </c:pt>
                <c:pt idx="3228">
                  <c:v>4.4827504999999972</c:v>
                </c:pt>
                <c:pt idx="3229">
                  <c:v>4.48413920833333</c:v>
                </c:pt>
                <c:pt idx="3230">
                  <c:v>4.4855279166666637</c:v>
                </c:pt>
                <c:pt idx="3231">
                  <c:v>4.4869166249999974</c:v>
                </c:pt>
                <c:pt idx="3232">
                  <c:v>4.4883053333333303</c:v>
                </c:pt>
                <c:pt idx="3233">
                  <c:v>4.4896940416666631</c:v>
                </c:pt>
                <c:pt idx="3234">
                  <c:v>4.4910827499999977</c:v>
                </c:pt>
                <c:pt idx="3235">
                  <c:v>4.4924714583333305</c:v>
                </c:pt>
                <c:pt idx="3236">
                  <c:v>4.4938601666666642</c:v>
                </c:pt>
                <c:pt idx="3237">
                  <c:v>4.495248874999997</c:v>
                </c:pt>
                <c:pt idx="3238">
                  <c:v>4.4966375833333307</c:v>
                </c:pt>
                <c:pt idx="3239">
                  <c:v>4.4980262916666636</c:v>
                </c:pt>
                <c:pt idx="3240">
                  <c:v>4.4994149999999973</c:v>
                </c:pt>
                <c:pt idx="3241">
                  <c:v>4.5008037083333301</c:v>
                </c:pt>
                <c:pt idx="3242">
                  <c:v>4.5021924166666629</c:v>
                </c:pt>
                <c:pt idx="3243">
                  <c:v>4.5035811249999975</c:v>
                </c:pt>
                <c:pt idx="3244">
                  <c:v>4.5049698333333303</c:v>
                </c:pt>
                <c:pt idx="3245">
                  <c:v>4.5063585416666641</c:v>
                </c:pt>
                <c:pt idx="3246">
                  <c:v>4.5077472499999978</c:v>
                </c:pt>
                <c:pt idx="3247">
                  <c:v>4.5091359583333306</c:v>
                </c:pt>
                <c:pt idx="3248">
                  <c:v>4.5105246666666634</c:v>
                </c:pt>
                <c:pt idx="3249">
                  <c:v>4.5119133749999971</c:v>
                </c:pt>
                <c:pt idx="3250">
                  <c:v>4.5133020833333308</c:v>
                </c:pt>
                <c:pt idx="3251">
                  <c:v>4.5146907916666636</c:v>
                </c:pt>
                <c:pt idx="3252">
                  <c:v>4.5160794999999974</c:v>
                </c:pt>
                <c:pt idx="3253">
                  <c:v>4.5174682083333302</c:v>
                </c:pt>
                <c:pt idx="3254">
                  <c:v>4.5188569166666639</c:v>
                </c:pt>
                <c:pt idx="3255">
                  <c:v>4.5202456249999976</c:v>
                </c:pt>
                <c:pt idx="3256">
                  <c:v>4.5216343333333304</c:v>
                </c:pt>
                <c:pt idx="3257">
                  <c:v>4.5230230416666632</c:v>
                </c:pt>
                <c:pt idx="3258">
                  <c:v>4.524411749999997</c:v>
                </c:pt>
                <c:pt idx="3259">
                  <c:v>4.5258004583333307</c:v>
                </c:pt>
                <c:pt idx="3260">
                  <c:v>4.5271891666666635</c:v>
                </c:pt>
                <c:pt idx="3261">
                  <c:v>4.5285778749999972</c:v>
                </c:pt>
                <c:pt idx="3262">
                  <c:v>4.52996658333333</c:v>
                </c:pt>
                <c:pt idx="3263">
                  <c:v>4.5313552916666646</c:v>
                </c:pt>
                <c:pt idx="3264">
                  <c:v>4.5327439999999966</c:v>
                </c:pt>
                <c:pt idx="3265">
                  <c:v>4.5341327083333303</c:v>
                </c:pt>
                <c:pt idx="3266">
                  <c:v>4.5355214166666631</c:v>
                </c:pt>
                <c:pt idx="3267">
                  <c:v>4.5369101249999977</c:v>
                </c:pt>
                <c:pt idx="3268">
                  <c:v>4.5382988333333305</c:v>
                </c:pt>
                <c:pt idx="3269">
                  <c:v>4.5396875416666633</c:v>
                </c:pt>
                <c:pt idx="3270">
                  <c:v>4.541076249999997</c:v>
                </c:pt>
                <c:pt idx="3271">
                  <c:v>4.5424649583333307</c:v>
                </c:pt>
                <c:pt idx="3272">
                  <c:v>4.5438536666666645</c:v>
                </c:pt>
                <c:pt idx="3273">
                  <c:v>4.5452423749999973</c:v>
                </c:pt>
                <c:pt idx="3274">
                  <c:v>4.5466310833333301</c:v>
                </c:pt>
                <c:pt idx="3275">
                  <c:v>4.5480197916666647</c:v>
                </c:pt>
                <c:pt idx="3276">
                  <c:v>4.5494084999999975</c:v>
                </c:pt>
                <c:pt idx="3277">
                  <c:v>4.5507972083333303</c:v>
                </c:pt>
                <c:pt idx="3278">
                  <c:v>4.5521859166666632</c:v>
                </c:pt>
                <c:pt idx="3279">
                  <c:v>4.5535746249999978</c:v>
                </c:pt>
                <c:pt idx="3280">
                  <c:v>4.5549633333333306</c:v>
                </c:pt>
                <c:pt idx="3281">
                  <c:v>4.5563520416666643</c:v>
                </c:pt>
                <c:pt idx="3282">
                  <c:v>4.5577407499999962</c:v>
                </c:pt>
                <c:pt idx="3283">
                  <c:v>4.5591294583333308</c:v>
                </c:pt>
                <c:pt idx="3284">
                  <c:v>4.5605181666666637</c:v>
                </c:pt>
                <c:pt idx="3285">
                  <c:v>4.5619068749999974</c:v>
                </c:pt>
                <c:pt idx="3286">
                  <c:v>4.5632955833333302</c:v>
                </c:pt>
                <c:pt idx="3287">
                  <c:v>4.564684291666663</c:v>
                </c:pt>
                <c:pt idx="3288">
                  <c:v>4.5660729999999976</c:v>
                </c:pt>
                <c:pt idx="3289">
                  <c:v>4.5674617083333304</c:v>
                </c:pt>
                <c:pt idx="3290">
                  <c:v>4.5688504166666641</c:v>
                </c:pt>
                <c:pt idx="3291">
                  <c:v>4.570239124999997</c:v>
                </c:pt>
                <c:pt idx="3292">
                  <c:v>4.5716278333333307</c:v>
                </c:pt>
                <c:pt idx="3293">
                  <c:v>4.5730165416666635</c:v>
                </c:pt>
                <c:pt idx="3294">
                  <c:v>4.5744052499999972</c:v>
                </c:pt>
                <c:pt idx="3295">
                  <c:v>4.57579395833333</c:v>
                </c:pt>
                <c:pt idx="3296">
                  <c:v>4.5771826666666637</c:v>
                </c:pt>
                <c:pt idx="3297">
                  <c:v>4.5785713749999974</c:v>
                </c:pt>
                <c:pt idx="3298">
                  <c:v>4.5799600833333303</c:v>
                </c:pt>
                <c:pt idx="3299">
                  <c:v>4.5813487916666649</c:v>
                </c:pt>
                <c:pt idx="3300">
                  <c:v>4.5827374999999968</c:v>
                </c:pt>
                <c:pt idx="3301">
                  <c:v>4.5841262083333305</c:v>
                </c:pt>
                <c:pt idx="3302">
                  <c:v>4.5855149166666633</c:v>
                </c:pt>
                <c:pt idx="3303">
                  <c:v>4.586903624999997</c:v>
                </c:pt>
                <c:pt idx="3304">
                  <c:v>4.5882923333333308</c:v>
                </c:pt>
                <c:pt idx="3305">
                  <c:v>4.5896810416666636</c:v>
                </c:pt>
                <c:pt idx="3306">
                  <c:v>4.5910697499999973</c:v>
                </c:pt>
                <c:pt idx="3307">
                  <c:v>4.5924584583333301</c:v>
                </c:pt>
                <c:pt idx="3308">
                  <c:v>4.5938471666666647</c:v>
                </c:pt>
                <c:pt idx="3309">
                  <c:v>4.5952358749999966</c:v>
                </c:pt>
                <c:pt idx="3310">
                  <c:v>4.5966245833333303</c:v>
                </c:pt>
                <c:pt idx="3311">
                  <c:v>4.5980132916666632</c:v>
                </c:pt>
                <c:pt idx="3312">
                  <c:v>4.5994019999999978</c:v>
                </c:pt>
                <c:pt idx="3313">
                  <c:v>4.6007907083333306</c:v>
                </c:pt>
                <c:pt idx="3314">
                  <c:v>4.6021794166666634</c:v>
                </c:pt>
                <c:pt idx="3315">
                  <c:v>4.6035681249999971</c:v>
                </c:pt>
                <c:pt idx="3316">
                  <c:v>4.6049568333333308</c:v>
                </c:pt>
                <c:pt idx="3317">
                  <c:v>4.6063455416666645</c:v>
                </c:pt>
                <c:pt idx="3318">
                  <c:v>4.6077342499999974</c:v>
                </c:pt>
                <c:pt idx="3319">
                  <c:v>4.6091229583333302</c:v>
                </c:pt>
                <c:pt idx="3320">
                  <c:v>4.610511666666663</c:v>
                </c:pt>
                <c:pt idx="3321">
                  <c:v>4.6119003749999976</c:v>
                </c:pt>
                <c:pt idx="3322">
                  <c:v>4.6132890833333304</c:v>
                </c:pt>
                <c:pt idx="3323">
                  <c:v>4.6146777916666633</c:v>
                </c:pt>
                <c:pt idx="3324">
                  <c:v>4.616066499999997</c:v>
                </c:pt>
                <c:pt idx="3325">
                  <c:v>4.6174552083333307</c:v>
                </c:pt>
                <c:pt idx="3326">
                  <c:v>4.6188439166666644</c:v>
                </c:pt>
                <c:pt idx="3327">
                  <c:v>4.6202326249999963</c:v>
                </c:pt>
                <c:pt idx="3328">
                  <c:v>4.62162133333333</c:v>
                </c:pt>
                <c:pt idx="3329">
                  <c:v>4.6230100416666637</c:v>
                </c:pt>
                <c:pt idx="3330">
                  <c:v>4.6243987499999974</c:v>
                </c:pt>
                <c:pt idx="3331">
                  <c:v>4.6257874583333303</c:v>
                </c:pt>
                <c:pt idx="3332">
                  <c:v>4.6271761666666631</c:v>
                </c:pt>
                <c:pt idx="3333">
                  <c:v>4.6285648749999977</c:v>
                </c:pt>
                <c:pt idx="3334">
                  <c:v>4.6299535833333305</c:v>
                </c:pt>
                <c:pt idx="3335">
                  <c:v>4.6313422916666642</c:v>
                </c:pt>
                <c:pt idx="3336">
                  <c:v>4.632730999999997</c:v>
                </c:pt>
                <c:pt idx="3337">
                  <c:v>4.6341197083333308</c:v>
                </c:pt>
                <c:pt idx="3338">
                  <c:v>4.6355084166666636</c:v>
                </c:pt>
                <c:pt idx="3339">
                  <c:v>4.6368971249999973</c:v>
                </c:pt>
                <c:pt idx="3340">
                  <c:v>4.6382858333333301</c:v>
                </c:pt>
                <c:pt idx="3341">
                  <c:v>4.6396745416666629</c:v>
                </c:pt>
                <c:pt idx="3342">
                  <c:v>4.6410632499999975</c:v>
                </c:pt>
                <c:pt idx="3343">
                  <c:v>4.6424519583333304</c:v>
                </c:pt>
                <c:pt idx="3344">
                  <c:v>4.6438406666666641</c:v>
                </c:pt>
                <c:pt idx="3345">
                  <c:v>4.645229374999996</c:v>
                </c:pt>
                <c:pt idx="3346">
                  <c:v>4.6466180833333306</c:v>
                </c:pt>
                <c:pt idx="3347">
                  <c:v>4.6480067916666634</c:v>
                </c:pt>
                <c:pt idx="3348">
                  <c:v>4.6493954999999971</c:v>
                </c:pt>
                <c:pt idx="3349">
                  <c:v>4.6507842083333308</c:v>
                </c:pt>
                <c:pt idx="3350">
                  <c:v>4.6521729166666637</c:v>
                </c:pt>
                <c:pt idx="3351">
                  <c:v>4.6535616249999974</c:v>
                </c:pt>
                <c:pt idx="3352">
                  <c:v>4.6549503333333302</c:v>
                </c:pt>
                <c:pt idx="3353">
                  <c:v>4.6563390416666639</c:v>
                </c:pt>
                <c:pt idx="3354">
                  <c:v>4.6577277499999976</c:v>
                </c:pt>
                <c:pt idx="3355">
                  <c:v>4.6591164583333304</c:v>
                </c:pt>
                <c:pt idx="3356">
                  <c:v>4.6605051666666633</c:v>
                </c:pt>
                <c:pt idx="3357">
                  <c:v>4.661893874999997</c:v>
                </c:pt>
                <c:pt idx="3358">
                  <c:v>4.6632825833333307</c:v>
                </c:pt>
                <c:pt idx="3359">
                  <c:v>4.6646712916666635</c:v>
                </c:pt>
                <c:pt idx="3360">
                  <c:v>4.6660599999999972</c:v>
                </c:pt>
                <c:pt idx="3361">
                  <c:v>4.66744870833333</c:v>
                </c:pt>
                <c:pt idx="3362">
                  <c:v>4.6688374166666646</c:v>
                </c:pt>
                <c:pt idx="3363">
                  <c:v>4.6702261249999966</c:v>
                </c:pt>
                <c:pt idx="3364">
                  <c:v>4.6716148333333303</c:v>
                </c:pt>
                <c:pt idx="3365">
                  <c:v>4.6730035416666631</c:v>
                </c:pt>
                <c:pt idx="3366">
                  <c:v>4.6743922499999977</c:v>
                </c:pt>
                <c:pt idx="3367">
                  <c:v>4.6757809583333305</c:v>
                </c:pt>
                <c:pt idx="3368">
                  <c:v>4.6771696666666633</c:v>
                </c:pt>
                <c:pt idx="3369">
                  <c:v>4.678558374999997</c:v>
                </c:pt>
                <c:pt idx="3370">
                  <c:v>4.6799470833333308</c:v>
                </c:pt>
                <c:pt idx="3371">
                  <c:v>4.6813357916666645</c:v>
                </c:pt>
                <c:pt idx="3372">
                  <c:v>4.6827244999999964</c:v>
                </c:pt>
                <c:pt idx="3373">
                  <c:v>4.6841132083333301</c:v>
                </c:pt>
                <c:pt idx="3374">
                  <c:v>4.6855019166666629</c:v>
                </c:pt>
                <c:pt idx="3375">
                  <c:v>4.6868906249999975</c:v>
                </c:pt>
                <c:pt idx="3376">
                  <c:v>4.6882793333333304</c:v>
                </c:pt>
                <c:pt idx="3377">
                  <c:v>4.6896680416666632</c:v>
                </c:pt>
                <c:pt idx="3378">
                  <c:v>4.6910567499999978</c:v>
                </c:pt>
                <c:pt idx="3379">
                  <c:v>4.6924454583333306</c:v>
                </c:pt>
                <c:pt idx="3380">
                  <c:v>4.6938341666666643</c:v>
                </c:pt>
                <c:pt idx="3381">
                  <c:v>4.6952228749999971</c:v>
                </c:pt>
                <c:pt idx="3382">
                  <c:v>4.6966115833333308</c:v>
                </c:pt>
                <c:pt idx="3383">
                  <c:v>4.6980002916666637</c:v>
                </c:pt>
                <c:pt idx="3384">
                  <c:v>4.6993889999999974</c:v>
                </c:pt>
                <c:pt idx="3385">
                  <c:v>4.7007777083333302</c:v>
                </c:pt>
                <c:pt idx="3386">
                  <c:v>4.702166416666663</c:v>
                </c:pt>
                <c:pt idx="3387">
                  <c:v>4.7035551249999976</c:v>
                </c:pt>
                <c:pt idx="3388">
                  <c:v>4.7049438333333304</c:v>
                </c:pt>
                <c:pt idx="3389">
                  <c:v>4.7063325416666641</c:v>
                </c:pt>
                <c:pt idx="3390">
                  <c:v>4.707721249999997</c:v>
                </c:pt>
                <c:pt idx="3391">
                  <c:v>4.7091099583333307</c:v>
                </c:pt>
                <c:pt idx="3392">
                  <c:v>4.7104986666666635</c:v>
                </c:pt>
                <c:pt idx="3393">
                  <c:v>4.7118873749999972</c:v>
                </c:pt>
                <c:pt idx="3394">
                  <c:v>4.71327608333333</c:v>
                </c:pt>
                <c:pt idx="3395">
                  <c:v>4.7146647916666637</c:v>
                </c:pt>
                <c:pt idx="3396">
                  <c:v>4.7160534999999975</c:v>
                </c:pt>
                <c:pt idx="3397">
                  <c:v>4.7174422083333303</c:v>
                </c:pt>
                <c:pt idx="3398">
                  <c:v>4.718830916666664</c:v>
                </c:pt>
                <c:pt idx="3399">
                  <c:v>4.7202196249999977</c:v>
                </c:pt>
                <c:pt idx="3400">
                  <c:v>4.7216083333333305</c:v>
                </c:pt>
                <c:pt idx="3401">
                  <c:v>4.7229970416666633</c:v>
                </c:pt>
                <c:pt idx="3402">
                  <c:v>4.7243857499999971</c:v>
                </c:pt>
                <c:pt idx="3403">
                  <c:v>4.7257744583333299</c:v>
                </c:pt>
                <c:pt idx="3404">
                  <c:v>4.7271631666666636</c:v>
                </c:pt>
                <c:pt idx="3405">
                  <c:v>4.7285518749999973</c:v>
                </c:pt>
                <c:pt idx="3406">
                  <c:v>4.7299405833333301</c:v>
                </c:pt>
                <c:pt idx="3407">
                  <c:v>4.7313292916666647</c:v>
                </c:pt>
                <c:pt idx="3408">
                  <c:v>4.7327179999999975</c:v>
                </c:pt>
                <c:pt idx="3409">
                  <c:v>4.7341067083333304</c:v>
                </c:pt>
                <c:pt idx="3410">
                  <c:v>4.7354954166666632</c:v>
                </c:pt>
                <c:pt idx="3411">
                  <c:v>4.7368841249999978</c:v>
                </c:pt>
                <c:pt idx="3412">
                  <c:v>4.7382728333333306</c:v>
                </c:pt>
                <c:pt idx="3413">
                  <c:v>4.7396615416666634</c:v>
                </c:pt>
                <c:pt idx="3414">
                  <c:v>4.7410502499999971</c:v>
                </c:pt>
                <c:pt idx="3415">
                  <c:v>4.7424389583333308</c:v>
                </c:pt>
                <c:pt idx="3416">
                  <c:v>4.7438276666666646</c:v>
                </c:pt>
                <c:pt idx="3417">
                  <c:v>4.7452163749999974</c:v>
                </c:pt>
                <c:pt idx="3418">
                  <c:v>4.7466050833333302</c:v>
                </c:pt>
                <c:pt idx="3419">
                  <c:v>4.747993791666663</c:v>
                </c:pt>
                <c:pt idx="3420">
                  <c:v>4.7493824999999976</c:v>
                </c:pt>
                <c:pt idx="3421">
                  <c:v>4.7507712083333304</c:v>
                </c:pt>
                <c:pt idx="3422">
                  <c:v>4.7521599166666633</c:v>
                </c:pt>
                <c:pt idx="3423">
                  <c:v>4.753548624999997</c:v>
                </c:pt>
                <c:pt idx="3424">
                  <c:v>4.7549373333333307</c:v>
                </c:pt>
                <c:pt idx="3425">
                  <c:v>4.7563260416666644</c:v>
                </c:pt>
                <c:pt idx="3426">
                  <c:v>4.7577147499999972</c:v>
                </c:pt>
                <c:pt idx="3427">
                  <c:v>4.75910345833333</c:v>
                </c:pt>
                <c:pt idx="3428">
                  <c:v>4.7604921666666637</c:v>
                </c:pt>
                <c:pt idx="3429">
                  <c:v>4.7618808749999975</c:v>
                </c:pt>
                <c:pt idx="3430">
                  <c:v>4.7632695833333303</c:v>
                </c:pt>
                <c:pt idx="3431">
                  <c:v>4.7646582916666631</c:v>
                </c:pt>
                <c:pt idx="3432">
                  <c:v>4.7660469999999977</c:v>
                </c:pt>
                <c:pt idx="3433">
                  <c:v>4.7674357083333305</c:v>
                </c:pt>
                <c:pt idx="3434">
                  <c:v>4.7688244166666642</c:v>
                </c:pt>
                <c:pt idx="3435">
                  <c:v>4.7702131249999971</c:v>
                </c:pt>
                <c:pt idx="3436">
                  <c:v>4.7716018333333299</c:v>
                </c:pt>
                <c:pt idx="3437">
                  <c:v>4.7729905416666636</c:v>
                </c:pt>
                <c:pt idx="3438">
                  <c:v>4.7743792499999973</c:v>
                </c:pt>
                <c:pt idx="3439">
                  <c:v>4.7757679583333301</c:v>
                </c:pt>
                <c:pt idx="3440">
                  <c:v>4.7771566666666629</c:v>
                </c:pt>
                <c:pt idx="3441">
                  <c:v>4.7785453749999975</c:v>
                </c:pt>
                <c:pt idx="3442">
                  <c:v>4.7799340833333304</c:v>
                </c:pt>
                <c:pt idx="3443">
                  <c:v>4.7813227916666641</c:v>
                </c:pt>
                <c:pt idx="3444">
                  <c:v>4.7827114999999978</c:v>
                </c:pt>
                <c:pt idx="3445">
                  <c:v>4.7841002083333306</c:v>
                </c:pt>
                <c:pt idx="3446">
                  <c:v>4.7854889166666634</c:v>
                </c:pt>
                <c:pt idx="3447">
                  <c:v>4.7868776249999971</c:v>
                </c:pt>
                <c:pt idx="3448">
                  <c:v>4.7882663333333308</c:v>
                </c:pt>
                <c:pt idx="3449">
                  <c:v>4.7896550416666637</c:v>
                </c:pt>
                <c:pt idx="3450">
                  <c:v>4.7910437499999974</c:v>
                </c:pt>
                <c:pt idx="3451">
                  <c:v>4.7924324583333302</c:v>
                </c:pt>
                <c:pt idx="3452">
                  <c:v>4.7938211666666639</c:v>
                </c:pt>
                <c:pt idx="3453">
                  <c:v>4.7952098749999976</c:v>
                </c:pt>
                <c:pt idx="3454">
                  <c:v>4.7965985833333304</c:v>
                </c:pt>
                <c:pt idx="3455">
                  <c:v>4.7979872916666633</c:v>
                </c:pt>
                <c:pt idx="3456">
                  <c:v>4.799375999999997</c:v>
                </c:pt>
                <c:pt idx="3457">
                  <c:v>4.8007647083333307</c:v>
                </c:pt>
                <c:pt idx="3458">
                  <c:v>4.8021534166666635</c:v>
                </c:pt>
                <c:pt idx="3459">
                  <c:v>4.8035421249999972</c:v>
                </c:pt>
                <c:pt idx="3460">
                  <c:v>4.80493083333333</c:v>
                </c:pt>
                <c:pt idx="3461">
                  <c:v>4.8063195416666646</c:v>
                </c:pt>
                <c:pt idx="3462">
                  <c:v>4.8077082499999975</c:v>
                </c:pt>
                <c:pt idx="3463">
                  <c:v>4.8090969583333303</c:v>
                </c:pt>
                <c:pt idx="3464">
                  <c:v>4.8104856666666631</c:v>
                </c:pt>
                <c:pt idx="3465">
                  <c:v>4.8118743749999977</c:v>
                </c:pt>
                <c:pt idx="3466">
                  <c:v>4.8132630833333305</c:v>
                </c:pt>
                <c:pt idx="3467">
                  <c:v>4.8146517916666633</c:v>
                </c:pt>
                <c:pt idx="3468">
                  <c:v>4.8160404999999971</c:v>
                </c:pt>
                <c:pt idx="3469">
                  <c:v>4.8174292083333299</c:v>
                </c:pt>
                <c:pt idx="3470">
                  <c:v>4.8188179166666645</c:v>
                </c:pt>
                <c:pt idx="3471">
                  <c:v>4.8202066249999973</c:v>
                </c:pt>
                <c:pt idx="3472">
                  <c:v>4.8215953333333301</c:v>
                </c:pt>
                <c:pt idx="3473">
                  <c:v>4.8229840416666629</c:v>
                </c:pt>
                <c:pt idx="3474">
                  <c:v>4.8243727499999975</c:v>
                </c:pt>
                <c:pt idx="3475">
                  <c:v>4.8257614583333304</c:v>
                </c:pt>
                <c:pt idx="3476">
                  <c:v>4.8271501666666632</c:v>
                </c:pt>
                <c:pt idx="3477">
                  <c:v>4.8285388749999978</c:v>
                </c:pt>
                <c:pt idx="3478">
                  <c:v>4.8299275833333306</c:v>
                </c:pt>
                <c:pt idx="3479">
                  <c:v>4.8313162916666643</c:v>
                </c:pt>
                <c:pt idx="3480">
                  <c:v>4.8327049999999971</c:v>
                </c:pt>
                <c:pt idx="3481">
                  <c:v>4.83409370833333</c:v>
                </c:pt>
                <c:pt idx="3482">
                  <c:v>4.8354824166666637</c:v>
                </c:pt>
                <c:pt idx="3483">
                  <c:v>4.8368711249999974</c:v>
                </c:pt>
                <c:pt idx="3484">
                  <c:v>4.8382598333333302</c:v>
                </c:pt>
                <c:pt idx="3485">
                  <c:v>4.839648541666663</c:v>
                </c:pt>
                <c:pt idx="3486">
                  <c:v>4.8410372499999976</c:v>
                </c:pt>
                <c:pt idx="3487">
                  <c:v>4.8424259583333304</c:v>
                </c:pt>
                <c:pt idx="3488">
                  <c:v>4.8438146666666642</c:v>
                </c:pt>
                <c:pt idx="3489">
                  <c:v>4.845203374999997</c:v>
                </c:pt>
                <c:pt idx="3490">
                  <c:v>4.8465920833333307</c:v>
                </c:pt>
                <c:pt idx="3491">
                  <c:v>4.8479807916666635</c:v>
                </c:pt>
                <c:pt idx="3492">
                  <c:v>4.8493694999999972</c:v>
                </c:pt>
                <c:pt idx="3493">
                  <c:v>4.85075820833333</c:v>
                </c:pt>
                <c:pt idx="3494">
                  <c:v>4.8521469166666638</c:v>
                </c:pt>
                <c:pt idx="3495">
                  <c:v>4.8535356249999975</c:v>
                </c:pt>
                <c:pt idx="3496">
                  <c:v>4.8549243333333303</c:v>
                </c:pt>
                <c:pt idx="3497">
                  <c:v>4.856313041666664</c:v>
                </c:pt>
                <c:pt idx="3498">
                  <c:v>4.8577017499999977</c:v>
                </c:pt>
                <c:pt idx="3499">
                  <c:v>4.8590904583333305</c:v>
                </c:pt>
                <c:pt idx="3500">
                  <c:v>4.8604791666666634</c:v>
                </c:pt>
                <c:pt idx="3501">
                  <c:v>4.8618678749999971</c:v>
                </c:pt>
                <c:pt idx="3502">
                  <c:v>4.8632565833333308</c:v>
                </c:pt>
                <c:pt idx="3503">
                  <c:v>4.8646452916666636</c:v>
                </c:pt>
                <c:pt idx="3504">
                  <c:v>4.8660339999999973</c:v>
                </c:pt>
                <c:pt idx="3505">
                  <c:v>4.8674227083333301</c:v>
                </c:pt>
                <c:pt idx="3506">
                  <c:v>4.8688114166666647</c:v>
                </c:pt>
                <c:pt idx="3507">
                  <c:v>4.8702001249999975</c:v>
                </c:pt>
                <c:pt idx="3508">
                  <c:v>4.8715888333333304</c:v>
                </c:pt>
                <c:pt idx="3509">
                  <c:v>4.8729775416666632</c:v>
                </c:pt>
                <c:pt idx="3510">
                  <c:v>4.8743662499999978</c:v>
                </c:pt>
                <c:pt idx="3511">
                  <c:v>4.8757549583333306</c:v>
                </c:pt>
                <c:pt idx="3512">
                  <c:v>4.8771436666666634</c:v>
                </c:pt>
                <c:pt idx="3513">
                  <c:v>4.8785323749999971</c:v>
                </c:pt>
                <c:pt idx="3514">
                  <c:v>4.87992108333333</c:v>
                </c:pt>
                <c:pt idx="3515">
                  <c:v>4.8813097916666646</c:v>
                </c:pt>
                <c:pt idx="3516">
                  <c:v>4.8826984999999974</c:v>
                </c:pt>
                <c:pt idx="3517">
                  <c:v>4.8840872083333302</c:v>
                </c:pt>
                <c:pt idx="3518">
                  <c:v>4.885475916666663</c:v>
                </c:pt>
                <c:pt idx="3519">
                  <c:v>4.8868646249999976</c:v>
                </c:pt>
                <c:pt idx="3520">
                  <c:v>4.8882533333333305</c:v>
                </c:pt>
                <c:pt idx="3521">
                  <c:v>4.8896420416666633</c:v>
                </c:pt>
                <c:pt idx="3522">
                  <c:v>4.891030749999997</c:v>
                </c:pt>
                <c:pt idx="3523">
                  <c:v>4.8924194583333307</c:v>
                </c:pt>
                <c:pt idx="3524">
                  <c:v>4.8938081666666644</c:v>
                </c:pt>
                <c:pt idx="3525">
                  <c:v>4.8951968749999972</c:v>
                </c:pt>
                <c:pt idx="3526">
                  <c:v>4.89658558333333</c:v>
                </c:pt>
                <c:pt idx="3527">
                  <c:v>4.8979742916666638</c:v>
                </c:pt>
                <c:pt idx="3528">
                  <c:v>4.8993629999999975</c:v>
                </c:pt>
                <c:pt idx="3529">
                  <c:v>4.9007517083333303</c:v>
                </c:pt>
                <c:pt idx="3530">
                  <c:v>4.9021404166666631</c:v>
                </c:pt>
                <c:pt idx="3531">
                  <c:v>4.9035291249999977</c:v>
                </c:pt>
                <c:pt idx="3532">
                  <c:v>4.9049178333333305</c:v>
                </c:pt>
                <c:pt idx="3533">
                  <c:v>4.9063065416666642</c:v>
                </c:pt>
                <c:pt idx="3534">
                  <c:v>4.9076952499999971</c:v>
                </c:pt>
                <c:pt idx="3535">
                  <c:v>4.9090839583333308</c:v>
                </c:pt>
                <c:pt idx="3536">
                  <c:v>4.9104726666666636</c:v>
                </c:pt>
                <c:pt idx="3537">
                  <c:v>4.9118613749999973</c:v>
                </c:pt>
                <c:pt idx="3538">
                  <c:v>4.9132500833333301</c:v>
                </c:pt>
                <c:pt idx="3539">
                  <c:v>4.914638791666663</c:v>
                </c:pt>
                <c:pt idx="3540">
                  <c:v>4.9160274999999976</c:v>
                </c:pt>
                <c:pt idx="3541">
                  <c:v>4.9174162083333304</c:v>
                </c:pt>
                <c:pt idx="3542">
                  <c:v>4.9188049166666641</c:v>
                </c:pt>
                <c:pt idx="3543">
                  <c:v>4.9201936249999978</c:v>
                </c:pt>
                <c:pt idx="3544">
                  <c:v>4.9215823333333306</c:v>
                </c:pt>
                <c:pt idx="3545">
                  <c:v>4.9229710416666634</c:v>
                </c:pt>
                <c:pt idx="3546">
                  <c:v>4.9243597499999971</c:v>
                </c:pt>
                <c:pt idx="3547">
                  <c:v>4.92574845833333</c:v>
                </c:pt>
                <c:pt idx="3548">
                  <c:v>4.9271371666666637</c:v>
                </c:pt>
                <c:pt idx="3549">
                  <c:v>4.9285258749999974</c:v>
                </c:pt>
                <c:pt idx="3550">
                  <c:v>4.9299145833333302</c:v>
                </c:pt>
                <c:pt idx="3551">
                  <c:v>4.9313032916666639</c:v>
                </c:pt>
                <c:pt idx="3552">
                  <c:v>4.9326919999999976</c:v>
                </c:pt>
                <c:pt idx="3553">
                  <c:v>4.9340807083333305</c:v>
                </c:pt>
                <c:pt idx="3554">
                  <c:v>4.9354694166666633</c:v>
                </c:pt>
                <c:pt idx="3555">
                  <c:v>4.936858124999997</c:v>
                </c:pt>
                <c:pt idx="3556">
                  <c:v>4.9382468333333307</c:v>
                </c:pt>
                <c:pt idx="3557">
                  <c:v>4.9396355416666635</c:v>
                </c:pt>
                <c:pt idx="3558">
                  <c:v>4.9410242499999972</c:v>
                </c:pt>
                <c:pt idx="3559">
                  <c:v>4.9424129583333301</c:v>
                </c:pt>
                <c:pt idx="3560">
                  <c:v>4.9438016666666647</c:v>
                </c:pt>
                <c:pt idx="3561">
                  <c:v>4.9451903749999975</c:v>
                </c:pt>
                <c:pt idx="3562">
                  <c:v>4.9465790833333303</c:v>
                </c:pt>
                <c:pt idx="3563">
                  <c:v>4.9479677916666631</c:v>
                </c:pt>
                <c:pt idx="3564">
                  <c:v>4.9493564999999977</c:v>
                </c:pt>
                <c:pt idx="3565">
                  <c:v>4.9507452083333305</c:v>
                </c:pt>
                <c:pt idx="3566">
                  <c:v>4.9521339166666634</c:v>
                </c:pt>
                <c:pt idx="3567">
                  <c:v>4.9535226249999971</c:v>
                </c:pt>
                <c:pt idx="3568">
                  <c:v>4.9549113333333308</c:v>
                </c:pt>
                <c:pt idx="3569">
                  <c:v>4.9563000416666645</c:v>
                </c:pt>
                <c:pt idx="3570">
                  <c:v>4.9576887499999973</c:v>
                </c:pt>
                <c:pt idx="3571">
                  <c:v>4.9590774583333301</c:v>
                </c:pt>
                <c:pt idx="3572">
                  <c:v>4.960466166666663</c:v>
                </c:pt>
                <c:pt idx="3573">
                  <c:v>4.9618548749999976</c:v>
                </c:pt>
                <c:pt idx="3574">
                  <c:v>4.9632435833333304</c:v>
                </c:pt>
                <c:pt idx="3575">
                  <c:v>4.9646322916666632</c:v>
                </c:pt>
                <c:pt idx="3576">
                  <c:v>4.9660209999999978</c:v>
                </c:pt>
                <c:pt idx="3577">
                  <c:v>4.9674097083333306</c:v>
                </c:pt>
                <c:pt idx="3578">
                  <c:v>4.9687984166666643</c:v>
                </c:pt>
                <c:pt idx="3579">
                  <c:v>4.9701871249999972</c:v>
                </c:pt>
                <c:pt idx="3580">
                  <c:v>4.97157583333333</c:v>
                </c:pt>
                <c:pt idx="3581">
                  <c:v>4.9729645416666637</c:v>
                </c:pt>
                <c:pt idx="3582">
                  <c:v>4.9743532499999974</c:v>
                </c:pt>
                <c:pt idx="3583">
                  <c:v>4.9757419583333302</c:v>
                </c:pt>
                <c:pt idx="3584">
                  <c:v>4.9771306666666639</c:v>
                </c:pt>
                <c:pt idx="3585">
                  <c:v>4.9785193749999976</c:v>
                </c:pt>
                <c:pt idx="3586">
                  <c:v>4.9799080833333305</c:v>
                </c:pt>
                <c:pt idx="3587">
                  <c:v>4.9812967916666642</c:v>
                </c:pt>
                <c:pt idx="3588">
                  <c:v>4.982685499999997</c:v>
                </c:pt>
                <c:pt idx="3589">
                  <c:v>4.9840742083333307</c:v>
                </c:pt>
                <c:pt idx="3590">
                  <c:v>4.9854629166666635</c:v>
                </c:pt>
                <c:pt idx="3591">
                  <c:v>4.9868516249999972</c:v>
                </c:pt>
                <c:pt idx="3592">
                  <c:v>4.9882403333333301</c:v>
                </c:pt>
                <c:pt idx="3593">
                  <c:v>4.9896290416666647</c:v>
                </c:pt>
                <c:pt idx="3594">
                  <c:v>4.9910177499999975</c:v>
                </c:pt>
                <c:pt idx="3595">
                  <c:v>4.9924064583333303</c:v>
                </c:pt>
                <c:pt idx="3596">
                  <c:v>4.993795166666664</c:v>
                </c:pt>
                <c:pt idx="3597">
                  <c:v>4.9951838749999977</c:v>
                </c:pt>
                <c:pt idx="3598">
                  <c:v>4.9965725833333305</c:v>
                </c:pt>
                <c:pt idx="3599">
                  <c:v>4.9979612916666634</c:v>
                </c:pt>
                <c:pt idx="3600">
                  <c:v>4.9993499999999971</c:v>
                </c:pt>
                <c:pt idx="3601">
                  <c:v>5.0007387083333308</c:v>
                </c:pt>
                <c:pt idx="3602">
                  <c:v>5.0021274166666645</c:v>
                </c:pt>
                <c:pt idx="3603">
                  <c:v>5.0035161249999973</c:v>
                </c:pt>
                <c:pt idx="3604">
                  <c:v>5.0049048333333301</c:v>
                </c:pt>
                <c:pt idx="3605">
                  <c:v>5.0062935416666647</c:v>
                </c:pt>
                <c:pt idx="3606">
                  <c:v>5.0076822499999976</c:v>
                </c:pt>
                <c:pt idx="3607">
                  <c:v>5.0090709583333304</c:v>
                </c:pt>
                <c:pt idx="3608">
                  <c:v>5.0104596666666632</c:v>
                </c:pt>
                <c:pt idx="3609">
                  <c:v>5.0118483749999978</c:v>
                </c:pt>
                <c:pt idx="3610">
                  <c:v>5.0132370833333306</c:v>
                </c:pt>
                <c:pt idx="3611">
                  <c:v>5.0146257916666643</c:v>
                </c:pt>
                <c:pt idx="3612">
                  <c:v>5.0160144999999972</c:v>
                </c:pt>
                <c:pt idx="3613">
                  <c:v>5.01740320833333</c:v>
                </c:pt>
                <c:pt idx="3614">
                  <c:v>5.0187919166666646</c:v>
                </c:pt>
                <c:pt idx="3615">
                  <c:v>5.0201806249999974</c:v>
                </c:pt>
                <c:pt idx="3616">
                  <c:v>5.0215693333333302</c:v>
                </c:pt>
                <c:pt idx="3617">
                  <c:v>5.022958041666663</c:v>
                </c:pt>
                <c:pt idx="3618">
                  <c:v>5.0243467499999976</c:v>
                </c:pt>
                <c:pt idx="3619">
                  <c:v>5.0257354583333305</c:v>
                </c:pt>
                <c:pt idx="3620">
                  <c:v>5.0271241666666642</c:v>
                </c:pt>
                <c:pt idx="3621">
                  <c:v>5.028512874999997</c:v>
                </c:pt>
                <c:pt idx="3622">
                  <c:v>5.0299015833333307</c:v>
                </c:pt>
                <c:pt idx="3623">
                  <c:v>5.0312902916666644</c:v>
                </c:pt>
                <c:pt idx="3624">
                  <c:v>5.0326789999999972</c:v>
                </c:pt>
                <c:pt idx="3625">
                  <c:v>5.0340677083333301</c:v>
                </c:pt>
                <c:pt idx="3626">
                  <c:v>5.0354564166666638</c:v>
                </c:pt>
                <c:pt idx="3627">
                  <c:v>5.0368451249999975</c:v>
                </c:pt>
                <c:pt idx="3628">
                  <c:v>5.0382338333333303</c:v>
                </c:pt>
                <c:pt idx="3629">
                  <c:v>5.039622541666664</c:v>
                </c:pt>
                <c:pt idx="3630">
                  <c:v>5.0410112499999977</c:v>
                </c:pt>
                <c:pt idx="3631">
                  <c:v>5.0423999583333305</c:v>
                </c:pt>
                <c:pt idx="3632">
                  <c:v>5.0437886666666643</c:v>
                </c:pt>
                <c:pt idx="3633">
                  <c:v>5.0451773749999971</c:v>
                </c:pt>
                <c:pt idx="3634">
                  <c:v>5.0465660833333308</c:v>
                </c:pt>
                <c:pt idx="3635">
                  <c:v>5.0479547916666636</c:v>
                </c:pt>
                <c:pt idx="3636">
                  <c:v>5.0493434999999973</c:v>
                </c:pt>
                <c:pt idx="3637">
                  <c:v>5.0507322083333301</c:v>
                </c:pt>
                <c:pt idx="3638">
                  <c:v>5.0521209166666647</c:v>
                </c:pt>
                <c:pt idx="3639">
                  <c:v>5.0535096249999976</c:v>
                </c:pt>
                <c:pt idx="3640">
                  <c:v>5.0548983333333304</c:v>
                </c:pt>
                <c:pt idx="3641">
                  <c:v>5.0562870416666641</c:v>
                </c:pt>
                <c:pt idx="3642">
                  <c:v>5.0576757499999978</c:v>
                </c:pt>
                <c:pt idx="3643">
                  <c:v>5.0590644583333306</c:v>
                </c:pt>
                <c:pt idx="3644">
                  <c:v>5.0604531666666634</c:v>
                </c:pt>
                <c:pt idx="3645">
                  <c:v>5.0618418749999972</c:v>
                </c:pt>
                <c:pt idx="3646">
                  <c:v>5.06323058333333</c:v>
                </c:pt>
                <c:pt idx="3647">
                  <c:v>5.0646192916666646</c:v>
                </c:pt>
                <c:pt idx="3648">
                  <c:v>5.0660079999999974</c:v>
                </c:pt>
                <c:pt idx="3649">
                  <c:v>5.0673967083333302</c:v>
                </c:pt>
                <c:pt idx="3650">
                  <c:v>5.0687854166666639</c:v>
                </c:pt>
                <c:pt idx="3651">
                  <c:v>5.0701741249999976</c:v>
                </c:pt>
                <c:pt idx="3652">
                  <c:v>5.0715628333333305</c:v>
                </c:pt>
                <c:pt idx="3653">
                  <c:v>5.0729515416666633</c:v>
                </c:pt>
                <c:pt idx="3654">
                  <c:v>5.074340249999997</c:v>
                </c:pt>
                <c:pt idx="3655">
                  <c:v>5.0757289583333307</c:v>
                </c:pt>
                <c:pt idx="3656">
                  <c:v>5.0771176666666644</c:v>
                </c:pt>
                <c:pt idx="3657">
                  <c:v>5.0785063749999972</c:v>
                </c:pt>
                <c:pt idx="3658">
                  <c:v>5.0798950833333301</c:v>
                </c:pt>
                <c:pt idx="3659">
                  <c:v>5.0812837916666647</c:v>
                </c:pt>
                <c:pt idx="3660">
                  <c:v>5.0826724999999975</c:v>
                </c:pt>
                <c:pt idx="3661">
                  <c:v>5.0840612083333303</c:v>
                </c:pt>
                <c:pt idx="3662">
                  <c:v>5.0854499166666631</c:v>
                </c:pt>
                <c:pt idx="3663">
                  <c:v>5.0868386249999977</c:v>
                </c:pt>
                <c:pt idx="3664">
                  <c:v>5.0882273333333305</c:v>
                </c:pt>
                <c:pt idx="3665">
                  <c:v>5.0896160416666643</c:v>
                </c:pt>
                <c:pt idx="3666">
                  <c:v>5.0910047499999971</c:v>
                </c:pt>
                <c:pt idx="3667">
                  <c:v>5.0923934583333308</c:v>
                </c:pt>
                <c:pt idx="3668">
                  <c:v>5.0937821666666645</c:v>
                </c:pt>
                <c:pt idx="3669">
                  <c:v>5.0951708749999973</c:v>
                </c:pt>
                <c:pt idx="3670">
                  <c:v>5.0965595833333301</c:v>
                </c:pt>
                <c:pt idx="3671">
                  <c:v>5.097948291666663</c:v>
                </c:pt>
                <c:pt idx="3672">
                  <c:v>5.0993369999999976</c:v>
                </c:pt>
                <c:pt idx="3673">
                  <c:v>5.1007257083333304</c:v>
                </c:pt>
                <c:pt idx="3674">
                  <c:v>5.1021144166666641</c:v>
                </c:pt>
                <c:pt idx="3675">
                  <c:v>5.1035031249999978</c:v>
                </c:pt>
                <c:pt idx="3676">
                  <c:v>5.1048918333333306</c:v>
                </c:pt>
                <c:pt idx="3677">
                  <c:v>5.1062805416666643</c:v>
                </c:pt>
                <c:pt idx="3678">
                  <c:v>5.1076692499999972</c:v>
                </c:pt>
                <c:pt idx="3679">
                  <c:v>5.10905795833333</c:v>
                </c:pt>
                <c:pt idx="3680">
                  <c:v>5.1104466666666637</c:v>
                </c:pt>
                <c:pt idx="3681">
                  <c:v>5.1118353749999974</c:v>
                </c:pt>
                <c:pt idx="3682">
                  <c:v>5.1132240833333302</c:v>
                </c:pt>
                <c:pt idx="3683">
                  <c:v>5.1146127916666639</c:v>
                </c:pt>
                <c:pt idx="3684">
                  <c:v>5.1160014999999976</c:v>
                </c:pt>
                <c:pt idx="3685">
                  <c:v>5.1173902083333305</c:v>
                </c:pt>
                <c:pt idx="3686">
                  <c:v>5.1187789166666642</c:v>
                </c:pt>
                <c:pt idx="3687">
                  <c:v>5.120167624999997</c:v>
                </c:pt>
                <c:pt idx="3688">
                  <c:v>5.1215563333333307</c:v>
                </c:pt>
                <c:pt idx="3689">
                  <c:v>5.1229450416666635</c:v>
                </c:pt>
                <c:pt idx="3690">
                  <c:v>5.1243337499999972</c:v>
                </c:pt>
                <c:pt idx="3691">
                  <c:v>5.1257224583333301</c:v>
                </c:pt>
                <c:pt idx="3692">
                  <c:v>5.1271111666666647</c:v>
                </c:pt>
                <c:pt idx="3693">
                  <c:v>5.1284998749999975</c:v>
                </c:pt>
                <c:pt idx="3694">
                  <c:v>5.1298885833333303</c:v>
                </c:pt>
                <c:pt idx="3695">
                  <c:v>5.131277291666664</c:v>
                </c:pt>
                <c:pt idx="3696">
                  <c:v>5.1326659999999977</c:v>
                </c:pt>
                <c:pt idx="3697">
                  <c:v>5.1340547083333306</c:v>
                </c:pt>
                <c:pt idx="3698">
                  <c:v>5.1354434166666634</c:v>
                </c:pt>
                <c:pt idx="3699">
                  <c:v>5.1368321249999971</c:v>
                </c:pt>
                <c:pt idx="3700">
                  <c:v>5.1382208333333308</c:v>
                </c:pt>
                <c:pt idx="3701">
                  <c:v>5.1396095416666645</c:v>
                </c:pt>
                <c:pt idx="3702">
                  <c:v>5.1409982499999973</c:v>
                </c:pt>
                <c:pt idx="3703">
                  <c:v>5.1423869583333301</c:v>
                </c:pt>
                <c:pt idx="3704">
                  <c:v>5.1437756666666647</c:v>
                </c:pt>
                <c:pt idx="3705">
                  <c:v>5.1451643749999976</c:v>
                </c:pt>
                <c:pt idx="3706">
                  <c:v>5.1465530833333304</c:v>
                </c:pt>
                <c:pt idx="3707">
                  <c:v>5.1479417916666632</c:v>
                </c:pt>
                <c:pt idx="3708">
                  <c:v>5.1493304999999978</c:v>
                </c:pt>
                <c:pt idx="3709">
                  <c:v>5.1507192083333306</c:v>
                </c:pt>
                <c:pt idx="3710">
                  <c:v>5.1521079166666643</c:v>
                </c:pt>
                <c:pt idx="3711">
                  <c:v>5.1534966249999972</c:v>
                </c:pt>
                <c:pt idx="3712">
                  <c:v>5.15488533333333</c:v>
                </c:pt>
                <c:pt idx="3713">
                  <c:v>5.1562740416666646</c:v>
                </c:pt>
                <c:pt idx="3714">
                  <c:v>5.1576627499999974</c:v>
                </c:pt>
                <c:pt idx="3715">
                  <c:v>5.1590514583333302</c:v>
                </c:pt>
                <c:pt idx="3716">
                  <c:v>5.1604401666666631</c:v>
                </c:pt>
                <c:pt idx="3717">
                  <c:v>5.1618288749999977</c:v>
                </c:pt>
                <c:pt idx="3718">
                  <c:v>5.1632175833333305</c:v>
                </c:pt>
                <c:pt idx="3719">
                  <c:v>5.1646062916666642</c:v>
                </c:pt>
                <c:pt idx="3720">
                  <c:v>5.165994999999997</c:v>
                </c:pt>
                <c:pt idx="3721">
                  <c:v>5.1673837083333307</c:v>
                </c:pt>
                <c:pt idx="3722">
                  <c:v>5.1687724166666644</c:v>
                </c:pt>
                <c:pt idx="3723">
                  <c:v>5.1701611249999972</c:v>
                </c:pt>
                <c:pt idx="3724">
                  <c:v>5.1715498333333301</c:v>
                </c:pt>
                <c:pt idx="3725">
                  <c:v>5.1729385416666638</c:v>
                </c:pt>
                <c:pt idx="3726">
                  <c:v>5.1743272499999975</c:v>
                </c:pt>
                <c:pt idx="3727">
                  <c:v>5.1757159583333303</c:v>
                </c:pt>
                <c:pt idx="3728">
                  <c:v>5.177104666666664</c:v>
                </c:pt>
                <c:pt idx="3729">
                  <c:v>5.1784933749999977</c:v>
                </c:pt>
                <c:pt idx="3730">
                  <c:v>5.1798820833333306</c:v>
                </c:pt>
                <c:pt idx="3731">
                  <c:v>5.1812707916666643</c:v>
                </c:pt>
                <c:pt idx="3732">
                  <c:v>5.1826594999999971</c:v>
                </c:pt>
                <c:pt idx="3733">
                  <c:v>5.1840482083333308</c:v>
                </c:pt>
                <c:pt idx="3734">
                  <c:v>5.1854369166666636</c:v>
                </c:pt>
                <c:pt idx="3735">
                  <c:v>5.1868256249999973</c:v>
                </c:pt>
                <c:pt idx="3736">
                  <c:v>5.1882143333333302</c:v>
                </c:pt>
                <c:pt idx="3737">
                  <c:v>5.1896030416666648</c:v>
                </c:pt>
                <c:pt idx="3738">
                  <c:v>5.1909917499999976</c:v>
                </c:pt>
                <c:pt idx="3739">
                  <c:v>5.1923804583333304</c:v>
                </c:pt>
                <c:pt idx="3740">
                  <c:v>5.1937691666666641</c:v>
                </c:pt>
                <c:pt idx="3741">
                  <c:v>5.1951578749999978</c:v>
                </c:pt>
                <c:pt idx="3742">
                  <c:v>5.1965465833333306</c:v>
                </c:pt>
                <c:pt idx="3743">
                  <c:v>5.1979352916666635</c:v>
                </c:pt>
                <c:pt idx="3744">
                  <c:v>5.1993239999999972</c:v>
                </c:pt>
                <c:pt idx="3745">
                  <c:v>5.20071270833333</c:v>
                </c:pt>
                <c:pt idx="3746">
                  <c:v>5.2021014166666646</c:v>
                </c:pt>
                <c:pt idx="3747">
                  <c:v>5.2034901249999974</c:v>
                </c:pt>
                <c:pt idx="3748">
                  <c:v>5.2048788333333302</c:v>
                </c:pt>
                <c:pt idx="3749">
                  <c:v>5.2062675416666639</c:v>
                </c:pt>
                <c:pt idx="3750">
                  <c:v>5.2076562499999977</c:v>
                </c:pt>
                <c:pt idx="3751">
                  <c:v>5.2090449583333305</c:v>
                </c:pt>
                <c:pt idx="3752">
                  <c:v>5.2104336666666633</c:v>
                </c:pt>
                <c:pt idx="3753">
                  <c:v>5.211822374999997</c:v>
                </c:pt>
                <c:pt idx="3754">
                  <c:v>5.2132110833333307</c:v>
                </c:pt>
                <c:pt idx="3755">
                  <c:v>5.2145997916666644</c:v>
                </c:pt>
                <c:pt idx="3756">
                  <c:v>5.2159884999999973</c:v>
                </c:pt>
                <c:pt idx="3757">
                  <c:v>5.2173772083333301</c:v>
                </c:pt>
                <c:pt idx="3758">
                  <c:v>5.2187659166666647</c:v>
                </c:pt>
                <c:pt idx="3759">
                  <c:v>5.2201546249999975</c:v>
                </c:pt>
                <c:pt idx="3760">
                  <c:v>5.2215433333333303</c:v>
                </c:pt>
                <c:pt idx="3761">
                  <c:v>5.2229320416666631</c:v>
                </c:pt>
                <c:pt idx="3762">
                  <c:v>5.2243207499999977</c:v>
                </c:pt>
                <c:pt idx="3763">
                  <c:v>5.2257094583333306</c:v>
                </c:pt>
                <c:pt idx="3764">
                  <c:v>5.2270981666666643</c:v>
                </c:pt>
                <c:pt idx="3765">
                  <c:v>5.2284868749999971</c:v>
                </c:pt>
                <c:pt idx="3766">
                  <c:v>5.2298755833333308</c:v>
                </c:pt>
                <c:pt idx="3767">
                  <c:v>5.2312642916666645</c:v>
                </c:pt>
                <c:pt idx="3768">
                  <c:v>5.2326529999999973</c:v>
                </c:pt>
                <c:pt idx="3769">
                  <c:v>5.2340417083333302</c:v>
                </c:pt>
                <c:pt idx="3770">
                  <c:v>5.2354304166666639</c:v>
                </c:pt>
                <c:pt idx="3771">
                  <c:v>5.2368191249999976</c:v>
                </c:pt>
                <c:pt idx="3772">
                  <c:v>5.2382078333333304</c:v>
                </c:pt>
                <c:pt idx="3773">
                  <c:v>5.2395965416666641</c:v>
                </c:pt>
                <c:pt idx="3774">
                  <c:v>5.2409852499999969</c:v>
                </c:pt>
                <c:pt idx="3775">
                  <c:v>5.2423739583333306</c:v>
                </c:pt>
                <c:pt idx="3776">
                  <c:v>5.2437626666666644</c:v>
                </c:pt>
                <c:pt idx="3777">
                  <c:v>5.2451513749999972</c:v>
                </c:pt>
                <c:pt idx="3778">
                  <c:v>5.24654008333333</c:v>
                </c:pt>
                <c:pt idx="3779">
                  <c:v>5.2479287916666637</c:v>
                </c:pt>
                <c:pt idx="3780">
                  <c:v>5.2493174999999974</c:v>
                </c:pt>
                <c:pt idx="3781">
                  <c:v>5.2507062083333302</c:v>
                </c:pt>
                <c:pt idx="3782">
                  <c:v>5.2520949166666639</c:v>
                </c:pt>
                <c:pt idx="3783">
                  <c:v>5.2534836249999968</c:v>
                </c:pt>
                <c:pt idx="3784">
                  <c:v>5.2548723333333305</c:v>
                </c:pt>
                <c:pt idx="3785">
                  <c:v>5.2562610416666642</c:v>
                </c:pt>
                <c:pt idx="3786">
                  <c:v>5.257649749999997</c:v>
                </c:pt>
                <c:pt idx="3787">
                  <c:v>5.2590384583333307</c:v>
                </c:pt>
                <c:pt idx="3788">
                  <c:v>5.2604271666666635</c:v>
                </c:pt>
                <c:pt idx="3789">
                  <c:v>5.2618158749999973</c:v>
                </c:pt>
                <c:pt idx="3790">
                  <c:v>5.263204583333331</c:v>
                </c:pt>
                <c:pt idx="3791">
                  <c:v>5.2645932916666638</c:v>
                </c:pt>
                <c:pt idx="3792">
                  <c:v>5.2659819999999966</c:v>
                </c:pt>
                <c:pt idx="3793">
                  <c:v>5.2673707083333303</c:v>
                </c:pt>
                <c:pt idx="3794">
                  <c:v>5.268759416666664</c:v>
                </c:pt>
                <c:pt idx="3795">
                  <c:v>5.2701481249999977</c:v>
                </c:pt>
                <c:pt idx="3796">
                  <c:v>5.2715368333333306</c:v>
                </c:pt>
                <c:pt idx="3797">
                  <c:v>5.2729255416666634</c:v>
                </c:pt>
                <c:pt idx="3798">
                  <c:v>5.2743142499999971</c:v>
                </c:pt>
                <c:pt idx="3799">
                  <c:v>5.2757029583333308</c:v>
                </c:pt>
                <c:pt idx="3800">
                  <c:v>5.2770916666666645</c:v>
                </c:pt>
                <c:pt idx="3801">
                  <c:v>5.2784803749999973</c:v>
                </c:pt>
                <c:pt idx="3802">
                  <c:v>5.2798690833333302</c:v>
                </c:pt>
                <c:pt idx="3803">
                  <c:v>5.2812577916666639</c:v>
                </c:pt>
                <c:pt idx="3804">
                  <c:v>5.2826464999999976</c:v>
                </c:pt>
                <c:pt idx="3805">
                  <c:v>5.2840352083333313</c:v>
                </c:pt>
                <c:pt idx="3806">
                  <c:v>5.2854239166666641</c:v>
                </c:pt>
                <c:pt idx="3807">
                  <c:v>5.2868126249999969</c:v>
                </c:pt>
                <c:pt idx="3808">
                  <c:v>5.2882013333333306</c:v>
                </c:pt>
                <c:pt idx="3809">
                  <c:v>5.2895900416666644</c:v>
                </c:pt>
                <c:pt idx="3810">
                  <c:v>5.2909787499999972</c:v>
                </c:pt>
                <c:pt idx="3811">
                  <c:v>5.2923674583333309</c:v>
                </c:pt>
                <c:pt idx="3812">
                  <c:v>5.2937561666666637</c:v>
                </c:pt>
                <c:pt idx="3813">
                  <c:v>5.2951448749999974</c:v>
                </c:pt>
                <c:pt idx="3814">
                  <c:v>5.2965335833333311</c:v>
                </c:pt>
                <c:pt idx="3815">
                  <c:v>5.297922291666664</c:v>
                </c:pt>
                <c:pt idx="3816">
                  <c:v>5.2993109999999968</c:v>
                </c:pt>
                <c:pt idx="3817">
                  <c:v>5.3006997083333305</c:v>
                </c:pt>
                <c:pt idx="3818">
                  <c:v>5.3020884166666642</c:v>
                </c:pt>
                <c:pt idx="3819">
                  <c:v>5.303477124999997</c:v>
                </c:pt>
                <c:pt idx="3820">
                  <c:v>5.3048658333333307</c:v>
                </c:pt>
                <c:pt idx="3821">
                  <c:v>5.3062545416666635</c:v>
                </c:pt>
                <c:pt idx="3822">
                  <c:v>5.3076432499999973</c:v>
                </c:pt>
                <c:pt idx="3823">
                  <c:v>5.309031958333331</c:v>
                </c:pt>
                <c:pt idx="3824">
                  <c:v>5.3104206666666638</c:v>
                </c:pt>
                <c:pt idx="3825">
                  <c:v>5.3118093749999975</c:v>
                </c:pt>
                <c:pt idx="3826">
                  <c:v>5.3131980833333303</c:v>
                </c:pt>
                <c:pt idx="3827">
                  <c:v>5.314586791666664</c:v>
                </c:pt>
                <c:pt idx="3828">
                  <c:v>5.3159754999999969</c:v>
                </c:pt>
                <c:pt idx="3829">
                  <c:v>5.3173642083333306</c:v>
                </c:pt>
                <c:pt idx="3830">
                  <c:v>5.3187529166666643</c:v>
                </c:pt>
                <c:pt idx="3831">
                  <c:v>5.3201416249999971</c:v>
                </c:pt>
                <c:pt idx="3832">
                  <c:v>5.3215303333333308</c:v>
                </c:pt>
                <c:pt idx="3833">
                  <c:v>5.3229190416666636</c:v>
                </c:pt>
                <c:pt idx="3834">
                  <c:v>5.3243077499999973</c:v>
                </c:pt>
                <c:pt idx="3835">
                  <c:v>5.3256964583333311</c:v>
                </c:pt>
                <c:pt idx="3836">
                  <c:v>5.3270851666666639</c:v>
                </c:pt>
                <c:pt idx="3837">
                  <c:v>5.3284738749999967</c:v>
                </c:pt>
                <c:pt idx="3838">
                  <c:v>5.3298625833333304</c:v>
                </c:pt>
                <c:pt idx="3839">
                  <c:v>5.3312512916666641</c:v>
                </c:pt>
                <c:pt idx="3840">
                  <c:v>5.3326399999999978</c:v>
                </c:pt>
                <c:pt idx="3841">
                  <c:v>5.3340287083333306</c:v>
                </c:pt>
                <c:pt idx="3842">
                  <c:v>5.3354174166666635</c:v>
                </c:pt>
                <c:pt idx="3843">
                  <c:v>5.3368061249999972</c:v>
                </c:pt>
                <c:pt idx="3844">
                  <c:v>5.3381948333333309</c:v>
                </c:pt>
                <c:pt idx="3845">
                  <c:v>5.3395835416666637</c:v>
                </c:pt>
                <c:pt idx="3846">
                  <c:v>5.3409722499999965</c:v>
                </c:pt>
                <c:pt idx="3847">
                  <c:v>5.3423609583333302</c:v>
                </c:pt>
                <c:pt idx="3848">
                  <c:v>5.343749666666664</c:v>
                </c:pt>
                <c:pt idx="3849">
                  <c:v>5.3451383749999977</c:v>
                </c:pt>
                <c:pt idx="3850">
                  <c:v>5.3465270833333305</c:v>
                </c:pt>
                <c:pt idx="3851">
                  <c:v>5.3479157916666633</c:v>
                </c:pt>
                <c:pt idx="3852">
                  <c:v>5.349304499999997</c:v>
                </c:pt>
                <c:pt idx="3853">
                  <c:v>5.3506932083333307</c:v>
                </c:pt>
                <c:pt idx="3854">
                  <c:v>5.3520819166666644</c:v>
                </c:pt>
                <c:pt idx="3855">
                  <c:v>5.3534706249999973</c:v>
                </c:pt>
                <c:pt idx="3856">
                  <c:v>5.3548593333333301</c:v>
                </c:pt>
                <c:pt idx="3857">
                  <c:v>5.3562480416666638</c:v>
                </c:pt>
                <c:pt idx="3858">
                  <c:v>5.3576367499999975</c:v>
                </c:pt>
                <c:pt idx="3859">
                  <c:v>5.3590254583333312</c:v>
                </c:pt>
                <c:pt idx="3860">
                  <c:v>5.360414166666664</c:v>
                </c:pt>
                <c:pt idx="3861">
                  <c:v>5.3618028749999969</c:v>
                </c:pt>
                <c:pt idx="3862">
                  <c:v>5.3631915833333306</c:v>
                </c:pt>
                <c:pt idx="3863">
                  <c:v>5.3645802916666643</c:v>
                </c:pt>
                <c:pt idx="3864">
                  <c:v>5.3659689999999971</c:v>
                </c:pt>
                <c:pt idx="3865">
                  <c:v>5.3673577083333308</c:v>
                </c:pt>
                <c:pt idx="3866">
                  <c:v>5.3687464166666636</c:v>
                </c:pt>
                <c:pt idx="3867">
                  <c:v>5.3701351249999973</c:v>
                </c:pt>
                <c:pt idx="3868">
                  <c:v>5.3715238333333311</c:v>
                </c:pt>
                <c:pt idx="3869">
                  <c:v>5.3729125416666639</c:v>
                </c:pt>
                <c:pt idx="3870">
                  <c:v>5.3743012499999976</c:v>
                </c:pt>
                <c:pt idx="3871">
                  <c:v>5.3756899583333304</c:v>
                </c:pt>
                <c:pt idx="3872">
                  <c:v>5.3770786666666641</c:v>
                </c:pt>
                <c:pt idx="3873">
                  <c:v>5.3784673749999969</c:v>
                </c:pt>
                <c:pt idx="3874">
                  <c:v>5.3798560833333307</c:v>
                </c:pt>
                <c:pt idx="3875">
                  <c:v>5.3812447916666635</c:v>
                </c:pt>
                <c:pt idx="3876">
                  <c:v>5.3826334999999972</c:v>
                </c:pt>
                <c:pt idx="3877">
                  <c:v>5.3840222083333309</c:v>
                </c:pt>
                <c:pt idx="3878">
                  <c:v>5.3854109166666637</c:v>
                </c:pt>
                <c:pt idx="3879">
                  <c:v>5.3867996249999974</c:v>
                </c:pt>
                <c:pt idx="3880">
                  <c:v>5.3881883333333302</c:v>
                </c:pt>
                <c:pt idx="3881">
                  <c:v>5.389577041666664</c:v>
                </c:pt>
                <c:pt idx="3882">
                  <c:v>5.3909657499999968</c:v>
                </c:pt>
                <c:pt idx="3883">
                  <c:v>5.3923544583333305</c:v>
                </c:pt>
                <c:pt idx="3884">
                  <c:v>5.3937431666666642</c:v>
                </c:pt>
                <c:pt idx="3885">
                  <c:v>5.395131874999997</c:v>
                </c:pt>
                <c:pt idx="3886">
                  <c:v>5.3965205833333307</c:v>
                </c:pt>
                <c:pt idx="3887">
                  <c:v>5.3979092916666636</c:v>
                </c:pt>
                <c:pt idx="3888">
                  <c:v>5.3992979999999973</c:v>
                </c:pt>
                <c:pt idx="3889">
                  <c:v>5.400686708333331</c:v>
                </c:pt>
                <c:pt idx="3890">
                  <c:v>5.4020754166666638</c:v>
                </c:pt>
                <c:pt idx="3891">
                  <c:v>5.4034641249999966</c:v>
                </c:pt>
                <c:pt idx="3892">
                  <c:v>5.4048528333333303</c:v>
                </c:pt>
                <c:pt idx="3893">
                  <c:v>5.406241541666664</c:v>
                </c:pt>
                <c:pt idx="3894">
                  <c:v>5.4076302499999978</c:v>
                </c:pt>
                <c:pt idx="3895">
                  <c:v>5.4090189583333306</c:v>
                </c:pt>
                <c:pt idx="3896">
                  <c:v>5.4104076666666634</c:v>
                </c:pt>
                <c:pt idx="3897">
                  <c:v>5.4117963749999971</c:v>
                </c:pt>
                <c:pt idx="3898">
                  <c:v>5.4131850833333308</c:v>
                </c:pt>
                <c:pt idx="3899">
                  <c:v>5.4145737916666636</c:v>
                </c:pt>
                <c:pt idx="3900">
                  <c:v>5.4159624999999973</c:v>
                </c:pt>
                <c:pt idx="3901">
                  <c:v>5.4173512083333302</c:v>
                </c:pt>
                <c:pt idx="3902">
                  <c:v>5.4187399166666639</c:v>
                </c:pt>
                <c:pt idx="3903">
                  <c:v>5.4201286249999976</c:v>
                </c:pt>
                <c:pt idx="3904">
                  <c:v>5.4215173333333313</c:v>
                </c:pt>
                <c:pt idx="3905">
                  <c:v>5.4229060416666641</c:v>
                </c:pt>
                <c:pt idx="3906">
                  <c:v>5.4242947499999969</c:v>
                </c:pt>
                <c:pt idx="3907">
                  <c:v>5.4256834583333307</c:v>
                </c:pt>
                <c:pt idx="3908">
                  <c:v>5.4270721666666644</c:v>
                </c:pt>
                <c:pt idx="3909">
                  <c:v>5.4284608749999972</c:v>
                </c:pt>
                <c:pt idx="3910">
                  <c:v>5.4298495833333309</c:v>
                </c:pt>
                <c:pt idx="3911">
                  <c:v>5.4312382916666637</c:v>
                </c:pt>
                <c:pt idx="3912">
                  <c:v>5.4326269999999974</c:v>
                </c:pt>
                <c:pt idx="3913">
                  <c:v>5.4340157083333303</c:v>
                </c:pt>
                <c:pt idx="3914">
                  <c:v>5.4354044166666631</c:v>
                </c:pt>
                <c:pt idx="3915">
                  <c:v>5.4367931249999977</c:v>
                </c:pt>
                <c:pt idx="3916">
                  <c:v>5.4381818333333305</c:v>
                </c:pt>
                <c:pt idx="3917">
                  <c:v>5.4395705416666642</c:v>
                </c:pt>
                <c:pt idx="3918">
                  <c:v>5.440959249999997</c:v>
                </c:pt>
                <c:pt idx="3919">
                  <c:v>5.4423479583333307</c:v>
                </c:pt>
                <c:pt idx="3920">
                  <c:v>5.4437366666666644</c:v>
                </c:pt>
                <c:pt idx="3921">
                  <c:v>5.4451253749999973</c:v>
                </c:pt>
                <c:pt idx="3922">
                  <c:v>5.4465140833333301</c:v>
                </c:pt>
                <c:pt idx="3923">
                  <c:v>5.4479027916666638</c:v>
                </c:pt>
                <c:pt idx="3924">
                  <c:v>5.4492914999999975</c:v>
                </c:pt>
                <c:pt idx="3925">
                  <c:v>5.4506802083333303</c:v>
                </c:pt>
                <c:pt idx="3926">
                  <c:v>5.452068916666664</c:v>
                </c:pt>
                <c:pt idx="3927">
                  <c:v>5.4534576249999978</c:v>
                </c:pt>
                <c:pt idx="3928">
                  <c:v>5.4548463333333306</c:v>
                </c:pt>
                <c:pt idx="3929">
                  <c:v>5.4562350416666643</c:v>
                </c:pt>
                <c:pt idx="3930">
                  <c:v>5.4576237499999971</c:v>
                </c:pt>
                <c:pt idx="3931">
                  <c:v>5.4590124583333299</c:v>
                </c:pt>
                <c:pt idx="3932">
                  <c:v>5.4604011666666636</c:v>
                </c:pt>
                <c:pt idx="3933">
                  <c:v>5.4617898749999974</c:v>
                </c:pt>
                <c:pt idx="3934">
                  <c:v>5.4631785833333302</c:v>
                </c:pt>
                <c:pt idx="3935">
                  <c:v>5.4645672916666648</c:v>
                </c:pt>
                <c:pt idx="3936">
                  <c:v>5.4659559999999976</c:v>
                </c:pt>
                <c:pt idx="3937">
                  <c:v>5.4673447083333304</c:v>
                </c:pt>
                <c:pt idx="3938">
                  <c:v>5.4687334166666641</c:v>
                </c:pt>
                <c:pt idx="3939">
                  <c:v>5.4701221249999961</c:v>
                </c:pt>
                <c:pt idx="3940">
                  <c:v>5.4715108333333307</c:v>
                </c:pt>
                <c:pt idx="3941">
                  <c:v>5.4728995416666635</c:v>
                </c:pt>
                <c:pt idx="3942">
                  <c:v>5.4742882499999972</c:v>
                </c:pt>
                <c:pt idx="3943">
                  <c:v>5.47567695833333</c:v>
                </c:pt>
                <c:pt idx="3944">
                  <c:v>5.4770656666666637</c:v>
                </c:pt>
                <c:pt idx="3945">
                  <c:v>5.4784543749999974</c:v>
                </c:pt>
                <c:pt idx="3946">
                  <c:v>5.4798430833333303</c:v>
                </c:pt>
                <c:pt idx="3947">
                  <c:v>5.481231791666664</c:v>
                </c:pt>
                <c:pt idx="3948">
                  <c:v>5.4826204999999968</c:v>
                </c:pt>
                <c:pt idx="3949">
                  <c:v>5.4840092083333305</c:v>
                </c:pt>
                <c:pt idx="3950">
                  <c:v>5.4853979166666633</c:v>
                </c:pt>
                <c:pt idx="3951">
                  <c:v>5.486786624999997</c:v>
                </c:pt>
                <c:pt idx="3952">
                  <c:v>5.4881753333333307</c:v>
                </c:pt>
                <c:pt idx="3953">
                  <c:v>5.4895640416666636</c:v>
                </c:pt>
                <c:pt idx="3954">
                  <c:v>5.4909527499999973</c:v>
                </c:pt>
                <c:pt idx="3955">
                  <c:v>5.4923414583333301</c:v>
                </c:pt>
                <c:pt idx="3956">
                  <c:v>5.4937301666666647</c:v>
                </c:pt>
                <c:pt idx="3957">
                  <c:v>5.4951188749999966</c:v>
                </c:pt>
                <c:pt idx="3958">
                  <c:v>5.4965075833333303</c:v>
                </c:pt>
                <c:pt idx="3959">
                  <c:v>5.4978962916666632</c:v>
                </c:pt>
                <c:pt idx="3960">
                  <c:v>5.4992849999999978</c:v>
                </c:pt>
                <c:pt idx="3961">
                  <c:v>5.5006737083333306</c:v>
                </c:pt>
                <c:pt idx="3962">
                  <c:v>5.5020624166666634</c:v>
                </c:pt>
                <c:pt idx="3963">
                  <c:v>5.5034511249999971</c:v>
                </c:pt>
                <c:pt idx="3964">
                  <c:v>5.5048398333333299</c:v>
                </c:pt>
                <c:pt idx="3965">
                  <c:v>5.5062285416666645</c:v>
                </c:pt>
                <c:pt idx="3966">
                  <c:v>5.5076172499999965</c:v>
                </c:pt>
                <c:pt idx="3967">
                  <c:v>5.5090059583333302</c:v>
                </c:pt>
                <c:pt idx="3968">
                  <c:v>5.510394666666663</c:v>
                </c:pt>
                <c:pt idx="3969">
                  <c:v>5.5117833749999976</c:v>
                </c:pt>
                <c:pt idx="3970">
                  <c:v>5.5131720833333304</c:v>
                </c:pt>
                <c:pt idx="3971">
                  <c:v>5.5145607916666632</c:v>
                </c:pt>
                <c:pt idx="3972">
                  <c:v>5.515949499999997</c:v>
                </c:pt>
                <c:pt idx="3973">
                  <c:v>5.5173382083333307</c:v>
                </c:pt>
                <c:pt idx="3974">
                  <c:v>5.5187269166666644</c:v>
                </c:pt>
                <c:pt idx="3975">
                  <c:v>5.5201156249999963</c:v>
                </c:pt>
                <c:pt idx="3976">
                  <c:v>5.52150433333333</c:v>
                </c:pt>
                <c:pt idx="3977">
                  <c:v>5.5228930416666637</c:v>
                </c:pt>
                <c:pt idx="3978">
                  <c:v>5.5242817499999974</c:v>
                </c:pt>
                <c:pt idx="3979">
                  <c:v>5.5256704583333303</c:v>
                </c:pt>
                <c:pt idx="3980">
                  <c:v>5.5270591666666631</c:v>
                </c:pt>
                <c:pt idx="3981">
                  <c:v>5.5284478749999977</c:v>
                </c:pt>
                <c:pt idx="3982">
                  <c:v>5.5298365833333305</c:v>
                </c:pt>
                <c:pt idx="3983">
                  <c:v>5.5312252916666642</c:v>
                </c:pt>
                <c:pt idx="3984">
                  <c:v>5.5326139999999961</c:v>
                </c:pt>
                <c:pt idx="3985">
                  <c:v>5.5340027083333307</c:v>
                </c:pt>
                <c:pt idx="3986">
                  <c:v>5.5353914166666636</c:v>
                </c:pt>
                <c:pt idx="3987">
                  <c:v>5.5367801249999973</c:v>
                </c:pt>
                <c:pt idx="3988">
                  <c:v>5.5381688333333301</c:v>
                </c:pt>
                <c:pt idx="3989">
                  <c:v>5.5395575416666638</c:v>
                </c:pt>
                <c:pt idx="3990">
                  <c:v>5.5409462499999975</c:v>
                </c:pt>
                <c:pt idx="3991">
                  <c:v>5.5423349583333303</c:v>
                </c:pt>
                <c:pt idx="3992">
                  <c:v>5.5437236666666641</c:v>
                </c:pt>
                <c:pt idx="3993">
                  <c:v>5.545112374999996</c:v>
                </c:pt>
                <c:pt idx="3994">
                  <c:v>5.5465010833333306</c:v>
                </c:pt>
                <c:pt idx="3995">
                  <c:v>5.5478897916666634</c:v>
                </c:pt>
                <c:pt idx="3996">
                  <c:v>5.5492784999999971</c:v>
                </c:pt>
                <c:pt idx="3997">
                  <c:v>5.5506672083333299</c:v>
                </c:pt>
                <c:pt idx="3998">
                  <c:v>5.5520559166666636</c:v>
                </c:pt>
                <c:pt idx="3999">
                  <c:v>5.5534446249999974</c:v>
                </c:pt>
                <c:pt idx="4000">
                  <c:v>5.5548333333333302</c:v>
                </c:pt>
                <c:pt idx="4001">
                  <c:v>5.5562220416666648</c:v>
                </c:pt>
                <c:pt idx="4002">
                  <c:v>5.5576107499999967</c:v>
                </c:pt>
                <c:pt idx="4003">
                  <c:v>5.5589994583333304</c:v>
                </c:pt>
                <c:pt idx="4004">
                  <c:v>5.5603881666666632</c:v>
                </c:pt>
                <c:pt idx="4005">
                  <c:v>5.561776874999997</c:v>
                </c:pt>
                <c:pt idx="4006">
                  <c:v>5.5631655833333307</c:v>
                </c:pt>
                <c:pt idx="4007">
                  <c:v>5.5645542916666635</c:v>
                </c:pt>
                <c:pt idx="4008">
                  <c:v>5.5659429999999972</c:v>
                </c:pt>
                <c:pt idx="4009">
                  <c:v>5.56733170833333</c:v>
                </c:pt>
                <c:pt idx="4010">
                  <c:v>5.5687204166666646</c:v>
                </c:pt>
                <c:pt idx="4011">
                  <c:v>5.5701091249999966</c:v>
                </c:pt>
                <c:pt idx="4012">
                  <c:v>5.5714978333333303</c:v>
                </c:pt>
                <c:pt idx="4013">
                  <c:v>5.5728865416666631</c:v>
                </c:pt>
                <c:pt idx="4014">
                  <c:v>5.5742752499999977</c:v>
                </c:pt>
                <c:pt idx="4015">
                  <c:v>5.5756639583333305</c:v>
                </c:pt>
                <c:pt idx="4016">
                  <c:v>5.5770526666666633</c:v>
                </c:pt>
                <c:pt idx="4017">
                  <c:v>5.578441374999997</c:v>
                </c:pt>
                <c:pt idx="4018">
                  <c:v>5.5798300833333307</c:v>
                </c:pt>
                <c:pt idx="4019">
                  <c:v>5.5812187916666645</c:v>
                </c:pt>
                <c:pt idx="4020">
                  <c:v>5.5826074999999964</c:v>
                </c:pt>
                <c:pt idx="4021">
                  <c:v>5.5839962083333301</c:v>
                </c:pt>
                <c:pt idx="4022">
                  <c:v>5.5853849166666638</c:v>
                </c:pt>
                <c:pt idx="4023">
                  <c:v>5.5867736249999975</c:v>
                </c:pt>
                <c:pt idx="4024">
                  <c:v>5.5881623333333303</c:v>
                </c:pt>
                <c:pt idx="4025">
                  <c:v>5.5895510416666632</c:v>
                </c:pt>
                <c:pt idx="4026">
                  <c:v>5.5909397499999978</c:v>
                </c:pt>
                <c:pt idx="4027">
                  <c:v>5.5923284583333306</c:v>
                </c:pt>
                <c:pt idx="4028">
                  <c:v>5.5937171666666643</c:v>
                </c:pt>
                <c:pt idx="4029">
                  <c:v>5.5951058749999962</c:v>
                </c:pt>
                <c:pt idx="4030">
                  <c:v>5.5964945833333299</c:v>
                </c:pt>
                <c:pt idx="4031">
                  <c:v>5.5978832916666637</c:v>
                </c:pt>
                <c:pt idx="4032">
                  <c:v>5.5992719999999974</c:v>
                </c:pt>
                <c:pt idx="4033">
                  <c:v>5.6006607083333302</c:v>
                </c:pt>
                <c:pt idx="4034">
                  <c:v>5.602049416666663</c:v>
                </c:pt>
                <c:pt idx="4035">
                  <c:v>5.6034381249999976</c:v>
                </c:pt>
                <c:pt idx="4036">
                  <c:v>5.6048268333333304</c:v>
                </c:pt>
                <c:pt idx="4037">
                  <c:v>5.6062155416666641</c:v>
                </c:pt>
                <c:pt idx="4038">
                  <c:v>5.6076042499999961</c:v>
                </c:pt>
                <c:pt idx="4039">
                  <c:v>5.6089929583333307</c:v>
                </c:pt>
                <c:pt idx="4040">
                  <c:v>5.6103816666666635</c:v>
                </c:pt>
                <c:pt idx="4041">
                  <c:v>5.6117703749999972</c:v>
                </c:pt>
                <c:pt idx="4042">
                  <c:v>5.61315908333333</c:v>
                </c:pt>
                <c:pt idx="4043">
                  <c:v>5.6145477916666637</c:v>
                </c:pt>
                <c:pt idx="4044">
                  <c:v>5.6159364999999974</c:v>
                </c:pt>
                <c:pt idx="4045">
                  <c:v>5.6173252083333303</c:v>
                </c:pt>
                <c:pt idx="4046">
                  <c:v>5.618713916666664</c:v>
                </c:pt>
                <c:pt idx="4047">
                  <c:v>5.6201026249999959</c:v>
                </c:pt>
                <c:pt idx="4048">
                  <c:v>5.6214913333333305</c:v>
                </c:pt>
                <c:pt idx="4049">
                  <c:v>5.6228800416666633</c:v>
                </c:pt>
                <c:pt idx="4050">
                  <c:v>5.624268749999997</c:v>
                </c:pt>
                <c:pt idx="4051">
                  <c:v>5.6256574583333308</c:v>
                </c:pt>
                <c:pt idx="4052">
                  <c:v>5.6270461666666636</c:v>
                </c:pt>
                <c:pt idx="4053">
                  <c:v>5.6284348749999973</c:v>
                </c:pt>
                <c:pt idx="4054">
                  <c:v>5.6298235833333301</c:v>
                </c:pt>
                <c:pt idx="4055">
                  <c:v>5.6312122916666647</c:v>
                </c:pt>
                <c:pt idx="4056">
                  <c:v>5.6326009999999966</c:v>
                </c:pt>
                <c:pt idx="4057">
                  <c:v>5.6339897083333303</c:v>
                </c:pt>
                <c:pt idx="4058">
                  <c:v>5.6353784166666632</c:v>
                </c:pt>
                <c:pt idx="4059">
                  <c:v>5.6367671249999978</c:v>
                </c:pt>
                <c:pt idx="4060">
                  <c:v>5.6381558333333306</c:v>
                </c:pt>
                <c:pt idx="4061">
                  <c:v>5.6395445416666634</c:v>
                </c:pt>
                <c:pt idx="4062">
                  <c:v>5.6409332499999971</c:v>
                </c:pt>
                <c:pt idx="4063">
                  <c:v>5.6423219583333299</c:v>
                </c:pt>
                <c:pt idx="4064">
                  <c:v>5.6437106666666645</c:v>
                </c:pt>
                <c:pt idx="4065">
                  <c:v>5.6450993749999965</c:v>
                </c:pt>
                <c:pt idx="4066">
                  <c:v>5.6464880833333302</c:v>
                </c:pt>
                <c:pt idx="4067">
                  <c:v>5.647876791666663</c:v>
                </c:pt>
                <c:pt idx="4068">
                  <c:v>5.6492654999999976</c:v>
                </c:pt>
                <c:pt idx="4069">
                  <c:v>5.6506542083333304</c:v>
                </c:pt>
                <c:pt idx="4070">
                  <c:v>5.6520429166666633</c:v>
                </c:pt>
                <c:pt idx="4071">
                  <c:v>5.653431624999997</c:v>
                </c:pt>
                <c:pt idx="4072">
                  <c:v>5.6548203333333307</c:v>
                </c:pt>
                <c:pt idx="4073">
                  <c:v>5.6562090416666635</c:v>
                </c:pt>
                <c:pt idx="4074">
                  <c:v>5.6575977499999963</c:v>
                </c:pt>
                <c:pt idx="4075">
                  <c:v>5.65898645833333</c:v>
                </c:pt>
                <c:pt idx="4076">
                  <c:v>5.6603751666666637</c:v>
                </c:pt>
                <c:pt idx="4077">
                  <c:v>5.6617638749999974</c:v>
                </c:pt>
                <c:pt idx="4078">
                  <c:v>5.6631525833333303</c:v>
                </c:pt>
                <c:pt idx="4079">
                  <c:v>5.6645412916666631</c:v>
                </c:pt>
                <c:pt idx="4080">
                  <c:v>5.6659299999999977</c:v>
                </c:pt>
                <c:pt idx="4081">
                  <c:v>5.6673187083333305</c:v>
                </c:pt>
                <c:pt idx="4082">
                  <c:v>5.6687074166666633</c:v>
                </c:pt>
                <c:pt idx="4083">
                  <c:v>5.6700961249999962</c:v>
                </c:pt>
                <c:pt idx="4084">
                  <c:v>5.6714848333333308</c:v>
                </c:pt>
                <c:pt idx="4085">
                  <c:v>5.6728735416666636</c:v>
                </c:pt>
                <c:pt idx="4086">
                  <c:v>5.6742622499999973</c:v>
                </c:pt>
                <c:pt idx="4087">
                  <c:v>5.6756509583333301</c:v>
                </c:pt>
                <c:pt idx="4088">
                  <c:v>5.6770396666666638</c:v>
                </c:pt>
                <c:pt idx="4089">
                  <c:v>5.6784283749999975</c:v>
                </c:pt>
                <c:pt idx="4090">
                  <c:v>5.6798170833333304</c:v>
                </c:pt>
                <c:pt idx="4091">
                  <c:v>5.6812057916666632</c:v>
                </c:pt>
                <c:pt idx="4092">
                  <c:v>5.682594499999996</c:v>
                </c:pt>
                <c:pt idx="4093">
                  <c:v>5.6839832083333306</c:v>
                </c:pt>
                <c:pt idx="4094">
                  <c:v>5.6853719166666634</c:v>
                </c:pt>
                <c:pt idx="4095">
                  <c:v>5.6867606249999971</c:v>
                </c:pt>
                <c:pt idx="4096">
                  <c:v>5.6881493333333299</c:v>
                </c:pt>
                <c:pt idx="4097">
                  <c:v>5.6895380416666637</c:v>
                </c:pt>
                <c:pt idx="4098">
                  <c:v>5.6909267499999965</c:v>
                </c:pt>
                <c:pt idx="4099">
                  <c:v>5.6923154583333302</c:v>
                </c:pt>
                <c:pt idx="4100">
                  <c:v>5.6937041666666648</c:v>
                </c:pt>
                <c:pt idx="4101">
                  <c:v>5.6950928749999976</c:v>
                </c:pt>
                <c:pt idx="4102">
                  <c:v>5.6964815833333304</c:v>
                </c:pt>
                <c:pt idx="4103">
                  <c:v>5.6978702916666633</c:v>
                </c:pt>
                <c:pt idx="4104">
                  <c:v>5.699258999999997</c:v>
                </c:pt>
                <c:pt idx="4105">
                  <c:v>5.7006477083333316</c:v>
                </c:pt>
                <c:pt idx="4106">
                  <c:v>5.7020364166666644</c:v>
                </c:pt>
                <c:pt idx="4107">
                  <c:v>5.7034251249999972</c:v>
                </c:pt>
                <c:pt idx="4108">
                  <c:v>5.7048138333333291</c:v>
                </c:pt>
                <c:pt idx="4109">
                  <c:v>5.7062025416666646</c:v>
                </c:pt>
                <c:pt idx="4110">
                  <c:v>5.7075912499999966</c:v>
                </c:pt>
                <c:pt idx="4111">
                  <c:v>5.7089799583333303</c:v>
                </c:pt>
                <c:pt idx="4112">
                  <c:v>5.7103686666666631</c:v>
                </c:pt>
                <c:pt idx="4113">
                  <c:v>5.7117573749999959</c:v>
                </c:pt>
                <c:pt idx="4114">
                  <c:v>5.7131460833333305</c:v>
                </c:pt>
                <c:pt idx="4115">
                  <c:v>5.7145347916666633</c:v>
                </c:pt>
                <c:pt idx="4116">
                  <c:v>5.715923499999997</c:v>
                </c:pt>
                <c:pt idx="4117">
                  <c:v>5.7173122083333308</c:v>
                </c:pt>
                <c:pt idx="4118">
                  <c:v>5.7187009166666636</c:v>
                </c:pt>
                <c:pt idx="4119">
                  <c:v>5.7200896249999964</c:v>
                </c:pt>
                <c:pt idx="4120">
                  <c:v>5.7214783333333301</c:v>
                </c:pt>
                <c:pt idx="4121">
                  <c:v>5.7228670416666647</c:v>
                </c:pt>
                <c:pt idx="4122">
                  <c:v>5.7242557499999975</c:v>
                </c:pt>
                <c:pt idx="4123">
                  <c:v>5.7256444583333304</c:v>
                </c:pt>
                <c:pt idx="4124">
                  <c:v>5.7270331666666623</c:v>
                </c:pt>
                <c:pt idx="4125">
                  <c:v>5.7284218749999978</c:v>
                </c:pt>
                <c:pt idx="4126">
                  <c:v>5.7298105833333315</c:v>
                </c:pt>
                <c:pt idx="4127">
                  <c:v>5.7311992916666634</c:v>
                </c:pt>
                <c:pt idx="4128">
                  <c:v>5.7325879999999962</c:v>
                </c:pt>
                <c:pt idx="4129">
                  <c:v>5.7339767083333291</c:v>
                </c:pt>
                <c:pt idx="4130">
                  <c:v>5.7353654166666637</c:v>
                </c:pt>
                <c:pt idx="4131">
                  <c:v>5.7367541249999974</c:v>
                </c:pt>
                <c:pt idx="4132">
                  <c:v>5.7381428333333302</c:v>
                </c:pt>
                <c:pt idx="4133">
                  <c:v>5.739531541666663</c:v>
                </c:pt>
                <c:pt idx="4134">
                  <c:v>5.7409202499999967</c:v>
                </c:pt>
                <c:pt idx="4135">
                  <c:v>5.7423089583333304</c:v>
                </c:pt>
                <c:pt idx="4136">
                  <c:v>5.7436976666666641</c:v>
                </c:pt>
                <c:pt idx="4137">
                  <c:v>5.745086374999997</c:v>
                </c:pt>
                <c:pt idx="4138">
                  <c:v>5.7464750833333307</c:v>
                </c:pt>
                <c:pt idx="4139">
                  <c:v>5.7478637916666635</c:v>
                </c:pt>
                <c:pt idx="4140">
                  <c:v>5.7492524999999972</c:v>
                </c:pt>
                <c:pt idx="4141">
                  <c:v>5.7506412083333309</c:v>
                </c:pt>
                <c:pt idx="4142">
                  <c:v>5.7520299166666646</c:v>
                </c:pt>
                <c:pt idx="4143">
                  <c:v>5.7534186249999975</c:v>
                </c:pt>
                <c:pt idx="4144">
                  <c:v>5.7548073333333294</c:v>
                </c:pt>
                <c:pt idx="4145">
                  <c:v>5.7561960416666631</c:v>
                </c:pt>
                <c:pt idx="4146">
                  <c:v>5.7575847499999959</c:v>
                </c:pt>
                <c:pt idx="4147">
                  <c:v>5.7589734583333305</c:v>
                </c:pt>
                <c:pt idx="4148">
                  <c:v>5.7603621666666633</c:v>
                </c:pt>
                <c:pt idx="4149">
                  <c:v>5.7617508749999962</c:v>
                </c:pt>
                <c:pt idx="4150">
                  <c:v>5.7631395833333308</c:v>
                </c:pt>
                <c:pt idx="4151">
                  <c:v>5.7645282916666636</c:v>
                </c:pt>
                <c:pt idx="4152">
                  <c:v>5.7659169999999973</c:v>
                </c:pt>
                <c:pt idx="4153">
                  <c:v>5.7673057083333301</c:v>
                </c:pt>
                <c:pt idx="4154">
                  <c:v>5.7686944166666638</c:v>
                </c:pt>
                <c:pt idx="4155">
                  <c:v>5.7700831249999966</c:v>
                </c:pt>
                <c:pt idx="4156">
                  <c:v>5.7714718333333304</c:v>
                </c:pt>
                <c:pt idx="4157">
                  <c:v>5.7728605416666641</c:v>
                </c:pt>
                <c:pt idx="4158">
                  <c:v>5.7742492499999978</c:v>
                </c:pt>
                <c:pt idx="4159">
                  <c:v>5.7756379583333306</c:v>
                </c:pt>
                <c:pt idx="4160">
                  <c:v>5.7770266666666625</c:v>
                </c:pt>
                <c:pt idx="4161">
                  <c:v>5.7784153749999971</c:v>
                </c:pt>
                <c:pt idx="4162">
                  <c:v>5.7798040833333317</c:v>
                </c:pt>
                <c:pt idx="4163">
                  <c:v>5.7811927916666637</c:v>
                </c:pt>
                <c:pt idx="4164">
                  <c:v>5.7825814999999965</c:v>
                </c:pt>
                <c:pt idx="4165">
                  <c:v>5.7839702083333293</c:v>
                </c:pt>
                <c:pt idx="4166">
                  <c:v>5.785358916666663</c:v>
                </c:pt>
                <c:pt idx="4167">
                  <c:v>5.7867476249999976</c:v>
                </c:pt>
                <c:pt idx="4168">
                  <c:v>5.7881363333333304</c:v>
                </c:pt>
                <c:pt idx="4169">
                  <c:v>5.7895250416666633</c:v>
                </c:pt>
                <c:pt idx="4170">
                  <c:v>5.7909137499999961</c:v>
                </c:pt>
                <c:pt idx="4171">
                  <c:v>5.7923024583333307</c:v>
                </c:pt>
                <c:pt idx="4172">
                  <c:v>5.7936911666666644</c:v>
                </c:pt>
                <c:pt idx="4173">
                  <c:v>5.7950798749999972</c:v>
                </c:pt>
                <c:pt idx="4174">
                  <c:v>5.79646858333333</c:v>
                </c:pt>
                <c:pt idx="4175">
                  <c:v>5.7978572916666637</c:v>
                </c:pt>
                <c:pt idx="4176">
                  <c:v>5.7992459999999975</c:v>
                </c:pt>
                <c:pt idx="4177">
                  <c:v>5.8006347083333312</c:v>
                </c:pt>
                <c:pt idx="4178">
                  <c:v>5.802023416666664</c:v>
                </c:pt>
                <c:pt idx="4179">
                  <c:v>5.8034121249999977</c:v>
                </c:pt>
                <c:pt idx="4180">
                  <c:v>5.8048008333333296</c:v>
                </c:pt>
                <c:pt idx="4181">
                  <c:v>5.8061895416666633</c:v>
                </c:pt>
                <c:pt idx="4182">
                  <c:v>5.8075782499999962</c:v>
                </c:pt>
                <c:pt idx="4183">
                  <c:v>5.8089669583333308</c:v>
                </c:pt>
                <c:pt idx="4184">
                  <c:v>5.8103556666666636</c:v>
                </c:pt>
                <c:pt idx="4185">
                  <c:v>5.8117443749999964</c:v>
                </c:pt>
                <c:pt idx="4186">
                  <c:v>5.8131330833333301</c:v>
                </c:pt>
                <c:pt idx="4187">
                  <c:v>5.8145217916666638</c:v>
                </c:pt>
                <c:pt idx="4188">
                  <c:v>5.8159104999999975</c:v>
                </c:pt>
                <c:pt idx="4189">
                  <c:v>5.8172992083333304</c:v>
                </c:pt>
                <c:pt idx="4190">
                  <c:v>5.8186879166666632</c:v>
                </c:pt>
                <c:pt idx="4191">
                  <c:v>5.820076624999996</c:v>
                </c:pt>
                <c:pt idx="4192">
                  <c:v>5.8214653333333306</c:v>
                </c:pt>
                <c:pt idx="4193">
                  <c:v>5.8228540416666643</c:v>
                </c:pt>
                <c:pt idx="4194">
                  <c:v>5.8242427499999971</c:v>
                </c:pt>
                <c:pt idx="4195">
                  <c:v>5.82563145833333</c:v>
                </c:pt>
                <c:pt idx="4196">
                  <c:v>5.8270201666666628</c:v>
                </c:pt>
                <c:pt idx="4197">
                  <c:v>5.8284088749999974</c:v>
                </c:pt>
                <c:pt idx="4198">
                  <c:v>5.8297975833333311</c:v>
                </c:pt>
                <c:pt idx="4199">
                  <c:v>5.831186291666663</c:v>
                </c:pt>
                <c:pt idx="4200">
                  <c:v>5.8325749999999967</c:v>
                </c:pt>
                <c:pt idx="4201">
                  <c:v>5.8339637083333296</c:v>
                </c:pt>
                <c:pt idx="4202">
                  <c:v>5.8353524166666633</c:v>
                </c:pt>
                <c:pt idx="4203">
                  <c:v>5.8367411249999979</c:v>
                </c:pt>
                <c:pt idx="4204">
                  <c:v>5.8381298333333307</c:v>
                </c:pt>
                <c:pt idx="4205">
                  <c:v>5.8395185416666635</c:v>
                </c:pt>
                <c:pt idx="4206">
                  <c:v>5.8409072499999963</c:v>
                </c:pt>
                <c:pt idx="4207">
                  <c:v>5.84229595833333</c:v>
                </c:pt>
                <c:pt idx="4208">
                  <c:v>5.8436846666666646</c:v>
                </c:pt>
                <c:pt idx="4209">
                  <c:v>5.8450733749999975</c:v>
                </c:pt>
                <c:pt idx="4210">
                  <c:v>5.8464620833333303</c:v>
                </c:pt>
                <c:pt idx="4211">
                  <c:v>5.8478507916666631</c:v>
                </c:pt>
                <c:pt idx="4212">
                  <c:v>5.8492394999999977</c:v>
                </c:pt>
                <c:pt idx="4213">
                  <c:v>5.8506282083333314</c:v>
                </c:pt>
                <c:pt idx="4214">
                  <c:v>5.8520169166666642</c:v>
                </c:pt>
                <c:pt idx="4215">
                  <c:v>5.8534056249999971</c:v>
                </c:pt>
                <c:pt idx="4216">
                  <c:v>5.854794333333329</c:v>
                </c:pt>
                <c:pt idx="4217">
                  <c:v>5.8561830416666636</c:v>
                </c:pt>
                <c:pt idx="4218">
                  <c:v>5.8575717499999964</c:v>
                </c:pt>
                <c:pt idx="4219">
                  <c:v>5.8589604583333301</c:v>
                </c:pt>
                <c:pt idx="4220">
                  <c:v>5.8603491666666638</c:v>
                </c:pt>
                <c:pt idx="4221">
                  <c:v>5.8617378749999967</c:v>
                </c:pt>
                <c:pt idx="4222">
                  <c:v>5.8631265833333304</c:v>
                </c:pt>
                <c:pt idx="4223">
                  <c:v>5.8645152916666632</c:v>
                </c:pt>
                <c:pt idx="4224">
                  <c:v>5.8659039999999969</c:v>
                </c:pt>
                <c:pt idx="4225">
                  <c:v>5.8672927083333306</c:v>
                </c:pt>
                <c:pt idx="4226">
                  <c:v>5.8686814166666634</c:v>
                </c:pt>
                <c:pt idx="4227">
                  <c:v>5.8700701249999963</c:v>
                </c:pt>
                <c:pt idx="4228">
                  <c:v>5.87145883333333</c:v>
                </c:pt>
                <c:pt idx="4229">
                  <c:v>5.8728475416666646</c:v>
                </c:pt>
                <c:pt idx="4230">
                  <c:v>5.8742362499999974</c:v>
                </c:pt>
                <c:pt idx="4231">
                  <c:v>5.8756249583333302</c:v>
                </c:pt>
                <c:pt idx="4232">
                  <c:v>5.8770136666666621</c:v>
                </c:pt>
                <c:pt idx="4233">
                  <c:v>5.8784023749999976</c:v>
                </c:pt>
                <c:pt idx="4234">
                  <c:v>5.8797910833333313</c:v>
                </c:pt>
                <c:pt idx="4235">
                  <c:v>5.8811797916666642</c:v>
                </c:pt>
                <c:pt idx="4236">
                  <c:v>5.8825684999999961</c:v>
                </c:pt>
                <c:pt idx="4237">
                  <c:v>5.8839572083333298</c:v>
                </c:pt>
                <c:pt idx="4238">
                  <c:v>5.8853459166666635</c:v>
                </c:pt>
                <c:pt idx="4239">
                  <c:v>5.8867346249999972</c:v>
                </c:pt>
                <c:pt idx="4240">
                  <c:v>5.88812333333333</c:v>
                </c:pt>
                <c:pt idx="4241">
                  <c:v>5.8895120416666638</c:v>
                </c:pt>
                <c:pt idx="4242">
                  <c:v>5.8909007499999966</c:v>
                </c:pt>
                <c:pt idx="4243">
                  <c:v>5.8922894583333303</c:v>
                </c:pt>
                <c:pt idx="4244">
                  <c:v>5.893678166666664</c:v>
                </c:pt>
                <c:pt idx="4245">
                  <c:v>5.8950668749999977</c:v>
                </c:pt>
                <c:pt idx="4246">
                  <c:v>5.8964555833333305</c:v>
                </c:pt>
                <c:pt idx="4247">
                  <c:v>5.8978442916666634</c:v>
                </c:pt>
                <c:pt idx="4248">
                  <c:v>5.8992329999999971</c:v>
                </c:pt>
                <c:pt idx="4249">
                  <c:v>5.9006217083333317</c:v>
                </c:pt>
                <c:pt idx="4250">
                  <c:v>5.9020104166666645</c:v>
                </c:pt>
                <c:pt idx="4251">
                  <c:v>5.9033991249999973</c:v>
                </c:pt>
                <c:pt idx="4252">
                  <c:v>5.9047878333333292</c:v>
                </c:pt>
                <c:pt idx="4253">
                  <c:v>5.9061765416666647</c:v>
                </c:pt>
                <c:pt idx="4254">
                  <c:v>5.9075652499999967</c:v>
                </c:pt>
                <c:pt idx="4255">
                  <c:v>5.9089539583333304</c:v>
                </c:pt>
                <c:pt idx="4256">
                  <c:v>5.9103426666666632</c:v>
                </c:pt>
                <c:pt idx="4257">
                  <c:v>5.911731374999996</c:v>
                </c:pt>
                <c:pt idx="4258">
                  <c:v>5.9131200833333306</c:v>
                </c:pt>
                <c:pt idx="4259">
                  <c:v>5.9145087916666634</c:v>
                </c:pt>
                <c:pt idx="4260">
                  <c:v>5.9158974999999971</c:v>
                </c:pt>
                <c:pt idx="4261">
                  <c:v>5.91728620833333</c:v>
                </c:pt>
                <c:pt idx="4262">
                  <c:v>5.9186749166666637</c:v>
                </c:pt>
                <c:pt idx="4263">
                  <c:v>5.9200636249999965</c:v>
                </c:pt>
                <c:pt idx="4264">
                  <c:v>5.9214523333333302</c:v>
                </c:pt>
                <c:pt idx="4265">
                  <c:v>5.9228410416666648</c:v>
                </c:pt>
                <c:pt idx="4266">
                  <c:v>5.9242297499999976</c:v>
                </c:pt>
                <c:pt idx="4267">
                  <c:v>5.9256184583333305</c:v>
                </c:pt>
                <c:pt idx="4268">
                  <c:v>5.9270071666666624</c:v>
                </c:pt>
                <c:pt idx="4269">
                  <c:v>5.9283958749999979</c:v>
                </c:pt>
                <c:pt idx="4270">
                  <c:v>5.9297845833333316</c:v>
                </c:pt>
                <c:pt idx="4271">
                  <c:v>5.9311732916666635</c:v>
                </c:pt>
                <c:pt idx="4272">
                  <c:v>5.9325619999999963</c:v>
                </c:pt>
                <c:pt idx="4273">
                  <c:v>5.9339507083333292</c:v>
                </c:pt>
                <c:pt idx="4274">
                  <c:v>5.9353394166666638</c:v>
                </c:pt>
                <c:pt idx="4275">
                  <c:v>5.9367281249999975</c:v>
                </c:pt>
                <c:pt idx="4276">
                  <c:v>5.9381168333333303</c:v>
                </c:pt>
                <c:pt idx="4277">
                  <c:v>5.9395055416666631</c:v>
                </c:pt>
                <c:pt idx="4278">
                  <c:v>5.9408942499999959</c:v>
                </c:pt>
                <c:pt idx="4279">
                  <c:v>5.9422829583333305</c:v>
                </c:pt>
                <c:pt idx="4280">
                  <c:v>5.9436716666666642</c:v>
                </c:pt>
                <c:pt idx="4281">
                  <c:v>5.9450603749999971</c:v>
                </c:pt>
                <c:pt idx="4282">
                  <c:v>5.9464490833333308</c:v>
                </c:pt>
                <c:pt idx="4283">
                  <c:v>5.9478377916666636</c:v>
                </c:pt>
                <c:pt idx="4284">
                  <c:v>5.9492264999999973</c:v>
                </c:pt>
                <c:pt idx="4285">
                  <c:v>5.950615208333331</c:v>
                </c:pt>
                <c:pt idx="4286">
                  <c:v>5.9520039166666647</c:v>
                </c:pt>
                <c:pt idx="4287">
                  <c:v>5.9533926249999976</c:v>
                </c:pt>
                <c:pt idx="4288">
                  <c:v>5.9547813333333295</c:v>
                </c:pt>
                <c:pt idx="4289">
                  <c:v>5.9561700416666632</c:v>
                </c:pt>
                <c:pt idx="4290">
                  <c:v>5.957558749999996</c:v>
                </c:pt>
                <c:pt idx="4291">
                  <c:v>5.9589474583333306</c:v>
                </c:pt>
                <c:pt idx="4292">
                  <c:v>5.9603361666666634</c:v>
                </c:pt>
                <c:pt idx="4293">
                  <c:v>5.9617248749999963</c:v>
                </c:pt>
                <c:pt idx="4294">
                  <c:v>5.96311358333333</c:v>
                </c:pt>
                <c:pt idx="4295">
                  <c:v>5.9645022916666637</c:v>
                </c:pt>
                <c:pt idx="4296">
                  <c:v>5.9658909999999974</c:v>
                </c:pt>
                <c:pt idx="4297">
                  <c:v>5.9672797083333302</c:v>
                </c:pt>
                <c:pt idx="4298">
                  <c:v>5.968668416666663</c:v>
                </c:pt>
                <c:pt idx="4299">
                  <c:v>5.9700571249999976</c:v>
                </c:pt>
                <c:pt idx="4300">
                  <c:v>5.9714458333333305</c:v>
                </c:pt>
                <c:pt idx="4301">
                  <c:v>5.9728345416666642</c:v>
                </c:pt>
                <c:pt idx="4302">
                  <c:v>5.974223249999997</c:v>
                </c:pt>
                <c:pt idx="4303">
                  <c:v>5.9756119583333307</c:v>
                </c:pt>
                <c:pt idx="4304">
                  <c:v>5.9770006666666626</c:v>
                </c:pt>
                <c:pt idx="4305">
                  <c:v>5.9783893749999963</c:v>
                </c:pt>
                <c:pt idx="4306">
                  <c:v>5.9797780833333309</c:v>
                </c:pt>
                <c:pt idx="4307">
                  <c:v>5.9811667916666629</c:v>
                </c:pt>
                <c:pt idx="4308">
                  <c:v>5.9825554999999966</c:v>
                </c:pt>
                <c:pt idx="4309">
                  <c:v>5.9839442083333294</c:v>
                </c:pt>
                <c:pt idx="4310">
                  <c:v>5.9853329166666631</c:v>
                </c:pt>
                <c:pt idx="4311">
                  <c:v>5.9867216249999977</c:v>
                </c:pt>
                <c:pt idx="4312">
                  <c:v>5.9881103333333305</c:v>
                </c:pt>
                <c:pt idx="4313">
                  <c:v>5.9894990416666634</c:v>
                </c:pt>
                <c:pt idx="4314">
                  <c:v>5.9908877499999962</c:v>
                </c:pt>
                <c:pt idx="4315">
                  <c:v>5.9922764583333308</c:v>
                </c:pt>
                <c:pt idx="4316">
                  <c:v>5.9936651666666645</c:v>
                </c:pt>
                <c:pt idx="4317">
                  <c:v>5.9950538749999973</c:v>
                </c:pt>
                <c:pt idx="4318">
                  <c:v>5.9964425833333301</c:v>
                </c:pt>
                <c:pt idx="4319">
                  <c:v>5.9978312916666638</c:v>
                </c:pt>
                <c:pt idx="4320">
                  <c:v>5.9992199999999976</c:v>
                </c:pt>
                <c:pt idx="4321">
                  <c:v>6.0006087083333313</c:v>
                </c:pt>
                <c:pt idx="4322">
                  <c:v>6.0019974166666641</c:v>
                </c:pt>
                <c:pt idx="4323">
                  <c:v>6.003386124999996</c:v>
                </c:pt>
                <c:pt idx="4324">
                  <c:v>6.0047748333333297</c:v>
                </c:pt>
                <c:pt idx="4325">
                  <c:v>6.0061635416666634</c:v>
                </c:pt>
                <c:pt idx="4326">
                  <c:v>6.007552249999998</c:v>
                </c:pt>
                <c:pt idx="4327">
                  <c:v>6.00894095833333</c:v>
                </c:pt>
                <c:pt idx="4328">
                  <c:v>6.0103296666666637</c:v>
                </c:pt>
                <c:pt idx="4329">
                  <c:v>6.0117183749999965</c:v>
                </c:pt>
                <c:pt idx="4330">
                  <c:v>6.0131070833333302</c:v>
                </c:pt>
                <c:pt idx="4331">
                  <c:v>6.014495791666663</c:v>
                </c:pt>
                <c:pt idx="4332">
                  <c:v>6.0158844999999976</c:v>
                </c:pt>
                <c:pt idx="4333">
                  <c:v>6.0172732083333305</c:v>
                </c:pt>
                <c:pt idx="4334">
                  <c:v>6.0186619166666633</c:v>
                </c:pt>
                <c:pt idx="4335">
                  <c:v>6.020050624999997</c:v>
                </c:pt>
                <c:pt idx="4336">
                  <c:v>6.0214393333333307</c:v>
                </c:pt>
                <c:pt idx="4337">
                  <c:v>6.0228280416666644</c:v>
                </c:pt>
                <c:pt idx="4338">
                  <c:v>6.0242167499999972</c:v>
                </c:pt>
                <c:pt idx="4339">
                  <c:v>6.0256054583333301</c:v>
                </c:pt>
                <c:pt idx="4340">
                  <c:v>6.026994166666662</c:v>
                </c:pt>
                <c:pt idx="4341">
                  <c:v>6.0283828749999966</c:v>
                </c:pt>
                <c:pt idx="4342">
                  <c:v>6.0297715833333312</c:v>
                </c:pt>
                <c:pt idx="4343">
                  <c:v>6.0311602916666631</c:v>
                </c:pt>
                <c:pt idx="4344">
                  <c:v>6.0325489999999959</c:v>
                </c:pt>
                <c:pt idx="4345">
                  <c:v>6.0339377083333297</c:v>
                </c:pt>
                <c:pt idx="4346">
                  <c:v>6.0353264166666634</c:v>
                </c:pt>
                <c:pt idx="4347">
                  <c:v>6.0367151249999971</c:v>
                </c:pt>
                <c:pt idx="4348">
                  <c:v>6.0381038333333308</c:v>
                </c:pt>
                <c:pt idx="4349">
                  <c:v>6.0394925416666636</c:v>
                </c:pt>
                <c:pt idx="4350">
                  <c:v>6.0408812499999964</c:v>
                </c:pt>
                <c:pt idx="4351">
                  <c:v>6.0422699583333301</c:v>
                </c:pt>
                <c:pt idx="4352">
                  <c:v>6.0436586666666647</c:v>
                </c:pt>
                <c:pt idx="4353">
                  <c:v>6.0450473749999976</c:v>
                </c:pt>
                <c:pt idx="4354">
                  <c:v>6.0464360833333304</c:v>
                </c:pt>
                <c:pt idx="4355">
                  <c:v>6.0478247916666632</c:v>
                </c:pt>
                <c:pt idx="4356">
                  <c:v>6.0492134999999969</c:v>
                </c:pt>
                <c:pt idx="4357">
                  <c:v>6.0506022083333315</c:v>
                </c:pt>
                <c:pt idx="4358">
                  <c:v>6.0519909166666643</c:v>
                </c:pt>
                <c:pt idx="4359">
                  <c:v>6.0533796249999963</c:v>
                </c:pt>
                <c:pt idx="4360">
                  <c:v>6.0547683333333291</c:v>
                </c:pt>
                <c:pt idx="4361">
                  <c:v>6.0561570416666637</c:v>
                </c:pt>
                <c:pt idx="4362">
                  <c:v>6.0575457499999983</c:v>
                </c:pt>
                <c:pt idx="4363">
                  <c:v>6.0589344583333302</c:v>
                </c:pt>
                <c:pt idx="4364">
                  <c:v>6.060323166666663</c:v>
                </c:pt>
                <c:pt idx="4365">
                  <c:v>6.0617118749999968</c:v>
                </c:pt>
                <c:pt idx="4366">
                  <c:v>6.0631005833333305</c:v>
                </c:pt>
                <c:pt idx="4367">
                  <c:v>6.0644892916666633</c:v>
                </c:pt>
                <c:pt idx="4368">
                  <c:v>6.065877999999997</c:v>
                </c:pt>
                <c:pt idx="4369">
                  <c:v>6.0672667083333307</c:v>
                </c:pt>
                <c:pt idx="4370">
                  <c:v>6.0686554166666635</c:v>
                </c:pt>
                <c:pt idx="4371">
                  <c:v>6.0700441249999972</c:v>
                </c:pt>
                <c:pt idx="4372">
                  <c:v>6.0714328333333301</c:v>
                </c:pt>
                <c:pt idx="4373">
                  <c:v>6.0728215416666647</c:v>
                </c:pt>
                <c:pt idx="4374">
                  <c:v>6.0742102499999975</c:v>
                </c:pt>
                <c:pt idx="4375">
                  <c:v>6.0755989583333303</c:v>
                </c:pt>
                <c:pt idx="4376">
                  <c:v>6.0769876666666622</c:v>
                </c:pt>
                <c:pt idx="4377">
                  <c:v>6.0783763749999977</c:v>
                </c:pt>
                <c:pt idx="4378">
                  <c:v>6.0797650833333314</c:v>
                </c:pt>
                <c:pt idx="4379">
                  <c:v>6.0811537916666634</c:v>
                </c:pt>
                <c:pt idx="4380">
                  <c:v>6.0825424999999962</c:v>
                </c:pt>
                <c:pt idx="4381">
                  <c:v>6.083931208333329</c:v>
                </c:pt>
                <c:pt idx="4382">
                  <c:v>6.0853199166666636</c:v>
                </c:pt>
                <c:pt idx="4383">
                  <c:v>6.0867086249999973</c:v>
                </c:pt>
                <c:pt idx="4384">
                  <c:v>6.0880973333333301</c:v>
                </c:pt>
                <c:pt idx="4385">
                  <c:v>6.0894860416666639</c:v>
                </c:pt>
                <c:pt idx="4386">
                  <c:v>6.0908747499999967</c:v>
                </c:pt>
                <c:pt idx="4387">
                  <c:v>6.0922634583333304</c:v>
                </c:pt>
                <c:pt idx="4388">
                  <c:v>6.0936521666666641</c:v>
                </c:pt>
                <c:pt idx="4389">
                  <c:v>6.0950408749999969</c:v>
                </c:pt>
                <c:pt idx="4390">
                  <c:v>6.0964295833333306</c:v>
                </c:pt>
                <c:pt idx="4391">
                  <c:v>6.0978182916666634</c:v>
                </c:pt>
                <c:pt idx="4392">
                  <c:v>6.0992069999999972</c:v>
                </c:pt>
                <c:pt idx="4393">
                  <c:v>6.1005957083333318</c:v>
                </c:pt>
                <c:pt idx="4394">
                  <c:v>6.1019844166666646</c:v>
                </c:pt>
                <c:pt idx="4395">
                  <c:v>6.1033731249999974</c:v>
                </c:pt>
                <c:pt idx="4396">
                  <c:v>6.1047618333333293</c:v>
                </c:pt>
                <c:pt idx="4397">
                  <c:v>6.106150541666663</c:v>
                </c:pt>
                <c:pt idx="4398">
                  <c:v>6.1075392499999985</c:v>
                </c:pt>
                <c:pt idx="4399">
                  <c:v>6.1089279583333305</c:v>
                </c:pt>
                <c:pt idx="4400">
                  <c:v>6.1103166666666633</c:v>
                </c:pt>
                <c:pt idx="4401">
                  <c:v>6.1117053749999961</c:v>
                </c:pt>
                <c:pt idx="4402">
                  <c:v>6.1130940833333307</c:v>
                </c:pt>
                <c:pt idx="4403">
                  <c:v>6.1144827916666635</c:v>
                </c:pt>
                <c:pt idx="4404">
                  <c:v>6.1158714999999972</c:v>
                </c:pt>
                <c:pt idx="4405">
                  <c:v>6.1172602083333301</c:v>
                </c:pt>
                <c:pt idx="4406">
                  <c:v>6.1186489166666629</c:v>
                </c:pt>
                <c:pt idx="4407">
                  <c:v>6.1200376249999975</c:v>
                </c:pt>
                <c:pt idx="4408">
                  <c:v>6.1214263333333303</c:v>
                </c:pt>
                <c:pt idx="4409">
                  <c:v>6.122815041666664</c:v>
                </c:pt>
                <c:pt idx="4410">
                  <c:v>6.1242037499999977</c:v>
                </c:pt>
                <c:pt idx="4411">
                  <c:v>6.1255924583333305</c:v>
                </c:pt>
                <c:pt idx="4412">
                  <c:v>6.1269811666666625</c:v>
                </c:pt>
                <c:pt idx="4413">
                  <c:v>6.1283698749999971</c:v>
                </c:pt>
                <c:pt idx="4414">
                  <c:v>6.1297585833333317</c:v>
                </c:pt>
                <c:pt idx="4415">
                  <c:v>6.1311472916666636</c:v>
                </c:pt>
                <c:pt idx="4416">
                  <c:v>6.1325359999999964</c:v>
                </c:pt>
                <c:pt idx="4417">
                  <c:v>6.1339247083333293</c:v>
                </c:pt>
                <c:pt idx="4418">
                  <c:v>6.1353134166666639</c:v>
                </c:pt>
                <c:pt idx="4419">
                  <c:v>6.1367021249999976</c:v>
                </c:pt>
                <c:pt idx="4420">
                  <c:v>6.1380908333333304</c:v>
                </c:pt>
                <c:pt idx="4421">
                  <c:v>6.1394795416666632</c:v>
                </c:pt>
                <c:pt idx="4422">
                  <c:v>6.140868249999996</c:v>
                </c:pt>
                <c:pt idx="4423">
                  <c:v>6.1422569583333306</c:v>
                </c:pt>
                <c:pt idx="4424">
                  <c:v>6.1436456666666643</c:v>
                </c:pt>
                <c:pt idx="4425">
                  <c:v>6.1450343749999972</c:v>
                </c:pt>
                <c:pt idx="4426">
                  <c:v>6.14642308333333</c:v>
                </c:pt>
                <c:pt idx="4427">
                  <c:v>6.1478117916666637</c:v>
                </c:pt>
                <c:pt idx="4428">
                  <c:v>6.1492004999999974</c:v>
                </c:pt>
                <c:pt idx="4429">
                  <c:v>6.1505892083333311</c:v>
                </c:pt>
                <c:pt idx="4430">
                  <c:v>6.1519779166666648</c:v>
                </c:pt>
                <c:pt idx="4431">
                  <c:v>6.1533666249999968</c:v>
                </c:pt>
                <c:pt idx="4432">
                  <c:v>6.1547553333333296</c:v>
                </c:pt>
                <c:pt idx="4433">
                  <c:v>6.1561440416666633</c:v>
                </c:pt>
                <c:pt idx="4434">
                  <c:v>6.1575327499999979</c:v>
                </c:pt>
                <c:pt idx="4435">
                  <c:v>6.1589214583333307</c:v>
                </c:pt>
                <c:pt idx="4436">
                  <c:v>6.1603101666666635</c:v>
                </c:pt>
                <c:pt idx="4437">
                  <c:v>6.1616988749999964</c:v>
                </c:pt>
                <c:pt idx="4438">
                  <c:v>6.1630875833333301</c:v>
                </c:pt>
                <c:pt idx="4439">
                  <c:v>6.1644762916666629</c:v>
                </c:pt>
                <c:pt idx="4440">
                  <c:v>6.1658649999999975</c:v>
                </c:pt>
                <c:pt idx="4441">
                  <c:v>6.1672537083333303</c:v>
                </c:pt>
                <c:pt idx="4442">
                  <c:v>6.1686424166666631</c:v>
                </c:pt>
                <c:pt idx="4443">
                  <c:v>6.1700311249999977</c:v>
                </c:pt>
                <c:pt idx="4444">
                  <c:v>6.1714198333333306</c:v>
                </c:pt>
                <c:pt idx="4445">
                  <c:v>6.1728085416666643</c:v>
                </c:pt>
                <c:pt idx="4446">
                  <c:v>6.1741972499999971</c:v>
                </c:pt>
                <c:pt idx="4447">
                  <c:v>6.175585958333329</c:v>
                </c:pt>
                <c:pt idx="4448">
                  <c:v>6.1769746666666627</c:v>
                </c:pt>
                <c:pt idx="4449">
                  <c:v>6.1783633749999964</c:v>
                </c:pt>
                <c:pt idx="4450">
                  <c:v>6.179752083333331</c:v>
                </c:pt>
                <c:pt idx="4451">
                  <c:v>6.1811407916666639</c:v>
                </c:pt>
                <c:pt idx="4452">
                  <c:v>6.1825294999999967</c:v>
                </c:pt>
                <c:pt idx="4453">
                  <c:v>6.1839182083333295</c:v>
                </c:pt>
                <c:pt idx="4454">
                  <c:v>6.1853069166666632</c:v>
                </c:pt>
                <c:pt idx="4455">
                  <c:v>6.1866956249999969</c:v>
                </c:pt>
                <c:pt idx="4456">
                  <c:v>6.1880843333333306</c:v>
                </c:pt>
                <c:pt idx="4457">
                  <c:v>6.1894730416666635</c:v>
                </c:pt>
                <c:pt idx="4458">
                  <c:v>6.1908617499999963</c:v>
                </c:pt>
                <c:pt idx="4459">
                  <c:v>6.19225045833333</c:v>
                </c:pt>
                <c:pt idx="4460">
                  <c:v>6.1936391666666646</c:v>
                </c:pt>
                <c:pt idx="4461">
                  <c:v>6.1950278749999974</c:v>
                </c:pt>
                <c:pt idx="4462">
                  <c:v>6.1964165833333302</c:v>
                </c:pt>
                <c:pt idx="4463">
                  <c:v>6.1978052916666631</c:v>
                </c:pt>
                <c:pt idx="4464">
                  <c:v>6.1991939999999977</c:v>
                </c:pt>
                <c:pt idx="4465">
                  <c:v>6.2005827083333314</c:v>
                </c:pt>
                <c:pt idx="4466">
                  <c:v>6.2019714166666642</c:v>
                </c:pt>
                <c:pt idx="4467">
                  <c:v>6.2033601249999961</c:v>
                </c:pt>
                <c:pt idx="4468">
                  <c:v>6.2047488333333298</c:v>
                </c:pt>
                <c:pt idx="4469">
                  <c:v>6.2061375416666635</c:v>
                </c:pt>
                <c:pt idx="4470">
                  <c:v>6.2075262499999972</c:v>
                </c:pt>
                <c:pt idx="4471">
                  <c:v>6.2089149583333301</c:v>
                </c:pt>
                <c:pt idx="4472">
                  <c:v>6.2103036666666629</c:v>
                </c:pt>
                <c:pt idx="4473">
                  <c:v>6.2116923749999966</c:v>
                </c:pt>
                <c:pt idx="4474">
                  <c:v>6.2130810833333303</c:v>
                </c:pt>
                <c:pt idx="4475">
                  <c:v>6.2144697916666631</c:v>
                </c:pt>
                <c:pt idx="4476">
                  <c:v>6.2158584999999977</c:v>
                </c:pt>
                <c:pt idx="4477">
                  <c:v>6.2172472083333306</c:v>
                </c:pt>
                <c:pt idx="4478">
                  <c:v>6.2186359166666634</c:v>
                </c:pt>
                <c:pt idx="4479">
                  <c:v>6.2200246249999971</c:v>
                </c:pt>
                <c:pt idx="4480">
                  <c:v>6.2214133333333308</c:v>
                </c:pt>
                <c:pt idx="4481">
                  <c:v>6.2228020416666645</c:v>
                </c:pt>
                <c:pt idx="4482">
                  <c:v>6.2241907499999973</c:v>
                </c:pt>
                <c:pt idx="4483">
                  <c:v>6.2255794583333293</c:v>
                </c:pt>
                <c:pt idx="4484">
                  <c:v>6.2269681666666621</c:v>
                </c:pt>
                <c:pt idx="4485">
                  <c:v>6.2283568749999967</c:v>
                </c:pt>
                <c:pt idx="4486">
                  <c:v>6.2297455833333313</c:v>
                </c:pt>
                <c:pt idx="4487">
                  <c:v>6.2311342916666632</c:v>
                </c:pt>
                <c:pt idx="4488">
                  <c:v>6.232522999999996</c:v>
                </c:pt>
                <c:pt idx="4489">
                  <c:v>6.2339117083333297</c:v>
                </c:pt>
                <c:pt idx="4490">
                  <c:v>6.2353004166666635</c:v>
                </c:pt>
                <c:pt idx="4491">
                  <c:v>6.2366891249999972</c:v>
                </c:pt>
                <c:pt idx="4492">
                  <c:v>6.23807783333333</c:v>
                </c:pt>
                <c:pt idx="4493">
                  <c:v>6.2394665416666637</c:v>
                </c:pt>
                <c:pt idx="4494">
                  <c:v>6.2408552499999965</c:v>
                </c:pt>
                <c:pt idx="4495">
                  <c:v>6.2422439583333302</c:v>
                </c:pt>
                <c:pt idx="4496">
                  <c:v>6.2436326666666648</c:v>
                </c:pt>
                <c:pt idx="4497">
                  <c:v>6.2450213749999977</c:v>
                </c:pt>
                <c:pt idx="4498">
                  <c:v>6.2464100833333305</c:v>
                </c:pt>
                <c:pt idx="4499">
                  <c:v>6.2477987916666633</c:v>
                </c:pt>
                <c:pt idx="4500">
                  <c:v>6.249187499999997</c:v>
                </c:pt>
                <c:pt idx="4501">
                  <c:v>6.2505762083333316</c:v>
                </c:pt>
                <c:pt idx="4502">
                  <c:v>6.2519649166666644</c:v>
                </c:pt>
                <c:pt idx="4503">
                  <c:v>6.2533536249999964</c:v>
                </c:pt>
                <c:pt idx="4504">
                  <c:v>6.2547423333333292</c:v>
                </c:pt>
                <c:pt idx="4505">
                  <c:v>6.2561310416666629</c:v>
                </c:pt>
                <c:pt idx="4506">
                  <c:v>6.2575197499999984</c:v>
                </c:pt>
                <c:pt idx="4507">
                  <c:v>6.2589084583333303</c:v>
                </c:pt>
                <c:pt idx="4508">
                  <c:v>6.2602971666666631</c:v>
                </c:pt>
                <c:pt idx="4509">
                  <c:v>6.261685874999996</c:v>
                </c:pt>
                <c:pt idx="4510">
                  <c:v>6.2630745833333306</c:v>
                </c:pt>
                <c:pt idx="4511">
                  <c:v>6.2644632916666643</c:v>
                </c:pt>
                <c:pt idx="4512">
                  <c:v>6.2658519999999971</c:v>
                </c:pt>
                <c:pt idx="4513">
                  <c:v>6.2672407083333308</c:v>
                </c:pt>
                <c:pt idx="4514">
                  <c:v>6.2686294166666636</c:v>
                </c:pt>
                <c:pt idx="4515">
                  <c:v>6.2700181249999973</c:v>
                </c:pt>
                <c:pt idx="4516">
                  <c:v>6.2714068333333302</c:v>
                </c:pt>
                <c:pt idx="4517">
                  <c:v>6.2727955416666648</c:v>
                </c:pt>
                <c:pt idx="4518">
                  <c:v>6.2741842499999976</c:v>
                </c:pt>
                <c:pt idx="4519">
                  <c:v>6.2755729583333304</c:v>
                </c:pt>
                <c:pt idx="4520">
                  <c:v>6.2769616666666641</c:v>
                </c:pt>
                <c:pt idx="4521">
                  <c:v>6.278350374999996</c:v>
                </c:pt>
                <c:pt idx="4522">
                  <c:v>6.2797390833333315</c:v>
                </c:pt>
                <c:pt idx="4523">
                  <c:v>6.2811277916666635</c:v>
                </c:pt>
                <c:pt idx="4524">
                  <c:v>6.2825164999999963</c:v>
                </c:pt>
                <c:pt idx="4525">
                  <c:v>6.2839052083333291</c:v>
                </c:pt>
                <c:pt idx="4526">
                  <c:v>6.2852939166666637</c:v>
                </c:pt>
                <c:pt idx="4527">
                  <c:v>6.2866826249999974</c:v>
                </c:pt>
                <c:pt idx="4528">
                  <c:v>6.2880713333333302</c:v>
                </c:pt>
                <c:pt idx="4529">
                  <c:v>6.2894600416666631</c:v>
                </c:pt>
                <c:pt idx="4530">
                  <c:v>6.2908487499999968</c:v>
                </c:pt>
                <c:pt idx="4531">
                  <c:v>6.2922374583333305</c:v>
                </c:pt>
                <c:pt idx="4532">
                  <c:v>6.2936261666666642</c:v>
                </c:pt>
                <c:pt idx="4533">
                  <c:v>6.295014874999997</c:v>
                </c:pt>
                <c:pt idx="4534">
                  <c:v>6.2964035833333307</c:v>
                </c:pt>
                <c:pt idx="4535">
                  <c:v>6.2977922916666635</c:v>
                </c:pt>
                <c:pt idx="4536">
                  <c:v>6.2991809999999973</c:v>
                </c:pt>
                <c:pt idx="4537">
                  <c:v>6.300569708333331</c:v>
                </c:pt>
                <c:pt idx="4538">
                  <c:v>6.3019584166666647</c:v>
                </c:pt>
                <c:pt idx="4539">
                  <c:v>6.3033471249999966</c:v>
                </c:pt>
                <c:pt idx="4540">
                  <c:v>6.3047358333333294</c:v>
                </c:pt>
                <c:pt idx="4541">
                  <c:v>6.3061245416666631</c:v>
                </c:pt>
                <c:pt idx="4542">
                  <c:v>6.3075132499999986</c:v>
                </c:pt>
                <c:pt idx="4543">
                  <c:v>6.3089019583333306</c:v>
                </c:pt>
                <c:pt idx="4544">
                  <c:v>6.3102906666666634</c:v>
                </c:pt>
                <c:pt idx="4545">
                  <c:v>6.3116793749999962</c:v>
                </c:pt>
                <c:pt idx="4546">
                  <c:v>6.3130680833333308</c:v>
                </c:pt>
                <c:pt idx="4547">
                  <c:v>6.3144567916666645</c:v>
                </c:pt>
                <c:pt idx="4548">
                  <c:v>6.3158454999999973</c:v>
                </c:pt>
                <c:pt idx="4549">
                  <c:v>6.3172342083333302</c:v>
                </c:pt>
                <c:pt idx="4550">
                  <c:v>6.3186229166666639</c:v>
                </c:pt>
                <c:pt idx="4551">
                  <c:v>6.3200116249999976</c:v>
                </c:pt>
                <c:pt idx="4552">
                  <c:v>6.3214003333333304</c:v>
                </c:pt>
                <c:pt idx="4553">
                  <c:v>6.3227890416666641</c:v>
                </c:pt>
                <c:pt idx="4554">
                  <c:v>6.3241777499999969</c:v>
                </c:pt>
                <c:pt idx="4555">
                  <c:v>6.3255664583333306</c:v>
                </c:pt>
                <c:pt idx="4556">
                  <c:v>6.3269551666666644</c:v>
                </c:pt>
                <c:pt idx="4557">
                  <c:v>6.3283438749999963</c:v>
                </c:pt>
                <c:pt idx="4558">
                  <c:v>6.3297325833333318</c:v>
                </c:pt>
                <c:pt idx="4559">
                  <c:v>6.3311212916666637</c:v>
                </c:pt>
                <c:pt idx="4560">
                  <c:v>6.3325099999999965</c:v>
                </c:pt>
                <c:pt idx="4561">
                  <c:v>6.3338987083333302</c:v>
                </c:pt>
                <c:pt idx="4562">
                  <c:v>6.3352874166666604</c:v>
                </c:pt>
                <c:pt idx="4563">
                  <c:v>6.3366761250000003</c:v>
                </c:pt>
                <c:pt idx="4564">
                  <c:v>6.3380648333333305</c:v>
                </c:pt>
                <c:pt idx="4565">
                  <c:v>6.3394535416666606</c:v>
                </c:pt>
                <c:pt idx="4566">
                  <c:v>6.3408422500000006</c:v>
                </c:pt>
                <c:pt idx="4567">
                  <c:v>6.3422309583333298</c:v>
                </c:pt>
                <c:pt idx="4568">
                  <c:v>6.34361966666666</c:v>
                </c:pt>
                <c:pt idx="4569">
                  <c:v>6.3450083750000008</c:v>
                </c:pt>
                <c:pt idx="4570">
                  <c:v>6.3463970833333301</c:v>
                </c:pt>
                <c:pt idx="4571">
                  <c:v>6.3477857916666602</c:v>
                </c:pt>
                <c:pt idx="4572">
                  <c:v>6.3491745000000002</c:v>
                </c:pt>
                <c:pt idx="4573">
                  <c:v>6.3505632083333303</c:v>
                </c:pt>
                <c:pt idx="4574">
                  <c:v>6.3519519166666605</c:v>
                </c:pt>
                <c:pt idx="4575">
                  <c:v>6.3533406250000004</c:v>
                </c:pt>
                <c:pt idx="4576">
                  <c:v>6.3547293333333306</c:v>
                </c:pt>
                <c:pt idx="4577">
                  <c:v>6.3561180416666598</c:v>
                </c:pt>
                <c:pt idx="4578">
                  <c:v>6.3575067500000007</c:v>
                </c:pt>
                <c:pt idx="4579">
                  <c:v>6.3588954583333308</c:v>
                </c:pt>
                <c:pt idx="4580">
                  <c:v>6.3602841666666601</c:v>
                </c:pt>
                <c:pt idx="4581">
                  <c:v>6.361672875</c:v>
                </c:pt>
                <c:pt idx="4582">
                  <c:v>6.3630615833333302</c:v>
                </c:pt>
                <c:pt idx="4583">
                  <c:v>6.3644502916666603</c:v>
                </c:pt>
                <c:pt idx="4584">
                  <c:v>6.3658390000000002</c:v>
                </c:pt>
                <c:pt idx="4585">
                  <c:v>6.3672277083333304</c:v>
                </c:pt>
                <c:pt idx="4586">
                  <c:v>6.3686164166666606</c:v>
                </c:pt>
                <c:pt idx="4587">
                  <c:v>6.3700051250000005</c:v>
                </c:pt>
                <c:pt idx="4588">
                  <c:v>6.3713938333333306</c:v>
                </c:pt>
                <c:pt idx="4589">
                  <c:v>6.3727825416666608</c:v>
                </c:pt>
                <c:pt idx="4590">
                  <c:v>6.3741712499999998</c:v>
                </c:pt>
                <c:pt idx="4591">
                  <c:v>6.37555995833333</c:v>
                </c:pt>
                <c:pt idx="4592">
                  <c:v>6.3769486666666602</c:v>
                </c:pt>
                <c:pt idx="4593">
                  <c:v>6.3783373750000001</c:v>
                </c:pt>
                <c:pt idx="4594">
                  <c:v>6.3797260833333302</c:v>
                </c:pt>
                <c:pt idx="4595">
                  <c:v>6.3811147916666604</c:v>
                </c:pt>
                <c:pt idx="4596">
                  <c:v>6.3825035000000003</c:v>
                </c:pt>
                <c:pt idx="4597">
                  <c:v>6.3838922083333305</c:v>
                </c:pt>
                <c:pt idx="4598">
                  <c:v>6.3852809166666606</c:v>
                </c:pt>
                <c:pt idx="4599">
                  <c:v>6.3866696250000006</c:v>
                </c:pt>
                <c:pt idx="4600">
                  <c:v>6.3880583333333298</c:v>
                </c:pt>
                <c:pt idx="4601">
                  <c:v>6.38944704166666</c:v>
                </c:pt>
                <c:pt idx="4602">
                  <c:v>6.3908357500000008</c:v>
                </c:pt>
                <c:pt idx="4603">
                  <c:v>6.3922244583333301</c:v>
                </c:pt>
                <c:pt idx="4604">
                  <c:v>6.3936131666666602</c:v>
                </c:pt>
                <c:pt idx="4605">
                  <c:v>6.3950018750000002</c:v>
                </c:pt>
                <c:pt idx="4606">
                  <c:v>6.3963905833333303</c:v>
                </c:pt>
                <c:pt idx="4607">
                  <c:v>6.3977792916666605</c:v>
                </c:pt>
                <c:pt idx="4608">
                  <c:v>6.3991680000000004</c:v>
                </c:pt>
                <c:pt idx="4609">
                  <c:v>6.4005567083333306</c:v>
                </c:pt>
                <c:pt idx="4610">
                  <c:v>6.4019454166666598</c:v>
                </c:pt>
                <c:pt idx="4611">
                  <c:v>6.4033341250000007</c:v>
                </c:pt>
                <c:pt idx="4612">
                  <c:v>6.4047228333333308</c:v>
                </c:pt>
                <c:pt idx="4613">
                  <c:v>6.4061115416666601</c:v>
                </c:pt>
                <c:pt idx="4614">
                  <c:v>6.40750025</c:v>
                </c:pt>
                <c:pt idx="4615">
                  <c:v>6.4088889583333302</c:v>
                </c:pt>
                <c:pt idx="4616">
                  <c:v>6.4102776666666603</c:v>
                </c:pt>
                <c:pt idx="4617">
                  <c:v>6.4116663750000003</c:v>
                </c:pt>
                <c:pt idx="4618">
                  <c:v>6.4130550833333304</c:v>
                </c:pt>
                <c:pt idx="4619">
                  <c:v>6.4144437916666606</c:v>
                </c:pt>
                <c:pt idx="4620">
                  <c:v>6.4158325000000005</c:v>
                </c:pt>
                <c:pt idx="4621">
                  <c:v>6.4172212083333307</c:v>
                </c:pt>
                <c:pt idx="4622">
                  <c:v>6.4186099166666608</c:v>
                </c:pt>
                <c:pt idx="4623">
                  <c:v>6.4199986249999998</c:v>
                </c:pt>
                <c:pt idx="4624">
                  <c:v>6.42138733333333</c:v>
                </c:pt>
                <c:pt idx="4625">
                  <c:v>6.4227760416666602</c:v>
                </c:pt>
                <c:pt idx="4626">
                  <c:v>6.4241647500000001</c:v>
                </c:pt>
                <c:pt idx="4627">
                  <c:v>6.4255534583333302</c:v>
                </c:pt>
                <c:pt idx="4628">
                  <c:v>6.4269421666666604</c:v>
                </c:pt>
                <c:pt idx="4629">
                  <c:v>6.4283308750000003</c:v>
                </c:pt>
                <c:pt idx="4630">
                  <c:v>6.4297195833333305</c:v>
                </c:pt>
                <c:pt idx="4631">
                  <c:v>6.4311082916666606</c:v>
                </c:pt>
                <c:pt idx="4632">
                  <c:v>6.4324970000000006</c:v>
                </c:pt>
                <c:pt idx="4633">
                  <c:v>6.4338857083333298</c:v>
                </c:pt>
                <c:pt idx="4634">
                  <c:v>6.43527441666666</c:v>
                </c:pt>
                <c:pt idx="4635">
                  <c:v>6.4366631250000008</c:v>
                </c:pt>
                <c:pt idx="4636">
                  <c:v>6.4380518333333301</c:v>
                </c:pt>
                <c:pt idx="4637">
                  <c:v>6.4394405416666602</c:v>
                </c:pt>
                <c:pt idx="4638">
                  <c:v>6.4408292500000002</c:v>
                </c:pt>
                <c:pt idx="4639">
                  <c:v>6.4422179583333303</c:v>
                </c:pt>
                <c:pt idx="4640">
                  <c:v>6.4436066666666605</c:v>
                </c:pt>
                <c:pt idx="4641">
                  <c:v>6.4449953750000004</c:v>
                </c:pt>
                <c:pt idx="4642">
                  <c:v>6.4463840833333306</c:v>
                </c:pt>
                <c:pt idx="4643">
                  <c:v>6.4477727916666598</c:v>
                </c:pt>
                <c:pt idx="4644">
                  <c:v>6.4491615000000007</c:v>
                </c:pt>
                <c:pt idx="4645">
                  <c:v>6.4505502083333308</c:v>
                </c:pt>
                <c:pt idx="4646">
                  <c:v>6.4519389166666601</c:v>
                </c:pt>
                <c:pt idx="4647">
                  <c:v>6.453327625</c:v>
                </c:pt>
                <c:pt idx="4648">
                  <c:v>6.4547163333333302</c:v>
                </c:pt>
                <c:pt idx="4649">
                  <c:v>6.4561050416666603</c:v>
                </c:pt>
                <c:pt idx="4650">
                  <c:v>6.4574937500000003</c:v>
                </c:pt>
                <c:pt idx="4651">
                  <c:v>6.4588824583333304</c:v>
                </c:pt>
                <c:pt idx="4652">
                  <c:v>6.4602711666666606</c:v>
                </c:pt>
                <c:pt idx="4653">
                  <c:v>6.4616598750000005</c:v>
                </c:pt>
                <c:pt idx="4654">
                  <c:v>6.4630485833333307</c:v>
                </c:pt>
                <c:pt idx="4655">
                  <c:v>6.4644372916666608</c:v>
                </c:pt>
                <c:pt idx="4656">
                  <c:v>6.4658259999999999</c:v>
                </c:pt>
                <c:pt idx="4657">
                  <c:v>6.46721470833333</c:v>
                </c:pt>
                <c:pt idx="4658">
                  <c:v>6.4686034166666602</c:v>
                </c:pt>
                <c:pt idx="4659">
                  <c:v>6.4699921250000001</c:v>
                </c:pt>
                <c:pt idx="4660">
                  <c:v>6.4713808333333303</c:v>
                </c:pt>
                <c:pt idx="4661">
                  <c:v>6.4727695416666604</c:v>
                </c:pt>
                <c:pt idx="4662">
                  <c:v>6.4741582500000003</c:v>
                </c:pt>
                <c:pt idx="4663">
                  <c:v>6.4755469583333305</c:v>
                </c:pt>
                <c:pt idx="4664">
                  <c:v>6.4769356666666607</c:v>
                </c:pt>
                <c:pt idx="4665">
                  <c:v>6.4783243750000006</c:v>
                </c:pt>
                <c:pt idx="4666">
                  <c:v>6.4797130833333298</c:v>
                </c:pt>
                <c:pt idx="4667">
                  <c:v>6.48110179166666</c:v>
                </c:pt>
                <c:pt idx="4668">
                  <c:v>6.4824905000000008</c:v>
                </c:pt>
                <c:pt idx="4669">
                  <c:v>6.4838792083333301</c:v>
                </c:pt>
                <c:pt idx="4670">
                  <c:v>6.4852679166666602</c:v>
                </c:pt>
                <c:pt idx="4671">
                  <c:v>6.4866566250000002</c:v>
                </c:pt>
                <c:pt idx="4672">
                  <c:v>6.4880453333333303</c:v>
                </c:pt>
                <c:pt idx="4673">
                  <c:v>6.4894340416666605</c:v>
                </c:pt>
                <c:pt idx="4674">
                  <c:v>6.4908227500000004</c:v>
                </c:pt>
                <c:pt idx="4675">
                  <c:v>6.4922114583333306</c:v>
                </c:pt>
                <c:pt idx="4676">
                  <c:v>6.4936001666666598</c:v>
                </c:pt>
                <c:pt idx="4677">
                  <c:v>6.4949888750000007</c:v>
                </c:pt>
                <c:pt idx="4678">
                  <c:v>6.4963775833333308</c:v>
                </c:pt>
                <c:pt idx="4679">
                  <c:v>6.4977662916666601</c:v>
                </c:pt>
                <c:pt idx="4680">
                  <c:v>6.499155</c:v>
                </c:pt>
                <c:pt idx="4681">
                  <c:v>6.5005437083333302</c:v>
                </c:pt>
                <c:pt idx="4682">
                  <c:v>6.5019324166666603</c:v>
                </c:pt>
                <c:pt idx="4683">
                  <c:v>6.5033211250000003</c:v>
                </c:pt>
                <c:pt idx="4684">
                  <c:v>6.5047098333333304</c:v>
                </c:pt>
                <c:pt idx="4685">
                  <c:v>6.5060985416666606</c:v>
                </c:pt>
                <c:pt idx="4686">
                  <c:v>6.5074872500000005</c:v>
                </c:pt>
                <c:pt idx="4687">
                  <c:v>6.5088759583333307</c:v>
                </c:pt>
                <c:pt idx="4688">
                  <c:v>6.5102646666666608</c:v>
                </c:pt>
                <c:pt idx="4689">
                  <c:v>6.5116533749999999</c:v>
                </c:pt>
                <c:pt idx="4690">
                  <c:v>6.51304208333333</c:v>
                </c:pt>
                <c:pt idx="4691">
                  <c:v>6.5144307916666602</c:v>
                </c:pt>
                <c:pt idx="4692">
                  <c:v>6.5158195000000001</c:v>
                </c:pt>
                <c:pt idx="4693">
                  <c:v>6.5172082083333303</c:v>
                </c:pt>
                <c:pt idx="4694">
                  <c:v>6.5185969166666604</c:v>
                </c:pt>
                <c:pt idx="4695">
                  <c:v>6.5199856250000003</c:v>
                </c:pt>
                <c:pt idx="4696">
                  <c:v>6.5213743333333305</c:v>
                </c:pt>
                <c:pt idx="4697">
                  <c:v>6.5227630416666607</c:v>
                </c:pt>
                <c:pt idx="4698">
                  <c:v>6.5241517500000006</c:v>
                </c:pt>
                <c:pt idx="4699">
                  <c:v>6.5255404583333299</c:v>
                </c:pt>
                <c:pt idx="4700">
                  <c:v>6.52692916666666</c:v>
                </c:pt>
                <c:pt idx="4701">
                  <c:v>6.5283178750000008</c:v>
                </c:pt>
                <c:pt idx="4702">
                  <c:v>6.5297065833333301</c:v>
                </c:pt>
                <c:pt idx="4703">
                  <c:v>6.5310952916666603</c:v>
                </c:pt>
                <c:pt idx="4704">
                  <c:v>6.5324840000000002</c:v>
                </c:pt>
                <c:pt idx="4705">
                  <c:v>6.5338727083333303</c:v>
                </c:pt>
                <c:pt idx="4706">
                  <c:v>6.5352614166666605</c:v>
                </c:pt>
                <c:pt idx="4707">
                  <c:v>6.5366501250000004</c:v>
                </c:pt>
                <c:pt idx="4708">
                  <c:v>6.5380388333333306</c:v>
                </c:pt>
                <c:pt idx="4709">
                  <c:v>6.5394275416666598</c:v>
                </c:pt>
                <c:pt idx="4710">
                  <c:v>6.5408162500000007</c:v>
                </c:pt>
                <c:pt idx="4711">
                  <c:v>6.5422049583333308</c:v>
                </c:pt>
                <c:pt idx="4712">
                  <c:v>6.5435936666666601</c:v>
                </c:pt>
                <c:pt idx="4713">
                  <c:v>6.544982375</c:v>
                </c:pt>
                <c:pt idx="4714">
                  <c:v>6.5463710833333302</c:v>
                </c:pt>
                <c:pt idx="4715">
                  <c:v>6.5477597916666603</c:v>
                </c:pt>
                <c:pt idx="4716">
                  <c:v>6.5491485000000003</c:v>
                </c:pt>
                <c:pt idx="4717">
                  <c:v>6.5505372083333304</c:v>
                </c:pt>
                <c:pt idx="4718">
                  <c:v>6.5519259166666606</c:v>
                </c:pt>
                <c:pt idx="4719">
                  <c:v>6.5533146250000005</c:v>
                </c:pt>
                <c:pt idx="4720">
                  <c:v>6.5547033333333307</c:v>
                </c:pt>
                <c:pt idx="4721">
                  <c:v>6.5560920416666608</c:v>
                </c:pt>
                <c:pt idx="4722">
                  <c:v>6.5574807499999999</c:v>
                </c:pt>
                <c:pt idx="4723">
                  <c:v>6.55886945833333</c:v>
                </c:pt>
                <c:pt idx="4724">
                  <c:v>6.5602581666666602</c:v>
                </c:pt>
                <c:pt idx="4725">
                  <c:v>6.5616468750000001</c:v>
                </c:pt>
                <c:pt idx="4726">
                  <c:v>6.5630355833333303</c:v>
                </c:pt>
                <c:pt idx="4727">
                  <c:v>6.5644242916666604</c:v>
                </c:pt>
                <c:pt idx="4728">
                  <c:v>6.5658130000000003</c:v>
                </c:pt>
                <c:pt idx="4729">
                  <c:v>6.5672017083333305</c:v>
                </c:pt>
                <c:pt idx="4730">
                  <c:v>6.5685904166666607</c:v>
                </c:pt>
                <c:pt idx="4731">
                  <c:v>6.5699791250000006</c:v>
                </c:pt>
                <c:pt idx="4732">
                  <c:v>6.5713678333333299</c:v>
                </c:pt>
                <c:pt idx="4733">
                  <c:v>6.57275654166666</c:v>
                </c:pt>
                <c:pt idx="4734">
                  <c:v>6.5741452500000008</c:v>
                </c:pt>
                <c:pt idx="4735">
                  <c:v>6.5755339583333301</c:v>
                </c:pt>
                <c:pt idx="4736">
                  <c:v>6.5769226666666603</c:v>
                </c:pt>
                <c:pt idx="4737">
                  <c:v>6.5783113750000002</c:v>
                </c:pt>
                <c:pt idx="4738">
                  <c:v>6.5797000833333303</c:v>
                </c:pt>
                <c:pt idx="4739">
                  <c:v>6.5810887916666605</c:v>
                </c:pt>
                <c:pt idx="4740">
                  <c:v>6.5824775000000004</c:v>
                </c:pt>
                <c:pt idx="4741">
                  <c:v>6.5838662083333306</c:v>
                </c:pt>
                <c:pt idx="4742">
                  <c:v>6.5852549166666599</c:v>
                </c:pt>
                <c:pt idx="4743">
                  <c:v>6.5866436250000007</c:v>
                </c:pt>
                <c:pt idx="4744">
                  <c:v>6.5880323333333308</c:v>
                </c:pt>
                <c:pt idx="4745">
                  <c:v>6.5894210416666601</c:v>
                </c:pt>
                <c:pt idx="4746">
                  <c:v>6.59080975</c:v>
                </c:pt>
                <c:pt idx="4747">
                  <c:v>6.5921984583333302</c:v>
                </c:pt>
                <c:pt idx="4748">
                  <c:v>6.5935871666666603</c:v>
                </c:pt>
                <c:pt idx="4749">
                  <c:v>6.5949758750000003</c:v>
                </c:pt>
                <c:pt idx="4750">
                  <c:v>6.5963645833333304</c:v>
                </c:pt>
                <c:pt idx="4751">
                  <c:v>6.5977532916666606</c:v>
                </c:pt>
                <c:pt idx="4752">
                  <c:v>6.5991420000000005</c:v>
                </c:pt>
                <c:pt idx="4753">
                  <c:v>6.6005307083333307</c:v>
                </c:pt>
                <c:pt idx="4754">
                  <c:v>6.6019194166666608</c:v>
                </c:pt>
                <c:pt idx="4755">
                  <c:v>6.6033081249999999</c:v>
                </c:pt>
                <c:pt idx="4756">
                  <c:v>6.60469683333333</c:v>
                </c:pt>
                <c:pt idx="4757">
                  <c:v>6.6060855416666602</c:v>
                </c:pt>
                <c:pt idx="4758">
                  <c:v>6.6074742500000001</c:v>
                </c:pt>
                <c:pt idx="4759">
                  <c:v>6.6088629583333303</c:v>
                </c:pt>
                <c:pt idx="4760">
                  <c:v>6.6102516666666604</c:v>
                </c:pt>
                <c:pt idx="4761">
                  <c:v>6.6116403750000003</c:v>
                </c:pt>
                <c:pt idx="4762">
                  <c:v>6.6130290833333305</c:v>
                </c:pt>
                <c:pt idx="4763">
                  <c:v>6.6144177916666607</c:v>
                </c:pt>
                <c:pt idx="4764">
                  <c:v>6.6158065000000006</c:v>
                </c:pt>
                <c:pt idx="4765">
                  <c:v>6.6171952083333299</c:v>
                </c:pt>
                <c:pt idx="4766">
                  <c:v>6.61858391666666</c:v>
                </c:pt>
                <c:pt idx="4767">
                  <c:v>6.6199726250000008</c:v>
                </c:pt>
                <c:pt idx="4768">
                  <c:v>6.6213613333333301</c:v>
                </c:pt>
                <c:pt idx="4769">
                  <c:v>6.6227500416666603</c:v>
                </c:pt>
                <c:pt idx="4770">
                  <c:v>6.6241387500000002</c:v>
                </c:pt>
                <c:pt idx="4771">
                  <c:v>6.6255274583333303</c:v>
                </c:pt>
                <c:pt idx="4772">
                  <c:v>6.6269161666666605</c:v>
                </c:pt>
                <c:pt idx="4773">
                  <c:v>6.6283048750000004</c:v>
                </c:pt>
                <c:pt idx="4774">
                  <c:v>6.6296935833333306</c:v>
                </c:pt>
                <c:pt idx="4775">
                  <c:v>6.6310822916666599</c:v>
                </c:pt>
                <c:pt idx="4776">
                  <c:v>6.6324710000000007</c:v>
                </c:pt>
                <c:pt idx="4777">
                  <c:v>6.6338597083333308</c:v>
                </c:pt>
                <c:pt idx="4778">
                  <c:v>6.6352484166666601</c:v>
                </c:pt>
                <c:pt idx="4779">
                  <c:v>6.636637125</c:v>
                </c:pt>
                <c:pt idx="4780">
                  <c:v>6.6380258333333302</c:v>
                </c:pt>
                <c:pt idx="4781">
                  <c:v>6.6394145416666603</c:v>
                </c:pt>
                <c:pt idx="4782">
                  <c:v>6.6408032500000003</c:v>
                </c:pt>
                <c:pt idx="4783">
                  <c:v>6.6421919583333304</c:v>
                </c:pt>
                <c:pt idx="4784">
                  <c:v>6.6435806666666606</c:v>
                </c:pt>
                <c:pt idx="4785">
                  <c:v>6.6449693750000005</c:v>
                </c:pt>
                <c:pt idx="4786">
                  <c:v>6.6463580833333307</c:v>
                </c:pt>
                <c:pt idx="4787">
                  <c:v>6.6477467916666608</c:v>
                </c:pt>
                <c:pt idx="4788">
                  <c:v>6.6491354999999999</c:v>
                </c:pt>
                <c:pt idx="4789">
                  <c:v>6.65052420833333</c:v>
                </c:pt>
                <c:pt idx="4790">
                  <c:v>6.6519129166666602</c:v>
                </c:pt>
                <c:pt idx="4791">
                  <c:v>6.6533016250000001</c:v>
                </c:pt>
                <c:pt idx="4792">
                  <c:v>6.6546903333333303</c:v>
                </c:pt>
                <c:pt idx="4793">
                  <c:v>6.6560790416666604</c:v>
                </c:pt>
                <c:pt idx="4794">
                  <c:v>6.6574677500000004</c:v>
                </c:pt>
                <c:pt idx="4795">
                  <c:v>6.6588564583333305</c:v>
                </c:pt>
                <c:pt idx="4796">
                  <c:v>6.6602451666666607</c:v>
                </c:pt>
                <c:pt idx="4797">
                  <c:v>6.6616338750000006</c:v>
                </c:pt>
                <c:pt idx="4798">
                  <c:v>6.6630225833333299</c:v>
                </c:pt>
                <c:pt idx="4799">
                  <c:v>6.66441129166666</c:v>
                </c:pt>
                <c:pt idx="4800">
                  <c:v>6.6658000000000008</c:v>
                </c:pt>
                <c:pt idx="4801">
                  <c:v>6.6671887083333301</c:v>
                </c:pt>
                <c:pt idx="4802">
                  <c:v>6.6685774166666603</c:v>
                </c:pt>
                <c:pt idx="4803">
                  <c:v>6.6699661250000002</c:v>
                </c:pt>
                <c:pt idx="4804">
                  <c:v>6.6713548333333303</c:v>
                </c:pt>
                <c:pt idx="4805">
                  <c:v>6.6727435416666605</c:v>
                </c:pt>
                <c:pt idx="4806">
                  <c:v>6.6741322500000004</c:v>
                </c:pt>
                <c:pt idx="4807">
                  <c:v>6.6755209583333306</c:v>
                </c:pt>
                <c:pt idx="4808">
                  <c:v>6.6769096666666599</c:v>
                </c:pt>
                <c:pt idx="4809">
                  <c:v>6.6782983750000007</c:v>
                </c:pt>
                <c:pt idx="4810">
                  <c:v>6.6796870833333308</c:v>
                </c:pt>
                <c:pt idx="4811">
                  <c:v>6.6810757916666601</c:v>
                </c:pt>
                <c:pt idx="4812">
                  <c:v>6.6824645</c:v>
                </c:pt>
                <c:pt idx="4813">
                  <c:v>6.6838532083333302</c:v>
                </c:pt>
                <c:pt idx="4814">
                  <c:v>6.6852419166666603</c:v>
                </c:pt>
                <c:pt idx="4815">
                  <c:v>6.6866306250000003</c:v>
                </c:pt>
                <c:pt idx="4816">
                  <c:v>6.6880193333333304</c:v>
                </c:pt>
                <c:pt idx="4817">
                  <c:v>6.6894080416666606</c:v>
                </c:pt>
                <c:pt idx="4818">
                  <c:v>6.6907967500000005</c:v>
                </c:pt>
                <c:pt idx="4819">
                  <c:v>6.6921854583333307</c:v>
                </c:pt>
                <c:pt idx="4820">
                  <c:v>6.6935741666666608</c:v>
                </c:pt>
                <c:pt idx="4821">
                  <c:v>6.6949628749999999</c:v>
                </c:pt>
                <c:pt idx="4822">
                  <c:v>6.69635158333333</c:v>
                </c:pt>
                <c:pt idx="4823">
                  <c:v>6.6977402916666602</c:v>
                </c:pt>
                <c:pt idx="4824">
                  <c:v>6.6991290000000001</c:v>
                </c:pt>
                <c:pt idx="4825">
                  <c:v>6.7005177083333303</c:v>
                </c:pt>
                <c:pt idx="4826">
                  <c:v>6.7019064166666604</c:v>
                </c:pt>
                <c:pt idx="4827">
                  <c:v>6.7032951250000004</c:v>
                </c:pt>
                <c:pt idx="4828">
                  <c:v>6.7046838333333305</c:v>
                </c:pt>
                <c:pt idx="4829">
                  <c:v>6.7060725416666607</c:v>
                </c:pt>
                <c:pt idx="4830">
                  <c:v>6.7074612500000006</c:v>
                </c:pt>
                <c:pt idx="4831">
                  <c:v>6.7088499583333299</c:v>
                </c:pt>
                <c:pt idx="4832">
                  <c:v>6.71023866666666</c:v>
                </c:pt>
                <c:pt idx="4833">
                  <c:v>6.7116273750000008</c:v>
                </c:pt>
                <c:pt idx="4834">
                  <c:v>6.7130160833333301</c:v>
                </c:pt>
                <c:pt idx="4835">
                  <c:v>6.7144047916666603</c:v>
                </c:pt>
                <c:pt idx="4836">
                  <c:v>6.7157935000000002</c:v>
                </c:pt>
                <c:pt idx="4837">
                  <c:v>6.7171822083333304</c:v>
                </c:pt>
                <c:pt idx="4838">
                  <c:v>6.7185709166666605</c:v>
                </c:pt>
                <c:pt idx="4839">
                  <c:v>6.7199596250000004</c:v>
                </c:pt>
                <c:pt idx="4840">
                  <c:v>6.7213483333333306</c:v>
                </c:pt>
                <c:pt idx="4841">
                  <c:v>6.7227370416666599</c:v>
                </c:pt>
                <c:pt idx="4842">
                  <c:v>6.7241257500000007</c:v>
                </c:pt>
                <c:pt idx="4843">
                  <c:v>6.7255144583333308</c:v>
                </c:pt>
                <c:pt idx="4844">
                  <c:v>6.7269031666666601</c:v>
                </c:pt>
                <c:pt idx="4845">
                  <c:v>6.728291875</c:v>
                </c:pt>
                <c:pt idx="4846">
                  <c:v>6.7296805833333302</c:v>
                </c:pt>
                <c:pt idx="4847">
                  <c:v>6.7310692916666603</c:v>
                </c:pt>
                <c:pt idx="4848">
                  <c:v>6.7324580000000003</c:v>
                </c:pt>
                <c:pt idx="4849">
                  <c:v>6.7338467083333304</c:v>
                </c:pt>
                <c:pt idx="4850">
                  <c:v>6.7352354166666606</c:v>
                </c:pt>
                <c:pt idx="4851">
                  <c:v>6.7366241250000005</c:v>
                </c:pt>
                <c:pt idx="4852">
                  <c:v>6.7380128333333307</c:v>
                </c:pt>
                <c:pt idx="4853">
                  <c:v>6.7394015416666608</c:v>
                </c:pt>
                <c:pt idx="4854">
                  <c:v>6.7407902499999999</c:v>
                </c:pt>
                <c:pt idx="4855">
                  <c:v>6.74217895833333</c:v>
                </c:pt>
                <c:pt idx="4856">
                  <c:v>6.7435676666666602</c:v>
                </c:pt>
                <c:pt idx="4857">
                  <c:v>6.7449563750000001</c:v>
                </c:pt>
                <c:pt idx="4858">
                  <c:v>6.7463450833333303</c:v>
                </c:pt>
                <c:pt idx="4859">
                  <c:v>6.7477337916666604</c:v>
                </c:pt>
                <c:pt idx="4860">
                  <c:v>6.7491225000000004</c:v>
                </c:pt>
                <c:pt idx="4861">
                  <c:v>6.7505112083333305</c:v>
                </c:pt>
                <c:pt idx="4862">
                  <c:v>6.7518999166666607</c:v>
                </c:pt>
                <c:pt idx="4863">
                  <c:v>6.7532886250000006</c:v>
                </c:pt>
                <c:pt idx="4864">
                  <c:v>6.7546773333333299</c:v>
                </c:pt>
                <c:pt idx="4865">
                  <c:v>6.75606604166666</c:v>
                </c:pt>
                <c:pt idx="4866">
                  <c:v>6.7574547500000008</c:v>
                </c:pt>
                <c:pt idx="4867">
                  <c:v>6.7588434583333301</c:v>
                </c:pt>
                <c:pt idx="4868">
                  <c:v>6.7602321666666603</c:v>
                </c:pt>
                <c:pt idx="4869">
                  <c:v>6.7616208750000002</c:v>
                </c:pt>
                <c:pt idx="4870">
                  <c:v>6.7630095833333304</c:v>
                </c:pt>
                <c:pt idx="4871">
                  <c:v>6.7643982916666605</c:v>
                </c:pt>
                <c:pt idx="4872">
                  <c:v>6.7657870000000004</c:v>
                </c:pt>
                <c:pt idx="4873">
                  <c:v>6.7671757083333306</c:v>
                </c:pt>
                <c:pt idx="4874">
                  <c:v>6.7685644166666599</c:v>
                </c:pt>
                <c:pt idx="4875">
                  <c:v>6.7699531250000007</c:v>
                </c:pt>
                <c:pt idx="4876">
                  <c:v>6.7713418333333308</c:v>
                </c:pt>
                <c:pt idx="4877">
                  <c:v>6.7727305416666601</c:v>
                </c:pt>
                <c:pt idx="4878">
                  <c:v>6.77411925</c:v>
                </c:pt>
                <c:pt idx="4879">
                  <c:v>6.7755079583333302</c:v>
                </c:pt>
                <c:pt idx="4880">
                  <c:v>6.7768966666666604</c:v>
                </c:pt>
                <c:pt idx="4881">
                  <c:v>6.7782853750000003</c:v>
                </c:pt>
                <c:pt idx="4882">
                  <c:v>6.7796740833333304</c:v>
                </c:pt>
                <c:pt idx="4883">
                  <c:v>6.7810627916666606</c:v>
                </c:pt>
                <c:pt idx="4884">
                  <c:v>6.7824515000000005</c:v>
                </c:pt>
                <c:pt idx="4885">
                  <c:v>6.7838402083333307</c:v>
                </c:pt>
                <c:pt idx="4886">
                  <c:v>6.7852289166666608</c:v>
                </c:pt>
                <c:pt idx="4887">
                  <c:v>6.7866176249999999</c:v>
                </c:pt>
                <c:pt idx="4888">
                  <c:v>6.78800633333333</c:v>
                </c:pt>
                <c:pt idx="4889">
                  <c:v>6.7893950416666602</c:v>
                </c:pt>
                <c:pt idx="4890">
                  <c:v>6.7907837500000001</c:v>
                </c:pt>
                <c:pt idx="4891">
                  <c:v>6.7921724583333303</c:v>
                </c:pt>
                <c:pt idx="4892">
                  <c:v>6.7935611666666604</c:v>
                </c:pt>
                <c:pt idx="4893">
                  <c:v>6.7949498750000004</c:v>
                </c:pt>
                <c:pt idx="4894">
                  <c:v>6.7963385833333305</c:v>
                </c:pt>
                <c:pt idx="4895">
                  <c:v>6.7977272916666607</c:v>
                </c:pt>
                <c:pt idx="4896">
                  <c:v>6.7991160000000006</c:v>
                </c:pt>
                <c:pt idx="4897">
                  <c:v>6.8005047083333299</c:v>
                </c:pt>
                <c:pt idx="4898">
                  <c:v>6.80189341666666</c:v>
                </c:pt>
                <c:pt idx="4899">
                  <c:v>6.8032821250000008</c:v>
                </c:pt>
                <c:pt idx="4900">
                  <c:v>6.8046708333333301</c:v>
                </c:pt>
                <c:pt idx="4901">
                  <c:v>6.8060595416666603</c:v>
                </c:pt>
                <c:pt idx="4902">
                  <c:v>6.8074482500000002</c:v>
                </c:pt>
                <c:pt idx="4903">
                  <c:v>6.8088369583333304</c:v>
                </c:pt>
                <c:pt idx="4904">
                  <c:v>6.8102256666666605</c:v>
                </c:pt>
                <c:pt idx="4905">
                  <c:v>6.8116143750000004</c:v>
                </c:pt>
                <c:pt idx="4906">
                  <c:v>6.8130030833333306</c:v>
                </c:pt>
                <c:pt idx="4907">
                  <c:v>6.8143917916666599</c:v>
                </c:pt>
                <c:pt idx="4908">
                  <c:v>6.8157805000000007</c:v>
                </c:pt>
                <c:pt idx="4909">
                  <c:v>6.8171692083333308</c:v>
                </c:pt>
                <c:pt idx="4910">
                  <c:v>6.8185579166666601</c:v>
                </c:pt>
                <c:pt idx="4911">
                  <c:v>6.819946625</c:v>
                </c:pt>
                <c:pt idx="4912">
                  <c:v>6.8213353333333302</c:v>
                </c:pt>
                <c:pt idx="4913">
                  <c:v>6.8227240416666604</c:v>
                </c:pt>
                <c:pt idx="4914">
                  <c:v>6.8241127500000003</c:v>
                </c:pt>
                <c:pt idx="4915">
                  <c:v>6.8255014583333304</c:v>
                </c:pt>
                <c:pt idx="4916">
                  <c:v>6.8268901666666606</c:v>
                </c:pt>
                <c:pt idx="4917">
                  <c:v>6.8282788750000005</c:v>
                </c:pt>
                <c:pt idx="4918">
                  <c:v>6.8296675833333307</c:v>
                </c:pt>
                <c:pt idx="4919">
                  <c:v>6.8310562916666608</c:v>
                </c:pt>
                <c:pt idx="4920">
                  <c:v>6.8324449999999999</c:v>
                </c:pt>
                <c:pt idx="4921">
                  <c:v>6.83383370833333</c:v>
                </c:pt>
                <c:pt idx="4922">
                  <c:v>6.8352224166666602</c:v>
                </c:pt>
                <c:pt idx="4923">
                  <c:v>6.8366111250000001</c:v>
                </c:pt>
                <c:pt idx="4924">
                  <c:v>6.8379998333333303</c:v>
                </c:pt>
                <c:pt idx="4925">
                  <c:v>6.8393885416666604</c:v>
                </c:pt>
                <c:pt idx="4926">
                  <c:v>6.8407772500000004</c:v>
                </c:pt>
                <c:pt idx="4927">
                  <c:v>6.8421659583333305</c:v>
                </c:pt>
                <c:pt idx="4928">
                  <c:v>6.8435546666666607</c:v>
                </c:pt>
                <c:pt idx="4929">
                  <c:v>6.8449433750000006</c:v>
                </c:pt>
                <c:pt idx="4930">
                  <c:v>6.8463320833333299</c:v>
                </c:pt>
                <c:pt idx="4931">
                  <c:v>6.84772079166666</c:v>
                </c:pt>
                <c:pt idx="4932">
                  <c:v>6.8491095000000008</c:v>
                </c:pt>
                <c:pt idx="4933">
                  <c:v>6.8504982083333301</c:v>
                </c:pt>
                <c:pt idx="4934">
                  <c:v>6.8518869166666603</c:v>
                </c:pt>
                <c:pt idx="4935">
                  <c:v>6.8532756250000002</c:v>
                </c:pt>
                <c:pt idx="4936">
                  <c:v>6.8546643333333304</c:v>
                </c:pt>
                <c:pt idx="4937">
                  <c:v>6.8560530416666605</c:v>
                </c:pt>
                <c:pt idx="4938">
                  <c:v>6.8574417500000004</c:v>
                </c:pt>
                <c:pt idx="4939">
                  <c:v>6.8588304583333306</c:v>
                </c:pt>
                <c:pt idx="4940">
                  <c:v>6.8602191666666599</c:v>
                </c:pt>
                <c:pt idx="4941">
                  <c:v>6.8616078750000007</c:v>
                </c:pt>
                <c:pt idx="4942">
                  <c:v>6.8629965833333308</c:v>
                </c:pt>
                <c:pt idx="4943">
                  <c:v>6.8643852916666601</c:v>
                </c:pt>
                <c:pt idx="4944">
                  <c:v>6.865774</c:v>
                </c:pt>
                <c:pt idx="4945">
                  <c:v>6.8671627083333302</c:v>
                </c:pt>
                <c:pt idx="4946">
                  <c:v>6.8685514166666604</c:v>
                </c:pt>
                <c:pt idx="4947">
                  <c:v>6.8699401250000003</c:v>
                </c:pt>
                <c:pt idx="4948">
                  <c:v>6.8713288333333304</c:v>
                </c:pt>
                <c:pt idx="4949">
                  <c:v>6.8727175416666606</c:v>
                </c:pt>
                <c:pt idx="4950">
                  <c:v>6.8741062500000005</c:v>
                </c:pt>
                <c:pt idx="4951">
                  <c:v>6.8754949583333307</c:v>
                </c:pt>
                <c:pt idx="4952">
                  <c:v>6.8768836666666608</c:v>
                </c:pt>
                <c:pt idx="4953">
                  <c:v>6.8782723749999999</c:v>
                </c:pt>
                <c:pt idx="4954">
                  <c:v>6.87966108333333</c:v>
                </c:pt>
                <c:pt idx="4955">
                  <c:v>6.8810497916666602</c:v>
                </c:pt>
                <c:pt idx="4956">
                  <c:v>6.8824385000000001</c:v>
                </c:pt>
                <c:pt idx="4957">
                  <c:v>6.8838272083333303</c:v>
                </c:pt>
                <c:pt idx="4958">
                  <c:v>6.8852159166666604</c:v>
                </c:pt>
                <c:pt idx="4959">
                  <c:v>6.8866046250000004</c:v>
                </c:pt>
                <c:pt idx="4960">
                  <c:v>6.8879933333333305</c:v>
                </c:pt>
                <c:pt idx="4961">
                  <c:v>6.8893820416666607</c:v>
                </c:pt>
                <c:pt idx="4962">
                  <c:v>6.8907707500000006</c:v>
                </c:pt>
                <c:pt idx="4963">
                  <c:v>6.8921594583333299</c:v>
                </c:pt>
                <c:pt idx="4964">
                  <c:v>6.89354816666666</c:v>
                </c:pt>
                <c:pt idx="4965">
                  <c:v>6.8949368750000009</c:v>
                </c:pt>
                <c:pt idx="4966">
                  <c:v>6.8963255833333301</c:v>
                </c:pt>
                <c:pt idx="4967">
                  <c:v>6.8977142916666603</c:v>
                </c:pt>
                <c:pt idx="4968">
                  <c:v>6.8991030000000002</c:v>
                </c:pt>
                <c:pt idx="4969">
                  <c:v>6.9004917083333304</c:v>
                </c:pt>
                <c:pt idx="4970">
                  <c:v>6.9018804166666605</c:v>
                </c:pt>
                <c:pt idx="4971">
                  <c:v>6.9032691250000005</c:v>
                </c:pt>
                <c:pt idx="4972">
                  <c:v>6.9046578333333306</c:v>
                </c:pt>
                <c:pt idx="4973">
                  <c:v>6.9060465416666599</c:v>
                </c:pt>
                <c:pt idx="4974">
                  <c:v>6.9074352500000007</c:v>
                </c:pt>
                <c:pt idx="4975">
                  <c:v>6.9088239583333309</c:v>
                </c:pt>
                <c:pt idx="4976">
                  <c:v>6.9102126666666601</c:v>
                </c:pt>
                <c:pt idx="4977">
                  <c:v>6.911601375</c:v>
                </c:pt>
                <c:pt idx="4978">
                  <c:v>6.9129900833333302</c:v>
                </c:pt>
                <c:pt idx="4979">
                  <c:v>6.9143787916666604</c:v>
                </c:pt>
                <c:pt idx="4980">
                  <c:v>6.9157675000000003</c:v>
                </c:pt>
                <c:pt idx="4981">
                  <c:v>6.9171562083333304</c:v>
                </c:pt>
                <c:pt idx="4982">
                  <c:v>6.9185449166666606</c:v>
                </c:pt>
                <c:pt idx="4983">
                  <c:v>6.9199336250000005</c:v>
                </c:pt>
                <c:pt idx="4984">
                  <c:v>6.9213223333333307</c:v>
                </c:pt>
                <c:pt idx="4985">
                  <c:v>6.9227110416666608</c:v>
                </c:pt>
                <c:pt idx="4986">
                  <c:v>6.9240997499999999</c:v>
                </c:pt>
                <c:pt idx="4987">
                  <c:v>6.92548845833333</c:v>
                </c:pt>
                <c:pt idx="4988">
                  <c:v>6.9268771666666602</c:v>
                </c:pt>
                <c:pt idx="4989">
                  <c:v>6.9282658750000001</c:v>
                </c:pt>
                <c:pt idx="4990">
                  <c:v>6.9296545833333303</c:v>
                </c:pt>
                <c:pt idx="4991">
                  <c:v>6.9310432916666604</c:v>
                </c:pt>
                <c:pt idx="4992">
                  <c:v>6.9324320000000004</c:v>
                </c:pt>
                <c:pt idx="4993">
                  <c:v>6.9338207083333305</c:v>
                </c:pt>
                <c:pt idx="4994">
                  <c:v>6.9352094166666607</c:v>
                </c:pt>
                <c:pt idx="4995">
                  <c:v>6.9365981250000006</c:v>
                </c:pt>
                <c:pt idx="4996">
                  <c:v>6.9379868333333299</c:v>
                </c:pt>
                <c:pt idx="4997">
                  <c:v>6.93937554166666</c:v>
                </c:pt>
                <c:pt idx="4998">
                  <c:v>6.9407642500000009</c:v>
                </c:pt>
                <c:pt idx="4999">
                  <c:v>6.9421529583333301</c:v>
                </c:pt>
                <c:pt idx="5000">
                  <c:v>6.9435416666666603</c:v>
                </c:pt>
                <c:pt idx="5001">
                  <c:v>6.9449303750000002</c:v>
                </c:pt>
                <c:pt idx="5002">
                  <c:v>6.9463190833333304</c:v>
                </c:pt>
                <c:pt idx="5003">
                  <c:v>6.9477077916666605</c:v>
                </c:pt>
                <c:pt idx="5004">
                  <c:v>6.9490965000000005</c:v>
                </c:pt>
                <c:pt idx="5005">
                  <c:v>6.9504852083333306</c:v>
                </c:pt>
                <c:pt idx="5006">
                  <c:v>6.9518739166666599</c:v>
                </c:pt>
                <c:pt idx="5007">
                  <c:v>6.9532626250000007</c:v>
                </c:pt>
                <c:pt idx="5008">
                  <c:v>6.9546513333333309</c:v>
                </c:pt>
                <c:pt idx="5009">
                  <c:v>6.9560400416666601</c:v>
                </c:pt>
                <c:pt idx="5010">
                  <c:v>6.9574287500000001</c:v>
                </c:pt>
                <c:pt idx="5011">
                  <c:v>6.9588174583333302</c:v>
                </c:pt>
                <c:pt idx="5012">
                  <c:v>6.9602061666666604</c:v>
                </c:pt>
                <c:pt idx="5013">
                  <c:v>6.9615948750000003</c:v>
                </c:pt>
                <c:pt idx="5014">
                  <c:v>6.9629835833333305</c:v>
                </c:pt>
                <c:pt idx="5015">
                  <c:v>6.9643722916666606</c:v>
                </c:pt>
                <c:pt idx="5016">
                  <c:v>6.9657610000000005</c:v>
                </c:pt>
                <c:pt idx="5017">
                  <c:v>6.9671497083333307</c:v>
                </c:pt>
                <c:pt idx="5018">
                  <c:v>6.9685384166666609</c:v>
                </c:pt>
                <c:pt idx="5019">
                  <c:v>6.9699271249999999</c:v>
                </c:pt>
                <c:pt idx="5020">
                  <c:v>6.97131583333333</c:v>
                </c:pt>
                <c:pt idx="5021">
                  <c:v>6.9727045416666602</c:v>
                </c:pt>
                <c:pt idx="5022">
                  <c:v>6.9740932500000001</c:v>
                </c:pt>
                <c:pt idx="5023">
                  <c:v>6.9754819583333303</c:v>
                </c:pt>
                <c:pt idx="5024">
                  <c:v>6.9768706666666604</c:v>
                </c:pt>
                <c:pt idx="5025">
                  <c:v>6.9782593750000004</c:v>
                </c:pt>
                <c:pt idx="5026">
                  <c:v>6.9796480833333305</c:v>
                </c:pt>
                <c:pt idx="5027">
                  <c:v>6.9810367916666607</c:v>
                </c:pt>
                <c:pt idx="5028">
                  <c:v>6.9824255000000006</c:v>
                </c:pt>
                <c:pt idx="5029">
                  <c:v>6.9838142083333299</c:v>
                </c:pt>
                <c:pt idx="5030">
                  <c:v>6.98520291666666</c:v>
                </c:pt>
                <c:pt idx="5031">
                  <c:v>6.9865916250000009</c:v>
                </c:pt>
                <c:pt idx="5032">
                  <c:v>6.9879803333333301</c:v>
                </c:pt>
                <c:pt idx="5033">
                  <c:v>6.9893690416666603</c:v>
                </c:pt>
                <c:pt idx="5034">
                  <c:v>6.9907577500000002</c:v>
                </c:pt>
                <c:pt idx="5035">
                  <c:v>6.9921464583333304</c:v>
                </c:pt>
                <c:pt idx="5036">
                  <c:v>6.9935351666666605</c:v>
                </c:pt>
                <c:pt idx="5037">
                  <c:v>6.9949238750000005</c:v>
                </c:pt>
                <c:pt idx="5038">
                  <c:v>6.9963125833333306</c:v>
                </c:pt>
                <c:pt idx="5039">
                  <c:v>6.9977012916666599</c:v>
                </c:pt>
                <c:pt idx="5040">
                  <c:v>6.9990900000000007</c:v>
                </c:pt>
                <c:pt idx="5041">
                  <c:v>7.0004787083333309</c:v>
                </c:pt>
                <c:pt idx="5042">
                  <c:v>7.0018674166666601</c:v>
                </c:pt>
                <c:pt idx="5043">
                  <c:v>7.0032561250000001</c:v>
                </c:pt>
                <c:pt idx="5044">
                  <c:v>7.0046448333333302</c:v>
                </c:pt>
                <c:pt idx="5045">
                  <c:v>7.0060335416666604</c:v>
                </c:pt>
                <c:pt idx="5046">
                  <c:v>7.0074222500000003</c:v>
                </c:pt>
                <c:pt idx="5047">
                  <c:v>7.0088109583333305</c:v>
                </c:pt>
                <c:pt idx="5048">
                  <c:v>7.0101996666666606</c:v>
                </c:pt>
                <c:pt idx="5049">
                  <c:v>7.0115883750000005</c:v>
                </c:pt>
                <c:pt idx="5050">
                  <c:v>7.0129770833333307</c:v>
                </c:pt>
                <c:pt idx="5051">
                  <c:v>7.0143657916666609</c:v>
                </c:pt>
                <c:pt idx="5052">
                  <c:v>7.0157544999999999</c:v>
                </c:pt>
                <c:pt idx="5053">
                  <c:v>7.0171432083333301</c:v>
                </c:pt>
                <c:pt idx="5054">
                  <c:v>7.0185319166666602</c:v>
                </c:pt>
                <c:pt idx="5055">
                  <c:v>7.0199206250000001</c:v>
                </c:pt>
                <c:pt idx="5056">
                  <c:v>7.0213093333333303</c:v>
                </c:pt>
                <c:pt idx="5057">
                  <c:v>7.0226980416666605</c:v>
                </c:pt>
                <c:pt idx="5058">
                  <c:v>7.0240867500000004</c:v>
                </c:pt>
                <c:pt idx="5059">
                  <c:v>7.0254754583333305</c:v>
                </c:pt>
                <c:pt idx="5060">
                  <c:v>7.0268641666666607</c:v>
                </c:pt>
                <c:pt idx="5061">
                  <c:v>7.0282528750000006</c:v>
                </c:pt>
                <c:pt idx="5062">
                  <c:v>7.0296415833333299</c:v>
                </c:pt>
                <c:pt idx="5063">
                  <c:v>7.03103029166666</c:v>
                </c:pt>
                <c:pt idx="5064">
                  <c:v>7.0324190000000009</c:v>
                </c:pt>
                <c:pt idx="5065">
                  <c:v>7.0338077083333301</c:v>
                </c:pt>
                <c:pt idx="5066">
                  <c:v>7.0351964166666603</c:v>
                </c:pt>
                <c:pt idx="5067">
                  <c:v>7.0365851250000002</c:v>
                </c:pt>
                <c:pt idx="5068">
                  <c:v>7.0379738333333304</c:v>
                </c:pt>
                <c:pt idx="5069">
                  <c:v>7.0393625416666605</c:v>
                </c:pt>
                <c:pt idx="5070">
                  <c:v>7.0407512500000005</c:v>
                </c:pt>
                <c:pt idx="5071">
                  <c:v>7.0421399583333306</c:v>
                </c:pt>
                <c:pt idx="5072">
                  <c:v>7.0435286666666599</c:v>
                </c:pt>
                <c:pt idx="5073">
                  <c:v>7.0449173750000007</c:v>
                </c:pt>
                <c:pt idx="5074">
                  <c:v>7.0463060833333309</c:v>
                </c:pt>
                <c:pt idx="5075">
                  <c:v>7.0476947916666601</c:v>
                </c:pt>
                <c:pt idx="5076">
                  <c:v>7.0490835000000001</c:v>
                </c:pt>
                <c:pt idx="5077">
                  <c:v>7.0504722083333302</c:v>
                </c:pt>
                <c:pt idx="5078">
                  <c:v>7.0518609166666604</c:v>
                </c:pt>
                <c:pt idx="5079">
                  <c:v>7.0532496250000003</c:v>
                </c:pt>
                <c:pt idx="5080">
                  <c:v>7.0546383333333305</c:v>
                </c:pt>
                <c:pt idx="5081">
                  <c:v>7.0560270416666606</c:v>
                </c:pt>
                <c:pt idx="5082">
                  <c:v>7.0574157500000005</c:v>
                </c:pt>
                <c:pt idx="5083">
                  <c:v>7.0588044583333307</c:v>
                </c:pt>
                <c:pt idx="5084">
                  <c:v>7.0601931666666609</c:v>
                </c:pt>
                <c:pt idx="5085">
                  <c:v>7.0615818749999999</c:v>
                </c:pt>
                <c:pt idx="5086">
                  <c:v>7.0629705833333301</c:v>
                </c:pt>
                <c:pt idx="5087">
                  <c:v>7.0643592916666602</c:v>
                </c:pt>
                <c:pt idx="5088">
                  <c:v>7.0657480000000001</c:v>
                </c:pt>
                <c:pt idx="5089">
                  <c:v>7.0671367083333303</c:v>
                </c:pt>
                <c:pt idx="5090">
                  <c:v>7.0685254166666605</c:v>
                </c:pt>
                <c:pt idx="5091">
                  <c:v>7.0699141250000004</c:v>
                </c:pt>
                <c:pt idx="5092">
                  <c:v>7.0713028333333305</c:v>
                </c:pt>
                <c:pt idx="5093">
                  <c:v>7.0726915416666607</c:v>
                </c:pt>
                <c:pt idx="5094">
                  <c:v>7.0740802500000006</c:v>
                </c:pt>
                <c:pt idx="5095">
                  <c:v>7.0754689583333299</c:v>
                </c:pt>
                <c:pt idx="5096">
                  <c:v>7.0768576666666601</c:v>
                </c:pt>
                <c:pt idx="5097">
                  <c:v>7.0782463750000009</c:v>
                </c:pt>
                <c:pt idx="5098">
                  <c:v>7.0796350833333301</c:v>
                </c:pt>
                <c:pt idx="5099">
                  <c:v>7.0810237916666603</c:v>
                </c:pt>
                <c:pt idx="5100">
                  <c:v>7.0824125000000002</c:v>
                </c:pt>
                <c:pt idx="5101">
                  <c:v>7.0838012083333304</c:v>
                </c:pt>
                <c:pt idx="5102">
                  <c:v>7.0851899166666605</c:v>
                </c:pt>
                <c:pt idx="5103">
                  <c:v>7.0865786250000005</c:v>
                </c:pt>
                <c:pt idx="5104">
                  <c:v>7.0879673333333306</c:v>
                </c:pt>
                <c:pt idx="5105">
                  <c:v>7.0893560416666599</c:v>
                </c:pt>
                <c:pt idx="5106">
                  <c:v>7.0907447500000007</c:v>
                </c:pt>
                <c:pt idx="5107">
                  <c:v>7.0921334583333309</c:v>
                </c:pt>
                <c:pt idx="5108">
                  <c:v>7.0935221666666601</c:v>
                </c:pt>
                <c:pt idx="5109">
                  <c:v>7.0949108750000001</c:v>
                </c:pt>
                <c:pt idx="5110">
                  <c:v>7.0962995833333302</c:v>
                </c:pt>
                <c:pt idx="5111">
                  <c:v>7.0976882916666604</c:v>
                </c:pt>
              </c:numCache>
            </c:numRef>
          </c:xVal>
          <c:yVal>
            <c:numRef>
              <c:f>path1_2.5Hz!$G$7:$G$5118</c:f>
              <c:numCache>
                <c:formatCode>General</c:formatCode>
                <c:ptCount val="51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formatCode="0.00E+00">
                  <c:v>0</c:v>
                </c:pt>
                <c:pt idx="619">
                  <c:v>0</c:v>
                </c:pt>
                <c:pt idx="620">
                  <c:v>0</c:v>
                </c:pt>
                <c:pt idx="621">
                  <c:v>0</c:v>
                </c:pt>
                <c:pt idx="622" formatCode="0.00E+00">
                  <c:v>9.0000000000000002E-308</c:v>
                </c:pt>
                <c:pt idx="623" formatCode="0.00E+00">
                  <c:v>1.8E-307</c:v>
                </c:pt>
                <c:pt idx="624" formatCode="0.00E+00">
                  <c:v>2.2E-307</c:v>
                </c:pt>
                <c:pt idx="625" formatCode="0.00E+00">
                  <c:v>1.8E-307</c:v>
                </c:pt>
                <c:pt idx="626">
                  <c:v>0</c:v>
                </c:pt>
                <c:pt idx="627" formatCode="0.00E+00">
                  <c:v>-1.8999999999999999E-307</c:v>
                </c:pt>
                <c:pt idx="628" formatCode="0.00E+00">
                  <c:v>-5.0000000000000001E-307</c:v>
                </c:pt>
                <c:pt idx="629" formatCode="0.00E+00">
                  <c:v>-7.5000000000000006E-307</c:v>
                </c:pt>
                <c:pt idx="630" formatCode="0.00E+00">
                  <c:v>-7.9999999999999993E-307</c:v>
                </c:pt>
                <c:pt idx="631" formatCode="0.00E+00">
                  <c:v>-4.9000000000000002E-307</c:v>
                </c:pt>
                <c:pt idx="632" formatCode="0.00E+00">
                  <c:v>1.9999999999999998E-307</c:v>
                </c:pt>
                <c:pt idx="633" formatCode="0.00E+00">
                  <c:v>1.2600000000000001E-306</c:v>
                </c:pt>
                <c:pt idx="634" formatCode="0.00E+00">
                  <c:v>2.3800000000000001E-306</c:v>
                </c:pt>
                <c:pt idx="635" formatCode="0.00E+00">
                  <c:v>3.0699999999999999E-306</c:v>
                </c:pt>
                <c:pt idx="636" formatCode="0.00E+00">
                  <c:v>2.8600000000000002E-306</c:v>
                </c:pt>
                <c:pt idx="637" formatCode="0.00E+00">
                  <c:v>1.3099999999999999E-306</c:v>
                </c:pt>
                <c:pt idx="638" formatCode="0.00E+00">
                  <c:v>-1.6699999999999999E-306</c:v>
                </c:pt>
                <c:pt idx="639" formatCode="0.00E+00">
                  <c:v>-5.4600000000000003E-306</c:v>
                </c:pt>
                <c:pt idx="640" formatCode="0.00E+00">
                  <c:v>-8.7900000000000004E-306</c:v>
                </c:pt>
                <c:pt idx="641" formatCode="0.00E+00">
                  <c:v>-9.5299999999999994E-306</c:v>
                </c:pt>
                <c:pt idx="642" formatCode="0.00E+00">
                  <c:v>-5.5199999999999997E-306</c:v>
                </c:pt>
                <c:pt idx="643" formatCode="0.00E+00">
                  <c:v>4.36E-306</c:v>
                </c:pt>
                <c:pt idx="644" formatCode="0.00E+00">
                  <c:v>1.9279999999999999E-305</c:v>
                </c:pt>
                <c:pt idx="645" formatCode="0.00E+00">
                  <c:v>3.5840000000000002E-305</c:v>
                </c:pt>
                <c:pt idx="646" formatCode="0.00E+00">
                  <c:v>4.8210000000000002E-305</c:v>
                </c:pt>
                <c:pt idx="647" formatCode="0.00E+00">
                  <c:v>5.0029999999999995E-305</c:v>
                </c:pt>
                <c:pt idx="648" formatCode="0.00E+00">
                  <c:v>3.6330000000000002E-305</c:v>
                </c:pt>
                <c:pt idx="649" formatCode="0.00E+00">
                  <c:v>5.5100000000000001E-306</c:v>
                </c:pt>
                <c:pt idx="650" formatCode="0.00E+00">
                  <c:v>-3.7339999999999998E-305</c:v>
                </c:pt>
                <c:pt idx="651" formatCode="0.00E+00">
                  <c:v>-7.893E-305</c:v>
                </c:pt>
                <c:pt idx="652" formatCode="0.00E+00">
                  <c:v>-1.0119000000000001E-304</c:v>
                </c:pt>
                <c:pt idx="653" formatCode="0.00E+00">
                  <c:v>-8.419E-305</c:v>
                </c:pt>
                <c:pt idx="654" formatCode="0.00E+00">
                  <c:v>-9.7500000000000006E-306</c:v>
                </c:pt>
                <c:pt idx="655" formatCode="0.00E+00">
                  <c:v>1.2336E-304</c:v>
                </c:pt>
                <c:pt idx="656" formatCode="0.00E+00">
                  <c:v>2.8180999999999999E-304</c:v>
                </c:pt>
                <c:pt idx="657" formatCode="0.00E+00">
                  <c:v>3.9341000000000002E-304</c:v>
                </c:pt>
                <c:pt idx="658" formatCode="0.00E+00">
                  <c:v>3.5990999999999999E-304</c:v>
                </c:pt>
                <c:pt idx="659" formatCode="0.00E+00">
                  <c:v>9.3900000000000003E-305</c:v>
                </c:pt>
                <c:pt idx="660" formatCode="0.00E+00">
                  <c:v>-4.2473999999999999E-304</c:v>
                </c:pt>
                <c:pt idx="661" formatCode="0.00E+00">
                  <c:v>-1.1161899999999999E-303</c:v>
                </c:pt>
                <c:pt idx="662" formatCode="0.00E+00">
                  <c:v>-1.80082E-303</c:v>
                </c:pt>
                <c:pt idx="663" formatCode="0.00E+00">
                  <c:v>-2.1995899999999999E-303</c:v>
                </c:pt>
                <c:pt idx="664" formatCode="0.00E+00">
                  <c:v>-1.96537E-303</c:v>
                </c:pt>
                <c:pt idx="665" formatCode="0.00E+00">
                  <c:v>-8.1277000000000002E-304</c:v>
                </c:pt>
                <c:pt idx="666" formatCode="0.00E+00">
                  <c:v>1.27016E-303</c:v>
                </c:pt>
                <c:pt idx="667" formatCode="0.00E+00">
                  <c:v>3.8168100000000002E-303</c:v>
                </c:pt>
                <c:pt idx="668" formatCode="0.00E+00">
                  <c:v>5.82289E-303</c:v>
                </c:pt>
                <c:pt idx="669" formatCode="0.00E+00">
                  <c:v>6.0327799999999995E-303</c:v>
                </c:pt>
                <c:pt idx="670" formatCode="0.00E+00">
                  <c:v>3.5230200000000001E-303</c:v>
                </c:pt>
                <c:pt idx="671" formatCode="0.00E+00">
                  <c:v>-1.8459100000000001E-303</c:v>
                </c:pt>
                <c:pt idx="672" formatCode="0.00E+00">
                  <c:v>-9.2830399999999998E-303</c:v>
                </c:pt>
                <c:pt idx="673" formatCode="0.00E+00">
                  <c:v>-1.6850999999999999E-302</c:v>
                </c:pt>
                <c:pt idx="674" formatCode="0.00E+00">
                  <c:v>-2.1248200000000001E-302</c:v>
                </c:pt>
                <c:pt idx="675" formatCode="0.00E+00">
                  <c:v>-1.8338799999999999E-302</c:v>
                </c:pt>
                <c:pt idx="676" formatCode="0.00E+00">
                  <c:v>-4.6324799999999999E-303</c:v>
                </c:pt>
                <c:pt idx="677" formatCode="0.00E+00">
                  <c:v>2.0556899999999999E-302</c:v>
                </c:pt>
                <c:pt idx="678" formatCode="0.00E+00">
                  <c:v>5.2364399999999998E-302</c:v>
                </c:pt>
                <c:pt idx="679" formatCode="0.00E+00">
                  <c:v>7.8278299999999997E-302</c:v>
                </c:pt>
                <c:pt idx="680" formatCode="0.00E+00">
                  <c:v>8.0240500000000001E-302</c:v>
                </c:pt>
                <c:pt idx="681" formatCode="0.00E+00">
                  <c:v>4.22531E-302</c:v>
                </c:pt>
                <c:pt idx="682" formatCode="0.00E+00">
                  <c:v>-4.1335100000000003E-302</c:v>
                </c:pt>
                <c:pt idx="683" formatCode="0.00E+00">
                  <c:v>-1.60911E-301</c:v>
                </c:pt>
                <c:pt idx="684" formatCode="0.00E+00">
                  <c:v>-2.87579E-301</c:v>
                </c:pt>
                <c:pt idx="685" formatCode="0.00E+00">
                  <c:v>-3.7156000000000002E-301</c:v>
                </c:pt>
                <c:pt idx="686" formatCode="0.00E+00">
                  <c:v>-3.5227700000000001E-301</c:v>
                </c:pt>
                <c:pt idx="687" formatCode="0.00E+00">
                  <c:v>-1.8141200000000001E-301</c:v>
                </c:pt>
                <c:pt idx="688" formatCode="0.00E+00">
                  <c:v>1.4828199999999999E-301</c:v>
                </c:pt>
                <c:pt idx="689" formatCode="0.00E+00">
                  <c:v>5.7641599999999999E-301</c:v>
                </c:pt>
                <c:pt idx="690" formatCode="0.00E+00">
                  <c:v>9.6160899999999992E-301</c:v>
                </c:pt>
                <c:pt idx="691" formatCode="0.00E+00">
                  <c:v>1.0952E-300</c:v>
                </c:pt>
                <c:pt idx="692" formatCode="0.00E+00">
                  <c:v>7.5614799999999996E-301</c:v>
                </c:pt>
                <c:pt idx="693" formatCode="0.00E+00">
                  <c:v>-1.8789800000000001E-301</c:v>
                </c:pt>
                <c:pt idx="694" formatCode="0.00E+00">
                  <c:v>-1.6630700000000001E-300</c:v>
                </c:pt>
                <c:pt idx="695" formatCode="0.00E+00">
                  <c:v>-3.3089499999999997E-300</c:v>
                </c:pt>
                <c:pt idx="696" formatCode="0.00E+00">
                  <c:v>-4.4965499999999998E-300</c:v>
                </c:pt>
                <c:pt idx="697" formatCode="0.00E+00">
                  <c:v>-4.4983200000000003E-300</c:v>
                </c:pt>
                <c:pt idx="698" formatCode="0.00E+00">
                  <c:v>-2.7529799999999999E-300</c:v>
                </c:pt>
                <c:pt idx="699" formatCode="0.00E+00">
                  <c:v>8.7649499999999998E-301</c:v>
                </c:pt>
                <c:pt idx="700" formatCode="0.00E+00">
                  <c:v>5.8015999999999997E-300</c:v>
                </c:pt>
                <c:pt idx="701" formatCode="0.00E+00">
                  <c:v>1.03214E-299</c:v>
                </c:pt>
                <c:pt idx="702" formatCode="0.00E+00">
                  <c:v>1.1553899999999999E-299</c:v>
                </c:pt>
                <c:pt idx="703" formatCode="0.00E+00">
                  <c:v>6.2987399999999998E-300</c:v>
                </c:pt>
                <c:pt idx="704" formatCode="0.00E+00">
                  <c:v>-7.2074600000000005E-300</c:v>
                </c:pt>
                <c:pt idx="705" formatCode="0.00E+00">
                  <c:v>-2.7756799999999998E-299</c:v>
                </c:pt>
                <c:pt idx="706" formatCode="0.00E+00">
                  <c:v>-5.10858E-299</c:v>
                </c:pt>
                <c:pt idx="707" formatCode="0.00E+00">
                  <c:v>-7.0908700000000005E-299</c:v>
                </c:pt>
                <c:pt idx="708" formatCode="0.00E+00">
                  <c:v>-8.0061400000000001E-299</c:v>
                </c:pt>
                <c:pt idx="709" formatCode="0.00E+00">
                  <c:v>-7.2161400000000003E-299</c:v>
                </c:pt>
                <c:pt idx="710" formatCode="0.00E+00">
                  <c:v>-4.4292500000000001E-299</c:v>
                </c:pt>
                <c:pt idx="711" formatCode="0.00E+00">
                  <c:v>-8.9969699999999993E-301</c:v>
                </c:pt>
                <c:pt idx="712" formatCode="0.00E+00">
                  <c:v>4.0042000000000001E-299</c:v>
                </c:pt>
                <c:pt idx="713" formatCode="0.00E+00">
                  <c:v>4.5418899999999999E-299</c:v>
                </c:pt>
                <c:pt idx="714" formatCode="0.00E+00">
                  <c:v>-1.98799E-299</c:v>
                </c:pt>
                <c:pt idx="715" formatCode="0.00E+00">
                  <c:v>-1.74584E-298</c:v>
                </c:pt>
                <c:pt idx="716" formatCode="0.00E+00">
                  <c:v>-4.1136499999999999E-298</c:v>
                </c:pt>
                <c:pt idx="717" formatCode="0.00E+00">
                  <c:v>-6.8611399999999998E-298</c:v>
                </c:pt>
                <c:pt idx="718" formatCode="0.00E+00">
                  <c:v>-9.01398E-298</c:v>
                </c:pt>
                <c:pt idx="719" formatCode="0.00E+00">
                  <c:v>-9.1409100000000006E-298</c:v>
                </c:pt>
                <c:pt idx="720" formatCode="0.00E+00">
                  <c:v>-5.8859499999999999E-298</c:v>
                </c:pt>
                <c:pt idx="721" formatCode="0.00E+00">
                  <c:v>1.28477E-298</c:v>
                </c:pt>
                <c:pt idx="722" formatCode="0.00E+00">
                  <c:v>1.14709E-297</c:v>
                </c:pt>
                <c:pt idx="723" formatCode="0.00E+00">
                  <c:v>2.1889100000000001E-297</c:v>
                </c:pt>
                <c:pt idx="724" formatCode="0.00E+00">
                  <c:v>2.7701599999999999E-297</c:v>
                </c:pt>
                <c:pt idx="725" formatCode="0.00E+00">
                  <c:v>2.2850899999999999E-297</c:v>
                </c:pt>
                <c:pt idx="726" formatCode="0.00E+00">
                  <c:v>2.3508499999999999E-298</c:v>
                </c:pt>
                <c:pt idx="727" formatCode="0.00E+00">
                  <c:v>-3.4535799999999998E-297</c:v>
                </c:pt>
                <c:pt idx="728" formatCode="0.00E+00">
                  <c:v>-8.0743699999999998E-297</c:v>
                </c:pt>
                <c:pt idx="729" formatCode="0.00E+00">
                  <c:v>-1.18835E-296</c:v>
                </c:pt>
                <c:pt idx="730" formatCode="0.00E+00">
                  <c:v>-1.24132E-296</c:v>
                </c:pt>
                <c:pt idx="731" formatCode="0.00E+00">
                  <c:v>-7.4985599999999994E-297</c:v>
                </c:pt>
                <c:pt idx="732" formatCode="0.00E+00">
                  <c:v>3.66662E-297</c:v>
                </c:pt>
                <c:pt idx="733" formatCode="0.00E+00">
                  <c:v>1.9834700000000001E-296</c:v>
                </c:pt>
                <c:pt idx="734" formatCode="0.00E+00">
                  <c:v>3.6999200000000002E-296</c:v>
                </c:pt>
                <c:pt idx="735" formatCode="0.00E+00">
                  <c:v>4.8046900000000003E-296</c:v>
                </c:pt>
                <c:pt idx="736" formatCode="0.00E+00">
                  <c:v>4.3858999999999997E-296</c:v>
                </c:pt>
                <c:pt idx="737" formatCode="0.00E+00">
                  <c:v>1.6289300000000001E-296</c:v>
                </c:pt>
                <c:pt idx="738" formatCode="0.00E+00">
                  <c:v>-3.6846200000000002E-296</c:v>
                </c:pt>
                <c:pt idx="739" formatCode="0.00E+00">
                  <c:v>-1.0623400000000001E-295</c:v>
                </c:pt>
                <c:pt idx="740" formatCode="0.00E+00">
                  <c:v>-1.6892000000000001E-295</c:v>
                </c:pt>
                <c:pt idx="741" formatCode="0.00E+00">
                  <c:v>-1.92789E-295</c:v>
                </c:pt>
                <c:pt idx="742" formatCode="0.00E+00">
                  <c:v>-1.47927E-295</c:v>
                </c:pt>
                <c:pt idx="743" formatCode="0.00E+00">
                  <c:v>-2.11685E-296</c:v>
                </c:pt>
                <c:pt idx="744" formatCode="0.00E+00">
                  <c:v>1.7345799999999999E-295</c:v>
                </c:pt>
                <c:pt idx="745" formatCode="0.00E+00">
                  <c:v>3.87606E-295</c:v>
                </c:pt>
                <c:pt idx="746" formatCode="0.00E+00">
                  <c:v>5.2833500000000002E-295</c:v>
                </c:pt>
                <c:pt idx="747" formatCode="0.00E+00">
                  <c:v>4.6457099999999999E-295</c:v>
                </c:pt>
                <c:pt idx="748" formatCode="0.00E+00">
                  <c:v>7.6411399999999996E-296</c:v>
                </c:pt>
                <c:pt idx="749" formatCode="0.00E+00">
                  <c:v>-6.6953000000000002E-295</c:v>
                </c:pt>
                <c:pt idx="750" formatCode="0.00E+00">
                  <c:v>-1.65715E-294</c:v>
                </c:pt>
                <c:pt idx="751" formatCode="0.00E+00">
                  <c:v>-2.6103399999999999E-294</c:v>
                </c:pt>
                <c:pt idx="752" formatCode="0.00E+00">
                  <c:v>-3.1607000000000003E-294</c:v>
                </c:pt>
                <c:pt idx="753" formatCode="0.00E+00">
                  <c:v>-2.9329799999999998E-294</c:v>
                </c:pt>
                <c:pt idx="754" formatCode="0.00E+00">
                  <c:v>-1.62684E-294</c:v>
                </c:pt>
                <c:pt idx="755" formatCode="0.00E+00">
                  <c:v>7.6752999999999997E-295</c:v>
                </c:pt>
                <c:pt idx="756" formatCode="0.00E+00">
                  <c:v>3.63112E-294</c:v>
                </c:pt>
                <c:pt idx="757" formatCode="0.00E+00">
                  <c:v>5.6010699999999997E-294</c:v>
                </c:pt>
                <c:pt idx="758" formatCode="0.00E+00">
                  <c:v>4.9399600000000001E-294</c:v>
                </c:pt>
                <c:pt idx="759" formatCode="0.00E+00">
                  <c:v>1.3763600000000001E-295</c:v>
                </c:pt>
                <c:pt idx="760" formatCode="0.00E+00">
                  <c:v>-9.4931700000000006E-294</c:v>
                </c:pt>
                <c:pt idx="761" formatCode="0.00E+00">
                  <c:v>-2.2855899999999999E-293</c:v>
                </c:pt>
                <c:pt idx="762" formatCode="0.00E+00">
                  <c:v>-3.59847E-293</c:v>
                </c:pt>
                <c:pt idx="763" formatCode="0.00E+00">
                  <c:v>-4.28255E-293</c:v>
                </c:pt>
                <c:pt idx="764" formatCode="0.00E+00">
                  <c:v>-3.8128999999999998E-293</c:v>
                </c:pt>
                <c:pt idx="765" formatCode="0.00E+00">
                  <c:v>-1.95195E-293</c:v>
                </c:pt>
                <c:pt idx="766" formatCode="0.00E+00">
                  <c:v>1.16386E-293</c:v>
                </c:pt>
                <c:pt idx="767" formatCode="0.00E+00">
                  <c:v>4.8869200000000001E-293</c:v>
                </c:pt>
                <c:pt idx="768" formatCode="0.00E+00">
                  <c:v>8.0429999999999995E-293</c:v>
                </c:pt>
                <c:pt idx="769" formatCode="0.00E+00">
                  <c:v>9.1362800000000002E-293</c:v>
                </c:pt>
                <c:pt idx="770" formatCode="0.00E+00">
                  <c:v>6.5376500000000002E-293</c:v>
                </c:pt>
                <c:pt idx="771" formatCode="0.00E+00">
                  <c:v>-9.7884300000000006E-294</c:v>
                </c:pt>
                <c:pt idx="772" formatCode="0.00E+00">
                  <c:v>-1.28009E-292</c:v>
                </c:pt>
                <c:pt idx="773" formatCode="0.00E+00">
                  <c:v>-2.50851E-292</c:v>
                </c:pt>
                <c:pt idx="774" formatCode="0.00E+00">
                  <c:v>-3.12095E-292</c:v>
                </c:pt>
                <c:pt idx="775" formatCode="0.00E+00">
                  <c:v>-2.4160100000000001E-292</c:v>
                </c:pt>
                <c:pt idx="776" formatCode="0.00E+00">
                  <c:v>6.8554899999999997E-294</c:v>
                </c:pt>
                <c:pt idx="777" formatCode="0.00E+00">
                  <c:v>4.3006899999999997E-292</c:v>
                </c:pt>
                <c:pt idx="778" formatCode="0.00E+00">
                  <c:v>9.4921499999999996E-292</c:v>
                </c:pt>
                <c:pt idx="779" formatCode="0.00E+00">
                  <c:v>1.39537E-291</c:v>
                </c:pt>
                <c:pt idx="780" formatCode="0.00E+00">
                  <c:v>1.5489500000000001E-291</c:v>
                </c:pt>
                <c:pt idx="781" formatCode="0.00E+00">
                  <c:v>1.232E-291</c:v>
                </c:pt>
                <c:pt idx="782" formatCode="0.00E+00">
                  <c:v>3.7792099999999999E-292</c:v>
                </c:pt>
                <c:pt idx="783" formatCode="0.00E+00">
                  <c:v>-9.1872099999999993E-292</c:v>
                </c:pt>
                <c:pt idx="784" formatCode="0.00E+00">
                  <c:v>-2.3060700000000002E-291</c:v>
                </c:pt>
                <c:pt idx="785" formatCode="0.00E+00">
                  <c:v>-3.1524000000000001E-291</c:v>
                </c:pt>
                <c:pt idx="786" formatCode="0.00E+00">
                  <c:v>-2.75109E-291</c:v>
                </c:pt>
                <c:pt idx="787" formatCode="0.00E+00">
                  <c:v>-6.107E-292</c:v>
                </c:pt>
                <c:pt idx="788" formatCode="0.00E+00">
                  <c:v>3.3239200000000002E-291</c:v>
                </c:pt>
                <c:pt idx="789" formatCode="0.00E+00">
                  <c:v>8.3777900000000002E-291</c:v>
                </c:pt>
                <c:pt idx="790" formatCode="0.00E+00">
                  <c:v>1.2649599999999999E-290</c:v>
                </c:pt>
                <c:pt idx="791" formatCode="0.00E+00">
                  <c:v>1.29085E-290</c:v>
                </c:pt>
                <c:pt idx="792" formatCode="0.00E+00">
                  <c:v>5.7018499999999998E-291</c:v>
                </c:pt>
                <c:pt idx="793" formatCode="0.00E+00">
                  <c:v>-1.09242E-290</c:v>
                </c:pt>
                <c:pt idx="794" formatCode="0.00E+00">
                  <c:v>-3.5920699999999997E-290</c:v>
                </c:pt>
                <c:pt idx="795" formatCode="0.00E+00">
                  <c:v>-6.3599900000000005E-290</c:v>
                </c:pt>
                <c:pt idx="796" formatCode="0.00E+00">
                  <c:v>-8.42094E-290</c:v>
                </c:pt>
                <c:pt idx="797" formatCode="0.00E+00">
                  <c:v>-8.8984300000000003E-290</c:v>
                </c:pt>
                <c:pt idx="798" formatCode="0.00E+00">
                  <c:v>-7.3068399999999998E-290</c:v>
                </c:pt>
                <c:pt idx="799" formatCode="0.00E+00">
                  <c:v>-3.3859199999999997E-290</c:v>
                </c:pt>
                <c:pt idx="800" formatCode="0.00E+00">
                  <c:v>2.3553300000000001E-290</c:v>
                </c:pt>
                <c:pt idx="801" formatCode="0.00E+00">
                  <c:v>7.7809900000000005E-290</c:v>
                </c:pt>
                <c:pt idx="802" formatCode="0.00E+00">
                  <c:v>1.00907E-289</c:v>
                </c:pt>
                <c:pt idx="803" formatCode="0.00E+00">
                  <c:v>7.33342E-290</c:v>
                </c:pt>
                <c:pt idx="804" formatCode="0.00E+00">
                  <c:v>-1.9431299999999999E-290</c:v>
                </c:pt>
                <c:pt idx="805" formatCode="0.00E+00">
                  <c:v>-1.8133900000000001E-289</c:v>
                </c:pt>
                <c:pt idx="806" formatCode="0.00E+00">
                  <c:v>-3.7619699999999999E-289</c:v>
                </c:pt>
                <c:pt idx="807" formatCode="0.00E+00">
                  <c:v>-5.2786800000000003E-289</c:v>
                </c:pt>
                <c:pt idx="808" formatCode="0.00E+00">
                  <c:v>-5.5208999999999998E-289</c:v>
                </c:pt>
                <c:pt idx="809" formatCode="0.00E+00">
                  <c:v>-3.5726400000000002E-289</c:v>
                </c:pt>
                <c:pt idx="810" formatCode="0.00E+00">
                  <c:v>1.30906E-289</c:v>
                </c:pt>
                <c:pt idx="811" formatCode="0.00E+00">
                  <c:v>8.6087699999999994E-289</c:v>
                </c:pt>
                <c:pt idx="812" formatCode="0.00E+00">
                  <c:v>1.61185E-288</c:v>
                </c:pt>
                <c:pt idx="813" formatCode="0.00E+00">
                  <c:v>2.0761699999999999E-288</c:v>
                </c:pt>
                <c:pt idx="814" formatCode="0.00E+00">
                  <c:v>1.9268100000000001E-288</c:v>
                </c:pt>
                <c:pt idx="815" formatCode="0.00E+00">
                  <c:v>9.4464600000000003E-289</c:v>
                </c:pt>
                <c:pt idx="816" formatCode="0.00E+00">
                  <c:v>-7.6760300000000003E-289</c:v>
                </c:pt>
                <c:pt idx="817" formatCode="0.00E+00">
                  <c:v>-2.7982600000000001E-288</c:v>
                </c:pt>
                <c:pt idx="818" formatCode="0.00E+00">
                  <c:v>-4.5229999999999997E-288</c:v>
                </c:pt>
                <c:pt idx="819" formatCode="0.00E+00">
                  <c:v>-4.9471699999999998E-288</c:v>
                </c:pt>
                <c:pt idx="820" formatCode="0.00E+00">
                  <c:v>-2.8836599999999999E-288</c:v>
                </c:pt>
                <c:pt idx="821" formatCode="0.00E+00">
                  <c:v>2.2532500000000002E-288</c:v>
                </c:pt>
                <c:pt idx="822" formatCode="0.00E+00">
                  <c:v>9.8419800000000007E-288</c:v>
                </c:pt>
                <c:pt idx="823" formatCode="0.00E+00">
                  <c:v>1.7174100000000001E-287</c:v>
                </c:pt>
                <c:pt idx="824" formatCode="0.00E+00">
                  <c:v>1.7888900000000001E-287</c:v>
                </c:pt>
                <c:pt idx="825" formatCode="0.00E+00">
                  <c:v>2.8473400000000001E-288</c:v>
                </c:pt>
                <c:pt idx="826" formatCode="0.00E+00">
                  <c:v>-3.4998199999999998E-287</c:v>
                </c:pt>
                <c:pt idx="827" formatCode="0.00E+00">
                  <c:v>-9.5507200000000004E-287</c:v>
                </c:pt>
                <c:pt idx="828" formatCode="0.00E+00">
                  <c:v>-1.68387E-286</c:v>
                </c:pt>
                <c:pt idx="829" formatCode="0.00E+00">
                  <c:v>-2.3388500000000002E-286</c:v>
                </c:pt>
                <c:pt idx="830" formatCode="0.00E+00">
                  <c:v>-2.7023900000000001E-286</c:v>
                </c:pt>
                <c:pt idx="831" formatCode="0.00E+00">
                  <c:v>-2.6040399999999999E-286</c:v>
                </c:pt>
                <c:pt idx="832" formatCode="0.00E+00">
                  <c:v>-1.91041E-286</c:v>
                </c:pt>
                <c:pt idx="833" formatCode="0.00E+00">
                  <c:v>-6.2749699999999994E-287</c:v>
                </c:pt>
                <c:pt idx="834" formatCode="0.00E+00">
                  <c:v>7.5955200000000003E-287</c:v>
                </c:pt>
                <c:pt idx="835" formatCode="0.00E+00">
                  <c:v>1.11724E-286</c:v>
                </c:pt>
                <c:pt idx="836" formatCode="0.00E+00">
                  <c:v>-9.0076799999999998E-287</c:v>
                </c:pt>
                <c:pt idx="837" formatCode="0.00E+00">
                  <c:v>-6.1257000000000003E-286</c:v>
                </c:pt>
                <c:pt idx="838" formatCode="0.00E+00">
                  <c:v>-1.44374E-285</c:v>
                </c:pt>
                <c:pt idx="839" formatCode="0.00E+00">
                  <c:v>-2.4544899999999999E-285</c:v>
                </c:pt>
                <c:pt idx="840" formatCode="0.00E+00">
                  <c:v>-3.3471899999999999E-285</c:v>
                </c:pt>
                <c:pt idx="841" formatCode="0.00E+00">
                  <c:v>-3.6152300000000004E-285</c:v>
                </c:pt>
                <c:pt idx="842" formatCode="0.00E+00">
                  <c:v>-2.6367600000000002E-285</c:v>
                </c:pt>
                <c:pt idx="843" formatCode="0.00E+00">
                  <c:v>5.4490399999999995E-287</c:v>
                </c:pt>
                <c:pt idx="844" formatCode="0.00E+00">
                  <c:v>4.3599199999999998E-285</c:v>
                </c:pt>
                <c:pt idx="845" formatCode="0.00E+00">
                  <c:v>9.1866999999999996E-285</c:v>
                </c:pt>
                <c:pt idx="846" formatCode="0.00E+00">
                  <c:v>1.23249E-284</c:v>
                </c:pt>
                <c:pt idx="847" formatCode="0.00E+00">
                  <c:v>1.0880600000000001E-284</c:v>
                </c:pt>
                <c:pt idx="848" formatCode="0.00E+00">
                  <c:v>2.2964099999999999E-285</c:v>
                </c:pt>
                <c:pt idx="849" formatCode="0.00E+00">
                  <c:v>-1.40183E-284</c:v>
                </c:pt>
                <c:pt idx="850" formatCode="0.00E+00">
                  <c:v>-3.5399200000000001E-284</c:v>
                </c:pt>
                <c:pt idx="851" formatCode="0.00E+00">
                  <c:v>-5.6260500000000002E-284</c:v>
                </c:pt>
                <c:pt idx="852" formatCode="0.00E+00">
                  <c:v>-6.9337299999999998E-284</c:v>
                </c:pt>
                <c:pt idx="853" formatCode="0.00E+00">
                  <c:v>-6.7064899999999998E-284</c:v>
                </c:pt>
                <c:pt idx="854" formatCode="0.00E+00">
                  <c:v>-4.43364E-284</c:v>
                </c:pt>
                <c:pt idx="855" formatCode="0.00E+00">
                  <c:v>-2.54875E-285</c:v>
                </c:pt>
                <c:pt idx="856" formatCode="0.00E+00">
                  <c:v>4.7220599999999998E-284</c:v>
                </c:pt>
                <c:pt idx="857" formatCode="0.00E+00">
                  <c:v>8.5011499999999996E-284</c:v>
                </c:pt>
                <c:pt idx="858" formatCode="0.00E+00">
                  <c:v>8.9074899999999996E-284</c:v>
                </c:pt>
                <c:pt idx="859" formatCode="0.00E+00">
                  <c:v>4.2727399999999997E-284</c:v>
                </c:pt>
                <c:pt idx="860" formatCode="0.00E+00">
                  <c:v>-6.3369799999999997E-284</c:v>
                </c:pt>
                <c:pt idx="861" formatCode="0.00E+00">
                  <c:v>-2.1851200000000002E-283</c:v>
                </c:pt>
                <c:pt idx="862" formatCode="0.00E+00">
                  <c:v>-3.6722700000000001E-283</c:v>
                </c:pt>
                <c:pt idx="863" formatCode="0.00E+00">
                  <c:v>-4.0689999999999999E-283</c:v>
                </c:pt>
                <c:pt idx="864" formatCode="0.00E+00">
                  <c:v>-2.1824699999999999E-283</c:v>
                </c:pt>
                <c:pt idx="865" formatCode="0.00E+00">
                  <c:v>2.9020900000000002E-283</c:v>
                </c:pt>
                <c:pt idx="866" formatCode="0.00E+00">
                  <c:v>1.118E-282</c:v>
                </c:pt>
                <c:pt idx="867" formatCode="0.00E+00">
                  <c:v>2.1028E-282</c:v>
                </c:pt>
                <c:pt idx="868" formatCode="0.00E+00">
                  <c:v>2.8926799999999999E-282</c:v>
                </c:pt>
                <c:pt idx="869" formatCode="0.00E+00">
                  <c:v>2.9994000000000001E-282</c:v>
                </c:pt>
                <c:pt idx="870" formatCode="0.00E+00">
                  <c:v>1.9619099999999998E-282</c:v>
                </c:pt>
                <c:pt idx="871" formatCode="0.00E+00">
                  <c:v>-4.1857899999999998E-283</c:v>
                </c:pt>
                <c:pt idx="872" formatCode="0.00E+00">
                  <c:v>-3.85685E-282</c:v>
                </c:pt>
                <c:pt idx="873" formatCode="0.00E+00">
                  <c:v>-7.3611900000000001E-282</c:v>
                </c:pt>
                <c:pt idx="874" formatCode="0.00E+00">
                  <c:v>-9.1995900000000005E-282</c:v>
                </c:pt>
                <c:pt idx="875" formatCode="0.00E+00">
                  <c:v>-7.3943299999999999E-282</c:v>
                </c:pt>
                <c:pt idx="876" formatCode="0.00E+00">
                  <c:v>-4.91798E-283</c:v>
                </c:pt>
                <c:pt idx="877" formatCode="0.00E+00">
                  <c:v>1.16373E-281</c:v>
                </c:pt>
                <c:pt idx="878" formatCode="0.00E+00">
                  <c:v>2.6747200000000001E-281</c:v>
                </c:pt>
                <c:pt idx="879" formatCode="0.00E+00">
                  <c:v>3.9599100000000001E-281</c:v>
                </c:pt>
                <c:pt idx="880" formatCode="0.00E+00">
                  <c:v>4.2858799999999998E-281</c:v>
                </c:pt>
                <c:pt idx="881" formatCode="0.00E+00">
                  <c:v>2.9232199999999999E-281</c:v>
                </c:pt>
                <c:pt idx="882" formatCode="0.00E+00">
                  <c:v>-5.3486600000000001E-282</c:v>
                </c:pt>
                <c:pt idx="883" formatCode="0.00E+00">
                  <c:v>-5.7616E-281</c:v>
                </c:pt>
                <c:pt idx="884" formatCode="0.00E+00">
                  <c:v>-1.1357800000000001E-280</c:v>
                </c:pt>
                <c:pt idx="885" formatCode="0.00E+00">
                  <c:v>-1.4786E-280</c:v>
                </c:pt>
                <c:pt idx="886" formatCode="0.00E+00">
                  <c:v>-1.2931600000000001E-280</c:v>
                </c:pt>
                <c:pt idx="887" formatCode="0.00E+00">
                  <c:v>-3.4749900000000001E-281</c:v>
                </c:pt>
                <c:pt idx="888" formatCode="0.00E+00">
                  <c:v>1.36604E-280</c:v>
                </c:pt>
                <c:pt idx="889" formatCode="0.00E+00">
                  <c:v>3.54027E-280</c:v>
                </c:pt>
                <c:pt idx="890" formatCode="0.00E+00">
                  <c:v>5.4720900000000004E-280</c:v>
                </c:pt>
                <c:pt idx="891" formatCode="0.00E+00">
                  <c:v>6.0688099999999997E-280</c:v>
                </c:pt>
                <c:pt idx="892" formatCode="0.00E+00">
                  <c:v>4.1523200000000001E-280</c:v>
                </c:pt>
                <c:pt idx="893" formatCode="0.00E+00">
                  <c:v>-9.2750499999999997E-281</c:v>
                </c:pt>
                <c:pt idx="894" formatCode="0.00E+00">
                  <c:v>-8.6903100000000005E-280</c:v>
                </c:pt>
                <c:pt idx="895" formatCode="0.00E+00">
                  <c:v>-1.7308299999999999E-279</c:v>
                </c:pt>
                <c:pt idx="896" formatCode="0.00E+00">
                  <c:v>-2.3656100000000002E-279</c:v>
                </c:pt>
                <c:pt idx="897" formatCode="0.00E+00">
                  <c:v>-2.3492500000000001E-279</c:v>
                </c:pt>
                <c:pt idx="898" formatCode="0.00E+00">
                  <c:v>-1.2724400000000001E-279</c:v>
                </c:pt>
                <c:pt idx="899" formatCode="0.00E+00">
                  <c:v>9.9021000000000005E-280</c:v>
                </c:pt>
                <c:pt idx="900" formatCode="0.00E+00">
                  <c:v>4.0530600000000004E-279</c:v>
                </c:pt>
                <c:pt idx="901" formatCode="0.00E+00">
                  <c:v>6.9208999999999999E-279</c:v>
                </c:pt>
                <c:pt idx="902" formatCode="0.00E+00">
                  <c:v>8.0501399999999994E-279</c:v>
                </c:pt>
                <c:pt idx="903" formatCode="0.00E+00">
                  <c:v>5.7734999999999999E-279</c:v>
                </c:pt>
                <c:pt idx="904" formatCode="0.00E+00">
                  <c:v>-9.9983799999999991E-280</c:v>
                </c:pt>
                <c:pt idx="905" formatCode="0.00E+00">
                  <c:v>-1.2028400000000001E-278</c:v>
                </c:pt>
                <c:pt idx="906" formatCode="0.00E+00">
                  <c:v>-2.4788699999999999E-278</c:v>
                </c:pt>
                <c:pt idx="907" formatCode="0.00E+00">
                  <c:v>-3.3962299999999999E-278</c:v>
                </c:pt>
                <c:pt idx="908" formatCode="0.00E+00">
                  <c:v>-3.2744699999999999E-278</c:v>
                </c:pt>
                <c:pt idx="909" formatCode="0.00E+00">
                  <c:v>-1.5594899999999999E-278</c:v>
                </c:pt>
                <c:pt idx="910" formatCode="0.00E+00">
                  <c:v>1.8987E-278</c:v>
                </c:pt>
                <c:pt idx="911" formatCode="0.00E+00">
                  <c:v>6.6047900000000002E-278</c:v>
                </c:pt>
                <c:pt idx="912" formatCode="0.00E+00">
                  <c:v>1.1264500000000001E-277</c:v>
                </c:pt>
                <c:pt idx="913" formatCode="0.00E+00">
                  <c:v>1.3885799999999999E-277</c:v>
                </c:pt>
                <c:pt idx="914" formatCode="0.00E+00">
                  <c:v>1.2375999999999999E-277</c:v>
                </c:pt>
                <c:pt idx="915" formatCode="0.00E+00">
                  <c:v>5.5574500000000001E-278</c:v>
                </c:pt>
                <c:pt idx="916" formatCode="0.00E+00">
                  <c:v>-6.0633299999999999E-278</c:v>
                </c:pt>
                <c:pt idx="917" formatCode="0.00E+00">
                  <c:v>-1.9887399999999999E-277</c:v>
                </c:pt>
                <c:pt idx="918" formatCode="0.00E+00">
                  <c:v>-3.0704799999999998E-277</c:v>
                </c:pt>
                <c:pt idx="919" formatCode="0.00E+00">
                  <c:v>-3.1366700000000002E-277</c:v>
                </c:pt>
                <c:pt idx="920" formatCode="0.00E+00">
                  <c:v>-1.5402499999999999E-277</c:v>
                </c:pt>
                <c:pt idx="921" formatCode="0.00E+00">
                  <c:v>2.0489400000000001E-277</c:v>
                </c:pt>
                <c:pt idx="922" formatCode="0.00E+00">
                  <c:v>7.3034699999999999E-277</c:v>
                </c:pt>
                <c:pt idx="923" formatCode="0.00E+00">
                  <c:v>1.2709499999999999E-276</c:v>
                </c:pt>
                <c:pt idx="924" formatCode="0.00E+00">
                  <c:v>1.58002E-276</c:v>
                </c:pt>
                <c:pt idx="925" formatCode="0.00E+00">
                  <c:v>1.43559E-276</c:v>
                </c:pt>
                <c:pt idx="926" formatCode="0.00E+00">
                  <c:v>7.0770400000000003E-277</c:v>
                </c:pt>
                <c:pt idx="927" formatCode="0.00E+00">
                  <c:v>-6.1008299999999997E-277</c:v>
                </c:pt>
                <c:pt idx="928" formatCode="0.00E+00">
                  <c:v>-2.26889E-276</c:v>
                </c:pt>
                <c:pt idx="929" formatCode="0.00E+00">
                  <c:v>-3.6294199999999998E-276</c:v>
                </c:pt>
                <c:pt idx="930" formatCode="0.00E+00">
                  <c:v>-3.7149000000000003E-276</c:v>
                </c:pt>
                <c:pt idx="931" formatCode="0.00E+00">
                  <c:v>-1.5047400000000001E-276</c:v>
                </c:pt>
                <c:pt idx="932" formatCode="0.00E+00">
                  <c:v>3.56162E-276</c:v>
                </c:pt>
                <c:pt idx="933" formatCode="0.00E+00">
                  <c:v>1.10183E-275</c:v>
                </c:pt>
                <c:pt idx="934" formatCode="0.00E+00">
                  <c:v>1.8991500000000001E-275</c:v>
                </c:pt>
                <c:pt idx="935" formatCode="0.00E+00">
                  <c:v>2.42718E-275</c:v>
                </c:pt>
                <c:pt idx="936" formatCode="0.00E+00">
                  <c:v>2.3033600000000001E-275</c:v>
                </c:pt>
                <c:pt idx="937" formatCode="0.00E+00">
                  <c:v>1.21306E-275</c:v>
                </c:pt>
                <c:pt idx="938" formatCode="0.00E+00">
                  <c:v>-9.1461300000000001E-276</c:v>
                </c:pt>
                <c:pt idx="939" formatCode="0.00E+00">
                  <c:v>-3.6995500000000002E-275</c:v>
                </c:pt>
                <c:pt idx="940" formatCode="0.00E+00">
                  <c:v>-6.1409599999999999E-275</c:v>
                </c:pt>
                <c:pt idx="941" formatCode="0.00E+00">
                  <c:v>-6.6928600000000002E-275</c:v>
                </c:pt>
                <c:pt idx="942" formatCode="0.00E+00">
                  <c:v>-3.7751999999999998E-275</c:v>
                </c:pt>
                <c:pt idx="943" formatCode="0.00E+00">
                  <c:v>3.4436599999999998E-275</c:v>
                </c:pt>
                <c:pt idx="944" formatCode="0.00E+00">
                  <c:v>1.43509E-274</c:v>
                </c:pt>
                <c:pt idx="945" formatCode="0.00E+00">
                  <c:v>2.64163E-274</c:v>
                </c:pt>
                <c:pt idx="946" formatCode="0.00E+00">
                  <c:v>3.5286300000000001E-274</c:v>
                </c:pt>
                <c:pt idx="947" formatCode="0.00E+00">
                  <c:v>3.6044099999999999E-274</c:v>
                </c:pt>
                <c:pt idx="948" formatCode="0.00E+00">
                  <c:v>2.5137400000000001E-274</c:v>
                </c:pt>
                <c:pt idx="949" formatCode="0.00E+00">
                  <c:v>2.0317899999999999E-275</c:v>
                </c:pt>
                <c:pt idx="950" formatCode="0.00E+00">
                  <c:v>-2.92367E-274</c:v>
                </c:pt>
                <c:pt idx="951" formatCode="0.00E+00">
                  <c:v>-5.8969399999999999E-274</c:v>
                </c:pt>
                <c:pt idx="952" formatCode="0.00E+00">
                  <c:v>-7.2887400000000001E-274</c:v>
                </c:pt>
                <c:pt idx="953" formatCode="0.00E+00">
                  <c:v>-5.5253899999999999E-274</c:v>
                </c:pt>
                <c:pt idx="954" formatCode="0.00E+00">
                  <c:v>6.6733600000000002E-275</c:v>
                </c:pt>
                <c:pt idx="955" formatCode="0.00E+00">
                  <c:v>1.1372099999999999E-273</c:v>
                </c:pt>
                <c:pt idx="956" formatCode="0.00E+00">
                  <c:v>2.3957199999999998E-273</c:v>
                </c:pt>
                <c:pt idx="957" formatCode="0.00E+00">
                  <c:v>3.2142999999999999E-273</c:v>
                </c:pt>
                <c:pt idx="958" formatCode="0.00E+00">
                  <c:v>2.7809100000000001E-273</c:v>
                </c:pt>
                <c:pt idx="959" formatCode="0.00E+00">
                  <c:v>5.1648300000000003E-274</c:v>
                </c:pt>
                <c:pt idx="960" formatCode="0.00E+00">
                  <c:v>-3.6017900000000001E-273</c:v>
                </c:pt>
                <c:pt idx="961" formatCode="0.00E+00">
                  <c:v>-8.9556699999999994E-273</c:v>
                </c:pt>
                <c:pt idx="962" formatCode="0.00E+00">
                  <c:v>-1.4205699999999999E-272</c:v>
                </c:pt>
                <c:pt idx="963" formatCode="0.00E+00">
                  <c:v>-1.7144000000000002E-272</c:v>
                </c:pt>
                <c:pt idx="964" formatCode="0.00E+00">
                  <c:v>-1.5049800000000001E-272</c:v>
                </c:pt>
                <c:pt idx="965" formatCode="0.00E+00">
                  <c:v>-5.9756100000000004E-273</c:v>
                </c:pt>
                <c:pt idx="966" formatCode="0.00E+00">
                  <c:v>9.7834500000000007E-273</c:v>
                </c:pt>
                <c:pt idx="967" formatCode="0.00E+00">
                  <c:v>2.8687300000000001E-272</c:v>
                </c:pt>
                <c:pt idx="968" formatCode="0.00E+00">
                  <c:v>4.2898799999999999E-272</c:v>
                </c:pt>
                <c:pt idx="969" formatCode="0.00E+00">
                  <c:v>4.0523299999999998E-272</c:v>
                </c:pt>
                <c:pt idx="970" formatCode="0.00E+00">
                  <c:v>9.7363199999999993E-273</c:v>
                </c:pt>
                <c:pt idx="971" formatCode="0.00E+00">
                  <c:v>-5.4707699999999998E-272</c:v>
                </c:pt>
                <c:pt idx="972" formatCode="0.00E+00">
                  <c:v>-1.4560900000000001E-271</c:v>
                </c:pt>
                <c:pt idx="973" formatCode="0.00E+00">
                  <c:v>-2.38903E-271</c:v>
                </c:pt>
                <c:pt idx="974" formatCode="0.00E+00">
                  <c:v>-2.9463999999999999E-271</c:v>
                </c:pt>
                <c:pt idx="975" formatCode="0.00E+00">
                  <c:v>-2.6571999999999998E-271</c:v>
                </c:pt>
                <c:pt idx="976" formatCode="0.00E+00">
                  <c:v>-1.13229E-271</c:v>
                </c:pt>
                <c:pt idx="977" formatCode="0.00E+00">
                  <c:v>1.67608E-271</c:v>
                </c:pt>
                <c:pt idx="978" formatCode="0.00E+00">
                  <c:v>5.2106399999999996E-271</c:v>
                </c:pt>
                <c:pt idx="979" formatCode="0.00E+00">
                  <c:v>8.24028E-271</c:v>
                </c:pt>
                <c:pt idx="980" formatCode="0.00E+00">
                  <c:v>8.9838499999999999E-271</c:v>
                </c:pt>
                <c:pt idx="981" formatCode="0.00E+00">
                  <c:v>5.5646300000000004E-271</c:v>
                </c:pt>
                <c:pt idx="982" formatCode="0.00E+00">
                  <c:v>-2.9930300000000002E-271</c:v>
                </c:pt>
                <c:pt idx="983" formatCode="0.00E+00">
                  <c:v>-1.5759899999999999E-270</c:v>
                </c:pt>
                <c:pt idx="984" formatCode="0.00E+00">
                  <c:v>-2.9381900000000001E-270</c:v>
                </c:pt>
                <c:pt idx="985" formatCode="0.00E+00">
                  <c:v>-3.8094599999999997E-270</c:v>
                </c:pt>
                <c:pt idx="986" formatCode="0.00E+00">
                  <c:v>-3.5296199999999999E-270</c:v>
                </c:pt>
                <c:pt idx="987" formatCode="0.00E+00">
                  <c:v>-1.67222E-270</c:v>
                </c:pt>
                <c:pt idx="988" formatCode="0.00E+00">
                  <c:v>1.7229300000000001E-270</c:v>
                </c:pt>
                <c:pt idx="989" formatCode="0.00E+00">
                  <c:v>6.0303900000000004E-270</c:v>
                </c:pt>
                <c:pt idx="990" formatCode="0.00E+00">
                  <c:v>9.8308899999999998E-270</c:v>
                </c:pt>
                <c:pt idx="991" formatCode="0.00E+00">
                  <c:v>1.0921900000000001E-269</c:v>
                </c:pt>
                <c:pt idx="992" formatCode="0.00E+00">
                  <c:v>7.0695200000000004E-270</c:v>
                </c:pt>
                <c:pt idx="993" formatCode="0.00E+00">
                  <c:v>-2.7765800000000002E-270</c:v>
                </c:pt>
                <c:pt idx="994" formatCode="0.00E+00">
                  <c:v>-1.7594500000000001E-269</c:v>
                </c:pt>
                <c:pt idx="995" formatCode="0.00E+00">
                  <c:v>-3.3953500000000002E-269</c:v>
                </c:pt>
                <c:pt idx="996" formatCode="0.00E+00">
                  <c:v>-4.6194799999999998E-269</c:v>
                </c:pt>
                <c:pt idx="997" formatCode="0.00E+00">
                  <c:v>-4.78014E-269</c:v>
                </c:pt>
                <c:pt idx="998" formatCode="0.00E+00">
                  <c:v>-3.3804799999999999E-269</c:v>
                </c:pt>
                <c:pt idx="999" formatCode="0.00E+00">
                  <c:v>-2.87267E-270</c:v>
                </c:pt>
                <c:pt idx="1000" formatCode="0.00E+00">
                  <c:v>3.9940900000000003E-269</c:v>
                </c:pt>
                <c:pt idx="1001" formatCode="0.00E+00">
                  <c:v>7.9534599999999997E-269</c:v>
                </c:pt>
                <c:pt idx="1002" formatCode="0.00E+00">
                  <c:v>9.3714799999999997E-269</c:v>
                </c:pt>
                <c:pt idx="1003" formatCode="0.00E+00">
                  <c:v>6.4380899999999998E-269</c:v>
                </c:pt>
                <c:pt idx="1004" formatCode="0.00E+00">
                  <c:v>-1.6167000000000001E-269</c:v>
                </c:pt>
                <c:pt idx="1005" formatCode="0.00E+00">
                  <c:v>-1.4409500000000001E-268</c:v>
                </c:pt>
                <c:pt idx="1006" formatCode="0.00E+00">
                  <c:v>-2.9037199999999998E-268</c:v>
                </c:pt>
                <c:pt idx="1007" formatCode="0.00E+00">
                  <c:v>-3.82042E-268</c:v>
                </c:pt>
                <c:pt idx="1008" formatCode="0.00E+00">
                  <c:v>-3.1807800000000003E-268</c:v>
                </c:pt>
                <c:pt idx="1009" formatCode="0.00E+00">
                  <c:v>-2.50793E-269</c:v>
                </c:pt>
                <c:pt idx="1010" formatCode="0.00E+00">
                  <c:v>4.9816499999999995E-268</c:v>
                </c:pt>
                <c:pt idx="1011" formatCode="0.00E+00">
                  <c:v>1.1736099999999999E-267</c:v>
                </c:pt>
                <c:pt idx="1012" formatCode="0.00E+00">
                  <c:v>1.8299499999999999E-267</c:v>
                </c:pt>
                <c:pt idx="1013" formatCode="0.00E+00">
                  <c:v>2.1770500000000001E-267</c:v>
                </c:pt>
                <c:pt idx="1014" formatCode="0.00E+00">
                  <c:v>1.8715199999999999E-267</c:v>
                </c:pt>
                <c:pt idx="1015" formatCode="0.00E+00">
                  <c:v>6.9349099999999999E-268</c:v>
                </c:pt>
                <c:pt idx="1016" formatCode="0.00E+00">
                  <c:v>-1.2975500000000001E-267</c:v>
                </c:pt>
                <c:pt idx="1017" formatCode="0.00E+00">
                  <c:v>-3.6710200000000001E-267</c:v>
                </c:pt>
                <c:pt idx="1018" formatCode="0.00E+00">
                  <c:v>-5.5522499999999999E-267</c:v>
                </c:pt>
                <c:pt idx="1019" formatCode="0.00E+00">
                  <c:v>-5.69263E-267</c:v>
                </c:pt>
                <c:pt idx="1020" formatCode="0.00E+00">
                  <c:v>-2.8156100000000001E-267</c:v>
                </c:pt>
                <c:pt idx="1021" formatCode="0.00E+00">
                  <c:v>3.7833300000000001E-267</c:v>
                </c:pt>
                <c:pt idx="1022" formatCode="0.00E+00">
                  <c:v>1.3424400000000001E-266</c:v>
                </c:pt>
                <c:pt idx="1023" formatCode="0.00E+00">
                  <c:v>2.3430499999999998E-266</c:v>
                </c:pt>
                <c:pt idx="1024" formatCode="0.00E+00">
                  <c:v>2.9656E-266</c:v>
                </c:pt>
                <c:pt idx="1025" formatCode="0.00E+00">
                  <c:v>2.8075800000000001E-266</c:v>
                </c:pt>
                <c:pt idx="1026" formatCode="0.00E+00">
                  <c:v>1.6157600000000001E-266</c:v>
                </c:pt>
                <c:pt idx="1027" formatCode="0.00E+00">
                  <c:v>-5.9596899999999996E-267</c:v>
                </c:pt>
                <c:pt idx="1028" formatCode="0.00E+00">
                  <c:v>-3.3768400000000002E-266</c:v>
                </c:pt>
                <c:pt idx="1029" formatCode="0.00E+00">
                  <c:v>-5.6968799999999997E-266</c:v>
                </c:pt>
                <c:pt idx="1030" formatCode="0.00E+00">
                  <c:v>-5.9972900000000001E-266</c:v>
                </c:pt>
                <c:pt idx="1031" formatCode="0.00E+00">
                  <c:v>-2.5980499999999999E-266</c:v>
                </c:pt>
                <c:pt idx="1032" formatCode="0.00E+00">
                  <c:v>5.4588800000000002E-266</c:v>
                </c:pt>
                <c:pt idx="1033" formatCode="0.00E+00">
                  <c:v>1.74306E-265</c:v>
                </c:pt>
                <c:pt idx="1034" formatCode="0.00E+00">
                  <c:v>3.02318E-265</c:v>
                </c:pt>
                <c:pt idx="1035" formatCode="0.00E+00">
                  <c:v>3.8509499999999999E-265</c:v>
                </c:pt>
                <c:pt idx="1036" formatCode="0.00E+00">
                  <c:v>3.5996799999999997E-265</c:v>
                </c:pt>
                <c:pt idx="1037" formatCode="0.00E+00">
                  <c:v>1.8010600000000001E-265</c:v>
                </c:pt>
                <c:pt idx="1038" formatCode="0.00E+00">
                  <c:v>-1.6022100000000001E-265</c:v>
                </c:pt>
                <c:pt idx="1039" formatCode="0.00E+00">
                  <c:v>-6.0048899999999998E-265</c:v>
                </c:pt>
                <c:pt idx="1040" formatCode="0.00E+00">
                  <c:v>-9.9518099999999992E-265</c:v>
                </c:pt>
                <c:pt idx="1041" formatCode="0.00E+00">
                  <c:v>-1.1454100000000001E-264</c:v>
                </c:pt>
                <c:pt idx="1042" formatCode="0.00E+00">
                  <c:v>-8.7963199999999996E-265</c:v>
                </c:pt>
                <c:pt idx="1043" formatCode="0.00E+00">
                  <c:v>-1.13364E-265</c:v>
                </c:pt>
                <c:pt idx="1044" formatCode="0.00E+00">
                  <c:v>1.0995099999999999E-264</c:v>
                </c:pt>
                <c:pt idx="1045" formatCode="0.00E+00">
                  <c:v>2.4419499999999999E-264</c:v>
                </c:pt>
                <c:pt idx="1046" formatCode="0.00E+00">
                  <c:v>3.2146999999999999E-264</c:v>
                </c:pt>
                <c:pt idx="1047" formatCode="0.00E+00">
                  <c:v>2.48686E-264</c:v>
                </c:pt>
                <c:pt idx="1048" formatCode="0.00E+00">
                  <c:v>-4.3544000000000003E-265</c:v>
                </c:pt>
                <c:pt idx="1049" formatCode="0.00E+00">
                  <c:v>-5.5899700000000002E-264</c:v>
                </c:pt>
                <c:pt idx="1050" formatCode="0.00E+00">
                  <c:v>-1.2176799999999999E-263</c:v>
                </c:pt>
                <c:pt idx="1051" formatCode="0.00E+00">
                  <c:v>-1.83144E-263</c:v>
                </c:pt>
                <c:pt idx="1052" formatCode="0.00E+00">
                  <c:v>-2.0956200000000001E-263</c:v>
                </c:pt>
                <c:pt idx="1053" formatCode="0.00E+00">
                  <c:v>-1.6628000000000001E-263</c:v>
                </c:pt>
                <c:pt idx="1054" formatCode="0.00E+00">
                  <c:v>-2.8550900000000001E-264</c:v>
                </c:pt>
                <c:pt idx="1055" formatCode="0.00E+00">
                  <c:v>1.99557E-263</c:v>
                </c:pt>
                <c:pt idx="1056" formatCode="0.00E+00">
                  <c:v>4.6602300000000002E-263</c:v>
                </c:pt>
                <c:pt idx="1057" formatCode="0.00E+00">
                  <c:v>6.7124999999999993E-263</c:v>
                </c:pt>
                <c:pt idx="1058" formatCode="0.00E+00">
                  <c:v>6.9503000000000002E-263</c:v>
                </c:pt>
                <c:pt idx="1059" formatCode="0.00E+00">
                  <c:v>4.2840799999999998E-263</c:v>
                </c:pt>
                <c:pt idx="1060" formatCode="0.00E+00">
                  <c:v>-1.8325200000000002E-263</c:v>
                </c:pt>
                <c:pt idx="1061" formatCode="0.00E+00">
                  <c:v>-1.06243E-262</c:v>
                </c:pt>
                <c:pt idx="1062" formatCode="0.00E+00">
                  <c:v>-1.92152E-262</c:v>
                </c:pt>
                <c:pt idx="1063" formatCode="0.00E+00">
                  <c:v>-2.2729700000000001E-262</c:v>
                </c:pt>
                <c:pt idx="1064" formatCode="0.00E+00">
                  <c:v>-1.58327E-262</c:v>
                </c:pt>
                <c:pt idx="1065" formatCode="0.00E+00">
                  <c:v>4.6699299999999997E-263</c:v>
                </c:pt>
                <c:pt idx="1066" formatCode="0.00E+00">
                  <c:v>3.7453300000000001E-262</c:v>
                </c:pt>
                <c:pt idx="1067" formatCode="0.00E+00">
                  <c:v>7.5904899999999994E-262</c:v>
                </c:pt>
                <c:pt idx="1068" formatCode="0.00E+00">
                  <c:v>1.0856700000000001E-261</c:v>
                </c:pt>
                <c:pt idx="1069" formatCode="0.00E+00">
                  <c:v>1.1996999999999999E-261</c:v>
                </c:pt>
                <c:pt idx="1070" formatCode="0.00E+00">
                  <c:v>9.4647700000000003E-262</c:v>
                </c:pt>
                <c:pt idx="1071" formatCode="0.00E+00">
                  <c:v>2.6397799999999999E-262</c:v>
                </c:pt>
                <c:pt idx="1072" formatCode="0.00E+00">
                  <c:v>-7.3915999999999996E-262</c:v>
                </c:pt>
                <c:pt idx="1073" formatCode="0.00E+00">
                  <c:v>-1.7945400000000001E-261</c:v>
                </c:pt>
                <c:pt idx="1074" formatCode="0.00E+00">
                  <c:v>-2.5482799999999999E-261</c:v>
                </c:pt>
                <c:pt idx="1075" formatCode="0.00E+00">
                  <c:v>-2.6396600000000002E-261</c:v>
                </c:pt>
                <c:pt idx="1076" formatCode="0.00E+00">
                  <c:v>-1.7877600000000001E-261</c:v>
                </c:pt>
                <c:pt idx="1077" formatCode="0.00E+00">
                  <c:v>5.3123999999999998E-263</c:v>
                </c:pt>
                <c:pt idx="1078" formatCode="0.00E+00">
                  <c:v>2.4655299999999998E-261</c:v>
                </c:pt>
                <c:pt idx="1079" formatCode="0.00E+00">
                  <c:v>4.3899900000000002E-261</c:v>
                </c:pt>
                <c:pt idx="1080" formatCode="0.00E+00">
                  <c:v>4.1423900000000003E-261</c:v>
                </c:pt>
                <c:pt idx="1081" formatCode="0.00E+00">
                  <c:v>-2.0612400000000001E-262</c:v>
                </c:pt>
                <c:pt idx="1082" formatCode="0.00E+00">
                  <c:v>-9.8708500000000003E-261</c:v>
                </c:pt>
                <c:pt idx="1083" formatCode="0.00E+00">
                  <c:v>-2.4094899999999999E-260</c:v>
                </c:pt>
                <c:pt idx="1084" formatCode="0.00E+00">
                  <c:v>-3.9206499999999999E-260</c:v>
                </c:pt>
                <c:pt idx="1085" formatCode="0.00E+00">
                  <c:v>-4.8338699999999998E-260</c:v>
                </c:pt>
                <c:pt idx="1086" formatCode="0.00E+00">
                  <c:v>-4.31164E-260</c:v>
                </c:pt>
                <c:pt idx="1087" formatCode="0.00E+00">
                  <c:v>-1.81975E-260</c:v>
                </c:pt>
                <c:pt idx="1088" formatCode="0.00E+00">
                  <c:v>2.4925899999999999E-260</c:v>
                </c:pt>
                <c:pt idx="1089" formatCode="0.00E+00">
                  <c:v>7.8044900000000007E-260</c:v>
                </c:pt>
                <c:pt idx="1090" formatCode="0.00E+00">
                  <c:v>1.267E-259</c:v>
                </c:pt>
                <c:pt idx="1091" formatCode="0.00E+00">
                  <c:v>1.4980700000000001E-259</c:v>
                </c:pt>
                <c:pt idx="1092" formatCode="0.00E+00">
                  <c:v>1.2285700000000001E-259</c:v>
                </c:pt>
                <c:pt idx="1093" formatCode="0.00E+00">
                  <c:v>2.632E-260</c:v>
                </c:pt>
                <c:pt idx="1094" formatCode="0.00E+00">
                  <c:v>-1.3779400000000001E-259</c:v>
                </c:pt>
                <c:pt idx="1095" formatCode="0.00E+00">
                  <c:v>-3.2593500000000002E-259</c:v>
                </c:pt>
                <c:pt idx="1096" formatCode="0.00E+00">
                  <c:v>-4.5903100000000002E-259</c:v>
                </c:pt>
                <c:pt idx="1097" formatCode="0.00E+00">
                  <c:v>-4.52598E-259</c:v>
                </c:pt>
                <c:pt idx="1098" formatCode="0.00E+00">
                  <c:v>-2.2260000000000001E-259</c:v>
                </c:pt>
                <c:pt idx="1099" formatCode="0.00E+00">
                  <c:v>2.9365099999999998E-259</c:v>
                </c:pt>
                <c:pt idx="1100" formatCode="0.00E+00">
                  <c:v>1.0335500000000001E-258</c:v>
                </c:pt>
                <c:pt idx="1101" formatCode="0.00E+00">
                  <c:v>1.75109E-258</c:v>
                </c:pt>
                <c:pt idx="1102" formatCode="0.00E+00">
                  <c:v>2.1231200000000001E-258</c:v>
                </c:pt>
                <c:pt idx="1103" formatCode="0.00E+00">
                  <c:v>1.8551499999999999E-258</c:v>
                </c:pt>
                <c:pt idx="1104" formatCode="0.00E+00">
                  <c:v>7.3177799999999999E-259</c:v>
                </c:pt>
                <c:pt idx="1105" formatCode="0.00E+00">
                  <c:v>-1.21323E-258</c:v>
                </c:pt>
                <c:pt idx="1106" formatCode="0.00E+00">
                  <c:v>-3.5017199999999998E-258</c:v>
                </c:pt>
                <c:pt idx="1107" formatCode="0.00E+00">
                  <c:v>-5.12024E-258</c:v>
                </c:pt>
                <c:pt idx="1108" formatCode="0.00E+00">
                  <c:v>-4.4491800000000002E-258</c:v>
                </c:pt>
                <c:pt idx="1109" formatCode="0.00E+00">
                  <c:v>3.8225200000000001E-259</c:v>
                </c:pt>
                <c:pt idx="1110" formatCode="0.00E+00">
                  <c:v>1.0274299999999999E-257</c:v>
                </c:pt>
                <c:pt idx="1111" formatCode="0.00E+00">
                  <c:v>2.39107E-257</c:v>
                </c:pt>
                <c:pt idx="1112" formatCode="0.00E+00">
                  <c:v>3.73735E-257</c:v>
                </c:pt>
                <c:pt idx="1113" formatCode="0.00E+00">
                  <c:v>4.42104E-257</c:v>
                </c:pt>
                <c:pt idx="1114" formatCode="0.00E+00">
                  <c:v>3.6385900000000002E-257</c:v>
                </c:pt>
                <c:pt idx="1115" formatCode="0.00E+00">
                  <c:v>7.8664799999999999E-258</c:v>
                </c:pt>
                <c:pt idx="1116" formatCode="0.00E+00">
                  <c:v>-4.0360700000000003E-257</c:v>
                </c:pt>
                <c:pt idx="1117" formatCode="0.00E+00">
                  <c:v>-9.7939800000000002E-257</c:v>
                </c:pt>
                <c:pt idx="1118" formatCode="0.00E+00">
                  <c:v>-1.4575699999999999E-256</c:v>
                </c:pt>
                <c:pt idx="1119" formatCode="0.00E+00">
                  <c:v>-1.5830799999999999E-256</c:v>
                </c:pt>
                <c:pt idx="1120" formatCode="0.00E+00">
                  <c:v>-1.1137699999999999E-256</c:v>
                </c:pt>
                <c:pt idx="1121" formatCode="0.00E+00">
                  <c:v>5.3904199999999997E-258</c:v>
                </c:pt>
                <c:pt idx="1122" formatCode="0.00E+00">
                  <c:v>1.77094E-256</c:v>
                </c:pt>
                <c:pt idx="1123" formatCode="0.00E+00">
                  <c:v>3.5182699999999998E-256</c:v>
                </c:pt>
                <c:pt idx="1124" formatCode="0.00E+00">
                  <c:v>4.3654300000000001E-256</c:v>
                </c:pt>
                <c:pt idx="1125" formatCode="0.00E+00">
                  <c:v>3.1999699999999999E-256</c:v>
                </c:pt>
                <c:pt idx="1126" formatCode="0.00E+00">
                  <c:v>-8.3557599999999997E-257</c:v>
                </c:pt>
                <c:pt idx="1127" formatCode="0.00E+00">
                  <c:v>-7.8064499999999996E-256</c:v>
                </c:pt>
                <c:pt idx="1128" formatCode="0.00E+00">
                  <c:v>-1.64354E-255</c:v>
                </c:pt>
                <c:pt idx="1129" formatCode="0.00E+00">
                  <c:v>-2.40161E-255</c:v>
                </c:pt>
                <c:pt idx="1130" formatCode="0.00E+00">
                  <c:v>-2.69872E-255</c:v>
                </c:pt>
                <c:pt idx="1131" formatCode="0.00E+00">
                  <c:v>-2.1877899999999999E-255</c:v>
                </c:pt>
                <c:pt idx="1132" formatCode="0.00E+00">
                  <c:v>-6.9073000000000001E-256</c:v>
                </c:pt>
                <c:pt idx="1133" formatCode="0.00E+00">
                  <c:v>1.6125299999999999E-255</c:v>
                </c:pt>
                <c:pt idx="1134" formatCode="0.00E+00">
                  <c:v>4.09067E-255</c:v>
                </c:pt>
                <c:pt idx="1135" formatCode="0.00E+00">
                  <c:v>5.6508399999999998E-255</c:v>
                </c:pt>
                <c:pt idx="1136" formatCode="0.00E+00">
                  <c:v>4.8926799999999997E-255</c:v>
                </c:pt>
                <c:pt idx="1137" formatCode="0.00E+00">
                  <c:v>6.0848399999999999E-256</c:v>
                </c:pt>
                <c:pt idx="1138" formatCode="0.00E+00">
                  <c:v>-7.5188799999999996E-255</c:v>
                </c:pt>
                <c:pt idx="1139" formatCode="0.00E+00">
                  <c:v>-1.8110900000000001E-254</c:v>
                </c:pt>
                <c:pt idx="1140" formatCode="0.00E+00">
                  <c:v>-2.7421999999999999E-254</c:v>
                </c:pt>
                <c:pt idx="1141" formatCode="0.00E+00">
                  <c:v>-3.0029000000000001E-254</c:v>
                </c:pt>
                <c:pt idx="1142" formatCode="0.00E+00">
                  <c:v>-2.0926099999999999E-254</c:v>
                </c:pt>
                <c:pt idx="1143" formatCode="0.00E+00">
                  <c:v>2.5705600000000002E-255</c:v>
                </c:pt>
                <c:pt idx="1144" formatCode="0.00E+00">
                  <c:v>3.8824200000000003E-254</c:v>
                </c:pt>
                <c:pt idx="1145" formatCode="0.00E+00">
                  <c:v>7.9126599999999997E-254</c:v>
                </c:pt>
                <c:pt idx="1146" formatCode="0.00E+00">
                  <c:v>1.06641E-253</c:v>
                </c:pt>
                <c:pt idx="1147" formatCode="0.00E+00">
                  <c:v>9.9354299999999997E-254</c:v>
                </c:pt>
                <c:pt idx="1148" formatCode="0.00E+00">
                  <c:v>3.7013199999999998E-254</c:v>
                </c:pt>
                <c:pt idx="1149" formatCode="0.00E+00">
                  <c:v>-8.7800900000000002E-254</c:v>
                </c:pt>
                <c:pt idx="1150" formatCode="0.00E+00">
                  <c:v>-2.5626799999999999E-253</c:v>
                </c:pt>
                <c:pt idx="1151" formatCode="0.00E+00">
                  <c:v>-4.1417899999999998E-253</c:v>
                </c:pt>
                <c:pt idx="1152" formatCode="0.00E+00">
                  <c:v>-4.7869899999999998E-253</c:v>
                </c:pt>
                <c:pt idx="1153" formatCode="0.00E+00">
                  <c:v>-3.6539200000000002E-253</c:v>
                </c:pt>
                <c:pt idx="1154" formatCode="0.00E+00">
                  <c:v>-2.3772299999999998E-254</c:v>
                </c:pt>
                <c:pt idx="1155" formatCode="0.00E+00">
                  <c:v>5.2611499999999998E-253</c:v>
                </c:pt>
                <c:pt idx="1156" formatCode="0.00E+00">
                  <c:v>1.1621200000000001E-252</c:v>
                </c:pt>
                <c:pt idx="1157" formatCode="0.00E+00">
                  <c:v>1.66598E-252</c:v>
                </c:pt>
                <c:pt idx="1158" formatCode="0.00E+00">
                  <c:v>1.78026E-252</c:v>
                </c:pt>
                <c:pt idx="1159" formatCode="0.00E+00">
                  <c:v>1.2726900000000001E-252</c:v>
                </c:pt>
                <c:pt idx="1160" formatCode="0.00E+00">
                  <c:v>2.5120499999999998E-254</c:v>
                </c:pt>
                <c:pt idx="1161" formatCode="0.00E+00">
                  <c:v>-1.7960800000000001E-252</c:v>
                </c:pt>
                <c:pt idx="1162" formatCode="0.00E+00">
                  <c:v>-3.61371E-252</c:v>
                </c:pt>
                <c:pt idx="1163" formatCode="0.00E+00">
                  <c:v>-4.5463499999999997E-252</c:v>
                </c:pt>
                <c:pt idx="1164" formatCode="0.00E+00">
                  <c:v>-3.6666799999999998E-252</c:v>
                </c:pt>
                <c:pt idx="1165" formatCode="0.00E+00">
                  <c:v>-3.0286100000000001E-253</c:v>
                </c:pt>
                <c:pt idx="1166" formatCode="0.00E+00">
                  <c:v>5.52029E-252</c:v>
                </c:pt>
                <c:pt idx="1167" formatCode="0.00E+00">
                  <c:v>1.2539499999999999E-251</c:v>
                </c:pt>
                <c:pt idx="1168" formatCode="0.00E+00">
                  <c:v>1.7814000000000001E-251</c:v>
                </c:pt>
                <c:pt idx="1169" formatCode="0.00E+00">
                  <c:v>1.70365E-251</c:v>
                </c:pt>
                <c:pt idx="1170" formatCode="0.00E+00">
                  <c:v>6.43378E-252</c:v>
                </c:pt>
                <c:pt idx="1171" formatCode="0.00E+00">
                  <c:v>-1.4796200000000001E-251</c:v>
                </c:pt>
                <c:pt idx="1172" formatCode="0.00E+00">
                  <c:v>-4.36051E-251</c:v>
                </c:pt>
                <c:pt idx="1173" formatCode="0.00E+00">
                  <c:v>-7.2848799999999994E-251</c:v>
                </c:pt>
                <c:pt idx="1174" formatCode="0.00E+00">
                  <c:v>-9.1097400000000002E-251</c:v>
                </c:pt>
                <c:pt idx="1175" formatCode="0.00E+00">
                  <c:v>-8.6021000000000001E-251</c:v>
                </c:pt>
                <c:pt idx="1176" formatCode="0.00E+00">
                  <c:v>-5.0447200000000003E-251</c:v>
                </c:pt>
                <c:pt idx="1177" formatCode="0.00E+00">
                  <c:v>1.3983600000000001E-251</c:v>
                </c:pt>
                <c:pt idx="1178" formatCode="0.00E+00">
                  <c:v>9.4081899999999995E-251</c:v>
                </c:pt>
                <c:pt idx="1179" formatCode="0.00E+00">
                  <c:v>1.6164000000000001E-250</c:v>
                </c:pt>
                <c:pt idx="1180" formatCode="0.00E+00">
                  <c:v>1.74659E-250</c:v>
                </c:pt>
                <c:pt idx="1181" formatCode="0.00E+00">
                  <c:v>8.7021599999999996E-251</c:v>
                </c:pt>
                <c:pt idx="1182" formatCode="0.00E+00">
                  <c:v>-1.3044300000000001E-250</c:v>
                </c:pt>
                <c:pt idx="1183" formatCode="0.00E+00">
                  <c:v>-4.5983999999999998E-250</c:v>
                </c:pt>
                <c:pt idx="1184" formatCode="0.00E+00">
                  <c:v>-8.1298499999999994E-250</c:v>
                </c:pt>
                <c:pt idx="1185" formatCode="0.00E+00">
                  <c:v>-1.02896E-249</c:v>
                </c:pt>
                <c:pt idx="1186" formatCode="0.00E+00">
                  <c:v>-9.0861500000000004E-250</c:v>
                </c:pt>
                <c:pt idx="1187" formatCode="0.00E+00">
                  <c:v>-2.9855199999999997E-250</c:v>
                </c:pt>
                <c:pt idx="1188" formatCode="0.00E+00">
                  <c:v>8.1479300000000001E-250</c:v>
                </c:pt>
                <c:pt idx="1189" formatCode="0.00E+00">
                  <c:v>2.2347000000000001E-249</c:v>
                </c:pt>
                <c:pt idx="1190" formatCode="0.00E+00">
                  <c:v>3.4791399999999999E-249</c:v>
                </c:pt>
                <c:pt idx="1191" formatCode="0.00E+00">
                  <c:v>3.7810299999999998E-249</c:v>
                </c:pt>
                <c:pt idx="1192" formatCode="0.00E+00">
                  <c:v>2.3090500000000002E-249</c:v>
                </c:pt>
                <c:pt idx="1193" formatCode="0.00E+00">
                  <c:v>-1.42625E-249</c:v>
                </c:pt>
                <c:pt idx="1194" formatCode="0.00E+00">
                  <c:v>-7.1354499999999997E-249</c:v>
                </c:pt>
                <c:pt idx="1195" formatCode="0.00E+00">
                  <c:v>-1.35043E-248</c:v>
                </c:pt>
                <c:pt idx="1196" formatCode="0.00E+00">
                  <c:v>-1.8444599999999999E-248</c:v>
                </c:pt>
                <c:pt idx="1197" formatCode="0.00E+00">
                  <c:v>-1.9845599999999999E-248</c:v>
                </c:pt>
                <c:pt idx="1198" formatCode="0.00E+00">
                  <c:v>-1.63177E-248</c:v>
                </c:pt>
                <c:pt idx="1199" formatCode="0.00E+00">
                  <c:v>-7.5714599999999996E-249</c:v>
                </c:pt>
                <c:pt idx="1200" formatCode="0.00E+00">
                  <c:v>4.8437400000000001E-249</c:v>
                </c:pt>
                <c:pt idx="1201" formatCode="0.00E+00">
                  <c:v>1.5660300000000001E-248</c:v>
                </c:pt>
                <c:pt idx="1202" formatCode="0.00E+00">
                  <c:v>1.5479100000000001E-248</c:v>
                </c:pt>
                <c:pt idx="1203" formatCode="0.00E+00">
                  <c:v>-5.43086E-249</c:v>
                </c:pt>
                <c:pt idx="1204" formatCode="0.00E+00">
                  <c:v>-5.2629899999999997E-248</c:v>
                </c:pt>
                <c:pt idx="1205" formatCode="0.00E+00">
                  <c:v>-1.24453E-247</c:v>
                </c:pt>
                <c:pt idx="1206" formatCode="0.00E+00">
                  <c:v>-2.0600999999999999E-247</c:v>
                </c:pt>
                <c:pt idx="1207" formatCode="0.00E+00">
                  <c:v>-2.6368400000000001E-247</c:v>
                </c:pt>
                <c:pt idx="1208" formatCode="0.00E+00">
                  <c:v>-2.5238499999999999E-247</c:v>
                </c:pt>
                <c:pt idx="1209" formatCode="0.00E+00">
                  <c:v>-1.35055E-247</c:v>
                </c:pt>
                <c:pt idx="1210" formatCode="0.00E+00">
                  <c:v>9.7158200000000007E-248</c:v>
                </c:pt>
                <c:pt idx="1211" formatCode="0.00E+00">
                  <c:v>4.1042899999999999E-247</c:v>
                </c:pt>
                <c:pt idx="1212" formatCode="0.00E+00">
                  <c:v>7.2163099999999996E-247</c:v>
                </c:pt>
                <c:pt idx="1213" formatCode="0.00E+00">
                  <c:v>9.0753699999999995E-247</c:v>
                </c:pt>
                <c:pt idx="1214" formatCode="0.00E+00">
                  <c:v>8.378E-247</c:v>
                </c:pt>
                <c:pt idx="1215" formatCode="0.00E+00">
                  <c:v>4.2372399999999998E-247</c:v>
                </c:pt>
                <c:pt idx="1216" formatCode="0.00E+00">
                  <c:v>-3.2551299999999998E-247</c:v>
                </c:pt>
                <c:pt idx="1217" formatCode="0.00E+00">
                  <c:v>-1.23998E-246</c:v>
                </c:pt>
                <c:pt idx="1218" formatCode="0.00E+00">
                  <c:v>-1.9590699999999999E-246</c:v>
                </c:pt>
                <c:pt idx="1219" formatCode="0.00E+00">
                  <c:v>-2.0036199999999999E-246</c:v>
                </c:pt>
                <c:pt idx="1220" formatCode="0.00E+00">
                  <c:v>-9.5011100000000005E-247</c:v>
                </c:pt>
                <c:pt idx="1221" formatCode="0.00E+00">
                  <c:v>1.35384E-246</c:v>
                </c:pt>
                <c:pt idx="1222" formatCode="0.00E+00">
                  <c:v>4.6066300000000004E-246</c:v>
                </c:pt>
                <c:pt idx="1223" formatCode="0.00E+00">
                  <c:v>7.9414200000000002E-246</c:v>
                </c:pt>
                <c:pt idx="1224" formatCode="0.00E+00">
                  <c:v>9.9279599999999992E-246</c:v>
                </c:pt>
                <c:pt idx="1225" formatCode="0.00E+00">
                  <c:v>8.9260799999999998E-246</c:v>
                </c:pt>
                <c:pt idx="1226" formatCode="0.00E+00">
                  <c:v>3.8492200000000001E-246</c:v>
                </c:pt>
                <c:pt idx="1227" formatCode="0.00E+00">
                  <c:v>-5.1586999999999999E-246</c:v>
                </c:pt>
                <c:pt idx="1228" formatCode="0.00E+00">
                  <c:v>-1.62848E-245</c:v>
                </c:pt>
                <c:pt idx="1229" formatCode="0.00E+00">
                  <c:v>-2.56037E-245</c:v>
                </c:pt>
                <c:pt idx="1230" formatCode="0.00E+00">
                  <c:v>-2.7552800000000001E-245</c:v>
                </c:pt>
                <c:pt idx="1231" formatCode="0.00E+00">
                  <c:v>-1.70829E-245</c:v>
                </c:pt>
                <c:pt idx="1232" formatCode="0.00E+00">
                  <c:v>7.7918600000000002E-246</c:v>
                </c:pt>
                <c:pt idx="1233" formatCode="0.00E+00">
                  <c:v>4.4146800000000003E-245</c:v>
                </c:pt>
                <c:pt idx="1234" formatCode="0.00E+00">
                  <c:v>8.3044700000000004E-245</c:v>
                </c:pt>
                <c:pt idx="1235" formatCode="0.00E+00">
                  <c:v>1.09594E-244</c:v>
                </c:pt>
                <c:pt idx="1236" formatCode="0.00E+00">
                  <c:v>1.0472300000000001E-244</c:v>
                </c:pt>
                <c:pt idx="1237" formatCode="0.00E+00">
                  <c:v>5.09274E-245</c:v>
                </c:pt>
                <c:pt idx="1238" formatCode="0.00E+00">
                  <c:v>-5.6331600000000003E-245</c:v>
                </c:pt>
                <c:pt idx="1239" formatCode="0.00E+00">
                  <c:v>-1.97293E-244</c:v>
                </c:pt>
                <c:pt idx="1240" formatCode="0.00E+00">
                  <c:v>-3.2441499999999999E-244</c:v>
                </c:pt>
                <c:pt idx="1241" formatCode="0.00E+00">
                  <c:v>-3.7052499999999997E-244</c:v>
                </c:pt>
                <c:pt idx="1242" formatCode="0.00E+00">
                  <c:v>-2.6680899999999999E-244</c:v>
                </c:pt>
                <c:pt idx="1243" formatCode="0.00E+00">
                  <c:v>3.3542200000000001E-245</c:v>
                </c:pt>
                <c:pt idx="1244" formatCode="0.00E+00">
                  <c:v>5.1736500000000003E-244</c:v>
                </c:pt>
                <c:pt idx="1245" formatCode="0.00E+00">
                  <c:v>1.06267E-243</c:v>
                </c:pt>
                <c:pt idx="1246" formatCode="0.00E+00">
                  <c:v>1.4406900000000001E-243</c:v>
                </c:pt>
                <c:pt idx="1247" formatCode="0.00E+00">
                  <c:v>1.38746E-243</c:v>
                </c:pt>
                <c:pt idx="1248" formatCode="0.00E+00">
                  <c:v>6.6221899999999999E-244</c:v>
                </c:pt>
                <c:pt idx="1249" formatCode="0.00E+00">
                  <c:v>-8.6035199999999997E-244</c:v>
                </c:pt>
                <c:pt idx="1250" formatCode="0.00E+00">
                  <c:v>-2.9688599999999998E-243</c:v>
                </c:pt>
                <c:pt idx="1251" formatCode="0.00E+00">
                  <c:v>-4.9670699999999998E-243</c:v>
                </c:pt>
                <c:pt idx="1252" formatCode="0.00E+00">
                  <c:v>-5.8243199999999997E-243</c:v>
                </c:pt>
                <c:pt idx="1253" formatCode="0.00E+00">
                  <c:v>-4.5235800000000002E-243</c:v>
                </c:pt>
                <c:pt idx="1254" formatCode="0.00E+00">
                  <c:v>-4.8689800000000002E-244</c:v>
                </c:pt>
                <c:pt idx="1255" formatCode="0.00E+00">
                  <c:v>5.9904500000000001E-243</c:v>
                </c:pt>
                <c:pt idx="1256" formatCode="0.00E+00">
                  <c:v>1.3428399999999999E-242</c:v>
                </c:pt>
                <c:pt idx="1257" formatCode="0.00E+00">
                  <c:v>1.9028000000000001E-242</c:v>
                </c:pt>
                <c:pt idx="1258" formatCode="0.00E+00">
                  <c:v>1.9104199999999999E-242</c:v>
                </c:pt>
                <c:pt idx="1259" formatCode="0.00E+00">
                  <c:v>1.04065E-242</c:v>
                </c:pt>
                <c:pt idx="1260" formatCode="0.00E+00">
                  <c:v>-8.2168499999999996E-243</c:v>
                </c:pt>
                <c:pt idx="1261" formatCode="0.00E+00">
                  <c:v>-3.41703E-242</c:v>
                </c:pt>
                <c:pt idx="1262" formatCode="0.00E+00">
                  <c:v>-5.9998500000000001E-242</c:v>
                </c:pt>
                <c:pt idx="1263" formatCode="0.00E+00">
                  <c:v>-7.4889399999999996E-242</c:v>
                </c:pt>
                <c:pt idx="1264" formatCode="0.00E+00">
                  <c:v>-6.8573400000000003E-242</c:v>
                </c:pt>
                <c:pt idx="1265" formatCode="0.00E+00">
                  <c:v>-3.4673299999999998E-242</c:v>
                </c:pt>
                <c:pt idx="1266" formatCode="0.00E+00">
                  <c:v>2.5919199999999999E-242</c:v>
                </c:pt>
                <c:pt idx="1267" formatCode="0.00E+00">
                  <c:v>9.9541400000000008E-242</c:v>
                </c:pt>
                <c:pt idx="1268" formatCode="0.00E+00">
                  <c:v>1.5435E-241</c:v>
                </c:pt>
                <c:pt idx="1269" formatCode="0.00E+00">
                  <c:v>1.4231499999999999E-241</c:v>
                </c:pt>
                <c:pt idx="1270" formatCode="0.00E+00">
                  <c:v>1.4899000000000001E-242</c:v>
                </c:pt>
                <c:pt idx="1271" formatCode="0.00E+00">
                  <c:v>-2.5111800000000001E-241</c:v>
                </c:pt>
                <c:pt idx="1272" formatCode="0.00E+00">
                  <c:v>-6.2705999999999996E-241</c:v>
                </c:pt>
                <c:pt idx="1273" formatCode="0.00E+00">
                  <c:v>-1.01353E-240</c:v>
                </c:pt>
                <c:pt idx="1274" formatCode="0.00E+00">
                  <c:v>-1.2525700000000001E-240</c:v>
                </c:pt>
                <c:pt idx="1275" formatCode="0.00E+00">
                  <c:v>-1.1847300000000001E-240</c:v>
                </c:pt>
                <c:pt idx="1276" formatCode="0.00E+00">
                  <c:v>-7.1291699999999994E-241</c:v>
                </c:pt>
                <c:pt idx="1277" formatCode="0.00E+00">
                  <c:v>1.53263E-241</c:v>
                </c:pt>
                <c:pt idx="1278" formatCode="0.00E+00">
                  <c:v>1.2376500000000001E-240</c:v>
                </c:pt>
                <c:pt idx="1279" formatCode="0.00E+00">
                  <c:v>2.1132999999999999E-240</c:v>
                </c:pt>
                <c:pt idx="1280" formatCode="0.00E+00">
                  <c:v>2.1053200000000001E-240</c:v>
                </c:pt>
                <c:pt idx="1281" formatCode="0.00E+00">
                  <c:v>4.9953099999999997E-241</c:v>
                </c:pt>
                <c:pt idx="1282" formatCode="0.00E+00">
                  <c:v>-3.0875899999999999E-240</c:v>
                </c:pt>
                <c:pt idx="1283" formatCode="0.00E+00">
                  <c:v>-8.33156E-240</c:v>
                </c:pt>
                <c:pt idx="1284" formatCode="0.00E+00">
                  <c:v>-1.3909E-239</c:v>
                </c:pt>
                <c:pt idx="1285" formatCode="0.00E+00">
                  <c:v>-1.7443399999999999E-239</c:v>
                </c:pt>
                <c:pt idx="1286" formatCode="0.00E+00">
                  <c:v>-1.6055700000000001E-239</c:v>
                </c:pt>
                <c:pt idx="1287" formatCode="0.00E+00">
                  <c:v>-7.6419700000000001E-240</c:v>
                </c:pt>
                <c:pt idx="1288" formatCode="0.00E+00">
                  <c:v>7.7421400000000003E-240</c:v>
                </c:pt>
                <c:pt idx="1289" formatCode="0.00E+00">
                  <c:v>2.72257E-239</c:v>
                </c:pt>
                <c:pt idx="1290" formatCode="0.00E+00">
                  <c:v>4.5381700000000001E-239</c:v>
                </c:pt>
                <c:pt idx="1291" formatCode="0.00E+00">
                  <c:v>5.5068999999999997E-239</c:v>
                </c:pt>
                <c:pt idx="1292" formatCode="0.00E+00">
                  <c:v>4.8467299999999996E-239</c:v>
                </c:pt>
                <c:pt idx="1293" formatCode="0.00E+00">
                  <c:v>1.9316899999999999E-239</c:v>
                </c:pt>
                <c:pt idx="1294" formatCode="0.00E+00">
                  <c:v>-3.1497199999999998E-239</c:v>
                </c:pt>
                <c:pt idx="1295" formatCode="0.00E+00">
                  <c:v>-9.0066300000000004E-239</c:v>
                </c:pt>
                <c:pt idx="1296" formatCode="0.00E+00">
                  <c:v>-1.31206E-238</c:v>
                </c:pt>
                <c:pt idx="1297" formatCode="0.00E+00">
                  <c:v>-1.24538E-238</c:v>
                </c:pt>
                <c:pt idx="1298" formatCode="0.00E+00">
                  <c:v>-3.6790200000000001E-239</c:v>
                </c:pt>
                <c:pt idx="1299" formatCode="0.00E+00">
                  <c:v>1.5407899999999999E-238</c:v>
                </c:pt>
                <c:pt idx="1300" formatCode="0.00E+00">
                  <c:v>4.2321599999999999E-238</c:v>
                </c:pt>
                <c:pt idx="1301" formatCode="0.00E+00">
                  <c:v>6.7583700000000003E-238</c:v>
                </c:pt>
                <c:pt idx="1302" formatCode="0.00E+00">
                  <c:v>7.6647800000000001E-238</c:v>
                </c:pt>
                <c:pt idx="1303" formatCode="0.00E+00">
                  <c:v>5.4527499999999997E-238</c:v>
                </c:pt>
                <c:pt idx="1304" formatCode="0.00E+00">
                  <c:v>-8.4214199999999993E-239</c:v>
                </c:pt>
                <c:pt idx="1305" formatCode="0.00E+00">
                  <c:v>-1.09314E-237</c:v>
                </c:pt>
                <c:pt idx="1306" formatCode="0.00E+00">
                  <c:v>-2.2569699999999999E-237</c:v>
                </c:pt>
                <c:pt idx="1307" formatCode="0.00E+00">
                  <c:v>-3.1467900000000002E-237</c:v>
                </c:pt>
                <c:pt idx="1308" formatCode="0.00E+00">
                  <c:v>-3.2400899999999998E-237</c:v>
                </c:pt>
                <c:pt idx="1309" formatCode="0.00E+00">
                  <c:v>-2.0526299999999999E-237</c:v>
                </c:pt>
                <c:pt idx="1310" formatCode="0.00E+00">
                  <c:v>7.4832199999999999E-238</c:v>
                </c:pt>
                <c:pt idx="1311" formatCode="0.00E+00">
                  <c:v>4.9096799999999998E-237</c:v>
                </c:pt>
                <c:pt idx="1312" formatCode="0.00E+00">
                  <c:v>8.9903899999999996E-237</c:v>
                </c:pt>
                <c:pt idx="1313" formatCode="0.00E+00">
                  <c:v>1.0755400000000001E-236</c:v>
                </c:pt>
                <c:pt idx="1314" formatCode="0.00E+00">
                  <c:v>8.4694100000000004E-237</c:v>
                </c:pt>
                <c:pt idx="1315" formatCode="0.00E+00">
                  <c:v>1.4281300000000001E-237</c:v>
                </c:pt>
                <c:pt idx="1316" formatCode="0.00E+00">
                  <c:v>-1.0060700000000001E-236</c:v>
                </c:pt>
                <c:pt idx="1317" formatCode="0.00E+00">
                  <c:v>-2.3711400000000002E-236</c:v>
                </c:pt>
                <c:pt idx="1318" formatCode="0.00E+00">
                  <c:v>-3.3894900000000001E-236</c:v>
                </c:pt>
                <c:pt idx="1319" formatCode="0.00E+00">
                  <c:v>-3.2150799999999999E-236</c:v>
                </c:pt>
                <c:pt idx="1320" formatCode="0.00E+00">
                  <c:v>-1.03294E-236</c:v>
                </c:pt>
                <c:pt idx="1321" formatCode="0.00E+00">
                  <c:v>3.5408800000000002E-236</c:v>
                </c:pt>
                <c:pt idx="1322" formatCode="0.00E+00">
                  <c:v>1.00463E-235</c:v>
                </c:pt>
                <c:pt idx="1323" formatCode="0.00E+00">
                  <c:v>1.6654499999999999E-235</c:v>
                </c:pt>
                <c:pt idx="1324" formatCode="0.00E+00">
                  <c:v>2.0128700000000002E-235</c:v>
                </c:pt>
                <c:pt idx="1325" formatCode="0.00E+00">
                  <c:v>1.69043E-235</c:v>
                </c:pt>
                <c:pt idx="1326" formatCode="0.00E+00">
                  <c:v>4.5161000000000001E-236</c:v>
                </c:pt>
                <c:pt idx="1327" formatCode="0.00E+00">
                  <c:v>-1.7061699999999998E-235</c:v>
                </c:pt>
                <c:pt idx="1328" formatCode="0.00E+00">
                  <c:v>-4.38036E-235</c:v>
                </c:pt>
                <c:pt idx="1329" formatCode="0.00E+00">
                  <c:v>-6.6860399999999997E-235</c:v>
                </c:pt>
                <c:pt idx="1330" formatCode="0.00E+00">
                  <c:v>-7.4271800000000006E-235</c:v>
                </c:pt>
                <c:pt idx="1331" formatCode="0.00E+00">
                  <c:v>-5.5230500000000002E-235</c:v>
                </c:pt>
                <c:pt idx="1332" formatCode="0.00E+00">
                  <c:v>-5.2842000000000003E-236</c:v>
                </c:pt>
                <c:pt idx="1333" formatCode="0.00E+00">
                  <c:v>6.9744799999999997E-235</c:v>
                </c:pt>
                <c:pt idx="1334" formatCode="0.00E+00">
                  <c:v>1.48526E-234</c:v>
                </c:pt>
                <c:pt idx="1335" formatCode="0.00E+00">
                  <c:v>1.8735800000000001E-234</c:v>
                </c:pt>
                <c:pt idx="1336" formatCode="0.00E+00">
                  <c:v>1.2882699999999999E-234</c:v>
                </c:pt>
                <c:pt idx="1337" formatCode="0.00E+00">
                  <c:v>-6.7005399999999994E-235</c:v>
                </c:pt>
                <c:pt idx="1338" formatCode="0.00E+00">
                  <c:v>-3.9546500000000001E-234</c:v>
                </c:pt>
                <c:pt idx="1339" formatCode="0.00E+00">
                  <c:v>-8.0008399999999997E-234</c:v>
                </c:pt>
                <c:pt idx="1340" formatCode="0.00E+00">
                  <c:v>-1.1686200000000001E-233</c:v>
                </c:pt>
                <c:pt idx="1341" formatCode="0.00E+00">
                  <c:v>-1.3305899999999999E-233</c:v>
                </c:pt>
                <c:pt idx="1342" formatCode="0.00E+00">
                  <c:v>-1.09284E-233</c:v>
                </c:pt>
                <c:pt idx="1343" formatCode="0.00E+00">
                  <c:v>-3.37711E-234</c:v>
                </c:pt>
                <c:pt idx="1344" formatCode="0.00E+00">
                  <c:v>8.6879899999999995E-234</c:v>
                </c:pt>
                <c:pt idx="1345" formatCode="0.00E+00">
                  <c:v>2.2123100000000001E-233</c:v>
                </c:pt>
                <c:pt idx="1346" formatCode="0.00E+00">
                  <c:v>3.0946200000000002E-233</c:v>
                </c:pt>
                <c:pt idx="1347" formatCode="0.00E+00">
                  <c:v>2.7477799999999998E-233</c:v>
                </c:pt>
                <c:pt idx="1348" formatCode="0.00E+00">
                  <c:v>6.3466799999999996E-234</c:v>
                </c:pt>
                <c:pt idx="1349" formatCode="0.00E+00">
                  <c:v>-3.1866900000000002E-233</c:v>
                </c:pt>
                <c:pt idx="1350" formatCode="0.00E+00">
                  <c:v>-8.04178E-233</c:v>
                </c:pt>
                <c:pt idx="1351" formatCode="0.00E+00">
                  <c:v>-1.2616199999999999E-232</c:v>
                </c:pt>
                <c:pt idx="1352" formatCode="0.00E+00">
                  <c:v>-1.49551E-232</c:v>
                </c:pt>
                <c:pt idx="1353" formatCode="0.00E+00">
                  <c:v>-1.3057500000000001E-232</c:v>
                </c:pt>
                <c:pt idx="1354" formatCode="0.00E+00">
                  <c:v>-5.7063899999999999E-233</c:v>
                </c:pt>
                <c:pt idx="1355" formatCode="0.00E+00">
                  <c:v>6.8539099999999997E-233</c:v>
                </c:pt>
                <c:pt idx="1356" formatCode="0.00E+00">
                  <c:v>2.1492900000000002E-232</c:v>
                </c:pt>
                <c:pt idx="1357" formatCode="0.00E+00">
                  <c:v>3.0607700000000001E-232</c:v>
                </c:pt>
                <c:pt idx="1358" formatCode="0.00E+00">
                  <c:v>2.3456100000000001E-232</c:v>
                </c:pt>
                <c:pt idx="1359" formatCode="0.00E+00">
                  <c:v>-9.2290999999999999E-233</c:v>
                </c:pt>
                <c:pt idx="1360" formatCode="0.00E+00">
                  <c:v>-7.0309100000000001E-232</c:v>
                </c:pt>
                <c:pt idx="1361" formatCode="0.00E+00">
                  <c:v>-1.52012E-231</c:v>
                </c:pt>
                <c:pt idx="1362" formatCode="0.00E+00">
                  <c:v>-2.3187200000000001E-231</c:v>
                </c:pt>
                <c:pt idx="1363" formatCode="0.00E+00">
                  <c:v>-2.7219600000000002E-231</c:v>
                </c:pt>
                <c:pt idx="1364" formatCode="0.00E+00">
                  <c:v>-2.29237E-231</c:v>
                </c:pt>
                <c:pt idx="1365" formatCode="0.00E+00">
                  <c:v>-7.2834899999999997E-232</c:v>
                </c:pt>
                <c:pt idx="1366" formatCode="0.00E+00">
                  <c:v>1.9159199999999999E-231</c:v>
                </c:pt>
                <c:pt idx="1367" formatCode="0.00E+00">
                  <c:v>5.07665E-231</c:v>
                </c:pt>
                <c:pt idx="1368" formatCode="0.00E+00">
                  <c:v>7.6103E-231</c:v>
                </c:pt>
                <c:pt idx="1369" formatCode="0.00E+00">
                  <c:v>7.8640400000000004E-231</c:v>
                </c:pt>
                <c:pt idx="1370" formatCode="0.00E+00">
                  <c:v>4.0819899999999998E-231</c:v>
                </c:pt>
                <c:pt idx="1371" formatCode="0.00E+00">
                  <c:v>-4.6711800000000003E-231</c:v>
                </c:pt>
                <c:pt idx="1372" formatCode="0.00E+00">
                  <c:v>-1.7378699999999999E-230</c:v>
                </c:pt>
                <c:pt idx="1373" formatCode="0.00E+00">
                  <c:v>-3.06599E-230</c:v>
                </c:pt>
                <c:pt idx="1374" formatCode="0.00E+00">
                  <c:v>-3.94832E-230</c:v>
                </c:pt>
                <c:pt idx="1375" formatCode="0.00E+00">
                  <c:v>-3.8185399999999998E-230</c:v>
                </c:pt>
                <c:pt idx="1376" formatCode="0.00E+00">
                  <c:v>-2.1923300000000002E-230</c:v>
                </c:pt>
                <c:pt idx="1377" formatCode="0.00E+00">
                  <c:v>1.01055E-230</c:v>
                </c:pt>
                <c:pt idx="1378" formatCode="0.00E+00">
                  <c:v>5.1174800000000004E-230</c:v>
                </c:pt>
                <c:pt idx="1379" formatCode="0.00E+00">
                  <c:v>8.6743599999999997E-230</c:v>
                </c:pt>
                <c:pt idx="1380" formatCode="0.00E+00">
                  <c:v>9.7484399999999992E-230</c:v>
                </c:pt>
                <c:pt idx="1381" formatCode="0.00E+00">
                  <c:v>6.3847799999999997E-230</c:v>
                </c:pt>
                <c:pt idx="1382" formatCode="0.00E+00">
                  <c:v>-2.6073799999999999E-230</c:v>
                </c:pt>
                <c:pt idx="1383" formatCode="0.00E+00">
                  <c:v>-1.64568E-229</c:v>
                </c:pt>
                <c:pt idx="1384" formatCode="0.00E+00">
                  <c:v>-3.1290900000000002E-229</c:v>
                </c:pt>
                <c:pt idx="1385" formatCode="0.00E+00">
                  <c:v>-3.9771400000000001E-229</c:v>
                </c:pt>
                <c:pt idx="1386" formatCode="0.00E+00">
                  <c:v>-3.26712E-229</c:v>
                </c:pt>
                <c:pt idx="1387" formatCode="0.00E+00">
                  <c:v>-3.0093500000000001E-230</c:v>
                </c:pt>
                <c:pt idx="1388" formatCode="0.00E+00">
                  <c:v>4.9270000000000001E-229</c:v>
                </c:pt>
                <c:pt idx="1389" formatCode="0.00E+00">
                  <c:v>1.14912E-228</c:v>
                </c:pt>
                <c:pt idx="1390" formatCode="0.00E+00">
                  <c:v>1.75767E-228</c:v>
                </c:pt>
                <c:pt idx="1391" formatCode="0.00E+00">
                  <c:v>2.0800900000000001E-228</c:v>
                </c:pt>
                <c:pt idx="1392" formatCode="0.00E+00">
                  <c:v>1.88294E-228</c:v>
                </c:pt>
                <c:pt idx="1393" formatCode="0.00E+00">
                  <c:v>1.03341E-228</c:v>
                </c:pt>
                <c:pt idx="1394" formatCode="0.00E+00">
                  <c:v>-3.8044400000000003E-229</c:v>
                </c:pt>
                <c:pt idx="1395" formatCode="0.00E+00">
                  <c:v>-1.9801900000000001E-228</c:v>
                </c:pt>
                <c:pt idx="1396" formatCode="0.00E+00">
                  <c:v>-3.07319E-228</c:v>
                </c:pt>
                <c:pt idx="1397" formatCode="0.00E+00">
                  <c:v>-2.60821E-228</c:v>
                </c:pt>
                <c:pt idx="1398" formatCode="0.00E+00">
                  <c:v>5.6271700000000001E-229</c:v>
                </c:pt>
                <c:pt idx="1399" formatCode="0.00E+00">
                  <c:v>6.8651600000000001E-228</c:v>
                </c:pt>
                <c:pt idx="1400" formatCode="0.00E+00">
                  <c:v>1.52893E-227</c:v>
                </c:pt>
                <c:pt idx="1401" formatCode="0.00E+00">
                  <c:v>2.3195999999999999E-227</c:v>
                </c:pt>
                <c:pt idx="1402" formatCode="0.00E+00">
                  <c:v>2.65286E-227</c:v>
                </c:pt>
                <c:pt idx="1403" formatCode="0.00E+00">
                  <c:v>2.1093600000000001E-227</c:v>
                </c:pt>
                <c:pt idx="1404" formatCode="0.00E+00">
                  <c:v>4.7107400000000001E-228</c:v>
                </c:pt>
                <c:pt idx="1405" formatCode="0.00E+00">
                  <c:v>-2.1349200000000001E-227</c:v>
                </c:pt>
                <c:pt idx="1406" formatCode="0.00E+00">
                  <c:v>-5.1100000000000001E-227</c:v>
                </c:pt>
                <c:pt idx="1407" formatCode="0.00E+00">
                  <c:v>-7.2060800000000003E-227</c:v>
                </c:pt>
                <c:pt idx="1408" formatCode="0.00E+00">
                  <c:v>-6.6398999999999999E-227</c:v>
                </c:pt>
                <c:pt idx="1409" formatCode="0.00E+00">
                  <c:v>-1.6726499999999999E-227</c:v>
                </c:pt>
                <c:pt idx="1410" formatCode="0.00E+00">
                  <c:v>8.5355700000000003E-227</c:v>
                </c:pt>
                <c:pt idx="1411" formatCode="0.00E+00">
                  <c:v>2.2774900000000001E-226</c:v>
                </c:pt>
                <c:pt idx="1412" formatCode="0.00E+00">
                  <c:v>3.6898200000000002E-226</c:v>
                </c:pt>
                <c:pt idx="1413" formatCode="0.00E+00">
                  <c:v>4.4712000000000001E-226</c:v>
                </c:pt>
                <c:pt idx="1414" formatCode="0.00E+00">
                  <c:v>4.0334800000000001E-226</c:v>
                </c:pt>
                <c:pt idx="1415" formatCode="0.00E+00">
                  <c:v>1.9943399999999998E-226</c:v>
                </c:pt>
                <c:pt idx="1416" formatCode="0.00E+00">
                  <c:v>-1.6438000000000001E-226</c:v>
                </c:pt>
                <c:pt idx="1417" formatCode="0.00E+00">
                  <c:v>-6.0814200000000002E-226</c:v>
                </c:pt>
                <c:pt idx="1418" formatCode="0.00E+00">
                  <c:v>-9.3443899999999998E-226</c:v>
                </c:pt>
                <c:pt idx="1419" formatCode="0.00E+00">
                  <c:v>-8.6964899999999994E-226</c:v>
                </c:pt>
                <c:pt idx="1420" formatCode="0.00E+00">
                  <c:v>-1.8984399999999999E-226</c:v>
                </c:pt>
                <c:pt idx="1421" formatCode="0.00E+00">
                  <c:v>1.16436E-225</c:v>
                </c:pt>
                <c:pt idx="1422" formatCode="0.00E+00">
                  <c:v>3.02321E-225</c:v>
                </c:pt>
                <c:pt idx="1423" formatCode="0.00E+00">
                  <c:v>4.9162299999999997E-225</c:v>
                </c:pt>
                <c:pt idx="1424" formatCode="0.00E+00">
                  <c:v>6.0610899999999994E-225</c:v>
                </c:pt>
                <c:pt idx="1425" formatCode="0.00E+00">
                  <c:v>5.5829200000000006E-225</c:v>
                </c:pt>
                <c:pt idx="1426" formatCode="0.00E+00">
                  <c:v>2.89898E-225</c:v>
                </c:pt>
                <c:pt idx="1427" formatCode="0.00E+00">
                  <c:v>-1.9353299999999999E-225</c:v>
                </c:pt>
                <c:pt idx="1428" formatCode="0.00E+00">
                  <c:v>-7.94547E-225</c:v>
                </c:pt>
                <c:pt idx="1429" formatCode="0.00E+00">
                  <c:v>-1.30257E-224</c:v>
                </c:pt>
                <c:pt idx="1430" formatCode="0.00E+00">
                  <c:v>-1.4107400000000001E-224</c:v>
                </c:pt>
                <c:pt idx="1431" formatCode="0.00E+00">
                  <c:v>-8.0647800000000001E-225</c:v>
                </c:pt>
                <c:pt idx="1432" formatCode="0.00E+00">
                  <c:v>6.7393899999999998E-225</c:v>
                </c:pt>
                <c:pt idx="1433" formatCode="0.00E+00">
                  <c:v>2.88279E-224</c:v>
                </c:pt>
                <c:pt idx="1434" formatCode="0.00E+00">
                  <c:v>5.24748E-224</c:v>
                </c:pt>
                <c:pt idx="1435" formatCode="0.00E+00">
                  <c:v>6.7895699999999997E-224</c:v>
                </c:pt>
                <c:pt idx="1436" formatCode="0.00E+00">
                  <c:v>6.3900699999999999E-224</c:v>
                </c:pt>
                <c:pt idx="1437" formatCode="0.00E+00">
                  <c:v>3.2189699999999999E-224</c:v>
                </c:pt>
                <c:pt idx="1438" formatCode="0.00E+00">
                  <c:v>-2.8690799999999998E-224</c:v>
                </c:pt>
                <c:pt idx="1439" formatCode="0.00E+00">
                  <c:v>-1.0809000000000001E-223</c:v>
                </c:pt>
                <c:pt idx="1440" formatCode="0.00E+00">
                  <c:v>-1.76165E-223</c:v>
                </c:pt>
                <c:pt idx="1441" formatCode="0.00E+00">
                  <c:v>-1.85707E-223</c:v>
                </c:pt>
                <c:pt idx="1442" formatCode="0.00E+00">
                  <c:v>-8.9053499999999992E-224</c:v>
                </c:pt>
                <c:pt idx="1443" formatCode="0.00E+00">
                  <c:v>1.4056300000000001E-223</c:v>
                </c:pt>
                <c:pt idx="1444" formatCode="0.00E+00">
                  <c:v>4.8698499999999997E-223</c:v>
                </c:pt>
                <c:pt idx="1445" formatCode="0.00E+00">
                  <c:v>8.7309600000000006E-223</c:v>
                </c:pt>
                <c:pt idx="1446" formatCode="0.00E+00">
                  <c:v>1.17569E-222</c:v>
                </c:pt>
                <c:pt idx="1447" formatCode="0.00E+00">
                  <c:v>1.2676099999999999E-222</c:v>
                </c:pt>
                <c:pt idx="1448" formatCode="0.00E+00">
                  <c:v>1.0413E-222</c:v>
                </c:pt>
                <c:pt idx="1449" formatCode="0.00E+00">
                  <c:v>4.4370499999999999E-223</c:v>
                </c:pt>
                <c:pt idx="1450" formatCode="0.00E+00">
                  <c:v>-4.2665300000000001E-223</c:v>
                </c:pt>
                <c:pt idx="1451" formatCode="0.00E+00">
                  <c:v>-1.2292E-222</c:v>
                </c:pt>
                <c:pt idx="1452" formatCode="0.00E+00">
                  <c:v>-1.4088000000000002E-222</c:v>
                </c:pt>
                <c:pt idx="1453" formatCode="0.00E+00">
                  <c:v>-3.5026699999999998E-223</c:v>
                </c:pt>
                <c:pt idx="1454" formatCode="0.00E+00">
                  <c:v>2.38783E-222</c:v>
                </c:pt>
                <c:pt idx="1455" formatCode="0.00E+00">
                  <c:v>6.7441400000000002E-222</c:v>
                </c:pt>
                <c:pt idx="1456" formatCode="0.00E+00">
                  <c:v>1.17674E-221</c:v>
                </c:pt>
                <c:pt idx="1457" formatCode="0.00E+00">
                  <c:v>1.54892E-221</c:v>
                </c:pt>
                <c:pt idx="1458" formatCode="0.00E+00">
                  <c:v>1.53894E-221</c:v>
                </c:pt>
                <c:pt idx="1459" formatCode="0.00E+00">
                  <c:v>9.3247299999999996E-222</c:v>
                </c:pt>
                <c:pt idx="1460" formatCode="0.00E+00">
                  <c:v>-3.3615E-222</c:v>
                </c:pt>
                <c:pt idx="1461" formatCode="0.00E+00">
                  <c:v>-2.0817699999999999E-221</c:v>
                </c:pt>
                <c:pt idx="1462" formatCode="0.00E+00">
                  <c:v>-3.8030700000000001E-221</c:v>
                </c:pt>
                <c:pt idx="1463" formatCode="0.00E+00">
                  <c:v>-4.6931899999999998E-221</c:v>
                </c:pt>
                <c:pt idx="1464" formatCode="0.00E+00">
                  <c:v>-3.82972E-221</c:v>
                </c:pt>
                <c:pt idx="1465" formatCode="0.00E+00">
                  <c:v>-5.90269E-222</c:v>
                </c:pt>
                <c:pt idx="1466" formatCode="0.00E+00">
                  <c:v>4.8895499999999997E-221</c:v>
                </c:pt>
                <c:pt idx="1467" formatCode="0.00E+00">
                  <c:v>1.14357E-220</c:v>
                </c:pt>
                <c:pt idx="1468" formatCode="0.00E+00">
                  <c:v>1.67714E-220</c:v>
                </c:pt>
                <c:pt idx="1469" formatCode="0.00E+00">
                  <c:v>1.7750000000000001E-220</c:v>
                </c:pt>
                <c:pt idx="1470" formatCode="0.00E+00">
                  <c:v>1.1233899999999999E-220</c:v>
                </c:pt>
                <c:pt idx="1471" formatCode="0.00E+00">
                  <c:v>-4.1328700000000001E-221</c:v>
                </c:pt>
                <c:pt idx="1472" formatCode="0.00E+00">
                  <c:v>-2.6225900000000002E-220</c:v>
                </c:pt>
                <c:pt idx="1473" formatCode="0.00E+00">
                  <c:v>-4.9182900000000002E-220</c:v>
                </c:pt>
                <c:pt idx="1474" formatCode="0.00E+00">
                  <c:v>-6.3985499999999997E-220</c:v>
                </c:pt>
                <c:pt idx="1475" formatCode="0.00E+00">
                  <c:v>-5.9940099999999998E-220</c:v>
                </c:pt>
                <c:pt idx="1476" formatCode="0.00E+00">
                  <c:v>-2.9243100000000001E-220</c:v>
                </c:pt>
                <c:pt idx="1477" formatCode="0.00E+00">
                  <c:v>2.74685E-220</c:v>
                </c:pt>
                <c:pt idx="1478" formatCode="0.00E+00">
                  <c:v>9.8077999999999994E-220</c:v>
                </c:pt>
                <c:pt idx="1479" formatCode="0.00E+00">
                  <c:v>1.5599000000000001E-219</c:v>
                </c:pt>
                <c:pt idx="1480" formatCode="0.00E+00">
                  <c:v>1.6068899999999998E-219</c:v>
                </c:pt>
                <c:pt idx="1481" formatCode="0.00E+00">
                  <c:v>7.0801700000000002E-220</c:v>
                </c:pt>
                <c:pt idx="1482" formatCode="0.00E+00">
                  <c:v>-1.34918E-219</c:v>
                </c:pt>
                <c:pt idx="1483" formatCode="0.00E+00">
                  <c:v>-4.3736000000000002E-219</c:v>
                </c:pt>
                <c:pt idx="1484" formatCode="0.00E+00">
                  <c:v>-7.6080600000000003E-219</c:v>
                </c:pt>
                <c:pt idx="1485" formatCode="0.00E+00">
                  <c:v>-9.7619099999999996E-219</c:v>
                </c:pt>
                <c:pt idx="1486" formatCode="0.00E+00">
                  <c:v>-9.38123E-219</c:v>
                </c:pt>
                <c:pt idx="1487" formatCode="0.00E+00">
                  <c:v>-5.4457099999999999E-219</c:v>
                </c:pt>
                <c:pt idx="1488" formatCode="0.00E+00">
                  <c:v>2.0432499999999999E-219</c:v>
                </c:pt>
                <c:pt idx="1489" formatCode="0.00E+00">
                  <c:v>1.16582E-218</c:v>
                </c:pt>
                <c:pt idx="1490" formatCode="0.00E+00">
                  <c:v>2.0274000000000001E-218</c:v>
                </c:pt>
                <c:pt idx="1491" formatCode="0.00E+00">
                  <c:v>2.3358200000000002E-218</c:v>
                </c:pt>
                <c:pt idx="1492" formatCode="0.00E+00">
                  <c:v>1.65672E-218</c:v>
                </c:pt>
                <c:pt idx="1493" formatCode="0.00E+00">
                  <c:v>-2.1962200000000001E-219</c:v>
                </c:pt>
                <c:pt idx="1494" formatCode="0.00E+00">
                  <c:v>-3.1293400000000002E-218</c:v>
                </c:pt>
                <c:pt idx="1495" formatCode="0.00E+00">
                  <c:v>-6.3511999999999999E-218</c:v>
                </c:pt>
                <c:pt idx="1496" formatCode="0.00E+00">
                  <c:v>-8.4801800000000004E-218</c:v>
                </c:pt>
                <c:pt idx="1497" formatCode="0.00E+00">
                  <c:v>-7.6397000000000003E-218</c:v>
                </c:pt>
                <c:pt idx="1498" formatCode="0.00E+00">
                  <c:v>-1.98209E-218</c:v>
                </c:pt>
                <c:pt idx="1499" formatCode="0.00E+00">
                  <c:v>9.3935500000000004E-218</c:v>
                </c:pt>
                <c:pt idx="1500" formatCode="0.00E+00">
                  <c:v>2.4922799999999998E-217</c:v>
                </c:pt>
                <c:pt idx="1501" formatCode="0.00E+00">
                  <c:v>3.9634000000000001E-217</c:v>
                </c:pt>
                <c:pt idx="1502" formatCode="0.00E+00">
                  <c:v>4.6455700000000004E-217</c:v>
                </c:pt>
                <c:pt idx="1503" formatCode="0.00E+00">
                  <c:v>3.9141900000000004E-217</c:v>
                </c:pt>
                <c:pt idx="1504" formatCode="0.00E+00">
                  <c:v>1.47334E-217</c:v>
                </c:pt>
                <c:pt idx="1505" formatCode="0.00E+00">
                  <c:v>-2.4740499999999999E-217</c:v>
                </c:pt>
                <c:pt idx="1506" formatCode="0.00E+00">
                  <c:v>-7.0091999999999998E-217</c:v>
                </c:pt>
                <c:pt idx="1507" formatCode="0.00E+00">
                  <c:v>-1.0238299999999999E-216</c:v>
                </c:pt>
                <c:pt idx="1508" formatCode="0.00E+00">
                  <c:v>-9.3398200000000001E-217</c:v>
                </c:pt>
                <c:pt idx="1509" formatCode="0.00E+00">
                  <c:v>-1.3457600000000001E-217</c:v>
                </c:pt>
                <c:pt idx="1510" formatCode="0.00E+00">
                  <c:v>1.5253400000000001E-216</c:v>
                </c:pt>
                <c:pt idx="1511" formatCode="0.00E+00">
                  <c:v>3.8455299999999999E-216</c:v>
                </c:pt>
                <c:pt idx="1512" formatCode="0.00E+00">
                  <c:v>6.1510999999999995E-216</c:v>
                </c:pt>
                <c:pt idx="1513" formatCode="0.00E+00">
                  <c:v>7.4607000000000005E-216</c:v>
                </c:pt>
                <c:pt idx="1514" formatCode="0.00E+00">
                  <c:v>6.8908899999999999E-216</c:v>
                </c:pt>
                <c:pt idx="1515" formatCode="0.00E+00">
                  <c:v>3.9377300000000003E-216</c:v>
                </c:pt>
                <c:pt idx="1516" formatCode="0.00E+00">
                  <c:v>-1.32409E-216</c:v>
                </c:pt>
                <c:pt idx="1517" formatCode="0.00E+00">
                  <c:v>-7.7295099999999995E-216</c:v>
                </c:pt>
                <c:pt idx="1518" formatCode="0.00E+00">
                  <c:v>-1.2534400000000001E-215</c:v>
                </c:pt>
                <c:pt idx="1519" formatCode="0.00E+00">
                  <c:v>-1.1996100000000001E-215</c:v>
                </c:pt>
                <c:pt idx="1520" formatCode="0.00E+00">
                  <c:v>-3.0195600000000002E-216</c:v>
                </c:pt>
                <c:pt idx="1521" formatCode="0.00E+00">
                  <c:v>1.5348999999999999E-215</c:v>
                </c:pt>
                <c:pt idx="1522" formatCode="0.00E+00">
                  <c:v>4.08865E-215</c:v>
                </c:pt>
                <c:pt idx="1523" formatCode="0.00E+00">
                  <c:v>6.6777099999999996E-215</c:v>
                </c:pt>
                <c:pt idx="1524" formatCode="0.00E+00">
                  <c:v>8.0995599999999997E-215</c:v>
                </c:pt>
                <c:pt idx="1525" formatCode="0.00E+00">
                  <c:v>6.9518499999999999E-215</c:v>
                </c:pt>
                <c:pt idx="1526" formatCode="0.00E+00">
                  <c:v>2.2349500000000001E-215</c:v>
                </c:pt>
                <c:pt idx="1527" formatCode="0.00E+00">
                  <c:v>-6.1069700000000002E-215</c:v>
                </c:pt>
                <c:pt idx="1528" formatCode="0.00E+00">
                  <c:v>-1.6490899999999999E-214</c:v>
                </c:pt>
                <c:pt idx="1529" formatCode="0.00E+00">
                  <c:v>-2.4876699999999998E-214</c:v>
                </c:pt>
                <c:pt idx="1530" formatCode="0.00E+00">
                  <c:v>-2.54425E-214</c:v>
                </c:pt>
                <c:pt idx="1531" formatCode="0.00E+00">
                  <c:v>-1.34343E-214</c:v>
                </c:pt>
                <c:pt idx="1532" formatCode="0.00E+00">
                  <c:v>1.2302E-214</c:v>
                </c:pt>
                <c:pt idx="1533" formatCode="0.00E+00">
                  <c:v>4.85776E-214</c:v>
                </c:pt>
                <c:pt idx="1534" formatCode="0.00E+00">
                  <c:v>8.6637299999999992E-214</c:v>
                </c:pt>
                <c:pt idx="1535" formatCode="0.00E+00">
                  <c:v>1.1018900000000001E-213</c:v>
                </c:pt>
                <c:pt idx="1536" formatCode="0.00E+00">
                  <c:v>9.7488800000000006E-214</c:v>
                </c:pt>
                <c:pt idx="1537" formatCode="0.00E+00">
                  <c:v>2.9742799999999998E-214</c:v>
                </c:pt>
                <c:pt idx="1538" formatCode="0.00E+00">
                  <c:v>-9.7476399999999992E-214</c:v>
                </c:pt>
                <c:pt idx="1539" formatCode="0.00E+00">
                  <c:v>-2.62403E-213</c:v>
                </c:pt>
                <c:pt idx="1540" formatCode="0.00E+00">
                  <c:v>-4.09626E-213</c:v>
                </c:pt>
                <c:pt idx="1541" formatCode="0.00E+00">
                  <c:v>-4.5960500000000001E-213</c:v>
                </c:pt>
                <c:pt idx="1542" formatCode="0.00E+00">
                  <c:v>-3.3519599999999997E-213</c:v>
                </c:pt>
                <c:pt idx="1543" formatCode="0.00E+00">
                  <c:v>8.8763500000000004E-215</c:v>
                </c:pt>
                <c:pt idx="1544" formatCode="0.00E+00">
                  <c:v>5.4990599999999999E-213</c:v>
                </c:pt>
                <c:pt idx="1545" formatCode="0.00E+00">
                  <c:v>1.15594E-212</c:v>
                </c:pt>
                <c:pt idx="1546" formatCode="0.00E+00">
                  <c:v>1.59184E-212</c:v>
                </c:pt>
                <c:pt idx="1547" formatCode="0.00E+00">
                  <c:v>1.6063100000000001E-212</c:v>
                </c:pt>
                <c:pt idx="1548" formatCode="0.00E+00">
                  <c:v>1.0362E-212</c:v>
                </c:pt>
                <c:pt idx="1549" formatCode="0.00E+00">
                  <c:v>-1.2822899999999999E-213</c:v>
                </c:pt>
                <c:pt idx="1550" formatCode="0.00E+00">
                  <c:v>-1.68445E-212</c:v>
                </c:pt>
                <c:pt idx="1551" formatCode="0.00E+00">
                  <c:v>-3.1239500000000002E-212</c:v>
                </c:pt>
                <c:pt idx="1552" formatCode="0.00E+00">
                  <c:v>-3.5972600000000001E-212</c:v>
                </c:pt>
                <c:pt idx="1553" formatCode="0.00E+00">
                  <c:v>-2.15787E-212</c:v>
                </c:pt>
                <c:pt idx="1554" formatCode="0.00E+00">
                  <c:v>1.70897E-212</c:v>
                </c:pt>
                <c:pt idx="1555" formatCode="0.00E+00">
                  <c:v>7.6574500000000004E-212</c:v>
                </c:pt>
                <c:pt idx="1556" formatCode="0.00E+00">
                  <c:v>1.4411300000000001E-211</c:v>
                </c:pt>
                <c:pt idx="1557" formatCode="0.00E+00">
                  <c:v>1.9878899999999998E-211</c:v>
                </c:pt>
                <c:pt idx="1558" formatCode="0.00E+00">
                  <c:v>2.1471000000000001E-211</c:v>
                </c:pt>
                <c:pt idx="1559" formatCode="0.00E+00">
                  <c:v>1.6780400000000001E-211</c:v>
                </c:pt>
                <c:pt idx="1560" formatCode="0.00E+00">
                  <c:v>4.45385E-212</c:v>
                </c:pt>
                <c:pt idx="1561" formatCode="0.00E+00">
                  <c:v>-1.4091699999999999E-211</c:v>
                </c:pt>
                <c:pt idx="1562" formatCode="0.00E+00">
                  <c:v>-3.1424099999999998E-211</c:v>
                </c:pt>
                <c:pt idx="1563" formatCode="0.00E+00">
                  <c:v>-3.3165599999999999E-211</c:v>
                </c:pt>
                <c:pt idx="1564" formatCode="0.00E+00">
                  <c:v>-3.5230500000000001E-212</c:v>
                </c:pt>
                <c:pt idx="1565" formatCode="0.00E+00">
                  <c:v>6.6894199999999999E-211</c:v>
                </c:pt>
                <c:pt idx="1566" formatCode="0.00E+00">
                  <c:v>1.75628E-210</c:v>
                </c:pt>
                <c:pt idx="1567" formatCode="0.00E+00">
                  <c:v>3.0256799999999998E-210</c:v>
                </c:pt>
                <c:pt idx="1568" formatCode="0.00E+00">
                  <c:v>4.0614999999999997E-210</c:v>
                </c:pt>
                <c:pt idx="1569" formatCode="0.00E+00">
                  <c:v>4.3390699999999999E-210</c:v>
                </c:pt>
                <c:pt idx="1570" formatCode="0.00E+00">
                  <c:v>3.4658899999999998E-210</c:v>
                </c:pt>
                <c:pt idx="1571" formatCode="0.00E+00">
                  <c:v>1.3773E-210</c:v>
                </c:pt>
                <c:pt idx="1572" formatCode="0.00E+00">
                  <c:v>-1.58623E-210</c:v>
                </c:pt>
                <c:pt idx="1573" formatCode="0.00E+00">
                  <c:v>-4.6739199999999998E-210</c:v>
                </c:pt>
                <c:pt idx="1574" formatCode="0.00E+00">
                  <c:v>-6.8657699999999995E-210</c:v>
                </c:pt>
                <c:pt idx="1575" formatCode="0.00E+00">
                  <c:v>-7.1659600000000002E-210</c:v>
                </c:pt>
                <c:pt idx="1576" formatCode="0.00E+00">
                  <c:v>-4.8369400000000001E-210</c:v>
                </c:pt>
                <c:pt idx="1577" formatCode="0.00E+00">
                  <c:v>3.0475899999999999E-211</c:v>
                </c:pt>
                <c:pt idx="1578" formatCode="0.00E+00">
                  <c:v>7.1187299999999996E-210</c:v>
                </c:pt>
                <c:pt idx="1579" formatCode="0.00E+00">
                  <c:v>1.2392599999999999E-209</c:v>
                </c:pt>
                <c:pt idx="1580" formatCode="0.00E+00">
                  <c:v>1.17078E-209</c:v>
                </c:pt>
                <c:pt idx="1581" formatCode="0.00E+00">
                  <c:v>1.9117100000000001E-210</c:v>
                </c:pt>
                <c:pt idx="1582" formatCode="0.00E+00">
                  <c:v>-1.73592E-209</c:v>
                </c:pt>
                <c:pt idx="1583" formatCode="0.00E+00">
                  <c:v>-4.3782E-209</c:v>
                </c:pt>
                <c:pt idx="1584" formatCode="0.00E+00">
                  <c:v>-7.11095E-209</c:v>
                </c:pt>
                <c:pt idx="1585" formatCode="0.00E+00">
                  <c:v>-8.6731699999999997E-209</c:v>
                </c:pt>
                <c:pt idx="1586" formatCode="0.00E+00">
                  <c:v>-7.37555E-209</c:v>
                </c:pt>
                <c:pt idx="1587" formatCode="0.00E+00">
                  <c:v>-1.8822600000000001E-209</c:v>
                </c:pt>
                <c:pt idx="1588" formatCode="0.00E+00">
                  <c:v>7.9584300000000002E-209</c:v>
                </c:pt>
                <c:pt idx="1589" formatCode="0.00E+00">
                  <c:v>2.04726E-208</c:v>
                </c:pt>
                <c:pt idx="1590" formatCode="0.00E+00">
                  <c:v>3.1915099999999998E-208</c:v>
                </c:pt>
                <c:pt idx="1591" formatCode="0.00E+00">
                  <c:v>3.72423E-208</c:v>
                </c:pt>
                <c:pt idx="1592" formatCode="0.00E+00">
                  <c:v>3.1748000000000002E-208</c:v>
                </c:pt>
                <c:pt idx="1593" formatCode="0.00E+00">
                  <c:v>1.2796600000000001E-208</c:v>
                </c:pt>
                <c:pt idx="1594" formatCode="0.00E+00">
                  <c:v>-1.8204500000000001E-208</c:v>
                </c:pt>
                <c:pt idx="1595" formatCode="0.00E+00">
                  <c:v>-5.2635100000000002E-208</c:v>
                </c:pt>
                <c:pt idx="1596" formatCode="0.00E+00">
                  <c:v>-7.0820499999999998E-208</c:v>
                </c:pt>
                <c:pt idx="1597" formatCode="0.00E+00">
                  <c:v>-4.42348E-208</c:v>
                </c:pt>
                <c:pt idx="1598" formatCode="0.00E+00">
                  <c:v>4.9362799999999999E-208</c:v>
                </c:pt>
                <c:pt idx="1599" formatCode="0.00E+00">
                  <c:v>2.08937E-207</c:v>
                </c:pt>
                <c:pt idx="1600" formatCode="0.00E+00">
                  <c:v>4.0797299999999999E-207</c:v>
                </c:pt>
                <c:pt idx="1601" formatCode="0.00E+00">
                  <c:v>5.9717499999999997E-207</c:v>
                </c:pt>
                <c:pt idx="1602" formatCode="0.00E+00">
                  <c:v>7.08481E-207</c:v>
                </c:pt>
                <c:pt idx="1603" formatCode="0.00E+00">
                  <c:v>6.8451599999999995E-207</c:v>
                </c:pt>
                <c:pt idx="1604" formatCode="0.00E+00">
                  <c:v>5.1099099999999998E-207</c:v>
                </c:pt>
                <c:pt idx="1605" formatCode="0.00E+00">
                  <c:v>2.1276099999999999E-207</c:v>
                </c:pt>
                <c:pt idx="1606" formatCode="0.00E+00">
                  <c:v>-1.30655E-207</c:v>
                </c:pt>
                <c:pt idx="1607" formatCode="0.00E+00">
                  <c:v>-3.3714399999999999E-207</c:v>
                </c:pt>
                <c:pt idx="1608" formatCode="0.00E+00">
                  <c:v>-1.7808199999999999E-207</c:v>
                </c:pt>
                <c:pt idx="1609" formatCode="0.00E+00">
                  <c:v>4.8489199999999997E-207</c:v>
                </c:pt>
                <c:pt idx="1610" formatCode="0.00E+00">
                  <c:v>1.66614E-206</c:v>
                </c:pt>
                <c:pt idx="1611" formatCode="0.00E+00">
                  <c:v>3.23214E-206</c:v>
                </c:pt>
                <c:pt idx="1612" formatCode="0.00E+00">
                  <c:v>4.7043699999999998E-206</c:v>
                </c:pt>
                <c:pt idx="1613" formatCode="0.00E+00">
                  <c:v>5.0905399999999995E-206</c:v>
                </c:pt>
                <c:pt idx="1614" formatCode="0.00E+00">
                  <c:v>3.1010499999999998E-206</c:v>
                </c:pt>
                <c:pt idx="1615" formatCode="0.00E+00">
                  <c:v>-2.1856799999999999E-206</c:v>
                </c:pt>
                <c:pt idx="1616" formatCode="0.00E+00">
                  <c:v>-1.0601100000000001E-205</c:v>
                </c:pt>
                <c:pt idx="1617" formatCode="0.00E+00">
                  <c:v>-2.0463599999999998E-205</c:v>
                </c:pt>
                <c:pt idx="1618" formatCode="0.00E+00">
                  <c:v>-2.8201899999999999E-205</c:v>
                </c:pt>
                <c:pt idx="1619" formatCode="0.00E+00">
                  <c:v>-2.8619599999999999E-205</c:v>
                </c:pt>
                <c:pt idx="1620" formatCode="0.00E+00">
                  <c:v>-1.7115799999999999E-205</c:v>
                </c:pt>
                <c:pt idx="1621" formatCode="0.00E+00">
                  <c:v>7.6224700000000005E-206</c:v>
                </c:pt>
                <c:pt idx="1622" formatCode="0.00E+00">
                  <c:v>4.2373E-205</c:v>
                </c:pt>
                <c:pt idx="1623" formatCode="0.00E+00">
                  <c:v>7.7380299999999997E-205</c:v>
                </c:pt>
                <c:pt idx="1624" formatCode="0.00E+00">
                  <c:v>9.5452599999999999E-205</c:v>
                </c:pt>
                <c:pt idx="1625" formatCode="0.00E+00">
                  <c:v>7.7858999999999998E-205</c:v>
                </c:pt>
                <c:pt idx="1626" formatCode="0.00E+00">
                  <c:v>1.1225600000000001E-205</c:v>
                </c:pt>
                <c:pt idx="1627" formatCode="0.00E+00">
                  <c:v>-1.07996E-204</c:v>
                </c:pt>
                <c:pt idx="1628" formatCode="0.00E+00">
                  <c:v>-2.5881100000000001E-204</c:v>
                </c:pt>
                <c:pt idx="1629" formatCode="0.00E+00">
                  <c:v>-3.8043000000000001E-204</c:v>
                </c:pt>
                <c:pt idx="1630" formatCode="0.00E+00">
                  <c:v>-3.9165700000000002E-204</c:v>
                </c:pt>
                <c:pt idx="1631" formatCode="0.00E+00">
                  <c:v>-2.30728E-204</c:v>
                </c:pt>
                <c:pt idx="1632" formatCode="0.00E+00">
                  <c:v>1.2735199999999999E-204</c:v>
                </c:pt>
                <c:pt idx="1633" formatCode="0.00E+00">
                  <c:v>6.5190400000000006E-204</c:v>
                </c:pt>
                <c:pt idx="1634" formatCode="0.00E+00">
                  <c:v>1.2151400000000001E-203</c:v>
                </c:pt>
                <c:pt idx="1635" formatCode="0.00E+00">
                  <c:v>1.6121199999999999E-203</c:v>
                </c:pt>
                <c:pt idx="1636" formatCode="0.00E+00">
                  <c:v>1.66627E-203</c:v>
                </c:pt>
                <c:pt idx="1637" formatCode="0.00E+00">
                  <c:v>1.27293E-203</c:v>
                </c:pt>
                <c:pt idx="1638" formatCode="0.00E+00">
                  <c:v>3.7638800000000001E-204</c:v>
                </c:pt>
                <c:pt idx="1639" formatCode="0.00E+00">
                  <c:v>-8.7764399999999999E-204</c:v>
                </c:pt>
                <c:pt idx="1640" formatCode="0.00E+00">
                  <c:v>-1.8426499999999999E-203</c:v>
                </c:pt>
                <c:pt idx="1641" formatCode="0.00E+00">
                  <c:v>-1.4311899999999999E-203</c:v>
                </c:pt>
                <c:pt idx="1642" formatCode="0.00E+00">
                  <c:v>1.34246E-203</c:v>
                </c:pt>
                <c:pt idx="1643" formatCode="0.00E+00">
                  <c:v>6.92823E-203</c:v>
                </c:pt>
                <c:pt idx="1644" formatCode="0.00E+00">
                  <c:v>1.49776E-202</c:v>
                </c:pt>
                <c:pt idx="1645" formatCode="0.00E+00">
                  <c:v>2.3789999999999999E-202</c:v>
                </c:pt>
                <c:pt idx="1646" formatCode="0.00E+00">
                  <c:v>3.0257799999999998E-202</c:v>
                </c:pt>
                <c:pt idx="1647" formatCode="0.00E+00">
                  <c:v>3.1200299999999998E-202</c:v>
                </c:pt>
                <c:pt idx="1648" formatCode="0.00E+00">
                  <c:v>2.44996E-202</c:v>
                </c:pt>
                <c:pt idx="1649" formatCode="0.00E+00">
                  <c:v>9.2818099999999999E-203</c:v>
                </c:pt>
                <c:pt idx="1650" formatCode="0.00E+00">
                  <c:v>-1.2286300000000001E-202</c:v>
                </c:pt>
                <c:pt idx="1651" formatCode="0.00E+00">
                  <c:v>-3.1651900000000001E-202</c:v>
                </c:pt>
                <c:pt idx="1652" formatCode="0.00E+00">
                  <c:v>-3.3645399999999999E-202</c:v>
                </c:pt>
                <c:pt idx="1653" formatCode="0.00E+00">
                  <c:v>-8.5459900000000001E-204</c:v>
                </c:pt>
                <c:pt idx="1654" formatCode="0.00E+00">
                  <c:v>7.9245000000000003E-202</c:v>
                </c:pt>
                <c:pt idx="1655" formatCode="0.00E+00">
                  <c:v>2.04306E-201</c:v>
                </c:pt>
                <c:pt idx="1656" formatCode="0.00E+00">
                  <c:v>3.4803300000000001E-201</c:v>
                </c:pt>
                <c:pt idx="1657" formatCode="0.00E+00">
                  <c:v>4.6017000000000002E-201</c:v>
                </c:pt>
                <c:pt idx="1658" formatCode="0.00E+00">
                  <c:v>4.76012E-201</c:v>
                </c:pt>
                <c:pt idx="1659" formatCode="0.00E+00">
                  <c:v>3.3249300000000002E-201</c:v>
                </c:pt>
                <c:pt idx="1660" formatCode="0.00E+00">
                  <c:v>-1.98877E-203</c:v>
                </c:pt>
                <c:pt idx="1661" formatCode="0.00E+00">
                  <c:v>-4.8346599999999997E-201</c:v>
                </c:pt>
                <c:pt idx="1662" formatCode="0.00E+00">
                  <c:v>-9.5570000000000006E-201</c:v>
                </c:pt>
                <c:pt idx="1663" formatCode="0.00E+00">
                  <c:v>-1.16211E-200</c:v>
                </c:pt>
                <c:pt idx="1664" formatCode="0.00E+00">
                  <c:v>-8.2652200000000001E-201</c:v>
                </c:pt>
                <c:pt idx="1665" formatCode="0.00E+00">
                  <c:v>2.4037199999999998E-201</c:v>
                </c:pt>
                <c:pt idx="1666" formatCode="0.00E+00">
                  <c:v>2.0298399999999999E-200</c:v>
                </c:pt>
                <c:pt idx="1667" formatCode="0.00E+00">
                  <c:v>4.1768400000000002E-200</c:v>
                </c:pt>
                <c:pt idx="1668" formatCode="0.00E+00">
                  <c:v>5.8722500000000003E-200</c:v>
                </c:pt>
                <c:pt idx="1669" formatCode="0.00E+00">
                  <c:v>6.0928599999999994E-200</c:v>
                </c:pt>
                <c:pt idx="1670" formatCode="0.00E+00">
                  <c:v>3.97898E-200</c:v>
                </c:pt>
                <c:pt idx="1671" formatCode="0.00E+00">
                  <c:v>-9.3071699999999994E-201</c:v>
                </c:pt>
                <c:pt idx="1672" formatCode="0.00E+00">
                  <c:v>-8.2108299999999999E-200</c:v>
                </c:pt>
                <c:pt idx="1673" formatCode="0.00E+00">
                  <c:v>-1.56027E-199</c:v>
                </c:pt>
                <c:pt idx="1674" formatCode="0.00E+00">
                  <c:v>-1.87796E-199</c:v>
                </c:pt>
                <c:pt idx="1675" formatCode="0.00E+00">
                  <c:v>-1.2745699999999999E-199</c:v>
                </c:pt>
                <c:pt idx="1676" formatCode="0.00E+00">
                  <c:v>5.9135400000000004E-200</c:v>
                </c:pt>
                <c:pt idx="1677" formatCode="0.00E+00">
                  <c:v>3.6900800000000001E-199</c:v>
                </c:pt>
                <c:pt idx="1678" formatCode="0.00E+00">
                  <c:v>7.4561199999999996E-199</c:v>
                </c:pt>
                <c:pt idx="1679" formatCode="0.00E+00">
                  <c:v>1.07053E-198</c:v>
                </c:pt>
                <c:pt idx="1680" formatCode="0.00E+00">
                  <c:v>1.17971E-198</c:v>
                </c:pt>
                <c:pt idx="1681" formatCode="0.00E+00">
                  <c:v>9.2310199999999996E-199</c:v>
                </c:pt>
                <c:pt idx="1682" formatCode="0.00E+00">
                  <c:v>2.4044800000000002E-199</c:v>
                </c:pt>
                <c:pt idx="1683" formatCode="0.00E+00">
                  <c:v>-7.8781699999999996E-199</c:v>
                </c:pt>
                <c:pt idx="1684" formatCode="0.00E+00">
                  <c:v>-1.8744200000000001E-198</c:v>
                </c:pt>
                <c:pt idx="1685" formatCode="0.00E+00">
                  <c:v>-2.4704900000000002E-198</c:v>
                </c:pt>
                <c:pt idx="1686" formatCode="0.00E+00">
                  <c:v>-1.9402899999999999E-198</c:v>
                </c:pt>
                <c:pt idx="1687" formatCode="0.00E+00">
                  <c:v>6.4421700000000003E-200</c:v>
                </c:pt>
                <c:pt idx="1688" formatCode="0.00E+00">
                  <c:v>3.4180099999999999E-198</c:v>
                </c:pt>
                <c:pt idx="1689" formatCode="0.00E+00">
                  <c:v>7.5294699999999996E-198</c:v>
                </c:pt>
                <c:pt idx="1690" formatCode="0.00E+00">
                  <c:v>1.11641E-197</c:v>
                </c:pt>
                <c:pt idx="1691" formatCode="0.00E+00">
                  <c:v>1.23201E-197</c:v>
                </c:pt>
                <c:pt idx="1692" formatCode="0.00E+00">
                  <c:v>8.8059199999999997E-198</c:v>
                </c:pt>
                <c:pt idx="1693" formatCode="0.00E+00">
                  <c:v>-6.4202800000000003E-199</c:v>
                </c:pt>
                <c:pt idx="1694" formatCode="0.00E+00">
                  <c:v>-1.5313199999999999E-197</c:v>
                </c:pt>
                <c:pt idx="1695" formatCode="0.00E+00">
                  <c:v>-3.1572E-197</c:v>
                </c:pt>
                <c:pt idx="1696" formatCode="0.00E+00">
                  <c:v>-4.2305900000000002E-197</c:v>
                </c:pt>
                <c:pt idx="1697" formatCode="0.00E+00">
                  <c:v>-3.8223299999999999E-197</c:v>
                </c:pt>
                <c:pt idx="1698" formatCode="0.00E+00">
                  <c:v>-1.15945E-197</c:v>
                </c:pt>
                <c:pt idx="1699" formatCode="0.00E+00">
                  <c:v>3.9186600000000001E-197</c:v>
                </c:pt>
                <c:pt idx="1700" formatCode="0.00E+00">
                  <c:v>1.06049E-196</c:v>
                </c:pt>
                <c:pt idx="1701" formatCode="0.00E+00">
                  <c:v>1.69824E-196</c:v>
                </c:pt>
                <c:pt idx="1702" formatCode="0.00E+00">
                  <c:v>2.0289099999999999E-196</c:v>
                </c:pt>
                <c:pt idx="1703" formatCode="0.00E+00">
                  <c:v>1.7485E-196</c:v>
                </c:pt>
                <c:pt idx="1704" formatCode="0.00E+00">
                  <c:v>6.0177799999999995E-197</c:v>
                </c:pt>
                <c:pt idx="1705" formatCode="0.00E+00">
                  <c:v>-1.4331100000000001E-196</c:v>
                </c:pt>
                <c:pt idx="1706" formatCode="0.00E+00">
                  <c:v>-3.8557700000000001E-196</c:v>
                </c:pt>
                <c:pt idx="1707" formatCode="0.00E+00">
                  <c:v>-5.5730700000000002E-196</c:v>
                </c:pt>
                <c:pt idx="1708" formatCode="0.00E+00">
                  <c:v>-5.2675300000000002E-196</c:v>
                </c:pt>
                <c:pt idx="1709" formatCode="0.00E+00">
                  <c:v>-1.93267E-196</c:v>
                </c:pt>
                <c:pt idx="1710" formatCode="0.00E+00">
                  <c:v>4.6658600000000002E-196</c:v>
                </c:pt>
                <c:pt idx="1711" formatCode="0.00E+00">
                  <c:v>1.35837E-195</c:v>
                </c:pt>
                <c:pt idx="1712" formatCode="0.00E+00">
                  <c:v>2.22688E-195</c:v>
                </c:pt>
                <c:pt idx="1713" formatCode="0.00E+00">
                  <c:v>2.6241899999999999E-195</c:v>
                </c:pt>
                <c:pt idx="1714" formatCode="0.00E+00">
                  <c:v>1.98325E-195</c:v>
                </c:pt>
                <c:pt idx="1715" formatCode="0.00E+00">
                  <c:v>-1.3040299999999999E-196</c:v>
                </c:pt>
                <c:pt idx="1716" formatCode="0.00E+00">
                  <c:v>-3.6919400000000004E-195</c:v>
                </c:pt>
                <c:pt idx="1717" formatCode="0.00E+00">
                  <c:v>-7.9586100000000006E-195</c:v>
                </c:pt>
                <c:pt idx="1718" formatCode="0.00E+00">
                  <c:v>-1.13934E-194</c:v>
                </c:pt>
                <c:pt idx="1719" formatCode="0.00E+00">
                  <c:v>-1.1914899999999999E-194</c:v>
                </c:pt>
                <c:pt idx="1720" formatCode="0.00E+00">
                  <c:v>-7.4460299999999993E-195</c:v>
                </c:pt>
                <c:pt idx="1721" formatCode="0.00E+00">
                  <c:v>3.18972E-195</c:v>
                </c:pt>
                <c:pt idx="1722" formatCode="0.00E+00">
                  <c:v>1.8888799999999999E-194</c:v>
                </c:pt>
                <c:pt idx="1723" formatCode="0.00E+00">
                  <c:v>3.51705E-194</c:v>
                </c:pt>
                <c:pt idx="1724" formatCode="0.00E+00">
                  <c:v>4.4795200000000002E-194</c:v>
                </c:pt>
                <c:pt idx="1725" formatCode="0.00E+00">
                  <c:v>4.0306599999999999E-194</c:v>
                </c:pt>
                <c:pt idx="1726" formatCode="0.00E+00">
                  <c:v>1.7182399999999999E-194</c:v>
                </c:pt>
                <c:pt idx="1727" formatCode="0.00E+00">
                  <c:v>-2.3734600000000001E-194</c:v>
                </c:pt>
                <c:pt idx="1728" formatCode="0.00E+00">
                  <c:v>-7.4211599999999998E-194</c:v>
                </c:pt>
                <c:pt idx="1729" formatCode="0.00E+00">
                  <c:v>-1.1607999999999999E-193</c:v>
                </c:pt>
                <c:pt idx="1730" formatCode="0.00E+00">
                  <c:v>-1.22498E-193</c:v>
                </c:pt>
                <c:pt idx="1731" formatCode="0.00E+00">
                  <c:v>-6.7561999999999998E-194</c:v>
                </c:pt>
                <c:pt idx="1732" formatCode="0.00E+00">
                  <c:v>6.0904699999999998E-194</c:v>
                </c:pt>
                <c:pt idx="1733" formatCode="0.00E+00">
                  <c:v>2.5035000000000002E-193</c:v>
                </c:pt>
                <c:pt idx="1734" formatCode="0.00E+00">
                  <c:v>4.5110199999999996E-193</c:v>
                </c:pt>
                <c:pt idx="1735" formatCode="0.00E+00">
                  <c:v>5.6588699999999999E-193</c:v>
                </c:pt>
                <c:pt idx="1736" formatCode="0.00E+00">
                  <c:v>4.6178399999999996E-193</c:v>
                </c:pt>
                <c:pt idx="1737" formatCode="0.00E+00">
                  <c:v>2.8162900000000003E-194</c:v>
                </c:pt>
                <c:pt idx="1738" formatCode="0.00E+00">
                  <c:v>-7.41653E-193</c:v>
                </c:pt>
                <c:pt idx="1739" formatCode="0.00E+00">
                  <c:v>-1.70951E-192</c:v>
                </c:pt>
                <c:pt idx="1740" formatCode="0.00E+00">
                  <c:v>-2.5956099999999998E-192</c:v>
                </c:pt>
                <c:pt idx="1741" formatCode="0.00E+00">
                  <c:v>-3.0128499999999998E-192</c:v>
                </c:pt>
                <c:pt idx="1742" formatCode="0.00E+00">
                  <c:v>-2.58857E-192</c:v>
                </c:pt>
                <c:pt idx="1743" formatCode="0.00E+00">
                  <c:v>-1.1335899999999999E-192</c:v>
                </c:pt>
                <c:pt idx="1744" formatCode="0.00E+00">
                  <c:v>1.22901E-192</c:v>
                </c:pt>
                <c:pt idx="1745" formatCode="0.00E+00">
                  <c:v>3.8562899999999998E-192</c:v>
                </c:pt>
                <c:pt idx="1746" formatCode="0.00E+00">
                  <c:v>5.4007299999999999E-192</c:v>
                </c:pt>
                <c:pt idx="1747" formatCode="0.00E+00">
                  <c:v>4.1542900000000001E-192</c:v>
                </c:pt>
                <c:pt idx="1748" formatCode="0.00E+00">
                  <c:v>-1.1491199999999999E-192</c:v>
                </c:pt>
                <c:pt idx="1749" formatCode="0.00E+00">
                  <c:v>-1.0658E-191</c:v>
                </c:pt>
                <c:pt idx="1750" formatCode="0.00E+00">
                  <c:v>-2.2927900000000001E-191</c:v>
                </c:pt>
                <c:pt idx="1751" formatCode="0.00E+00">
                  <c:v>-3.4566500000000002E-191</c:v>
                </c:pt>
                <c:pt idx="1752" formatCode="0.00E+00">
                  <c:v>-4.0463500000000002E-191</c:v>
                </c:pt>
                <c:pt idx="1753" formatCode="0.00E+00">
                  <c:v>-3.5101199999999999E-191</c:v>
                </c:pt>
                <c:pt idx="1754" formatCode="0.00E+00">
                  <c:v>-1.4840499999999999E-191</c:v>
                </c:pt>
                <c:pt idx="1755" formatCode="0.00E+00">
                  <c:v>1.9359200000000001E-191</c:v>
                </c:pt>
                <c:pt idx="1756" formatCode="0.00E+00">
                  <c:v>5.9271499999999995E-191</c:v>
                </c:pt>
                <c:pt idx="1757" formatCode="0.00E+00">
                  <c:v>8.8683300000000003E-191</c:v>
                </c:pt>
                <c:pt idx="1758" formatCode="0.00E+00">
                  <c:v>8.8020599999999996E-191</c:v>
                </c:pt>
                <c:pt idx="1759" formatCode="0.00E+00">
                  <c:v>4.2474599999999997E-191</c:v>
                </c:pt>
                <c:pt idx="1760" formatCode="0.00E+00">
                  <c:v>-5.1683500000000001E-191</c:v>
                </c:pt>
                <c:pt idx="1761" formatCode="0.00E+00">
                  <c:v>-1.8113199999999999E-190</c:v>
                </c:pt>
                <c:pt idx="1762" formatCode="0.00E+00">
                  <c:v>-3.0849800000000002E-190</c:v>
                </c:pt>
                <c:pt idx="1763" formatCode="0.00E+00">
                  <c:v>-3.73139E-190</c:v>
                </c:pt>
                <c:pt idx="1764" formatCode="0.00E+00">
                  <c:v>-3.05133E-190</c:v>
                </c:pt>
                <c:pt idx="1765" formatCode="0.00E+00">
                  <c:v>-5.0542000000000001E-191</c:v>
                </c:pt>
                <c:pt idx="1766" formatCode="0.00E+00">
                  <c:v>3.9112999999999998E-190</c:v>
                </c:pt>
                <c:pt idx="1767" formatCode="0.00E+00">
                  <c:v>9.2579899999999997E-190</c:v>
                </c:pt>
                <c:pt idx="1768" formatCode="0.00E+00">
                  <c:v>1.3532899999999999E-189</c:v>
                </c:pt>
                <c:pt idx="1769" formatCode="0.00E+00">
                  <c:v>1.42782E-189</c:v>
                </c:pt>
                <c:pt idx="1770" formatCode="0.00E+00">
                  <c:v>9.692610000000001E-190</c:v>
                </c:pt>
                <c:pt idx="1771" formatCode="0.00E+00">
                  <c:v>-6.0734200000000003E-191</c:v>
                </c:pt>
                <c:pt idx="1772" formatCode="0.00E+00">
                  <c:v>-1.52006E-189</c:v>
                </c:pt>
                <c:pt idx="1773" formatCode="0.00E+00">
                  <c:v>-3.0065499999999998E-189</c:v>
                </c:pt>
                <c:pt idx="1774" formatCode="0.00E+00">
                  <c:v>-3.8290099999999999E-189</c:v>
                </c:pt>
                <c:pt idx="1775" formatCode="0.00E+00">
                  <c:v>-3.1896200000000001E-189</c:v>
                </c:pt>
                <c:pt idx="1776" formatCode="0.00E+00">
                  <c:v>-4.8001300000000001E-190</c:v>
                </c:pt>
                <c:pt idx="1777" formatCode="0.00E+00">
                  <c:v>4.3968799999999998E-189</c:v>
                </c:pt>
                <c:pt idx="1778" formatCode="0.00E+00">
                  <c:v>1.0519400000000001E-188</c:v>
                </c:pt>
                <c:pt idx="1779" formatCode="0.00E+00">
                  <c:v>1.5410399999999999E-188</c:v>
                </c:pt>
                <c:pt idx="1780" formatCode="0.00E+00">
                  <c:v>1.5385500000000001E-188</c:v>
                </c:pt>
                <c:pt idx="1781" formatCode="0.00E+00">
                  <c:v>7.187E-189</c:v>
                </c:pt>
                <c:pt idx="1782" formatCode="0.00E+00">
                  <c:v>-1.03256E-188</c:v>
                </c:pt>
                <c:pt idx="1783" formatCode="0.00E+00">
                  <c:v>-3.5261000000000002E-188</c:v>
                </c:pt>
                <c:pt idx="1784" formatCode="0.00E+00">
                  <c:v>-6.1562099999999999E-188</c:v>
                </c:pt>
                <c:pt idx="1785" formatCode="0.00E+00">
                  <c:v>-7.8395200000000002E-188</c:v>
                </c:pt>
                <c:pt idx="1786" formatCode="0.00E+00">
                  <c:v>-7.2773400000000004E-188</c:v>
                </c:pt>
                <c:pt idx="1787" formatCode="0.00E+00">
                  <c:v>-3.4336400000000002E-188</c:v>
                </c:pt>
                <c:pt idx="1788" formatCode="0.00E+00">
                  <c:v>3.94354E-188</c:v>
                </c:pt>
                <c:pt idx="1789" formatCode="0.00E+00">
                  <c:v>1.3592199999999999E-187</c:v>
                </c:pt>
                <c:pt idx="1790" formatCode="0.00E+00">
                  <c:v>2.2148299999999999E-187</c:v>
                </c:pt>
                <c:pt idx="1791" formatCode="0.00E+00">
                  <c:v>2.4579300000000002E-187</c:v>
                </c:pt>
                <c:pt idx="1792" formatCode="0.00E+00">
                  <c:v>1.56652E-187</c:v>
                </c:pt>
                <c:pt idx="1793" formatCode="0.00E+00">
                  <c:v>-7.8479900000000004E-188</c:v>
                </c:pt>
                <c:pt idx="1794" formatCode="0.00E+00">
                  <c:v>-4.4403499999999999E-187</c:v>
                </c:pt>
                <c:pt idx="1795" formatCode="0.00E+00">
                  <c:v>-8.5257900000000003E-187</c:v>
                </c:pt>
                <c:pt idx="1796" formatCode="0.00E+00">
                  <c:v>-1.1519500000000001E-186</c:v>
                </c:pt>
                <c:pt idx="1797" formatCode="0.00E+00">
                  <c:v>-1.17044E-186</c:v>
                </c:pt>
                <c:pt idx="1798" formatCode="0.00E+00">
                  <c:v>-7.70876E-187</c:v>
                </c:pt>
                <c:pt idx="1799" formatCode="0.00E+00">
                  <c:v>9.3880000000000001E-188</c:v>
                </c:pt>
                <c:pt idx="1800" formatCode="0.00E+00">
                  <c:v>1.2884300000000001E-186</c:v>
                </c:pt>
                <c:pt idx="1801" formatCode="0.00E+00">
                  <c:v>2.4010299999999998E-186</c:v>
                </c:pt>
                <c:pt idx="1802" formatCode="0.00E+00">
                  <c:v>2.8138799999999998E-186</c:v>
                </c:pt>
                <c:pt idx="1803" formatCode="0.00E+00">
                  <c:v>1.9651600000000002E-186</c:v>
                </c:pt>
                <c:pt idx="1804" formatCode="0.00E+00">
                  <c:v>-4.2200699999999998E-187</c:v>
                </c:pt>
                <c:pt idx="1805" formatCode="0.00E+00">
                  <c:v>-4.1982000000000002E-186</c:v>
                </c:pt>
                <c:pt idx="1806" formatCode="0.00E+00">
                  <c:v>-8.5186799999999996E-186</c:v>
                </c:pt>
                <c:pt idx="1807" formatCode="0.00E+00">
                  <c:v>-1.1561300000000001E-185</c:v>
                </c:pt>
                <c:pt idx="1808" formatCode="0.00E+00">
                  <c:v>-1.0805099999999999E-185</c:v>
                </c:pt>
                <c:pt idx="1809" formatCode="0.00E+00">
                  <c:v>-3.9927099999999996E-186</c:v>
                </c:pt>
                <c:pt idx="1810" formatCode="0.00E+00">
                  <c:v>9.6758800000000003E-186</c:v>
                </c:pt>
                <c:pt idx="1811" formatCode="0.00E+00">
                  <c:v>2.8370799999999999E-185</c:v>
                </c:pt>
                <c:pt idx="1812" formatCode="0.00E+00">
                  <c:v>4.7134599999999999E-185</c:v>
                </c:pt>
                <c:pt idx="1813" formatCode="0.00E+00">
                  <c:v>5.9535699999999999E-185</c:v>
                </c:pt>
                <c:pt idx="1814" formatCode="0.00E+00">
                  <c:v>6.0756500000000001E-185</c:v>
                </c:pt>
                <c:pt idx="1815" formatCode="0.00E+00">
                  <c:v>4.8877599999999998E-185</c:v>
                </c:pt>
                <c:pt idx="1816" formatCode="0.00E+00">
                  <c:v>2.4653799999999999E-185</c:v>
                </c:pt>
                <c:pt idx="1817" formatCode="0.00E+00">
                  <c:v>-5.5876800000000002E-186</c:v>
                </c:pt>
                <c:pt idx="1818" formatCode="0.00E+00">
                  <c:v>-2.4304400000000001E-185</c:v>
                </c:pt>
                <c:pt idx="1819" formatCode="0.00E+00">
                  <c:v>-4.2568000000000001E-186</c:v>
                </c:pt>
                <c:pt idx="1820" formatCode="0.00E+00">
                  <c:v>7.9236899999999998E-185</c:v>
                </c:pt>
                <c:pt idx="1821" formatCode="0.00E+00">
                  <c:v>2.3629999999999999E-184</c:v>
                </c:pt>
                <c:pt idx="1822" formatCode="0.00E+00">
                  <c:v>4.5238500000000003E-184</c:v>
                </c:pt>
                <c:pt idx="1823" formatCode="0.00E+00">
                  <c:v>6.6874199999999998E-184</c:v>
                </c:pt>
                <c:pt idx="1824" formatCode="0.00E+00">
                  <c:v>7.7324100000000005E-184</c:v>
                </c:pt>
                <c:pt idx="1825" formatCode="0.00E+00">
                  <c:v>6.39208E-184</c:v>
                </c:pt>
                <c:pt idx="1826" formatCode="0.00E+00">
                  <c:v>1.91037E-184</c:v>
                </c:pt>
                <c:pt idx="1827" formatCode="0.00E+00">
                  <c:v>-5.5385499999999999E-184</c:v>
                </c:pt>
                <c:pt idx="1828" formatCode="0.00E+00">
                  <c:v>-1.4576900000000001E-183</c:v>
                </c:pt>
                <c:pt idx="1829" formatCode="0.00E+00">
                  <c:v>-2.2403600000000001E-183</c:v>
                </c:pt>
                <c:pt idx="1830" formatCode="0.00E+00">
                  <c:v>-2.55094E-183</c:v>
                </c:pt>
                <c:pt idx="1831" formatCode="0.00E+00">
                  <c:v>-2.1414299999999998E-183</c:v>
                </c:pt>
                <c:pt idx="1832" formatCode="0.00E+00">
                  <c:v>-9.6201999999999991E-184</c:v>
                </c:pt>
                <c:pt idx="1833" formatCode="0.00E+00">
                  <c:v>8.3111399999999996E-184</c:v>
                </c:pt>
                <c:pt idx="1834" formatCode="0.00E+00">
                  <c:v>2.7165400000000002E-183</c:v>
                </c:pt>
                <c:pt idx="1835" formatCode="0.00E+00">
                  <c:v>3.5954500000000002E-183</c:v>
                </c:pt>
                <c:pt idx="1836" formatCode="0.00E+00">
                  <c:v>2.0155299999999998E-183</c:v>
                </c:pt>
                <c:pt idx="1837" formatCode="0.00E+00">
                  <c:v>-3.0534500000000001E-183</c:v>
                </c:pt>
                <c:pt idx="1838" formatCode="0.00E+00">
                  <c:v>-1.1452999999999999E-182</c:v>
                </c:pt>
                <c:pt idx="1839" formatCode="0.00E+00">
                  <c:v>-2.1702699999999999E-182</c:v>
                </c:pt>
                <c:pt idx="1840" formatCode="0.00E+00">
                  <c:v>-3.1094799999999997E-182</c:v>
                </c:pt>
                <c:pt idx="1841" formatCode="0.00E+00">
                  <c:v>-3.5376499999999999E-182</c:v>
                </c:pt>
                <c:pt idx="1842" formatCode="0.00E+00">
                  <c:v>-2.9512299999999999E-182</c:v>
                </c:pt>
                <c:pt idx="1843" formatCode="0.00E+00">
                  <c:v>-1.07339E-182</c:v>
                </c:pt>
                <c:pt idx="1844" formatCode="0.00E+00">
                  <c:v>1.88219E-182</c:v>
                </c:pt>
                <c:pt idx="1845" formatCode="0.00E+00">
                  <c:v>5.1620800000000002E-182</c:v>
                </c:pt>
                <c:pt idx="1846" formatCode="0.00E+00">
                  <c:v>7.44276E-182</c:v>
                </c:pt>
                <c:pt idx="1847" formatCode="0.00E+00">
                  <c:v>6.9193200000000006E-182</c:v>
                </c:pt>
                <c:pt idx="1848" formatCode="0.00E+00">
                  <c:v>1.8412899999999999E-182</c:v>
                </c:pt>
                <c:pt idx="1849" formatCode="0.00E+00">
                  <c:v>-8.5033799999999996E-182</c:v>
                </c:pt>
                <c:pt idx="1850" formatCode="0.00E+00">
                  <c:v>-2.2578999999999999E-181</c:v>
                </c:pt>
                <c:pt idx="1851" formatCode="0.00E+00">
                  <c:v>-3.58944E-181</c:v>
                </c:pt>
                <c:pt idx="1852" formatCode="0.00E+00">
                  <c:v>-4.20296E-181</c:v>
                </c:pt>
                <c:pt idx="1853" formatCode="0.00E+00">
                  <c:v>-3.5050399999999998E-181</c:v>
                </c:pt>
                <c:pt idx="1854" formatCode="0.00E+00">
                  <c:v>-1.1634499999999999E-181</c:v>
                </c:pt>
                <c:pt idx="1855" formatCode="0.00E+00">
                  <c:v>2.6865499999999998E-181</c:v>
                </c:pt>
                <c:pt idx="1856" formatCode="0.00E+00">
                  <c:v>7.1465199999999999E-181</c:v>
                </c:pt>
                <c:pt idx="1857" formatCode="0.00E+00">
                  <c:v>1.0337000000000001E-180</c:v>
                </c:pt>
                <c:pt idx="1858" formatCode="0.00E+00">
                  <c:v>9.5936399999999996E-181</c:v>
                </c:pt>
                <c:pt idx="1859" formatCode="0.00E+00">
                  <c:v>2.3366700000000001E-181</c:v>
                </c:pt>
                <c:pt idx="1860" formatCode="0.00E+00">
                  <c:v>-1.2371200000000001E-180</c:v>
                </c:pt>
                <c:pt idx="1861" formatCode="0.00E+00">
                  <c:v>-3.2424799999999999E-180</c:v>
                </c:pt>
                <c:pt idx="1862" formatCode="0.00E+00">
                  <c:v>-5.2355100000000001E-180</c:v>
                </c:pt>
                <c:pt idx="1863" formatCode="0.00E+00">
                  <c:v>-6.3962599999999996E-180</c:v>
                </c:pt>
                <c:pt idx="1864" formatCode="0.00E+00">
                  <c:v>-5.8744700000000003E-180</c:v>
                </c:pt>
                <c:pt idx="1865" formatCode="0.00E+00">
                  <c:v>-3.2688E-180</c:v>
                </c:pt>
                <c:pt idx="1866" formatCode="0.00E+00">
                  <c:v>1.06664E-180</c:v>
                </c:pt>
                <c:pt idx="1867" formatCode="0.00E+00">
                  <c:v>6.1355699999999997E-180</c:v>
                </c:pt>
                <c:pt idx="1868" formatCode="0.00E+00">
                  <c:v>1.0259E-179</c:v>
                </c:pt>
                <c:pt idx="1869" formatCode="0.00E+00">
                  <c:v>1.0950799999999999E-179</c:v>
                </c:pt>
                <c:pt idx="1870" formatCode="0.00E+00">
                  <c:v>5.77319E-180</c:v>
                </c:pt>
                <c:pt idx="1871" formatCode="0.00E+00">
                  <c:v>-6.2061299999999996E-180</c:v>
                </c:pt>
                <c:pt idx="1872" formatCode="0.00E+00">
                  <c:v>-2.3452700000000001E-179</c:v>
                </c:pt>
                <c:pt idx="1873" formatCode="0.00E+00">
                  <c:v>-4.1110900000000002E-179</c:v>
                </c:pt>
                <c:pt idx="1874" formatCode="0.00E+00">
                  <c:v>-5.1623899999999999E-179</c:v>
                </c:pt>
                <c:pt idx="1875" formatCode="0.00E+00">
                  <c:v>-4.8282500000000003E-179</c:v>
                </c:pt>
                <c:pt idx="1876" formatCode="0.00E+00">
                  <c:v>-2.7242799999999999E-179</c:v>
                </c:pt>
                <c:pt idx="1877" formatCode="0.00E+00">
                  <c:v>1.2609600000000001E-179</c:v>
                </c:pt>
                <c:pt idx="1878" formatCode="0.00E+00">
                  <c:v>6.4050299999999997E-179</c:v>
                </c:pt>
                <c:pt idx="1879" formatCode="0.00E+00">
                  <c:v>1.04851E-178</c:v>
                </c:pt>
                <c:pt idx="1880" formatCode="0.00E+00">
                  <c:v>1.0610499999999999E-178</c:v>
                </c:pt>
                <c:pt idx="1881" formatCode="0.00E+00">
                  <c:v>4.82688E-179</c:v>
                </c:pt>
                <c:pt idx="1882" formatCode="0.00E+00">
                  <c:v>-7.3761900000000005E-179</c:v>
                </c:pt>
                <c:pt idx="1883" formatCode="0.00E+00">
                  <c:v>-2.4822799999999999E-178</c:v>
                </c:pt>
                <c:pt idx="1884" formatCode="0.00E+00">
                  <c:v>-4.3031900000000002E-178</c:v>
                </c:pt>
                <c:pt idx="1885" formatCode="0.00E+00">
                  <c:v>-5.2488999999999999E-178</c:v>
                </c:pt>
                <c:pt idx="1886" formatCode="0.00E+00">
                  <c:v>-4.1080199999999999E-178</c:v>
                </c:pt>
                <c:pt idx="1887" formatCode="0.00E+00">
                  <c:v>-1.6166399999999999E-179</c:v>
                </c:pt>
                <c:pt idx="1888" formatCode="0.00E+00">
                  <c:v>6.3054700000000004E-178</c:v>
                </c:pt>
                <c:pt idx="1889" formatCode="0.00E+00">
                  <c:v>1.4120000000000001E-177</c:v>
                </c:pt>
                <c:pt idx="1890" formatCode="0.00E+00">
                  <c:v>2.1037E-177</c:v>
                </c:pt>
                <c:pt idx="1891" formatCode="0.00E+00">
                  <c:v>2.3209400000000001E-177</c:v>
                </c:pt>
                <c:pt idx="1892" formatCode="0.00E+00">
                  <c:v>1.6117999999999999E-177</c:v>
                </c:pt>
                <c:pt idx="1893" formatCode="0.00E+00">
                  <c:v>-2.6887799999999998E-178</c:v>
                </c:pt>
                <c:pt idx="1894" formatCode="0.00E+00">
                  <c:v>-3.1328799999999998E-177</c:v>
                </c:pt>
                <c:pt idx="1895" formatCode="0.00E+00">
                  <c:v>-6.2990699999999997E-177</c:v>
                </c:pt>
                <c:pt idx="1896" formatCode="0.00E+00">
                  <c:v>-8.5912800000000006E-177</c:v>
                </c:pt>
                <c:pt idx="1897" formatCode="0.00E+00">
                  <c:v>-8.4632900000000008E-177</c:v>
                </c:pt>
                <c:pt idx="1898" formatCode="0.00E+00">
                  <c:v>-4.5203700000000003E-177</c:v>
                </c:pt>
                <c:pt idx="1899" formatCode="0.00E+00">
                  <c:v>3.61708E-177</c:v>
                </c:pt>
                <c:pt idx="1900" formatCode="0.00E+00">
                  <c:v>1.45786E-176</c:v>
                </c:pt>
                <c:pt idx="1901" formatCode="0.00E+00">
                  <c:v>2.5407000000000001E-176</c:v>
                </c:pt>
                <c:pt idx="1902" formatCode="0.00E+00">
                  <c:v>3.2760700000000001E-176</c:v>
                </c:pt>
                <c:pt idx="1903" formatCode="0.00E+00">
                  <c:v>3.3139600000000002E-176</c:v>
                </c:pt>
                <c:pt idx="1904" formatCode="0.00E+00">
                  <c:v>2.1999199999999999E-176</c:v>
                </c:pt>
                <c:pt idx="1905" formatCode="0.00E+00">
                  <c:v>-3.1987700000000001E-177</c:v>
                </c:pt>
                <c:pt idx="1906" formatCode="0.00E+00">
                  <c:v>-3.4841999999999997E-176</c:v>
                </c:pt>
                <c:pt idx="1907" formatCode="0.00E+00">
                  <c:v>-5.0633800000000003E-176</c:v>
                </c:pt>
                <c:pt idx="1908" formatCode="0.00E+00">
                  <c:v>-2.1631100000000001E-176</c:v>
                </c:pt>
                <c:pt idx="1909" formatCode="0.00E+00">
                  <c:v>6.9659200000000002E-176</c:v>
                </c:pt>
                <c:pt idx="1910" formatCode="0.00E+00">
                  <c:v>2.17521E-175</c:v>
                </c:pt>
                <c:pt idx="1911" formatCode="0.00E+00">
                  <c:v>3.9837299999999997E-175</c:v>
                </c:pt>
                <c:pt idx="1912" formatCode="0.00E+00">
                  <c:v>5.7207099999999999E-175</c:v>
                </c:pt>
                <c:pt idx="1913" formatCode="0.00E+00">
                  <c:v>6.6181600000000003E-175</c:v>
                </c:pt>
                <c:pt idx="1914" formatCode="0.00E+00">
                  <c:v>5.4890000000000002E-175</c:v>
                </c:pt>
                <c:pt idx="1915" formatCode="0.00E+00">
                  <c:v>1.24202E-175</c:v>
                </c:pt>
                <c:pt idx="1916" formatCode="0.00E+00">
                  <c:v>-6.2039699999999995E-175</c:v>
                </c:pt>
                <c:pt idx="1917" formatCode="0.00E+00">
                  <c:v>-1.52617E-174</c:v>
                </c:pt>
                <c:pt idx="1918" formatCode="0.00E+00">
                  <c:v>-2.2844700000000001E-174</c:v>
                </c:pt>
                <c:pt idx="1919" formatCode="0.00E+00">
                  <c:v>-2.5159300000000002E-174</c:v>
                </c:pt>
                <c:pt idx="1920" formatCode="0.00E+00">
                  <c:v>-1.8739500000000001E-174</c:v>
                </c:pt>
                <c:pt idx="1921" formatCode="0.00E+00">
                  <c:v>-2.1105E-175</c:v>
                </c:pt>
                <c:pt idx="1922" formatCode="0.00E+00">
                  <c:v>2.2384699999999999E-174</c:v>
                </c:pt>
                <c:pt idx="1923" formatCode="0.00E+00">
                  <c:v>4.7526600000000003E-174</c:v>
                </c:pt>
                <c:pt idx="1924" formatCode="0.00E+00">
                  <c:v>6.0776700000000001E-174</c:v>
                </c:pt>
                <c:pt idx="1925" formatCode="0.00E+00">
                  <c:v>4.6647899999999997E-174</c:v>
                </c:pt>
                <c:pt idx="1926" formatCode="0.00E+00">
                  <c:v>-5.8017399999999999E-175</c:v>
                </c:pt>
                <c:pt idx="1927" formatCode="0.00E+00">
                  <c:v>-9.5201700000000004E-174</c:v>
                </c:pt>
                <c:pt idx="1928" formatCode="0.00E+00">
                  <c:v>-2.0412900000000001E-173</c:v>
                </c:pt>
                <c:pt idx="1929" formatCode="0.00E+00">
                  <c:v>-2.95505E-173</c:v>
                </c:pt>
                <c:pt idx="1930" formatCode="0.00E+00">
                  <c:v>-3.14301E-173</c:v>
                </c:pt>
                <c:pt idx="1931" formatCode="0.00E+00">
                  <c:v>-2.06941E-173</c:v>
                </c:pt>
                <c:pt idx="1932" formatCode="0.00E+00">
                  <c:v>5.14956E-174</c:v>
                </c:pt>
                <c:pt idx="1933" formatCode="0.00E+00">
                  <c:v>4.3574200000000003E-173</c:v>
                </c:pt>
                <c:pt idx="1934" formatCode="0.00E+00">
                  <c:v>8.4361499999999997E-173</c:v>
                </c:pt>
                <c:pt idx="1935" formatCode="0.00E+00">
                  <c:v>1.08142E-172</c:v>
                </c:pt>
                <c:pt idx="1936" formatCode="0.00E+00">
                  <c:v>9.0032400000000002E-173</c:v>
                </c:pt>
                <c:pt idx="1937" formatCode="0.00E+00">
                  <c:v>7.8379499999999999E-174</c:v>
                </c:pt>
                <c:pt idx="1938" formatCode="0.00E+00">
                  <c:v>-1.4424700000000001E-172</c:v>
                </c:pt>
                <c:pt idx="1939" formatCode="0.00E+00">
                  <c:v>-3.4062700000000001E-172</c:v>
                </c:pt>
                <c:pt idx="1940" formatCode="0.00E+00">
                  <c:v>-5.2677899999999998E-172</c:v>
                </c:pt>
                <c:pt idx="1941" formatCode="0.00E+00">
                  <c:v>-6.3870099999999998E-172</c:v>
                </c:pt>
                <c:pt idx="1942" formatCode="0.00E+00">
                  <c:v>-6.1294700000000003E-172</c:v>
                </c:pt>
                <c:pt idx="1943" formatCode="0.00E+00">
                  <c:v>-3.9803300000000003E-172</c:v>
                </c:pt>
                <c:pt idx="1944" formatCode="0.00E+00">
                  <c:v>-4.391E-175</c:v>
                </c:pt>
                <c:pt idx="1945" formatCode="0.00E+00">
                  <c:v>4.6078399999999999E-172</c:v>
                </c:pt>
                <c:pt idx="1946" formatCode="0.00E+00">
                  <c:v>7.6368499999999997E-172</c:v>
                </c:pt>
                <c:pt idx="1947" formatCode="0.00E+00">
                  <c:v>6.7384100000000006E-172</c:v>
                </c:pt>
                <c:pt idx="1948" formatCode="0.00E+00">
                  <c:v>1.38904E-173</c:v>
                </c:pt>
                <c:pt idx="1949" formatCode="0.00E+00">
                  <c:v>-1.3149900000000001E-171</c:v>
                </c:pt>
                <c:pt idx="1950" formatCode="0.00E+00">
                  <c:v>-3.15914E-171</c:v>
                </c:pt>
                <c:pt idx="1951" formatCode="0.00E+00">
                  <c:v>-4.75642E-171</c:v>
                </c:pt>
                <c:pt idx="1952" formatCode="0.00E+00">
                  <c:v>-4.70261E-171</c:v>
                </c:pt>
                <c:pt idx="1953" formatCode="0.00E+00">
                  <c:v>-1.57204E-171</c:v>
                </c:pt>
                <c:pt idx="1954" formatCode="0.00E+00">
                  <c:v>5.2873900000000002E-171</c:v>
                </c:pt>
                <c:pt idx="1955" formatCode="0.00E+00">
                  <c:v>1.5315999999999999E-170</c:v>
                </c:pt>
                <c:pt idx="1956" formatCode="0.00E+00">
                  <c:v>2.6541000000000002E-170</c:v>
                </c:pt>
                <c:pt idx="1957" formatCode="0.00E+00">
                  <c:v>3.5341800000000003E-170</c:v>
                </c:pt>
                <c:pt idx="1958" formatCode="0.00E+00">
                  <c:v>3.6654199999999998E-170</c:v>
                </c:pt>
                <c:pt idx="1959" formatCode="0.00E+00">
                  <c:v>2.5498699999999999E-170</c:v>
                </c:pt>
                <c:pt idx="1960" formatCode="0.00E+00">
                  <c:v>-2.61416E-172</c:v>
                </c:pt>
                <c:pt idx="1961" formatCode="0.00E+00">
                  <c:v>-3.69826E-170</c:v>
                </c:pt>
                <c:pt idx="1962" formatCode="0.00E+00">
                  <c:v>-7.2986199999999997E-170</c:v>
                </c:pt>
                <c:pt idx="1963" formatCode="0.00E+00">
                  <c:v>-8.9013899999999994E-170</c:v>
                </c:pt>
                <c:pt idx="1964" formatCode="0.00E+00">
                  <c:v>-6.32446E-170</c:v>
                </c:pt>
                <c:pt idx="1965" formatCode="0.00E+00">
                  <c:v>2.0968300000000002E-170</c:v>
                </c:pt>
                <c:pt idx="1966" formatCode="0.00E+00">
                  <c:v>1.6485800000000001E-169</c:v>
                </c:pt>
                <c:pt idx="1967" formatCode="0.00E+00">
                  <c:v>3.3863899999999999E-169</c:v>
                </c:pt>
                <c:pt idx="1968" formatCode="0.00E+00">
                  <c:v>4.7087500000000002E-169</c:v>
                </c:pt>
                <c:pt idx="1969" formatCode="0.00E+00">
                  <c:v>4.6528800000000001E-169</c:v>
                </c:pt>
                <c:pt idx="1970" formatCode="0.00E+00">
                  <c:v>2.40946E-169</c:v>
                </c:pt>
                <c:pt idx="1971" formatCode="0.00E+00">
                  <c:v>-2.2878800000000001E-169</c:v>
                </c:pt>
                <c:pt idx="1972" formatCode="0.00E+00">
                  <c:v>-8.8405600000000004E-169</c:v>
                </c:pt>
                <c:pt idx="1973" formatCode="0.00E+00">
                  <c:v>-1.5652399999999999E-168</c:v>
                </c:pt>
                <c:pt idx="1974" formatCode="0.00E+00">
                  <c:v>-2.04138E-168</c:v>
                </c:pt>
                <c:pt idx="1975" formatCode="0.00E+00">
                  <c:v>-2.0536400000000001E-168</c:v>
                </c:pt>
                <c:pt idx="1976" formatCode="0.00E+00">
                  <c:v>-1.36592E-168</c:v>
                </c:pt>
                <c:pt idx="1977" formatCode="0.00E+00">
                  <c:v>9.6636100000000007E-170</c:v>
                </c:pt>
                <c:pt idx="1978" formatCode="0.00E+00">
                  <c:v>2.01979E-168</c:v>
                </c:pt>
                <c:pt idx="1979" formatCode="0.00E+00">
                  <c:v>3.5433699999999999E-168</c:v>
                </c:pt>
                <c:pt idx="1980" formatCode="0.00E+00">
                  <c:v>3.3718500000000002E-168</c:v>
                </c:pt>
                <c:pt idx="1981" formatCode="0.00E+00">
                  <c:v>2.3166E-169</c:v>
                </c:pt>
                <c:pt idx="1982" formatCode="0.00E+00">
                  <c:v>-6.4766700000000001E-168</c:v>
                </c:pt>
                <c:pt idx="1983" formatCode="0.00E+00">
                  <c:v>-1.6107999999999999E-167</c:v>
                </c:pt>
                <c:pt idx="1984" formatCode="0.00E+00">
                  <c:v>-2.6258599999999999E-167</c:v>
                </c:pt>
                <c:pt idx="1985" formatCode="0.00E+00">
                  <c:v>-3.2439399999999999E-167</c:v>
                </c:pt>
                <c:pt idx="1986" formatCode="0.00E+00">
                  <c:v>-2.9117100000000001E-167</c:v>
                </c:pt>
                <c:pt idx="1987" formatCode="0.00E+00">
                  <c:v>-1.23737E-167</c:v>
                </c:pt>
                <c:pt idx="1988" formatCode="0.00E+00">
                  <c:v>1.7795900000000001E-167</c:v>
                </c:pt>
                <c:pt idx="1989" formatCode="0.00E+00">
                  <c:v>5.6050099999999997E-167</c:v>
                </c:pt>
                <c:pt idx="1990" formatCode="0.00E+00">
                  <c:v>8.9889999999999995E-167</c:v>
                </c:pt>
                <c:pt idx="1991" formatCode="0.00E+00">
                  <c:v>1.0026900000000001E-166</c:v>
                </c:pt>
                <c:pt idx="1992" formatCode="0.00E+00">
                  <c:v>6.7610000000000001E-167</c:v>
                </c:pt>
                <c:pt idx="1993" formatCode="0.00E+00">
                  <c:v>-1.9718800000000002E-167</c:v>
                </c:pt>
                <c:pt idx="1994" formatCode="0.00E+00">
                  <c:v>-1.55996E-166</c:v>
                </c:pt>
                <c:pt idx="1995" formatCode="0.00E+00">
                  <c:v>-3.0824199999999999E-166</c:v>
                </c:pt>
                <c:pt idx="1996" formatCode="0.00E+00">
                  <c:v>-4.17278E-166</c:v>
                </c:pt>
                <c:pt idx="1997" formatCode="0.00E+00">
                  <c:v>-4.1818800000000002E-166</c:v>
                </c:pt>
                <c:pt idx="1998" formatCode="0.00E+00">
                  <c:v>-2.6448699999999999E-166</c:v>
                </c:pt>
                <c:pt idx="1999" formatCode="0.00E+00">
                  <c:v>5.4968300000000002E-167</c:v>
                </c:pt>
                <c:pt idx="2000" formatCode="0.00E+00">
                  <c:v>4.8951800000000002E-166</c:v>
                </c:pt>
                <c:pt idx="2001" formatCode="0.00E+00">
                  <c:v>8.9380399999999999E-166</c:v>
                </c:pt>
                <c:pt idx="2002" formatCode="0.00E+00">
                  <c:v>1.0418900000000001E-165</c:v>
                </c:pt>
                <c:pt idx="2003" formatCode="0.00E+00">
                  <c:v>7.0193000000000003E-166</c:v>
                </c:pt>
                <c:pt idx="2004" formatCode="0.00E+00">
                  <c:v>-2.77013E-166</c:v>
                </c:pt>
                <c:pt idx="2005" formatCode="0.00E+00">
                  <c:v>-1.8582E-165</c:v>
                </c:pt>
                <c:pt idx="2006" formatCode="0.00E+00">
                  <c:v>-3.6887699999999999E-165</c:v>
                </c:pt>
                <c:pt idx="2007" formatCode="0.00E+00">
                  <c:v>-5.0529100000000005E-165</c:v>
                </c:pt>
                <c:pt idx="2008" formatCode="0.00E+00">
                  <c:v>-4.9710300000000004E-165</c:v>
                </c:pt>
                <c:pt idx="2009" formatCode="0.00E+00">
                  <c:v>-2.4709099999999999E-165</c:v>
                </c:pt>
                <c:pt idx="2010" formatCode="0.00E+00">
                  <c:v>2.8902599999999998E-165</c:v>
                </c:pt>
                <c:pt idx="2011" formatCode="0.00E+00">
                  <c:v>1.04001E-164</c:v>
                </c:pt>
                <c:pt idx="2012" formatCode="0.00E+00">
                  <c:v>1.7766800000000002E-164</c:v>
                </c:pt>
                <c:pt idx="2013" formatCode="0.00E+00">
                  <c:v>2.11505E-164</c:v>
                </c:pt>
                <c:pt idx="2014" formatCode="0.00E+00">
                  <c:v>1.5980099999999999E-164</c:v>
                </c:pt>
                <c:pt idx="2015" formatCode="0.00E+00">
                  <c:v>-1.2292699999999999E-165</c:v>
                </c:pt>
                <c:pt idx="2016" formatCode="0.00E+00">
                  <c:v>-3.0344700000000001E-164</c:v>
                </c:pt>
                <c:pt idx="2017" formatCode="0.00E+00">
                  <c:v>-6.5294100000000001E-164</c:v>
                </c:pt>
                <c:pt idx="2018" formatCode="0.00E+00">
                  <c:v>-9.3315400000000007E-164</c:v>
                </c:pt>
                <c:pt idx="2019" formatCode="0.00E+00">
                  <c:v>-9.7459199999999999E-164</c:v>
                </c:pt>
                <c:pt idx="2020" formatCode="0.00E+00">
                  <c:v>-6.3034699999999998E-164</c:v>
                </c:pt>
                <c:pt idx="2021" formatCode="0.00E+00">
                  <c:v>1.4698899999999999E-164</c:v>
                </c:pt>
                <c:pt idx="2022" formatCode="0.00E+00">
                  <c:v>1.25194E-163</c:v>
                </c:pt>
                <c:pt idx="2023" formatCode="0.00E+00">
                  <c:v>2.37694E-163</c:v>
                </c:pt>
                <c:pt idx="2024" formatCode="0.00E+00">
                  <c:v>2.9967200000000001E-163</c:v>
                </c:pt>
                <c:pt idx="2025" formatCode="0.00E+00">
                  <c:v>2.52254E-163</c:v>
                </c:pt>
                <c:pt idx="2026" formatCode="0.00E+00">
                  <c:v>5.81275E-164</c:v>
                </c:pt>
                <c:pt idx="2027" formatCode="0.00E+00">
                  <c:v>-2.7814900000000003E-163</c:v>
                </c:pt>
                <c:pt idx="2028" formatCode="0.00E+00">
                  <c:v>-6.9173600000000003E-163</c:v>
                </c:pt>
                <c:pt idx="2029" formatCode="0.00E+00">
                  <c:v>-1.02977E-162</c:v>
                </c:pt>
                <c:pt idx="2030" formatCode="0.00E+00">
                  <c:v>-1.0556E-162</c:v>
                </c:pt>
                <c:pt idx="2031" formatCode="0.00E+00">
                  <c:v>-5.3324400000000003E-163</c:v>
                </c:pt>
                <c:pt idx="2032" formatCode="0.00E+00">
                  <c:v>6.4189499999999998E-163</c:v>
                </c:pt>
                <c:pt idx="2033" formatCode="0.00E+00">
                  <c:v>2.3425399999999999E-162</c:v>
                </c:pt>
                <c:pt idx="2034" formatCode="0.00E+00">
                  <c:v>4.1475400000000001E-162</c:v>
                </c:pt>
                <c:pt idx="2035" formatCode="0.00E+00">
                  <c:v>5.3256300000000001E-162</c:v>
                </c:pt>
                <c:pt idx="2036" formatCode="0.00E+00">
                  <c:v>4.9965599999999995E-162</c:v>
                </c:pt>
                <c:pt idx="2037" formatCode="0.00E+00">
                  <c:v>2.5058999999999999E-162</c:v>
                </c:pt>
                <c:pt idx="2038" formatCode="0.00E+00">
                  <c:v>-2.19844E-162</c:v>
                </c:pt>
                <c:pt idx="2039" formatCode="0.00E+00">
                  <c:v>-8.2581499999999998E-162</c:v>
                </c:pt>
                <c:pt idx="2040" formatCode="0.00E+00">
                  <c:v>-1.3509699999999999E-161</c:v>
                </c:pt>
                <c:pt idx="2041" formatCode="0.00E+00">
                  <c:v>-1.4505499999999999E-161</c:v>
                </c:pt>
                <c:pt idx="2042" formatCode="0.00E+00">
                  <c:v>-7.84084E-162</c:v>
                </c:pt>
                <c:pt idx="2043" formatCode="0.00E+00">
                  <c:v>7.8570699999999998E-162</c:v>
                </c:pt>
                <c:pt idx="2044" formatCode="0.00E+00">
                  <c:v>3.0889599999999998E-161</c:v>
                </c:pt>
                <c:pt idx="2045" formatCode="0.00E+00">
                  <c:v>5.5966699999999997E-161</c:v>
                </c:pt>
                <c:pt idx="2046" formatCode="0.00E+00">
                  <c:v>7.3178700000000001E-161</c:v>
                </c:pt>
                <c:pt idx="2047" formatCode="0.00E+00">
                  <c:v>6.9152400000000003E-161</c:v>
                </c:pt>
                <c:pt idx="2048" formatCode="0.00E+00">
                  <c:v>3.2855200000000002E-161</c:v>
                </c:pt>
                <c:pt idx="2049" formatCode="0.00E+00">
                  <c:v>-3.7479800000000003E-161</c:v>
                </c:pt>
                <c:pt idx="2050" formatCode="0.00E+00">
                  <c:v>-1.3016099999999999E-160</c:v>
                </c:pt>
                <c:pt idx="2051" formatCode="0.00E+00">
                  <c:v>-2.16879E-160</c:v>
                </c:pt>
                <c:pt idx="2052" formatCode="0.00E+00">
                  <c:v>-2.5223599999999999E-160</c:v>
                </c:pt>
                <c:pt idx="2053" formatCode="0.00E+00">
                  <c:v>-1.8578199999999999E-160</c:v>
                </c:pt>
                <c:pt idx="2054" formatCode="0.00E+00">
                  <c:v>1.2493300000000001E-161</c:v>
                </c:pt>
                <c:pt idx="2055" formatCode="0.00E+00">
                  <c:v>3.291E-160</c:v>
                </c:pt>
                <c:pt idx="2056" formatCode="0.00E+00">
                  <c:v>6.9142099999999998E-160</c:v>
                </c:pt>
                <c:pt idx="2057" formatCode="0.00E+00">
                  <c:v>9.5484900000000006E-160</c:v>
                </c:pt>
                <c:pt idx="2058" formatCode="0.00E+00">
                  <c:v>9.2774199999999996E-160</c:v>
                </c:pt>
                <c:pt idx="2059" formatCode="0.00E+00">
                  <c:v>4.5705399999999997E-160</c:v>
                </c:pt>
                <c:pt idx="2060" formatCode="0.00E+00">
                  <c:v>-4.8978499999999998E-160</c:v>
                </c:pt>
                <c:pt idx="2061" formatCode="0.00E+00">
                  <c:v>-1.7766900000000001E-159</c:v>
                </c:pt>
                <c:pt idx="2062" formatCode="0.00E+00">
                  <c:v>-3.0241099999999999E-159</c:v>
                </c:pt>
                <c:pt idx="2063" formatCode="0.00E+00">
                  <c:v>-3.58784E-159</c:v>
                </c:pt>
                <c:pt idx="2064" formatCode="0.00E+00">
                  <c:v>-2.7621300000000001E-159</c:v>
                </c:pt>
                <c:pt idx="2065" formatCode="0.00E+00">
                  <c:v>-1.2186599999999999E-160</c:v>
                </c:pt>
                <c:pt idx="2066" formatCode="0.00E+00">
                  <c:v>4.1972999999999999E-159</c:v>
                </c:pt>
                <c:pt idx="2067" formatCode="0.00E+00">
                  <c:v>9.3168099999999998E-159</c:v>
                </c:pt>
                <c:pt idx="2068" formatCode="0.00E+00">
                  <c:v>1.3633199999999999E-158</c:v>
                </c:pt>
                <c:pt idx="2069" formatCode="0.00E+00">
                  <c:v>1.52002E-158</c:v>
                </c:pt>
                <c:pt idx="2070" formatCode="0.00E+00">
                  <c:v>1.22513E-158</c:v>
                </c:pt>
                <c:pt idx="2071" formatCode="0.00E+00">
                  <c:v>3.8070799999999998E-159</c:v>
                </c:pt>
                <c:pt idx="2072" formatCode="0.00E+00">
                  <c:v>-9.1881900000000006E-159</c:v>
                </c:pt>
                <c:pt idx="2073" formatCode="0.00E+00">
                  <c:v>-2.2637100000000001E-158</c:v>
                </c:pt>
                <c:pt idx="2074" formatCode="0.00E+00">
                  <c:v>-2.9278899999999999E-158</c:v>
                </c:pt>
                <c:pt idx="2075" formatCode="0.00E+00">
                  <c:v>-2.0407299999999999E-158</c:v>
                </c:pt>
                <c:pt idx="2076" formatCode="0.00E+00">
                  <c:v>1.06923E-158</c:v>
                </c:pt>
                <c:pt idx="2077" formatCode="0.00E+00">
                  <c:v>6.4215799999999999E-158</c:v>
                </c:pt>
                <c:pt idx="2078" formatCode="0.00E+00">
                  <c:v>1.30064E-157</c:v>
                </c:pt>
                <c:pt idx="2079" formatCode="0.00E+00">
                  <c:v>1.86235E-157</c:v>
                </c:pt>
                <c:pt idx="2080" formatCode="0.00E+00">
                  <c:v>2.0301E-157</c:v>
                </c:pt>
                <c:pt idx="2081" formatCode="0.00E+00">
                  <c:v>1.5485499999999999E-157</c:v>
                </c:pt>
                <c:pt idx="2082" formatCode="0.00E+00">
                  <c:v>3.1639800000000001E-158</c:v>
                </c:pt>
                <c:pt idx="2083" formatCode="0.00E+00">
                  <c:v>-1.53671E-157</c:v>
                </c:pt>
                <c:pt idx="2084" formatCode="0.00E+00">
                  <c:v>-3.5050600000000003E-157</c:v>
                </c:pt>
                <c:pt idx="2085" formatCode="0.00E+00">
                  <c:v>-4.6311099999999999E-157</c:v>
                </c:pt>
                <c:pt idx="2086" formatCode="0.00E+00">
                  <c:v>-3.7784999999999998E-157</c:v>
                </c:pt>
                <c:pt idx="2087" formatCode="0.00E+00">
                  <c:v>-1.04109E-158</c:v>
                </c:pt>
                <c:pt idx="2088" formatCode="0.00E+00">
                  <c:v>6.5021099999999998E-157</c:v>
                </c:pt>
                <c:pt idx="2089" formatCode="0.00E+00">
                  <c:v>1.49325E-156</c:v>
                </c:pt>
                <c:pt idx="2090" formatCode="0.00E+00">
                  <c:v>2.25096E-156</c:v>
                </c:pt>
                <c:pt idx="2091" formatCode="0.00E+00">
                  <c:v>2.5530400000000002E-156</c:v>
                </c:pt>
                <c:pt idx="2092" formatCode="0.00E+00">
                  <c:v>2.1029499999999999E-156</c:v>
                </c:pt>
                <c:pt idx="2093" formatCode="0.00E+00">
                  <c:v>8.4515500000000001E-157</c:v>
                </c:pt>
                <c:pt idx="2094" formatCode="0.00E+00">
                  <c:v>-1.02221E-156</c:v>
                </c:pt>
                <c:pt idx="2095" formatCode="0.00E+00">
                  <c:v>-3.0409400000000001E-156</c:v>
                </c:pt>
                <c:pt idx="2096" formatCode="0.00E+00">
                  <c:v>-4.3043100000000002E-156</c:v>
                </c:pt>
                <c:pt idx="2097" formatCode="0.00E+00">
                  <c:v>-3.4843799999999998E-156</c:v>
                </c:pt>
                <c:pt idx="2098" formatCode="0.00E+00">
                  <c:v>5.3638800000000002E-157</c:v>
                </c:pt>
                <c:pt idx="2099" formatCode="0.00E+00">
                  <c:v>7.9271100000000003E-156</c:v>
                </c:pt>
                <c:pt idx="2100" formatCode="0.00E+00">
                  <c:v>1.7521199999999999E-155</c:v>
                </c:pt>
                <c:pt idx="2101" formatCode="0.00E+00">
                  <c:v>2.66007E-155</c:v>
                </c:pt>
                <c:pt idx="2102" formatCode="0.00E+00">
                  <c:v>3.1064599999999999E-155</c:v>
                </c:pt>
                <c:pt idx="2103" formatCode="0.00E+00">
                  <c:v>2.6420200000000002E-155</c:v>
                </c:pt>
                <c:pt idx="2104" formatCode="0.00E+00">
                  <c:v>9.6475299999999994E-156</c:v>
                </c:pt>
                <c:pt idx="2105" formatCode="0.00E+00">
                  <c:v>-1.8392199999999999E-155</c:v>
                </c:pt>
                <c:pt idx="2106" formatCode="0.00E+00">
                  <c:v>-5.1019999999999998E-155</c:v>
                </c:pt>
                <c:pt idx="2107" formatCode="0.00E+00">
                  <c:v>-7.5169900000000008E-155</c:v>
                </c:pt>
                <c:pt idx="2108" formatCode="0.00E+00">
                  <c:v>-7.3943800000000001E-155</c:v>
                </c:pt>
                <c:pt idx="2109" formatCode="0.00E+00">
                  <c:v>-3.4653700000000001E-155</c:v>
                </c:pt>
                <c:pt idx="2110" formatCode="0.00E+00">
                  <c:v>4.2613299999999998E-155</c:v>
                </c:pt>
                <c:pt idx="2111" formatCode="0.00E+00">
                  <c:v>1.4414000000000001E-154</c:v>
                </c:pt>
                <c:pt idx="2112" formatCode="0.00E+00">
                  <c:v>2.4377800000000001E-154</c:v>
                </c:pt>
                <c:pt idx="2113" formatCode="0.00E+00">
                  <c:v>3.0070600000000002E-154</c:v>
                </c:pt>
                <c:pt idx="2114" formatCode="0.00E+00">
                  <c:v>2.6688299999999999E-154</c:v>
                </c:pt>
                <c:pt idx="2115" formatCode="0.00E+00">
                  <c:v>1.10658E-154</c:v>
                </c:pt>
                <c:pt idx="2116" formatCode="0.00E+00">
                  <c:v>-1.5836400000000001E-154</c:v>
                </c:pt>
                <c:pt idx="2117" formatCode="0.00E+00">
                  <c:v>-4.8093599999999998E-154</c:v>
                </c:pt>
                <c:pt idx="2118" formatCode="0.00E+00">
                  <c:v>-7.5766499999999997E-154</c:v>
                </c:pt>
                <c:pt idx="2119" formatCode="0.00E+00">
                  <c:v>-8.6111799999999999E-154</c:v>
                </c:pt>
                <c:pt idx="2120" formatCode="0.00E+00">
                  <c:v>-6.5863800000000004E-154</c:v>
                </c:pt>
                <c:pt idx="2121" formatCode="0.00E+00">
                  <c:v>-7.5064199999999995E-155</c:v>
                </c:pt>
                <c:pt idx="2122" formatCode="0.00E+00">
                  <c:v>8.2033700000000006E-154</c:v>
                </c:pt>
                <c:pt idx="2123" formatCode="0.00E+00">
                  <c:v>1.7433700000000001E-153</c:v>
                </c:pt>
                <c:pt idx="2124" formatCode="0.00E+00">
                  <c:v>2.2282500000000001E-153</c:v>
                </c:pt>
                <c:pt idx="2125" formatCode="0.00E+00">
                  <c:v>1.8164699999999999E-153</c:v>
                </c:pt>
                <c:pt idx="2126" formatCode="0.00E+00">
                  <c:v>2.0828399999999999E-154</c:v>
                </c:pt>
                <c:pt idx="2127" formatCode="0.00E+00">
                  <c:v>-2.6495E-153</c:v>
                </c:pt>
                <c:pt idx="2128" formatCode="0.00E+00">
                  <c:v>-6.2526400000000004E-153</c:v>
                </c:pt>
                <c:pt idx="2129" formatCode="0.00E+00">
                  <c:v>-9.3350900000000004E-153</c:v>
                </c:pt>
                <c:pt idx="2130" formatCode="0.00E+00">
                  <c:v>-1.0302899999999999E-152</c:v>
                </c:pt>
                <c:pt idx="2131" formatCode="0.00E+00">
                  <c:v>-7.7170100000000003E-153</c:v>
                </c:pt>
                <c:pt idx="2132" formatCode="0.00E+00">
                  <c:v>-6.12915E-154</c:v>
                </c:pt>
                <c:pt idx="2133" formatCode="0.00E+00">
                  <c:v>1.04981E-152</c:v>
                </c:pt>
                <c:pt idx="2134" formatCode="0.00E+00">
                  <c:v>2.26154E-152</c:v>
                </c:pt>
                <c:pt idx="2135" formatCode="0.00E+00">
                  <c:v>3.0598799999999999E-152</c:v>
                </c:pt>
                <c:pt idx="2136" formatCode="0.00E+00">
                  <c:v>2.8673699999999998E-152</c:v>
                </c:pt>
                <c:pt idx="2137" formatCode="0.00E+00">
                  <c:v>1.3051E-152</c:v>
                </c:pt>
                <c:pt idx="2138" formatCode="0.00E+00">
                  <c:v>-1.5186E-152</c:v>
                </c:pt>
                <c:pt idx="2139" formatCode="0.00E+00">
                  <c:v>-5.0151599999999996E-152</c:v>
                </c:pt>
                <c:pt idx="2140" formatCode="0.00E+00">
                  <c:v>-8.2904299999999992E-152</c:v>
                </c:pt>
                <c:pt idx="2141" formatCode="0.00E+00">
                  <c:v>-9.9580399999999998E-152</c:v>
                </c:pt>
                <c:pt idx="2142" formatCode="0.00E+00">
                  <c:v>-8.0423599999999995E-152</c:v>
                </c:pt>
                <c:pt idx="2143" formatCode="0.00E+00">
                  <c:v>-1.0050100000000001E-152</c:v>
                </c:pt>
                <c:pt idx="2144" formatCode="0.00E+00">
                  <c:v>1.0640099999999999E-151</c:v>
                </c:pt>
                <c:pt idx="2145" formatCode="0.00E+00">
                  <c:v>2.3982699999999999E-151</c:v>
                </c:pt>
                <c:pt idx="2146" formatCode="0.00E+00">
                  <c:v>3.5307699999999998E-151</c:v>
                </c:pt>
                <c:pt idx="2147" formatCode="0.00E+00">
                  <c:v>4.1523099999999999E-151</c:v>
                </c:pt>
                <c:pt idx="2148" formatCode="0.00E+00">
                  <c:v>3.9476699999999999E-151</c:v>
                </c:pt>
                <c:pt idx="2149" formatCode="0.00E+00">
                  <c:v>2.6372200000000001E-151</c:v>
                </c:pt>
                <c:pt idx="2150" formatCode="0.00E+00">
                  <c:v>4.3222000000000003E-152</c:v>
                </c:pt>
                <c:pt idx="2151" formatCode="0.00E+00">
                  <c:v>-1.6797900000000001E-151</c:v>
                </c:pt>
                <c:pt idx="2152" formatCode="0.00E+00">
                  <c:v>-2.3239200000000001E-151</c:v>
                </c:pt>
                <c:pt idx="2153" formatCode="0.00E+00">
                  <c:v>-8.0687000000000003E-153</c:v>
                </c:pt>
                <c:pt idx="2154" formatCode="0.00E+00">
                  <c:v>6.4141000000000002E-151</c:v>
                </c:pt>
                <c:pt idx="2155" formatCode="0.00E+00">
                  <c:v>1.7416600000000001E-150</c:v>
                </c:pt>
                <c:pt idx="2156" formatCode="0.00E+00">
                  <c:v>3.0443500000000001E-150</c:v>
                </c:pt>
                <c:pt idx="2157" formatCode="0.00E+00">
                  <c:v>4.0283899999999997E-150</c:v>
                </c:pt>
                <c:pt idx="2158" formatCode="0.00E+00">
                  <c:v>4.0721400000000002E-150</c:v>
                </c:pt>
                <c:pt idx="2159" formatCode="0.00E+00">
                  <c:v>2.6511599999999999E-150</c:v>
                </c:pt>
                <c:pt idx="2160" formatCode="0.00E+00">
                  <c:v>-3.7936399999999997E-151</c:v>
                </c:pt>
                <c:pt idx="2161" formatCode="0.00E+00">
                  <c:v>-4.5298899999999998E-150</c:v>
                </c:pt>
                <c:pt idx="2162" formatCode="0.00E+00">
                  <c:v>-8.5668400000000004E-150</c:v>
                </c:pt>
                <c:pt idx="2163" formatCode="0.00E+00">
                  <c:v>-9.9991800000000002E-150</c:v>
                </c:pt>
                <c:pt idx="2164" formatCode="0.00E+00">
                  <c:v>-4.7387900000000002E-150</c:v>
                </c:pt>
                <c:pt idx="2165" formatCode="0.00E+00">
                  <c:v>1.09132E-149</c:v>
                </c:pt>
                <c:pt idx="2166" formatCode="0.00E+00">
                  <c:v>3.6782699999999999E-149</c:v>
                </c:pt>
                <c:pt idx="2167" formatCode="0.00E+00">
                  <c:v>6.7523099999999996E-149</c:v>
                </c:pt>
                <c:pt idx="2168" formatCode="0.00E+00">
                  <c:v>9.3991900000000006E-149</c:v>
                </c:pt>
                <c:pt idx="2169" formatCode="0.00E+00">
                  <c:v>1.0558000000000001E-148</c:v>
                </c:pt>
                <c:pt idx="2170" formatCode="0.00E+00">
                  <c:v>9.3194900000000004E-149</c:v>
                </c:pt>
                <c:pt idx="2171" formatCode="0.00E+00">
                  <c:v>5.2647699999999999E-149</c:v>
                </c:pt>
                <c:pt idx="2172" formatCode="0.00E+00">
                  <c:v>-1.07363E-149</c:v>
                </c:pt>
                <c:pt idx="2173" formatCode="0.00E+00">
                  <c:v>-7.6653600000000002E-149</c:v>
                </c:pt>
                <c:pt idx="2174" formatCode="0.00E+00">
                  <c:v>-1.12945E-148</c:v>
                </c:pt>
                <c:pt idx="2175" formatCode="0.00E+00">
                  <c:v>-9.0955799999999993E-149</c:v>
                </c:pt>
                <c:pt idx="2176" formatCode="0.00E+00">
                  <c:v>4.64678E-150</c:v>
                </c:pt>
                <c:pt idx="2177" formatCode="0.00E+00">
                  <c:v>1.7665900000000001E-148</c:v>
                </c:pt>
                <c:pt idx="2178" formatCode="0.00E+00">
                  <c:v>3.9351599999999997E-148</c:v>
                </c:pt>
                <c:pt idx="2179" formatCode="0.00E+00">
                  <c:v>5.3548000000000003E-148</c:v>
                </c:pt>
                <c:pt idx="2180" formatCode="0.00E+00">
                  <c:v>3.9257899999999999E-148</c:v>
                </c:pt>
                <c:pt idx="2181" formatCode="0.00E+00">
                  <c:v>-2.2161100000000001E-148</c:v>
                </c:pt>
                <c:pt idx="2182" formatCode="0.00E+00">
                  <c:v>-1.3378499999999999E-147</c:v>
                </c:pt>
                <c:pt idx="2183" formatCode="0.00E+00">
                  <c:v>-2.8083499999999999E-147</c:v>
                </c:pt>
                <c:pt idx="2184" formatCode="0.00E+00">
                  <c:v>-4.32606E-147</c:v>
                </c:pt>
                <c:pt idx="2185" formatCode="0.00E+00">
                  <c:v>-5.2913800000000003E-147</c:v>
                </c:pt>
                <c:pt idx="2186" formatCode="0.00E+00">
                  <c:v>-4.7336500000000002E-147</c:v>
                </c:pt>
                <c:pt idx="2187" formatCode="0.00E+00">
                  <c:v>-1.85458E-147</c:v>
                </c:pt>
                <c:pt idx="2188" formatCode="0.00E+00">
                  <c:v>3.18869E-147</c:v>
                </c:pt>
                <c:pt idx="2189" formatCode="0.00E+00">
                  <c:v>9.34465E-147</c:v>
                </c:pt>
                <c:pt idx="2190" formatCode="0.00E+00">
                  <c:v>1.5087300000000001E-146</c:v>
                </c:pt>
                <c:pt idx="2191" formatCode="0.00E+00">
                  <c:v>1.8255799999999999E-146</c:v>
                </c:pt>
                <c:pt idx="2192" formatCode="0.00E+00">
                  <c:v>1.6496200000000001E-146</c:v>
                </c:pt>
                <c:pt idx="2193" formatCode="0.00E+00">
                  <c:v>8.6836900000000002E-147</c:v>
                </c:pt>
                <c:pt idx="2194" formatCode="0.00E+00">
                  <c:v>-4.33196E-147</c:v>
                </c:pt>
                <c:pt idx="2195" formatCode="0.00E+00">
                  <c:v>-1.85842E-146</c:v>
                </c:pt>
                <c:pt idx="2196" formatCode="0.00E+00">
                  <c:v>-2.4011699999999998E-146</c:v>
                </c:pt>
                <c:pt idx="2197" formatCode="0.00E+00">
                  <c:v>-3.7390399999999999E-147</c:v>
                </c:pt>
                <c:pt idx="2198" formatCode="0.00E+00">
                  <c:v>5.9755499999999997E-146</c:v>
                </c:pt>
                <c:pt idx="2199" formatCode="0.00E+00">
                  <c:v>1.7274700000000001E-145</c:v>
                </c:pt>
                <c:pt idx="2200" formatCode="0.00E+00">
                  <c:v>3.1952699999999998E-145</c:v>
                </c:pt>
                <c:pt idx="2201" formatCode="0.00E+00">
                  <c:v>4.6063799999999998E-145</c:v>
                </c:pt>
                <c:pt idx="2202" formatCode="0.00E+00">
                  <c:v>5.4150500000000001E-145</c:v>
                </c:pt>
                <c:pt idx="2203" formatCode="0.00E+00">
                  <c:v>5.0711800000000003E-145</c:v>
                </c:pt>
                <c:pt idx="2204" formatCode="0.00E+00">
                  <c:v>3.2111400000000001E-145</c:v>
                </c:pt>
                <c:pt idx="2205" formatCode="0.00E+00">
                  <c:v>-8.0227700000000001E-147</c:v>
                </c:pt>
                <c:pt idx="2206" formatCode="0.00E+00">
                  <c:v>-3.9782800000000003E-145</c:v>
                </c:pt>
                <c:pt idx="2207" formatCode="0.00E+00">
                  <c:v>-6.9364300000000001E-145</c:v>
                </c:pt>
                <c:pt idx="2208" formatCode="0.00E+00">
                  <c:v>-7.2984699999999994E-145</c:v>
                </c:pt>
                <c:pt idx="2209" formatCode="0.00E+00">
                  <c:v>-3.9295799999999998E-145</c:v>
                </c:pt>
                <c:pt idx="2210" formatCode="0.00E+00">
                  <c:v>3.5216699999999998E-145</c:v>
                </c:pt>
                <c:pt idx="2211" formatCode="0.00E+00">
                  <c:v>1.4030299999999999E-144</c:v>
                </c:pt>
                <c:pt idx="2212" formatCode="0.00E+00">
                  <c:v>2.4474900000000001E-144</c:v>
                </c:pt>
                <c:pt idx="2213" formatCode="0.00E+00">
                  <c:v>2.99913E-144</c:v>
                </c:pt>
                <c:pt idx="2214" formatCode="0.00E+00">
                  <c:v>2.5259600000000001E-144</c:v>
                </c:pt>
                <c:pt idx="2215" formatCode="0.00E+00">
                  <c:v>6.3161199999999998E-145</c:v>
                </c:pt>
                <c:pt idx="2216" formatCode="0.00E+00">
                  <c:v>-2.6760899999999998E-144</c:v>
                </c:pt>
                <c:pt idx="2217" formatCode="0.00E+00">
                  <c:v>-6.6734800000000001E-144</c:v>
                </c:pt>
                <c:pt idx="2218" formatCode="0.00E+00">
                  <c:v>-9.7022300000000003E-144</c:v>
                </c:pt>
                <c:pt idx="2219" formatCode="0.00E+00">
                  <c:v>-9.4134799999999996E-144</c:v>
                </c:pt>
                <c:pt idx="2220" formatCode="0.00E+00">
                  <c:v>-3.6808499999999999E-144</c:v>
                </c:pt>
                <c:pt idx="2221" formatCode="0.00E+00">
                  <c:v>8.3630900000000003E-144</c:v>
                </c:pt>
                <c:pt idx="2222" formatCode="0.00E+00">
                  <c:v>2.54116E-143</c:v>
                </c:pt>
                <c:pt idx="2223" formatCode="0.00E+00">
                  <c:v>4.2551999999999998E-143</c:v>
                </c:pt>
                <c:pt idx="2224" formatCode="0.00E+00">
                  <c:v>4.9975899999999996E-143</c:v>
                </c:pt>
                <c:pt idx="2225" formatCode="0.00E+00">
                  <c:v>3.4489999999999998E-143</c:v>
                </c:pt>
                <c:pt idx="2226" formatCode="0.00E+00">
                  <c:v>-1.4425399999999999E-143</c:v>
                </c:pt>
                <c:pt idx="2227" formatCode="0.00E+00">
                  <c:v>-9.6516500000000001E-143</c:v>
                </c:pt>
                <c:pt idx="2228" formatCode="0.00E+00">
                  <c:v>-1.9647400000000001E-142</c:v>
                </c:pt>
                <c:pt idx="2229" formatCode="0.00E+00">
                  <c:v>-2.8511600000000001E-142</c:v>
                </c:pt>
                <c:pt idx="2230" formatCode="0.00E+00">
                  <c:v>-3.23341E-142</c:v>
                </c:pt>
                <c:pt idx="2231" formatCode="0.00E+00">
                  <c:v>-2.7038900000000001E-142</c:v>
                </c:pt>
                <c:pt idx="2232" formatCode="0.00E+00">
                  <c:v>-9.9760199999999996E-143</c:v>
                </c:pt>
                <c:pt idx="2233" formatCode="0.00E+00">
                  <c:v>1.76103E-142</c:v>
                </c:pt>
                <c:pt idx="2234" formatCode="0.00E+00">
                  <c:v>4.7140999999999997E-142</c:v>
                </c:pt>
                <c:pt idx="2235" formatCode="0.00E+00">
                  <c:v>6.1196499999999999E-142</c:v>
                </c:pt>
                <c:pt idx="2236" formatCode="0.00E+00">
                  <c:v>3.8795899999999997E-142</c:v>
                </c:pt>
                <c:pt idx="2237" formatCode="0.00E+00">
                  <c:v>-3.4982400000000001E-142</c:v>
                </c:pt>
                <c:pt idx="2238" formatCode="0.00E+00">
                  <c:v>-1.61149E-141</c:v>
                </c:pt>
                <c:pt idx="2239" formatCode="0.00E+00">
                  <c:v>-3.1946100000000001E-141</c:v>
                </c:pt>
                <c:pt idx="2240" formatCode="0.00E+00">
                  <c:v>-4.6222999999999998E-141</c:v>
                </c:pt>
                <c:pt idx="2241" formatCode="0.00E+00">
                  <c:v>-5.21459E-141</c:v>
                </c:pt>
                <c:pt idx="2242" formatCode="0.00E+00">
                  <c:v>-4.2896499999999997E-141</c:v>
                </c:pt>
                <c:pt idx="2243" formatCode="0.00E+00">
                  <c:v>-1.35592E-141</c:v>
                </c:pt>
                <c:pt idx="2244" formatCode="0.00E+00">
                  <c:v>3.5325300000000002E-141</c:v>
                </c:pt>
                <c:pt idx="2245" formatCode="0.00E+00">
                  <c:v>9.0188199999999998E-141</c:v>
                </c:pt>
                <c:pt idx="2246" formatCode="0.00E+00">
                  <c:v>1.19692E-140</c:v>
                </c:pt>
                <c:pt idx="2247" formatCode="0.00E+00">
                  <c:v>8.3931100000000003E-141</c:v>
                </c:pt>
                <c:pt idx="2248" formatCode="0.00E+00">
                  <c:v>-4.6611899999999999E-141</c:v>
                </c:pt>
                <c:pt idx="2249" formatCode="0.00E+00">
                  <c:v>-2.76054E-140</c:v>
                </c:pt>
                <c:pt idx="2250" formatCode="0.00E+00">
                  <c:v>-5.7126699999999999E-140</c:v>
                </c:pt>
                <c:pt idx="2251" formatCode="0.00E+00">
                  <c:v>-8.4508800000000004E-140</c:v>
                </c:pt>
                <c:pt idx="2252" formatCode="0.00E+00">
                  <c:v>-9.5495599999999998E-140</c:v>
                </c:pt>
                <c:pt idx="2253" formatCode="0.00E+00">
                  <c:v>-7.4756499999999999E-140</c:v>
                </c:pt>
                <c:pt idx="2254" formatCode="0.00E+00">
                  <c:v>-1.30105E-140</c:v>
                </c:pt>
                <c:pt idx="2255" formatCode="0.00E+00">
                  <c:v>8.6616200000000002E-140</c:v>
                </c:pt>
                <c:pt idx="2256" formatCode="0.00E+00">
                  <c:v>2.0134699999999999E-139</c:v>
                </c:pt>
                <c:pt idx="2257" formatCode="0.00E+00">
                  <c:v>2.8381400000000002E-139</c:v>
                </c:pt>
                <c:pt idx="2258" formatCode="0.00E+00">
                  <c:v>2.7397199999999998E-139</c:v>
                </c:pt>
                <c:pt idx="2259" formatCode="0.00E+00">
                  <c:v>1.2773000000000001E-139</c:v>
                </c:pt>
                <c:pt idx="2260" formatCode="0.00E+00">
                  <c:v>-1.6092199999999999E-139</c:v>
                </c:pt>
                <c:pt idx="2261" formatCode="0.00E+00">
                  <c:v>-5.4931600000000002E-139</c:v>
                </c:pt>
                <c:pt idx="2262" formatCode="0.00E+00">
                  <c:v>-9.25807E-139</c:v>
                </c:pt>
                <c:pt idx="2263" formatCode="0.00E+00">
                  <c:v>-1.1006900000000001E-138</c:v>
                </c:pt>
                <c:pt idx="2264" formatCode="0.00E+00">
                  <c:v>-8.6247600000000005E-139</c:v>
                </c:pt>
                <c:pt idx="2265" formatCode="0.00E+00">
                  <c:v>-7.7265800000000002E-140</c:v>
                </c:pt>
                <c:pt idx="2266" formatCode="0.00E+00">
                  <c:v>1.2283199999999999E-138</c:v>
                </c:pt>
                <c:pt idx="2267" formatCode="0.00E+00">
                  <c:v>2.7845499999999998E-138</c:v>
                </c:pt>
                <c:pt idx="2268" formatCode="0.00E+00">
                  <c:v>4.0264100000000003E-138</c:v>
                </c:pt>
                <c:pt idx="2269" formatCode="0.00E+00">
                  <c:v>4.2239299999999998E-138</c:v>
                </c:pt>
                <c:pt idx="2270" formatCode="0.00E+00">
                  <c:v>2.7717099999999997E-138</c:v>
                </c:pt>
                <c:pt idx="2271" formatCode="0.00E+00">
                  <c:v>-5.5903500000000002E-139</c:v>
                </c:pt>
                <c:pt idx="2272" formatCode="0.00E+00">
                  <c:v>-5.37046E-138</c:v>
                </c:pt>
                <c:pt idx="2273" formatCode="0.00E+00">
                  <c:v>-1.0284E-137</c:v>
                </c:pt>
                <c:pt idx="2274" formatCode="0.00E+00">
                  <c:v>-1.2891600000000001E-137</c:v>
                </c:pt>
                <c:pt idx="2275" formatCode="0.00E+00">
                  <c:v>-1.04772E-137</c:v>
                </c:pt>
                <c:pt idx="2276" formatCode="0.00E+00">
                  <c:v>-1.0719199999999999E-138</c:v>
                </c:pt>
                <c:pt idx="2277" formatCode="0.00E+00">
                  <c:v>1.55534E-137</c:v>
                </c:pt>
                <c:pt idx="2278" formatCode="0.00E+00">
                  <c:v>3.6320999999999999E-137</c:v>
                </c:pt>
                <c:pt idx="2279" formatCode="0.00E+00">
                  <c:v>5.3440100000000004E-137</c:v>
                </c:pt>
                <c:pt idx="2280" formatCode="0.00E+00">
                  <c:v>5.6281699999999998E-137</c:v>
                </c:pt>
                <c:pt idx="2281" formatCode="0.00E+00">
                  <c:v>3.6070699999999998E-137</c:v>
                </c:pt>
                <c:pt idx="2282" formatCode="0.00E+00">
                  <c:v>-1.08926E-137</c:v>
                </c:pt>
                <c:pt idx="2283" formatCode="0.00E+00">
                  <c:v>-8.0413299999999996E-137</c:v>
                </c:pt>
                <c:pt idx="2284" formatCode="0.00E+00">
                  <c:v>-1.5389599999999999E-136</c:v>
                </c:pt>
                <c:pt idx="2285" formatCode="0.00E+00">
                  <c:v>-1.9419700000000002E-136</c:v>
                </c:pt>
                <c:pt idx="2286" formatCode="0.00E+00">
                  <c:v>-1.55826E-136</c:v>
                </c:pt>
                <c:pt idx="2287" formatCode="0.00E+00">
                  <c:v>-6.8708400000000005E-138</c:v>
                </c:pt>
                <c:pt idx="2288" formatCode="0.00E+00">
                  <c:v>2.5226900000000002E-136</c:v>
                </c:pt>
                <c:pt idx="2289" formatCode="0.00E+00">
                  <c:v>5.7725099999999999E-136</c:v>
                </c:pt>
                <c:pt idx="2290" formatCode="0.00E+00">
                  <c:v>8.7209599999999993E-136</c:v>
                </c:pt>
                <c:pt idx="2291" formatCode="0.00E+00">
                  <c:v>1.00113E-135</c:v>
                </c:pt>
                <c:pt idx="2292" formatCode="0.00E+00">
                  <c:v>8.2845999999999994E-136</c:v>
                </c:pt>
                <c:pt idx="2293" formatCode="0.00E+00">
                  <c:v>2.65155E-136</c:v>
                </c:pt>
                <c:pt idx="2294" formatCode="0.00E+00">
                  <c:v>-6.6375700000000002E-136</c:v>
                </c:pt>
                <c:pt idx="2295" formatCode="0.00E+00">
                  <c:v>-1.70551E-135</c:v>
                </c:pt>
                <c:pt idx="2296" formatCode="0.00E+00">
                  <c:v>-2.3131300000000001E-135</c:v>
                </c:pt>
                <c:pt idx="2297" formatCode="0.00E+00">
                  <c:v>-1.78585E-135</c:v>
                </c:pt>
                <c:pt idx="2298" formatCode="0.00E+00">
                  <c:v>4.3475799999999997E-136</c:v>
                </c:pt>
                <c:pt idx="2299" formatCode="0.00E+00">
                  <c:v>4.4901399999999999E-135</c:v>
                </c:pt>
                <c:pt idx="2300" formatCode="0.00E+00">
                  <c:v>9.8067199999999999E-135</c:v>
                </c:pt>
                <c:pt idx="2301" formatCode="0.00E+00">
                  <c:v>1.47545E-134</c:v>
                </c:pt>
                <c:pt idx="2302" formatCode="0.00E+00">
                  <c:v>1.68117E-134</c:v>
                </c:pt>
                <c:pt idx="2303" formatCode="0.00E+00">
                  <c:v>1.3540299999999999E-134</c:v>
                </c:pt>
                <c:pt idx="2304" formatCode="0.00E+00">
                  <c:v>3.6451300000000001E-135</c:v>
                </c:pt>
                <c:pt idx="2305" formatCode="0.00E+00">
                  <c:v>-1.2231499999999999E-134</c:v>
                </c:pt>
                <c:pt idx="2306" formatCode="0.00E+00">
                  <c:v>-3.0518799999999998E-134</c:v>
                </c:pt>
                <c:pt idx="2307" formatCode="0.00E+00">
                  <c:v>-4.4133200000000002E-134</c:v>
                </c:pt>
                <c:pt idx="2308" formatCode="0.00E+00">
                  <c:v>-4.3698499999999999E-134</c:v>
                </c:pt>
                <c:pt idx="2309" formatCode="0.00E+00">
                  <c:v>-2.0447700000000001E-134</c:v>
                </c:pt>
                <c:pt idx="2310" formatCode="0.00E+00">
                  <c:v>2.9606100000000001E-134</c:v>
                </c:pt>
                <c:pt idx="2311" formatCode="0.00E+00">
                  <c:v>1.0001600000000001E-133</c:v>
                </c:pt>
                <c:pt idx="2312" formatCode="0.00E+00">
                  <c:v>1.70127E-133</c:v>
                </c:pt>
                <c:pt idx="2313" formatCode="0.00E+00">
                  <c:v>2.0979300000000001E-133</c:v>
                </c:pt>
                <c:pt idx="2314" formatCode="0.00E+00">
                  <c:v>1.9040300000000002E-133</c:v>
                </c:pt>
                <c:pt idx="2315" formatCode="0.00E+00">
                  <c:v>9.3457899999999998E-134</c:v>
                </c:pt>
                <c:pt idx="2316" formatCode="0.00E+00">
                  <c:v>-7.9776900000000002E-134</c:v>
                </c:pt>
                <c:pt idx="2317" formatCode="0.00E+00">
                  <c:v>-2.90851E-133</c:v>
                </c:pt>
                <c:pt idx="2318" formatCode="0.00E+00">
                  <c:v>-4.4979900000000001E-133</c:v>
                </c:pt>
                <c:pt idx="2319" formatCode="0.00E+00">
                  <c:v>-4.2653899999999997E-133</c:v>
                </c:pt>
                <c:pt idx="2320" formatCode="0.00E+00">
                  <c:v>-9.9491700000000009E-134</c:v>
                </c:pt>
                <c:pt idx="2321" formatCode="0.00E+00">
                  <c:v>5.8021300000000004E-133</c:v>
                </c:pt>
                <c:pt idx="2322" formatCode="0.00E+00">
                  <c:v>1.5359900000000001E-132</c:v>
                </c:pt>
                <c:pt idx="2323" formatCode="0.00E+00">
                  <c:v>2.49427E-132</c:v>
                </c:pt>
                <c:pt idx="2324" formatCode="0.00E+00">
                  <c:v>2.9300399999999998E-132</c:v>
                </c:pt>
                <c:pt idx="2325" formatCode="0.00E+00">
                  <c:v>2.2035699999999999E-132</c:v>
                </c:pt>
                <c:pt idx="2326" formatCode="0.00E+00">
                  <c:v>-1.22943E-133</c:v>
                </c:pt>
                <c:pt idx="2327" formatCode="0.00E+00">
                  <c:v>-4.0081000000000003E-132</c:v>
                </c:pt>
                <c:pt idx="2328" formatCode="0.00E+00">
                  <c:v>-8.7405600000000001E-132</c:v>
                </c:pt>
                <c:pt idx="2329" formatCode="0.00E+00">
                  <c:v>-1.2841899999999999E-131</c:v>
                </c:pt>
                <c:pt idx="2330" formatCode="0.00E+00">
                  <c:v>-1.4275899999999999E-131</c:v>
                </c:pt>
                <c:pt idx="2331" formatCode="0.00E+00">
                  <c:v>-1.1040800000000001E-131</c:v>
                </c:pt>
                <c:pt idx="2332" formatCode="0.00E+00">
                  <c:v>-2.0576300000000001E-132</c:v>
                </c:pt>
                <c:pt idx="2333" formatCode="0.00E+00">
                  <c:v>1.1764000000000001E-131</c:v>
                </c:pt>
                <c:pt idx="2334" formatCode="0.00E+00">
                  <c:v>2.6613399999999999E-131</c:v>
                </c:pt>
                <c:pt idx="2335" formatCode="0.00E+00">
                  <c:v>3.5648299999999998E-131</c:v>
                </c:pt>
                <c:pt idx="2336" formatCode="0.00E+00">
                  <c:v>3.06256E-131</c:v>
                </c:pt>
                <c:pt idx="2337" formatCode="0.00E+00">
                  <c:v>5.3767099999999998E-132</c:v>
                </c:pt>
                <c:pt idx="2338" formatCode="0.00E+00">
                  <c:v>-4.06127E-131</c:v>
                </c:pt>
                <c:pt idx="2339" formatCode="0.00E+00">
                  <c:v>-9.9275100000000009E-131</c:v>
                </c:pt>
                <c:pt idx="2340" formatCode="0.00E+00">
                  <c:v>-1.51028E-130</c:v>
                </c:pt>
                <c:pt idx="2341" formatCode="0.00E+00">
                  <c:v>-1.66319E-130</c:v>
                </c:pt>
                <c:pt idx="2342" formatCode="0.00E+00">
                  <c:v>-1.1660499999999999E-130</c:v>
                </c:pt>
                <c:pt idx="2343" formatCode="0.00E+00">
                  <c:v>1.15746E-131</c:v>
                </c:pt>
                <c:pt idx="2344" formatCode="0.00E+00">
                  <c:v>2.0671599999999999E-130</c:v>
                </c:pt>
                <c:pt idx="2345" formatCode="0.00E+00">
                  <c:v>4.2139199999999997E-130</c:v>
                </c:pt>
                <c:pt idx="2346" formatCode="0.00E+00">
                  <c:v>5.6100299999999997E-130</c:v>
                </c:pt>
                <c:pt idx="2347" formatCode="0.00E+00">
                  <c:v>4.9763700000000002E-130</c:v>
                </c:pt>
                <c:pt idx="2348" formatCode="0.00E+00">
                  <c:v>1.2605700000000001E-130</c:v>
                </c:pt>
                <c:pt idx="2349" formatCode="0.00E+00">
                  <c:v>-5.6755199999999999E-130</c:v>
                </c:pt>
                <c:pt idx="2350" formatCode="0.00E+00">
                  <c:v>-1.46847E-129</c:v>
                </c:pt>
                <c:pt idx="2351" formatCode="0.00E+00">
                  <c:v>-2.3272799999999999E-129</c:v>
                </c:pt>
                <c:pt idx="2352" formatCode="0.00E+00">
                  <c:v>-2.7774999999999999E-129</c:v>
                </c:pt>
                <c:pt idx="2353" formatCode="0.00E+00">
                  <c:v>-2.42687E-129</c:v>
                </c:pt>
                <c:pt idx="2354" formatCode="0.00E+00">
                  <c:v>-1.0424300000000001E-129</c:v>
                </c:pt>
                <c:pt idx="2355" formatCode="0.00E+00">
                  <c:v>1.2649399999999999E-129</c:v>
                </c:pt>
                <c:pt idx="2356" formatCode="0.00E+00">
                  <c:v>3.9446499999999998E-129</c:v>
                </c:pt>
                <c:pt idx="2357" formatCode="0.00E+00">
                  <c:v>6.0318300000000002E-129</c:v>
                </c:pt>
                <c:pt idx="2358" formatCode="0.00E+00">
                  <c:v>6.3672499999999995E-129</c:v>
                </c:pt>
                <c:pt idx="2359" formatCode="0.00E+00">
                  <c:v>3.9460999999999997E-129</c:v>
                </c:pt>
                <c:pt idx="2360" formatCode="0.00E+00">
                  <c:v>-1.7006800000000001E-129</c:v>
                </c:pt>
                <c:pt idx="2361" formatCode="0.00E+00">
                  <c:v>-9.8547700000000004E-129</c:v>
                </c:pt>
                <c:pt idx="2362" formatCode="0.00E+00">
                  <c:v>-1.7812400000000001E-128</c:v>
                </c:pt>
                <c:pt idx="2363" formatCode="0.00E+00">
                  <c:v>-2.1022100000000001E-128</c:v>
                </c:pt>
                <c:pt idx="2364" formatCode="0.00E+00">
                  <c:v>-1.45399E-128</c:v>
                </c:pt>
                <c:pt idx="2365" formatCode="0.00E+00">
                  <c:v>5.0476499999999999E-129</c:v>
                </c:pt>
                <c:pt idx="2366" formatCode="0.00E+00">
                  <c:v>3.7408000000000001E-128</c:v>
                </c:pt>
                <c:pt idx="2367" formatCode="0.00E+00">
                  <c:v>7.6001699999999999E-128</c:v>
                </c:pt>
                <c:pt idx="2368" formatCode="0.00E+00">
                  <c:v>1.07056E-127</c:v>
                </c:pt>
                <c:pt idx="2369" formatCode="0.00E+00">
                  <c:v>1.12709E-127</c:v>
                </c:pt>
                <c:pt idx="2370" formatCode="0.00E+00">
                  <c:v>7.8631099999999997E-128</c:v>
                </c:pt>
                <c:pt idx="2371" formatCode="0.00E+00">
                  <c:v>1.6663600000000001E-129</c:v>
                </c:pt>
                <c:pt idx="2372" formatCode="0.00E+00">
                  <c:v>-1.06525E-127</c:v>
                </c:pt>
                <c:pt idx="2373" formatCode="0.00E+00">
                  <c:v>-2.1794000000000001E-127</c:v>
                </c:pt>
                <c:pt idx="2374" formatCode="0.00E+00">
                  <c:v>-2.8928199999999999E-127</c:v>
                </c:pt>
                <c:pt idx="2375" formatCode="0.00E+00">
                  <c:v>-2.6904700000000002E-127</c:v>
                </c:pt>
                <c:pt idx="2376" formatCode="0.00E+00">
                  <c:v>-1.1053100000000001E-127</c:v>
                </c:pt>
                <c:pt idx="2377" formatCode="0.00E+00">
                  <c:v>2.0027600000000001E-127</c:v>
                </c:pt>
                <c:pt idx="2378" formatCode="0.00E+00">
                  <c:v>6.0197500000000003E-127</c:v>
                </c:pt>
                <c:pt idx="2379" formatCode="0.00E+00">
                  <c:v>9.45549E-127</c:v>
                </c:pt>
                <c:pt idx="2380" formatCode="0.00E+00">
                  <c:v>1.04347E-126</c:v>
                </c:pt>
                <c:pt idx="2381" formatCode="0.00E+00">
                  <c:v>7.3075200000000001E-127</c:v>
                </c:pt>
                <c:pt idx="2382" formatCode="0.00E+00">
                  <c:v>-8.7317000000000003E-128</c:v>
                </c:pt>
                <c:pt idx="2383" formatCode="0.00E+00">
                  <c:v>-1.34552E-126</c:v>
                </c:pt>
                <c:pt idx="2384" formatCode="0.00E+00">
                  <c:v>-2.70072E-126</c:v>
                </c:pt>
                <c:pt idx="2385" formatCode="0.00E+00">
                  <c:v>-3.5423599999999997E-126</c:v>
                </c:pt>
                <c:pt idx="2386" formatCode="0.00E+00">
                  <c:v>-3.2018800000000002E-126</c:v>
                </c:pt>
                <c:pt idx="2387" formatCode="0.00E+00">
                  <c:v>-1.19739E-126</c:v>
                </c:pt>
                <c:pt idx="2388" formatCode="0.00E+00">
                  <c:v>2.5398799999999999E-126</c:v>
                </c:pt>
                <c:pt idx="2389" formatCode="0.00E+00">
                  <c:v>7.3646499999999999E-126</c:v>
                </c:pt>
                <c:pt idx="2390" formatCode="0.00E+00">
                  <c:v>1.17514E-125</c:v>
                </c:pt>
                <c:pt idx="2391" formatCode="0.00E+00">
                  <c:v>1.3503500000000001E-125</c:v>
                </c:pt>
                <c:pt idx="2392" formatCode="0.00E+00">
                  <c:v>1.02599E-125</c:v>
                </c:pt>
                <c:pt idx="2393" formatCode="0.00E+00">
                  <c:v>5.2532599999999996E-127</c:v>
                </c:pt>
                <c:pt idx="2394" formatCode="0.00E+00">
                  <c:v>-1.4884499999999999E-125</c:v>
                </c:pt>
                <c:pt idx="2395" formatCode="0.00E+00">
                  <c:v>-3.2159599999999999E-125</c:v>
                </c:pt>
                <c:pt idx="2396" formatCode="0.00E+00">
                  <c:v>-4.4892900000000002E-125</c:v>
                </c:pt>
                <c:pt idx="2397" formatCode="0.00E+00">
                  <c:v>-4.5272599999999999E-125</c:v>
                </c:pt>
                <c:pt idx="2398" formatCode="0.00E+00">
                  <c:v>-2.6848400000000002E-125</c:v>
                </c:pt>
                <c:pt idx="2399" formatCode="0.00E+00">
                  <c:v>1.1711E-125</c:v>
                </c:pt>
                <c:pt idx="2400" formatCode="0.00E+00">
                  <c:v>6.3710700000000005E-125</c:v>
                </c:pt>
                <c:pt idx="2401" formatCode="0.00E+00">
                  <c:v>1.1297900000000001E-124</c:v>
                </c:pt>
                <c:pt idx="2402" formatCode="0.00E+00">
                  <c:v>1.35791E-124</c:v>
                </c:pt>
                <c:pt idx="2403" formatCode="0.00E+00">
                  <c:v>1.0664699999999999E-124</c:v>
                </c:pt>
                <c:pt idx="2404" formatCode="0.00E+00">
                  <c:v>6.4008099999999998E-126</c:v>
                </c:pt>
                <c:pt idx="2405" formatCode="0.00E+00">
                  <c:v>-1.63852E-124</c:v>
                </c:pt>
                <c:pt idx="2406" formatCode="0.00E+00">
                  <c:v>-3.6332800000000001E-124</c:v>
                </c:pt>
                <c:pt idx="2407" formatCode="0.00E+00">
                  <c:v>-5.0363600000000002E-124</c:v>
                </c:pt>
                <c:pt idx="2408" formatCode="0.00E+00">
                  <c:v>-4.7780999999999996E-124</c:v>
                </c:pt>
                <c:pt idx="2409" formatCode="0.00E+00">
                  <c:v>-2.2001300000000002E-124</c:v>
                </c:pt>
                <c:pt idx="2410" formatCode="0.00E+00">
                  <c:v>2.5859299999999999E-124</c:v>
                </c:pt>
                <c:pt idx="2411" formatCode="0.00E+00">
                  <c:v>8.7776799999999994E-124</c:v>
                </c:pt>
                <c:pt idx="2412" formatCode="0.00E+00">
                  <c:v>1.4887499999999999E-123</c:v>
                </c:pt>
                <c:pt idx="2413" formatCode="0.00E+00">
                  <c:v>1.8852199999999999E-123</c:v>
                </c:pt>
                <c:pt idx="2414" formatCode="0.00E+00">
                  <c:v>1.8801499999999999E-123</c:v>
                </c:pt>
                <c:pt idx="2415" formatCode="0.00E+00">
                  <c:v>1.3709000000000001E-123</c:v>
                </c:pt>
                <c:pt idx="2416" formatCode="0.00E+00">
                  <c:v>3.67561E-124</c:v>
                </c:pt>
                <c:pt idx="2417" formatCode="0.00E+00">
                  <c:v>-8.84422E-124</c:v>
                </c:pt>
                <c:pt idx="2418" formatCode="0.00E+00">
                  <c:v>-1.7512299999999999E-123</c:v>
                </c:pt>
                <c:pt idx="2419" formatCode="0.00E+00">
                  <c:v>-1.3315600000000001E-123</c:v>
                </c:pt>
                <c:pt idx="2420" formatCode="0.00E+00">
                  <c:v>1.10801E-123</c:v>
                </c:pt>
                <c:pt idx="2421" formatCode="0.00E+00">
                  <c:v>5.7425699999999998E-123</c:v>
                </c:pt>
                <c:pt idx="2422" formatCode="0.00E+00">
                  <c:v>1.20163E-122</c:v>
                </c:pt>
                <c:pt idx="2423" formatCode="0.00E+00">
                  <c:v>1.8242999999999999E-122</c:v>
                </c:pt>
                <c:pt idx="2424" formatCode="0.00E+00">
                  <c:v>2.1026099999999999E-122</c:v>
                </c:pt>
                <c:pt idx="2425" formatCode="0.00E+00">
                  <c:v>1.59258E-122</c:v>
                </c:pt>
                <c:pt idx="2426" formatCode="0.00E+00">
                  <c:v>-1.54901E-124</c:v>
                </c:pt>
                <c:pt idx="2427" formatCode="0.00E+00">
                  <c:v>-2.6713400000000001E-122</c:v>
                </c:pt>
                <c:pt idx="2428" formatCode="0.00E+00">
                  <c:v>-5.8818500000000003E-122</c:v>
                </c:pt>
                <c:pt idx="2429" formatCode="0.00E+00">
                  <c:v>-8.74701E-122</c:v>
                </c:pt>
                <c:pt idx="2430" formatCode="0.00E+00">
                  <c:v>-1.0139900000000001E-121</c:v>
                </c:pt>
                <c:pt idx="2431" formatCode="0.00E+00">
                  <c:v>-9.0148999999999998E-122</c:v>
                </c:pt>
                <c:pt idx="2432" formatCode="0.00E+00">
                  <c:v>-4.8275299999999999E-122</c:v>
                </c:pt>
                <c:pt idx="2433" formatCode="0.00E+00">
                  <c:v>1.8925000000000001E-122</c:v>
                </c:pt>
                <c:pt idx="2434" formatCode="0.00E+00">
                  <c:v>9.3755200000000002E-122</c:v>
                </c:pt>
                <c:pt idx="2435" formatCode="0.00E+00">
                  <c:v>1.5454499999999999E-121</c:v>
                </c:pt>
                <c:pt idx="2436" formatCode="0.00E+00">
                  <c:v>1.8353400000000001E-121</c:v>
                </c:pt>
                <c:pt idx="2437" formatCode="0.00E+00">
                  <c:v>1.6725899999999999E-121</c:v>
                </c:pt>
                <c:pt idx="2438" formatCode="0.00E+00">
                  <c:v>1.03527E-121</c:v>
                </c:pt>
                <c:pt idx="2439" formatCode="0.00E+00">
                  <c:v>1.0588399999999999E-122</c:v>
                </c:pt>
                <c:pt idx="2440" formatCode="0.00E+00">
                  <c:v>-8.3904100000000002E-122</c:v>
                </c:pt>
                <c:pt idx="2441" formatCode="0.00E+00">
                  <c:v>-1.6358600000000001E-121</c:v>
                </c:pt>
                <c:pt idx="2442" formatCode="0.00E+00">
                  <c:v>-2.1874799999999999E-121</c:v>
                </c:pt>
                <c:pt idx="2443" formatCode="0.00E+00">
                  <c:v>-2.1896900000000001E-121</c:v>
                </c:pt>
                <c:pt idx="2444" formatCode="0.00E+00">
                  <c:v>-1.2917200000000001E-121</c:v>
                </c:pt>
                <c:pt idx="2445" formatCode="0.00E+00">
                  <c:v>-1.39004E-122</c:v>
                </c:pt>
                <c:pt idx="2446" formatCode="0.00E+00">
                  <c:v>-1.3218800000000001E-121</c:v>
                </c:pt>
                <c:pt idx="2447" formatCode="0.00E+00">
                  <c:v>-8.7524099999999997E-121</c:v>
                </c:pt>
                <c:pt idx="2448" formatCode="0.00E+00">
                  <c:v>-2.5311900000000001E-120</c:v>
                </c:pt>
                <c:pt idx="2449" formatCode="0.00E+00">
                  <c:v>-5.0389600000000003E-120</c:v>
                </c:pt>
                <c:pt idx="2450" formatCode="0.00E+00">
                  <c:v>-8.00618E-120</c:v>
                </c:pt>
                <c:pt idx="2451" formatCode="0.00E+00">
                  <c:v>-1.08409E-119</c:v>
                </c:pt>
                <c:pt idx="2452" formatCode="0.00E+00">
                  <c:v>-1.2466699999999999E-119</c:v>
                </c:pt>
                <c:pt idx="2453" formatCode="0.00E+00">
                  <c:v>-1.11723E-119</c:v>
                </c:pt>
                <c:pt idx="2454" formatCode="0.00E+00">
                  <c:v>-5.6120000000000002E-120</c:v>
                </c:pt>
                <c:pt idx="2455" formatCode="0.00E+00">
                  <c:v>3.88221E-120</c:v>
                </c:pt>
                <c:pt idx="2456" formatCode="0.00E+00">
                  <c:v>1.4987399999999999E-119</c:v>
                </c:pt>
                <c:pt idx="2457" formatCode="0.00E+00">
                  <c:v>2.39799E-119</c:v>
                </c:pt>
                <c:pt idx="2458" formatCode="0.00E+00">
                  <c:v>2.6941400000000001E-119</c:v>
                </c:pt>
                <c:pt idx="2459" formatCode="0.00E+00">
                  <c:v>2.11263E-119</c:v>
                </c:pt>
                <c:pt idx="2460" formatCode="0.00E+00">
                  <c:v>6.0308999999999999E-120</c:v>
                </c:pt>
                <c:pt idx="2461" formatCode="0.00E+00">
                  <c:v>-1.55935E-119</c:v>
                </c:pt>
                <c:pt idx="2462" formatCode="0.00E+00">
                  <c:v>-3.7766699999999999E-119</c:v>
                </c:pt>
                <c:pt idx="2463" formatCode="0.00E+00">
                  <c:v>-5.3634399999999997E-119</c:v>
                </c:pt>
                <c:pt idx="2464" formatCode="0.00E+00">
                  <c:v>-5.6963799999999995E-119</c:v>
                </c:pt>
                <c:pt idx="2465" formatCode="0.00E+00">
                  <c:v>-3.9441899999999998E-119</c:v>
                </c:pt>
                <c:pt idx="2466" formatCode="0.00E+00">
                  <c:v>7.0531300000000002E-120</c:v>
                </c:pt>
                <c:pt idx="2467" formatCode="0.00E+00">
                  <c:v>7.0691200000000003E-119</c:v>
                </c:pt>
                <c:pt idx="2468" formatCode="0.00E+00">
                  <c:v>1.0119099999999999E-118</c:v>
                </c:pt>
                <c:pt idx="2469" formatCode="0.00E+00">
                  <c:v>2.3323500000000001E-119</c:v>
                </c:pt>
                <c:pt idx="2470" formatCode="0.00E+00">
                  <c:v>-2.3978100000000002E-118</c:v>
                </c:pt>
                <c:pt idx="2471" formatCode="0.00E+00">
                  <c:v>-7.4807299999999998E-118</c:v>
                </c:pt>
                <c:pt idx="2472" formatCode="0.00E+00">
                  <c:v>-1.4770700000000001E-117</c:v>
                </c:pt>
                <c:pt idx="2473" formatCode="0.00E+00">
                  <c:v>-2.2202299999999999E-117</c:v>
                </c:pt>
                <c:pt idx="2474" formatCode="0.00E+00">
                  <c:v>-2.5736100000000001E-117</c:v>
                </c:pt>
                <c:pt idx="2475" formatCode="0.00E+00">
                  <c:v>-2.0209799999999999E-117</c:v>
                </c:pt>
                <c:pt idx="2476" formatCode="0.00E+00">
                  <c:v>-1.00993E-118</c:v>
                </c:pt>
                <c:pt idx="2477" formatCode="0.00E+00">
                  <c:v>3.2925399999999997E-117</c:v>
                </c:pt>
                <c:pt idx="2478" formatCode="0.00E+00">
                  <c:v>7.5373900000000001E-117</c:v>
                </c:pt>
                <c:pt idx="2479" formatCode="0.00E+00">
                  <c:v>1.10877E-116</c:v>
                </c:pt>
                <c:pt idx="2480" formatCode="0.00E+00">
                  <c:v>1.1799600000000001E-116</c:v>
                </c:pt>
                <c:pt idx="2481" formatCode="0.00E+00">
                  <c:v>7.7274199999999997E-117</c:v>
                </c:pt>
                <c:pt idx="2482" formatCode="0.00E+00">
                  <c:v>-2.1331000000000001E-117</c:v>
                </c:pt>
                <c:pt idx="2483" formatCode="0.00E+00">
                  <c:v>-1.7004999999999999E-116</c:v>
                </c:pt>
                <c:pt idx="2484" formatCode="0.00E+00">
                  <c:v>-3.2800199999999998E-116</c:v>
                </c:pt>
                <c:pt idx="2485" formatCode="0.00E+00">
                  <c:v>-4.1403799999999999E-116</c:v>
                </c:pt>
                <c:pt idx="2486" formatCode="0.00E+00">
                  <c:v>-3.28103E-116</c:v>
                </c:pt>
                <c:pt idx="2487" formatCode="0.00E+00">
                  <c:v>1.0074000000000001E-117</c:v>
                </c:pt>
                <c:pt idx="2488" formatCode="0.00E+00">
                  <c:v>6.1592399999999999E-116</c:v>
                </c:pt>
                <c:pt idx="2489" formatCode="0.00E+00">
                  <c:v>1.3897900000000001E-115</c:v>
                </c:pt>
                <c:pt idx="2490" formatCode="0.00E+00">
                  <c:v>2.0982900000000001E-115</c:v>
                </c:pt>
                <c:pt idx="2491" formatCode="0.00E+00">
                  <c:v>2.4191100000000002E-115</c:v>
                </c:pt>
                <c:pt idx="2492" formatCode="0.00E+00">
                  <c:v>2.01385E-115</c:v>
                </c:pt>
                <c:pt idx="2493" formatCode="0.00E+00">
                  <c:v>6.2412399999999997E-116</c:v>
                </c:pt>
                <c:pt idx="2494" formatCode="0.00E+00">
                  <c:v>-1.71921E-115</c:v>
                </c:pt>
                <c:pt idx="2495" formatCode="0.00E+00">
                  <c:v>-4.36217E-115</c:v>
                </c:pt>
                <c:pt idx="2496" formatCode="0.00E+00">
                  <c:v>-5.8640500000000002E-115</c:v>
                </c:pt>
                <c:pt idx="2497" formatCode="0.00E+00">
                  <c:v>-4.36457E-115</c:v>
                </c:pt>
                <c:pt idx="2498" formatCode="0.00E+00">
                  <c:v>1.6756100000000001E-115</c:v>
                </c:pt>
                <c:pt idx="2499" formatCode="0.00E+00">
                  <c:v>1.26571E-114</c:v>
                </c:pt>
                <c:pt idx="2500" formatCode="0.00E+00">
                  <c:v>2.6992100000000001E-114</c:v>
                </c:pt>
                <c:pt idx="2501" formatCode="0.00E+00">
                  <c:v>4.08554E-114</c:v>
                </c:pt>
                <c:pt idx="2502" formatCode="0.00E+00">
                  <c:v>4.9169400000000002E-114</c:v>
                </c:pt>
                <c:pt idx="2503" formatCode="0.00E+00">
                  <c:v>4.6766799999999998E-114</c:v>
                </c:pt>
                <c:pt idx="2504" formatCode="0.00E+00">
                  <c:v>2.94838E-114</c:v>
                </c:pt>
                <c:pt idx="2505" formatCode="0.00E+00">
                  <c:v>-2.6875700000000001E-115</c:v>
                </c:pt>
                <c:pt idx="2506" formatCode="0.00E+00">
                  <c:v>-4.1429100000000003E-114</c:v>
                </c:pt>
                <c:pt idx="2507" formatCode="0.00E+00">
                  <c:v>-7.0131599999999993E-114</c:v>
                </c:pt>
                <c:pt idx="2508" formatCode="0.00E+00">
                  <c:v>-6.8918600000000003E-114</c:v>
                </c:pt>
                <c:pt idx="2509" formatCode="0.00E+00">
                  <c:v>-1.97628E-114</c:v>
                </c:pt>
                <c:pt idx="2510" formatCode="0.00E+00">
                  <c:v>8.7091200000000003E-114</c:v>
                </c:pt>
                <c:pt idx="2511" formatCode="0.00E+00">
                  <c:v>2.39391E-113</c:v>
                </c:pt>
                <c:pt idx="2512" formatCode="0.00E+00">
                  <c:v>3.88541E-113</c:v>
                </c:pt>
                <c:pt idx="2513" formatCode="0.00E+00">
                  <c:v>4.5533900000000002E-113</c:v>
                </c:pt>
                <c:pt idx="2514" formatCode="0.00E+00">
                  <c:v>3.6031699999999998E-113</c:v>
                </c:pt>
                <c:pt idx="2515" formatCode="0.00E+00">
                  <c:v>5.7257000000000001E-114</c:v>
                </c:pt>
                <c:pt idx="2516" formatCode="0.00E+00">
                  <c:v>-4.4022300000000001E-113</c:v>
                </c:pt>
                <c:pt idx="2517" formatCode="0.00E+00">
                  <c:v>-1.03071E-112</c:v>
                </c:pt>
                <c:pt idx="2518" formatCode="0.00E+00">
                  <c:v>-1.5072999999999999E-112</c:v>
                </c:pt>
                <c:pt idx="2519" formatCode="0.00E+00">
                  <c:v>-1.58209E-112</c:v>
                </c:pt>
                <c:pt idx="2520" formatCode="0.00E+00">
                  <c:v>-9.5997900000000001E-113</c:v>
                </c:pt>
                <c:pt idx="2521" formatCode="0.00E+00">
                  <c:v>5.3170400000000001E-113</c:v>
                </c:pt>
                <c:pt idx="2522" formatCode="0.00E+00">
                  <c:v>2.7435200000000002E-112</c:v>
                </c:pt>
                <c:pt idx="2523" formatCode="0.00E+00">
                  <c:v>5.0274299999999997E-112</c:v>
                </c:pt>
                <c:pt idx="2524" formatCode="0.00E+00">
                  <c:v>6.27345E-112</c:v>
                </c:pt>
                <c:pt idx="2525" formatCode="0.00E+00">
                  <c:v>5.1931499999999996E-112</c:v>
                </c:pt>
                <c:pt idx="2526" formatCode="0.00E+00">
                  <c:v>7.5510500000000001E-113</c:v>
                </c:pt>
                <c:pt idx="2527" formatCode="0.00E+00">
                  <c:v>-7.1958300000000002E-112</c:v>
                </c:pt>
                <c:pt idx="2528" formatCode="0.00E+00">
                  <c:v>-1.7148199999999999E-111</c:v>
                </c:pt>
                <c:pt idx="2529" formatCode="0.00E+00">
                  <c:v>-2.5325899999999999E-111</c:v>
                </c:pt>
                <c:pt idx="2530" formatCode="0.00E+00">
                  <c:v>-2.6184900000000001E-111</c:v>
                </c:pt>
                <c:pt idx="2531" formatCode="0.00E+00">
                  <c:v>-1.4549599999999999E-111</c:v>
                </c:pt>
                <c:pt idx="2532" formatCode="0.00E+00">
                  <c:v>1.1696400000000001E-111</c:v>
                </c:pt>
                <c:pt idx="2533" formatCode="0.00E+00">
                  <c:v>4.9713600000000001E-111</c:v>
                </c:pt>
                <c:pt idx="2534" formatCode="0.00E+00">
                  <c:v>8.9801200000000004E-111</c:v>
                </c:pt>
                <c:pt idx="2535" formatCode="0.00E+00">
                  <c:v>1.1359999999999999E-110</c:v>
                </c:pt>
                <c:pt idx="2536" formatCode="0.00E+00">
                  <c:v>9.7269000000000001E-111</c:v>
                </c:pt>
                <c:pt idx="2537" formatCode="0.00E+00">
                  <c:v>2.1675200000000002E-111</c:v>
                </c:pt>
                <c:pt idx="2538" formatCode="0.00E+00">
                  <c:v>-1.1606E-110</c:v>
                </c:pt>
                <c:pt idx="2539" formatCode="0.00E+00">
                  <c:v>-2.9239199999999999E-110</c:v>
                </c:pt>
                <c:pt idx="2540" formatCode="0.00E+00">
                  <c:v>-4.4983500000000001E-110</c:v>
                </c:pt>
                <c:pt idx="2541" formatCode="0.00E+00">
                  <c:v>-5.0717400000000001E-110</c:v>
                </c:pt>
                <c:pt idx="2542" formatCode="0.00E+00">
                  <c:v>-3.9209600000000002E-110</c:v>
                </c:pt>
                <c:pt idx="2543" formatCode="0.00E+00">
                  <c:v>-7.2726099999999993E-111</c:v>
                </c:pt>
                <c:pt idx="2544" formatCode="0.00E+00">
                  <c:v>4.1941E-110</c:v>
                </c:pt>
                <c:pt idx="2545" formatCode="0.00E+00">
                  <c:v>9.6740900000000003E-110</c:v>
                </c:pt>
                <c:pt idx="2546" formatCode="0.00E+00">
                  <c:v>1.36792E-109</c:v>
                </c:pt>
                <c:pt idx="2547" formatCode="0.00E+00">
                  <c:v>1.36101E-109</c:v>
                </c:pt>
                <c:pt idx="2548" formatCode="0.00E+00">
                  <c:v>6.8974600000000003E-110</c:v>
                </c:pt>
                <c:pt idx="2549" formatCode="0.00E+00">
                  <c:v>-7.6668099999999996E-110</c:v>
                </c:pt>
                <c:pt idx="2550" formatCode="0.00E+00">
                  <c:v>-2.7890599999999998E-109</c:v>
                </c:pt>
                <c:pt idx="2551" formatCode="0.00E+00">
                  <c:v>-4.6594999999999997E-109</c:v>
                </c:pt>
                <c:pt idx="2552" formatCode="0.00E+00">
                  <c:v>-5.2295600000000001E-109</c:v>
                </c:pt>
                <c:pt idx="2553" formatCode="0.00E+00">
                  <c:v>-3.2807299999999999E-109</c:v>
                </c:pt>
                <c:pt idx="2554" formatCode="0.00E+00">
                  <c:v>1.9821199999999999E-109</c:v>
                </c:pt>
                <c:pt idx="2555" formatCode="0.00E+00">
                  <c:v>1.0356000000000001E-108</c:v>
                </c:pt>
                <c:pt idx="2556" formatCode="0.00E+00">
                  <c:v>2.0025799999999999E-108</c:v>
                </c:pt>
                <c:pt idx="2557" formatCode="0.00E+00">
                  <c:v>2.75058E-108</c:v>
                </c:pt>
                <c:pt idx="2558" formatCode="0.00E+00">
                  <c:v>2.83582E-108</c:v>
                </c:pt>
                <c:pt idx="2559" formatCode="0.00E+00">
                  <c:v>1.8181399999999999E-108</c:v>
                </c:pt>
                <c:pt idx="2560" formatCode="0.00E+00">
                  <c:v>-5.3279900000000004E-109</c:v>
                </c:pt>
                <c:pt idx="2561" formatCode="0.00E+00">
                  <c:v>-3.9042499999999999E-108</c:v>
                </c:pt>
                <c:pt idx="2562" formatCode="0.00E+00">
                  <c:v>-7.2609200000000002E-108</c:v>
                </c:pt>
                <c:pt idx="2563" formatCode="0.00E+00">
                  <c:v>-8.9836099999999997E-108</c:v>
                </c:pt>
                <c:pt idx="2564" formatCode="0.00E+00">
                  <c:v>-7.2803000000000002E-108</c:v>
                </c:pt>
                <c:pt idx="2565" formatCode="0.00E+00">
                  <c:v>-8.8848100000000001E-109</c:v>
                </c:pt>
                <c:pt idx="2566" formatCode="0.00E+00">
                  <c:v>1.00727E-107</c:v>
                </c:pt>
                <c:pt idx="2567" formatCode="0.00E+00">
                  <c:v>2.3240699999999999E-107</c:v>
                </c:pt>
                <c:pt idx="2568" formatCode="0.00E+00">
                  <c:v>3.3453400000000002E-107</c:v>
                </c:pt>
                <c:pt idx="2569" formatCode="0.00E+00">
                  <c:v>3.3929200000000002E-107</c:v>
                </c:pt>
                <c:pt idx="2570" formatCode="0.00E+00">
                  <c:v>1.93431E-107</c:v>
                </c:pt>
                <c:pt idx="2571" formatCode="0.00E+00">
                  <c:v>-1.1663800000000001E-107</c:v>
                </c:pt>
                <c:pt idx="2572" formatCode="0.00E+00">
                  <c:v>-5.5062600000000002E-107</c:v>
                </c:pt>
                <c:pt idx="2573" formatCode="0.00E+00">
                  <c:v>-9.9225699999999996E-107</c:v>
                </c:pt>
                <c:pt idx="2574" formatCode="0.00E+00">
                  <c:v>-1.2372600000000001E-106</c:v>
                </c:pt>
                <c:pt idx="2575" formatCode="0.00E+00">
                  <c:v>-1.04158E-106</c:v>
                </c:pt>
                <c:pt idx="2576" formatCode="0.00E+00">
                  <c:v>-2.3380300000000001E-107</c:v>
                </c:pt>
                <c:pt idx="2577" formatCode="0.00E+00">
                  <c:v>1.1708799999999999E-106</c:v>
                </c:pt>
                <c:pt idx="2578" formatCode="0.00E+00">
                  <c:v>2.8982199999999999E-106</c:v>
                </c:pt>
                <c:pt idx="2579" formatCode="0.00E+00">
                  <c:v>4.3930500000000005E-106</c:v>
                </c:pt>
                <c:pt idx="2580" formatCode="0.00E+00">
                  <c:v>4.9675700000000002E-106</c:v>
                </c:pt>
                <c:pt idx="2581" formatCode="0.00E+00">
                  <c:v>4.1232800000000001E-106</c:v>
                </c:pt>
                <c:pt idx="2582" formatCode="0.00E+00">
                  <c:v>1.7312700000000001E-106</c:v>
                </c:pt>
                <c:pt idx="2583" formatCode="0.00E+00">
                  <c:v>-1.91644E-106</c:v>
                </c:pt>
                <c:pt idx="2584" formatCode="0.00E+00">
                  <c:v>-5.7891699999999996E-106</c:v>
                </c:pt>
                <c:pt idx="2585" formatCode="0.00E+00">
                  <c:v>-7.8606400000000001E-106</c:v>
                </c:pt>
                <c:pt idx="2586" formatCode="0.00E+00">
                  <c:v>-5.5908100000000002E-106</c:v>
                </c:pt>
                <c:pt idx="2587" formatCode="0.00E+00">
                  <c:v>3.0525700000000002E-106</c:v>
                </c:pt>
                <c:pt idx="2588" formatCode="0.00E+00">
                  <c:v>1.8432399999999998E-105</c:v>
                </c:pt>
                <c:pt idx="2589" formatCode="0.00E+00">
                  <c:v>3.8010700000000001E-105</c:v>
                </c:pt>
                <c:pt idx="2590" formatCode="0.00E+00">
                  <c:v>5.5381899999999999E-105</c:v>
                </c:pt>
                <c:pt idx="2591" formatCode="0.00E+00">
                  <c:v>6.07726E-105</c:v>
                </c:pt>
                <c:pt idx="2592" formatCode="0.00E+00">
                  <c:v>4.4174E-105</c:v>
                </c:pt>
                <c:pt idx="2593" formatCode="0.00E+00">
                  <c:v>-9.8691999999999997E-109</c:v>
                </c:pt>
                <c:pt idx="2594" formatCode="0.00E+00">
                  <c:v>-6.8543599999999997E-105</c:v>
                </c:pt>
                <c:pt idx="2595" formatCode="0.00E+00">
                  <c:v>-1.4440600000000001E-104</c:v>
                </c:pt>
                <c:pt idx="2596" formatCode="0.00E+00">
                  <c:v>-1.9344700000000001E-104</c:v>
                </c:pt>
                <c:pt idx="2597" formatCode="0.00E+00">
                  <c:v>-1.7078700000000001E-104</c:v>
                </c:pt>
                <c:pt idx="2598" formatCode="0.00E+00">
                  <c:v>-3.9209E-105</c:v>
                </c:pt>
                <c:pt idx="2599" formatCode="0.00E+00">
                  <c:v>2.0877800000000001E-104</c:v>
                </c:pt>
                <c:pt idx="2600" formatCode="0.00E+00">
                  <c:v>5.3402600000000003E-104</c:v>
                </c:pt>
                <c:pt idx="2601" formatCode="0.00E+00">
                  <c:v>8.4201400000000006E-104</c:v>
                </c:pt>
                <c:pt idx="2602" formatCode="0.00E+00">
                  <c:v>9.9131100000000003E-104</c:v>
                </c:pt>
                <c:pt idx="2603" formatCode="0.00E+00">
                  <c:v>8.3340600000000004E-104</c:v>
                </c:pt>
                <c:pt idx="2604" formatCode="0.00E+00">
                  <c:v>2.7698300000000001E-104</c:v>
                </c:pt>
                <c:pt idx="2605" formatCode="0.00E+00">
                  <c:v>-6.4579199999999997E-104</c:v>
                </c:pt>
                <c:pt idx="2606" formatCode="0.00E+00">
                  <c:v>-1.7145699999999999E-103</c:v>
                </c:pt>
                <c:pt idx="2607" formatCode="0.00E+00">
                  <c:v>-2.47012E-103</c:v>
                </c:pt>
                <c:pt idx="2608" formatCode="0.00E+00">
                  <c:v>-2.2708699999999999E-103</c:v>
                </c:pt>
                <c:pt idx="2609" formatCode="0.00E+00">
                  <c:v>-5.5253600000000001E-104</c:v>
                </c:pt>
                <c:pt idx="2610" formatCode="0.00E+00">
                  <c:v>2.8128299999999999E-103</c:v>
                </c:pt>
                <c:pt idx="2611" formatCode="0.00E+00">
                  <c:v>7.3119000000000001E-103</c:v>
                </c:pt>
                <c:pt idx="2612" formatCode="0.00E+00">
                  <c:v>1.1786600000000001E-102</c:v>
                </c:pt>
                <c:pt idx="2613" formatCode="0.00E+00">
                  <c:v>1.4569399999999999E-102</c:v>
                </c:pt>
                <c:pt idx="2614" formatCode="0.00E+00">
                  <c:v>1.39107E-102</c:v>
                </c:pt>
                <c:pt idx="2615" formatCode="0.00E+00">
                  <c:v>8.6949500000000005E-103</c:v>
                </c:pt>
                <c:pt idx="2616" formatCode="0.00E+00">
                  <c:v>-8.4968E-104</c:v>
                </c:pt>
                <c:pt idx="2617" formatCode="0.00E+00">
                  <c:v>-1.2491599999999999E-102</c:v>
                </c:pt>
                <c:pt idx="2618" formatCode="0.00E+00">
                  <c:v>-2.1572400000000001E-102</c:v>
                </c:pt>
                <c:pt idx="2619" formatCode="0.00E+00">
                  <c:v>-2.1666799999999999E-102</c:v>
                </c:pt>
                <c:pt idx="2620" formatCode="0.00E+00">
                  <c:v>-6.6562099999999999E-103</c:v>
                </c:pt>
                <c:pt idx="2621" formatCode="0.00E+00">
                  <c:v>2.6293299999999999E-102</c:v>
                </c:pt>
                <c:pt idx="2622" formatCode="0.00E+00">
                  <c:v>7.3427900000000005E-102</c:v>
                </c:pt>
                <c:pt idx="2623" formatCode="0.00E+00">
                  <c:v>1.2201400000000001E-101</c:v>
                </c:pt>
                <c:pt idx="2624" formatCode="0.00E+00">
                  <c:v>1.5192100000000001E-101</c:v>
                </c:pt>
                <c:pt idx="2625" formatCode="0.00E+00">
                  <c:v>1.42266E-101</c:v>
                </c:pt>
                <c:pt idx="2626" formatCode="0.00E+00">
                  <c:v>7.8454400000000006E-102</c:v>
                </c:pt>
                <c:pt idx="2627" formatCode="0.00E+00">
                  <c:v>-4.1106899999999998E-102</c:v>
                </c:pt>
                <c:pt idx="2628" formatCode="0.00E+00">
                  <c:v>-1.9297199999999999E-101</c:v>
                </c:pt>
                <c:pt idx="2629" formatCode="0.00E+00">
                  <c:v>-3.2058500000000002E-101</c:v>
                </c:pt>
                <c:pt idx="2630" formatCode="0.00E+00">
                  <c:v>-3.49202E-101</c:v>
                </c:pt>
                <c:pt idx="2631" formatCode="0.00E+00">
                  <c:v>-2.1303399999999999E-101</c:v>
                </c:pt>
                <c:pt idx="2632" formatCode="0.00E+00">
                  <c:v>1.2376499999999999E-101</c:v>
                </c:pt>
                <c:pt idx="2633" formatCode="0.00E+00">
                  <c:v>6.3500000000000002E-101</c:v>
                </c:pt>
                <c:pt idx="2634" formatCode="0.00E+00">
                  <c:v>1.17935E-100</c:v>
                </c:pt>
                <c:pt idx="2635" formatCode="0.00E+00">
                  <c:v>1.4796400000000001E-100</c:v>
                </c:pt>
                <c:pt idx="2636" formatCode="0.00E+00">
                  <c:v>1.20668E-100</c:v>
                </c:pt>
                <c:pt idx="2637" formatCode="0.00E+00">
                  <c:v>1.3833100000000001E-101</c:v>
                </c:pt>
                <c:pt idx="2638" formatCode="0.00E+00">
                  <c:v>-1.7154900000000001E-100</c:v>
                </c:pt>
                <c:pt idx="2639" formatCode="0.00E+00">
                  <c:v>-4.0371000000000002E-100</c:v>
                </c:pt>
                <c:pt idx="2640" formatCode="0.00E+00">
                  <c:v>-6.1267400000000002E-100</c:v>
                </c:pt>
                <c:pt idx="2641" formatCode="0.00E+00">
                  <c:v>-6.9165500000000001E-100</c:v>
                </c:pt>
                <c:pt idx="2642" formatCode="0.00E+00">
                  <c:v>-5.1793600000000003E-100</c:v>
                </c:pt>
                <c:pt idx="2643" formatCode="0.00E+00">
                  <c:v>2.3527300000000001E-102</c:v>
                </c:pt>
                <c:pt idx="2644" formatCode="0.00E+00">
                  <c:v>8.5460400000000001E-100</c:v>
                </c:pt>
                <c:pt idx="2645" formatCode="0.00E+00">
                  <c:v>1.8125900000000001E-99</c:v>
                </c:pt>
                <c:pt idx="2646" formatCode="0.00E+00">
                  <c:v>2.4093799999999999E-99</c:v>
                </c:pt>
                <c:pt idx="2647" formatCode="0.00E+00">
                  <c:v>2.0960800000000001E-99</c:v>
                </c:pt>
                <c:pt idx="2648" formatCode="0.00E+00">
                  <c:v>4.92163E-100</c:v>
                </c:pt>
                <c:pt idx="2649" formatCode="0.00E+00">
                  <c:v>-2.4543199999999999E-99</c:v>
                </c:pt>
                <c:pt idx="2650" formatCode="0.00E+00">
                  <c:v>-6.3066600000000002E-99</c:v>
                </c:pt>
                <c:pt idx="2651" formatCode="0.00E+00">
                  <c:v>-9.9744299999999998E-99</c:v>
                </c:pt>
                <c:pt idx="2652" formatCode="0.00E+00">
                  <c:v>-1.20097E-98</c:v>
                </c:pt>
                <c:pt idx="2653" formatCode="0.00E+00">
                  <c:v>-1.12493E-98</c:v>
                </c:pt>
                <c:pt idx="2654" formatCode="0.00E+00">
                  <c:v>-7.0354800000000002E-99</c:v>
                </c:pt>
                <c:pt idx="2655" formatCode="0.00E+00">
                  <c:v>5.4048500000000005E-100</c:v>
                </c:pt>
                <c:pt idx="2656" formatCode="0.00E+00">
                  <c:v>9.5562700000000005E-99</c:v>
                </c:pt>
                <c:pt idx="2657" formatCode="0.00E+00">
                  <c:v>1.55597E-98</c:v>
                </c:pt>
                <c:pt idx="2658" formatCode="0.00E+00">
                  <c:v>1.2775500000000001E-98</c:v>
                </c:pt>
                <c:pt idx="2659" formatCode="0.00E+00">
                  <c:v>-3.6139300000000001E-99</c:v>
                </c:pt>
                <c:pt idx="2660" formatCode="0.00E+00">
                  <c:v>-3.5181100000000002E-98</c:v>
                </c:pt>
                <c:pt idx="2661" formatCode="0.00E+00">
                  <c:v>-7.7815300000000006E-98</c:v>
                </c:pt>
                <c:pt idx="2662" formatCode="0.00E+00">
                  <c:v>-1.1985E-97</c:v>
                </c:pt>
                <c:pt idx="2663" formatCode="0.00E+00">
                  <c:v>-1.4241199999999999E-97</c:v>
                </c:pt>
                <c:pt idx="2664" formatCode="0.00E+00">
                  <c:v>-1.2324499999999999E-97</c:v>
                </c:pt>
                <c:pt idx="2665" formatCode="0.00E+00">
                  <c:v>-4.5912199999999998E-98</c:v>
                </c:pt>
                <c:pt idx="2666" formatCode="0.00E+00">
                  <c:v>8.72267E-98</c:v>
                </c:pt>
                <c:pt idx="2667" formatCode="0.00E+00">
                  <c:v>2.4705499999999998E-97</c:v>
                </c:pt>
                <c:pt idx="2668" formatCode="0.00E+00">
                  <c:v>3.7586400000000002E-97</c:v>
                </c:pt>
                <c:pt idx="2669" formatCode="0.00E+00">
                  <c:v>3.8777699999999999E-97</c:v>
                </c:pt>
                <c:pt idx="2670" formatCode="0.00E+00">
                  <c:v>1.8994500000000001E-97</c:v>
                </c:pt>
                <c:pt idx="2671" formatCode="0.00E+00">
                  <c:v>-2.6210799999999998E-97</c:v>
                </c:pt>
                <c:pt idx="2672" formatCode="0.00E+00">
                  <c:v>-9.1120599999999998E-97</c:v>
                </c:pt>
                <c:pt idx="2673" formatCode="0.00E+00">
                  <c:v>-1.58195E-96</c:v>
                </c:pt>
                <c:pt idx="2674" formatCode="0.00E+00">
                  <c:v>-1.9936500000000001E-96</c:v>
                </c:pt>
                <c:pt idx="2675" formatCode="0.00E+00">
                  <c:v>-1.8068200000000001E-96</c:v>
                </c:pt>
                <c:pt idx="2676" formatCode="0.00E+00">
                  <c:v>-7.5096100000000003E-97</c:v>
                </c:pt>
                <c:pt idx="2677" formatCode="0.00E+00">
                  <c:v>1.17307E-96</c:v>
                </c:pt>
                <c:pt idx="2678" formatCode="0.00E+00">
                  <c:v>3.5694299999999999E-96</c:v>
                </c:pt>
                <c:pt idx="2679" formatCode="0.00E+00">
                  <c:v>5.6662200000000003E-96</c:v>
                </c:pt>
                <c:pt idx="2680" formatCode="0.00E+00">
                  <c:v>6.3796500000000003E-96</c:v>
                </c:pt>
                <c:pt idx="2681" formatCode="0.00E+00">
                  <c:v>4.5876800000000001E-96</c:v>
                </c:pt>
                <c:pt idx="2682" formatCode="0.00E+00">
                  <c:v>-2.4880200000000001E-97</c:v>
                </c:pt>
                <c:pt idx="2683" formatCode="0.00E+00">
                  <c:v>-7.5542199999999998E-96</c:v>
                </c:pt>
                <c:pt idx="2684" formatCode="0.00E+00">
                  <c:v>-1.53271E-95</c:v>
                </c:pt>
                <c:pt idx="2685" formatCode="0.00E+00">
                  <c:v>-2.00584E-95</c:v>
                </c:pt>
                <c:pt idx="2686" formatCode="0.00E+00">
                  <c:v>-1.7733500000000001E-95</c:v>
                </c:pt>
                <c:pt idx="2687" formatCode="0.00E+00">
                  <c:v>-5.5735800000000003E-96</c:v>
                </c:pt>
                <c:pt idx="2688" formatCode="0.00E+00">
                  <c:v>1.67822E-95</c:v>
                </c:pt>
                <c:pt idx="2689" formatCode="0.00E+00">
                  <c:v>4.5595799999999998E-95</c:v>
                </c:pt>
                <c:pt idx="2690" formatCode="0.00E+00">
                  <c:v>7.0126099999999995E-95</c:v>
                </c:pt>
                <c:pt idx="2691" formatCode="0.00E+00">
                  <c:v>7.2346299999999996E-95</c:v>
                </c:pt>
                <c:pt idx="2692" formatCode="0.00E+00">
                  <c:v>3.3138300000000003E-95</c:v>
                </c:pt>
                <c:pt idx="2693" formatCode="0.00E+00">
                  <c:v>-5.6752499999999999E-95</c:v>
                </c:pt>
                <c:pt idx="2694" formatCode="0.00E+00">
                  <c:v>-1.8807700000000001E-94</c:v>
                </c:pt>
                <c:pt idx="2695" formatCode="0.00E+00">
                  <c:v>-3.3191000000000001E-94</c:v>
                </c:pt>
                <c:pt idx="2696" formatCode="0.00E+00">
                  <c:v>-4.3861199999999998E-94</c:v>
                </c:pt>
                <c:pt idx="2697" formatCode="0.00E+00">
                  <c:v>-4.3593400000000002E-94</c:v>
                </c:pt>
                <c:pt idx="2698" formatCode="0.00E+00">
                  <c:v>-2.5151600000000003E-94</c:v>
                </c:pt>
                <c:pt idx="2699" formatCode="0.00E+00">
                  <c:v>1.3597399999999999E-94</c:v>
                </c:pt>
                <c:pt idx="2700" formatCode="0.00E+00">
                  <c:v>6.5909600000000005E-94</c:v>
                </c:pt>
                <c:pt idx="2701" formatCode="0.00E+00">
                  <c:v>1.1556399999999999E-93</c:v>
                </c:pt>
                <c:pt idx="2702" formatCode="0.00E+00">
                  <c:v>1.3880699999999999E-93</c:v>
                </c:pt>
                <c:pt idx="2703" formatCode="0.00E+00">
                  <c:v>1.1164800000000001E-93</c:v>
                </c:pt>
                <c:pt idx="2704" formatCode="0.00E+00">
                  <c:v>2.2137799999999999E-94</c:v>
                </c:pt>
                <c:pt idx="2705" formatCode="0.00E+00">
                  <c:v>-1.20634E-93</c:v>
                </c:pt>
                <c:pt idx="2706" formatCode="0.00E+00">
                  <c:v>-2.84196E-93</c:v>
                </c:pt>
                <c:pt idx="2707" formatCode="0.00E+00">
                  <c:v>-4.1448499999999997E-93</c:v>
                </c:pt>
                <c:pt idx="2708" formatCode="0.00E+00">
                  <c:v>-4.4627499999999999E-93</c:v>
                </c:pt>
                <c:pt idx="2709" formatCode="0.00E+00">
                  <c:v>-3.2090400000000001E-93</c:v>
                </c:pt>
                <c:pt idx="2710" formatCode="0.00E+00">
                  <c:v>-6.0039399999999999E-95</c:v>
                </c:pt>
                <c:pt idx="2711" formatCode="0.00E+00">
                  <c:v>4.6180599999999999E-93</c:v>
                </c:pt>
                <c:pt idx="2712" formatCode="0.00E+00">
                  <c:v>9.0940599999999992E-93</c:v>
                </c:pt>
                <c:pt idx="2713" formatCode="0.00E+00">
                  <c:v>1.02665E-92</c:v>
                </c:pt>
                <c:pt idx="2714" formatCode="0.00E+00">
                  <c:v>4.8289000000000003E-93</c:v>
                </c:pt>
                <c:pt idx="2715" formatCode="0.00E+00">
                  <c:v>-9.4997699999999993E-93</c:v>
                </c:pt>
                <c:pt idx="2716" formatCode="0.00E+00">
                  <c:v>-3.2841399999999997E-92</c:v>
                </c:pt>
                <c:pt idx="2717" formatCode="0.00E+00">
                  <c:v>-6.0711300000000001E-92</c:v>
                </c:pt>
                <c:pt idx="2718" formatCode="0.00E+00">
                  <c:v>-8.2210400000000005E-92</c:v>
                </c:pt>
                <c:pt idx="2719" formatCode="0.00E+00">
                  <c:v>-8.3511499999999994E-92</c:v>
                </c:pt>
                <c:pt idx="2720" formatCode="0.00E+00">
                  <c:v>-5.4218000000000003E-92</c:v>
                </c:pt>
                <c:pt idx="2721" formatCode="0.00E+00">
                  <c:v>9.3192599999999996E-93</c:v>
                </c:pt>
                <c:pt idx="2722" formatCode="0.00E+00">
                  <c:v>1.0014899999999999E-91</c:v>
                </c:pt>
                <c:pt idx="2723" formatCode="0.00E+00">
                  <c:v>1.9314199999999999E-91</c:v>
                </c:pt>
                <c:pt idx="2724" formatCode="0.00E+00">
                  <c:v>2.44958E-91</c:v>
                </c:pt>
                <c:pt idx="2725" formatCode="0.00E+00">
                  <c:v>2.0802700000000001E-91</c:v>
                </c:pt>
                <c:pt idx="2726" formatCode="0.00E+00">
                  <c:v>4.6679399999999997E-92</c:v>
                </c:pt>
                <c:pt idx="2727" formatCode="0.00E+00">
                  <c:v>-2.4620000000000001E-91</c:v>
                </c:pt>
                <c:pt idx="2728" formatCode="0.00E+00">
                  <c:v>-6.1578000000000001E-91</c:v>
                </c:pt>
                <c:pt idx="2729" formatCode="0.00E+00">
                  <c:v>-9.1108399999999997E-91</c:v>
                </c:pt>
                <c:pt idx="2730" formatCode="0.00E+00">
                  <c:v>-9.1373700000000001E-91</c:v>
                </c:pt>
                <c:pt idx="2731" formatCode="0.00E+00">
                  <c:v>-4.3199100000000001E-91</c:v>
                </c:pt>
                <c:pt idx="2732" formatCode="0.00E+00">
                  <c:v>6.1984500000000005E-91</c:v>
                </c:pt>
                <c:pt idx="2733" formatCode="0.00E+00">
                  <c:v>2.1510599999999999E-90</c:v>
                </c:pt>
                <c:pt idx="2734" formatCode="0.00E+00">
                  <c:v>3.7706299999999999E-90</c:v>
                </c:pt>
                <c:pt idx="2735" formatCode="0.00E+00">
                  <c:v>4.7073300000000003E-90</c:v>
                </c:pt>
                <c:pt idx="2736" formatCode="0.00E+00">
                  <c:v>3.9499699999999997E-90</c:v>
                </c:pt>
                <c:pt idx="2737" formatCode="0.00E+00">
                  <c:v>6.5852799999999997E-91</c:v>
                </c:pt>
                <c:pt idx="2738" formatCode="0.00E+00">
                  <c:v>-5.2692399999999998E-90</c:v>
                </c:pt>
                <c:pt idx="2739" formatCode="0.00E+00">
                  <c:v>-1.27936E-89</c:v>
                </c:pt>
                <c:pt idx="2740" formatCode="0.00E+00">
                  <c:v>-1.9697100000000001E-89</c:v>
                </c:pt>
                <c:pt idx="2741" formatCode="0.00E+00">
                  <c:v>-2.2937399999999999E-89</c:v>
                </c:pt>
                <c:pt idx="2742" formatCode="0.00E+00">
                  <c:v>-1.9588E-89</c:v>
                </c:pt>
                <c:pt idx="2743" formatCode="0.00E+00">
                  <c:v>-8.21756E-90</c:v>
                </c:pt>
                <c:pt idx="2744" formatCode="0.00E+00">
                  <c:v>9.9764399999999996E-90</c:v>
                </c:pt>
                <c:pt idx="2745" formatCode="0.00E+00">
                  <c:v>3.0272700000000001E-89</c:v>
                </c:pt>
                <c:pt idx="2746" formatCode="0.00E+00">
                  <c:v>4.4171599999999999E-89</c:v>
                </c:pt>
                <c:pt idx="2747" formatCode="0.00E+00">
                  <c:v>4.1811700000000003E-89</c:v>
                </c:pt>
                <c:pt idx="2748" formatCode="0.00E+00">
                  <c:v>1.65221E-89</c:v>
                </c:pt>
                <c:pt idx="2749" formatCode="0.00E+00">
                  <c:v>-3.1871E-89</c:v>
                </c:pt>
                <c:pt idx="2750" formatCode="0.00E+00">
                  <c:v>-9.5211299999999997E-89</c:v>
                </c:pt>
                <c:pt idx="2751" formatCode="0.00E+00">
                  <c:v>-1.53869E-88</c:v>
                </c:pt>
                <c:pt idx="2752" formatCode="0.00E+00">
                  <c:v>-1.73747E-88</c:v>
                </c:pt>
                <c:pt idx="2753" formatCode="0.00E+00">
                  <c:v>-1.11717E-88</c:v>
                </c:pt>
                <c:pt idx="2754" formatCode="0.00E+00">
                  <c:v>6.4124299999999994E-89</c:v>
                </c:pt>
                <c:pt idx="2755" formatCode="0.00E+00">
                  <c:v>3.4679399999999997E-88</c:v>
                </c:pt>
                <c:pt idx="2756" formatCode="0.00E+00">
                  <c:v>6.7375099999999999E-88</c:v>
                </c:pt>
                <c:pt idx="2757" formatCode="0.00E+00">
                  <c:v>9.3416399999999998E-88</c:v>
                </c:pt>
                <c:pt idx="2758" formatCode="0.00E+00">
                  <c:v>9.9737500000000001E-88</c:v>
                </c:pt>
                <c:pt idx="2759" formatCode="0.00E+00">
                  <c:v>7.5285099999999997E-88</c:v>
                </c:pt>
                <c:pt idx="2760" formatCode="0.00E+00">
                  <c:v>1.6268999999999999E-88</c:v>
                </c:pt>
                <c:pt idx="2761" formatCode="0.00E+00">
                  <c:v>-6.8005100000000003E-88</c:v>
                </c:pt>
                <c:pt idx="2762" formatCode="0.00E+00">
                  <c:v>-1.5144600000000001E-87</c:v>
                </c:pt>
                <c:pt idx="2763" formatCode="0.00E+00">
                  <c:v>-1.9137999999999999E-87</c:v>
                </c:pt>
                <c:pt idx="2764" formatCode="0.00E+00">
                  <c:v>-1.33223E-87</c:v>
                </c:pt>
                <c:pt idx="2765" formatCode="0.00E+00">
                  <c:v>7.3375099999999999E-88</c:v>
                </c:pt>
                <c:pt idx="2766" formatCode="0.00E+00">
                  <c:v>4.3689700000000003E-87</c:v>
                </c:pt>
                <c:pt idx="2767" formatCode="0.00E+00">
                  <c:v>8.8142899999999992E-87</c:v>
                </c:pt>
                <c:pt idx="2768" formatCode="0.00E+00">
                  <c:v>1.2481900000000001E-86</c:v>
                </c:pt>
                <c:pt idx="2769" formatCode="0.00E+00">
                  <c:v>1.3535099999999999E-86</c:v>
                </c:pt>
                <c:pt idx="2770" formatCode="0.00E+00">
                  <c:v>1.0463699999999999E-86</c:v>
                </c:pt>
                <c:pt idx="2771" formatCode="0.00E+00">
                  <c:v>2.5316799999999998E-87</c:v>
                </c:pt>
                <c:pt idx="2772" formatCode="0.00E+00">
                  <c:v>-9.3608199999999995E-87</c:v>
                </c:pt>
                <c:pt idx="2773" formatCode="0.00E+00">
                  <c:v>-2.1554099999999999E-86</c:v>
                </c:pt>
                <c:pt idx="2774" formatCode="0.00E+00">
                  <c:v>-2.7558999999999999E-86</c:v>
                </c:pt>
                <c:pt idx="2775" formatCode="0.00E+00">
                  <c:v>-2.0333100000000001E-86</c:v>
                </c:pt>
                <c:pt idx="2776" formatCode="0.00E+00">
                  <c:v>4.1250300000000001E-87</c:v>
                </c:pt>
                <c:pt idx="2777" formatCode="0.00E+00">
                  <c:v>4.4522700000000002E-86</c:v>
                </c:pt>
                <c:pt idx="2778" formatCode="0.00E+00">
                  <c:v>9.3268199999999997E-86</c:v>
                </c:pt>
                <c:pt idx="2779" formatCode="0.00E+00">
                  <c:v>1.35154E-85</c:v>
                </c:pt>
                <c:pt idx="2780" formatCode="0.00E+00">
                  <c:v>1.4828500000000001E-85</c:v>
                </c:pt>
                <c:pt idx="2781" formatCode="0.00E+00">
                  <c:v>1.09734E-85</c:v>
                </c:pt>
                <c:pt idx="2782" formatCode="0.00E+00">
                  <c:v>5.8313200000000003E-87</c:v>
                </c:pt>
                <c:pt idx="2783" formatCode="0.00E+00">
                  <c:v>-1.5376899999999999E-85</c:v>
                </c:pt>
                <c:pt idx="2784" formatCode="0.00E+00">
                  <c:v>-3.2637899999999999E-85</c:v>
                </c:pt>
                <c:pt idx="2785" formatCode="0.00E+00">
                  <c:v>-4.3716700000000001E-85</c:v>
                </c:pt>
                <c:pt idx="2786" formatCode="0.00E+00">
                  <c:v>-3.8968299999999997E-85</c:v>
                </c:pt>
                <c:pt idx="2787" formatCode="0.00E+00">
                  <c:v>-9.9229199999999996E-86</c:v>
                </c:pt>
                <c:pt idx="2788" formatCode="0.00E+00">
                  <c:v>4.4947099999999999E-85</c:v>
                </c:pt>
                <c:pt idx="2789" formatCode="0.00E+00">
                  <c:v>1.15678E-84</c:v>
                </c:pt>
                <c:pt idx="2790" formatCode="0.00E+00">
                  <c:v>1.7979800000000001E-84</c:v>
                </c:pt>
                <c:pt idx="2791" formatCode="0.00E+00">
                  <c:v>2.0711700000000001E-84</c:v>
                </c:pt>
                <c:pt idx="2792" formatCode="0.00E+00">
                  <c:v>1.71152E-84</c:v>
                </c:pt>
                <c:pt idx="2793" formatCode="0.00E+00">
                  <c:v>5.9774699999999999E-85</c:v>
                </c:pt>
                <c:pt idx="2794" formatCode="0.00E+00">
                  <c:v>-1.16826E-84</c:v>
                </c:pt>
                <c:pt idx="2795" formatCode="0.00E+00">
                  <c:v>-3.13543E-84</c:v>
                </c:pt>
                <c:pt idx="2796" formatCode="0.00E+00">
                  <c:v>-4.4030100000000003E-84</c:v>
                </c:pt>
                <c:pt idx="2797" formatCode="0.00E+00">
                  <c:v>-3.7269900000000002E-84</c:v>
                </c:pt>
                <c:pt idx="2798" formatCode="0.00E+00">
                  <c:v>4.0093900000000003E-86</c:v>
                </c:pt>
                <c:pt idx="2799" formatCode="0.00E+00">
                  <c:v>7.1961799999999997E-84</c:v>
                </c:pt>
                <c:pt idx="2800" formatCode="0.00E+00">
                  <c:v>1.65937E-83</c:v>
                </c:pt>
                <c:pt idx="2801" formatCode="0.00E+00">
                  <c:v>2.56557E-83</c:v>
                </c:pt>
                <c:pt idx="2802" formatCode="0.00E+00">
                  <c:v>3.07302E-83</c:v>
                </c:pt>
                <c:pt idx="2803" formatCode="0.00E+00">
                  <c:v>2.7551200000000001E-83</c:v>
                </c:pt>
                <c:pt idx="2804" formatCode="0.00E+00">
                  <c:v>1.2542599999999999E-83</c:v>
                </c:pt>
                <c:pt idx="2805" formatCode="0.00E+00">
                  <c:v>-1.43164E-83</c:v>
                </c:pt>
                <c:pt idx="2806" formatCode="0.00E+00">
                  <c:v>-4.6326400000000002E-83</c:v>
                </c:pt>
                <c:pt idx="2807" formatCode="0.00E+00">
                  <c:v>-7.0299400000000005E-83</c:v>
                </c:pt>
                <c:pt idx="2808" formatCode="0.00E+00">
                  <c:v>-7.1854800000000001E-83</c:v>
                </c:pt>
                <c:pt idx="2809" formatCode="0.00E+00">
                  <c:v>-4.0839200000000002E-83</c:v>
                </c:pt>
                <c:pt idx="2810" formatCode="0.00E+00">
                  <c:v>2.63107E-83</c:v>
                </c:pt>
                <c:pt idx="2811" formatCode="0.00E+00">
                  <c:v>1.21158E-82</c:v>
                </c:pt>
                <c:pt idx="2812" formatCode="0.00E+00">
                  <c:v>2.1187399999999999E-82</c:v>
                </c:pt>
                <c:pt idx="2813" formatCode="0.00E+00">
                  <c:v>2.38405E-82</c:v>
                </c:pt>
                <c:pt idx="2814" formatCode="0.00E+00">
                  <c:v>1.2551000000000001E-82</c:v>
                </c:pt>
                <c:pt idx="2815" formatCode="0.00E+00">
                  <c:v>-1.8784E-82</c:v>
                </c:pt>
                <c:pt idx="2816" formatCode="0.00E+00">
                  <c:v>-7.0284499999999998E-82</c:v>
                </c:pt>
                <c:pt idx="2817" formatCode="0.00E+00">
                  <c:v>-1.3192499999999999E-81</c:v>
                </c:pt>
                <c:pt idx="2818" formatCode="0.00E+00">
                  <c:v>-1.8473800000000001E-81</c:v>
                </c:pt>
                <c:pt idx="2819" formatCode="0.00E+00">
                  <c:v>-2.0697499999999999E-81</c:v>
                </c:pt>
                <c:pt idx="2820" formatCode="0.00E+00">
                  <c:v>-1.79387E-81</c:v>
                </c:pt>
                <c:pt idx="2821" formatCode="0.00E+00">
                  <c:v>-9.15439E-82</c:v>
                </c:pt>
                <c:pt idx="2822" formatCode="0.00E+00">
                  <c:v>4.5850599999999998E-82</c:v>
                </c:pt>
                <c:pt idx="2823" formatCode="0.00E+00">
                  <c:v>1.8745599999999999E-81</c:v>
                </c:pt>
                <c:pt idx="2824" formatCode="0.00E+00">
                  <c:v>2.5457400000000002E-81</c:v>
                </c:pt>
                <c:pt idx="2825" formatCode="0.00E+00">
                  <c:v>1.6684599999999999E-81</c:v>
                </c:pt>
                <c:pt idx="2826" formatCode="0.00E+00">
                  <c:v>-1.1356599999999999E-81</c:v>
                </c:pt>
                <c:pt idx="2827" formatCode="0.00E+00">
                  <c:v>-5.6476600000000005E-81</c:v>
                </c:pt>
                <c:pt idx="2828" formatCode="0.00E+00">
                  <c:v>-1.10223E-80</c:v>
                </c:pt>
                <c:pt idx="2829" formatCode="0.00E+00">
                  <c:v>-1.54617E-80</c:v>
                </c:pt>
                <c:pt idx="2830" formatCode="0.00E+00">
                  <c:v>-1.6140899999999999E-80</c:v>
                </c:pt>
                <c:pt idx="2831" formatCode="0.00E+00">
                  <c:v>-1.0233799999999999E-80</c:v>
                </c:pt>
                <c:pt idx="2832" formatCode="0.00E+00">
                  <c:v>3.7212100000000001E-81</c:v>
                </c:pt>
                <c:pt idx="2833" formatCode="0.00E+00">
                  <c:v>2.4658899999999999E-80</c:v>
                </c:pt>
                <c:pt idx="2834" formatCode="0.00E+00">
                  <c:v>4.6750100000000003E-80</c:v>
                </c:pt>
                <c:pt idx="2835" formatCode="0.00E+00">
                  <c:v>5.8441399999999999E-80</c:v>
                </c:pt>
                <c:pt idx="2836" formatCode="0.00E+00">
                  <c:v>4.7385900000000001E-80</c:v>
                </c:pt>
                <c:pt idx="2837" formatCode="0.00E+00">
                  <c:v>6.7951699999999997E-81</c:v>
                </c:pt>
                <c:pt idx="2838" formatCode="0.00E+00">
                  <c:v>-6.2746100000000004E-80</c:v>
                </c:pt>
                <c:pt idx="2839" formatCode="0.00E+00">
                  <c:v>-1.5017099999999999E-79</c:v>
                </c:pt>
                <c:pt idx="2840" formatCode="0.00E+00">
                  <c:v>-2.2711499999999999E-79</c:v>
                </c:pt>
                <c:pt idx="2841" formatCode="0.00E+00">
                  <c:v>-2.4929100000000001E-79</c:v>
                </c:pt>
                <c:pt idx="2842" formatCode="0.00E+00">
                  <c:v>-1.7121399999999999E-79</c:v>
                </c:pt>
                <c:pt idx="2843" formatCode="0.00E+00">
                  <c:v>3.3260700000000001E-80</c:v>
                </c:pt>
                <c:pt idx="2844" formatCode="0.00E+00">
                  <c:v>3.49338E-79</c:v>
                </c:pt>
                <c:pt idx="2845" formatCode="0.00E+00">
                  <c:v>6.9880500000000005E-79</c:v>
                </c:pt>
                <c:pt idx="2846" formatCode="0.00E+00">
                  <c:v>9.2480799999999998E-79</c:v>
                </c:pt>
                <c:pt idx="2847" formatCode="0.00E+00">
                  <c:v>8.2175899999999996E-79</c:v>
                </c:pt>
                <c:pt idx="2848" formatCode="0.00E+00">
                  <c:v>2.31159E-79</c:v>
                </c:pt>
                <c:pt idx="2849" formatCode="0.00E+00">
                  <c:v>-8.5980900000000004E-79</c:v>
                </c:pt>
                <c:pt idx="2850" formatCode="0.00E+00">
                  <c:v>-2.2721E-78</c:v>
                </c:pt>
                <c:pt idx="2851" formatCode="0.00E+00">
                  <c:v>-3.6140999999999998E-78</c:v>
                </c:pt>
                <c:pt idx="2852" formatCode="0.00E+00">
                  <c:v>-4.3256700000000002E-78</c:v>
                </c:pt>
                <c:pt idx="2853" formatCode="0.00E+00">
                  <c:v>-3.8551499999999998E-78</c:v>
                </c:pt>
                <c:pt idx="2854" formatCode="0.00E+00">
                  <c:v>-1.8694499999999999E-78</c:v>
                </c:pt>
                <c:pt idx="2855" formatCode="0.00E+00">
                  <c:v>1.5500000000000001E-78</c:v>
                </c:pt>
                <c:pt idx="2856" formatCode="0.00E+00">
                  <c:v>5.54496E-78</c:v>
                </c:pt>
                <c:pt idx="2857" formatCode="0.00E+00">
                  <c:v>8.1386900000000001E-78</c:v>
                </c:pt>
                <c:pt idx="2858" formatCode="0.00E+00">
                  <c:v>6.6521900000000004E-78</c:v>
                </c:pt>
                <c:pt idx="2859" formatCode="0.00E+00">
                  <c:v>-1.157E-78</c:v>
                </c:pt>
                <c:pt idx="2860" formatCode="0.00E+00">
                  <c:v>-1.6067799999999999E-77</c:v>
                </c:pt>
                <c:pt idx="2861" formatCode="0.00E+00">
                  <c:v>-3.62948E-77</c:v>
                </c:pt>
                <c:pt idx="2862" formatCode="0.00E+00">
                  <c:v>-5.5887500000000001E-77</c:v>
                </c:pt>
                <c:pt idx="2863" formatCode="0.00E+00">
                  <c:v>-6.4646999999999997E-77</c:v>
                </c:pt>
                <c:pt idx="2864" formatCode="0.00E+00">
                  <c:v>-5.1932399999999999E-77</c:v>
                </c:pt>
                <c:pt idx="2865" formatCode="0.00E+00">
                  <c:v>-1.25426E-77</c:v>
                </c:pt>
                <c:pt idx="2866" formatCode="0.00E+00">
                  <c:v>4.9878700000000003E-77</c:v>
                </c:pt>
                <c:pt idx="2867" formatCode="0.00E+00">
                  <c:v>1.2242200000000001E-76</c:v>
                </c:pt>
                <c:pt idx="2868" formatCode="0.00E+00">
                  <c:v>1.8035200000000001E-76</c:v>
                </c:pt>
                <c:pt idx="2869" formatCode="0.00E+00">
                  <c:v>1.86058E-76</c:v>
                </c:pt>
                <c:pt idx="2870" formatCode="0.00E+00">
                  <c:v>1.03777E-76</c:v>
                </c:pt>
                <c:pt idx="2871" formatCode="0.00E+00">
                  <c:v>-7.6537E-77</c:v>
                </c:pt>
                <c:pt idx="2872" formatCode="0.00E+00">
                  <c:v>-3.2866399999999998E-76</c:v>
                </c:pt>
                <c:pt idx="2873" formatCode="0.00E+00">
                  <c:v>-5.8327999999999998E-76</c:v>
                </c:pt>
                <c:pt idx="2874" formatCode="0.00E+00">
                  <c:v>-7.1800399999999995E-76</c:v>
                </c:pt>
                <c:pt idx="2875" formatCode="0.00E+00">
                  <c:v>-5.8731699999999994E-76</c:v>
                </c:pt>
                <c:pt idx="2876" formatCode="0.00E+00">
                  <c:v>-9.9021199999999996E-77</c:v>
                </c:pt>
                <c:pt idx="2877" formatCode="0.00E+00">
                  <c:v>7.2505300000000005E-76</c:v>
                </c:pt>
                <c:pt idx="2878" formatCode="0.00E+00">
                  <c:v>1.7261700000000001E-75</c:v>
                </c:pt>
                <c:pt idx="2879" formatCode="0.00E+00">
                  <c:v>2.5998200000000002E-75</c:v>
                </c:pt>
                <c:pt idx="2880" formatCode="0.00E+00">
                  <c:v>2.9226500000000001E-75</c:v>
                </c:pt>
                <c:pt idx="2881" formatCode="0.00E+00">
                  <c:v>2.2483599999999999E-75</c:v>
                </c:pt>
                <c:pt idx="2882" formatCode="0.00E+00">
                  <c:v>2.9908099999999997E-76</c:v>
                </c:pt>
                <c:pt idx="2883" formatCode="0.00E+00">
                  <c:v>-2.7482900000000001E-75</c:v>
                </c:pt>
                <c:pt idx="2884" formatCode="0.00E+00">
                  <c:v>-6.0648900000000003E-75</c:v>
                </c:pt>
                <c:pt idx="2885" formatCode="0.00E+00">
                  <c:v>-8.2658900000000004E-75</c:v>
                </c:pt>
                <c:pt idx="2886" formatCode="0.00E+00">
                  <c:v>-7.6966199999999999E-75</c:v>
                </c:pt>
                <c:pt idx="2887" formatCode="0.00E+00">
                  <c:v>-2.8938000000000001E-75</c:v>
                </c:pt>
                <c:pt idx="2888" formatCode="0.00E+00">
                  <c:v>6.5282799999999996E-75</c:v>
                </c:pt>
                <c:pt idx="2889" formatCode="0.00E+00">
                  <c:v>1.88755E-74</c:v>
                </c:pt>
                <c:pt idx="2890" formatCode="0.00E+00">
                  <c:v>3.0081200000000001E-74</c:v>
                </c:pt>
                <c:pt idx="2891" formatCode="0.00E+00">
                  <c:v>3.4736299999999999E-74</c:v>
                </c:pt>
                <c:pt idx="2892" formatCode="0.00E+00">
                  <c:v>2.8176199999999999E-74</c:v>
                </c:pt>
                <c:pt idx="2893" formatCode="0.00E+00">
                  <c:v>8.32092E-75</c:v>
                </c:pt>
                <c:pt idx="2894" formatCode="0.00E+00">
                  <c:v>-2.3030299999999999E-74</c:v>
                </c:pt>
                <c:pt idx="2895" formatCode="0.00E+00">
                  <c:v>-5.7753100000000004E-74</c:v>
                </c:pt>
                <c:pt idx="2896" formatCode="0.00E+00">
                  <c:v>-7.9282299999999995E-74</c:v>
                </c:pt>
                <c:pt idx="2897" formatCode="0.00E+00">
                  <c:v>-6.62826E-74</c:v>
                </c:pt>
                <c:pt idx="2898" formatCode="0.00E+00">
                  <c:v>-1.09199E-75</c:v>
                </c:pt>
                <c:pt idx="2899" formatCode="0.00E+00">
                  <c:v>1.21797E-73</c:v>
                </c:pt>
                <c:pt idx="2900" formatCode="0.00E+00">
                  <c:v>2.8498199999999999E-73</c:v>
                </c:pt>
                <c:pt idx="2901" formatCode="0.00E+00">
                  <c:v>4.3903500000000002E-73</c:v>
                </c:pt>
                <c:pt idx="2902" formatCode="0.00E+00">
                  <c:v>5.0993600000000002E-73</c:v>
                </c:pt>
                <c:pt idx="2903" formatCode="0.00E+00">
                  <c:v>4.1805299999999999E-73</c:v>
                </c:pt>
                <c:pt idx="2904" formatCode="0.00E+00">
                  <c:v>9.8920199999999997E-74</c:v>
                </c:pt>
                <c:pt idx="2905" formatCode="0.00E+00">
                  <c:v>-4.4965600000000002E-73</c:v>
                </c:pt>
                <c:pt idx="2906" formatCode="0.00E+00">
                  <c:v>-1.0976E-72</c:v>
                </c:pt>
                <c:pt idx="2907" formatCode="0.00E+00">
                  <c:v>-1.5679100000000001E-72</c:v>
                </c:pt>
                <c:pt idx="2908" formatCode="0.00E+00">
                  <c:v>-1.52565E-72</c:v>
                </c:pt>
                <c:pt idx="2909" formatCode="0.00E+00">
                  <c:v>-7.1375499999999997E-73</c:v>
                </c:pt>
                <c:pt idx="2910" formatCode="0.00E+00">
                  <c:v>9.3106800000000004E-73</c:v>
                </c:pt>
                <c:pt idx="2911" formatCode="0.00E+00">
                  <c:v>3.1754799999999999E-72</c:v>
                </c:pt>
                <c:pt idx="2912" formatCode="0.00E+00">
                  <c:v>5.3540399999999999E-72</c:v>
                </c:pt>
                <c:pt idx="2913" formatCode="0.00E+00">
                  <c:v>6.32837E-72</c:v>
                </c:pt>
                <c:pt idx="2914" formatCode="0.00E+00">
                  <c:v>4.8343999999999999E-72</c:v>
                </c:pt>
                <c:pt idx="2915" formatCode="0.00E+00">
                  <c:v>1.53526E-73</c:v>
                </c:pt>
                <c:pt idx="2916" formatCode="0.00E+00">
                  <c:v>-7.3784799999999999E-72</c:v>
                </c:pt>
                <c:pt idx="2917" formatCode="0.00E+00">
                  <c:v>-1.6214400000000001E-71</c:v>
                </c:pt>
                <c:pt idx="2918" formatCode="0.00E+00">
                  <c:v>-2.35603E-71</c:v>
                </c:pt>
                <c:pt idx="2919" formatCode="0.00E+00">
                  <c:v>-2.57968E-71</c:v>
                </c:pt>
                <c:pt idx="2920" formatCode="0.00E+00">
                  <c:v>-2.0038300000000001E-71</c:v>
                </c:pt>
                <c:pt idx="2921" formatCode="0.00E+00">
                  <c:v>-5.9512799999999999E-72</c:v>
                </c:pt>
                <c:pt idx="2922" formatCode="0.00E+00">
                  <c:v>1.3870500000000001E-71</c:v>
                </c:pt>
                <c:pt idx="2923" formatCode="0.00E+00">
                  <c:v>3.4064700000000002E-71</c:v>
                </c:pt>
                <c:pt idx="2924" formatCode="0.00E+00">
                  <c:v>4.53087E-71</c:v>
                </c:pt>
                <c:pt idx="2925" formatCode="0.00E+00">
                  <c:v>3.415E-71</c:v>
                </c:pt>
                <c:pt idx="2926" formatCode="0.00E+00">
                  <c:v>-1.15156E-71</c:v>
                </c:pt>
                <c:pt idx="2927" formatCode="0.00E+00">
                  <c:v>-9.2734599999999999E-71</c:v>
                </c:pt>
                <c:pt idx="2928" formatCode="0.00E+00">
                  <c:v>-1.93449E-70</c:v>
                </c:pt>
                <c:pt idx="2929" formatCode="0.00E+00">
                  <c:v>-2.8003299999999999E-70</c:v>
                </c:pt>
                <c:pt idx="2930" formatCode="0.00E+00">
                  <c:v>-3.03542E-70</c:v>
                </c:pt>
                <c:pt idx="2931" formatCode="0.00E+00">
                  <c:v>-2.1259899999999999E-70</c:v>
                </c:pt>
                <c:pt idx="2932" formatCode="0.00E+00">
                  <c:v>2.0017000000000002E-71</c:v>
                </c:pt>
                <c:pt idx="2933" formatCode="0.00E+00">
                  <c:v>3.7153399999999999E-70</c:v>
                </c:pt>
                <c:pt idx="2934" formatCode="0.00E+00">
                  <c:v>7.4761300000000001E-70</c:v>
                </c:pt>
                <c:pt idx="2935" formatCode="0.00E+00">
                  <c:v>9.8965799999999996E-70</c:v>
                </c:pt>
                <c:pt idx="2936" formatCode="0.00E+00">
                  <c:v>9.4083800000000001E-70</c:v>
                </c:pt>
                <c:pt idx="2937" formatCode="0.00E+00">
                  <c:v>4.9826200000000002E-70</c:v>
                </c:pt>
                <c:pt idx="2938" formatCode="0.00E+00">
                  <c:v>-3.7203000000000001E-70</c:v>
                </c:pt>
                <c:pt idx="2939" formatCode="0.00E+00">
                  <c:v>-1.53105E-69</c:v>
                </c:pt>
                <c:pt idx="2940" formatCode="0.00E+00">
                  <c:v>-2.5109799999999999E-69</c:v>
                </c:pt>
                <c:pt idx="2941" formatCode="0.00E+00">
                  <c:v>-2.5256699999999999E-69</c:v>
                </c:pt>
                <c:pt idx="2942" formatCode="0.00E+00">
                  <c:v>-7.0913E-70</c:v>
                </c:pt>
                <c:pt idx="2943" formatCode="0.00E+00">
                  <c:v>3.4584299999999999E-69</c:v>
                </c:pt>
                <c:pt idx="2944" formatCode="0.00E+00">
                  <c:v>9.6766099999999999E-69</c:v>
                </c:pt>
                <c:pt idx="2945" formatCode="0.00E+00">
                  <c:v>1.6504400000000001E-68</c:v>
                </c:pt>
                <c:pt idx="2946" formatCode="0.00E+00">
                  <c:v>2.1209899999999998E-68</c:v>
                </c:pt>
                <c:pt idx="2947" formatCode="0.00E+00">
                  <c:v>2.0230900000000001E-68</c:v>
                </c:pt>
                <c:pt idx="2948" formatCode="0.00E+00">
                  <c:v>1.05896E-68</c:v>
                </c:pt>
                <c:pt idx="2949" formatCode="0.00E+00">
                  <c:v>-8.5885600000000002E-69</c:v>
                </c:pt>
                <c:pt idx="2950" formatCode="0.00E+00">
                  <c:v>-3.4439599999999999E-68</c:v>
                </c:pt>
                <c:pt idx="2951" formatCode="0.00E+00">
                  <c:v>-5.7995699999999998E-68</c:v>
                </c:pt>
                <c:pt idx="2952" formatCode="0.00E+00">
                  <c:v>-6.4500199999999999E-68</c:v>
                </c:pt>
                <c:pt idx="2953" formatCode="0.00E+00">
                  <c:v>-3.9491899999999997E-68</c:v>
                </c:pt>
                <c:pt idx="2954" formatCode="0.00E+00">
                  <c:v>2.35489E-68</c:v>
                </c:pt>
                <c:pt idx="2955" formatCode="0.00E+00">
                  <c:v>1.18834E-67</c:v>
                </c:pt>
                <c:pt idx="2956" formatCode="0.00E+00">
                  <c:v>2.2647900000000001E-67</c:v>
                </c:pt>
                <c:pt idx="2957" formatCode="0.00E+00">
                  <c:v>3.1020999999999997E-67</c:v>
                </c:pt>
                <c:pt idx="2958" formatCode="0.00E+00">
                  <c:v>3.1571400000000001E-67</c:v>
                </c:pt>
                <c:pt idx="2959" formatCode="0.00E+00">
                  <c:v>1.8248E-67</c:v>
                </c:pt>
                <c:pt idx="2960" formatCode="0.00E+00">
                  <c:v>-1.1941499999999999E-67</c:v>
                </c:pt>
                <c:pt idx="2961" formatCode="0.00E+00">
                  <c:v>-5.4769199999999997E-67</c:v>
                </c:pt>
                <c:pt idx="2962" formatCode="0.00E+00">
                  <c:v>-9.7749100000000001E-67</c:v>
                </c:pt>
                <c:pt idx="2963" formatCode="0.00E+00">
                  <c:v>-1.2256E-66</c:v>
                </c:pt>
                <c:pt idx="2964" formatCode="0.00E+00">
                  <c:v>-1.0833E-66</c:v>
                </c:pt>
                <c:pt idx="2965" formatCode="0.00E+00">
                  <c:v>-3.7372799999999997E-67</c:v>
                </c:pt>
                <c:pt idx="2966" formatCode="0.00E+00">
                  <c:v>9.2004399999999998E-67</c:v>
                </c:pt>
                <c:pt idx="2967" formatCode="0.00E+00">
                  <c:v>2.5101800000000001E-66</c:v>
                </c:pt>
                <c:pt idx="2968" formatCode="0.00E+00">
                  <c:v>3.7773500000000002E-66</c:v>
                </c:pt>
                <c:pt idx="2969" formatCode="0.00E+00">
                  <c:v>3.9093499999999997E-66</c:v>
                </c:pt>
                <c:pt idx="2970" formatCode="0.00E+00">
                  <c:v>2.1542499999999999E-66</c:v>
                </c:pt>
                <c:pt idx="2971" formatCode="0.00E+00">
                  <c:v>-1.8375199999999999E-66</c:v>
                </c:pt>
                <c:pt idx="2972" formatCode="0.00E+00">
                  <c:v>-7.6079800000000004E-66</c:v>
                </c:pt>
                <c:pt idx="2973" formatCode="0.00E+00">
                  <c:v>-1.3526799999999999E-65</c:v>
                </c:pt>
                <c:pt idx="2974" formatCode="0.00E+00">
                  <c:v>-1.68736E-65</c:v>
                </c:pt>
                <c:pt idx="2975" formatCode="0.00E+00">
                  <c:v>-1.4735500000000001E-65</c:v>
                </c:pt>
                <c:pt idx="2976" formatCode="0.00E+00">
                  <c:v>-5.1342400000000003E-66</c:v>
                </c:pt>
                <c:pt idx="2977" formatCode="0.00E+00">
                  <c:v>1.2044599999999999E-65</c:v>
                </c:pt>
                <c:pt idx="2978" formatCode="0.00E+00">
                  <c:v>3.3561299999999998E-65</c:v>
                </c:pt>
                <c:pt idx="2979" formatCode="0.00E+00">
                  <c:v>5.1694999999999998E-65</c:v>
                </c:pt>
                <c:pt idx="2980" formatCode="0.00E+00">
                  <c:v>5.5932400000000002E-65</c:v>
                </c:pt>
                <c:pt idx="2981" formatCode="0.00E+00">
                  <c:v>3.5764600000000001E-65</c:v>
                </c:pt>
                <c:pt idx="2982" formatCode="0.00E+00">
                  <c:v>-1.6623500000000001E-65</c:v>
                </c:pt>
                <c:pt idx="2983" formatCode="0.00E+00">
                  <c:v>-9.87639E-65</c:v>
                </c:pt>
                <c:pt idx="2984" formatCode="0.00E+00">
                  <c:v>-1.8779199999999999E-64</c:v>
                </c:pt>
                <c:pt idx="2985" formatCode="0.00E+00">
                  <c:v>-2.4126400000000001E-64</c:v>
                </c:pt>
                <c:pt idx="2986" formatCode="0.00E+00">
                  <c:v>-2.1178699999999999E-64</c:v>
                </c:pt>
                <c:pt idx="2987" formatCode="0.00E+00">
                  <c:v>-6.51477E-65</c:v>
                </c:pt>
                <c:pt idx="2988" formatCode="0.00E+00">
                  <c:v>2.0267800000000001E-64</c:v>
                </c:pt>
                <c:pt idx="2989" formatCode="0.00E+00">
                  <c:v>5.4574199999999999E-64</c:v>
                </c:pt>
                <c:pt idx="2990" formatCode="0.00E+00">
                  <c:v>8.49065E-64</c:v>
                </c:pt>
                <c:pt idx="2991" formatCode="0.00E+00">
                  <c:v>9.4465000000000005E-64</c:v>
                </c:pt>
                <c:pt idx="2992" formatCode="0.00E+00">
                  <c:v>6.7711299999999995E-64</c:v>
                </c:pt>
                <c:pt idx="2993" formatCode="0.00E+00">
                  <c:v>-3.30697E-65</c:v>
                </c:pt>
                <c:pt idx="2994" formatCode="0.00E+00">
                  <c:v>-1.1349199999999999E-63</c:v>
                </c:pt>
                <c:pt idx="2995" formatCode="0.00E+00">
                  <c:v>-2.3646999999999999E-63</c:v>
                </c:pt>
                <c:pt idx="2996" formatCode="0.00E+00">
                  <c:v>-3.24357E-63</c:v>
                </c:pt>
                <c:pt idx="2997" formatCode="0.00E+00">
                  <c:v>-3.2284200000000002E-63</c:v>
                </c:pt>
                <c:pt idx="2998" formatCode="0.00E+00">
                  <c:v>-1.8655199999999999E-63</c:v>
                </c:pt>
                <c:pt idx="2999" formatCode="0.00E+00">
                  <c:v>1.03228E-63</c:v>
                </c:pt>
                <c:pt idx="3000" formatCode="0.00E+00">
                  <c:v>5.03045E-63</c:v>
                </c:pt>
                <c:pt idx="3001" formatCode="0.00E+00">
                  <c:v>8.7733699999999997E-63</c:v>
                </c:pt>
                <c:pt idx="3002" formatCode="0.00E+00">
                  <c:v>1.01209E-62</c:v>
                </c:pt>
                <c:pt idx="3003" formatCode="0.00E+00">
                  <c:v>6.6627500000000002E-63</c:v>
                </c:pt>
                <c:pt idx="3004" formatCode="0.00E+00">
                  <c:v>-3.4825099999999998E-63</c:v>
                </c:pt>
                <c:pt idx="3005" formatCode="0.00E+00">
                  <c:v>-2.0253400000000001E-62</c:v>
                </c:pt>
                <c:pt idx="3006" formatCode="0.00E+00">
                  <c:v>-3.9807499999999996E-62</c:v>
                </c:pt>
                <c:pt idx="3007" formatCode="0.00E+00">
                  <c:v>-5.3957599999999997E-62</c:v>
                </c:pt>
                <c:pt idx="3008" formatCode="0.00E+00">
                  <c:v>-5.2475399999999998E-62</c:v>
                </c:pt>
                <c:pt idx="3009" formatCode="0.00E+00">
                  <c:v>-2.7005900000000001E-62</c:v>
                </c:pt>
                <c:pt idx="3010" formatCode="0.00E+00">
                  <c:v>2.51909E-62</c:v>
                </c:pt>
                <c:pt idx="3011" formatCode="0.00E+00">
                  <c:v>9.7055000000000006E-62</c:v>
                </c:pt>
                <c:pt idx="3012" formatCode="0.00E+00">
                  <c:v>1.6806500000000001E-61</c:v>
                </c:pt>
                <c:pt idx="3013" formatCode="0.00E+00">
                  <c:v>2.06039E-61</c:v>
                </c:pt>
                <c:pt idx="3014" formatCode="0.00E+00">
                  <c:v>1.7604799999999999E-61</c:v>
                </c:pt>
                <c:pt idx="3015" formatCode="0.00E+00">
                  <c:v>5.4141399999999999E-62</c:v>
                </c:pt>
                <c:pt idx="3016" formatCode="0.00E+00">
                  <c:v>-1.5543E-61</c:v>
                </c:pt>
                <c:pt idx="3017" formatCode="0.00E+00">
                  <c:v>-4.07362E-61</c:v>
                </c:pt>
                <c:pt idx="3018" formatCode="0.00E+00">
                  <c:v>-6.1360500000000003E-61</c:v>
                </c:pt>
                <c:pt idx="3019" formatCode="0.00E+00">
                  <c:v>-6.5076999999999996E-61</c:v>
                </c:pt>
                <c:pt idx="3020" formatCode="0.00E+00">
                  <c:v>-3.9443800000000002E-61</c:v>
                </c:pt>
                <c:pt idx="3021" formatCode="0.00E+00">
                  <c:v>2.07416E-61</c:v>
                </c:pt>
                <c:pt idx="3022" formatCode="0.00E+00">
                  <c:v>1.0726599999999999E-60</c:v>
                </c:pt>
                <c:pt idx="3023" formatCode="0.00E+00">
                  <c:v>1.9536399999999999E-60</c:v>
                </c:pt>
                <c:pt idx="3024" formatCode="0.00E+00">
                  <c:v>2.41617E-60</c:v>
                </c:pt>
                <c:pt idx="3025" formatCode="0.00E+00">
                  <c:v>1.9357400000000001E-60</c:v>
                </c:pt>
                <c:pt idx="3026" formatCode="0.00E+00">
                  <c:v>1.6397500000000001E-61</c:v>
                </c:pt>
                <c:pt idx="3027" formatCode="0.00E+00">
                  <c:v>-2.8410700000000002E-60</c:v>
                </c:pt>
                <c:pt idx="3028" formatCode="0.00E+00">
                  <c:v>-6.4983300000000001E-60</c:v>
                </c:pt>
                <c:pt idx="3029" formatCode="0.00E+00">
                  <c:v>-9.5305300000000004E-60</c:v>
                </c:pt>
                <c:pt idx="3030" formatCode="0.00E+00">
                  <c:v>-1.0004399999999999E-59</c:v>
                </c:pt>
                <c:pt idx="3031" formatCode="0.00E+00">
                  <c:v>-6.0707300000000005E-60</c:v>
                </c:pt>
                <c:pt idx="3032" formatCode="0.00E+00">
                  <c:v>3.0017000000000001E-60</c:v>
                </c:pt>
                <c:pt idx="3033" formatCode="0.00E+00">
                  <c:v>1.61854E-59</c:v>
                </c:pt>
                <c:pt idx="3034" formatCode="0.00E+00">
                  <c:v>3.01617E-59</c:v>
                </c:pt>
                <c:pt idx="3035" formatCode="0.00E+00">
                  <c:v>3.91968E-59</c:v>
                </c:pt>
                <c:pt idx="3036" formatCode="0.00E+00">
                  <c:v>3.6903299999999999E-59</c:v>
                </c:pt>
                <c:pt idx="3037" formatCode="0.00E+00">
                  <c:v>1.91471E-59</c:v>
                </c:pt>
                <c:pt idx="3038" formatCode="0.00E+00">
                  <c:v>-1.40127E-59</c:v>
                </c:pt>
                <c:pt idx="3039" formatCode="0.00E+00">
                  <c:v>-5.6567600000000001E-59</c:v>
                </c:pt>
                <c:pt idx="3040" formatCode="0.00E+00">
                  <c:v>-9.3867500000000005E-59</c:v>
                </c:pt>
                <c:pt idx="3041" formatCode="0.00E+00">
                  <c:v>-1.0251000000000001E-58</c:v>
                </c:pt>
                <c:pt idx="3042" formatCode="0.00E+00">
                  <c:v>-5.71537E-59</c:v>
                </c:pt>
                <c:pt idx="3043" formatCode="0.00E+00">
                  <c:v>5.6779900000000002E-59</c:v>
                </c:pt>
                <c:pt idx="3044" formatCode="0.00E+00">
                  <c:v>2.30367E-58</c:v>
                </c:pt>
                <c:pt idx="3045" formatCode="0.00E+00">
                  <c:v>4.22002E-58</c:v>
                </c:pt>
                <c:pt idx="3046" formatCode="0.00E+00">
                  <c:v>5.5347599999999997E-58</c:v>
                </c:pt>
                <c:pt idx="3047" formatCode="0.00E+00">
                  <c:v>5.2522200000000003E-58</c:v>
                </c:pt>
                <c:pt idx="3048" formatCode="0.00E+00">
                  <c:v>2.5853300000000002E-58</c:v>
                </c:pt>
                <c:pt idx="3049" formatCode="0.00E+00">
                  <c:v>-2.59485E-58</c:v>
                </c:pt>
                <c:pt idx="3050" formatCode="0.00E+00">
                  <c:v>-9.4434800000000004E-58</c:v>
                </c:pt>
                <c:pt idx="3051" formatCode="0.00E+00">
                  <c:v>-1.5893900000000001E-57</c:v>
                </c:pt>
                <c:pt idx="3052" formatCode="0.00E+00">
                  <c:v>-1.8865899999999999E-57</c:v>
                </c:pt>
                <c:pt idx="3053" formatCode="0.00E+00">
                  <c:v>-1.5308200000000001E-57</c:v>
                </c:pt>
                <c:pt idx="3054" formatCode="0.00E+00">
                  <c:v>-3.5617399999999999E-58</c:v>
                </c:pt>
                <c:pt idx="3055" formatCode="0.00E+00">
                  <c:v>1.55017E-57</c:v>
                </c:pt>
                <c:pt idx="3056" formatCode="0.00E+00">
                  <c:v>3.7429900000000001E-57</c:v>
                </c:pt>
                <c:pt idx="3057" formatCode="0.00E+00">
                  <c:v>5.3110900000000004E-57</c:v>
                </c:pt>
                <c:pt idx="3058" formatCode="0.00E+00">
                  <c:v>4.9355000000000001E-57</c:v>
                </c:pt>
                <c:pt idx="3059" formatCode="0.00E+00">
                  <c:v>1.3868299999999999E-57</c:v>
                </c:pt>
                <c:pt idx="3060" formatCode="0.00E+00">
                  <c:v>-5.7060199999999997E-57</c:v>
                </c:pt>
                <c:pt idx="3061" formatCode="0.00E+00">
                  <c:v>-1.5320499999999999E-56</c:v>
                </c:pt>
                <c:pt idx="3062" formatCode="0.00E+00">
                  <c:v>-2.4809200000000002E-56</c:v>
                </c:pt>
                <c:pt idx="3063" formatCode="0.00E+00">
                  <c:v>-3.01851E-56</c:v>
                </c:pt>
                <c:pt idx="3064" formatCode="0.00E+00">
                  <c:v>-2.7468899999999999E-56</c:v>
                </c:pt>
                <c:pt idx="3065" formatCode="0.00E+00">
                  <c:v>-1.4525299999999999E-56</c:v>
                </c:pt>
                <c:pt idx="3066" formatCode="0.00E+00">
                  <c:v>7.6744899999999996E-57</c:v>
                </c:pt>
                <c:pt idx="3067" formatCode="0.00E+00">
                  <c:v>3.4200100000000001E-56</c:v>
                </c:pt>
                <c:pt idx="3068" formatCode="0.00E+00">
                  <c:v>5.5181099999999996E-56</c:v>
                </c:pt>
                <c:pt idx="3069" formatCode="0.00E+00">
                  <c:v>5.5970199999999996E-56</c:v>
                </c:pt>
                <c:pt idx="3070" formatCode="0.00E+00">
                  <c:v>2.1219999999999998E-56</c:v>
                </c:pt>
                <c:pt idx="3071" formatCode="0.00E+00">
                  <c:v>-5.67862E-56</c:v>
                </c:pt>
                <c:pt idx="3072" formatCode="0.00E+00">
                  <c:v>-1.6924900000000002E-55</c:v>
                </c:pt>
                <c:pt idx="3073" formatCode="0.00E+00">
                  <c:v>-2.84675E-55</c:v>
                </c:pt>
                <c:pt idx="3074" formatCode="0.00E+00">
                  <c:v>-3.5086400000000002E-55</c:v>
                </c:pt>
                <c:pt idx="3075" formatCode="0.00E+00">
                  <c:v>-3.10708E-55</c:v>
                </c:pt>
                <c:pt idx="3076" formatCode="0.00E+00">
                  <c:v>-1.23777E-55</c:v>
                </c:pt>
                <c:pt idx="3077" formatCode="0.00E+00">
                  <c:v>2.1257999999999999E-55</c:v>
                </c:pt>
                <c:pt idx="3078" formatCode="0.00E+00">
                  <c:v>6.33921E-55</c:v>
                </c:pt>
                <c:pt idx="3079" formatCode="0.00E+00">
                  <c:v>9.86945E-55</c:v>
                </c:pt>
                <c:pt idx="3080" formatCode="0.00E+00">
                  <c:v>1.06434E-54</c:v>
                </c:pt>
                <c:pt idx="3081" formatCode="0.00E+00">
                  <c:v>6.9620300000000002E-55</c:v>
                </c:pt>
                <c:pt idx="3082" formatCode="0.00E+00">
                  <c:v>-1.6671499999999999E-55</c:v>
                </c:pt>
                <c:pt idx="3083" formatCode="0.00E+00">
                  <c:v>-1.41183E-54</c:v>
                </c:pt>
                <c:pt idx="3084" formatCode="0.00E+00">
                  <c:v>-2.7336399999999999E-54</c:v>
                </c:pt>
                <c:pt idx="3085" formatCode="0.00E+00">
                  <c:v>-3.62351E-54</c:v>
                </c:pt>
                <c:pt idx="3086" formatCode="0.00E+00">
                  <c:v>-3.4872799999999998E-54</c:v>
                </c:pt>
                <c:pt idx="3087" formatCode="0.00E+00">
                  <c:v>-1.8899900000000001E-54</c:v>
                </c:pt>
                <c:pt idx="3088" formatCode="0.00E+00">
                  <c:v>1.21089E-54</c:v>
                </c:pt>
                <c:pt idx="3089" formatCode="0.00E+00">
                  <c:v>5.2437099999999995E-54</c:v>
                </c:pt>
                <c:pt idx="3090" formatCode="0.00E+00">
                  <c:v>8.8111500000000006E-54</c:v>
                </c:pt>
                <c:pt idx="3091" formatCode="0.00E+00">
                  <c:v>9.8536300000000001E-54</c:v>
                </c:pt>
                <c:pt idx="3092" formatCode="0.00E+00">
                  <c:v>6.3444000000000005E-54</c:v>
                </c:pt>
                <c:pt idx="3093" formatCode="0.00E+00">
                  <c:v>-2.9259699999999997E-54</c:v>
                </c:pt>
                <c:pt idx="3094" formatCode="0.00E+00">
                  <c:v>-1.7473999999999999E-53</c:v>
                </c:pt>
                <c:pt idx="3095" formatCode="0.00E+00">
                  <c:v>-3.3600400000000001E-53</c:v>
                </c:pt>
                <c:pt idx="3096" formatCode="0.00E+00">
                  <c:v>-4.3550099999999997E-53</c:v>
                </c:pt>
                <c:pt idx="3097" formatCode="0.00E+00">
                  <c:v>-3.81959E-53</c:v>
                </c:pt>
                <c:pt idx="3098" formatCode="0.00E+00">
                  <c:v>-1.17595E-53</c:v>
                </c:pt>
                <c:pt idx="3099" formatCode="0.00E+00">
                  <c:v>3.5791799999999999E-53</c:v>
                </c:pt>
                <c:pt idx="3100" formatCode="0.00E+00">
                  <c:v>9.7231399999999992E-53</c:v>
                </c:pt>
                <c:pt idx="3101" formatCode="0.00E+00">
                  <c:v>1.5489800000000001E-52</c:v>
                </c:pt>
                <c:pt idx="3102" formatCode="0.00E+00">
                  <c:v>1.83543E-52</c:v>
                </c:pt>
                <c:pt idx="3103" formatCode="0.00E+00">
                  <c:v>1.63201E-52</c:v>
                </c:pt>
                <c:pt idx="3104" formatCode="0.00E+00">
                  <c:v>8.8296799999999996E-53</c:v>
                </c:pt>
                <c:pt idx="3105" formatCode="0.00E+00">
                  <c:v>-3.2666600000000001E-53</c:v>
                </c:pt>
                <c:pt idx="3106" formatCode="0.00E+00">
                  <c:v>-1.70984E-52</c:v>
                </c:pt>
                <c:pt idx="3107" formatCode="0.00E+00">
                  <c:v>-2.6178900000000001E-52</c:v>
                </c:pt>
                <c:pt idx="3108" formatCode="0.00E+00">
                  <c:v>-1.9872899999999998E-52</c:v>
                </c:pt>
                <c:pt idx="3109" formatCode="0.00E+00">
                  <c:v>1.3974199999999999E-52</c:v>
                </c:pt>
                <c:pt idx="3110" formatCode="0.00E+00">
                  <c:v>8.16092E-52</c:v>
                </c:pt>
                <c:pt idx="3111" formatCode="0.00E+00">
                  <c:v>1.7452700000000001E-51</c:v>
                </c:pt>
                <c:pt idx="3112" formatCode="0.00E+00">
                  <c:v>2.6888900000000002E-51</c:v>
                </c:pt>
                <c:pt idx="3113" formatCode="0.00E+00">
                  <c:v>3.3324999999999999E-51</c:v>
                </c:pt>
                <c:pt idx="3114" formatCode="0.00E+00">
                  <c:v>3.3425199999999998E-51</c:v>
                </c:pt>
                <c:pt idx="3115" formatCode="0.00E+00">
                  <c:v>2.4568499999999999E-51</c:v>
                </c:pt>
                <c:pt idx="3116" formatCode="0.00E+00">
                  <c:v>6.9198000000000001E-52</c:v>
                </c:pt>
                <c:pt idx="3117" formatCode="0.00E+00">
                  <c:v>-1.5047700000000001E-51</c:v>
                </c:pt>
                <c:pt idx="3118" formatCode="0.00E+00">
                  <c:v>-3.2788100000000001E-51</c:v>
                </c:pt>
                <c:pt idx="3119" formatCode="0.00E+00">
                  <c:v>-3.5903800000000002E-51</c:v>
                </c:pt>
                <c:pt idx="3120" formatCode="0.00E+00">
                  <c:v>-1.7169399999999999E-51</c:v>
                </c:pt>
                <c:pt idx="3121" formatCode="0.00E+00">
                  <c:v>2.3319600000000001E-51</c:v>
                </c:pt>
                <c:pt idx="3122" formatCode="0.00E+00">
                  <c:v>7.8692299999999998E-51</c:v>
                </c:pt>
                <c:pt idx="3123" formatCode="0.00E+00">
                  <c:v>1.3350900000000001E-50</c:v>
                </c:pt>
                <c:pt idx="3124" formatCode="0.00E+00">
                  <c:v>1.5736500000000001E-50</c:v>
                </c:pt>
                <c:pt idx="3125" formatCode="0.00E+00">
                  <c:v>1.09796E-50</c:v>
                </c:pt>
                <c:pt idx="3126" formatCode="0.00E+00">
                  <c:v>-3.7684699999999999E-51</c:v>
                </c:pt>
                <c:pt idx="3127" formatCode="0.00E+00">
                  <c:v>-2.8040899999999998E-50</c:v>
                </c:pt>
                <c:pt idx="3128" formatCode="0.00E+00">
                  <c:v>-5.7348899999999998E-50</c:v>
                </c:pt>
                <c:pt idx="3129" formatCode="0.00E+00">
                  <c:v>-8.40365E-50</c:v>
                </c:pt>
                <c:pt idx="3130" formatCode="0.00E+00">
                  <c:v>-1.00339E-49</c:v>
                </c:pt>
                <c:pt idx="3131" formatCode="0.00E+00">
                  <c:v>-1.0186000000000001E-49</c:v>
                </c:pt>
                <c:pt idx="3132" formatCode="0.00E+00">
                  <c:v>-8.7293499999999993E-50</c:v>
                </c:pt>
                <c:pt idx="3133" formatCode="0.00E+00">
                  <c:v>-5.8109500000000002E-50</c:v>
                </c:pt>
                <c:pt idx="3134" formatCode="0.00E+00">
                  <c:v>-2.7474600000000002E-50</c:v>
                </c:pt>
                <c:pt idx="3135" formatCode="0.00E+00">
                  <c:v>-3.0728900000000001E-50</c:v>
                </c:pt>
                <c:pt idx="3136" formatCode="0.00E+00">
                  <c:v>-1.18898E-49</c:v>
                </c:pt>
                <c:pt idx="3137" formatCode="0.00E+00">
                  <c:v>-3.3592700000000002E-49</c:v>
                </c:pt>
                <c:pt idx="3138" formatCode="0.00E+00">
                  <c:v>-6.8942599999999997E-49</c:v>
                </c:pt>
                <c:pt idx="3139" formatCode="0.00E+00">
                  <c:v>-1.12664E-48</c:v>
                </c:pt>
                <c:pt idx="3140" formatCode="0.00E+00">
                  <c:v>-1.54036E-48</c:v>
                </c:pt>
                <c:pt idx="3141" formatCode="0.00E+00">
                  <c:v>-1.7902100000000001E-48</c:v>
                </c:pt>
                <c:pt idx="3142" formatCode="0.00E+00">
                  <c:v>-1.6961600000000001E-48</c:v>
                </c:pt>
                <c:pt idx="3143" formatCode="0.00E+00">
                  <c:v>-1.0778699999999999E-48</c:v>
                </c:pt>
                <c:pt idx="3144" formatCode="0.00E+00">
                  <c:v>6.9868600000000003E-50</c:v>
                </c:pt>
                <c:pt idx="3145" formatCode="0.00E+00">
                  <c:v>1.4062900000000001E-48</c:v>
                </c:pt>
                <c:pt idx="3146" formatCode="0.00E+00">
                  <c:v>2.2592800000000001E-48</c:v>
                </c:pt>
                <c:pt idx="3147" formatCode="0.00E+00">
                  <c:v>1.7957699999999999E-48</c:v>
                </c:pt>
                <c:pt idx="3148" formatCode="0.00E+00">
                  <c:v>-6.7113100000000003E-49</c:v>
                </c:pt>
                <c:pt idx="3149" formatCode="0.00E+00">
                  <c:v>-5.2499500000000002E-48</c:v>
                </c:pt>
                <c:pt idx="3150" formatCode="0.00E+00">
                  <c:v>-1.1188599999999999E-47</c:v>
                </c:pt>
                <c:pt idx="3151" formatCode="0.00E+00">
                  <c:v>-1.6890600000000001E-47</c:v>
                </c:pt>
                <c:pt idx="3152" formatCode="0.00E+00">
                  <c:v>-1.9981200000000001E-47</c:v>
                </c:pt>
                <c:pt idx="3153" formatCode="0.00E+00">
                  <c:v>-1.7411000000000001E-47</c:v>
                </c:pt>
                <c:pt idx="3154" formatCode="0.00E+00">
                  <c:v>-6.3599900000000005E-48</c:v>
                </c:pt>
                <c:pt idx="3155" formatCode="0.00E+00">
                  <c:v>1.3453899999999999E-47</c:v>
                </c:pt>
                <c:pt idx="3156" formatCode="0.00E+00">
                  <c:v>3.6978699999999999E-47</c:v>
                </c:pt>
                <c:pt idx="3157" formatCode="0.00E+00">
                  <c:v>5.2376700000000002E-47</c:v>
                </c:pt>
                <c:pt idx="3158" formatCode="0.00E+00">
                  <c:v>4.2614199999999998E-47</c:v>
                </c:pt>
                <c:pt idx="3159" formatCode="0.00E+00">
                  <c:v>-8.6417100000000003E-48</c:v>
                </c:pt>
                <c:pt idx="3160" formatCode="0.00E+00">
                  <c:v>-1.0772499999999999E-46</c:v>
                </c:pt>
                <c:pt idx="3161" formatCode="0.00E+00">
                  <c:v>-2.4197E-46</c:v>
                </c:pt>
                <c:pt idx="3162" formatCode="0.00E+00">
                  <c:v>-3.7367700000000003E-46</c:v>
                </c:pt>
                <c:pt idx="3163" formatCode="0.00E+00">
                  <c:v>-4.40017E-46</c:v>
                </c:pt>
                <c:pt idx="3164" formatCode="0.00E+00">
                  <c:v>-3.6386300000000001E-46</c:v>
                </c:pt>
                <c:pt idx="3165" formatCode="0.00E+00">
                  <c:v>-8.1584800000000003E-47</c:v>
                </c:pt>
                <c:pt idx="3166" formatCode="0.00E+00">
                  <c:v>4.0993499999999997E-46</c:v>
                </c:pt>
                <c:pt idx="3167" formatCode="0.00E+00">
                  <c:v>1.00584E-45</c:v>
                </c:pt>
                <c:pt idx="3168" formatCode="0.00E+00">
                  <c:v>1.4793100000000001E-45</c:v>
                </c:pt>
                <c:pt idx="3169" formatCode="0.00E+00">
                  <c:v>1.5303399999999999E-45</c:v>
                </c:pt>
                <c:pt idx="3170" formatCode="0.00E+00">
                  <c:v>9.09677E-46</c:v>
                </c:pt>
                <c:pt idx="3171" formatCode="0.00E+00">
                  <c:v>-4.4310599999999999E-46</c:v>
                </c:pt>
                <c:pt idx="3172" formatCode="0.00E+00">
                  <c:v>-2.33457E-45</c:v>
                </c:pt>
                <c:pt idx="3173" formatCode="0.00E+00">
                  <c:v>-4.2430500000000002E-45</c:v>
                </c:pt>
                <c:pt idx="3174" formatCode="0.00E+00">
                  <c:v>-5.2584799999999999E-45</c:v>
                </c:pt>
                <c:pt idx="3175" formatCode="0.00E+00">
                  <c:v>-4.3901999999999999E-45</c:v>
                </c:pt>
                <c:pt idx="3176" formatCode="0.00E+00">
                  <c:v>-1.1237600000000001E-45</c:v>
                </c:pt>
                <c:pt idx="3177" formatCode="0.00E+00">
                  <c:v>4.3462499999999997E-45</c:v>
                </c:pt>
                <c:pt idx="3178" formatCode="0.00E+00">
                  <c:v>1.09827E-44</c:v>
                </c:pt>
                <c:pt idx="3179" formatCode="0.00E+00">
                  <c:v>1.6521999999999999E-44</c:v>
                </c:pt>
                <c:pt idx="3180" formatCode="0.00E+00">
                  <c:v>1.77038E-44</c:v>
                </c:pt>
                <c:pt idx="3181" formatCode="0.00E+00">
                  <c:v>1.13382E-44</c:v>
                </c:pt>
                <c:pt idx="3182" formatCode="0.00E+00">
                  <c:v>-4.6216200000000002E-45</c:v>
                </c:pt>
                <c:pt idx="3183" formatCode="0.00E+00">
                  <c:v>-2.9199499999999998E-44</c:v>
                </c:pt>
                <c:pt idx="3184" formatCode="0.00E+00">
                  <c:v>-5.5853299999999997E-44</c:v>
                </c:pt>
                <c:pt idx="3185" formatCode="0.00E+00">
                  <c:v>-7.3248299999999997E-44</c:v>
                </c:pt>
                <c:pt idx="3186" formatCode="0.00E+00">
                  <c:v>-6.9382900000000005E-44</c:v>
                </c:pt>
                <c:pt idx="3187" formatCode="0.00E+00">
                  <c:v>-3.4265699999999998E-44</c:v>
                </c:pt>
                <c:pt idx="3188" formatCode="0.00E+00">
                  <c:v>3.61385E-44</c:v>
                </c:pt>
                <c:pt idx="3189" formatCode="0.00E+00">
                  <c:v>1.3014E-43</c:v>
                </c:pt>
                <c:pt idx="3190" formatCode="0.00E+00">
                  <c:v>2.1349700000000001E-43</c:v>
                </c:pt>
                <c:pt idx="3191" formatCode="0.00E+00">
                  <c:v>2.3669500000000002E-43</c:v>
                </c:pt>
                <c:pt idx="3192" formatCode="0.00E+00">
                  <c:v>1.49841E-43</c:v>
                </c:pt>
                <c:pt idx="3193" formatCode="0.00E+00">
                  <c:v>-8.2564899999999999E-44</c:v>
                </c:pt>
                <c:pt idx="3194" formatCode="0.00E+00">
                  <c:v>-4.5343300000000003E-43</c:v>
                </c:pt>
                <c:pt idx="3195" formatCode="0.00E+00">
                  <c:v>-8.6877800000000004E-43</c:v>
                </c:pt>
                <c:pt idx="3196" formatCode="0.00E+00">
                  <c:v>-1.13386E-42</c:v>
                </c:pt>
                <c:pt idx="3197" formatCode="0.00E+00">
                  <c:v>-1.00899E-42</c:v>
                </c:pt>
                <c:pt idx="3198" formatCode="0.00E+00">
                  <c:v>-3.0354899999999999E-43</c:v>
                </c:pt>
                <c:pt idx="3199" formatCode="0.00E+00">
                  <c:v>1.0250900000000001E-42</c:v>
                </c:pt>
                <c:pt idx="3200" formatCode="0.00E+00">
                  <c:v>2.7732099999999998E-42</c:v>
                </c:pt>
                <c:pt idx="3201" formatCode="0.00E+00">
                  <c:v>4.4272300000000002E-42</c:v>
                </c:pt>
                <c:pt idx="3202" formatCode="0.00E+00">
                  <c:v>5.1980400000000003E-42</c:v>
                </c:pt>
                <c:pt idx="3203" formatCode="0.00E+00">
                  <c:v>4.2010399999999998E-42</c:v>
                </c:pt>
                <c:pt idx="3204" formatCode="0.00E+00">
                  <c:v>8.1923100000000002E-43</c:v>
                </c:pt>
                <c:pt idx="3205" formatCode="0.00E+00">
                  <c:v>-4.78811E-42</c:v>
                </c:pt>
                <c:pt idx="3206" formatCode="0.00E+00">
                  <c:v>-1.1337E-41</c:v>
                </c:pt>
                <c:pt idx="3207" formatCode="0.00E+00">
                  <c:v>-1.6600599999999999E-41</c:v>
                </c:pt>
                <c:pt idx="3208" formatCode="0.00E+00">
                  <c:v>-1.7848700000000001E-41</c:v>
                </c:pt>
                <c:pt idx="3209" formatCode="0.00E+00">
                  <c:v>-1.2205499999999999E-41</c:v>
                </c:pt>
                <c:pt idx="3210" formatCode="0.00E+00">
                  <c:v>2.1390800000000001E-42</c:v>
                </c:pt>
                <c:pt idx="3211" formatCode="0.00E+00">
                  <c:v>2.3429799999999999E-41</c:v>
                </c:pt>
                <c:pt idx="3212" formatCode="0.00E+00">
                  <c:v>4.4136899999999999E-41</c:v>
                </c:pt>
                <c:pt idx="3213" formatCode="0.00E+00">
                  <c:v>5.0924600000000002E-41</c:v>
                </c:pt>
                <c:pt idx="3214" formatCode="0.00E+00">
                  <c:v>2.8316900000000001E-41</c:v>
                </c:pt>
                <c:pt idx="3215" formatCode="0.00E+00">
                  <c:v>-3.3937000000000001E-41</c:v>
                </c:pt>
                <c:pt idx="3216" formatCode="0.00E+00">
                  <c:v>-1.3339999999999999E-40</c:v>
                </c:pt>
                <c:pt idx="3217" formatCode="0.00E+00">
                  <c:v>-2.5028999999999999E-40</c:v>
                </c:pt>
                <c:pt idx="3218" formatCode="0.00E+00">
                  <c:v>-3.4552000000000001E-40</c:v>
                </c:pt>
                <c:pt idx="3219" formatCode="0.00E+00">
                  <c:v>-3.6725200000000001E-40</c:v>
                </c:pt>
                <c:pt idx="3220" formatCode="0.00E+00">
                  <c:v>-2.7008400000000002E-40</c:v>
                </c:pt>
                <c:pt idx="3221" formatCode="0.00E+00">
                  <c:v>-3.6390700000000002E-41</c:v>
                </c:pt>
                <c:pt idx="3222" formatCode="0.00E+00">
                  <c:v>3.0466699999999999E-40</c:v>
                </c:pt>
                <c:pt idx="3223" formatCode="0.00E+00">
                  <c:v>6.5321800000000004E-40</c:v>
                </c:pt>
                <c:pt idx="3224" formatCode="0.00E+00">
                  <c:v>8.3514999999999995E-40</c:v>
                </c:pt>
                <c:pt idx="3225" formatCode="0.00E+00">
                  <c:v>6.5410800000000003E-40</c:v>
                </c:pt>
                <c:pt idx="3226" formatCode="0.00E+00">
                  <c:v>-3.0015200000000001E-41</c:v>
                </c:pt>
                <c:pt idx="3227" formatCode="0.00E+00">
                  <c:v>-1.22685E-39</c:v>
                </c:pt>
                <c:pt idx="3228" formatCode="0.00E+00">
                  <c:v>-2.7145199999999999E-39</c:v>
                </c:pt>
                <c:pt idx="3229" formatCode="0.00E+00">
                  <c:v>-3.9637099999999998E-39</c:v>
                </c:pt>
                <c:pt idx="3230" formatCode="0.00E+00">
                  <c:v>-4.2680800000000001E-39</c:v>
                </c:pt>
                <c:pt idx="3231" formatCode="0.00E+00">
                  <c:v>-3.0651700000000003E-39</c:v>
                </c:pt>
                <c:pt idx="3232" formatCode="0.00E+00">
                  <c:v>-1.9365300000000002E-40</c:v>
                </c:pt>
                <c:pt idx="3233" formatCode="0.00E+00">
                  <c:v>3.9810800000000001E-39</c:v>
                </c:pt>
                <c:pt idx="3234" formatCode="0.00E+00">
                  <c:v>8.4016200000000006E-39</c:v>
                </c:pt>
                <c:pt idx="3235" formatCode="0.00E+00">
                  <c:v>1.11543E-38</c:v>
                </c:pt>
                <c:pt idx="3236" formatCode="0.00E+00">
                  <c:v>9.7876000000000001E-39</c:v>
                </c:pt>
                <c:pt idx="3237" formatCode="0.00E+00">
                  <c:v>2.3171E-39</c:v>
                </c:pt>
                <c:pt idx="3238" formatCode="0.00E+00">
                  <c:v>-1.16285E-38</c:v>
                </c:pt>
                <c:pt idx="3239" formatCode="0.00E+00">
                  <c:v>-2.9647399999999999E-38</c:v>
                </c:pt>
                <c:pt idx="3240" formatCode="0.00E+00">
                  <c:v>-4.53264E-38</c:v>
                </c:pt>
                <c:pt idx="3241" formatCode="0.00E+00">
                  <c:v>-4.9164700000000001E-38</c:v>
                </c:pt>
                <c:pt idx="3242" formatCode="0.00E+00">
                  <c:v>-3.2845999999999999E-38</c:v>
                </c:pt>
                <c:pt idx="3243" formatCode="0.00E+00">
                  <c:v>6.9137099999999997E-39</c:v>
                </c:pt>
                <c:pt idx="3244" formatCode="0.00E+00">
                  <c:v>6.6500899999999997E-38</c:v>
                </c:pt>
                <c:pt idx="3245" formatCode="0.00E+00">
                  <c:v>1.31908E-37</c:v>
                </c:pt>
                <c:pt idx="3246" formatCode="0.00E+00">
                  <c:v>1.7538900000000001E-37</c:v>
                </c:pt>
                <c:pt idx="3247" formatCode="0.00E+00">
                  <c:v>1.6042499999999999E-37</c:v>
                </c:pt>
                <c:pt idx="3248" formatCode="0.00E+00">
                  <c:v>5.6002299999999995E-38</c:v>
                </c:pt>
                <c:pt idx="3249" formatCode="0.00E+00">
                  <c:v>-1.46405E-37</c:v>
                </c:pt>
                <c:pt idx="3250" formatCode="0.00E+00">
                  <c:v>-4.1591900000000003E-37</c:v>
                </c:pt>
                <c:pt idx="3251" formatCode="0.00E+00">
                  <c:v>-6.6793700000000004E-37</c:v>
                </c:pt>
                <c:pt idx="3252" formatCode="0.00E+00">
                  <c:v>-7.7280500000000008E-37</c:v>
                </c:pt>
                <c:pt idx="3253" formatCode="0.00E+00">
                  <c:v>-6.0049299999999998E-37</c:v>
                </c:pt>
                <c:pt idx="3254" formatCode="0.00E+00">
                  <c:v>-7.4264999999999997E-38</c:v>
                </c:pt>
                <c:pt idx="3255" formatCode="0.00E+00">
                  <c:v>7.7973300000000006E-37</c:v>
                </c:pt>
                <c:pt idx="3256" formatCode="0.00E+00">
                  <c:v>1.7676599999999999E-36</c:v>
                </c:pt>
                <c:pt idx="3257" formatCode="0.00E+00">
                  <c:v>2.5047600000000002E-36</c:v>
                </c:pt>
                <c:pt idx="3258" formatCode="0.00E+00">
                  <c:v>2.5412E-36</c:v>
                </c:pt>
                <c:pt idx="3259" formatCode="0.00E+00">
                  <c:v>1.5731899999999999E-36</c:v>
                </c:pt>
                <c:pt idx="3260" formatCode="0.00E+00">
                  <c:v>-4.2892600000000004E-37</c:v>
                </c:pt>
                <c:pt idx="3261" formatCode="0.00E+00">
                  <c:v>-3.1539399999999999E-36</c:v>
                </c:pt>
                <c:pt idx="3262" formatCode="0.00E+00">
                  <c:v>-5.7874500000000002E-36</c:v>
                </c:pt>
                <c:pt idx="3263" formatCode="0.00E+00">
                  <c:v>-6.8686200000000005E-36</c:v>
                </c:pt>
                <c:pt idx="3264" formatCode="0.00E+00">
                  <c:v>-4.5827400000000002E-36</c:v>
                </c:pt>
                <c:pt idx="3265" formatCode="0.00E+00">
                  <c:v>2.41704E-36</c:v>
                </c:pt>
                <c:pt idx="3266" formatCode="0.00E+00">
                  <c:v>1.4045700000000001E-35</c:v>
                </c:pt>
                <c:pt idx="3267" formatCode="0.00E+00">
                  <c:v>2.7923500000000001E-35</c:v>
                </c:pt>
                <c:pt idx="3268" formatCode="0.00E+00">
                  <c:v>3.9030900000000002E-35</c:v>
                </c:pt>
                <c:pt idx="3269" formatCode="0.00E+00">
                  <c:v>4.10228E-35</c:v>
                </c:pt>
                <c:pt idx="3270" formatCode="0.00E+00">
                  <c:v>2.8883399999999998E-35</c:v>
                </c:pt>
                <c:pt idx="3271" formatCode="0.00E+00">
                  <c:v>9.1142899999999994E-37</c:v>
                </c:pt>
                <c:pt idx="3272" formatCode="0.00E+00">
                  <c:v>-3.9493700000000003E-35</c:v>
                </c:pt>
                <c:pt idx="3273" formatCode="0.00E+00">
                  <c:v>-8.07589E-35</c:v>
                </c:pt>
                <c:pt idx="3274" formatCode="0.00E+00">
                  <c:v>-1.0235199999999999E-34</c:v>
                </c:pt>
                <c:pt idx="3275" formatCode="0.00E+00">
                  <c:v>-7.9764200000000002E-35</c:v>
                </c:pt>
                <c:pt idx="3276" formatCode="0.00E+00">
                  <c:v>7.0767599999999995E-36</c:v>
                </c:pt>
                <c:pt idx="3277" formatCode="0.00E+00">
                  <c:v>1.6181E-34</c:v>
                </c:pt>
                <c:pt idx="3278" formatCode="0.00E+00">
                  <c:v>3.55701E-34</c:v>
                </c:pt>
                <c:pt idx="3279" formatCode="0.00E+00">
                  <c:v>5.1955199999999998E-34</c:v>
                </c:pt>
                <c:pt idx="3280" formatCode="0.00E+00">
                  <c:v>5.5759200000000004E-34</c:v>
                </c:pt>
                <c:pt idx="3281" formatCode="0.00E+00">
                  <c:v>3.81597E-34</c:v>
                </c:pt>
                <c:pt idx="3282" formatCode="0.00E+00">
                  <c:v>-4.3719400000000002E-35</c:v>
                </c:pt>
                <c:pt idx="3283" formatCode="0.00E+00">
                  <c:v>-6.6302700000000004E-34</c:v>
                </c:pt>
                <c:pt idx="3284" formatCode="0.00E+00">
                  <c:v>-1.3284800000000001E-33</c:v>
                </c:pt>
                <c:pt idx="3285" formatCode="0.00E+00">
                  <c:v>-1.8152600000000001E-33</c:v>
                </c:pt>
                <c:pt idx="3286" formatCode="0.00E+00">
                  <c:v>-1.8339800000000001E-33</c:v>
                </c:pt>
                <c:pt idx="3287" formatCode="0.00E+00">
                  <c:v>-1.1169E-33</c:v>
                </c:pt>
                <c:pt idx="3288" formatCode="0.00E+00">
                  <c:v>3.9947500000000004E-34</c:v>
                </c:pt>
                <c:pt idx="3289" formatCode="0.00E+00">
                  <c:v>2.41466E-33</c:v>
                </c:pt>
                <c:pt idx="3290" formatCode="0.00E+00">
                  <c:v>4.1537899999999998E-33</c:v>
                </c:pt>
                <c:pt idx="3291" formatCode="0.00E+00">
                  <c:v>4.4322000000000001E-33</c:v>
                </c:pt>
                <c:pt idx="3292" formatCode="0.00E+00">
                  <c:v>2.18722E-33</c:v>
                </c:pt>
                <c:pt idx="3293" formatCode="0.00E+00">
                  <c:v>-2.8863900000000001E-33</c:v>
                </c:pt>
                <c:pt idx="3294" formatCode="0.00E+00">
                  <c:v>-1.0207100000000001E-32</c:v>
                </c:pt>
                <c:pt idx="3295" formatCode="0.00E+00">
                  <c:v>-1.80891E-32</c:v>
                </c:pt>
                <c:pt idx="3296" formatCode="0.00E+00">
                  <c:v>-2.3102899999999999E-32</c:v>
                </c:pt>
                <c:pt idx="3297" formatCode="0.00E+00">
                  <c:v>-2.06271E-32</c:v>
                </c:pt>
                <c:pt idx="3298" formatCode="0.00E+00">
                  <c:v>-7.0323700000000002E-33</c:v>
                </c:pt>
                <c:pt idx="3299" formatCode="0.00E+00">
                  <c:v>1.8255900000000001E-32</c:v>
                </c:pt>
                <c:pt idx="3300" formatCode="0.00E+00">
                  <c:v>5.1309500000000003E-32</c:v>
                </c:pt>
                <c:pt idx="3301" formatCode="0.00E+00">
                  <c:v>8.2725900000000002E-32</c:v>
                </c:pt>
                <c:pt idx="3302" formatCode="0.00E+00">
                  <c:v>9.8727800000000002E-32</c:v>
                </c:pt>
                <c:pt idx="3303" formatCode="0.00E+00">
                  <c:v>8.4999700000000002E-32</c:v>
                </c:pt>
                <c:pt idx="3304" formatCode="0.00E+00">
                  <c:v>3.2108999999999999E-32</c:v>
                </c:pt>
                <c:pt idx="3305" formatCode="0.00E+00">
                  <c:v>-5.75571E-32</c:v>
                </c:pt>
                <c:pt idx="3306" formatCode="0.00E+00">
                  <c:v>-1.62628E-31</c:v>
                </c:pt>
                <c:pt idx="3307" formatCode="0.00E+00">
                  <c:v>-2.4261000000000001E-31</c:v>
                </c:pt>
                <c:pt idx="3308" formatCode="0.00E+00">
                  <c:v>-2.4875699999999998E-31</c:v>
                </c:pt>
                <c:pt idx="3309" formatCode="0.00E+00">
                  <c:v>-1.3572899999999999E-31</c:v>
                </c:pt>
                <c:pt idx="3310" formatCode="0.00E+00">
                  <c:v>1.23838E-31</c:v>
                </c:pt>
                <c:pt idx="3311" formatCode="0.00E+00">
                  <c:v>5.01483E-31</c:v>
                </c:pt>
                <c:pt idx="3312" formatCode="0.00E+00">
                  <c:v>8.7452900000000008E-31</c:v>
                </c:pt>
                <c:pt idx="3313" formatCode="0.00E+00">
                  <c:v>1.05019E-30</c:v>
                </c:pt>
                <c:pt idx="3314" formatCode="0.00E+00">
                  <c:v>8.3992699999999999E-31</c:v>
                </c:pt>
                <c:pt idx="3315" formatCode="0.00E+00">
                  <c:v>1.1891399999999999E-31</c:v>
                </c:pt>
                <c:pt idx="3316" formatCode="0.00E+00">
                  <c:v>-1.1048E-30</c:v>
                </c:pt>
                <c:pt idx="3317" formatCode="0.00E+00">
                  <c:v>-2.5779500000000002E-30</c:v>
                </c:pt>
                <c:pt idx="3318" formatCode="0.00E+00">
                  <c:v>-3.7357199999999997E-30</c:v>
                </c:pt>
                <c:pt idx="3319" formatCode="0.00E+00">
                  <c:v>-3.7863899999999997E-30</c:v>
                </c:pt>
                <c:pt idx="3320" formatCode="0.00E+00">
                  <c:v>-1.9383E-30</c:v>
                </c:pt>
                <c:pt idx="3321" formatCode="0.00E+00">
                  <c:v>2.2360900000000001E-30</c:v>
                </c:pt>
                <c:pt idx="3322" formatCode="0.00E+00">
                  <c:v>8.2991700000000007E-30</c:v>
                </c:pt>
                <c:pt idx="3323" formatCode="0.00E+00">
                  <c:v>1.4568199999999999E-29</c:v>
                </c:pt>
                <c:pt idx="3324" formatCode="0.00E+00">
                  <c:v>1.83169E-29</c:v>
                </c:pt>
                <c:pt idx="3325" formatCode="0.00E+00">
                  <c:v>1.6655800000000001E-29</c:v>
                </c:pt>
                <c:pt idx="3326" formatCode="0.00E+00">
                  <c:v>7.7487099999999997E-30</c:v>
                </c:pt>
                <c:pt idx="3327" formatCode="0.00E+00">
                  <c:v>-8.0497400000000004E-30</c:v>
                </c:pt>
                <c:pt idx="3328" formatCode="0.00E+00">
                  <c:v>-2.7509400000000002E-29</c:v>
                </c:pt>
                <c:pt idx="3329" formatCode="0.00E+00">
                  <c:v>-4.4008400000000002E-29</c:v>
                </c:pt>
                <c:pt idx="3330" formatCode="0.00E+00">
                  <c:v>-4.7644E-29</c:v>
                </c:pt>
                <c:pt idx="3331" formatCode="0.00E+00">
                  <c:v>-2.8566499999999998E-29</c:v>
                </c:pt>
                <c:pt idx="3332" formatCode="0.00E+00">
                  <c:v>1.6886899999999999E-29</c:v>
                </c:pt>
                <c:pt idx="3333" formatCode="0.00E+00">
                  <c:v>8.2577900000000002E-29</c:v>
                </c:pt>
                <c:pt idx="3334" formatCode="0.00E+00">
                  <c:v>1.5243999999999999E-28</c:v>
                </c:pt>
                <c:pt idx="3335" formatCode="0.00E+00">
                  <c:v>2.0131300000000001E-28</c:v>
                </c:pt>
                <c:pt idx="3336" formatCode="0.00E+00">
                  <c:v>2.0030000000000001E-28</c:v>
                </c:pt>
                <c:pt idx="3337" formatCode="0.00E+00">
                  <c:v>1.27779E-28</c:v>
                </c:pt>
                <c:pt idx="3338" formatCode="0.00E+00">
                  <c:v>-1.9595100000000001E-29</c:v>
                </c:pt>
                <c:pt idx="3339" formatCode="0.00E+00">
                  <c:v>-2.1413800000000002E-28</c:v>
                </c:pt>
                <c:pt idx="3340" formatCode="0.00E+00">
                  <c:v>-3.7939300000000001E-28</c:v>
                </c:pt>
                <c:pt idx="3341" formatCode="0.00E+00">
                  <c:v>-3.9167300000000001E-28</c:v>
                </c:pt>
                <c:pt idx="3342" formatCode="0.00E+00">
                  <c:v>-1.2929100000000001E-28</c:v>
                </c:pt>
                <c:pt idx="3343" formatCode="0.00E+00">
                  <c:v>4.5860700000000002E-28</c:v>
                </c:pt>
                <c:pt idx="3344" formatCode="0.00E+00">
                  <c:v>1.3140600000000001E-27</c:v>
                </c:pt>
                <c:pt idx="3345" formatCode="0.00E+00">
                  <c:v>2.2449800000000001E-27</c:v>
                </c:pt>
                <c:pt idx="3346" formatCode="0.00E+00">
                  <c:v>2.8920699999999999E-27</c:v>
                </c:pt>
                <c:pt idx="3347" formatCode="0.00E+00">
                  <c:v>2.7762599999999998E-27</c:v>
                </c:pt>
                <c:pt idx="3348" formatCode="0.00E+00">
                  <c:v>1.47588E-27</c:v>
                </c:pt>
                <c:pt idx="3349" formatCode="0.00E+00">
                  <c:v>-1.1393900000000001E-27</c:v>
                </c:pt>
                <c:pt idx="3350" formatCode="0.00E+00">
                  <c:v>-4.6636400000000002E-27</c:v>
                </c:pt>
                <c:pt idx="3351" formatCode="0.00E+00">
                  <c:v>-7.9576699999999993E-27</c:v>
                </c:pt>
                <c:pt idx="3352" formatCode="0.00E+00">
                  <c:v>-9.2212600000000001E-27</c:v>
                </c:pt>
                <c:pt idx="3353" formatCode="0.00E+00">
                  <c:v>-6.5252699999999993E-27</c:v>
                </c:pt>
                <c:pt idx="3354" formatCode="0.00E+00">
                  <c:v>1.32044E-27</c:v>
                </c:pt>
                <c:pt idx="3355" formatCode="0.00E+00">
                  <c:v>1.38931E-26</c:v>
                </c:pt>
                <c:pt idx="3356" formatCode="0.00E+00">
                  <c:v>2.8326600000000002E-26</c:v>
                </c:pt>
                <c:pt idx="3357" formatCode="0.00E+00">
                  <c:v>3.8836099999999999E-26</c:v>
                </c:pt>
                <c:pt idx="3358" formatCode="0.00E+00">
                  <c:v>3.8399900000000002E-26</c:v>
                </c:pt>
                <c:pt idx="3359" formatCode="0.00E+00">
                  <c:v>2.26113E-26</c:v>
                </c:pt>
                <c:pt idx="3360" formatCode="0.00E+00">
                  <c:v>-8.2560400000000001E-27</c:v>
                </c:pt>
                <c:pt idx="3361" formatCode="0.00E+00">
                  <c:v>-4.9349999999999998E-26</c:v>
                </c:pt>
                <c:pt idx="3362" formatCode="0.00E+00">
                  <c:v>-8.8780100000000001E-26</c:v>
                </c:pt>
                <c:pt idx="3363" formatCode="0.00E+00">
                  <c:v>-1.0622100000000001E-25</c:v>
                </c:pt>
                <c:pt idx="3364" formatCode="0.00E+00">
                  <c:v>-8.1142900000000006E-26</c:v>
                </c:pt>
                <c:pt idx="3365" formatCode="0.00E+00">
                  <c:v>-3.7127199999999997E-27</c:v>
                </c:pt>
                <c:pt idx="3366" formatCode="0.00E+00">
                  <c:v>1.2184799999999999E-25</c:v>
                </c:pt>
                <c:pt idx="3367" formatCode="0.00E+00">
                  <c:v>2.6942499999999999E-25</c:v>
                </c:pt>
                <c:pt idx="3368" formatCode="0.00E+00">
                  <c:v>3.6897199999999998E-25</c:v>
                </c:pt>
                <c:pt idx="3369" formatCode="0.00E+00">
                  <c:v>3.0405899999999999E-25</c:v>
                </c:pt>
                <c:pt idx="3370" formatCode="0.00E+00">
                  <c:v>-3.3649299999999999E-26</c:v>
                </c:pt>
                <c:pt idx="3371" formatCode="0.00E+00">
                  <c:v>-6.6709899999999999E-25</c:v>
                </c:pt>
                <c:pt idx="3372" formatCode="0.00E+00">
                  <c:v>-1.50517E-24</c:v>
                </c:pt>
                <c:pt idx="3373" formatCode="0.00E+00">
                  <c:v>-2.3723600000000002E-24</c:v>
                </c:pt>
                <c:pt idx="3374" formatCode="0.00E+00">
                  <c:v>-3.0450499999999999E-24</c:v>
                </c:pt>
                <c:pt idx="3375" formatCode="0.00E+00">
                  <c:v>-3.2708500000000002E-24</c:v>
                </c:pt>
                <c:pt idx="3376" formatCode="0.00E+00">
                  <c:v>-2.82242E-24</c:v>
                </c:pt>
                <c:pt idx="3377" formatCode="0.00E+00">
                  <c:v>-1.6429200000000001E-24</c:v>
                </c:pt>
                <c:pt idx="3378" formatCode="0.00E+00">
                  <c:v>-3.0882099999999999E-26</c:v>
                </c:pt>
                <c:pt idx="3379" formatCode="0.00E+00">
                  <c:v>1.3142400000000001E-24</c:v>
                </c:pt>
                <c:pt idx="3380" formatCode="0.00E+00">
                  <c:v>1.52525E-24</c:v>
                </c:pt>
                <c:pt idx="3381" formatCode="0.00E+00">
                  <c:v>-7.8314099999999998E-26</c:v>
                </c:pt>
                <c:pt idx="3382" formatCode="0.00E+00">
                  <c:v>-3.7444800000000003E-24</c:v>
                </c:pt>
                <c:pt idx="3383" formatCode="0.00E+00">
                  <c:v>-9.0663700000000004E-24</c:v>
                </c:pt>
                <c:pt idx="3384" formatCode="0.00E+00">
                  <c:v>-1.4759900000000001E-23</c:v>
                </c:pt>
                <c:pt idx="3385" formatCode="0.00E+00">
                  <c:v>-1.8723599999999999E-23</c:v>
                </c:pt>
                <c:pt idx="3386" formatCode="0.00E+00">
                  <c:v>-1.83874E-23</c:v>
                </c:pt>
                <c:pt idx="3387" formatCode="0.00E+00">
                  <c:v>-1.12465E-23</c:v>
                </c:pt>
                <c:pt idx="3388" formatCode="0.00E+00">
                  <c:v>3.9099599999999998E-24</c:v>
                </c:pt>
                <c:pt idx="3389" formatCode="0.00E+00">
                  <c:v>2.4518099999999999E-23</c:v>
                </c:pt>
                <c:pt idx="3390" formatCode="0.00E+00">
                  <c:v>4.1387499999999998E-23</c:v>
                </c:pt>
                <c:pt idx="3391" formatCode="0.00E+00">
                  <c:v>3.9747600000000001E-23</c:v>
                </c:pt>
                <c:pt idx="3392" formatCode="0.00E+00">
                  <c:v>6.7788100000000004E-24</c:v>
                </c:pt>
                <c:pt idx="3393" formatCode="0.00E+00">
                  <c:v>-6.1527399999999996E-23</c:v>
                </c:pt>
                <c:pt idx="3394" formatCode="0.00E+00">
                  <c:v>-1.59154E-22</c:v>
                </c:pt>
                <c:pt idx="3395" formatCode="0.00E+00">
                  <c:v>-2.6431799999999999E-22</c:v>
                </c:pt>
                <c:pt idx="3396" formatCode="0.00E+00">
                  <c:v>-3.3110499999999999E-22</c:v>
                </c:pt>
                <c:pt idx="3397" formatCode="0.00E+00">
                  <c:v>-3.0263699999999998E-22</c:v>
                </c:pt>
                <c:pt idx="3398" formatCode="0.00E+00">
                  <c:v>-1.41543E-22</c:v>
                </c:pt>
                <c:pt idx="3399" formatCode="0.00E+00">
                  <c:v>1.5171499999999999E-22</c:v>
                </c:pt>
                <c:pt idx="3400" formatCode="0.00E+00">
                  <c:v>5.3034999999999999E-22</c:v>
                </c:pt>
                <c:pt idx="3401" formatCode="0.00E+00">
                  <c:v>8.7990199999999997E-22</c:v>
                </c:pt>
                <c:pt idx="3402" formatCode="0.00E+00">
                  <c:v>9.94734E-22</c:v>
                </c:pt>
                <c:pt idx="3403" formatCode="0.00E+00">
                  <c:v>6.1633299999999996E-22</c:v>
                </c:pt>
                <c:pt idx="3404" formatCode="0.00E+00">
                  <c:v>-4.2076800000000001E-22</c:v>
                </c:pt>
                <c:pt idx="3405" formatCode="0.00E+00">
                  <c:v>-2.0356000000000002E-21</c:v>
                </c:pt>
                <c:pt idx="3406" formatCode="0.00E+00">
                  <c:v>-3.8748E-21</c:v>
                </c:pt>
                <c:pt idx="3407" formatCode="0.00E+00">
                  <c:v>-5.3475199999999998E-21</c:v>
                </c:pt>
                <c:pt idx="3408" formatCode="0.00E+00">
                  <c:v>-5.6754199999999998E-21</c:v>
                </c:pt>
                <c:pt idx="3409" formatCode="0.00E+00">
                  <c:v>-4.1249400000000001E-21</c:v>
                </c:pt>
                <c:pt idx="3410" formatCode="0.00E+00">
                  <c:v>-4.1613000000000002E-22</c:v>
                </c:pt>
                <c:pt idx="3411" formatCode="0.00E+00">
                  <c:v>4.8919E-21</c:v>
                </c:pt>
                <c:pt idx="3412" formatCode="0.00E+00">
                  <c:v>1.0060700000000001E-20</c:v>
                </c:pt>
                <c:pt idx="3413" formatCode="0.00E+00">
                  <c:v>1.2111E-20</c:v>
                </c:pt>
                <c:pt idx="3414" formatCode="0.00E+00">
                  <c:v>7.6049700000000003E-21</c:v>
                </c:pt>
                <c:pt idx="3415" formatCode="0.00E+00">
                  <c:v>-5.7411199999999998E-21</c:v>
                </c:pt>
                <c:pt idx="3416" formatCode="0.00E+00">
                  <c:v>-2.7388899999999998E-20</c:v>
                </c:pt>
                <c:pt idx="3417" formatCode="0.00E+00">
                  <c:v>-5.2994799999999997E-20</c:v>
                </c:pt>
                <c:pt idx="3418" formatCode="0.00E+00">
                  <c:v>-7.4816600000000005E-20</c:v>
                </c:pt>
                <c:pt idx="3419" formatCode="0.00E+00">
                  <c:v>-8.4229700000000006E-20</c:v>
                </c:pt>
                <c:pt idx="3420" formatCode="0.00E+00">
                  <c:v>-7.4669800000000001E-20</c:v>
                </c:pt>
                <c:pt idx="3421" formatCode="0.00E+00">
                  <c:v>-4.2991300000000002E-20</c:v>
                </c:pt>
                <c:pt idx="3422" formatCode="0.00E+00">
                  <c:v>7.2640199999999995E-21</c:v>
                </c:pt>
                <c:pt idx="3423" formatCode="0.00E+00">
                  <c:v>5.8727199999999994E-20</c:v>
                </c:pt>
                <c:pt idx="3424" formatCode="0.00E+00">
                  <c:v>7.8758599999999998E-20</c:v>
                </c:pt>
                <c:pt idx="3425" formatCode="0.00E+00">
                  <c:v>2.89499E-20</c:v>
                </c:pt>
                <c:pt idx="3426" formatCode="0.00E+00">
                  <c:v>-1.2428499999999999E-19</c:v>
                </c:pt>
                <c:pt idx="3427" formatCode="0.00E+00">
                  <c:v>-3.9436100000000002E-19</c:v>
                </c:pt>
                <c:pt idx="3428" formatCode="0.00E+00">
                  <c:v>-7.3536000000000003E-19</c:v>
                </c:pt>
                <c:pt idx="3429" formatCode="0.00E+00">
                  <c:v>-1.0067200000000001E-18</c:v>
                </c:pt>
                <c:pt idx="3430" formatCode="0.00E+00">
                  <c:v>-1.01729E-18</c:v>
                </c:pt>
                <c:pt idx="3431" formatCode="0.00E+00">
                  <c:v>-6.23887E-19</c:v>
                </c:pt>
                <c:pt idx="3432" formatCode="0.00E+00">
                  <c:v>2.2812000000000002E-19</c:v>
                </c:pt>
                <c:pt idx="3433" formatCode="0.00E+00">
                  <c:v>1.47196E-18</c:v>
                </c:pt>
                <c:pt idx="3434" formatCode="0.00E+00">
                  <c:v>2.7912299999999998E-18</c:v>
                </c:pt>
                <c:pt idx="3435" formatCode="0.00E+00">
                  <c:v>3.57455E-18</c:v>
                </c:pt>
                <c:pt idx="3436" formatCode="0.00E+00">
                  <c:v>3.12712E-18</c:v>
                </c:pt>
                <c:pt idx="3437" formatCode="0.00E+00">
                  <c:v>9.5757200000000001E-19</c:v>
                </c:pt>
                <c:pt idx="3438" formatCode="0.00E+00">
                  <c:v>-2.9925100000000002E-18</c:v>
                </c:pt>
                <c:pt idx="3439" formatCode="0.00E+00">
                  <c:v>-8.0536099999999998E-18</c:v>
                </c:pt>
                <c:pt idx="3440" formatCode="0.00E+00">
                  <c:v>-1.24902E-17</c:v>
                </c:pt>
                <c:pt idx="3441" formatCode="0.00E+00">
                  <c:v>-1.36072E-17</c:v>
                </c:pt>
                <c:pt idx="3442" formatCode="0.00E+00">
                  <c:v>-8.6840700000000007E-18</c:v>
                </c:pt>
                <c:pt idx="3443" formatCode="0.00E+00">
                  <c:v>3.8269200000000003E-18</c:v>
                </c:pt>
                <c:pt idx="3444" formatCode="0.00E+00">
                  <c:v>2.3220899999999999E-17</c:v>
                </c:pt>
                <c:pt idx="3445" formatCode="0.00E+00">
                  <c:v>4.4543799999999999E-17</c:v>
                </c:pt>
                <c:pt idx="3446" formatCode="0.00E+00">
                  <c:v>5.6648399999999998E-17</c:v>
                </c:pt>
                <c:pt idx="3447" formatCode="0.00E+00">
                  <c:v>4.4727999999999998E-17</c:v>
                </c:pt>
                <c:pt idx="3448" formatCode="0.00E+00">
                  <c:v>-2.4744099999999998E-18</c:v>
                </c:pt>
                <c:pt idx="3449" formatCode="0.00E+00">
                  <c:v>-8.6281600000000002E-17</c:v>
                </c:pt>
                <c:pt idx="3450" formatCode="0.00E+00">
                  <c:v>-1.94102E-16</c:v>
                </c:pt>
                <c:pt idx="3451" formatCode="0.00E+00">
                  <c:v>-2.9511800000000002E-16</c:v>
                </c:pt>
                <c:pt idx="3452" formatCode="0.00E+00">
                  <c:v>-3.40109E-16</c:v>
                </c:pt>
                <c:pt idx="3453" formatCode="0.00E+00">
                  <c:v>-2.7347500000000002E-16</c:v>
                </c:pt>
                <c:pt idx="3454" formatCode="0.00E+00">
                  <c:v>-5.6794200000000002E-17</c:v>
                </c:pt>
                <c:pt idx="3455" formatCode="0.00E+00">
                  <c:v>3.0080099999999999E-16</c:v>
                </c:pt>
                <c:pt idx="3456" formatCode="0.00E+00">
                  <c:v>7.1791900000000002E-16</c:v>
                </c:pt>
                <c:pt idx="3457" formatCode="0.00E+00">
                  <c:v>1.04718E-15</c:v>
                </c:pt>
                <c:pt idx="3458" formatCode="0.00E+00">
                  <c:v>1.11151E-15</c:v>
                </c:pt>
                <c:pt idx="3459" formatCode="0.00E+00">
                  <c:v>7.47792E-16</c:v>
                </c:pt>
                <c:pt idx="3460" formatCode="0.00E+00">
                  <c:v>-1.2186099999999999E-16</c:v>
                </c:pt>
                <c:pt idx="3461" formatCode="0.00E+00">
                  <c:v>-1.3784000000000001E-15</c:v>
                </c:pt>
                <c:pt idx="3462" formatCode="0.00E+00">
                  <c:v>-2.6031399999999999E-15</c:v>
                </c:pt>
                <c:pt idx="3463" formatCode="0.00E+00">
                  <c:v>-3.0826700000000001E-15</c:v>
                </c:pt>
                <c:pt idx="3464" formatCode="0.00E+00">
                  <c:v>-2.0344299999999998E-15</c:v>
                </c:pt>
                <c:pt idx="3465" formatCode="0.00E+00">
                  <c:v>1.01094E-15</c:v>
                </c:pt>
                <c:pt idx="3466" formatCode="0.00E+00">
                  <c:v>5.9038599999999997E-15</c:v>
                </c:pt>
                <c:pt idx="3467" formatCode="0.00E+00">
                  <c:v>1.1658799999999999E-14</c:v>
                </c:pt>
                <c:pt idx="3468" formatCode="0.00E+00">
                  <c:v>1.62768E-14</c:v>
                </c:pt>
                <c:pt idx="3469" formatCode="0.00E+00">
                  <c:v>1.7054500000000001E-14</c:v>
                </c:pt>
                <c:pt idx="3470" formatCode="0.00E+00">
                  <c:v>1.1572999999999999E-14</c:v>
                </c:pt>
                <c:pt idx="3471" formatCode="0.00E+00">
                  <c:v>-1.1831499999999999E-15</c:v>
                </c:pt>
                <c:pt idx="3472" formatCode="0.00E+00">
                  <c:v>-1.9700499999999999E-14</c:v>
                </c:pt>
                <c:pt idx="3473" formatCode="0.00E+00">
                  <c:v>-3.8668200000000003E-14</c:v>
                </c:pt>
                <c:pt idx="3474" formatCode="0.00E+00">
                  <c:v>-4.8817300000000001E-14</c:v>
                </c:pt>
                <c:pt idx="3475" formatCode="0.00E+00">
                  <c:v>-3.9231400000000001E-14</c:v>
                </c:pt>
                <c:pt idx="3476" formatCode="0.00E+00">
                  <c:v>-1.3976499999999999E-15</c:v>
                </c:pt>
                <c:pt idx="3477" formatCode="0.00E+00">
                  <c:v>6.5831300000000001E-14</c:v>
                </c:pt>
                <c:pt idx="3478" formatCode="0.00E+00">
                  <c:v>1.49786E-13</c:v>
                </c:pt>
                <c:pt idx="3479" formatCode="0.00E+00">
                  <c:v>2.1819999999999999E-13</c:v>
                </c:pt>
                <c:pt idx="3480" formatCode="0.00E+00">
                  <c:v>2.23298E-13</c:v>
                </c:pt>
                <c:pt idx="3481" formatCode="0.00E+00">
                  <c:v>1.21429E-13</c:v>
                </c:pt>
                <c:pt idx="3482" formatCode="0.00E+00">
                  <c:v>-1.02725E-13</c:v>
                </c:pt>
                <c:pt idx="3483" formatCode="0.00E+00">
                  <c:v>-4.22255E-13</c:v>
                </c:pt>
                <c:pt idx="3484" formatCode="0.00E+00">
                  <c:v>-7.6005799999999995E-13</c:v>
                </c:pt>
                <c:pt idx="3485" formatCode="0.00E+00">
                  <c:v>-9.8376800000000001E-13</c:v>
                </c:pt>
                <c:pt idx="3486" formatCode="0.00E+00">
                  <c:v>-9.3343500000000005E-13</c:v>
                </c:pt>
                <c:pt idx="3487" formatCode="0.00E+00">
                  <c:v>-4.8977100000000001E-13</c:v>
                </c:pt>
                <c:pt idx="3488" formatCode="0.00E+00">
                  <c:v>3.6251600000000002E-13</c:v>
                </c:pt>
                <c:pt idx="3489" formatCode="0.00E+00">
                  <c:v>1.47029E-12</c:v>
                </c:pt>
                <c:pt idx="3490" formatCode="0.00E+00">
                  <c:v>2.40907E-12</c:v>
                </c:pt>
                <c:pt idx="3491" formatCode="0.00E+00">
                  <c:v>2.5041799999999999E-12</c:v>
                </c:pt>
                <c:pt idx="3492" formatCode="0.00E+00">
                  <c:v>1.1444000000000001E-12</c:v>
                </c:pt>
                <c:pt idx="3493" formatCode="0.00E+00">
                  <c:v>-1.8599399999999998E-12</c:v>
                </c:pt>
                <c:pt idx="3494" formatCode="0.00E+00">
                  <c:v>-6.1640100000000001E-12</c:v>
                </c:pt>
                <c:pt idx="3495" formatCode="0.00E+00">
                  <c:v>-1.0834E-11</c:v>
                </c:pt>
                <c:pt idx="3496" formatCode="0.00E+00">
                  <c:v>-1.42105E-11</c:v>
                </c:pt>
                <c:pt idx="3497" formatCode="0.00E+00">
                  <c:v>-1.41487E-11</c:v>
                </c:pt>
                <c:pt idx="3498" formatCode="0.00E+00">
                  <c:v>-8.9261899999999996E-12</c:v>
                </c:pt>
                <c:pt idx="3499" formatCode="0.00E+00">
                  <c:v>1.7405500000000001E-12</c:v>
                </c:pt>
                <c:pt idx="3500" formatCode="0.00E+00">
                  <c:v>1.6016499999999999E-11</c:v>
                </c:pt>
                <c:pt idx="3501" formatCode="0.00E+00">
                  <c:v>2.91776E-11</c:v>
                </c:pt>
                <c:pt idx="3502" formatCode="0.00E+00">
                  <c:v>3.3317699999999998E-11</c:v>
                </c:pt>
                <c:pt idx="3503" formatCode="0.00E+00">
                  <c:v>1.9518E-11</c:v>
                </c:pt>
                <c:pt idx="3504" formatCode="0.00E+00">
                  <c:v>-1.7739300000000001E-11</c:v>
                </c:pt>
                <c:pt idx="3505" formatCode="0.00E+00">
                  <c:v>-7.6389500000000003E-11</c:v>
                </c:pt>
                <c:pt idx="3506" formatCode="0.00E+00">
                  <c:v>-1.4360700000000001E-10</c:v>
                </c:pt>
                <c:pt idx="3507" formatCode="0.00E+00">
                  <c:v>-1.9526600000000001E-10</c:v>
                </c:pt>
                <c:pt idx="3508" formatCode="0.00E+00">
                  <c:v>-2.0204300000000001E-10</c:v>
                </c:pt>
                <c:pt idx="3509" formatCode="0.00E+00">
                  <c:v>-1.3912699999999999E-10</c:v>
                </c:pt>
                <c:pt idx="3510" formatCode="0.00E+00">
                  <c:v>4.79236E-12</c:v>
                </c:pt>
                <c:pt idx="3511" formatCode="0.00E+00">
                  <c:v>2.1171399999999999E-10</c:v>
                </c:pt>
                <c:pt idx="3512" formatCode="0.00E+00">
                  <c:v>4.1450600000000002E-10</c:v>
                </c:pt>
                <c:pt idx="3513" formatCode="0.00E+00">
                  <c:v>5.0664200000000004E-10</c:v>
                </c:pt>
                <c:pt idx="3514" formatCode="0.00E+00">
                  <c:v>3.91001E-10</c:v>
                </c:pt>
                <c:pt idx="3515" formatCode="0.00E+00">
                  <c:v>2.2988200000000001E-11</c:v>
                </c:pt>
                <c:pt idx="3516" formatCode="0.00E+00">
                  <c:v>-5.7117799999999997E-10</c:v>
                </c:pt>
                <c:pt idx="3517" formatCode="0.00E+00">
                  <c:v>-1.2705900000000001E-9</c:v>
                </c:pt>
                <c:pt idx="3518" formatCode="0.00E+00">
                  <c:v>-1.8262600000000001E-9</c:v>
                </c:pt>
                <c:pt idx="3519" formatCode="0.00E+00">
                  <c:v>-1.8759700000000001E-9</c:v>
                </c:pt>
                <c:pt idx="3520" formatCode="0.00E+00">
                  <c:v>-1.0616699999999999E-9</c:v>
                </c:pt>
                <c:pt idx="3521" formatCode="0.00E+00">
                  <c:v>7.8387400000000004E-10</c:v>
                </c:pt>
                <c:pt idx="3522" formatCode="0.00E+00">
                  <c:v>3.4505099999999999E-9</c:v>
                </c:pt>
                <c:pt idx="3523" formatCode="0.00E+00">
                  <c:v>6.1634200000000002E-9</c:v>
                </c:pt>
                <c:pt idx="3524" formatCode="0.00E+00">
                  <c:v>7.5270499999999996E-9</c:v>
                </c:pt>
                <c:pt idx="3525" formatCode="0.00E+00">
                  <c:v>5.9015500000000002E-9</c:v>
                </c:pt>
                <c:pt idx="3526" formatCode="0.00E+00">
                  <c:v>1.48957E-10</c:v>
                </c:pt>
                <c:pt idx="3527" formatCode="0.00E+00">
                  <c:v>-9.6478899999999994E-9</c:v>
                </c:pt>
                <c:pt idx="3528" formatCode="0.00E+00">
                  <c:v>-2.1650300000000002E-8</c:v>
                </c:pt>
                <c:pt idx="3529" formatCode="0.00E+00">
                  <c:v>-3.2051799999999997E-8</c:v>
                </c:pt>
                <c:pt idx="3530" formatCode="0.00E+00">
                  <c:v>-3.5783899999999999E-8</c:v>
                </c:pt>
                <c:pt idx="3531" formatCode="0.00E+00">
                  <c:v>-2.82395E-8</c:v>
                </c:pt>
                <c:pt idx="3532" formatCode="0.00E+00">
                  <c:v>-7.1567399999999998E-9</c:v>
                </c:pt>
                <c:pt idx="3533" formatCode="0.00E+00">
                  <c:v>2.5412E-8</c:v>
                </c:pt>
                <c:pt idx="3534" formatCode="0.00E+00">
                  <c:v>6.0110199999999998E-8</c:v>
                </c:pt>
                <c:pt idx="3535" formatCode="0.00E+00">
                  <c:v>7.8840699999999995E-8</c:v>
                </c:pt>
                <c:pt idx="3536" formatCode="0.00E+00">
                  <c:v>6.0455200000000005E-8</c:v>
                </c:pt>
                <c:pt idx="3537" formatCode="0.00E+00">
                  <c:v>-8.6627399999999994E-9</c:v>
                </c:pt>
                <c:pt idx="3538" formatCode="0.00E+00">
                  <c:v>-1.2751200000000001E-7</c:v>
                </c:pt>
                <c:pt idx="3539" formatCode="0.00E+00">
                  <c:v>-2.7603000000000002E-7</c:v>
                </c:pt>
                <c:pt idx="3540" formatCode="0.00E+00">
                  <c:v>-4.0961799999999998E-7</c:v>
                </c:pt>
                <c:pt idx="3541" formatCode="0.00E+00">
                  <c:v>-4.6553800000000002E-7</c:v>
                </c:pt>
                <c:pt idx="3542" formatCode="0.00E+00">
                  <c:v>-3.8624699999999998E-7</c:v>
                </c:pt>
                <c:pt idx="3543" formatCode="0.00E+00">
                  <c:v>-1.3846699999999999E-7</c:v>
                </c:pt>
                <c:pt idx="3544" formatCode="0.00E+00">
                  <c:v>2.6611100000000002E-7</c:v>
                </c:pt>
                <c:pt idx="3545" formatCode="0.00E+00">
                  <c:v>7.1979299999999999E-7</c:v>
                </c:pt>
                <c:pt idx="3546" formatCode="0.00E+00">
                  <c:v>9.9443500000000008E-7</c:v>
                </c:pt>
                <c:pt idx="3547" formatCode="0.00E+00">
                  <c:v>8.20223E-7</c:v>
                </c:pt>
                <c:pt idx="3548" formatCode="0.00E+00">
                  <c:v>-8.2640100000000003E-9</c:v>
                </c:pt>
                <c:pt idx="3549" formatCode="0.00E+00">
                  <c:v>-1.55986E-6</c:v>
                </c:pt>
                <c:pt idx="3550" formatCode="0.00E+00">
                  <c:v>-3.6261899999999998E-6</c:v>
                </c:pt>
                <c:pt idx="3551" formatCode="0.00E+00">
                  <c:v>-5.5188200000000001E-6</c:v>
                </c:pt>
                <c:pt idx="3552" formatCode="0.00E+00">
                  <c:v>-6.0060800000000003E-6</c:v>
                </c:pt>
                <c:pt idx="3553" formatCode="0.00E+00">
                  <c:v>-3.4619400000000001E-6</c:v>
                </c:pt>
                <c:pt idx="3554" formatCode="0.00E+00">
                  <c:v>3.8524900000000001E-6</c:v>
                </c:pt>
                <c:pt idx="3555" formatCode="0.00E+00">
                  <c:v>1.7403099999999999E-5</c:v>
                </c:pt>
                <c:pt idx="3556" formatCode="0.00E+00">
                  <c:v>3.7982699999999998E-5</c:v>
                </c:pt>
                <c:pt idx="3557" formatCode="0.00E+00">
                  <c:v>6.5437899999999999E-5</c:v>
                </c:pt>
                <c:pt idx="3558" formatCode="0.00E+00">
                  <c:v>9.8644800000000001E-5</c:v>
                </c:pt>
                <c:pt idx="3559" formatCode="0.00E+00">
                  <c:v>1.35902E-4</c:v>
                </c:pt>
                <c:pt idx="3560" formatCode="0.00E+00">
                  <c:v>1.7561700000000001E-4</c:v>
                </c:pt>
                <c:pt idx="3561" formatCode="0.00E+00">
                  <c:v>2.16701E-4</c:v>
                </c:pt>
                <c:pt idx="3562" formatCode="0.00E+00">
                  <c:v>2.5839100000000001E-4</c:v>
                </c:pt>
                <c:pt idx="3563" formatCode="0.00E+00">
                  <c:v>2.9991799999999998E-4</c:v>
                </c:pt>
                <c:pt idx="3564" formatCode="0.00E+00">
                  <c:v>3.4045400000000002E-4</c:v>
                </c:pt>
                <c:pt idx="3565" formatCode="0.00E+00">
                  <c:v>3.7922599999999998E-4</c:v>
                </c:pt>
                <c:pt idx="3566" formatCode="0.00E+00">
                  <c:v>4.1555200000000002E-4</c:v>
                </c:pt>
                <c:pt idx="3567" formatCode="0.00E+00">
                  <c:v>4.4877600000000001E-4</c:v>
                </c:pt>
                <c:pt idx="3568" formatCode="0.00E+00">
                  <c:v>4.7824199999999998E-4</c:v>
                </c:pt>
                <c:pt idx="3569" formatCode="0.00E+00">
                  <c:v>5.0337600000000004E-4</c:v>
                </c:pt>
                <c:pt idx="3570" formatCode="0.00E+00">
                  <c:v>5.2381200000000002E-4</c:v>
                </c:pt>
                <c:pt idx="3571" formatCode="0.00E+00">
                  <c:v>5.3941700000000004E-4</c:v>
                </c:pt>
                <c:pt idx="3572" formatCode="0.00E+00">
                  <c:v>5.5016400000000001E-4</c:v>
                </c:pt>
                <c:pt idx="3573" formatCode="0.00E+00">
                  <c:v>5.5593600000000004E-4</c:v>
                </c:pt>
                <c:pt idx="3574" formatCode="0.00E+00">
                  <c:v>5.5643900000000004E-4</c:v>
                </c:pt>
                <c:pt idx="3575" formatCode="0.00E+00">
                  <c:v>5.5134300000000004E-4</c:v>
                </c:pt>
                <c:pt idx="3576" formatCode="0.00E+00">
                  <c:v>5.4051200000000005E-4</c:v>
                </c:pt>
                <c:pt idx="3577" formatCode="0.00E+00">
                  <c:v>5.2402899999999997E-4</c:v>
                </c:pt>
                <c:pt idx="3578" formatCode="0.00E+00">
                  <c:v>5.0202500000000002E-4</c:v>
                </c:pt>
                <c:pt idx="3579" formatCode="0.00E+00">
                  <c:v>4.7463099999999999E-4</c:v>
                </c:pt>
                <c:pt idx="3580" formatCode="0.00E+00">
                  <c:v>4.4213199999999997E-4</c:v>
                </c:pt>
                <c:pt idx="3581" formatCode="0.00E+00">
                  <c:v>4.0479200000000001E-4</c:v>
                </c:pt>
                <c:pt idx="3582" formatCode="0.00E+00">
                  <c:v>3.6226800000000001E-4</c:v>
                </c:pt>
                <c:pt idx="3583" formatCode="0.00E+00">
                  <c:v>3.1356999999999999E-4</c:v>
                </c:pt>
                <c:pt idx="3584" formatCode="0.00E+00">
                  <c:v>2.5814000000000002E-4</c:v>
                </c:pt>
                <c:pt idx="3585" formatCode="0.00E+00">
                  <c:v>1.96763E-4</c:v>
                </c:pt>
                <c:pt idx="3586" formatCode="0.00E+00">
                  <c:v>1.3097599999999999E-4</c:v>
                </c:pt>
                <c:pt idx="3587" formatCode="0.00E+00">
                  <c:v>6.1846800000000006E-5</c:v>
                </c:pt>
                <c:pt idx="3588" formatCode="0.00E+00">
                  <c:v>-1.0173099999999999E-5</c:v>
                </c:pt>
                <c:pt idx="3589" formatCode="0.00E+00">
                  <c:v>-8.4578299999999996E-5</c:v>
                </c:pt>
                <c:pt idx="3590" formatCode="0.00E+00">
                  <c:v>-1.6088300000000001E-4</c:v>
                </c:pt>
                <c:pt idx="3591" formatCode="0.00E+00">
                  <c:v>-2.3948599999999999E-4</c:v>
                </c:pt>
                <c:pt idx="3592" formatCode="0.00E+00">
                  <c:v>-3.2177600000000002E-4</c:v>
                </c:pt>
                <c:pt idx="3593" formatCode="0.00E+00">
                  <c:v>-4.0908600000000002E-4</c:v>
                </c:pt>
                <c:pt idx="3594" formatCode="0.00E+00">
                  <c:v>-5.0185500000000005E-4</c:v>
                </c:pt>
                <c:pt idx="3595" formatCode="0.00E+00">
                  <c:v>-5.9970399999999995E-4</c:v>
                </c:pt>
                <c:pt idx="3596" formatCode="0.00E+00">
                  <c:v>-7.0180399999999999E-4</c:v>
                </c:pt>
                <c:pt idx="3597" formatCode="0.00E+00">
                  <c:v>-8.0738399999999997E-4</c:v>
                </c:pt>
                <c:pt idx="3598" formatCode="0.00E+00">
                  <c:v>-9.1668900000000005E-4</c:v>
                </c:pt>
                <c:pt idx="3599" formatCode="0.00E+00">
                  <c:v>-1.03158E-3</c:v>
                </c:pt>
                <c:pt idx="3600" formatCode="0.00E+00">
                  <c:v>-1.15448E-3</c:v>
                </c:pt>
                <c:pt idx="3601" formatCode="0.00E+00">
                  <c:v>-1.28645E-3</c:v>
                </c:pt>
                <c:pt idx="3602" formatCode="0.00E+00">
                  <c:v>-1.42643E-3</c:v>
                </c:pt>
                <c:pt idx="3603" formatCode="0.00E+00">
                  <c:v>-1.5723600000000001E-3</c:v>
                </c:pt>
                <c:pt idx="3604" formatCode="0.00E+00">
                  <c:v>-1.7226699999999999E-3</c:v>
                </c:pt>
                <c:pt idx="3605" formatCode="0.00E+00">
                  <c:v>-1.8767199999999999E-3</c:v>
                </c:pt>
                <c:pt idx="3606" formatCode="0.00E+00">
                  <c:v>-2.0344500000000001E-3</c:v>
                </c:pt>
                <c:pt idx="3607" formatCode="0.00E+00">
                  <c:v>-2.19616E-3</c:v>
                </c:pt>
                <c:pt idx="3608" formatCode="0.00E+00">
                  <c:v>-2.36207E-3</c:v>
                </c:pt>
                <c:pt idx="3609" formatCode="0.00E+00">
                  <c:v>-2.5314600000000001E-3</c:v>
                </c:pt>
                <c:pt idx="3610" formatCode="0.00E+00">
                  <c:v>-2.7022700000000001E-3</c:v>
                </c:pt>
                <c:pt idx="3611" formatCode="0.00E+00">
                  <c:v>-2.87244E-3</c:v>
                </c:pt>
                <c:pt idx="3612" formatCode="0.00E+00">
                  <c:v>-3.0420199999999999E-3</c:v>
                </c:pt>
                <c:pt idx="3613" formatCode="0.00E+00">
                  <c:v>-3.2133499999999998E-3</c:v>
                </c:pt>
                <c:pt idx="3614" formatCode="0.00E+00">
                  <c:v>-3.3888799999999999E-3</c:v>
                </c:pt>
                <c:pt idx="3615" formatCode="0.00E+00">
                  <c:v>-3.5692900000000001E-3</c:v>
                </c:pt>
                <c:pt idx="3616" formatCode="0.00E+00">
                  <c:v>-3.7544200000000001E-3</c:v>
                </c:pt>
                <c:pt idx="3617" formatCode="0.00E+00">
                  <c:v>-3.9450300000000004E-3</c:v>
                </c:pt>
                <c:pt idx="3618" formatCode="0.00E+00">
                  <c:v>-4.1422300000000002E-3</c:v>
                </c:pt>
                <c:pt idx="3619" formatCode="0.00E+00">
                  <c:v>-4.3458699999999999E-3</c:v>
                </c:pt>
                <c:pt idx="3620" formatCode="0.00E+00">
                  <c:v>-4.5552400000000003E-3</c:v>
                </c:pt>
                <c:pt idx="3621" formatCode="0.00E+00">
                  <c:v>-4.7714100000000002E-3</c:v>
                </c:pt>
                <c:pt idx="3622" formatCode="0.00E+00">
                  <c:v>-4.9971800000000004E-3</c:v>
                </c:pt>
                <c:pt idx="3623" formatCode="0.00E+00">
                  <c:v>-5.2348400000000002E-3</c:v>
                </c:pt>
                <c:pt idx="3624" formatCode="0.00E+00">
                  <c:v>-5.4854999999999999E-3</c:v>
                </c:pt>
                <c:pt idx="3625" formatCode="0.00E+00">
                  <c:v>-5.7507799999999996E-3</c:v>
                </c:pt>
                <c:pt idx="3626" formatCode="0.00E+00">
                  <c:v>-6.0335600000000003E-3</c:v>
                </c:pt>
                <c:pt idx="3627" formatCode="0.00E+00">
                  <c:v>-6.3362000000000002E-3</c:v>
                </c:pt>
                <c:pt idx="3628" formatCode="0.00E+00">
                  <c:v>-6.6587499999999997E-3</c:v>
                </c:pt>
                <c:pt idx="3629" formatCode="0.00E+00">
                  <c:v>-6.9992300000000004E-3</c:v>
                </c:pt>
                <c:pt idx="3630" formatCode="0.00E+00">
                  <c:v>-7.3555199999999999E-3</c:v>
                </c:pt>
                <c:pt idx="3631" formatCode="0.00E+00">
                  <c:v>-7.7266499999999998E-3</c:v>
                </c:pt>
                <c:pt idx="3632" formatCode="0.00E+00">
                  <c:v>-8.1120199999999993E-3</c:v>
                </c:pt>
                <c:pt idx="3633" formatCode="0.00E+00">
                  <c:v>-8.5099500000000005E-3</c:v>
                </c:pt>
                <c:pt idx="3634" formatCode="0.00E+00">
                  <c:v>-8.9186200000000004E-3</c:v>
                </c:pt>
                <c:pt idx="3635" formatCode="0.00E+00">
                  <c:v>-9.3390899999999995E-3</c:v>
                </c:pt>
                <c:pt idx="3636" formatCode="0.00E+00">
                  <c:v>-9.7759200000000004E-3</c:v>
                </c:pt>
                <c:pt idx="3637">
                  <c:v>-1.02331E-2</c:v>
                </c:pt>
                <c:pt idx="3638">
                  <c:v>-1.07105E-2</c:v>
                </c:pt>
                <c:pt idx="3639">
                  <c:v>-1.1205700000000001E-2</c:v>
                </c:pt>
                <c:pt idx="3640">
                  <c:v>-1.17184E-2</c:v>
                </c:pt>
                <c:pt idx="3641">
                  <c:v>-1.22512E-2</c:v>
                </c:pt>
                <c:pt idx="3642">
                  <c:v>-1.2805800000000001E-2</c:v>
                </c:pt>
                <c:pt idx="3643">
                  <c:v>-1.33814E-2</c:v>
                </c:pt>
                <c:pt idx="3644">
                  <c:v>-1.3976799999999999E-2</c:v>
                </c:pt>
                <c:pt idx="3645">
                  <c:v>-1.4590199999999999E-2</c:v>
                </c:pt>
                <c:pt idx="3646">
                  <c:v>-1.52176E-2</c:v>
                </c:pt>
                <c:pt idx="3647">
                  <c:v>-1.58522E-2</c:v>
                </c:pt>
                <c:pt idx="3648">
                  <c:v>-1.64891E-2</c:v>
                </c:pt>
                <c:pt idx="3649">
                  <c:v>-1.7128399999999998E-2</c:v>
                </c:pt>
                <c:pt idx="3650">
                  <c:v>-1.77726E-2</c:v>
                </c:pt>
                <c:pt idx="3651">
                  <c:v>-1.8423499999999999E-2</c:v>
                </c:pt>
                <c:pt idx="3652">
                  <c:v>-1.9080699999999999E-2</c:v>
                </c:pt>
                <c:pt idx="3653">
                  <c:v>-1.9742699999999998E-2</c:v>
                </c:pt>
                <c:pt idx="3654">
                  <c:v>-2.0407499999999999E-2</c:v>
                </c:pt>
                <c:pt idx="3655">
                  <c:v>-2.1071699999999999E-2</c:v>
                </c:pt>
                <c:pt idx="3656">
                  <c:v>-2.17316E-2</c:v>
                </c:pt>
                <c:pt idx="3657">
                  <c:v>-2.2384999999999999E-2</c:v>
                </c:pt>
                <c:pt idx="3658">
                  <c:v>-2.3031699999999999E-2</c:v>
                </c:pt>
                <c:pt idx="3659">
                  <c:v>-2.36718E-2</c:v>
                </c:pt>
                <c:pt idx="3660">
                  <c:v>-2.4304800000000001E-2</c:v>
                </c:pt>
                <c:pt idx="3661">
                  <c:v>-2.4931600000000002E-2</c:v>
                </c:pt>
                <c:pt idx="3662">
                  <c:v>-2.5555999999999999E-2</c:v>
                </c:pt>
                <c:pt idx="3663">
                  <c:v>-2.61844E-2</c:v>
                </c:pt>
                <c:pt idx="3664">
                  <c:v>-2.6823E-2</c:v>
                </c:pt>
                <c:pt idx="3665">
                  <c:v>-2.7476299999999999E-2</c:v>
                </c:pt>
                <c:pt idx="3666">
                  <c:v>-2.8148599999999999E-2</c:v>
                </c:pt>
                <c:pt idx="3667">
                  <c:v>-2.8843000000000001E-2</c:v>
                </c:pt>
                <c:pt idx="3668">
                  <c:v>-2.9559100000000001E-2</c:v>
                </c:pt>
                <c:pt idx="3669">
                  <c:v>-3.02919E-2</c:v>
                </c:pt>
                <c:pt idx="3670">
                  <c:v>-3.1037200000000001E-2</c:v>
                </c:pt>
                <c:pt idx="3671">
                  <c:v>-3.1797600000000002E-2</c:v>
                </c:pt>
                <c:pt idx="3672">
                  <c:v>-3.2580900000000003E-2</c:v>
                </c:pt>
                <c:pt idx="3673">
                  <c:v>-3.3391200000000003E-2</c:v>
                </c:pt>
                <c:pt idx="3674">
                  <c:v>-3.4225699999999998E-2</c:v>
                </c:pt>
                <c:pt idx="3675">
                  <c:v>-3.50788E-2</c:v>
                </c:pt>
                <c:pt idx="3676">
                  <c:v>-3.5947399999999997E-2</c:v>
                </c:pt>
                <c:pt idx="3677">
                  <c:v>-3.68302E-2</c:v>
                </c:pt>
                <c:pt idx="3678">
                  <c:v>-3.7723300000000001E-2</c:v>
                </c:pt>
                <c:pt idx="3679">
                  <c:v>-3.8620300000000003E-2</c:v>
                </c:pt>
                <c:pt idx="3680">
                  <c:v>-3.9515700000000001E-2</c:v>
                </c:pt>
                <c:pt idx="3681">
                  <c:v>-4.0405999999999997E-2</c:v>
                </c:pt>
                <c:pt idx="3682">
                  <c:v>-4.1290300000000002E-2</c:v>
                </c:pt>
                <c:pt idx="3683">
                  <c:v>-4.2171100000000003E-2</c:v>
                </c:pt>
                <c:pt idx="3684">
                  <c:v>-4.30537E-2</c:v>
                </c:pt>
                <c:pt idx="3685">
                  <c:v>-4.3943099999999999E-2</c:v>
                </c:pt>
                <c:pt idx="3686">
                  <c:v>-4.4839200000000003E-2</c:v>
                </c:pt>
                <c:pt idx="3687">
                  <c:v>-4.5737100000000003E-2</c:v>
                </c:pt>
                <c:pt idx="3688">
                  <c:v>-4.6631100000000002E-2</c:v>
                </c:pt>
                <c:pt idx="3689">
                  <c:v>-4.7518699999999997E-2</c:v>
                </c:pt>
                <c:pt idx="3690">
                  <c:v>-4.8400600000000002E-2</c:v>
                </c:pt>
                <c:pt idx="3691">
                  <c:v>-4.9280600000000001E-2</c:v>
                </c:pt>
                <c:pt idx="3692">
                  <c:v>-5.0163300000000001E-2</c:v>
                </c:pt>
                <c:pt idx="3693">
                  <c:v>-5.1052300000000002E-2</c:v>
                </c:pt>
                <c:pt idx="3694">
                  <c:v>-5.1950999999999997E-2</c:v>
                </c:pt>
                <c:pt idx="3695">
                  <c:v>-5.2863199999999999E-2</c:v>
                </c:pt>
                <c:pt idx="3696">
                  <c:v>-5.3790999999999999E-2</c:v>
                </c:pt>
                <c:pt idx="3697">
                  <c:v>-5.4732099999999999E-2</c:v>
                </c:pt>
                <c:pt idx="3698">
                  <c:v>-5.56807E-2</c:v>
                </c:pt>
                <c:pt idx="3699">
                  <c:v>-5.6633599999999999E-2</c:v>
                </c:pt>
                <c:pt idx="3700">
                  <c:v>-5.75904E-2</c:v>
                </c:pt>
                <c:pt idx="3701">
                  <c:v>-5.8548700000000002E-2</c:v>
                </c:pt>
                <c:pt idx="3702">
                  <c:v>-5.9503100000000003E-2</c:v>
                </c:pt>
                <c:pt idx="3703">
                  <c:v>-6.0452100000000002E-2</c:v>
                </c:pt>
                <c:pt idx="3704">
                  <c:v>-6.1405700000000001E-2</c:v>
                </c:pt>
                <c:pt idx="3705">
                  <c:v>-6.2381399999999997E-2</c:v>
                </c:pt>
                <c:pt idx="3706">
                  <c:v>-6.3393199999999997E-2</c:v>
                </c:pt>
                <c:pt idx="3707">
                  <c:v>-6.4445600000000006E-2</c:v>
                </c:pt>
                <c:pt idx="3708">
                  <c:v>-6.5538700000000005E-2</c:v>
                </c:pt>
                <c:pt idx="3709">
                  <c:v>-6.66765E-2</c:v>
                </c:pt>
                <c:pt idx="3710">
                  <c:v>-6.7866700000000002E-2</c:v>
                </c:pt>
                <c:pt idx="3711">
                  <c:v>-6.9114499999999995E-2</c:v>
                </c:pt>
                <c:pt idx="3712">
                  <c:v>-7.0418499999999995E-2</c:v>
                </c:pt>
                <c:pt idx="3713">
                  <c:v>-7.1771199999999993E-2</c:v>
                </c:pt>
                <c:pt idx="3714">
                  <c:v>-7.3162900000000003E-2</c:v>
                </c:pt>
                <c:pt idx="3715">
                  <c:v>-7.4582599999999999E-2</c:v>
                </c:pt>
                <c:pt idx="3716">
                  <c:v>-7.6018199999999994E-2</c:v>
                </c:pt>
                <c:pt idx="3717">
                  <c:v>-7.7460699999999993E-2</c:v>
                </c:pt>
                <c:pt idx="3718">
                  <c:v>-7.8909199999999999E-2</c:v>
                </c:pt>
                <c:pt idx="3719">
                  <c:v>-8.0368999999999996E-2</c:v>
                </c:pt>
                <c:pt idx="3720">
                  <c:v>-8.1842399999999996E-2</c:v>
                </c:pt>
                <c:pt idx="3721">
                  <c:v>-8.3324800000000004E-2</c:v>
                </c:pt>
                <c:pt idx="3722">
                  <c:v>-8.4812899999999997E-2</c:v>
                </c:pt>
                <c:pt idx="3723">
                  <c:v>-8.6315100000000006E-2</c:v>
                </c:pt>
                <c:pt idx="3724">
                  <c:v>-8.7848800000000005E-2</c:v>
                </c:pt>
                <c:pt idx="3725">
                  <c:v>-8.9425000000000004E-2</c:v>
                </c:pt>
                <c:pt idx="3726">
                  <c:v>-9.1038900000000006E-2</c:v>
                </c:pt>
                <c:pt idx="3727">
                  <c:v>-9.2673900000000003E-2</c:v>
                </c:pt>
                <c:pt idx="3728">
                  <c:v>-9.4311800000000001E-2</c:v>
                </c:pt>
                <c:pt idx="3729">
                  <c:v>-9.5939700000000003E-2</c:v>
                </c:pt>
                <c:pt idx="3730">
                  <c:v>-9.75554E-2</c:v>
                </c:pt>
                <c:pt idx="3731">
                  <c:v>-9.9169499999999994E-2</c:v>
                </c:pt>
                <c:pt idx="3732">
                  <c:v>-0.100799</c:v>
                </c:pt>
                <c:pt idx="3733">
                  <c:v>-0.10245</c:v>
                </c:pt>
                <c:pt idx="3734">
                  <c:v>-0.104115</c:v>
                </c:pt>
                <c:pt idx="3735" formatCode="0.00E+00">
                  <c:v>-0.105778</c:v>
                </c:pt>
                <c:pt idx="3736">
                  <c:v>-0.107433</c:v>
                </c:pt>
                <c:pt idx="3737">
                  <c:v>-0.109085</c:v>
                </c:pt>
                <c:pt idx="3738">
                  <c:v>-0.11074299999999999</c:v>
                </c:pt>
                <c:pt idx="3739">
                  <c:v>-0.11240799999999999</c:v>
                </c:pt>
                <c:pt idx="3740">
                  <c:v>-0.11408</c:v>
                </c:pt>
                <c:pt idx="3741">
                  <c:v>-0.115761</c:v>
                </c:pt>
                <c:pt idx="3742">
                  <c:v>-0.117462</c:v>
                </c:pt>
                <c:pt idx="3743">
                  <c:v>-0.119189</c:v>
                </c:pt>
                <c:pt idx="3744">
                  <c:v>-0.120945</c:v>
                </c:pt>
                <c:pt idx="3745">
                  <c:v>-0.122725</c:v>
                </c:pt>
                <c:pt idx="3746">
                  <c:v>-0.12452299999999999</c:v>
                </c:pt>
                <c:pt idx="3747">
                  <c:v>-0.126333</c:v>
                </c:pt>
                <c:pt idx="3748">
                  <c:v>-0.12814600000000001</c:v>
                </c:pt>
                <c:pt idx="3749">
                  <c:v>-0.12994600000000001</c:v>
                </c:pt>
                <c:pt idx="3750">
                  <c:v>-0.131717</c:v>
                </c:pt>
                <c:pt idx="3751">
                  <c:v>-0.13345299999999999</c:v>
                </c:pt>
                <c:pt idx="3752">
                  <c:v>-0.13516</c:v>
                </c:pt>
                <c:pt idx="3753">
                  <c:v>-0.136847</c:v>
                </c:pt>
                <c:pt idx="3754">
                  <c:v>-0.138518</c:v>
                </c:pt>
                <c:pt idx="3755">
                  <c:v>-0.14016999999999999</c:v>
                </c:pt>
                <c:pt idx="3756">
                  <c:v>-0.14180100000000001</c:v>
                </c:pt>
                <c:pt idx="3757">
                  <c:v>-0.14341699999999999</c:v>
                </c:pt>
                <c:pt idx="3758">
                  <c:v>-0.145036</c:v>
                </c:pt>
                <c:pt idx="3759">
                  <c:v>-0.146673</c:v>
                </c:pt>
                <c:pt idx="3760">
                  <c:v>-0.14833199999999999</c:v>
                </c:pt>
                <c:pt idx="3761">
                  <c:v>-0.150006</c:v>
                </c:pt>
                <c:pt idx="3762">
                  <c:v>-0.15167900000000001</c:v>
                </c:pt>
                <c:pt idx="3763">
                  <c:v>-0.153338</c:v>
                </c:pt>
                <c:pt idx="3764">
                  <c:v>-0.15497900000000001</c:v>
                </c:pt>
                <c:pt idx="3765">
                  <c:v>-0.15660499999999999</c:v>
                </c:pt>
                <c:pt idx="3766">
                  <c:v>-0.15822600000000001</c:v>
                </c:pt>
                <c:pt idx="3767">
                  <c:v>-0.159855</c:v>
                </c:pt>
                <c:pt idx="3768">
                  <c:v>-0.16150500000000001</c:v>
                </c:pt>
                <c:pt idx="3769">
                  <c:v>-0.163185</c:v>
                </c:pt>
                <c:pt idx="3770">
                  <c:v>-0.164909</c:v>
                </c:pt>
                <c:pt idx="3771">
                  <c:v>-0.166685</c:v>
                </c:pt>
                <c:pt idx="3772">
                  <c:v>-0.168521</c:v>
                </c:pt>
                <c:pt idx="3773">
                  <c:v>-0.17041000000000001</c:v>
                </c:pt>
                <c:pt idx="3774">
                  <c:v>-0.17233799999999999</c:v>
                </c:pt>
                <c:pt idx="3775">
                  <c:v>-0.17429</c:v>
                </c:pt>
                <c:pt idx="3776">
                  <c:v>-0.176261</c:v>
                </c:pt>
                <c:pt idx="3777">
                  <c:v>-0.17824699999999999</c:v>
                </c:pt>
                <c:pt idx="3778">
                  <c:v>-0.18024699999999999</c:v>
                </c:pt>
                <c:pt idx="3779">
                  <c:v>-0.18226200000000001</c:v>
                </c:pt>
                <c:pt idx="3780">
                  <c:v>-0.18429799999999999</c:v>
                </c:pt>
                <c:pt idx="3781">
                  <c:v>-0.186364</c:v>
                </c:pt>
                <c:pt idx="3782">
                  <c:v>-0.188467</c:v>
                </c:pt>
                <c:pt idx="3783">
                  <c:v>-0.19061</c:v>
                </c:pt>
                <c:pt idx="3784">
                  <c:v>-0.19278899999999999</c:v>
                </c:pt>
                <c:pt idx="3785">
                  <c:v>-0.19500200000000001</c:v>
                </c:pt>
                <c:pt idx="3786">
                  <c:v>-0.19725300000000001</c:v>
                </c:pt>
                <c:pt idx="3787">
                  <c:v>-0.19955000000000001</c:v>
                </c:pt>
                <c:pt idx="3788">
                  <c:v>-0.20189199999999999</c:v>
                </c:pt>
                <c:pt idx="3789">
                  <c:v>-0.204261</c:v>
                </c:pt>
                <c:pt idx="3790">
                  <c:v>-0.20663500000000001</c:v>
                </c:pt>
                <c:pt idx="3791">
                  <c:v>-0.20899999999999999</c:v>
                </c:pt>
                <c:pt idx="3792">
                  <c:v>-0.21135300000000001</c:v>
                </c:pt>
                <c:pt idx="3793">
                  <c:v>-0.213694</c:v>
                </c:pt>
                <c:pt idx="3794">
                  <c:v>-0.21602299999999999</c:v>
                </c:pt>
                <c:pt idx="3795">
                  <c:v>-0.21834400000000001</c:v>
                </c:pt>
                <c:pt idx="3796">
                  <c:v>-0.220665</c:v>
                </c:pt>
                <c:pt idx="3797">
                  <c:v>-0.22298200000000001</c:v>
                </c:pt>
                <c:pt idx="3798">
                  <c:v>-0.22528300000000001</c:v>
                </c:pt>
                <c:pt idx="3799">
                  <c:v>-0.22756599999999999</c:v>
                </c:pt>
                <c:pt idx="3800">
                  <c:v>-0.22983999999999999</c:v>
                </c:pt>
                <c:pt idx="3801">
                  <c:v>-0.23211699999999999</c:v>
                </c:pt>
                <c:pt idx="3802">
                  <c:v>-0.234402</c:v>
                </c:pt>
                <c:pt idx="3803">
                  <c:v>-0.23668800000000001</c:v>
                </c:pt>
                <c:pt idx="3804">
                  <c:v>-0.23897199999999999</c:v>
                </c:pt>
                <c:pt idx="3805">
                  <c:v>-0.241258</c:v>
                </c:pt>
                <c:pt idx="3806">
                  <c:v>-0.24355099999999999</c:v>
                </c:pt>
                <c:pt idx="3807">
                  <c:v>-0.24584600000000001</c:v>
                </c:pt>
                <c:pt idx="3808">
                  <c:v>-0.24812799999999999</c:v>
                </c:pt>
                <c:pt idx="3809">
                  <c:v>-0.25038700000000003</c:v>
                </c:pt>
                <c:pt idx="3810">
                  <c:v>-0.25262600000000002</c:v>
                </c:pt>
                <c:pt idx="3811">
                  <c:v>-0.25485000000000002</c:v>
                </c:pt>
                <c:pt idx="3812">
                  <c:v>-0.25705699999999998</c:v>
                </c:pt>
                <c:pt idx="3813">
                  <c:v>-0.259239</c:v>
                </c:pt>
                <c:pt idx="3814">
                  <c:v>-0.26139200000000001</c:v>
                </c:pt>
                <c:pt idx="3815">
                  <c:v>-0.263515</c:v>
                </c:pt>
                <c:pt idx="3816">
                  <c:v>-0.265598</c:v>
                </c:pt>
                <c:pt idx="3817">
                  <c:v>-0.267621</c:v>
                </c:pt>
                <c:pt idx="3818">
                  <c:v>-0.269567</c:v>
                </c:pt>
                <c:pt idx="3819">
                  <c:v>-0.27143200000000001</c:v>
                </c:pt>
                <c:pt idx="3820">
                  <c:v>-0.27322299999999999</c:v>
                </c:pt>
                <c:pt idx="3821">
                  <c:v>-0.27495199999999997</c:v>
                </c:pt>
                <c:pt idx="3822">
                  <c:v>-0.27662999999999999</c:v>
                </c:pt>
                <c:pt idx="3823">
                  <c:v>-0.278256</c:v>
                </c:pt>
                <c:pt idx="3824">
                  <c:v>-0.27982600000000002</c:v>
                </c:pt>
                <c:pt idx="3825">
                  <c:v>-0.28134500000000001</c:v>
                </c:pt>
                <c:pt idx="3826">
                  <c:v>-0.28282600000000002</c:v>
                </c:pt>
                <c:pt idx="3827">
                  <c:v>-0.28427999999999998</c:v>
                </c:pt>
                <c:pt idx="3828">
                  <c:v>-0.28570499999999999</c:v>
                </c:pt>
                <c:pt idx="3829">
                  <c:v>-0.28708800000000001</c:v>
                </c:pt>
                <c:pt idx="3830">
                  <c:v>-0.28841499999999998</c:v>
                </c:pt>
                <c:pt idx="3831">
                  <c:v>-0.28967900000000002</c:v>
                </c:pt>
                <c:pt idx="3832">
                  <c:v>-0.290879</c:v>
                </c:pt>
                <c:pt idx="3833">
                  <c:v>-0.29202</c:v>
                </c:pt>
                <c:pt idx="3834">
                  <c:v>-0.29311300000000001</c:v>
                </c:pt>
                <c:pt idx="3835">
                  <c:v>-0.29416999999999999</c:v>
                </c:pt>
                <c:pt idx="3836">
                  <c:v>-0.29520099999999999</c:v>
                </c:pt>
                <c:pt idx="3837" formatCode="0.00E+00">
                  <c:v>-0.296211</c:v>
                </c:pt>
                <c:pt idx="3838">
                  <c:v>-0.29719400000000001</c:v>
                </c:pt>
                <c:pt idx="3839">
                  <c:v>-0.29814099999999999</c:v>
                </c:pt>
                <c:pt idx="3840">
                  <c:v>-0.29904599999999998</c:v>
                </c:pt>
                <c:pt idx="3841">
                  <c:v>-0.29990899999999998</c:v>
                </c:pt>
                <c:pt idx="3842">
                  <c:v>-0.300736</c:v>
                </c:pt>
                <c:pt idx="3843">
                  <c:v>-0.30153099999999999</c:v>
                </c:pt>
                <c:pt idx="3844">
                  <c:v>-0.30229</c:v>
                </c:pt>
                <c:pt idx="3845">
                  <c:v>-0.30300100000000002</c:v>
                </c:pt>
                <c:pt idx="3846">
                  <c:v>-0.30365799999999998</c:v>
                </c:pt>
                <c:pt idx="3847">
                  <c:v>-0.30427300000000002</c:v>
                </c:pt>
                <c:pt idx="3848">
                  <c:v>-0.30487199999999998</c:v>
                </c:pt>
                <c:pt idx="3849">
                  <c:v>-0.30546800000000002</c:v>
                </c:pt>
                <c:pt idx="3850">
                  <c:v>-0.306058</c:v>
                </c:pt>
                <c:pt idx="3851">
                  <c:v>-0.30663000000000001</c:v>
                </c:pt>
                <c:pt idx="3852">
                  <c:v>-0.30717499999999998</c:v>
                </c:pt>
                <c:pt idx="3853">
                  <c:v>-0.30769099999999999</c:v>
                </c:pt>
                <c:pt idx="3854">
                  <c:v>-0.30817099999999997</c:v>
                </c:pt>
                <c:pt idx="3855">
                  <c:v>-0.30860399999999999</c:v>
                </c:pt>
                <c:pt idx="3856">
                  <c:v>-0.30898700000000001</c:v>
                </c:pt>
                <c:pt idx="3857">
                  <c:v>-0.30932599999999999</c:v>
                </c:pt>
                <c:pt idx="3858">
                  <c:v>-0.30962899999999999</c:v>
                </c:pt>
                <c:pt idx="3859">
                  <c:v>-0.30989699999999998</c:v>
                </c:pt>
                <c:pt idx="3860">
                  <c:v>-0.31011499999999997</c:v>
                </c:pt>
                <c:pt idx="3861">
                  <c:v>-0.31026700000000002</c:v>
                </c:pt>
                <c:pt idx="3862">
                  <c:v>-0.31034299999999998</c:v>
                </c:pt>
                <c:pt idx="3863">
                  <c:v>-0.31033699999999997</c:v>
                </c:pt>
                <c:pt idx="3864">
                  <c:v>-0.31024099999999999</c:v>
                </c:pt>
                <c:pt idx="3865">
                  <c:v>-0.31004700000000002</c:v>
                </c:pt>
                <c:pt idx="3866">
                  <c:v>-0.30976900000000002</c:v>
                </c:pt>
                <c:pt idx="3867">
                  <c:v>-0.30943300000000001</c:v>
                </c:pt>
                <c:pt idx="3868">
                  <c:v>-0.30906299999999998</c:v>
                </c:pt>
                <c:pt idx="3869">
                  <c:v>-0.30865300000000001</c:v>
                </c:pt>
                <c:pt idx="3870">
                  <c:v>-0.30818200000000001</c:v>
                </c:pt>
                <c:pt idx="3871">
                  <c:v>-0.30763800000000002</c:v>
                </c:pt>
                <c:pt idx="3872">
                  <c:v>-0.30702499999999999</c:v>
                </c:pt>
                <c:pt idx="3873">
                  <c:v>-0.30634400000000001</c:v>
                </c:pt>
                <c:pt idx="3874">
                  <c:v>-0.30558200000000002</c:v>
                </c:pt>
                <c:pt idx="3875">
                  <c:v>-0.30471500000000001</c:v>
                </c:pt>
                <c:pt idx="3876">
                  <c:v>-0.30373099999999997</c:v>
                </c:pt>
                <c:pt idx="3877">
                  <c:v>-0.30263499999999999</c:v>
                </c:pt>
                <c:pt idx="3878">
                  <c:v>-0.30143799999999998</c:v>
                </c:pt>
                <c:pt idx="3879">
                  <c:v>-0.30012899999999998</c:v>
                </c:pt>
                <c:pt idx="3880">
                  <c:v>-0.29867899999999997</c:v>
                </c:pt>
                <c:pt idx="3881">
                  <c:v>-0.297068</c:v>
                </c:pt>
                <c:pt idx="3882">
                  <c:v>-0.29530800000000001</c:v>
                </c:pt>
                <c:pt idx="3883">
                  <c:v>-0.29342600000000002</c:v>
                </c:pt>
                <c:pt idx="3884">
                  <c:v>-0.29143999999999998</c:v>
                </c:pt>
                <c:pt idx="3885">
                  <c:v>-0.289356</c:v>
                </c:pt>
                <c:pt idx="3886">
                  <c:v>-0.28717399999999998</c:v>
                </c:pt>
                <c:pt idx="3887">
                  <c:v>-0.284883</c:v>
                </c:pt>
                <c:pt idx="3888">
                  <c:v>-0.28246599999999999</c:v>
                </c:pt>
                <c:pt idx="3889">
                  <c:v>-0.279916</c:v>
                </c:pt>
                <c:pt idx="3890">
                  <c:v>-0.27724900000000002</c:v>
                </c:pt>
                <c:pt idx="3891">
                  <c:v>-0.27448899999999998</c:v>
                </c:pt>
                <c:pt idx="3892">
                  <c:v>-0.27164199999999999</c:v>
                </c:pt>
                <c:pt idx="3893">
                  <c:v>-0.26869999999999999</c:v>
                </c:pt>
                <c:pt idx="3894">
                  <c:v>-0.26565499999999997</c:v>
                </c:pt>
                <c:pt idx="3895">
                  <c:v>-0.26251200000000002</c:v>
                </c:pt>
                <c:pt idx="3896">
                  <c:v>-0.25927299999999998</c:v>
                </c:pt>
                <c:pt idx="3897">
                  <c:v>-0.25594099999999997</c:v>
                </c:pt>
                <c:pt idx="3898">
                  <c:v>-0.25252200000000002</c:v>
                </c:pt>
                <c:pt idx="3899">
                  <c:v>-0.24902299999999999</c:v>
                </c:pt>
                <c:pt idx="3900">
                  <c:v>-0.245444</c:v>
                </c:pt>
                <c:pt idx="3901">
                  <c:v>-0.24177599999999999</c:v>
                </c:pt>
                <c:pt idx="3902">
                  <c:v>-0.238014</c:v>
                </c:pt>
                <c:pt idx="3903">
                  <c:v>-0.234152</c:v>
                </c:pt>
                <c:pt idx="3904">
                  <c:v>-0.230187</c:v>
                </c:pt>
                <c:pt idx="3905">
                  <c:v>-0.22612699999999999</c:v>
                </c:pt>
                <c:pt idx="3906">
                  <c:v>-0.22198799999999999</c:v>
                </c:pt>
                <c:pt idx="3907">
                  <c:v>-0.21779499999999999</c:v>
                </c:pt>
                <c:pt idx="3908">
                  <c:v>-0.21357300000000001</c:v>
                </c:pt>
                <c:pt idx="3909">
                  <c:v>-0.20932799999999999</c:v>
                </c:pt>
                <c:pt idx="3910">
                  <c:v>-0.205044</c:v>
                </c:pt>
                <c:pt idx="3911">
                  <c:v>-0.20069600000000001</c:v>
                </c:pt>
                <c:pt idx="3912">
                  <c:v>-0.196271</c:v>
                </c:pt>
                <c:pt idx="3913">
                  <c:v>-0.19178400000000001</c:v>
                </c:pt>
                <c:pt idx="3914">
                  <c:v>-0.18726400000000001</c:v>
                </c:pt>
                <c:pt idx="3915">
                  <c:v>-0.18274000000000001</c:v>
                </c:pt>
                <c:pt idx="3916">
                  <c:v>-0.178228</c:v>
                </c:pt>
                <c:pt idx="3917">
                  <c:v>-0.173732</c:v>
                </c:pt>
                <c:pt idx="3918">
                  <c:v>-0.16924400000000001</c:v>
                </c:pt>
                <c:pt idx="3919">
                  <c:v>-0.16475300000000001</c:v>
                </c:pt>
                <c:pt idx="3920">
                  <c:v>-0.16026699999999999</c:v>
                </c:pt>
                <c:pt idx="3921">
                  <c:v>-0.15581200000000001</c:v>
                </c:pt>
                <c:pt idx="3922">
                  <c:v>-0.15140500000000001</c:v>
                </c:pt>
                <c:pt idx="3923">
                  <c:v>-0.147032</c:v>
                </c:pt>
                <c:pt idx="3924">
                  <c:v>-0.14265800000000001</c:v>
                </c:pt>
                <c:pt idx="3925">
                  <c:v>-0.138262</c:v>
                </c:pt>
                <c:pt idx="3926">
                  <c:v>-0.13384799999999999</c:v>
                </c:pt>
                <c:pt idx="3927">
                  <c:v>-0.12942999999999999</c:v>
                </c:pt>
                <c:pt idx="3928">
                  <c:v>-0.12501799999999999</c:v>
                </c:pt>
                <c:pt idx="3929">
                  <c:v>-0.12062</c:v>
                </c:pt>
                <c:pt idx="3930">
                  <c:v>-0.116245</c:v>
                </c:pt>
                <c:pt idx="3931">
                  <c:v>-0.111913</c:v>
                </c:pt>
                <c:pt idx="3932">
                  <c:v>-0.10764700000000001</c:v>
                </c:pt>
                <c:pt idx="3933">
                  <c:v>-0.103467</c:v>
                </c:pt>
                <c:pt idx="3934">
                  <c:v>-9.9385500000000002E-2</c:v>
                </c:pt>
                <c:pt idx="3935">
                  <c:v>-9.5408300000000001E-2</c:v>
                </c:pt>
                <c:pt idx="3936">
                  <c:v>-9.1539400000000007E-2</c:v>
                </c:pt>
                <c:pt idx="3937">
                  <c:v>-8.7780499999999997E-2</c:v>
                </c:pt>
                <c:pt idx="3938">
                  <c:v>-8.4125900000000003E-2</c:v>
                </c:pt>
                <c:pt idx="3939">
                  <c:v>-8.0563499999999996E-2</c:v>
                </c:pt>
                <c:pt idx="3940">
                  <c:v>-7.7081200000000002E-2</c:v>
                </c:pt>
                <c:pt idx="3941">
                  <c:v>-7.3672299999999996E-2</c:v>
                </c:pt>
                <c:pt idx="3942" formatCode="0.00E+00">
                  <c:v>-7.0333999999999994E-2</c:v>
                </c:pt>
                <c:pt idx="3943">
                  <c:v>-6.7065299999999994E-2</c:v>
                </c:pt>
                <c:pt idx="3944">
                  <c:v>-6.3867300000000002E-2</c:v>
                </c:pt>
                <c:pt idx="3945">
                  <c:v>-6.0740500000000003E-2</c:v>
                </c:pt>
                <c:pt idx="3946">
                  <c:v>-5.7682799999999999E-2</c:v>
                </c:pt>
                <c:pt idx="3947">
                  <c:v>-5.4695000000000001E-2</c:v>
                </c:pt>
                <c:pt idx="3948">
                  <c:v>-5.1788300000000002E-2</c:v>
                </c:pt>
                <c:pt idx="3949">
                  <c:v>-4.8979099999999998E-2</c:v>
                </c:pt>
                <c:pt idx="3950">
                  <c:v>-4.6275400000000001E-2</c:v>
                </c:pt>
                <c:pt idx="3951">
                  <c:v>-4.3671399999999999E-2</c:v>
                </c:pt>
                <c:pt idx="3952">
                  <c:v>-4.1154299999999998E-2</c:v>
                </c:pt>
                <c:pt idx="3953">
                  <c:v>-3.8709E-2</c:v>
                </c:pt>
                <c:pt idx="3954">
                  <c:v>-3.6316800000000003E-2</c:v>
                </c:pt>
                <c:pt idx="3955">
                  <c:v>-3.3955699999999998E-2</c:v>
                </c:pt>
                <c:pt idx="3956">
                  <c:v>-3.1609100000000001E-2</c:v>
                </c:pt>
                <c:pt idx="3957">
                  <c:v>-2.92713E-2</c:v>
                </c:pt>
                <c:pt idx="3958">
                  <c:v>-2.6942199999999999E-2</c:v>
                </c:pt>
                <c:pt idx="3959">
                  <c:v>-2.4621500000000001E-2</c:v>
                </c:pt>
                <c:pt idx="3960">
                  <c:v>-2.2312499999999999E-2</c:v>
                </c:pt>
                <c:pt idx="3961">
                  <c:v>-2.0031400000000001E-2</c:v>
                </c:pt>
                <c:pt idx="3962">
                  <c:v>-1.7810099999999999E-2</c:v>
                </c:pt>
                <c:pt idx="3963">
                  <c:v>-1.56851E-2</c:v>
                </c:pt>
                <c:pt idx="3964">
                  <c:v>-1.3679500000000001E-2</c:v>
                </c:pt>
                <c:pt idx="3965">
                  <c:v>-1.1791299999999999E-2</c:v>
                </c:pt>
                <c:pt idx="3966">
                  <c:v>-1.0001700000000001E-2</c:v>
                </c:pt>
                <c:pt idx="3967" formatCode="0.00E+00">
                  <c:v>-8.2990100000000008E-3</c:v>
                </c:pt>
                <c:pt idx="3968" formatCode="0.00E+00">
                  <c:v>-6.6963600000000002E-3</c:v>
                </c:pt>
                <c:pt idx="3969" formatCode="0.00E+00">
                  <c:v>-5.2224599999999999E-3</c:v>
                </c:pt>
                <c:pt idx="3970" formatCode="0.00E+00">
                  <c:v>-3.8947999999999999E-3</c:v>
                </c:pt>
                <c:pt idx="3971" formatCode="0.00E+00">
                  <c:v>-2.70507E-3</c:v>
                </c:pt>
                <c:pt idx="3972" formatCode="0.00E+00">
                  <c:v>-1.63222E-3</c:v>
                </c:pt>
                <c:pt idx="3973" formatCode="0.00E+00">
                  <c:v>-6.6556700000000005E-4</c:v>
                </c:pt>
                <c:pt idx="3974" formatCode="0.00E+00">
                  <c:v>1.8633500000000001E-4</c:v>
                </c:pt>
                <c:pt idx="3975" formatCode="0.00E+00">
                  <c:v>9.0432000000000002E-4</c:v>
                </c:pt>
                <c:pt idx="3976" formatCode="0.00E+00">
                  <c:v>1.4698199999999999E-3</c:v>
                </c:pt>
                <c:pt idx="3977" formatCode="0.00E+00">
                  <c:v>1.86892E-3</c:v>
                </c:pt>
                <c:pt idx="3978" formatCode="0.00E+00">
                  <c:v>2.09502E-3</c:v>
                </c:pt>
                <c:pt idx="3979" formatCode="0.00E+00">
                  <c:v>2.1558100000000002E-3</c:v>
                </c:pt>
                <c:pt idx="3980" formatCode="0.00E+00">
                  <c:v>2.0747700000000001E-3</c:v>
                </c:pt>
                <c:pt idx="3981" formatCode="0.00E+00">
                  <c:v>1.87637E-3</c:v>
                </c:pt>
                <c:pt idx="3982" formatCode="0.00E+00">
                  <c:v>1.56657E-3</c:v>
                </c:pt>
                <c:pt idx="3983" formatCode="0.00E+00">
                  <c:v>1.1324900000000001E-3</c:v>
                </c:pt>
                <c:pt idx="3984" formatCode="0.00E+00">
                  <c:v>5.6018099999999998E-4</c:v>
                </c:pt>
                <c:pt idx="3985" formatCode="0.00E+00">
                  <c:v>-1.5533999999999999E-4</c:v>
                </c:pt>
                <c:pt idx="3986" formatCode="0.00E+00">
                  <c:v>-1.01801E-3</c:v>
                </c:pt>
                <c:pt idx="3987" formatCode="0.00E+00">
                  <c:v>-2.0406000000000001E-3</c:v>
                </c:pt>
                <c:pt idx="3988" formatCode="0.00E+00">
                  <c:v>-3.2433599999999998E-3</c:v>
                </c:pt>
                <c:pt idx="3989" formatCode="0.00E+00">
                  <c:v>-4.6454900000000004E-3</c:v>
                </c:pt>
                <c:pt idx="3990" formatCode="0.00E+00">
                  <c:v>-6.2578499999999997E-3</c:v>
                </c:pt>
                <c:pt idx="3991" formatCode="0.00E+00">
                  <c:v>-8.0799300000000008E-3</c:v>
                </c:pt>
                <c:pt idx="3992">
                  <c:v>-1.01032E-2</c:v>
                </c:pt>
                <c:pt idx="3993">
                  <c:v>-1.2320299999999999E-2</c:v>
                </c:pt>
                <c:pt idx="3994">
                  <c:v>-1.47303E-2</c:v>
                </c:pt>
                <c:pt idx="3995">
                  <c:v>-1.7335699999999999E-2</c:v>
                </c:pt>
                <c:pt idx="3996">
                  <c:v>-2.0136399999999999E-2</c:v>
                </c:pt>
                <c:pt idx="3997">
                  <c:v>-2.31325E-2</c:v>
                </c:pt>
                <c:pt idx="3998">
                  <c:v>-2.6328500000000001E-2</c:v>
                </c:pt>
                <c:pt idx="3999">
                  <c:v>-2.97311E-2</c:v>
                </c:pt>
                <c:pt idx="4000">
                  <c:v>-3.3343299999999999E-2</c:v>
                </c:pt>
                <c:pt idx="4001">
                  <c:v>-3.7166100000000001E-2</c:v>
                </c:pt>
                <c:pt idx="4002">
                  <c:v>-4.1200000000000001E-2</c:v>
                </c:pt>
                <c:pt idx="4003">
                  <c:v>-4.5444199999999997E-2</c:v>
                </c:pt>
                <c:pt idx="4004">
                  <c:v>-4.9893899999999998E-2</c:v>
                </c:pt>
                <c:pt idx="4005">
                  <c:v>-5.4542E-2</c:v>
                </c:pt>
                <c:pt idx="4006">
                  <c:v>-5.9379700000000001E-2</c:v>
                </c:pt>
                <c:pt idx="4007">
                  <c:v>-6.4394099999999996E-2</c:v>
                </c:pt>
                <c:pt idx="4008">
                  <c:v>-6.9567599999999993E-2</c:v>
                </c:pt>
                <c:pt idx="4009">
                  <c:v>-7.4885699999999999E-2</c:v>
                </c:pt>
                <c:pt idx="4010">
                  <c:v>-8.03421E-2</c:v>
                </c:pt>
                <c:pt idx="4011">
                  <c:v>-8.5933999999999996E-2</c:v>
                </c:pt>
                <c:pt idx="4012">
                  <c:v>-9.1652600000000001E-2</c:v>
                </c:pt>
                <c:pt idx="4013">
                  <c:v>-9.7480899999999995E-2</c:v>
                </c:pt>
                <c:pt idx="4014">
                  <c:v>-0.10340000000000001</c:v>
                </c:pt>
                <c:pt idx="4015">
                  <c:v>-0.109398</c:v>
                </c:pt>
                <c:pt idx="4016">
                  <c:v>-0.11547</c:v>
                </c:pt>
                <c:pt idx="4017" formatCode="0.00E+00">
                  <c:v>-0.121617</c:v>
                </c:pt>
                <c:pt idx="4018">
                  <c:v>-0.127833</c:v>
                </c:pt>
                <c:pt idx="4019">
                  <c:v>-0.134108</c:v>
                </c:pt>
                <c:pt idx="4020">
                  <c:v>-0.14043</c:v>
                </c:pt>
                <c:pt idx="4021">
                  <c:v>-0.14678099999999999</c:v>
                </c:pt>
                <c:pt idx="4022">
                  <c:v>-0.153137</c:v>
                </c:pt>
                <c:pt idx="4023">
                  <c:v>-0.159473</c:v>
                </c:pt>
                <c:pt idx="4024">
                  <c:v>-0.16577800000000001</c:v>
                </c:pt>
                <c:pt idx="4025">
                  <c:v>-0.17205799999999999</c:v>
                </c:pt>
                <c:pt idx="4026">
                  <c:v>-0.17832400000000001</c:v>
                </c:pt>
                <c:pt idx="4027">
                  <c:v>-0.184581</c:v>
                </c:pt>
                <c:pt idx="4028">
                  <c:v>-0.19082199999999999</c:v>
                </c:pt>
                <c:pt idx="4029">
                  <c:v>-0.19704099999999999</c:v>
                </c:pt>
                <c:pt idx="4030">
                  <c:v>-0.20324500000000001</c:v>
                </c:pt>
                <c:pt idx="4031">
                  <c:v>-0.20946000000000001</c:v>
                </c:pt>
                <c:pt idx="4032">
                  <c:v>-0.215729</c:v>
                </c:pt>
                <c:pt idx="4033">
                  <c:v>-0.222082</c:v>
                </c:pt>
                <c:pt idx="4034">
                  <c:v>-0.22852800000000001</c:v>
                </c:pt>
                <c:pt idx="4035">
                  <c:v>-0.23505599999999999</c:v>
                </c:pt>
                <c:pt idx="4036">
                  <c:v>-0.241642</c:v>
                </c:pt>
                <c:pt idx="4037">
                  <c:v>-0.24825800000000001</c:v>
                </c:pt>
                <c:pt idx="4038">
                  <c:v>-0.254884</c:v>
                </c:pt>
                <c:pt idx="4039">
                  <c:v>-0.26151799999999997</c:v>
                </c:pt>
                <c:pt idx="4040">
                  <c:v>-0.26817299999999999</c:v>
                </c:pt>
                <c:pt idx="4041">
                  <c:v>-0.27485799999999999</c:v>
                </c:pt>
                <c:pt idx="4042">
                  <c:v>-0.28156300000000001</c:v>
                </c:pt>
                <c:pt idx="4043">
                  <c:v>-0.288275</c:v>
                </c:pt>
                <c:pt idx="4044">
                  <c:v>-0.294983</c:v>
                </c:pt>
                <c:pt idx="4045" formatCode="0.00E+00">
                  <c:v>-0.30169000000000001</c:v>
                </c:pt>
                <c:pt idx="4046">
                  <c:v>-0.30840000000000001</c:v>
                </c:pt>
                <c:pt idx="4047">
                  <c:v>-0.31512499999999999</c:v>
                </c:pt>
                <c:pt idx="4048">
                  <c:v>-0.32187399999999999</c:v>
                </c:pt>
                <c:pt idx="4049">
                  <c:v>-0.32865</c:v>
                </c:pt>
                <c:pt idx="4050">
                  <c:v>-0.33543800000000001</c:v>
                </c:pt>
                <c:pt idx="4051">
                  <c:v>-0.34220299999999998</c:v>
                </c:pt>
                <c:pt idx="4052">
                  <c:v>-0.34891100000000003</c:v>
                </c:pt>
                <c:pt idx="4053">
                  <c:v>-0.35554599999999997</c:v>
                </c:pt>
                <c:pt idx="4054">
                  <c:v>-0.362122</c:v>
                </c:pt>
                <c:pt idx="4055">
                  <c:v>-0.36866700000000002</c:v>
                </c:pt>
                <c:pt idx="4056">
                  <c:v>-0.37519400000000003</c:v>
                </c:pt>
                <c:pt idx="4057">
                  <c:v>-0.38169399999999998</c:v>
                </c:pt>
                <c:pt idx="4058">
                  <c:v>-0.38816099999999998</c:v>
                </c:pt>
                <c:pt idx="4059">
                  <c:v>-0.39460299999999998</c:v>
                </c:pt>
                <c:pt idx="4060">
                  <c:v>-0.40103</c:v>
                </c:pt>
                <c:pt idx="4061">
                  <c:v>-0.40743499999999999</c:v>
                </c:pt>
                <c:pt idx="4062">
                  <c:v>-0.413798</c:v>
                </c:pt>
                <c:pt idx="4063">
                  <c:v>-0.420099</c:v>
                </c:pt>
                <c:pt idx="4064">
                  <c:v>-0.42632900000000001</c:v>
                </c:pt>
                <c:pt idx="4065">
                  <c:v>-0.43248999999999999</c:v>
                </c:pt>
                <c:pt idx="4066">
                  <c:v>-0.43860100000000002</c:v>
                </c:pt>
                <c:pt idx="4067">
                  <c:v>-0.44469199999999998</c:v>
                </c:pt>
                <c:pt idx="4068">
                  <c:v>-0.45078400000000002</c:v>
                </c:pt>
                <c:pt idx="4069">
                  <c:v>-0.45687299999999997</c:v>
                </c:pt>
                <c:pt idx="4070">
                  <c:v>-0.462947</c:v>
                </c:pt>
                <c:pt idx="4071">
                  <c:v>-0.46901100000000001</c:v>
                </c:pt>
                <c:pt idx="4072">
                  <c:v>-0.47507899999999997</c:v>
                </c:pt>
                <c:pt idx="4073">
                  <c:v>-0.48114899999999999</c:v>
                </c:pt>
                <c:pt idx="4074">
                  <c:v>-0.48719499999999999</c:v>
                </c:pt>
                <c:pt idx="4075">
                  <c:v>-0.49318099999999998</c:v>
                </c:pt>
                <c:pt idx="4076">
                  <c:v>-0.49907800000000002</c:v>
                </c:pt>
                <c:pt idx="4077">
                  <c:v>-0.50487499999999996</c:v>
                </c:pt>
                <c:pt idx="4078">
                  <c:v>-0.51057300000000005</c:v>
                </c:pt>
                <c:pt idx="4079">
                  <c:v>-0.51617400000000002</c:v>
                </c:pt>
                <c:pt idx="4080">
                  <c:v>-0.52166699999999999</c:v>
                </c:pt>
                <c:pt idx="4081">
                  <c:v>-0.52703100000000003</c:v>
                </c:pt>
                <c:pt idx="4082">
                  <c:v>-0.53224099999999996</c:v>
                </c:pt>
                <c:pt idx="4083">
                  <c:v>-0.53726799999999997</c:v>
                </c:pt>
                <c:pt idx="4084">
                  <c:v>-0.54209300000000005</c:v>
                </c:pt>
                <c:pt idx="4085">
                  <c:v>-0.54671599999999998</c:v>
                </c:pt>
                <c:pt idx="4086">
                  <c:v>-0.55115400000000003</c:v>
                </c:pt>
                <c:pt idx="4087">
                  <c:v>-0.555427</c:v>
                </c:pt>
                <c:pt idx="4088">
                  <c:v>-0.55954300000000001</c:v>
                </c:pt>
                <c:pt idx="4089" formatCode="0.00E+00">
                  <c:v>-0.56349000000000005</c:v>
                </c:pt>
                <c:pt idx="4090">
                  <c:v>-0.56724799999999997</c:v>
                </c:pt>
                <c:pt idx="4091">
                  <c:v>-0.57080500000000001</c:v>
                </c:pt>
                <c:pt idx="4092">
                  <c:v>-0.57415700000000003</c:v>
                </c:pt>
                <c:pt idx="4093">
                  <c:v>-0.57730300000000001</c:v>
                </c:pt>
                <c:pt idx="4094">
                  <c:v>-0.58023499999999995</c:v>
                </c:pt>
                <c:pt idx="4095">
                  <c:v>-0.58293399999999995</c:v>
                </c:pt>
                <c:pt idx="4096">
                  <c:v>-0.585395</c:v>
                </c:pt>
                <c:pt idx="4097">
                  <c:v>-0.58763200000000004</c:v>
                </c:pt>
                <c:pt idx="4098">
                  <c:v>-0.58967499999999995</c:v>
                </c:pt>
                <c:pt idx="4099">
                  <c:v>-0.59154799999999996</c:v>
                </c:pt>
                <c:pt idx="4100">
                  <c:v>-0.59325600000000001</c:v>
                </c:pt>
                <c:pt idx="4101">
                  <c:v>-0.59478299999999995</c:v>
                </c:pt>
                <c:pt idx="4102">
                  <c:v>-0.59610099999999999</c:v>
                </c:pt>
                <c:pt idx="4103">
                  <c:v>-0.59718800000000005</c:v>
                </c:pt>
                <c:pt idx="4104">
                  <c:v>-0.59803300000000004</c:v>
                </c:pt>
                <c:pt idx="4105">
                  <c:v>-0.59863999999999995</c:v>
                </c:pt>
                <c:pt idx="4106">
                  <c:v>-0.59901599999999999</c:v>
                </c:pt>
                <c:pt idx="4107">
                  <c:v>-0.59917900000000002</c:v>
                </c:pt>
                <c:pt idx="4108">
                  <c:v>-0.59915399999999996</c:v>
                </c:pt>
                <c:pt idx="4109">
                  <c:v>-0.598966</c:v>
                </c:pt>
                <c:pt idx="4110">
                  <c:v>-0.59862800000000005</c:v>
                </c:pt>
                <c:pt idx="4111">
                  <c:v>-0.59815099999999999</c:v>
                </c:pt>
                <c:pt idx="4112">
                  <c:v>-0.59755599999999998</c:v>
                </c:pt>
                <c:pt idx="4113">
                  <c:v>-0.59686099999999997</c:v>
                </c:pt>
                <c:pt idx="4114">
                  <c:v>-0.596055</c:v>
                </c:pt>
                <c:pt idx="4115">
                  <c:v>-0.59510399999999997</c:v>
                </c:pt>
                <c:pt idx="4116">
                  <c:v>-0.59399400000000002</c:v>
                </c:pt>
                <c:pt idx="4117">
                  <c:v>-0.59273900000000002</c:v>
                </c:pt>
                <c:pt idx="4118">
                  <c:v>-0.59136699999999998</c:v>
                </c:pt>
                <c:pt idx="4119">
                  <c:v>-0.589897</c:v>
                </c:pt>
                <c:pt idx="4120">
                  <c:v>-0.58834399999999998</c:v>
                </c:pt>
                <c:pt idx="4121">
                  <c:v>-0.58671899999999999</c:v>
                </c:pt>
                <c:pt idx="4122">
                  <c:v>-0.58501199999999998</c:v>
                </c:pt>
                <c:pt idx="4123">
                  <c:v>-0.58320099999999997</c:v>
                </c:pt>
                <c:pt idx="4124">
                  <c:v>-0.58127200000000001</c:v>
                </c:pt>
                <c:pt idx="4125">
                  <c:v>-0.57922799999999997</c:v>
                </c:pt>
                <c:pt idx="4126" formatCode="0.00E+00">
                  <c:v>-0.57708400000000004</c:v>
                </c:pt>
                <c:pt idx="4127">
                  <c:v>-0.57484900000000005</c:v>
                </c:pt>
                <c:pt idx="4128">
                  <c:v>-0.57252199999999998</c:v>
                </c:pt>
                <c:pt idx="4129">
                  <c:v>-0.57010300000000003</c:v>
                </c:pt>
                <c:pt idx="4130">
                  <c:v>-0.56759199999999999</c:v>
                </c:pt>
                <c:pt idx="4131">
                  <c:v>-0.56499299999999997</c:v>
                </c:pt>
                <c:pt idx="4132">
                  <c:v>-0.56230899999999995</c:v>
                </c:pt>
                <c:pt idx="4133">
                  <c:v>-0.559527</c:v>
                </c:pt>
                <c:pt idx="4134">
                  <c:v>-0.556616</c:v>
                </c:pt>
                <c:pt idx="4135">
                  <c:v>-0.55353799999999997</c:v>
                </c:pt>
                <c:pt idx="4136">
                  <c:v>-0.55028200000000005</c:v>
                </c:pt>
                <c:pt idx="4137">
                  <c:v>-0.54686199999999996</c:v>
                </c:pt>
                <c:pt idx="4138">
                  <c:v>-0.54330800000000001</c:v>
                </c:pt>
                <c:pt idx="4139">
                  <c:v>-0.53964999999999996</c:v>
                </c:pt>
                <c:pt idx="4140">
                  <c:v>-0.53590800000000005</c:v>
                </c:pt>
                <c:pt idx="4141">
                  <c:v>-0.53208100000000003</c:v>
                </c:pt>
                <c:pt idx="4142">
                  <c:v>-0.528146</c:v>
                </c:pt>
                <c:pt idx="4143">
                  <c:v>-0.52408200000000005</c:v>
                </c:pt>
                <c:pt idx="4144">
                  <c:v>-0.51988999999999996</c:v>
                </c:pt>
                <c:pt idx="4145">
                  <c:v>-0.51559200000000005</c:v>
                </c:pt>
                <c:pt idx="4146">
                  <c:v>-0.51119899999999996</c:v>
                </c:pt>
                <c:pt idx="4147">
                  <c:v>-0.50670199999999999</c:v>
                </c:pt>
                <c:pt idx="4148">
                  <c:v>-0.50208799999999998</c:v>
                </c:pt>
                <c:pt idx="4149">
                  <c:v>-0.49734200000000001</c:v>
                </c:pt>
                <c:pt idx="4150">
                  <c:v>-0.49245699999999998</c:v>
                </c:pt>
                <c:pt idx="4151">
                  <c:v>-0.48743500000000001</c:v>
                </c:pt>
                <c:pt idx="4152">
                  <c:v>-0.48229100000000003</c:v>
                </c:pt>
                <c:pt idx="4153">
                  <c:v>-0.47704000000000002</c:v>
                </c:pt>
                <c:pt idx="4154">
                  <c:v>-0.47169100000000003</c:v>
                </c:pt>
                <c:pt idx="4155" formatCode="0.00E+00">
                  <c:v>-0.46625499999999998</c:v>
                </c:pt>
                <c:pt idx="4156">
                  <c:v>-0.46074700000000002</c:v>
                </c:pt>
                <c:pt idx="4157">
                  <c:v>-0.45516800000000002</c:v>
                </c:pt>
                <c:pt idx="4158">
                  <c:v>-0.44949899999999998</c:v>
                </c:pt>
                <c:pt idx="4159">
                  <c:v>-0.44372400000000001</c:v>
                </c:pt>
                <c:pt idx="4160">
                  <c:v>-0.43784099999999998</c:v>
                </c:pt>
                <c:pt idx="4161">
                  <c:v>-0.43185800000000002</c:v>
                </c:pt>
                <c:pt idx="4162">
                  <c:v>-0.42577300000000001</c:v>
                </c:pt>
                <c:pt idx="4163">
                  <c:v>-0.41958200000000001</c:v>
                </c:pt>
                <c:pt idx="4164">
                  <c:v>-0.41328900000000002</c:v>
                </c:pt>
                <c:pt idx="4165">
                  <c:v>-0.40690700000000002</c:v>
                </c:pt>
                <c:pt idx="4166">
                  <c:v>-0.40044099999999999</c:v>
                </c:pt>
                <c:pt idx="4167">
                  <c:v>-0.39388600000000001</c:v>
                </c:pt>
                <c:pt idx="4168">
                  <c:v>-0.38722899999999999</c:v>
                </c:pt>
                <c:pt idx="4169">
                  <c:v>-0.38046999999999997</c:v>
                </c:pt>
                <c:pt idx="4170">
                  <c:v>-0.37363000000000002</c:v>
                </c:pt>
                <c:pt idx="4171">
                  <c:v>-0.36674400000000001</c:v>
                </c:pt>
                <c:pt idx="4172">
                  <c:v>-0.35983599999999999</c:v>
                </c:pt>
                <c:pt idx="4173">
                  <c:v>-0.35291499999999998</c:v>
                </c:pt>
                <c:pt idx="4174">
                  <c:v>-0.34598699999999999</c:v>
                </c:pt>
                <c:pt idx="4175">
                  <c:v>-0.339055</c:v>
                </c:pt>
                <c:pt idx="4176">
                  <c:v>-0.33211099999999999</c:v>
                </c:pt>
                <c:pt idx="4177">
                  <c:v>-0.32513399999999998</c:v>
                </c:pt>
                <c:pt idx="4178">
                  <c:v>-0.31811499999999998</c:v>
                </c:pt>
                <c:pt idx="4179">
                  <c:v>-0.31107299999999999</c:v>
                </c:pt>
                <c:pt idx="4180">
                  <c:v>-0.304033</c:v>
                </c:pt>
                <c:pt idx="4181">
                  <c:v>-0.29701</c:v>
                </c:pt>
                <c:pt idx="4182">
                  <c:v>-0.29000999999999999</c:v>
                </c:pt>
                <c:pt idx="4183">
                  <c:v>-0.28304400000000002</c:v>
                </c:pt>
                <c:pt idx="4184">
                  <c:v>-0.27612999999999999</c:v>
                </c:pt>
                <c:pt idx="4185">
                  <c:v>-0.26928600000000003</c:v>
                </c:pt>
                <c:pt idx="4186">
                  <c:v>-0.26253300000000002</c:v>
                </c:pt>
                <c:pt idx="4187">
                  <c:v>-0.25589499999999998</c:v>
                </c:pt>
                <c:pt idx="4188">
                  <c:v>-0.24937300000000001</c:v>
                </c:pt>
                <c:pt idx="4189">
                  <c:v>-0.242948</c:v>
                </c:pt>
                <c:pt idx="4190">
                  <c:v>-0.23658999999999999</c:v>
                </c:pt>
                <c:pt idx="4191">
                  <c:v>-0.23028699999999999</c:v>
                </c:pt>
                <c:pt idx="4192">
                  <c:v>-0.22404499999999999</c:v>
                </c:pt>
                <c:pt idx="4193">
                  <c:v>-0.21787799999999999</c:v>
                </c:pt>
                <c:pt idx="4194">
                  <c:v>-0.211807</c:v>
                </c:pt>
                <c:pt idx="4195">
                  <c:v>-0.20585300000000001</c:v>
                </c:pt>
                <c:pt idx="4196" formatCode="0.00E+00">
                  <c:v>-0.200042</c:v>
                </c:pt>
                <c:pt idx="4197" formatCode="0.00E+00">
                  <c:v>-0.19439400000000001</c:v>
                </c:pt>
                <c:pt idx="4198">
                  <c:v>-0.188917</c:v>
                </c:pt>
                <c:pt idx="4199">
                  <c:v>-0.18359900000000001</c:v>
                </c:pt>
                <c:pt idx="4200">
                  <c:v>-0.178422</c:v>
                </c:pt>
                <c:pt idx="4201">
                  <c:v>-0.17338200000000001</c:v>
                </c:pt>
                <c:pt idx="4202">
                  <c:v>-0.16848399999999999</c:v>
                </c:pt>
                <c:pt idx="4203">
                  <c:v>-0.16372400000000001</c:v>
                </c:pt>
                <c:pt idx="4204">
                  <c:v>-0.15906999999999999</c:v>
                </c:pt>
                <c:pt idx="4205">
                  <c:v>-0.154471</c:v>
                </c:pt>
                <c:pt idx="4206">
                  <c:v>-0.149899</c:v>
                </c:pt>
                <c:pt idx="4207">
                  <c:v>-0.14536499999999999</c:v>
                </c:pt>
                <c:pt idx="4208">
                  <c:v>-0.140903</c:v>
                </c:pt>
                <c:pt idx="4209">
                  <c:v>-0.136543</c:v>
                </c:pt>
                <c:pt idx="4210">
                  <c:v>-0.13228200000000001</c:v>
                </c:pt>
                <c:pt idx="4211">
                  <c:v>-0.12809999999999999</c:v>
                </c:pt>
                <c:pt idx="4212">
                  <c:v>-0.123978</c:v>
                </c:pt>
                <c:pt idx="4213">
                  <c:v>-0.119912</c:v>
                </c:pt>
                <c:pt idx="4214">
                  <c:v>-0.115907</c:v>
                </c:pt>
                <c:pt idx="4215">
                  <c:v>-0.111969</c:v>
                </c:pt>
                <c:pt idx="4216">
                  <c:v>-0.108099</c:v>
                </c:pt>
                <c:pt idx="4217">
                  <c:v>-0.104292</c:v>
                </c:pt>
                <c:pt idx="4218">
                  <c:v>-0.100539</c:v>
                </c:pt>
                <c:pt idx="4219">
                  <c:v>-9.6831399999999998E-2</c:v>
                </c:pt>
                <c:pt idx="4220">
                  <c:v>-9.3172500000000005E-2</c:v>
                </c:pt>
                <c:pt idx="4221">
                  <c:v>-8.9574399999999998E-2</c:v>
                </c:pt>
                <c:pt idx="4222">
                  <c:v>-8.6045399999999994E-2</c:v>
                </c:pt>
                <c:pt idx="4223">
                  <c:v>-8.25872E-2</c:v>
                </c:pt>
                <c:pt idx="4224">
                  <c:v>-7.9203599999999999E-2</c:v>
                </c:pt>
                <c:pt idx="4225">
                  <c:v>-7.5903100000000001E-2</c:v>
                </c:pt>
                <c:pt idx="4226">
                  <c:v>-7.2694999999999996E-2</c:v>
                </c:pt>
                <c:pt idx="4227">
                  <c:v>-6.9589700000000004E-2</c:v>
                </c:pt>
                <c:pt idx="4228">
                  <c:v>-6.6605200000000003E-2</c:v>
                </c:pt>
                <c:pt idx="4229" formatCode="0.00E+00">
                  <c:v>-6.37625E-2</c:v>
                </c:pt>
                <c:pt idx="4230" formatCode="0.00E+00">
                  <c:v>-6.1071199999999999E-2</c:v>
                </c:pt>
                <c:pt idx="4231">
                  <c:v>-5.8525099999999997E-2</c:v>
                </c:pt>
                <c:pt idx="4232">
                  <c:v>-5.6113999999999997E-2</c:v>
                </c:pt>
                <c:pt idx="4233">
                  <c:v>-5.38345E-2</c:v>
                </c:pt>
                <c:pt idx="4234">
                  <c:v>-5.1691800000000003E-2</c:v>
                </c:pt>
                <c:pt idx="4235">
                  <c:v>-4.9699E-2</c:v>
                </c:pt>
                <c:pt idx="4236">
                  <c:v>-4.7872100000000001E-2</c:v>
                </c:pt>
                <c:pt idx="4237">
                  <c:v>-4.62143E-2</c:v>
                </c:pt>
                <c:pt idx="4238">
                  <c:v>-4.4705000000000002E-2</c:v>
                </c:pt>
                <c:pt idx="4239">
                  <c:v>-4.3313299999999999E-2</c:v>
                </c:pt>
                <c:pt idx="4240">
                  <c:v>-4.2027399999999999E-2</c:v>
                </c:pt>
                <c:pt idx="4241">
                  <c:v>-4.0866199999999998E-2</c:v>
                </c:pt>
                <c:pt idx="4242">
                  <c:v>-3.9859800000000001E-2</c:v>
                </c:pt>
                <c:pt idx="4243">
                  <c:v>-3.9027300000000001E-2</c:v>
                </c:pt>
                <c:pt idx="4244">
                  <c:v>-3.83743E-2</c:v>
                </c:pt>
                <c:pt idx="4245">
                  <c:v>-3.7901799999999999E-2</c:v>
                </c:pt>
                <c:pt idx="4246">
                  <c:v>-3.7611400000000003E-2</c:v>
                </c:pt>
                <c:pt idx="4247">
                  <c:v>-3.7506499999999998E-2</c:v>
                </c:pt>
                <c:pt idx="4248">
                  <c:v>-3.7597800000000001E-2</c:v>
                </c:pt>
                <c:pt idx="4249">
                  <c:v>-3.7899200000000001E-2</c:v>
                </c:pt>
                <c:pt idx="4250">
                  <c:v>-3.84076E-2</c:v>
                </c:pt>
                <c:pt idx="4251">
                  <c:v>-3.9091399999999998E-2</c:v>
                </c:pt>
                <c:pt idx="4252">
                  <c:v>-3.9913400000000002E-2</c:v>
                </c:pt>
                <c:pt idx="4253">
                  <c:v>-4.0871499999999998E-2</c:v>
                </c:pt>
                <c:pt idx="4254">
                  <c:v>-4.2010499999999999E-2</c:v>
                </c:pt>
                <c:pt idx="4255">
                  <c:v>-4.3392300000000002E-2</c:v>
                </c:pt>
                <c:pt idx="4256">
                  <c:v>-4.5057699999999999E-2</c:v>
                </c:pt>
                <c:pt idx="4257">
                  <c:v>-4.7013699999999999E-2</c:v>
                </c:pt>
                <c:pt idx="4258">
                  <c:v>-4.9239400000000003E-2</c:v>
                </c:pt>
                <c:pt idx="4259">
                  <c:v>-5.1696100000000002E-2</c:v>
                </c:pt>
                <c:pt idx="4260">
                  <c:v>-5.4346400000000003E-2</c:v>
                </c:pt>
                <c:pt idx="4261" formatCode="0.00E+00">
                  <c:v>-5.7176100000000001E-2</c:v>
                </c:pt>
                <c:pt idx="4262">
                  <c:v>-6.0197300000000002E-2</c:v>
                </c:pt>
                <c:pt idx="4263">
                  <c:v>-6.3423999999999994E-2</c:v>
                </c:pt>
                <c:pt idx="4264">
                  <c:v>-6.6855999999999999E-2</c:v>
                </c:pt>
                <c:pt idx="4265">
                  <c:v>-7.0490300000000006E-2</c:v>
                </c:pt>
                <c:pt idx="4266">
                  <c:v>-7.4340400000000001E-2</c:v>
                </c:pt>
                <c:pt idx="4267">
                  <c:v>-7.8427700000000003E-2</c:v>
                </c:pt>
                <c:pt idx="4268">
                  <c:v>-8.2754499999999995E-2</c:v>
                </c:pt>
                <c:pt idx="4269">
                  <c:v>-8.7295499999999998E-2</c:v>
                </c:pt>
                <c:pt idx="4270">
                  <c:v>-9.2019900000000002E-2</c:v>
                </c:pt>
                <c:pt idx="4271">
                  <c:v>-9.6913200000000005E-2</c:v>
                </c:pt>
                <c:pt idx="4272">
                  <c:v>-0.101976</c:v>
                </c:pt>
                <c:pt idx="4273">
                  <c:v>-0.107209</c:v>
                </c:pt>
                <c:pt idx="4274">
                  <c:v>-0.112605</c:v>
                </c:pt>
                <c:pt idx="4275">
                  <c:v>-0.11815100000000001</c:v>
                </c:pt>
                <c:pt idx="4276">
                  <c:v>-0.123835</c:v>
                </c:pt>
                <c:pt idx="4277">
                  <c:v>-0.12964100000000001</c:v>
                </c:pt>
                <c:pt idx="4278">
                  <c:v>-0.13553599999999999</c:v>
                </c:pt>
                <c:pt idx="4279">
                  <c:v>-0.14147000000000001</c:v>
                </c:pt>
                <c:pt idx="4280">
                  <c:v>-0.147395</c:v>
                </c:pt>
                <c:pt idx="4281">
                  <c:v>-0.15327499999999999</c:v>
                </c:pt>
                <c:pt idx="4282">
                  <c:v>-0.159083</c:v>
                </c:pt>
                <c:pt idx="4283">
                  <c:v>-0.16479199999999999</c:v>
                </c:pt>
                <c:pt idx="4284">
                  <c:v>-0.17038800000000001</c:v>
                </c:pt>
                <c:pt idx="4285">
                  <c:v>-0.17588200000000001</c:v>
                </c:pt>
                <c:pt idx="4286">
                  <c:v>-0.181311</c:v>
                </c:pt>
                <c:pt idx="4287">
                  <c:v>-0.18671299999999999</c:v>
                </c:pt>
                <c:pt idx="4288">
                  <c:v>-0.192109</c:v>
                </c:pt>
                <c:pt idx="4289">
                  <c:v>-0.19750599999999999</c:v>
                </c:pt>
                <c:pt idx="4290" formatCode="0.00E+00">
                  <c:v>-0.20291400000000001</c:v>
                </c:pt>
                <c:pt idx="4291">
                  <c:v>-0.208347</c:v>
                </c:pt>
                <c:pt idx="4292">
                  <c:v>-0.213812</c:v>
                </c:pt>
                <c:pt idx="4293">
                  <c:v>-0.21931200000000001</c:v>
                </c:pt>
                <c:pt idx="4294">
                  <c:v>-0.22484699999999999</c:v>
                </c:pt>
                <c:pt idx="4295">
                  <c:v>-0.23042199999999999</c:v>
                </c:pt>
                <c:pt idx="4296">
                  <c:v>-0.236041</c:v>
                </c:pt>
                <c:pt idx="4297">
                  <c:v>-0.241704</c:v>
                </c:pt>
                <c:pt idx="4298">
                  <c:v>-0.24740799999999999</c:v>
                </c:pt>
                <c:pt idx="4299">
                  <c:v>-0.25315300000000002</c:v>
                </c:pt>
                <c:pt idx="4300">
                  <c:v>-0.25894099999999998</c:v>
                </c:pt>
                <c:pt idx="4301">
                  <c:v>-0.26479000000000003</c:v>
                </c:pt>
                <c:pt idx="4302">
                  <c:v>-0.27072400000000002</c:v>
                </c:pt>
                <c:pt idx="4303">
                  <c:v>-0.27675</c:v>
                </c:pt>
                <c:pt idx="4304">
                  <c:v>-0.28282400000000002</c:v>
                </c:pt>
                <c:pt idx="4305">
                  <c:v>-0.288879</c:v>
                </c:pt>
                <c:pt idx="4306">
                  <c:v>-0.29486600000000002</c:v>
                </c:pt>
                <c:pt idx="4307">
                  <c:v>-0.300786</c:v>
                </c:pt>
                <c:pt idx="4308">
                  <c:v>-0.30667100000000003</c:v>
                </c:pt>
                <c:pt idx="4309">
                  <c:v>-0.31254300000000002</c:v>
                </c:pt>
                <c:pt idx="4310">
                  <c:v>-0.31840200000000002</c:v>
                </c:pt>
                <c:pt idx="4311">
                  <c:v>-0.32422000000000001</c:v>
                </c:pt>
                <c:pt idx="4312">
                  <c:v>-0.32996700000000001</c:v>
                </c:pt>
                <c:pt idx="4313">
                  <c:v>-0.33562700000000001</c:v>
                </c:pt>
                <c:pt idx="4314">
                  <c:v>-0.34120200000000001</c:v>
                </c:pt>
                <c:pt idx="4315">
                  <c:v>-0.34669899999999998</c:v>
                </c:pt>
                <c:pt idx="4316">
                  <c:v>-0.35211500000000001</c:v>
                </c:pt>
                <c:pt idx="4317">
                  <c:v>-0.35745300000000002</c:v>
                </c:pt>
                <c:pt idx="4318">
                  <c:v>-0.36273300000000003</c:v>
                </c:pt>
                <c:pt idx="4319">
                  <c:v>-0.36799300000000001</c:v>
                </c:pt>
                <c:pt idx="4320">
                  <c:v>-0.37327700000000003</c:v>
                </c:pt>
                <c:pt idx="4321">
                  <c:v>-0.37862299999999999</c:v>
                </c:pt>
                <c:pt idx="4322">
                  <c:v>-0.38405400000000001</c:v>
                </c:pt>
                <c:pt idx="4323">
                  <c:v>-0.38956299999999999</c:v>
                </c:pt>
                <c:pt idx="4324">
                  <c:v>-0.39510899999999999</c:v>
                </c:pt>
                <c:pt idx="4325">
                  <c:v>-0.40063700000000002</c:v>
                </c:pt>
                <c:pt idx="4326">
                  <c:v>-0.40611199999999997</c:v>
                </c:pt>
                <c:pt idx="4327">
                  <c:v>-0.41150700000000001</c:v>
                </c:pt>
                <c:pt idx="4328">
                  <c:v>-0.416792</c:v>
                </c:pt>
                <c:pt idx="4329">
                  <c:v>-0.42192400000000002</c:v>
                </c:pt>
                <c:pt idx="4330">
                  <c:v>-0.42687700000000001</c:v>
                </c:pt>
                <c:pt idx="4331">
                  <c:v>-0.43166399999999999</c:v>
                </c:pt>
                <c:pt idx="4332">
                  <c:v>-0.436332</c:v>
                </c:pt>
                <c:pt idx="4333">
                  <c:v>-0.44091900000000001</c:v>
                </c:pt>
                <c:pt idx="4334">
                  <c:v>-0.44543100000000002</c:v>
                </c:pt>
                <c:pt idx="4335">
                  <c:v>-0.449847</c:v>
                </c:pt>
                <c:pt idx="4336">
                  <c:v>-0.45413900000000001</c:v>
                </c:pt>
                <c:pt idx="4337">
                  <c:v>-0.458291</c:v>
                </c:pt>
                <c:pt idx="4338">
                  <c:v>-0.46229999999999999</c:v>
                </c:pt>
                <c:pt idx="4339">
                  <c:v>-0.46616299999999999</c:v>
                </c:pt>
                <c:pt idx="4340">
                  <c:v>-0.46988200000000002</c:v>
                </c:pt>
                <c:pt idx="4341">
                  <c:v>-0.47345700000000002</c:v>
                </c:pt>
                <c:pt idx="4342">
                  <c:v>-0.47688999999999998</c:v>
                </c:pt>
                <c:pt idx="4343">
                  <c:v>-0.48017700000000002</c:v>
                </c:pt>
                <c:pt idx="4344">
                  <c:v>-0.48330299999999998</c:v>
                </c:pt>
                <c:pt idx="4345">
                  <c:v>-0.48624499999999998</c:v>
                </c:pt>
                <c:pt idx="4346">
                  <c:v>-0.48898799999999998</c:v>
                </c:pt>
                <c:pt idx="4347">
                  <c:v>-0.49152499999999999</c:v>
                </c:pt>
                <c:pt idx="4348">
                  <c:v>-0.49386400000000003</c:v>
                </c:pt>
                <c:pt idx="4349">
                  <c:v>-0.49602000000000002</c:v>
                </c:pt>
                <c:pt idx="4350">
                  <c:v>-0.49801200000000001</c:v>
                </c:pt>
                <c:pt idx="4351">
                  <c:v>-0.499857</c:v>
                </c:pt>
                <c:pt idx="4352">
                  <c:v>-0.50155899999999998</c:v>
                </c:pt>
                <c:pt idx="4353">
                  <c:v>-0.50311499999999998</c:v>
                </c:pt>
                <c:pt idx="4354">
                  <c:v>-0.50452200000000003</c:v>
                </c:pt>
                <c:pt idx="4355">
                  <c:v>-0.50578800000000002</c:v>
                </c:pt>
                <c:pt idx="4356" formatCode="0.00E+00">
                  <c:v>-0.50692899999999996</c:v>
                </c:pt>
                <c:pt idx="4357">
                  <c:v>-0.50795599999999996</c:v>
                </c:pt>
                <c:pt idx="4358">
                  <c:v>-0.50887099999999996</c:v>
                </c:pt>
                <c:pt idx="4359">
                  <c:v>-0.50966299999999998</c:v>
                </c:pt>
                <c:pt idx="4360">
                  <c:v>-0.51032299999999997</c:v>
                </c:pt>
                <c:pt idx="4361">
                  <c:v>-0.51084200000000002</c:v>
                </c:pt>
                <c:pt idx="4362">
                  <c:v>-0.511212</c:v>
                </c:pt>
                <c:pt idx="4363">
                  <c:v>-0.51141499999999995</c:v>
                </c:pt>
                <c:pt idx="4364">
                  <c:v>-0.51143300000000003</c:v>
                </c:pt>
                <c:pt idx="4365">
                  <c:v>-0.51125500000000001</c:v>
                </c:pt>
                <c:pt idx="4366">
                  <c:v>-0.51089799999999996</c:v>
                </c:pt>
                <c:pt idx="4367">
                  <c:v>-0.51038899999999998</c:v>
                </c:pt>
                <c:pt idx="4368">
                  <c:v>-0.50973800000000002</c:v>
                </c:pt>
                <c:pt idx="4369">
                  <c:v>-0.50892499999999996</c:v>
                </c:pt>
                <c:pt idx="4370">
                  <c:v>-0.50790599999999997</c:v>
                </c:pt>
                <c:pt idx="4371">
                  <c:v>-0.50663400000000003</c:v>
                </c:pt>
                <c:pt idx="4372">
                  <c:v>-0.50507100000000005</c:v>
                </c:pt>
                <c:pt idx="4373">
                  <c:v>-0.50320600000000004</c:v>
                </c:pt>
                <c:pt idx="4374">
                  <c:v>-0.50104899999999997</c:v>
                </c:pt>
                <c:pt idx="4375">
                  <c:v>-0.49863000000000002</c:v>
                </c:pt>
                <c:pt idx="4376">
                  <c:v>-0.49596800000000002</c:v>
                </c:pt>
                <c:pt idx="4377">
                  <c:v>-0.49307699999999999</c:v>
                </c:pt>
                <c:pt idx="4378">
                  <c:v>-0.48996499999999998</c:v>
                </c:pt>
                <c:pt idx="4379">
                  <c:v>-0.48664400000000002</c:v>
                </c:pt>
                <c:pt idx="4380">
                  <c:v>-0.48311999999999999</c:v>
                </c:pt>
                <c:pt idx="4381">
                  <c:v>-0.47938900000000001</c:v>
                </c:pt>
                <c:pt idx="4382">
                  <c:v>-0.47545900000000002</c:v>
                </c:pt>
                <c:pt idx="4383">
                  <c:v>-0.471354</c:v>
                </c:pt>
                <c:pt idx="4384">
                  <c:v>-0.46711000000000003</c:v>
                </c:pt>
                <c:pt idx="4385">
                  <c:v>-0.46275300000000003</c:v>
                </c:pt>
                <c:pt idx="4386">
                  <c:v>-0.45830100000000001</c:v>
                </c:pt>
                <c:pt idx="4387">
                  <c:v>-0.453762</c:v>
                </c:pt>
                <c:pt idx="4388">
                  <c:v>-0.44914100000000001</c:v>
                </c:pt>
                <c:pt idx="4389">
                  <c:v>-0.444436</c:v>
                </c:pt>
                <c:pt idx="4390">
                  <c:v>-0.43964500000000001</c:v>
                </c:pt>
                <c:pt idx="4391" formatCode="0.00E+00">
                  <c:v>-0.434757</c:v>
                </c:pt>
                <c:pt idx="4392">
                  <c:v>-0.42974800000000002</c:v>
                </c:pt>
                <c:pt idx="4393">
                  <c:v>-0.42459599999999997</c:v>
                </c:pt>
                <c:pt idx="4394">
                  <c:v>-0.41929300000000003</c:v>
                </c:pt>
                <c:pt idx="4395">
                  <c:v>-0.41386000000000001</c:v>
                </c:pt>
                <c:pt idx="4396">
                  <c:v>-0.40832600000000002</c:v>
                </c:pt>
                <c:pt idx="4397">
                  <c:v>-0.40271899999999999</c:v>
                </c:pt>
                <c:pt idx="4398">
                  <c:v>-0.397063</c:v>
                </c:pt>
                <c:pt idx="4399">
                  <c:v>-0.39139000000000002</c:v>
                </c:pt>
                <c:pt idx="4400">
                  <c:v>-0.38573299999999999</c:v>
                </c:pt>
                <c:pt idx="4401">
                  <c:v>-0.38011800000000001</c:v>
                </c:pt>
                <c:pt idx="4402">
                  <c:v>-0.37454799999999999</c:v>
                </c:pt>
                <c:pt idx="4403">
                  <c:v>-0.369004</c:v>
                </c:pt>
                <c:pt idx="4404">
                  <c:v>-0.36346099999999998</c:v>
                </c:pt>
                <c:pt idx="4405">
                  <c:v>-0.35790100000000002</c:v>
                </c:pt>
                <c:pt idx="4406">
                  <c:v>-0.352321</c:v>
                </c:pt>
                <c:pt idx="4407">
                  <c:v>-0.34673500000000002</c:v>
                </c:pt>
                <c:pt idx="4408">
                  <c:v>-0.34116600000000002</c:v>
                </c:pt>
                <c:pt idx="4409">
                  <c:v>-0.33564100000000002</c:v>
                </c:pt>
                <c:pt idx="4410">
                  <c:v>-0.33018500000000001</c:v>
                </c:pt>
                <c:pt idx="4411">
                  <c:v>-0.32481900000000002</c:v>
                </c:pt>
                <c:pt idx="4412">
                  <c:v>-0.31956000000000001</c:v>
                </c:pt>
                <c:pt idx="4413">
                  <c:v>-0.31441200000000002</c:v>
                </c:pt>
                <c:pt idx="4414">
                  <c:v>-0.30935699999999999</c:v>
                </c:pt>
                <c:pt idx="4415">
                  <c:v>-0.30436800000000003</c:v>
                </c:pt>
                <c:pt idx="4416">
                  <c:v>-0.29942000000000002</c:v>
                </c:pt>
                <c:pt idx="4417">
                  <c:v>-0.29450700000000002</c:v>
                </c:pt>
                <c:pt idx="4418">
                  <c:v>-0.289628</c:v>
                </c:pt>
                <c:pt idx="4419">
                  <c:v>-0.284779</c:v>
                </c:pt>
                <c:pt idx="4420">
                  <c:v>-0.27994999999999998</c:v>
                </c:pt>
                <c:pt idx="4421" formatCode="0.00E+00">
                  <c:v>-0.27513500000000002</c:v>
                </c:pt>
                <c:pt idx="4422">
                  <c:v>-0.27033200000000002</c:v>
                </c:pt>
                <c:pt idx="4423">
                  <c:v>-0.26553399999999999</c:v>
                </c:pt>
                <c:pt idx="4424">
                  <c:v>-0.26073200000000002</c:v>
                </c:pt>
                <c:pt idx="4425">
                  <c:v>-0.25591700000000001</c:v>
                </c:pt>
                <c:pt idx="4426">
                  <c:v>-0.25108999999999998</c:v>
                </c:pt>
                <c:pt idx="4427">
                  <c:v>-0.24624399999999999</c:v>
                </c:pt>
                <c:pt idx="4428">
                  <c:v>-0.241368</c:v>
                </c:pt>
                <c:pt idx="4429">
                  <c:v>-0.23644799999999999</c:v>
                </c:pt>
                <c:pt idx="4430">
                  <c:v>-0.23148099999999999</c:v>
                </c:pt>
                <c:pt idx="4431">
                  <c:v>-0.22647100000000001</c:v>
                </c:pt>
                <c:pt idx="4432">
                  <c:v>-0.221412</c:v>
                </c:pt>
                <c:pt idx="4433">
                  <c:v>-0.21628800000000001</c:v>
                </c:pt>
                <c:pt idx="4434">
                  <c:v>-0.211089</c:v>
                </c:pt>
                <c:pt idx="4435">
                  <c:v>-0.20583399999999999</c:v>
                </c:pt>
                <c:pt idx="4436">
                  <c:v>-0.20055799999999999</c:v>
                </c:pt>
                <c:pt idx="4437">
                  <c:v>-0.195296</c:v>
                </c:pt>
                <c:pt idx="4438">
                  <c:v>-0.19006999999999999</c:v>
                </c:pt>
                <c:pt idx="4439">
                  <c:v>-0.18488199999999999</c:v>
                </c:pt>
                <c:pt idx="4440">
                  <c:v>-0.17972199999999999</c:v>
                </c:pt>
                <c:pt idx="4441">
                  <c:v>-0.17457500000000001</c:v>
                </c:pt>
                <c:pt idx="4442">
                  <c:v>-0.169436</c:v>
                </c:pt>
                <c:pt idx="4443">
                  <c:v>-0.16431299999999999</c:v>
                </c:pt>
                <c:pt idx="4444">
                  <c:v>-0.159217</c:v>
                </c:pt>
                <c:pt idx="4445">
                  <c:v>-0.15415000000000001</c:v>
                </c:pt>
                <c:pt idx="4446">
                  <c:v>-0.149115</c:v>
                </c:pt>
                <c:pt idx="4447">
                  <c:v>-0.144126</c:v>
                </c:pt>
                <c:pt idx="4448">
                  <c:v>-0.13919599999999999</c:v>
                </c:pt>
                <c:pt idx="4449">
                  <c:v>-0.134326</c:v>
                </c:pt>
                <c:pt idx="4450">
                  <c:v>-0.12951599999999999</c:v>
                </c:pt>
                <c:pt idx="4451">
                  <c:v>-0.124775</c:v>
                </c:pt>
                <c:pt idx="4452">
                  <c:v>-0.12012100000000001</c:v>
                </c:pt>
                <c:pt idx="4453" formatCode="0.00E+00">
                  <c:v>-0.11557199999999999</c:v>
                </c:pt>
                <c:pt idx="4454">
                  <c:v>-0.111151</c:v>
                </c:pt>
                <c:pt idx="4455">
                  <c:v>-0.10689700000000001</c:v>
                </c:pt>
                <c:pt idx="4456">
                  <c:v>-0.10284699999999999</c:v>
                </c:pt>
                <c:pt idx="4457">
                  <c:v>-9.9021200000000004E-2</c:v>
                </c:pt>
                <c:pt idx="4458">
                  <c:v>-9.5435699999999998E-2</c:v>
                </c:pt>
                <c:pt idx="4459">
                  <c:v>-9.2124800000000007E-2</c:v>
                </c:pt>
                <c:pt idx="4460">
                  <c:v>-8.9136599999999996E-2</c:v>
                </c:pt>
                <c:pt idx="4461">
                  <c:v>-8.6500300000000002E-2</c:v>
                </c:pt>
                <c:pt idx="4462">
                  <c:v>-8.4206900000000001E-2</c:v>
                </c:pt>
                <c:pt idx="4463">
                  <c:v>-8.2223400000000002E-2</c:v>
                </c:pt>
                <c:pt idx="4464">
                  <c:v>-8.0519900000000005E-2</c:v>
                </c:pt>
                <c:pt idx="4465">
                  <c:v>-7.9088000000000006E-2</c:v>
                </c:pt>
                <c:pt idx="4466">
                  <c:v>-7.7943700000000005E-2</c:v>
                </c:pt>
                <c:pt idx="4467">
                  <c:v>-7.7116699999999996E-2</c:v>
                </c:pt>
                <c:pt idx="4468">
                  <c:v>-7.66347E-2</c:v>
                </c:pt>
                <c:pt idx="4469">
                  <c:v>-7.6510400000000006E-2</c:v>
                </c:pt>
                <c:pt idx="4470">
                  <c:v>-7.6743800000000001E-2</c:v>
                </c:pt>
                <c:pt idx="4471">
                  <c:v>-7.7334E-2</c:v>
                </c:pt>
                <c:pt idx="4472">
                  <c:v>-7.82886E-2</c:v>
                </c:pt>
                <c:pt idx="4473">
                  <c:v>-7.9618499999999995E-2</c:v>
                </c:pt>
                <c:pt idx="4474">
                  <c:v>-8.1323599999999996E-2</c:v>
                </c:pt>
                <c:pt idx="4475">
                  <c:v>-8.3390199999999998E-2</c:v>
                </c:pt>
                <c:pt idx="4476">
                  <c:v>-8.5804800000000001E-2</c:v>
                </c:pt>
                <c:pt idx="4477">
                  <c:v>-8.85658E-2</c:v>
                </c:pt>
                <c:pt idx="4478">
                  <c:v>-9.1673400000000002E-2</c:v>
                </c:pt>
                <c:pt idx="4479">
                  <c:v>-9.5112199999999994E-2</c:v>
                </c:pt>
                <c:pt idx="4480">
                  <c:v>-9.8856200000000005E-2</c:v>
                </c:pt>
                <c:pt idx="4481">
                  <c:v>-0.10289</c:v>
                </c:pt>
                <c:pt idx="4482" formatCode="0.00E+00">
                  <c:v>-0.10721</c:v>
                </c:pt>
                <c:pt idx="4483" formatCode="0.00E+00">
                  <c:v>-0.11179699999999999</c:v>
                </c:pt>
                <c:pt idx="4484" formatCode="0.00E+00">
                  <c:v>-0.11661299999999999</c:v>
                </c:pt>
                <c:pt idx="4485" formatCode="0.00E+00">
                  <c:v>-0.12162199999999999</c:v>
                </c:pt>
                <c:pt idx="4486">
                  <c:v>-0.126803</c:v>
                </c:pt>
                <c:pt idx="4487">
                  <c:v>-0.13214600000000001</c:v>
                </c:pt>
                <c:pt idx="4488">
                  <c:v>-0.13763600000000001</c:v>
                </c:pt>
                <c:pt idx="4489">
                  <c:v>-0.14325499999999999</c:v>
                </c:pt>
                <c:pt idx="4490">
                  <c:v>-0.14898600000000001</c:v>
                </c:pt>
                <c:pt idx="4491">
                  <c:v>-0.15481</c:v>
                </c:pt>
                <c:pt idx="4492">
                  <c:v>-0.16071099999999999</c:v>
                </c:pt>
                <c:pt idx="4493">
                  <c:v>-0.16667799999999999</c:v>
                </c:pt>
                <c:pt idx="4494">
                  <c:v>-0.17270099999999999</c:v>
                </c:pt>
                <c:pt idx="4495">
                  <c:v>-0.17876800000000001</c:v>
                </c:pt>
                <c:pt idx="4496">
                  <c:v>-0.184862</c:v>
                </c:pt>
                <c:pt idx="4497">
                  <c:v>-0.19098399999999999</c:v>
                </c:pt>
                <c:pt idx="4498">
                  <c:v>-0.19715099999999999</c:v>
                </c:pt>
                <c:pt idx="4499">
                  <c:v>-0.20338200000000001</c:v>
                </c:pt>
                <c:pt idx="4500">
                  <c:v>-0.20968500000000001</c:v>
                </c:pt>
                <c:pt idx="4501">
                  <c:v>-0.216057</c:v>
                </c:pt>
                <c:pt idx="4502">
                  <c:v>-0.222492</c:v>
                </c:pt>
                <c:pt idx="4503">
                  <c:v>-0.22898299999999999</c:v>
                </c:pt>
                <c:pt idx="4504">
                  <c:v>-0.23552799999999999</c:v>
                </c:pt>
                <c:pt idx="4505">
                  <c:v>-0.24213799999999999</c:v>
                </c:pt>
                <c:pt idx="4506">
                  <c:v>-0.24882099999999999</c:v>
                </c:pt>
                <c:pt idx="4507">
                  <c:v>-0.25556600000000002</c:v>
                </c:pt>
                <c:pt idx="4508">
                  <c:v>-0.26235399999999998</c:v>
                </c:pt>
                <c:pt idx="4509">
                  <c:v>-0.26917000000000002</c:v>
                </c:pt>
                <c:pt idx="4510">
                  <c:v>-0.27600999999999998</c:v>
                </c:pt>
                <c:pt idx="4511">
                  <c:v>-0.28287099999999998</c:v>
                </c:pt>
                <c:pt idx="4512">
                  <c:v>-0.28975099999999998</c:v>
                </c:pt>
                <c:pt idx="4513">
                  <c:v>-0.296653</c:v>
                </c:pt>
                <c:pt idx="4514">
                  <c:v>-0.30359000000000003</c:v>
                </c:pt>
                <c:pt idx="4515">
                  <c:v>-0.31057400000000002</c:v>
                </c:pt>
                <c:pt idx="4516">
                  <c:v>-0.317608</c:v>
                </c:pt>
                <c:pt idx="4517">
                  <c:v>-0.32469500000000001</c:v>
                </c:pt>
                <c:pt idx="4518">
                  <c:v>-0.33185199999999998</c:v>
                </c:pt>
                <c:pt idx="4519">
                  <c:v>-0.33910099999999999</c:v>
                </c:pt>
                <c:pt idx="4520">
                  <c:v>-0.34644200000000003</c:v>
                </c:pt>
                <c:pt idx="4521">
                  <c:v>-0.35385699999999998</c:v>
                </c:pt>
                <c:pt idx="4522">
                  <c:v>-0.36132500000000001</c:v>
                </c:pt>
                <c:pt idx="4523">
                  <c:v>-0.36884099999999997</c:v>
                </c:pt>
                <c:pt idx="4524">
                  <c:v>-0.37642199999999998</c:v>
                </c:pt>
                <c:pt idx="4525">
                  <c:v>-0.38408599999999998</c:v>
                </c:pt>
                <c:pt idx="4526">
                  <c:v>-0.39183600000000002</c:v>
                </c:pt>
                <c:pt idx="4527">
                  <c:v>-0.39965699999999998</c:v>
                </c:pt>
                <c:pt idx="4528">
                  <c:v>-0.40753299999999998</c:v>
                </c:pt>
                <c:pt idx="4529" formatCode="0.00E+00">
                  <c:v>-0.41547800000000001</c:v>
                </c:pt>
                <c:pt idx="4530" formatCode="0.00E+00">
                  <c:v>-0.42353299999999999</c:v>
                </c:pt>
                <c:pt idx="4531">
                  <c:v>-0.43172700000000003</c:v>
                </c:pt>
                <c:pt idx="4532">
                  <c:v>-0.44006299999999998</c:v>
                </c:pt>
                <c:pt idx="4533">
                  <c:v>-0.448521</c:v>
                </c:pt>
                <c:pt idx="4534">
                  <c:v>-0.45709100000000003</c:v>
                </c:pt>
                <c:pt idx="4535">
                  <c:v>-0.465781</c:v>
                </c:pt>
                <c:pt idx="4536">
                  <c:v>-0.474601</c:v>
                </c:pt>
                <c:pt idx="4537">
                  <c:v>-0.48354599999999998</c:v>
                </c:pt>
                <c:pt idx="4538">
                  <c:v>-0.49259500000000001</c:v>
                </c:pt>
                <c:pt idx="4539">
                  <c:v>-0.501722</c:v>
                </c:pt>
                <c:pt idx="4540">
                  <c:v>-0.51091200000000003</c:v>
                </c:pt>
                <c:pt idx="4541">
                  <c:v>-0.52017199999999997</c:v>
                </c:pt>
                <c:pt idx="4542">
                  <c:v>-0.52951599999999999</c:v>
                </c:pt>
                <c:pt idx="4543">
                  <c:v>-0.53893599999999997</c:v>
                </c:pt>
                <c:pt idx="4544">
                  <c:v>-0.54839499999999997</c:v>
                </c:pt>
                <c:pt idx="4545">
                  <c:v>-0.55784699999999998</c:v>
                </c:pt>
                <c:pt idx="4546">
                  <c:v>-0.56726100000000002</c:v>
                </c:pt>
                <c:pt idx="4547">
                  <c:v>-0.57662100000000005</c:v>
                </c:pt>
                <c:pt idx="4548">
                  <c:v>-0.58592</c:v>
                </c:pt>
                <c:pt idx="4549">
                  <c:v>-0.59515700000000005</c:v>
                </c:pt>
                <c:pt idx="4550">
                  <c:v>-0.60432799999999998</c:v>
                </c:pt>
                <c:pt idx="4551">
                  <c:v>-0.61342099999999999</c:v>
                </c:pt>
                <c:pt idx="4552">
                  <c:v>-0.62240799999999996</c:v>
                </c:pt>
                <c:pt idx="4553">
                  <c:v>-0.63125600000000004</c:v>
                </c:pt>
                <c:pt idx="4554">
                  <c:v>-0.63994200000000001</c:v>
                </c:pt>
                <c:pt idx="4555">
                  <c:v>-0.64845699999999995</c:v>
                </c:pt>
                <c:pt idx="4556">
                  <c:v>-0.65679699999999996</c:v>
                </c:pt>
                <c:pt idx="4557">
                  <c:v>-0.66494699999999995</c:v>
                </c:pt>
                <c:pt idx="4558">
                  <c:v>-0.67288999999999999</c:v>
                </c:pt>
                <c:pt idx="4559">
                  <c:v>-0.68061700000000003</c:v>
                </c:pt>
                <c:pt idx="4560">
                  <c:v>-0.68812499999999999</c:v>
                </c:pt>
                <c:pt idx="4561">
                  <c:v>-0.69540100000000005</c:v>
                </c:pt>
                <c:pt idx="4562">
                  <c:v>-0.70241399999999998</c:v>
                </c:pt>
                <c:pt idx="4563">
                  <c:v>-0.70912299999999995</c:v>
                </c:pt>
                <c:pt idx="4564" formatCode="0.00E+00">
                  <c:v>-0.71549499999999999</c:v>
                </c:pt>
                <c:pt idx="4565" formatCode="0.00E+00">
                  <c:v>-0.72151900000000002</c:v>
                </c:pt>
                <c:pt idx="4566">
                  <c:v>-0.72720399999999996</c:v>
                </c:pt>
                <c:pt idx="4567">
                  <c:v>-0.732572</c:v>
                </c:pt>
                <c:pt idx="4568">
                  <c:v>-0.737645</c:v>
                </c:pt>
                <c:pt idx="4569">
                  <c:v>-0.74242699999999995</c:v>
                </c:pt>
                <c:pt idx="4570">
                  <c:v>-0.74689700000000003</c:v>
                </c:pt>
                <c:pt idx="4571">
                  <c:v>-0.75102999999999998</c:v>
                </c:pt>
                <c:pt idx="4572">
                  <c:v>-0.75480199999999997</c:v>
                </c:pt>
                <c:pt idx="4573">
                  <c:v>-0.75819300000000001</c:v>
                </c:pt>
                <c:pt idx="4574">
                  <c:v>-0.76118799999999998</c:v>
                </c:pt>
                <c:pt idx="4575">
                  <c:v>-0.76378000000000001</c:v>
                </c:pt>
                <c:pt idx="4576">
                  <c:v>-0.76597800000000005</c:v>
                </c:pt>
                <c:pt idx="4577">
                  <c:v>-0.76780499999999996</c:v>
                </c:pt>
                <c:pt idx="4578">
                  <c:v>-0.76927800000000002</c:v>
                </c:pt>
                <c:pt idx="4579">
                  <c:v>-0.77039199999999997</c:v>
                </c:pt>
                <c:pt idx="4580">
                  <c:v>-0.77112800000000004</c:v>
                </c:pt>
                <c:pt idx="4581">
                  <c:v>-0.77147100000000002</c:v>
                </c:pt>
                <c:pt idx="4582">
                  <c:v>-0.771424</c:v>
                </c:pt>
                <c:pt idx="4583">
                  <c:v>-0.77100199999999997</c:v>
                </c:pt>
                <c:pt idx="4584">
                  <c:v>-0.77021300000000004</c:v>
                </c:pt>
                <c:pt idx="4585">
                  <c:v>-0.76906099999999999</c:v>
                </c:pt>
                <c:pt idx="4586">
                  <c:v>-0.76755799999999996</c:v>
                </c:pt>
                <c:pt idx="4587">
                  <c:v>-0.76572099999999998</c:v>
                </c:pt>
                <c:pt idx="4588">
                  <c:v>-0.763571</c:v>
                </c:pt>
                <c:pt idx="4589">
                  <c:v>-0.76112599999999997</c:v>
                </c:pt>
                <c:pt idx="4590">
                  <c:v>-0.75839199999999996</c:v>
                </c:pt>
                <c:pt idx="4591">
                  <c:v>-0.75537600000000005</c:v>
                </c:pt>
                <c:pt idx="4592">
                  <c:v>-0.75207999999999997</c:v>
                </c:pt>
                <c:pt idx="4593">
                  <c:v>-0.74851500000000004</c:v>
                </c:pt>
                <c:pt idx="4594" formatCode="0.00E+00">
                  <c:v>-0.744699</c:v>
                </c:pt>
                <c:pt idx="4595" formatCode="0.00E+00">
                  <c:v>-0.740649</c:v>
                </c:pt>
                <c:pt idx="4596">
                  <c:v>-0.73636900000000005</c:v>
                </c:pt>
                <c:pt idx="4597">
                  <c:v>-0.73185199999999995</c:v>
                </c:pt>
                <c:pt idx="4598">
                  <c:v>-0.72709500000000005</c:v>
                </c:pt>
                <c:pt idx="4599">
                  <c:v>-0.72209599999999996</c:v>
                </c:pt>
                <c:pt idx="4600">
                  <c:v>-0.71685600000000005</c:v>
                </c:pt>
                <c:pt idx="4601">
                  <c:v>-0.71138800000000002</c:v>
                </c:pt>
                <c:pt idx="4602">
                  <c:v>-0.70571300000000003</c:v>
                </c:pt>
                <c:pt idx="4603">
                  <c:v>-0.69986300000000001</c:v>
                </c:pt>
                <c:pt idx="4604">
                  <c:v>-0.69386199999999998</c:v>
                </c:pt>
                <c:pt idx="4605">
                  <c:v>-0.68771800000000005</c:v>
                </c:pt>
                <c:pt idx="4606">
                  <c:v>-0.681423</c:v>
                </c:pt>
                <c:pt idx="4607">
                  <c:v>-0.67497399999999996</c:v>
                </c:pt>
                <c:pt idx="4608">
                  <c:v>-0.668377</c:v>
                </c:pt>
                <c:pt idx="4609">
                  <c:v>-0.66164699999999999</c:v>
                </c:pt>
                <c:pt idx="4610">
                  <c:v>-0.65478400000000003</c:v>
                </c:pt>
                <c:pt idx="4611">
                  <c:v>-0.64776500000000004</c:v>
                </c:pt>
                <c:pt idx="4612">
                  <c:v>-0.64055499999999999</c:v>
                </c:pt>
                <c:pt idx="4613">
                  <c:v>-0.63312999999999997</c:v>
                </c:pt>
                <c:pt idx="4614">
                  <c:v>-0.62548999999999999</c:v>
                </c:pt>
                <c:pt idx="4615">
                  <c:v>-0.61765300000000001</c:v>
                </c:pt>
                <c:pt idx="4616">
                  <c:v>-0.60964799999999997</c:v>
                </c:pt>
                <c:pt idx="4617">
                  <c:v>-0.60150199999999998</c:v>
                </c:pt>
                <c:pt idx="4618">
                  <c:v>-0.59321900000000005</c:v>
                </c:pt>
                <c:pt idx="4619">
                  <c:v>-0.58477400000000002</c:v>
                </c:pt>
                <c:pt idx="4620">
                  <c:v>-0.57613700000000001</c:v>
                </c:pt>
                <c:pt idx="4621">
                  <c:v>-0.56729399999999996</c:v>
                </c:pt>
                <c:pt idx="4622">
                  <c:v>-0.558249</c:v>
                </c:pt>
                <c:pt idx="4623">
                  <c:v>-0.54901900000000003</c:v>
                </c:pt>
                <c:pt idx="4624">
                  <c:v>-0.53963000000000005</c:v>
                </c:pt>
                <c:pt idx="4625">
                  <c:v>-0.53010299999999999</c:v>
                </c:pt>
                <c:pt idx="4626">
                  <c:v>-0.52044400000000002</c:v>
                </c:pt>
                <c:pt idx="4627">
                  <c:v>-0.51063599999999998</c:v>
                </c:pt>
                <c:pt idx="4628">
                  <c:v>-0.50065400000000004</c:v>
                </c:pt>
                <c:pt idx="4629">
                  <c:v>-0.49048199999999997</c:v>
                </c:pt>
                <c:pt idx="4630">
                  <c:v>-0.48011100000000001</c:v>
                </c:pt>
                <c:pt idx="4631" formatCode="0.00E+00">
                  <c:v>-0.46953</c:v>
                </c:pt>
                <c:pt idx="4632">
                  <c:v>-0.45872200000000002</c:v>
                </c:pt>
                <c:pt idx="4633">
                  <c:v>-0.44767699999999999</c:v>
                </c:pt>
                <c:pt idx="4634">
                  <c:v>-0.43640200000000001</c:v>
                </c:pt>
                <c:pt idx="4635">
                  <c:v>-0.42492200000000002</c:v>
                </c:pt>
                <c:pt idx="4636">
                  <c:v>-0.41326299999999999</c:v>
                </c:pt>
                <c:pt idx="4637">
                  <c:v>-0.40143499999999999</c:v>
                </c:pt>
                <c:pt idx="4638">
                  <c:v>-0.38942500000000002</c:v>
                </c:pt>
                <c:pt idx="4639">
                  <c:v>-0.37720500000000001</c:v>
                </c:pt>
                <c:pt idx="4640">
                  <c:v>-0.36475200000000002</c:v>
                </c:pt>
                <c:pt idx="4641">
                  <c:v>-0.352051</c:v>
                </c:pt>
                <c:pt idx="4642">
                  <c:v>-0.33910299999999999</c:v>
                </c:pt>
                <c:pt idx="4643">
                  <c:v>-0.32593499999999997</c:v>
                </c:pt>
                <c:pt idx="4644">
                  <c:v>-0.31259399999999998</c:v>
                </c:pt>
                <c:pt idx="4645">
                  <c:v>-0.29912699999999998</c:v>
                </c:pt>
                <c:pt idx="4646">
                  <c:v>-0.285551</c:v>
                </c:pt>
                <c:pt idx="4647">
                  <c:v>-0.27184799999999998</c:v>
                </c:pt>
                <c:pt idx="4648">
                  <c:v>-0.25799100000000003</c:v>
                </c:pt>
                <c:pt idx="4649">
                  <c:v>-0.24396100000000001</c:v>
                </c:pt>
                <c:pt idx="4650">
                  <c:v>-0.22975799999999999</c:v>
                </c:pt>
                <c:pt idx="4651">
                  <c:v>-0.21539700000000001</c:v>
                </c:pt>
                <c:pt idx="4652">
                  <c:v>-0.200904</c:v>
                </c:pt>
                <c:pt idx="4653">
                  <c:v>-0.186303</c:v>
                </c:pt>
                <c:pt idx="4654">
                  <c:v>-0.171621</c:v>
                </c:pt>
                <c:pt idx="4655">
                  <c:v>-0.15687100000000001</c:v>
                </c:pt>
                <c:pt idx="4656">
                  <c:v>-0.14205300000000001</c:v>
                </c:pt>
                <c:pt idx="4657">
                  <c:v>-0.127163</c:v>
                </c:pt>
                <c:pt idx="4658">
                  <c:v>-0.11219999999999999</c:v>
                </c:pt>
                <c:pt idx="4659">
                  <c:v>-9.7178799999999996E-2</c:v>
                </c:pt>
                <c:pt idx="4660">
                  <c:v>-8.2135399999999997E-2</c:v>
                </c:pt>
                <c:pt idx="4661">
                  <c:v>-6.7116400000000007E-2</c:v>
                </c:pt>
                <c:pt idx="4662">
                  <c:v>-5.2164099999999998E-2</c:v>
                </c:pt>
                <c:pt idx="4663" formatCode="0.00E+00">
                  <c:v>-3.7302399999999999E-2</c:v>
                </c:pt>
                <c:pt idx="4664">
                  <c:v>-2.2540999999999999E-2</c:v>
                </c:pt>
                <c:pt idx="4665" formatCode="0.00E+00">
                  <c:v>-7.8968700000000003E-3</c:v>
                </c:pt>
                <c:pt idx="4666" formatCode="0.00E+00">
                  <c:v>6.5923800000000001E-3</c:v>
                </c:pt>
                <c:pt idx="4667">
                  <c:v>2.08833E-2</c:v>
                </c:pt>
                <c:pt idx="4668">
                  <c:v>3.4952499999999997E-2</c:v>
                </c:pt>
                <c:pt idx="4669">
                  <c:v>4.8797500000000001E-2</c:v>
                </c:pt>
                <c:pt idx="4670">
                  <c:v>6.2415400000000003E-2</c:v>
                </c:pt>
                <c:pt idx="4671">
                  <c:v>7.5790399999999994E-2</c:v>
                </c:pt>
                <c:pt idx="4672">
                  <c:v>8.8903200000000002E-2</c:v>
                </c:pt>
                <c:pt idx="4673">
                  <c:v>0.10173699999999999</c:v>
                </c:pt>
                <c:pt idx="4674">
                  <c:v>0.114276</c:v>
                </c:pt>
                <c:pt idx="4675">
                  <c:v>0.126495</c:v>
                </c:pt>
                <c:pt idx="4676">
                  <c:v>0.138379</c:v>
                </c:pt>
                <c:pt idx="4677">
                  <c:v>0.14991699999999999</c:v>
                </c:pt>
                <c:pt idx="4678">
                  <c:v>0.161105</c:v>
                </c:pt>
                <c:pt idx="4679">
                  <c:v>0.17193700000000001</c:v>
                </c:pt>
                <c:pt idx="4680">
                  <c:v>0.18240700000000001</c:v>
                </c:pt>
                <c:pt idx="4681">
                  <c:v>0.19251199999999999</c:v>
                </c:pt>
                <c:pt idx="4682">
                  <c:v>0.20224400000000001</c:v>
                </c:pt>
                <c:pt idx="4683">
                  <c:v>0.211586</c:v>
                </c:pt>
                <c:pt idx="4684">
                  <c:v>0.220527</c:v>
                </c:pt>
                <c:pt idx="4685">
                  <c:v>0.22905900000000001</c:v>
                </c:pt>
                <c:pt idx="4686">
                  <c:v>0.237178</c:v>
                </c:pt>
                <c:pt idx="4687">
                  <c:v>0.24487800000000001</c:v>
                </c:pt>
                <c:pt idx="4688">
                  <c:v>0.25216899999999998</c:v>
                </c:pt>
                <c:pt idx="4689">
                  <c:v>0.25908100000000001</c:v>
                </c:pt>
                <c:pt idx="4690">
                  <c:v>0.26564199999999999</c:v>
                </c:pt>
                <c:pt idx="4691">
                  <c:v>0.27185399999999998</c:v>
                </c:pt>
                <c:pt idx="4692">
                  <c:v>0.27770600000000001</c:v>
                </c:pt>
                <c:pt idx="4693">
                  <c:v>0.28320200000000001</c:v>
                </c:pt>
                <c:pt idx="4694">
                  <c:v>0.28836000000000001</c:v>
                </c:pt>
                <c:pt idx="4695" formatCode="0.00E+00">
                  <c:v>0.29320000000000002</c:v>
                </c:pt>
                <c:pt idx="4696">
                  <c:v>0.29771900000000001</c:v>
                </c:pt>
                <c:pt idx="4697">
                  <c:v>0.301898</c:v>
                </c:pt>
                <c:pt idx="4698">
                  <c:v>0.30571500000000001</c:v>
                </c:pt>
                <c:pt idx="4699">
                  <c:v>0.30916500000000002</c:v>
                </c:pt>
                <c:pt idx="4700">
                  <c:v>0.31227100000000002</c:v>
                </c:pt>
                <c:pt idx="4701">
                  <c:v>0.31508000000000003</c:v>
                </c:pt>
                <c:pt idx="4702">
                  <c:v>0.31762200000000002</c:v>
                </c:pt>
                <c:pt idx="4703">
                  <c:v>0.31990400000000002</c:v>
                </c:pt>
                <c:pt idx="4704">
                  <c:v>0.32192100000000001</c:v>
                </c:pt>
                <c:pt idx="4705">
                  <c:v>0.32369399999999998</c:v>
                </c:pt>
                <c:pt idx="4706">
                  <c:v>0.32525399999999999</c:v>
                </c:pt>
                <c:pt idx="4707">
                  <c:v>0.32661200000000001</c:v>
                </c:pt>
                <c:pt idx="4708">
                  <c:v>0.32775599999999999</c:v>
                </c:pt>
                <c:pt idx="4709">
                  <c:v>0.328677</c:v>
                </c:pt>
                <c:pt idx="4710">
                  <c:v>0.32938600000000001</c:v>
                </c:pt>
                <c:pt idx="4711">
                  <c:v>0.32990599999999998</c:v>
                </c:pt>
                <c:pt idx="4712">
                  <c:v>0.33026</c:v>
                </c:pt>
                <c:pt idx="4713">
                  <c:v>0.33046599999999998</c:v>
                </c:pt>
                <c:pt idx="4714">
                  <c:v>0.33053199999999999</c:v>
                </c:pt>
                <c:pt idx="4715">
                  <c:v>0.33044800000000002</c:v>
                </c:pt>
                <c:pt idx="4716">
                  <c:v>0.33019999999999999</c:v>
                </c:pt>
                <c:pt idx="4717">
                  <c:v>0.32979199999999997</c:v>
                </c:pt>
                <c:pt idx="4718">
                  <c:v>0.32924799999999999</c:v>
                </c:pt>
                <c:pt idx="4719">
                  <c:v>0.32857799999999998</c:v>
                </c:pt>
                <c:pt idx="4720">
                  <c:v>0.32775799999999999</c:v>
                </c:pt>
                <c:pt idx="4721">
                  <c:v>0.32675399999999999</c:v>
                </c:pt>
                <c:pt idx="4722">
                  <c:v>0.32553599999999999</c:v>
                </c:pt>
                <c:pt idx="4723">
                  <c:v>0.32408399999999998</c:v>
                </c:pt>
                <c:pt idx="4724" formatCode="0.00E+00">
                  <c:v>0.32238</c:v>
                </c:pt>
                <c:pt idx="4725">
                  <c:v>0.32040099999999999</c:v>
                </c:pt>
                <c:pt idx="4726">
                  <c:v>0.31812099999999999</c:v>
                </c:pt>
                <c:pt idx="4727">
                  <c:v>0.31551299999999999</c:v>
                </c:pt>
                <c:pt idx="4728">
                  <c:v>0.31256899999999999</c:v>
                </c:pt>
                <c:pt idx="4729">
                  <c:v>0.30929899999999999</c:v>
                </c:pt>
                <c:pt idx="4730">
                  <c:v>0.30572199999999999</c:v>
                </c:pt>
                <c:pt idx="4731">
                  <c:v>0.301838</c:v>
                </c:pt>
                <c:pt idx="4732">
                  <c:v>0.297628</c:v>
                </c:pt>
                <c:pt idx="4733">
                  <c:v>0.29308000000000001</c:v>
                </c:pt>
                <c:pt idx="4734">
                  <c:v>0.28820099999999998</c:v>
                </c:pt>
                <c:pt idx="4735">
                  <c:v>0.28300700000000001</c:v>
                </c:pt>
                <c:pt idx="4736">
                  <c:v>0.27750599999999997</c:v>
                </c:pt>
                <c:pt idx="4737">
                  <c:v>0.27168799999999999</c:v>
                </c:pt>
                <c:pt idx="4738">
                  <c:v>0.26553300000000002</c:v>
                </c:pt>
                <c:pt idx="4739">
                  <c:v>0.25902199999999997</c:v>
                </c:pt>
                <c:pt idx="4740">
                  <c:v>0.25214199999999998</c:v>
                </c:pt>
                <c:pt idx="4741">
                  <c:v>0.24488699999999999</c:v>
                </c:pt>
                <c:pt idx="4742">
                  <c:v>0.237264</c:v>
                </c:pt>
                <c:pt idx="4743">
                  <c:v>0.22928200000000001</c:v>
                </c:pt>
                <c:pt idx="4744">
                  <c:v>0.220941</c:v>
                </c:pt>
                <c:pt idx="4745">
                  <c:v>0.212229</c:v>
                </c:pt>
                <c:pt idx="4746">
                  <c:v>0.20313700000000001</c:v>
                </c:pt>
                <c:pt idx="4747">
                  <c:v>0.19366900000000001</c:v>
                </c:pt>
                <c:pt idx="4748">
                  <c:v>0.18384200000000001</c:v>
                </c:pt>
                <c:pt idx="4749">
                  <c:v>0.173674</c:v>
                </c:pt>
                <c:pt idx="4750">
                  <c:v>0.16317300000000001</c:v>
                </c:pt>
                <c:pt idx="4751">
                  <c:v>0.15234</c:v>
                </c:pt>
                <c:pt idx="4752">
                  <c:v>0.14116999999999999</c:v>
                </c:pt>
                <c:pt idx="4753">
                  <c:v>0.12965499999999999</c:v>
                </c:pt>
                <c:pt idx="4754">
                  <c:v>0.117797</c:v>
                </c:pt>
                <c:pt idx="4755">
                  <c:v>0.105612</c:v>
                </c:pt>
                <c:pt idx="4756" formatCode="0.00E+00">
                  <c:v>9.3120499999999995E-2</c:v>
                </c:pt>
                <c:pt idx="4757">
                  <c:v>8.0343999999999999E-2</c:v>
                </c:pt>
                <c:pt idx="4758">
                  <c:v>6.7301299999999994E-2</c:v>
                </c:pt>
                <c:pt idx="4759">
                  <c:v>5.40104E-2</c:v>
                </c:pt>
                <c:pt idx="4760">
                  <c:v>4.04862E-2</c:v>
                </c:pt>
                <c:pt idx="4761">
                  <c:v>2.67429E-2</c:v>
                </c:pt>
                <c:pt idx="4762">
                  <c:v>1.28028E-2</c:v>
                </c:pt>
                <c:pt idx="4763" formatCode="0.00E+00">
                  <c:v>-1.29996E-3</c:v>
                </c:pt>
                <c:pt idx="4764">
                  <c:v>-1.5532199999999999E-2</c:v>
                </c:pt>
                <c:pt idx="4765">
                  <c:v>-2.9873199999999999E-2</c:v>
                </c:pt>
                <c:pt idx="4766">
                  <c:v>-4.4309599999999998E-2</c:v>
                </c:pt>
                <c:pt idx="4767">
                  <c:v>-5.8821900000000003E-2</c:v>
                </c:pt>
                <c:pt idx="4768">
                  <c:v>-7.3382500000000003E-2</c:v>
                </c:pt>
                <c:pt idx="4769">
                  <c:v>-8.7963399999999997E-2</c:v>
                </c:pt>
                <c:pt idx="4770">
                  <c:v>-0.10253900000000001</c:v>
                </c:pt>
                <c:pt idx="4771">
                  <c:v>-0.11708399999999999</c:v>
                </c:pt>
                <c:pt idx="4772">
                  <c:v>-0.13156999999999999</c:v>
                </c:pt>
                <c:pt idx="4773">
                  <c:v>-0.14597299999999999</c:v>
                </c:pt>
                <c:pt idx="4774">
                  <c:v>-0.160271</c:v>
                </c:pt>
                <c:pt idx="4775">
                  <c:v>-0.17444399999999999</c:v>
                </c:pt>
                <c:pt idx="4776">
                  <c:v>-0.188476</c:v>
                </c:pt>
                <c:pt idx="4777">
                  <c:v>-0.20235800000000001</c:v>
                </c:pt>
                <c:pt idx="4778">
                  <c:v>-0.21609200000000001</c:v>
                </c:pt>
                <c:pt idx="4779">
                  <c:v>-0.22967899999999999</c:v>
                </c:pt>
                <c:pt idx="4780">
                  <c:v>-0.24312</c:v>
                </c:pt>
                <c:pt idx="4781">
                  <c:v>-0.256413</c:v>
                </c:pt>
                <c:pt idx="4782">
                  <c:v>-0.26955400000000002</c:v>
                </c:pt>
                <c:pt idx="4783">
                  <c:v>-0.28253099999999998</c:v>
                </c:pt>
                <c:pt idx="4784">
                  <c:v>-0.295321</c:v>
                </c:pt>
                <c:pt idx="4785">
                  <c:v>-0.30788599999999999</c:v>
                </c:pt>
                <c:pt idx="4786">
                  <c:v>-0.32019900000000001</c:v>
                </c:pt>
                <c:pt idx="4787" formatCode="0.00E+00">
                  <c:v>-0.33225300000000002</c:v>
                </c:pt>
                <c:pt idx="4788" formatCode="0.00E+00">
                  <c:v>-0.34406799999999998</c:v>
                </c:pt>
                <c:pt idx="4789">
                  <c:v>-0.35567100000000001</c:v>
                </c:pt>
                <c:pt idx="4790">
                  <c:v>-0.36708000000000002</c:v>
                </c:pt>
                <c:pt idx="4791">
                  <c:v>-0.37830200000000003</c:v>
                </c:pt>
                <c:pt idx="4792">
                  <c:v>-0.38933899999999999</c:v>
                </c:pt>
                <c:pt idx="4793">
                  <c:v>-0.40019199999999999</c:v>
                </c:pt>
                <c:pt idx="4794">
                  <c:v>-0.41087200000000001</c:v>
                </c:pt>
                <c:pt idx="4795">
                  <c:v>-0.42139199999999999</c:v>
                </c:pt>
                <c:pt idx="4796">
                  <c:v>-0.43175999999999998</c:v>
                </c:pt>
                <c:pt idx="4797">
                  <c:v>-0.44197199999999998</c:v>
                </c:pt>
                <c:pt idx="4798">
                  <c:v>-0.452015</c:v>
                </c:pt>
                <c:pt idx="4799">
                  <c:v>-0.46188299999999999</c:v>
                </c:pt>
                <c:pt idx="4800">
                  <c:v>-0.47157500000000002</c:v>
                </c:pt>
                <c:pt idx="4801">
                  <c:v>-0.48109499999999999</c:v>
                </c:pt>
                <c:pt idx="4802">
                  <c:v>-0.490454</c:v>
                </c:pt>
                <c:pt idx="4803">
                  <c:v>-0.49966100000000002</c:v>
                </c:pt>
                <c:pt idx="4804">
                  <c:v>-0.50872300000000004</c:v>
                </c:pt>
                <c:pt idx="4805">
                  <c:v>-0.51764399999999999</c:v>
                </c:pt>
                <c:pt idx="4806">
                  <c:v>-0.52642500000000003</c:v>
                </c:pt>
                <c:pt idx="4807">
                  <c:v>-0.53506699999999996</c:v>
                </c:pt>
                <c:pt idx="4808">
                  <c:v>-0.54356300000000002</c:v>
                </c:pt>
                <c:pt idx="4809">
                  <c:v>-0.55191400000000002</c:v>
                </c:pt>
                <c:pt idx="4810">
                  <c:v>-0.56012200000000001</c:v>
                </c:pt>
                <c:pt idx="4811">
                  <c:v>-0.56818900000000006</c:v>
                </c:pt>
                <c:pt idx="4812">
                  <c:v>-0.57611100000000004</c:v>
                </c:pt>
                <c:pt idx="4813">
                  <c:v>-0.58388099999999998</c:v>
                </c:pt>
                <c:pt idx="4814">
                  <c:v>-0.59149399999999996</c:v>
                </c:pt>
                <c:pt idx="4815">
                  <c:v>-0.59894099999999995</c:v>
                </c:pt>
                <c:pt idx="4816">
                  <c:v>-0.60619900000000004</c:v>
                </c:pt>
                <c:pt idx="4817">
                  <c:v>-0.61324999999999996</c:v>
                </c:pt>
                <c:pt idx="4818">
                  <c:v>-0.62009800000000004</c:v>
                </c:pt>
                <c:pt idx="4819">
                  <c:v>-0.62676799999999999</c:v>
                </c:pt>
                <c:pt idx="4820">
                  <c:v>-0.63328499999999999</c:v>
                </c:pt>
                <c:pt idx="4821">
                  <c:v>-0.63964699999999997</c:v>
                </c:pt>
                <c:pt idx="4822">
                  <c:v>-0.645841</c:v>
                </c:pt>
                <c:pt idx="4823">
                  <c:v>-0.65185000000000004</c:v>
                </c:pt>
                <c:pt idx="4824">
                  <c:v>-0.65766800000000003</c:v>
                </c:pt>
                <c:pt idx="4825">
                  <c:v>-0.66328900000000002</c:v>
                </c:pt>
                <c:pt idx="4826" formatCode="0.00E+00">
                  <c:v>-0.66871100000000006</c:v>
                </c:pt>
                <c:pt idx="4827" formatCode="0.00E+00">
                  <c:v>-0.67392200000000002</c:v>
                </c:pt>
                <c:pt idx="4828">
                  <c:v>-0.67890499999999998</c:v>
                </c:pt>
                <c:pt idx="4829">
                  <c:v>-0.68364199999999997</c:v>
                </c:pt>
                <c:pt idx="4830">
                  <c:v>-0.68811599999999995</c:v>
                </c:pt>
                <c:pt idx="4831">
                  <c:v>-0.69231699999999996</c:v>
                </c:pt>
                <c:pt idx="4832">
                  <c:v>-0.69623500000000005</c:v>
                </c:pt>
                <c:pt idx="4833">
                  <c:v>-0.69984900000000005</c:v>
                </c:pt>
                <c:pt idx="4834">
                  <c:v>-0.70312799999999998</c:v>
                </c:pt>
                <c:pt idx="4835">
                  <c:v>-0.70605300000000004</c:v>
                </c:pt>
                <c:pt idx="4836">
                  <c:v>-0.70862700000000001</c:v>
                </c:pt>
                <c:pt idx="4837">
                  <c:v>-0.71086899999999997</c:v>
                </c:pt>
                <c:pt idx="4838">
                  <c:v>-0.71278799999999998</c:v>
                </c:pt>
                <c:pt idx="4839">
                  <c:v>-0.71437099999999998</c:v>
                </c:pt>
                <c:pt idx="4840">
                  <c:v>-0.71560599999999996</c:v>
                </c:pt>
                <c:pt idx="4841">
                  <c:v>-0.71648500000000004</c:v>
                </c:pt>
                <c:pt idx="4842">
                  <c:v>-0.71700200000000003</c:v>
                </c:pt>
                <c:pt idx="4843">
                  <c:v>-0.71714599999999995</c:v>
                </c:pt>
                <c:pt idx="4844">
                  <c:v>-0.71690200000000004</c:v>
                </c:pt>
                <c:pt idx="4845">
                  <c:v>-0.71625300000000003</c:v>
                </c:pt>
                <c:pt idx="4846">
                  <c:v>-0.71518899999999996</c:v>
                </c:pt>
                <c:pt idx="4847">
                  <c:v>-0.71370699999999998</c:v>
                </c:pt>
                <c:pt idx="4848">
                  <c:v>-0.711812</c:v>
                </c:pt>
                <c:pt idx="4849">
                  <c:v>-0.70951299999999995</c:v>
                </c:pt>
                <c:pt idx="4850">
                  <c:v>-0.70681300000000002</c:v>
                </c:pt>
                <c:pt idx="4851">
                  <c:v>-0.703708</c:v>
                </c:pt>
                <c:pt idx="4852">
                  <c:v>-0.70019600000000004</c:v>
                </c:pt>
                <c:pt idx="4853">
                  <c:v>-0.69627899999999998</c:v>
                </c:pt>
                <c:pt idx="4854">
                  <c:v>-0.69196199999999997</c:v>
                </c:pt>
                <c:pt idx="4855">
                  <c:v>-0.68724799999999997</c:v>
                </c:pt>
                <c:pt idx="4856">
                  <c:v>-0.68214399999999997</c:v>
                </c:pt>
                <c:pt idx="4857">
                  <c:v>-0.67666300000000001</c:v>
                </c:pt>
                <c:pt idx="4858" formatCode="0.00E+00">
                  <c:v>-0.670825</c:v>
                </c:pt>
                <c:pt idx="4859" formatCode="0.00E+00">
                  <c:v>-0.66464599999999996</c:v>
                </c:pt>
                <c:pt idx="4860" formatCode="0.00E+00">
                  <c:v>-0.65813699999999997</c:v>
                </c:pt>
                <c:pt idx="4861">
                  <c:v>-0.65129899999999996</c:v>
                </c:pt>
                <c:pt idx="4862">
                  <c:v>-0.64413100000000001</c:v>
                </c:pt>
                <c:pt idx="4863">
                  <c:v>-0.636633</c:v>
                </c:pt>
                <c:pt idx="4864">
                  <c:v>-0.62881299999999996</c:v>
                </c:pt>
                <c:pt idx="4865">
                  <c:v>-0.62068100000000004</c:v>
                </c:pt>
                <c:pt idx="4866">
                  <c:v>-0.61224299999999998</c:v>
                </c:pt>
                <c:pt idx="4867">
                  <c:v>-0.60350599999999999</c:v>
                </c:pt>
                <c:pt idx="4868">
                  <c:v>-0.59448299999999998</c:v>
                </c:pt>
                <c:pt idx="4869">
                  <c:v>-0.58518800000000004</c:v>
                </c:pt>
                <c:pt idx="4870">
                  <c:v>-0.57563299999999995</c:v>
                </c:pt>
                <c:pt idx="4871">
                  <c:v>-0.56583399999999995</c:v>
                </c:pt>
                <c:pt idx="4872">
                  <c:v>-0.555813</c:v>
                </c:pt>
                <c:pt idx="4873">
                  <c:v>-0.54559299999999999</c:v>
                </c:pt>
                <c:pt idx="4874">
                  <c:v>-0.535192</c:v>
                </c:pt>
                <c:pt idx="4875">
                  <c:v>-0.524617</c:v>
                </c:pt>
                <c:pt idx="4876">
                  <c:v>-0.513876</c:v>
                </c:pt>
                <c:pt idx="4877">
                  <c:v>-0.50298399999999999</c:v>
                </c:pt>
                <c:pt idx="4878">
                  <c:v>-0.49195899999999998</c:v>
                </c:pt>
                <c:pt idx="4879">
                  <c:v>-0.48082799999999998</c:v>
                </c:pt>
                <c:pt idx="4880">
                  <c:v>-0.46961900000000001</c:v>
                </c:pt>
                <c:pt idx="4881">
                  <c:v>-0.45834999999999998</c:v>
                </c:pt>
                <c:pt idx="4882">
                  <c:v>-0.44703500000000002</c:v>
                </c:pt>
                <c:pt idx="4883">
                  <c:v>-0.43568200000000001</c:v>
                </c:pt>
                <c:pt idx="4884">
                  <c:v>-0.42430600000000002</c:v>
                </c:pt>
                <c:pt idx="4885">
                  <c:v>-0.41292699999999999</c:v>
                </c:pt>
                <c:pt idx="4886">
                  <c:v>-0.40156900000000001</c:v>
                </c:pt>
                <c:pt idx="4887">
                  <c:v>-0.39024999999999999</c:v>
                </c:pt>
                <c:pt idx="4888">
                  <c:v>-0.378969</c:v>
                </c:pt>
                <c:pt idx="4889">
                  <c:v>-0.36771599999999999</c:v>
                </c:pt>
                <c:pt idx="4890">
                  <c:v>-0.35648200000000002</c:v>
                </c:pt>
                <c:pt idx="4891">
                  <c:v>-0.345273</c:v>
                </c:pt>
                <c:pt idx="4892">
                  <c:v>-0.33409699999999998</c:v>
                </c:pt>
                <c:pt idx="4893">
                  <c:v>-0.32295699999999999</c:v>
                </c:pt>
                <c:pt idx="4894" formatCode="0.00E+00">
                  <c:v>-0.31184499999999998</c:v>
                </c:pt>
                <c:pt idx="4895" formatCode="0.00E+00">
                  <c:v>-0.30075600000000002</c:v>
                </c:pt>
                <c:pt idx="4896" formatCode="0.00E+00">
                  <c:v>-0.28968899999999997</c:v>
                </c:pt>
                <c:pt idx="4897">
                  <c:v>-0.27864</c:v>
                </c:pt>
                <c:pt idx="4898">
                  <c:v>-0.2676</c:v>
                </c:pt>
                <c:pt idx="4899">
                  <c:v>-0.25655600000000001</c:v>
                </c:pt>
                <c:pt idx="4900">
                  <c:v>-0.245505</c:v>
                </c:pt>
                <c:pt idx="4901">
                  <c:v>-0.23444699999999999</c:v>
                </c:pt>
                <c:pt idx="4902">
                  <c:v>-0.22338</c:v>
                </c:pt>
                <c:pt idx="4903">
                  <c:v>-0.21229600000000001</c:v>
                </c:pt>
                <c:pt idx="4904">
                  <c:v>-0.201187</c:v>
                </c:pt>
                <c:pt idx="4905">
                  <c:v>-0.190051</c:v>
                </c:pt>
                <c:pt idx="4906">
                  <c:v>-0.17888999999999999</c:v>
                </c:pt>
                <c:pt idx="4907">
                  <c:v>-0.16770399999999999</c:v>
                </c:pt>
                <c:pt idx="4908">
                  <c:v>-0.15649199999999999</c:v>
                </c:pt>
                <c:pt idx="4909">
                  <c:v>-0.145255</c:v>
                </c:pt>
                <c:pt idx="4910">
                  <c:v>-0.133996</c:v>
                </c:pt>
                <c:pt idx="4911">
                  <c:v>-0.12271899999999999</c:v>
                </c:pt>
                <c:pt idx="4912">
                  <c:v>-0.111418</c:v>
                </c:pt>
                <c:pt idx="4913">
                  <c:v>-0.10009</c:v>
                </c:pt>
                <c:pt idx="4914">
                  <c:v>-8.87352E-2</c:v>
                </c:pt>
                <c:pt idx="4915">
                  <c:v>-7.7363600000000005E-2</c:v>
                </c:pt>
                <c:pt idx="4916">
                  <c:v>-6.5981700000000004E-2</c:v>
                </c:pt>
                <c:pt idx="4917">
                  <c:v>-5.4591099999999997E-2</c:v>
                </c:pt>
                <c:pt idx="4918">
                  <c:v>-4.3193700000000002E-2</c:v>
                </c:pt>
                <c:pt idx="4919">
                  <c:v>-3.1794900000000001E-2</c:v>
                </c:pt>
                <c:pt idx="4920">
                  <c:v>-2.04025E-2</c:v>
                </c:pt>
                <c:pt idx="4921" formatCode="0.00E+00">
                  <c:v>-9.0249600000000003E-3</c:v>
                </c:pt>
                <c:pt idx="4922" formatCode="0.00E+00">
                  <c:v>2.33227E-3</c:v>
                </c:pt>
                <c:pt idx="4923">
                  <c:v>1.3669799999999999E-2</c:v>
                </c:pt>
                <c:pt idx="4924">
                  <c:v>2.49933E-2</c:v>
                </c:pt>
                <c:pt idx="4925">
                  <c:v>3.6306600000000001E-2</c:v>
                </c:pt>
                <c:pt idx="4926">
                  <c:v>4.7605799999999997E-2</c:v>
                </c:pt>
                <c:pt idx="4927">
                  <c:v>5.8880500000000002E-2</c:v>
                </c:pt>
                <c:pt idx="4928">
                  <c:v>7.0119200000000007E-2</c:v>
                </c:pt>
                <c:pt idx="4929">
                  <c:v>8.13112E-2</c:v>
                </c:pt>
                <c:pt idx="4930">
                  <c:v>9.2444200000000004E-2</c:v>
                </c:pt>
                <c:pt idx="4931">
                  <c:v>0.103501</c:v>
                </c:pt>
                <c:pt idx="4932">
                  <c:v>0.114463</c:v>
                </c:pt>
                <c:pt idx="4933">
                  <c:v>0.12531300000000001</c:v>
                </c:pt>
                <c:pt idx="4934" formatCode="0.00E+00">
                  <c:v>0.136045</c:v>
                </c:pt>
                <c:pt idx="4935" formatCode="0.00E+00">
                  <c:v>0.14665700000000001</c:v>
                </c:pt>
                <c:pt idx="4936" formatCode="0.00E+00">
                  <c:v>0.15715000000000001</c:v>
                </c:pt>
                <c:pt idx="4937">
                  <c:v>0.167518</c:v>
                </c:pt>
                <c:pt idx="4938">
                  <c:v>0.17774499999999999</c:v>
                </c:pt>
                <c:pt idx="4939">
                  <c:v>0.187803</c:v>
                </c:pt>
                <c:pt idx="4940">
                  <c:v>0.197656</c:v>
                </c:pt>
                <c:pt idx="4941">
                  <c:v>0.20727899999999999</c:v>
                </c:pt>
                <c:pt idx="4942">
                  <c:v>0.21665699999999999</c:v>
                </c:pt>
                <c:pt idx="4943">
                  <c:v>0.22578100000000001</c:v>
                </c:pt>
                <c:pt idx="4944">
                  <c:v>0.23463700000000001</c:v>
                </c:pt>
                <c:pt idx="4945">
                  <c:v>0.24321100000000001</c:v>
                </c:pt>
                <c:pt idx="4946">
                  <c:v>0.25148900000000002</c:v>
                </c:pt>
                <c:pt idx="4947">
                  <c:v>0.25946399999999997</c:v>
                </c:pt>
                <c:pt idx="4948">
                  <c:v>0.26712900000000001</c:v>
                </c:pt>
                <c:pt idx="4949">
                  <c:v>0.27447700000000003</c:v>
                </c:pt>
                <c:pt idx="4950">
                  <c:v>0.28150700000000001</c:v>
                </c:pt>
                <c:pt idx="4951">
                  <c:v>0.288219</c:v>
                </c:pt>
                <c:pt idx="4952">
                  <c:v>0.29461100000000001</c:v>
                </c:pt>
                <c:pt idx="4953">
                  <c:v>0.30067700000000003</c:v>
                </c:pt>
                <c:pt idx="4954">
                  <c:v>0.30641000000000002</c:v>
                </c:pt>
                <c:pt idx="4955">
                  <c:v>0.311803</c:v>
                </c:pt>
                <c:pt idx="4956">
                  <c:v>0.31684699999999999</c:v>
                </c:pt>
                <c:pt idx="4957">
                  <c:v>0.32153900000000002</c:v>
                </c:pt>
                <c:pt idx="4958">
                  <c:v>0.32588</c:v>
                </c:pt>
                <c:pt idx="4959">
                  <c:v>0.32987100000000003</c:v>
                </c:pt>
                <c:pt idx="4960">
                  <c:v>0.333511</c:v>
                </c:pt>
                <c:pt idx="4961">
                  <c:v>0.33679900000000002</c:v>
                </c:pt>
                <c:pt idx="4962">
                  <c:v>0.33973999999999999</c:v>
                </c:pt>
                <c:pt idx="4963">
                  <c:v>0.342339</c:v>
                </c:pt>
                <c:pt idx="4964">
                  <c:v>0.34459899999999999</c:v>
                </c:pt>
                <c:pt idx="4965">
                  <c:v>0.346524</c:v>
                </c:pt>
                <c:pt idx="4966" formatCode="0.00E+00">
                  <c:v>0.34812300000000002</c:v>
                </c:pt>
                <c:pt idx="4967" formatCode="0.00E+00">
                  <c:v>0.349408</c:v>
                </c:pt>
                <c:pt idx="4968">
                  <c:v>0.35038999999999998</c:v>
                </c:pt>
                <c:pt idx="4969">
                  <c:v>0.35107500000000003</c:v>
                </c:pt>
                <c:pt idx="4970">
                  <c:v>0.35147200000000001</c:v>
                </c:pt>
                <c:pt idx="4971">
                  <c:v>0.35159000000000001</c:v>
                </c:pt>
                <c:pt idx="4972">
                  <c:v>0.351441</c:v>
                </c:pt>
                <c:pt idx="4973">
                  <c:v>0.35103899999999999</c:v>
                </c:pt>
                <c:pt idx="4974">
                  <c:v>0.35039500000000001</c:v>
                </c:pt>
                <c:pt idx="4975">
                  <c:v>0.349518</c:v>
                </c:pt>
                <c:pt idx="4976">
                  <c:v>0.34841499999999997</c:v>
                </c:pt>
                <c:pt idx="4977">
                  <c:v>0.34709200000000001</c:v>
                </c:pt>
                <c:pt idx="4978">
                  <c:v>0.34555799999999998</c:v>
                </c:pt>
                <c:pt idx="4979">
                  <c:v>0.343829</c:v>
                </c:pt>
                <c:pt idx="4980">
                  <c:v>0.34191899999999997</c:v>
                </c:pt>
                <c:pt idx="4981">
                  <c:v>0.33984199999999998</c:v>
                </c:pt>
                <c:pt idx="4982">
                  <c:v>0.33760699999999999</c:v>
                </c:pt>
                <c:pt idx="4983">
                  <c:v>0.33522400000000002</c:v>
                </c:pt>
                <c:pt idx="4984">
                  <c:v>0.33270699999999997</c:v>
                </c:pt>
                <c:pt idx="4985">
                  <c:v>0.33007199999999998</c:v>
                </c:pt>
                <c:pt idx="4986">
                  <c:v>0.32733000000000001</c:v>
                </c:pt>
                <c:pt idx="4987">
                  <c:v>0.32448900000000003</c:v>
                </c:pt>
                <c:pt idx="4988">
                  <c:v>0.32155299999999998</c:v>
                </c:pt>
                <c:pt idx="4989">
                  <c:v>0.31852399999999997</c:v>
                </c:pt>
                <c:pt idx="4990">
                  <c:v>0.31540000000000001</c:v>
                </c:pt>
                <c:pt idx="4991">
                  <c:v>0.31217899999999998</c:v>
                </c:pt>
                <c:pt idx="4992">
                  <c:v>0.30885299999999999</c:v>
                </c:pt>
                <c:pt idx="4993">
                  <c:v>0.30541800000000002</c:v>
                </c:pt>
                <c:pt idx="4994">
                  <c:v>0.301875</c:v>
                </c:pt>
                <c:pt idx="4995">
                  <c:v>0.29822799999999999</c:v>
                </c:pt>
                <c:pt idx="4996">
                  <c:v>0.29447699999999999</c:v>
                </c:pt>
                <c:pt idx="4997">
                  <c:v>0.29061700000000001</c:v>
                </c:pt>
                <c:pt idx="4998" formatCode="0.00E+00">
                  <c:v>0.28664499999999998</c:v>
                </c:pt>
                <c:pt idx="4999">
                  <c:v>0.282559</c:v>
                </c:pt>
                <c:pt idx="5000">
                  <c:v>0.27836</c:v>
                </c:pt>
                <c:pt idx="5001">
                  <c:v>0.27405099999999999</c:v>
                </c:pt>
                <c:pt idx="5002">
                  <c:v>0.26962900000000001</c:v>
                </c:pt>
                <c:pt idx="5003">
                  <c:v>0.265094</c:v>
                </c:pt>
                <c:pt idx="5004">
                  <c:v>0.260438</c:v>
                </c:pt>
                <c:pt idx="5005">
                  <c:v>0.25565300000000002</c:v>
                </c:pt>
                <c:pt idx="5006">
                  <c:v>0.25073400000000001</c:v>
                </c:pt>
                <c:pt idx="5007">
                  <c:v>0.24567800000000001</c:v>
                </c:pt>
                <c:pt idx="5008">
                  <c:v>0.24048600000000001</c:v>
                </c:pt>
                <c:pt idx="5009">
                  <c:v>0.235151</c:v>
                </c:pt>
                <c:pt idx="5010">
                  <c:v>0.22966500000000001</c:v>
                </c:pt>
                <c:pt idx="5011">
                  <c:v>0.224019</c:v>
                </c:pt>
                <c:pt idx="5012">
                  <c:v>0.21820899999999999</c:v>
                </c:pt>
                <c:pt idx="5013">
                  <c:v>0.21223400000000001</c:v>
                </c:pt>
                <c:pt idx="5014">
                  <c:v>0.20608699999999999</c:v>
                </c:pt>
                <c:pt idx="5015">
                  <c:v>0.19976099999999999</c:v>
                </c:pt>
                <c:pt idx="5016">
                  <c:v>0.193244</c:v>
                </c:pt>
                <c:pt idx="5017">
                  <c:v>0.186532</c:v>
                </c:pt>
                <c:pt idx="5018">
                  <c:v>0.17962500000000001</c:v>
                </c:pt>
                <c:pt idx="5019">
                  <c:v>0.17252799999999999</c:v>
                </c:pt>
                <c:pt idx="5020">
                  <c:v>0.165243</c:v>
                </c:pt>
                <c:pt idx="5021">
                  <c:v>0.157773</c:v>
                </c:pt>
                <c:pt idx="5022">
                  <c:v>0.150117</c:v>
                </c:pt>
                <c:pt idx="5023">
                  <c:v>0.14227699999999999</c:v>
                </c:pt>
                <c:pt idx="5024">
                  <c:v>0.13425400000000001</c:v>
                </c:pt>
                <c:pt idx="5025">
                  <c:v>0.126051</c:v>
                </c:pt>
                <c:pt idx="5026">
                  <c:v>0.11767</c:v>
                </c:pt>
                <c:pt idx="5027">
                  <c:v>0.109108</c:v>
                </c:pt>
                <c:pt idx="5028" formatCode="0.00E+00">
                  <c:v>0.100365</c:v>
                </c:pt>
                <c:pt idx="5029" formatCode="0.00E+00">
                  <c:v>9.1445799999999994E-2</c:v>
                </c:pt>
                <c:pt idx="5030">
                  <c:v>8.2362599999999994E-2</c:v>
                </c:pt>
                <c:pt idx="5031">
                  <c:v>7.3129200000000005E-2</c:v>
                </c:pt>
                <c:pt idx="5032">
                  <c:v>6.3759800000000005E-2</c:v>
                </c:pt>
                <c:pt idx="5033">
                  <c:v>5.4268999999999998E-2</c:v>
                </c:pt>
                <c:pt idx="5034">
                  <c:v>4.4670799999999997E-2</c:v>
                </c:pt>
                <c:pt idx="5035">
                  <c:v>3.4976800000000002E-2</c:v>
                </c:pt>
                <c:pt idx="5036">
                  <c:v>2.5195800000000001E-2</c:v>
                </c:pt>
                <c:pt idx="5037">
                  <c:v>1.5336199999999999E-2</c:v>
                </c:pt>
                <c:pt idx="5038" formatCode="0.00E+00">
                  <c:v>5.4080600000000001E-3</c:v>
                </c:pt>
                <c:pt idx="5039" formatCode="0.00E+00">
                  <c:v>-4.5756199999999999E-3</c:v>
                </c:pt>
                <c:pt idx="5040">
                  <c:v>-1.4597600000000001E-2</c:v>
                </c:pt>
                <c:pt idx="5041">
                  <c:v>-2.4637300000000001E-2</c:v>
                </c:pt>
                <c:pt idx="5042">
                  <c:v>-3.4673900000000001E-2</c:v>
                </c:pt>
                <c:pt idx="5043">
                  <c:v>-4.4690500000000001E-2</c:v>
                </c:pt>
                <c:pt idx="5044">
                  <c:v>-5.4673899999999998E-2</c:v>
                </c:pt>
                <c:pt idx="5045">
                  <c:v>-6.4612100000000006E-2</c:v>
                </c:pt>
                <c:pt idx="5046">
                  <c:v>-7.4493100000000007E-2</c:v>
                </c:pt>
                <c:pt idx="5047">
                  <c:v>-8.4305000000000005E-2</c:v>
                </c:pt>
                <c:pt idx="5048">
                  <c:v>-9.4035999999999995E-2</c:v>
                </c:pt>
                <c:pt idx="5049">
                  <c:v>-0.103673</c:v>
                </c:pt>
                <c:pt idx="5050">
                  <c:v>-0.113202</c:v>
                </c:pt>
                <c:pt idx="5051">
                  <c:v>-0.12261</c:v>
                </c:pt>
                <c:pt idx="5052">
                  <c:v>-0.13188800000000001</c:v>
                </c:pt>
                <c:pt idx="5053">
                  <c:v>-0.14102500000000001</c:v>
                </c:pt>
                <c:pt idx="5054">
                  <c:v>-0.15001</c:v>
                </c:pt>
                <c:pt idx="5055">
                  <c:v>-0.158829</c:v>
                </c:pt>
                <c:pt idx="5056">
                  <c:v>-0.16746800000000001</c:v>
                </c:pt>
                <c:pt idx="5057">
                  <c:v>-0.17592099999999999</c:v>
                </c:pt>
                <c:pt idx="5058">
                  <c:v>-0.18418399999999999</c:v>
                </c:pt>
                <c:pt idx="5059">
                  <c:v>-0.19225500000000001</c:v>
                </c:pt>
                <c:pt idx="5060">
                  <c:v>-0.200131</c:v>
                </c:pt>
                <c:pt idx="5061" formatCode="0.00E+00">
                  <c:v>-0.20780699999999999</c:v>
                </c:pt>
                <c:pt idx="5062" formatCode="0.00E+00">
                  <c:v>-0.215278</c:v>
                </c:pt>
                <c:pt idx="5063">
                  <c:v>-0.22253800000000001</c:v>
                </c:pt>
                <c:pt idx="5064">
                  <c:v>-0.22958400000000001</c:v>
                </c:pt>
                <c:pt idx="5065">
                  <c:v>-0.23641499999999999</c:v>
                </c:pt>
                <c:pt idx="5066">
                  <c:v>-0.243032</c:v>
                </c:pt>
                <c:pt idx="5067">
                  <c:v>-0.24943799999999999</c:v>
                </c:pt>
                <c:pt idx="5068">
                  <c:v>-0.255635</c:v>
                </c:pt>
                <c:pt idx="5069">
                  <c:v>-0.261627</c:v>
                </c:pt>
                <c:pt idx="5070">
                  <c:v>-0.26741700000000002</c:v>
                </c:pt>
                <c:pt idx="5071">
                  <c:v>-0.273007</c:v>
                </c:pt>
                <c:pt idx="5072">
                  <c:v>-0.27840300000000001</c:v>
                </c:pt>
                <c:pt idx="5073">
                  <c:v>-0.283609</c:v>
                </c:pt>
                <c:pt idx="5074">
                  <c:v>-0.28863</c:v>
                </c:pt>
                <c:pt idx="5075">
                  <c:v>-0.29347200000000001</c:v>
                </c:pt>
                <c:pt idx="5076">
                  <c:v>-0.29814099999999999</c:v>
                </c:pt>
                <c:pt idx="5077">
                  <c:v>-0.30264400000000002</c:v>
                </c:pt>
                <c:pt idx="5078">
                  <c:v>-0.30698900000000001</c:v>
                </c:pt>
                <c:pt idx="5079">
                  <c:v>-0.31118299999999999</c:v>
                </c:pt>
                <c:pt idx="5080">
                  <c:v>-0.31523499999999999</c:v>
                </c:pt>
                <c:pt idx="5081">
                  <c:v>-0.31915199999999999</c:v>
                </c:pt>
                <c:pt idx="5082">
                  <c:v>-0.32294299999999998</c:v>
                </c:pt>
                <c:pt idx="5083">
                  <c:v>-0.32661299999999999</c:v>
                </c:pt>
                <c:pt idx="5084">
                  <c:v>-0.33016499999999999</c:v>
                </c:pt>
                <c:pt idx="5085">
                  <c:v>-0.33360499999999998</c:v>
                </c:pt>
                <c:pt idx="5086">
                  <c:v>-0.33693499999999998</c:v>
                </c:pt>
                <c:pt idx="5087">
                  <c:v>-0.34016000000000002</c:v>
                </c:pt>
                <c:pt idx="5088">
                  <c:v>-0.34328500000000001</c:v>
                </c:pt>
                <c:pt idx="5089">
                  <c:v>-0.34631200000000001</c:v>
                </c:pt>
                <c:pt idx="5090">
                  <c:v>-0.349242</c:v>
                </c:pt>
                <c:pt idx="5091">
                  <c:v>-0.35207699999999997</c:v>
                </c:pt>
                <c:pt idx="5092">
                  <c:v>-0.35481800000000002</c:v>
                </c:pt>
                <c:pt idx="5093">
                  <c:v>-0.35746699999999998</c:v>
                </c:pt>
                <c:pt idx="5094">
                  <c:v>-0.36002200000000001</c:v>
                </c:pt>
                <c:pt idx="5095" formatCode="0.00E+00">
                  <c:v>-0.36248399999999997</c:v>
                </c:pt>
                <c:pt idx="5096" formatCode="0.00E+00">
                  <c:v>-0.36484800000000001</c:v>
                </c:pt>
                <c:pt idx="5097">
                  <c:v>-0.36711300000000002</c:v>
                </c:pt>
                <c:pt idx="5098">
                  <c:v>-0.36927500000000002</c:v>
                </c:pt>
                <c:pt idx="5099">
                  <c:v>-0.37133100000000002</c:v>
                </c:pt>
                <c:pt idx="5100">
                  <c:v>-0.37327399999999999</c:v>
                </c:pt>
                <c:pt idx="5101">
                  <c:v>-0.37509900000000002</c:v>
                </c:pt>
                <c:pt idx="5102">
                  <c:v>-0.37680000000000002</c:v>
                </c:pt>
                <c:pt idx="5103">
                  <c:v>-0.37837199999999999</c:v>
                </c:pt>
                <c:pt idx="5104">
                  <c:v>-0.37980799999999998</c:v>
                </c:pt>
                <c:pt idx="5105">
                  <c:v>-0.38109999999999999</c:v>
                </c:pt>
                <c:pt idx="5106">
                  <c:v>-0.38224000000000002</c:v>
                </c:pt>
                <c:pt idx="5107">
                  <c:v>-0.38321899999999998</c:v>
                </c:pt>
                <c:pt idx="5108">
                  <c:v>-0.38402999999999998</c:v>
                </c:pt>
                <c:pt idx="5109">
                  <c:v>-0.384662</c:v>
                </c:pt>
                <c:pt idx="5110">
                  <c:v>-0.38510699999999998</c:v>
                </c:pt>
                <c:pt idx="5111">
                  <c:v>-0.38535700000000001</c:v>
                </c:pt>
              </c:numCache>
            </c:numRef>
          </c:yVal>
          <c:smooth val="1"/>
          <c:extLst>
            <c:ext xmlns:c16="http://schemas.microsoft.com/office/drawing/2014/chart" uri="{C3380CC4-5D6E-409C-BE32-E72D297353CC}">
              <c16:uniqueId val="{00000000-27B9-4A4C-8476-8B0E8A50DFCF}"/>
            </c:ext>
          </c:extLst>
        </c:ser>
        <c:ser>
          <c:idx val="0"/>
          <c:order val="1"/>
          <c:spPr>
            <a:ln w="19050" cap="rnd">
              <a:solidFill>
                <a:schemeClr val="accent1"/>
              </a:solidFill>
              <a:round/>
            </a:ln>
            <a:effectLst/>
          </c:spPr>
          <c:marker>
            <c:symbol val="none"/>
          </c:marker>
          <c:xVal>
            <c:numRef>
              <c:f>path1_2.5Hz!$AK$7:$AK$5118</c:f>
              <c:numCache>
                <c:formatCode>General</c:formatCode>
                <c:ptCount val="5112"/>
                <c:pt idx="0">
                  <c:v>0</c:v>
                </c:pt>
                <c:pt idx="1">
                  <c:v>1.3887083333301575E-3</c:v>
                </c:pt>
                <c:pt idx="2">
                  <c:v>2.7774166666603151E-3</c:v>
                </c:pt>
                <c:pt idx="3">
                  <c:v>4.1661250000002426E-3</c:v>
                </c:pt>
                <c:pt idx="4">
                  <c:v>5.5548333333304001E-3</c:v>
                </c:pt>
                <c:pt idx="5">
                  <c:v>6.9435416666605576E-3</c:v>
                </c:pt>
                <c:pt idx="6">
                  <c:v>8.3322500000004851E-3</c:v>
                </c:pt>
                <c:pt idx="7">
                  <c:v>9.7209583333306426E-3</c:v>
                </c:pt>
                <c:pt idx="8">
                  <c:v>1.11096666666608E-2</c:v>
                </c:pt>
                <c:pt idx="9">
                  <c:v>1.2498375000000728E-2</c:v>
                </c:pt>
                <c:pt idx="10">
                  <c:v>1.3887083333329997E-2</c:v>
                </c:pt>
                <c:pt idx="11">
                  <c:v>1.5275791666660155E-2</c:v>
                </c:pt>
                <c:pt idx="12">
                  <c:v>1.6664500000000082E-2</c:v>
                </c:pt>
                <c:pt idx="13">
                  <c:v>1.805320833333024E-2</c:v>
                </c:pt>
                <c:pt idx="14">
                  <c:v>1.9441916666660397E-2</c:v>
                </c:pt>
                <c:pt idx="15">
                  <c:v>2.0830625000000325E-2</c:v>
                </c:pt>
                <c:pt idx="16">
                  <c:v>2.2219333333330482E-2</c:v>
                </c:pt>
                <c:pt idx="17">
                  <c:v>2.360804166666064E-2</c:v>
                </c:pt>
                <c:pt idx="18">
                  <c:v>2.4996750000000567E-2</c:v>
                </c:pt>
                <c:pt idx="19">
                  <c:v>2.6385458333330725E-2</c:v>
                </c:pt>
                <c:pt idx="20">
                  <c:v>2.7774166666659994E-2</c:v>
                </c:pt>
                <c:pt idx="21">
                  <c:v>2.916287500000081E-2</c:v>
                </c:pt>
                <c:pt idx="22">
                  <c:v>3.0551583333330079E-2</c:v>
                </c:pt>
                <c:pt idx="23">
                  <c:v>3.1940291666660237E-2</c:v>
                </c:pt>
                <c:pt idx="24">
                  <c:v>3.3329000000000164E-2</c:v>
                </c:pt>
                <c:pt idx="25">
                  <c:v>3.4717708333330322E-2</c:v>
                </c:pt>
                <c:pt idx="26">
                  <c:v>3.6106416666660479E-2</c:v>
                </c:pt>
                <c:pt idx="27">
                  <c:v>3.7495125000000407E-2</c:v>
                </c:pt>
                <c:pt idx="28">
                  <c:v>3.8883833333330564E-2</c:v>
                </c:pt>
                <c:pt idx="29">
                  <c:v>4.0272541666660722E-2</c:v>
                </c:pt>
                <c:pt idx="30">
                  <c:v>4.1661250000000649E-2</c:v>
                </c:pt>
                <c:pt idx="31">
                  <c:v>4.3049958333330807E-2</c:v>
                </c:pt>
                <c:pt idx="32">
                  <c:v>4.4438666666660076E-2</c:v>
                </c:pt>
                <c:pt idx="33">
                  <c:v>4.5827375000000004E-2</c:v>
                </c:pt>
                <c:pt idx="34">
                  <c:v>4.7216083333330161E-2</c:v>
                </c:pt>
                <c:pt idx="35">
                  <c:v>4.8604791666660319E-2</c:v>
                </c:pt>
                <c:pt idx="36">
                  <c:v>4.9993500000000246E-2</c:v>
                </c:pt>
                <c:pt idx="37">
                  <c:v>5.1382208333330404E-2</c:v>
                </c:pt>
                <c:pt idx="38">
                  <c:v>5.2770916666660561E-2</c:v>
                </c:pt>
                <c:pt idx="39">
                  <c:v>5.4159625000000489E-2</c:v>
                </c:pt>
                <c:pt idx="40">
                  <c:v>5.5548333333330646E-2</c:v>
                </c:pt>
                <c:pt idx="41">
                  <c:v>5.6937041666660804E-2</c:v>
                </c:pt>
                <c:pt idx="42">
                  <c:v>5.8325750000000731E-2</c:v>
                </c:pt>
                <c:pt idx="43">
                  <c:v>5.9714458333330001E-2</c:v>
                </c:pt>
                <c:pt idx="44">
                  <c:v>6.1103166666660158E-2</c:v>
                </c:pt>
                <c:pt idx="45">
                  <c:v>6.2491875000000086E-2</c:v>
                </c:pt>
                <c:pt idx="46">
                  <c:v>6.3880583333330243E-2</c:v>
                </c:pt>
                <c:pt idx="47">
                  <c:v>6.5269291666660401E-2</c:v>
                </c:pt>
                <c:pt idx="48">
                  <c:v>6.6658000000000328E-2</c:v>
                </c:pt>
                <c:pt idx="49">
                  <c:v>6.8046708333330486E-2</c:v>
                </c:pt>
                <c:pt idx="50">
                  <c:v>6.9435416666660643E-2</c:v>
                </c:pt>
                <c:pt idx="51">
                  <c:v>7.0824125000000571E-2</c:v>
                </c:pt>
                <c:pt idx="52">
                  <c:v>7.2212833333330728E-2</c:v>
                </c:pt>
                <c:pt idx="53">
                  <c:v>7.3601541666659998E-2</c:v>
                </c:pt>
                <c:pt idx="54">
                  <c:v>7.4990250000000813E-2</c:v>
                </c:pt>
                <c:pt idx="55">
                  <c:v>7.6378958333330083E-2</c:v>
                </c:pt>
                <c:pt idx="56">
                  <c:v>7.776766666666024E-2</c:v>
                </c:pt>
                <c:pt idx="57">
                  <c:v>7.9156375000000168E-2</c:v>
                </c:pt>
                <c:pt idx="58">
                  <c:v>8.0545083333330325E-2</c:v>
                </c:pt>
                <c:pt idx="59">
                  <c:v>8.1933791666660483E-2</c:v>
                </c:pt>
                <c:pt idx="60">
                  <c:v>8.332250000000041E-2</c:v>
                </c:pt>
                <c:pt idx="61">
                  <c:v>8.4711208333330568E-2</c:v>
                </c:pt>
                <c:pt idx="62">
                  <c:v>8.6099916666660725E-2</c:v>
                </c:pt>
                <c:pt idx="63">
                  <c:v>8.7488625000000653E-2</c:v>
                </c:pt>
                <c:pt idx="64">
                  <c:v>8.887733333333081E-2</c:v>
                </c:pt>
                <c:pt idx="65">
                  <c:v>9.026604166666008E-2</c:v>
                </c:pt>
                <c:pt idx="66">
                  <c:v>9.1654750000000007E-2</c:v>
                </c:pt>
                <c:pt idx="67">
                  <c:v>9.3043458333330165E-2</c:v>
                </c:pt>
                <c:pt idx="68">
                  <c:v>9.4432166666660322E-2</c:v>
                </c:pt>
                <c:pt idx="69">
                  <c:v>9.582087500000025E-2</c:v>
                </c:pt>
                <c:pt idx="70">
                  <c:v>9.7209583333330407E-2</c:v>
                </c:pt>
                <c:pt idx="71">
                  <c:v>9.8598291666660565E-2</c:v>
                </c:pt>
                <c:pt idx="72">
                  <c:v>9.9987000000000492E-2</c:v>
                </c:pt>
                <c:pt idx="73">
                  <c:v>0.10137570833333065</c:v>
                </c:pt>
                <c:pt idx="74">
                  <c:v>0.10276441666666081</c:v>
                </c:pt>
                <c:pt idx="75">
                  <c:v>0.10415312500000073</c:v>
                </c:pt>
                <c:pt idx="76">
                  <c:v>0.10554183333333</c:v>
                </c:pt>
                <c:pt idx="77">
                  <c:v>0.10693054166666016</c:v>
                </c:pt>
                <c:pt idx="78">
                  <c:v>0.10831925000000009</c:v>
                </c:pt>
                <c:pt idx="79">
                  <c:v>0.10970795833333025</c:v>
                </c:pt>
                <c:pt idx="80">
                  <c:v>0.1110966666666604</c:v>
                </c:pt>
                <c:pt idx="81">
                  <c:v>0.11248537500000033</c:v>
                </c:pt>
                <c:pt idx="82">
                  <c:v>0.11387408333333049</c:v>
                </c:pt>
                <c:pt idx="83">
                  <c:v>0.11526279166666065</c:v>
                </c:pt>
                <c:pt idx="84">
                  <c:v>0.11665150000000057</c:v>
                </c:pt>
                <c:pt idx="85">
                  <c:v>0.11804020833333073</c:v>
                </c:pt>
                <c:pt idx="86">
                  <c:v>0.11942891666666</c:v>
                </c:pt>
                <c:pt idx="87">
                  <c:v>0.12081762500000082</c:v>
                </c:pt>
                <c:pt idx="88">
                  <c:v>0.12220633333333009</c:v>
                </c:pt>
                <c:pt idx="89">
                  <c:v>0.12359504166666024</c:v>
                </c:pt>
                <c:pt idx="90">
                  <c:v>0.12498375000000017</c:v>
                </c:pt>
                <c:pt idx="91">
                  <c:v>0.12637245833333033</c:v>
                </c:pt>
                <c:pt idx="92">
                  <c:v>0.12776116666666049</c:v>
                </c:pt>
                <c:pt idx="93">
                  <c:v>0.12914987500000041</c:v>
                </c:pt>
                <c:pt idx="94">
                  <c:v>0.13053858333333057</c:v>
                </c:pt>
                <c:pt idx="95">
                  <c:v>0.13192729166666073</c:v>
                </c:pt>
                <c:pt idx="96">
                  <c:v>0.13331600000000066</c:v>
                </c:pt>
                <c:pt idx="97">
                  <c:v>0.13470470833333081</c:v>
                </c:pt>
                <c:pt idx="98">
                  <c:v>0.13609341666666008</c:v>
                </c:pt>
                <c:pt idx="99">
                  <c:v>0.13748212500000001</c:v>
                </c:pt>
                <c:pt idx="100">
                  <c:v>0.13887083333333017</c:v>
                </c:pt>
                <c:pt idx="101">
                  <c:v>0.14025954166666033</c:v>
                </c:pt>
                <c:pt idx="102">
                  <c:v>0.14164825000000025</c:v>
                </c:pt>
                <c:pt idx="103">
                  <c:v>0.14303695833333041</c:v>
                </c:pt>
                <c:pt idx="104">
                  <c:v>0.14442566666666057</c:v>
                </c:pt>
                <c:pt idx="105">
                  <c:v>0.1458143750000005</c:v>
                </c:pt>
                <c:pt idx="106">
                  <c:v>0.14720308333333065</c:v>
                </c:pt>
                <c:pt idx="107">
                  <c:v>0.14859179166666081</c:v>
                </c:pt>
                <c:pt idx="108">
                  <c:v>0.14998050000000074</c:v>
                </c:pt>
                <c:pt idx="109">
                  <c:v>0.15136920833333001</c:v>
                </c:pt>
                <c:pt idx="110">
                  <c:v>0.15275791666666017</c:v>
                </c:pt>
                <c:pt idx="111">
                  <c:v>0.15414662500000009</c:v>
                </c:pt>
                <c:pt idx="112">
                  <c:v>0.15553533333333025</c:v>
                </c:pt>
                <c:pt idx="113">
                  <c:v>0.15692404166666041</c:v>
                </c:pt>
                <c:pt idx="114">
                  <c:v>0.15831275000000034</c:v>
                </c:pt>
                <c:pt idx="115">
                  <c:v>0.15970145833333049</c:v>
                </c:pt>
                <c:pt idx="116">
                  <c:v>0.16109016666666065</c:v>
                </c:pt>
                <c:pt idx="117">
                  <c:v>0.16247887500000058</c:v>
                </c:pt>
                <c:pt idx="118">
                  <c:v>0.16386758333333074</c:v>
                </c:pt>
                <c:pt idx="119">
                  <c:v>0.16525629166666</c:v>
                </c:pt>
                <c:pt idx="120">
                  <c:v>0.16664499999999993</c:v>
                </c:pt>
                <c:pt idx="121">
                  <c:v>0.16803370833333009</c:v>
                </c:pt>
                <c:pt idx="122">
                  <c:v>0.16942241666666025</c:v>
                </c:pt>
                <c:pt idx="123">
                  <c:v>0.17081112500000017</c:v>
                </c:pt>
                <c:pt idx="124">
                  <c:v>0.17219983333333033</c:v>
                </c:pt>
                <c:pt idx="125">
                  <c:v>0.17358854166666049</c:v>
                </c:pt>
                <c:pt idx="126">
                  <c:v>0.17497725000000042</c:v>
                </c:pt>
                <c:pt idx="127">
                  <c:v>0.17636595833333057</c:v>
                </c:pt>
                <c:pt idx="128">
                  <c:v>0.17775466666666073</c:v>
                </c:pt>
                <c:pt idx="129">
                  <c:v>0.17914337500000066</c:v>
                </c:pt>
                <c:pt idx="130">
                  <c:v>0.18053208333332993</c:v>
                </c:pt>
                <c:pt idx="131">
                  <c:v>0.18192079166666009</c:v>
                </c:pt>
                <c:pt idx="132">
                  <c:v>0.18330950000000001</c:v>
                </c:pt>
                <c:pt idx="133">
                  <c:v>0.18469820833333017</c:v>
                </c:pt>
                <c:pt idx="134">
                  <c:v>0.18608691666666033</c:v>
                </c:pt>
                <c:pt idx="135">
                  <c:v>0.18747562500000026</c:v>
                </c:pt>
                <c:pt idx="136">
                  <c:v>0.18886433333333041</c:v>
                </c:pt>
                <c:pt idx="137">
                  <c:v>0.19025304166666057</c:v>
                </c:pt>
                <c:pt idx="138">
                  <c:v>0.1916417500000005</c:v>
                </c:pt>
                <c:pt idx="139">
                  <c:v>0.19303045833333066</c:v>
                </c:pt>
                <c:pt idx="140">
                  <c:v>0.19441916666666081</c:v>
                </c:pt>
                <c:pt idx="141">
                  <c:v>0.19580787500000074</c:v>
                </c:pt>
                <c:pt idx="142">
                  <c:v>0.19719658333333001</c:v>
                </c:pt>
                <c:pt idx="143">
                  <c:v>0.19858529166666017</c:v>
                </c:pt>
                <c:pt idx="144">
                  <c:v>0.1999740000000001</c:v>
                </c:pt>
                <c:pt idx="145">
                  <c:v>0.20136270833333025</c:v>
                </c:pt>
                <c:pt idx="146">
                  <c:v>0.20275141666666041</c:v>
                </c:pt>
                <c:pt idx="147">
                  <c:v>0.20414012500000034</c:v>
                </c:pt>
                <c:pt idx="148">
                  <c:v>0.2055288333333305</c:v>
                </c:pt>
                <c:pt idx="149">
                  <c:v>0.20691754166666065</c:v>
                </c:pt>
                <c:pt idx="150">
                  <c:v>0.20830625000000058</c:v>
                </c:pt>
                <c:pt idx="151">
                  <c:v>0.20969495833333074</c:v>
                </c:pt>
                <c:pt idx="152">
                  <c:v>0.21108366666666001</c:v>
                </c:pt>
                <c:pt idx="153">
                  <c:v>0.21247237499999994</c:v>
                </c:pt>
                <c:pt idx="154">
                  <c:v>0.21386108333333009</c:v>
                </c:pt>
                <c:pt idx="155">
                  <c:v>0.21524979166666025</c:v>
                </c:pt>
                <c:pt idx="156">
                  <c:v>0.21663850000000018</c:v>
                </c:pt>
                <c:pt idx="157">
                  <c:v>0.21802720833333034</c:v>
                </c:pt>
                <c:pt idx="158">
                  <c:v>0.21941591666666049</c:v>
                </c:pt>
                <c:pt idx="159">
                  <c:v>0.22080462500000042</c:v>
                </c:pt>
                <c:pt idx="160">
                  <c:v>0.22219333333333058</c:v>
                </c:pt>
                <c:pt idx="161">
                  <c:v>0.22358204166666074</c:v>
                </c:pt>
                <c:pt idx="162">
                  <c:v>0.22497075000000066</c:v>
                </c:pt>
                <c:pt idx="163">
                  <c:v>0.22635945833332993</c:v>
                </c:pt>
                <c:pt idx="164">
                  <c:v>0.22774816666666009</c:v>
                </c:pt>
                <c:pt idx="165">
                  <c:v>0.22913687500000002</c:v>
                </c:pt>
                <c:pt idx="166">
                  <c:v>0.23052558333333018</c:v>
                </c:pt>
                <c:pt idx="167">
                  <c:v>0.23191429166666033</c:v>
                </c:pt>
                <c:pt idx="168">
                  <c:v>0.23330300000000026</c:v>
                </c:pt>
                <c:pt idx="169">
                  <c:v>0.23469170833333042</c:v>
                </c:pt>
                <c:pt idx="170">
                  <c:v>0.23608041666666058</c:v>
                </c:pt>
                <c:pt idx="171">
                  <c:v>0.2374691250000005</c:v>
                </c:pt>
                <c:pt idx="172">
                  <c:v>0.23885783333333066</c:v>
                </c:pt>
                <c:pt idx="173">
                  <c:v>0.24024654166665993</c:v>
                </c:pt>
                <c:pt idx="174">
                  <c:v>0.24163525000000075</c:v>
                </c:pt>
                <c:pt idx="175">
                  <c:v>0.24302395833333001</c:v>
                </c:pt>
                <c:pt idx="176">
                  <c:v>0.24441266666666017</c:v>
                </c:pt>
                <c:pt idx="177">
                  <c:v>0.2458013750000001</c:v>
                </c:pt>
                <c:pt idx="178">
                  <c:v>0.24719008333333026</c:v>
                </c:pt>
                <c:pt idx="179">
                  <c:v>0.24857879166666041</c:v>
                </c:pt>
                <c:pt idx="180">
                  <c:v>0.24996750000000034</c:v>
                </c:pt>
                <c:pt idx="181">
                  <c:v>0.2513562083333305</c:v>
                </c:pt>
                <c:pt idx="182">
                  <c:v>0.25274491666666066</c:v>
                </c:pt>
                <c:pt idx="183">
                  <c:v>0.25413362500000058</c:v>
                </c:pt>
                <c:pt idx="184">
                  <c:v>0.25552233333333074</c:v>
                </c:pt>
                <c:pt idx="185">
                  <c:v>0.25691104166666001</c:v>
                </c:pt>
                <c:pt idx="186">
                  <c:v>0.25829974999999994</c:v>
                </c:pt>
                <c:pt idx="187">
                  <c:v>0.2596884583333301</c:v>
                </c:pt>
                <c:pt idx="188">
                  <c:v>0.26107716666666025</c:v>
                </c:pt>
                <c:pt idx="189">
                  <c:v>0.26246587500000018</c:v>
                </c:pt>
                <c:pt idx="190">
                  <c:v>0.26385458333333034</c:v>
                </c:pt>
                <c:pt idx="191">
                  <c:v>0.2652432916666605</c:v>
                </c:pt>
                <c:pt idx="192">
                  <c:v>0.26663200000000042</c:v>
                </c:pt>
                <c:pt idx="193">
                  <c:v>0.26802070833333058</c:v>
                </c:pt>
                <c:pt idx="194">
                  <c:v>0.26940941666666074</c:v>
                </c:pt>
                <c:pt idx="195">
                  <c:v>0.27079812500000067</c:v>
                </c:pt>
                <c:pt idx="196">
                  <c:v>0.27218683333332994</c:v>
                </c:pt>
                <c:pt idx="197">
                  <c:v>0.27357554166666009</c:v>
                </c:pt>
                <c:pt idx="198">
                  <c:v>0.27496425000000002</c:v>
                </c:pt>
                <c:pt idx="199">
                  <c:v>0.27635295833333018</c:v>
                </c:pt>
                <c:pt idx="200">
                  <c:v>0.27774166666666034</c:v>
                </c:pt>
                <c:pt idx="201">
                  <c:v>0.27913037500000026</c:v>
                </c:pt>
                <c:pt idx="202">
                  <c:v>0.28051908333333042</c:v>
                </c:pt>
                <c:pt idx="203">
                  <c:v>0.28190779166666058</c:v>
                </c:pt>
                <c:pt idx="204">
                  <c:v>0.28329650000000051</c:v>
                </c:pt>
                <c:pt idx="205">
                  <c:v>0.28468520833333066</c:v>
                </c:pt>
                <c:pt idx="206">
                  <c:v>0.28607391666665993</c:v>
                </c:pt>
                <c:pt idx="207">
                  <c:v>0.28746262500000075</c:v>
                </c:pt>
                <c:pt idx="208">
                  <c:v>0.28885133333333002</c:v>
                </c:pt>
                <c:pt idx="209">
                  <c:v>0.29024004166666018</c:v>
                </c:pt>
                <c:pt idx="210">
                  <c:v>0.2916287500000001</c:v>
                </c:pt>
                <c:pt idx="211">
                  <c:v>0.29301745833333026</c:v>
                </c:pt>
                <c:pt idx="212">
                  <c:v>0.29440616666666042</c:v>
                </c:pt>
                <c:pt idx="213">
                  <c:v>0.29579487500000035</c:v>
                </c:pt>
                <c:pt idx="214">
                  <c:v>0.2971835833333305</c:v>
                </c:pt>
                <c:pt idx="215">
                  <c:v>0.29857229166666066</c:v>
                </c:pt>
                <c:pt idx="216">
                  <c:v>0.29996100000000059</c:v>
                </c:pt>
                <c:pt idx="217">
                  <c:v>0.30134970833333075</c:v>
                </c:pt>
                <c:pt idx="218">
                  <c:v>0.30273841666666002</c:v>
                </c:pt>
                <c:pt idx="219">
                  <c:v>0.30412712499999994</c:v>
                </c:pt>
                <c:pt idx="220">
                  <c:v>0.3055158333333301</c:v>
                </c:pt>
                <c:pt idx="221">
                  <c:v>0.30690454166666026</c:v>
                </c:pt>
                <c:pt idx="222">
                  <c:v>0.30829325000000019</c:v>
                </c:pt>
                <c:pt idx="223">
                  <c:v>0.30968195833333034</c:v>
                </c:pt>
                <c:pt idx="224">
                  <c:v>0.3110706666666605</c:v>
                </c:pt>
                <c:pt idx="225">
                  <c:v>0.31245937500000043</c:v>
                </c:pt>
                <c:pt idx="226">
                  <c:v>0.31384808333333059</c:v>
                </c:pt>
                <c:pt idx="227">
                  <c:v>0.31523679166666074</c:v>
                </c:pt>
                <c:pt idx="228">
                  <c:v>0.31662550000000067</c:v>
                </c:pt>
                <c:pt idx="229">
                  <c:v>0.31801420833332994</c:v>
                </c:pt>
                <c:pt idx="230">
                  <c:v>0.3194029166666601</c:v>
                </c:pt>
                <c:pt idx="231">
                  <c:v>0.32079162500000002</c:v>
                </c:pt>
                <c:pt idx="232">
                  <c:v>0.32218033333333018</c:v>
                </c:pt>
                <c:pt idx="233">
                  <c:v>0.32356904166666034</c:v>
                </c:pt>
                <c:pt idx="234">
                  <c:v>0.32495775000000027</c:v>
                </c:pt>
                <c:pt idx="235">
                  <c:v>0.32634645833333042</c:v>
                </c:pt>
                <c:pt idx="236">
                  <c:v>0.32773516666666058</c:v>
                </c:pt>
                <c:pt idx="237">
                  <c:v>0.32912387500000051</c:v>
                </c:pt>
                <c:pt idx="238">
                  <c:v>0.33051258333333067</c:v>
                </c:pt>
                <c:pt idx="239">
                  <c:v>0.33190129166665994</c:v>
                </c:pt>
                <c:pt idx="240">
                  <c:v>0.33329000000000075</c:v>
                </c:pt>
                <c:pt idx="241">
                  <c:v>0.33467870833333002</c:v>
                </c:pt>
                <c:pt idx="242">
                  <c:v>0.33606741666666018</c:v>
                </c:pt>
                <c:pt idx="243">
                  <c:v>0.33745612500000011</c:v>
                </c:pt>
                <c:pt idx="244">
                  <c:v>0.33884483333333026</c:v>
                </c:pt>
                <c:pt idx="245">
                  <c:v>0.34023354166666042</c:v>
                </c:pt>
                <c:pt idx="246">
                  <c:v>0.34162225000000035</c:v>
                </c:pt>
                <c:pt idx="247">
                  <c:v>0.34301095833333051</c:v>
                </c:pt>
                <c:pt idx="248">
                  <c:v>0.34439966666666066</c:v>
                </c:pt>
                <c:pt idx="249">
                  <c:v>0.34578837500000059</c:v>
                </c:pt>
                <c:pt idx="250">
                  <c:v>0.34717708333333075</c:v>
                </c:pt>
                <c:pt idx="251">
                  <c:v>0.34856579166666002</c:v>
                </c:pt>
                <c:pt idx="252">
                  <c:v>0.34995449999999995</c:v>
                </c:pt>
                <c:pt idx="253">
                  <c:v>0.3513432083333301</c:v>
                </c:pt>
                <c:pt idx="254">
                  <c:v>0.35273191666666026</c:v>
                </c:pt>
                <c:pt idx="255">
                  <c:v>0.35412062500000019</c:v>
                </c:pt>
                <c:pt idx="256">
                  <c:v>0.35550933333333035</c:v>
                </c:pt>
                <c:pt idx="257">
                  <c:v>0.3568980416666605</c:v>
                </c:pt>
                <c:pt idx="258">
                  <c:v>0.35828675000000043</c:v>
                </c:pt>
                <c:pt idx="259">
                  <c:v>0.35967545833333059</c:v>
                </c:pt>
                <c:pt idx="260">
                  <c:v>0.36106416666666075</c:v>
                </c:pt>
                <c:pt idx="261">
                  <c:v>0.36245287500000067</c:v>
                </c:pt>
                <c:pt idx="262">
                  <c:v>0.36384158333332994</c:v>
                </c:pt>
                <c:pt idx="263">
                  <c:v>0.3652302916666601</c:v>
                </c:pt>
                <c:pt idx="264">
                  <c:v>0.36661900000000003</c:v>
                </c:pt>
                <c:pt idx="265">
                  <c:v>0.36800770833333019</c:v>
                </c:pt>
                <c:pt idx="266">
                  <c:v>0.36939641666666034</c:v>
                </c:pt>
                <c:pt idx="267">
                  <c:v>0.37078512500000027</c:v>
                </c:pt>
                <c:pt idx="268">
                  <c:v>0.37217383333333043</c:v>
                </c:pt>
                <c:pt idx="269">
                  <c:v>0.37356254166666059</c:v>
                </c:pt>
                <c:pt idx="270">
                  <c:v>0.37495125000000051</c:v>
                </c:pt>
                <c:pt idx="271">
                  <c:v>0.37633995833333067</c:v>
                </c:pt>
                <c:pt idx="272">
                  <c:v>0.37772866666665994</c:v>
                </c:pt>
                <c:pt idx="273">
                  <c:v>0.37911737500000076</c:v>
                </c:pt>
                <c:pt idx="274">
                  <c:v>0.38050608333333003</c:v>
                </c:pt>
                <c:pt idx="275">
                  <c:v>0.38189479166666018</c:v>
                </c:pt>
                <c:pt idx="276">
                  <c:v>0.38328350000000011</c:v>
                </c:pt>
                <c:pt idx="277">
                  <c:v>0.38467220833333027</c:v>
                </c:pt>
                <c:pt idx="278">
                  <c:v>0.38606091666666043</c:v>
                </c:pt>
                <c:pt idx="279">
                  <c:v>0.38744962500000035</c:v>
                </c:pt>
                <c:pt idx="280">
                  <c:v>0.38883833333333051</c:v>
                </c:pt>
                <c:pt idx="281">
                  <c:v>0.39022704166666067</c:v>
                </c:pt>
                <c:pt idx="282">
                  <c:v>0.3916157500000006</c:v>
                </c:pt>
                <c:pt idx="283">
                  <c:v>0.39300445833333075</c:v>
                </c:pt>
                <c:pt idx="284">
                  <c:v>0.39439316666666002</c:v>
                </c:pt>
                <c:pt idx="285">
                  <c:v>0.39578187499999995</c:v>
                </c:pt>
                <c:pt idx="286">
                  <c:v>0.39717058333333011</c:v>
                </c:pt>
                <c:pt idx="287">
                  <c:v>0.39855929166666026</c:v>
                </c:pt>
                <c:pt idx="288">
                  <c:v>0.39994800000000019</c:v>
                </c:pt>
                <c:pt idx="289">
                  <c:v>0.40133670833333035</c:v>
                </c:pt>
                <c:pt idx="290">
                  <c:v>0.40272541666666051</c:v>
                </c:pt>
                <c:pt idx="291">
                  <c:v>0.40411412500000043</c:v>
                </c:pt>
                <c:pt idx="292">
                  <c:v>0.40550283333333059</c:v>
                </c:pt>
                <c:pt idx="293">
                  <c:v>0.40689154166666075</c:v>
                </c:pt>
                <c:pt idx="294">
                  <c:v>0.40828025000000068</c:v>
                </c:pt>
                <c:pt idx="295">
                  <c:v>0.40966895833332995</c:v>
                </c:pt>
                <c:pt idx="296">
                  <c:v>0.4110576666666601</c:v>
                </c:pt>
                <c:pt idx="297">
                  <c:v>0.41244637500000003</c:v>
                </c:pt>
                <c:pt idx="298">
                  <c:v>0.41383508333333019</c:v>
                </c:pt>
                <c:pt idx="299">
                  <c:v>0.41522379166666035</c:v>
                </c:pt>
                <c:pt idx="300">
                  <c:v>0.41661250000000027</c:v>
                </c:pt>
                <c:pt idx="301">
                  <c:v>0.41800120833333043</c:v>
                </c:pt>
                <c:pt idx="302">
                  <c:v>0.41938991666666059</c:v>
                </c:pt>
                <c:pt idx="303">
                  <c:v>0.42077862500000052</c:v>
                </c:pt>
                <c:pt idx="304">
                  <c:v>0.42216733333333067</c:v>
                </c:pt>
                <c:pt idx="305">
                  <c:v>0.42355604166665994</c:v>
                </c:pt>
                <c:pt idx="306">
                  <c:v>0.42494475000000076</c:v>
                </c:pt>
                <c:pt idx="307">
                  <c:v>0.42633345833333003</c:v>
                </c:pt>
                <c:pt idx="308">
                  <c:v>0.42772216666666019</c:v>
                </c:pt>
                <c:pt idx="309">
                  <c:v>0.42911087500000011</c:v>
                </c:pt>
                <c:pt idx="310">
                  <c:v>0.43049958333333027</c:v>
                </c:pt>
                <c:pt idx="311">
                  <c:v>0.43188829166666043</c:v>
                </c:pt>
                <c:pt idx="312">
                  <c:v>0.43327700000000036</c:v>
                </c:pt>
                <c:pt idx="313">
                  <c:v>0.43466570833333051</c:v>
                </c:pt>
                <c:pt idx="314">
                  <c:v>0.43605441666666067</c:v>
                </c:pt>
                <c:pt idx="315">
                  <c:v>0.4374431250000006</c:v>
                </c:pt>
                <c:pt idx="316">
                  <c:v>0.43883183333333076</c:v>
                </c:pt>
                <c:pt idx="317">
                  <c:v>0.44022054166666003</c:v>
                </c:pt>
                <c:pt idx="318">
                  <c:v>0.44160924999999995</c:v>
                </c:pt>
                <c:pt idx="319">
                  <c:v>0.44299795833333011</c:v>
                </c:pt>
                <c:pt idx="320">
                  <c:v>0.44438666666666027</c:v>
                </c:pt>
                <c:pt idx="321">
                  <c:v>0.4457753750000002</c:v>
                </c:pt>
                <c:pt idx="322">
                  <c:v>0.44716408333333035</c:v>
                </c:pt>
                <c:pt idx="323">
                  <c:v>0.44855279166666051</c:v>
                </c:pt>
                <c:pt idx="324">
                  <c:v>0.44994150000000044</c:v>
                </c:pt>
                <c:pt idx="325">
                  <c:v>0.4513302083333306</c:v>
                </c:pt>
                <c:pt idx="326">
                  <c:v>0.45271891666666075</c:v>
                </c:pt>
                <c:pt idx="327">
                  <c:v>0.45410762500000068</c:v>
                </c:pt>
                <c:pt idx="328">
                  <c:v>0.45549633333332995</c:v>
                </c:pt>
                <c:pt idx="329">
                  <c:v>0.45688504166666011</c:v>
                </c:pt>
                <c:pt idx="330">
                  <c:v>0.45827375000000004</c:v>
                </c:pt>
                <c:pt idx="331">
                  <c:v>0.45966245833333019</c:v>
                </c:pt>
                <c:pt idx="332">
                  <c:v>0.46105116666666035</c:v>
                </c:pt>
                <c:pt idx="333">
                  <c:v>0.46243987500000028</c:v>
                </c:pt>
                <c:pt idx="334">
                  <c:v>0.46382858333333044</c:v>
                </c:pt>
                <c:pt idx="335">
                  <c:v>0.46521729166666059</c:v>
                </c:pt>
                <c:pt idx="336">
                  <c:v>0.46660600000000052</c:v>
                </c:pt>
                <c:pt idx="337">
                  <c:v>0.46799470833333068</c:v>
                </c:pt>
                <c:pt idx="338">
                  <c:v>0.46938341666665995</c:v>
                </c:pt>
                <c:pt idx="339">
                  <c:v>0.47077212500000076</c:v>
                </c:pt>
                <c:pt idx="340">
                  <c:v>0.47216083333333003</c:v>
                </c:pt>
                <c:pt idx="341">
                  <c:v>0.47354954166666019</c:v>
                </c:pt>
                <c:pt idx="342">
                  <c:v>0.47493825000000012</c:v>
                </c:pt>
                <c:pt idx="343">
                  <c:v>0.47632695833333027</c:v>
                </c:pt>
                <c:pt idx="344">
                  <c:v>0.47771566666666043</c:v>
                </c:pt>
                <c:pt idx="345">
                  <c:v>0.47910437500000036</c:v>
                </c:pt>
                <c:pt idx="346">
                  <c:v>0.48049308333333052</c:v>
                </c:pt>
                <c:pt idx="347">
                  <c:v>0.48188179166666067</c:v>
                </c:pt>
                <c:pt idx="348">
                  <c:v>0.4832705000000006</c:v>
                </c:pt>
                <c:pt idx="349">
                  <c:v>0.48465920833333076</c:v>
                </c:pt>
                <c:pt idx="350">
                  <c:v>0.48604791666666003</c:v>
                </c:pt>
                <c:pt idx="351">
                  <c:v>0.48743662499999996</c:v>
                </c:pt>
                <c:pt idx="352">
                  <c:v>0.48882533333333011</c:v>
                </c:pt>
                <c:pt idx="353">
                  <c:v>0.49021404166666027</c:v>
                </c:pt>
                <c:pt idx="354">
                  <c:v>0.4916027500000002</c:v>
                </c:pt>
                <c:pt idx="355">
                  <c:v>0.49299145833333036</c:v>
                </c:pt>
                <c:pt idx="356">
                  <c:v>0.49438016666666051</c:v>
                </c:pt>
                <c:pt idx="357">
                  <c:v>0.49576887500000044</c:v>
                </c:pt>
                <c:pt idx="358">
                  <c:v>0.4971575833333306</c:v>
                </c:pt>
                <c:pt idx="359">
                  <c:v>0.49854629166666076</c:v>
                </c:pt>
                <c:pt idx="360">
                  <c:v>0.49993500000000068</c:v>
                </c:pt>
                <c:pt idx="361">
                  <c:v>0.50132370833332995</c:v>
                </c:pt>
                <c:pt idx="362">
                  <c:v>0.50271241666666011</c:v>
                </c:pt>
                <c:pt idx="363">
                  <c:v>0.50410112500000004</c:v>
                </c:pt>
                <c:pt idx="364">
                  <c:v>0.5054898333333302</c:v>
                </c:pt>
                <c:pt idx="365">
                  <c:v>0.50687854166666035</c:v>
                </c:pt>
                <c:pt idx="366">
                  <c:v>0.50826725000000028</c:v>
                </c:pt>
                <c:pt idx="367">
                  <c:v>0.50965595833333044</c:v>
                </c:pt>
                <c:pt idx="368">
                  <c:v>0.5110446666666606</c:v>
                </c:pt>
                <c:pt idx="369">
                  <c:v>0.51243337500000052</c:v>
                </c:pt>
                <c:pt idx="370">
                  <c:v>0.51382208333333068</c:v>
                </c:pt>
                <c:pt idx="371">
                  <c:v>0.51521079166665995</c:v>
                </c:pt>
                <c:pt idx="372">
                  <c:v>0.51659950000000077</c:v>
                </c:pt>
                <c:pt idx="373">
                  <c:v>0.51798820833333004</c:v>
                </c:pt>
                <c:pt idx="374">
                  <c:v>0.51937691666666019</c:v>
                </c:pt>
                <c:pt idx="375">
                  <c:v>0.52076562500000012</c:v>
                </c:pt>
                <c:pt idx="376">
                  <c:v>0.52215433333333028</c:v>
                </c:pt>
                <c:pt idx="377">
                  <c:v>0.52354304166666044</c:v>
                </c:pt>
                <c:pt idx="378">
                  <c:v>0.52493175000000036</c:v>
                </c:pt>
                <c:pt idx="379">
                  <c:v>0.52632045833333052</c:v>
                </c:pt>
                <c:pt idx="380">
                  <c:v>0.52770916666666068</c:v>
                </c:pt>
                <c:pt idx="381">
                  <c:v>0.52909787500000061</c:v>
                </c:pt>
                <c:pt idx="382">
                  <c:v>0.53048658333333076</c:v>
                </c:pt>
                <c:pt idx="383">
                  <c:v>0.53187529166666003</c:v>
                </c:pt>
                <c:pt idx="384">
                  <c:v>0.53326399999999996</c:v>
                </c:pt>
                <c:pt idx="385">
                  <c:v>0.53465270833333012</c:v>
                </c:pt>
                <c:pt idx="386">
                  <c:v>0.53604141666666028</c:v>
                </c:pt>
                <c:pt idx="387">
                  <c:v>0.5374301250000002</c:v>
                </c:pt>
                <c:pt idx="388">
                  <c:v>0.53881883333333036</c:v>
                </c:pt>
                <c:pt idx="389">
                  <c:v>0.54020754166666052</c:v>
                </c:pt>
                <c:pt idx="390">
                  <c:v>0.54159625000000045</c:v>
                </c:pt>
                <c:pt idx="391">
                  <c:v>0.5429849583333306</c:v>
                </c:pt>
                <c:pt idx="392">
                  <c:v>0.54437366666666076</c:v>
                </c:pt>
                <c:pt idx="393">
                  <c:v>0.54576237500000069</c:v>
                </c:pt>
                <c:pt idx="394">
                  <c:v>0.54715108333332996</c:v>
                </c:pt>
                <c:pt idx="395">
                  <c:v>0.54853979166666011</c:v>
                </c:pt>
                <c:pt idx="396">
                  <c:v>0.54992850000000004</c:v>
                </c:pt>
                <c:pt idx="397">
                  <c:v>0.5513172083333302</c:v>
                </c:pt>
                <c:pt idx="398">
                  <c:v>0.55270591666666036</c:v>
                </c:pt>
                <c:pt idx="399">
                  <c:v>0.55409462500000028</c:v>
                </c:pt>
                <c:pt idx="400">
                  <c:v>0.55548333333333044</c:v>
                </c:pt>
                <c:pt idx="401">
                  <c:v>0.5568720416666606</c:v>
                </c:pt>
                <c:pt idx="402">
                  <c:v>0.55826075000000053</c:v>
                </c:pt>
                <c:pt idx="403">
                  <c:v>0.55964945833333068</c:v>
                </c:pt>
                <c:pt idx="404">
                  <c:v>0.56103816666665995</c:v>
                </c:pt>
                <c:pt idx="405">
                  <c:v>0.56242687500000077</c:v>
                </c:pt>
                <c:pt idx="406">
                  <c:v>0.56381558333333004</c:v>
                </c:pt>
                <c:pt idx="407">
                  <c:v>0.5652042916666602</c:v>
                </c:pt>
                <c:pt idx="408">
                  <c:v>0.56659300000000012</c:v>
                </c:pt>
                <c:pt idx="409">
                  <c:v>0.56798170833333028</c:v>
                </c:pt>
                <c:pt idx="410">
                  <c:v>0.56937041666666044</c:v>
                </c:pt>
                <c:pt idx="411">
                  <c:v>0.57075912500000037</c:v>
                </c:pt>
                <c:pt idx="412">
                  <c:v>0.57214783333333052</c:v>
                </c:pt>
                <c:pt idx="413">
                  <c:v>0.57353654166666068</c:v>
                </c:pt>
                <c:pt idx="414">
                  <c:v>0.57492525000000061</c:v>
                </c:pt>
                <c:pt idx="415">
                  <c:v>0.57631395833333077</c:v>
                </c:pt>
                <c:pt idx="416">
                  <c:v>0.57770266666666004</c:v>
                </c:pt>
                <c:pt idx="417">
                  <c:v>0.57909137499999996</c:v>
                </c:pt>
                <c:pt idx="418">
                  <c:v>0.58048008333333012</c:v>
                </c:pt>
                <c:pt idx="419">
                  <c:v>0.58186879166666028</c:v>
                </c:pt>
                <c:pt idx="420">
                  <c:v>0.58325750000000021</c:v>
                </c:pt>
                <c:pt idx="421">
                  <c:v>0.58464620833333036</c:v>
                </c:pt>
                <c:pt idx="422">
                  <c:v>0.58603491666666052</c:v>
                </c:pt>
                <c:pt idx="423">
                  <c:v>0.58742362500000045</c:v>
                </c:pt>
                <c:pt idx="424">
                  <c:v>0.58881233333333061</c:v>
                </c:pt>
                <c:pt idx="425">
                  <c:v>0.59020104166666076</c:v>
                </c:pt>
                <c:pt idx="426">
                  <c:v>0.59158975000000069</c:v>
                </c:pt>
                <c:pt idx="427">
                  <c:v>0.59297845833332996</c:v>
                </c:pt>
                <c:pt idx="428">
                  <c:v>0.59436716666666012</c:v>
                </c:pt>
                <c:pt idx="429">
                  <c:v>0.59575587500000005</c:v>
                </c:pt>
                <c:pt idx="430">
                  <c:v>0.5971445833333302</c:v>
                </c:pt>
                <c:pt idx="431">
                  <c:v>0.59853329166666036</c:v>
                </c:pt>
                <c:pt idx="432">
                  <c:v>0.59992200000000029</c:v>
                </c:pt>
                <c:pt idx="433">
                  <c:v>0.60131070833333045</c:v>
                </c:pt>
                <c:pt idx="434">
                  <c:v>0.6026994166666606</c:v>
                </c:pt>
                <c:pt idx="435">
                  <c:v>0.60408812500000053</c:v>
                </c:pt>
                <c:pt idx="436">
                  <c:v>0.60547683333333069</c:v>
                </c:pt>
                <c:pt idx="437">
                  <c:v>0.60686554166665996</c:v>
                </c:pt>
                <c:pt idx="438">
                  <c:v>0.60825425000000077</c:v>
                </c:pt>
                <c:pt idx="439">
                  <c:v>0.60964295833333004</c:v>
                </c:pt>
                <c:pt idx="440">
                  <c:v>0.6110316666666602</c:v>
                </c:pt>
                <c:pt idx="441">
                  <c:v>0.61242037500000013</c:v>
                </c:pt>
                <c:pt idx="442">
                  <c:v>0.61380908333333029</c:v>
                </c:pt>
                <c:pt idx="443">
                  <c:v>0.61519779166666044</c:v>
                </c:pt>
                <c:pt idx="444">
                  <c:v>0.61658650000000037</c:v>
                </c:pt>
                <c:pt idx="445">
                  <c:v>0.61797520833333053</c:v>
                </c:pt>
                <c:pt idx="446">
                  <c:v>0.61936391666666069</c:v>
                </c:pt>
                <c:pt idx="447">
                  <c:v>0.62075262500000061</c:v>
                </c:pt>
                <c:pt idx="448">
                  <c:v>0.62214133333333077</c:v>
                </c:pt>
                <c:pt idx="449">
                  <c:v>0.62353004166666004</c:v>
                </c:pt>
                <c:pt idx="450">
                  <c:v>0.62491874999999997</c:v>
                </c:pt>
                <c:pt idx="451">
                  <c:v>0.62630745833333012</c:v>
                </c:pt>
                <c:pt idx="452">
                  <c:v>0.62769616666666028</c:v>
                </c:pt>
                <c:pt idx="453">
                  <c:v>0.62908487500000021</c:v>
                </c:pt>
                <c:pt idx="454">
                  <c:v>0.63047358333333037</c:v>
                </c:pt>
                <c:pt idx="455">
                  <c:v>0.63186229166666052</c:v>
                </c:pt>
                <c:pt idx="456">
                  <c:v>0.63325100000000045</c:v>
                </c:pt>
                <c:pt idx="457">
                  <c:v>0.63463970833333061</c:v>
                </c:pt>
                <c:pt idx="458">
                  <c:v>0.63602841666666077</c:v>
                </c:pt>
                <c:pt idx="459">
                  <c:v>0.63741712500000069</c:v>
                </c:pt>
                <c:pt idx="460">
                  <c:v>0.63880583333332996</c:v>
                </c:pt>
                <c:pt idx="461">
                  <c:v>0.64019454166666012</c:v>
                </c:pt>
                <c:pt idx="462">
                  <c:v>0.64158325000000005</c:v>
                </c:pt>
                <c:pt idx="463">
                  <c:v>0.64297195833333021</c:v>
                </c:pt>
                <c:pt idx="464">
                  <c:v>0.64436066666666036</c:v>
                </c:pt>
                <c:pt idx="465">
                  <c:v>0.64574937500000029</c:v>
                </c:pt>
                <c:pt idx="466">
                  <c:v>0.64713808333333045</c:v>
                </c:pt>
                <c:pt idx="467">
                  <c:v>0.64852679166666061</c:v>
                </c:pt>
                <c:pt idx="468">
                  <c:v>0.64991550000000053</c:v>
                </c:pt>
                <c:pt idx="469">
                  <c:v>0.65130420833333069</c:v>
                </c:pt>
                <c:pt idx="470">
                  <c:v>0.65269291666665996</c:v>
                </c:pt>
                <c:pt idx="471">
                  <c:v>0.65408162500000078</c:v>
                </c:pt>
                <c:pt idx="472">
                  <c:v>0.65547033333333005</c:v>
                </c:pt>
                <c:pt idx="473">
                  <c:v>0.6568590416666602</c:v>
                </c:pt>
                <c:pt idx="474">
                  <c:v>0.65824775000000013</c:v>
                </c:pt>
                <c:pt idx="475">
                  <c:v>0.65963645833333029</c:v>
                </c:pt>
                <c:pt idx="476">
                  <c:v>0.66102516666666045</c:v>
                </c:pt>
                <c:pt idx="477">
                  <c:v>0.66241387500000037</c:v>
                </c:pt>
                <c:pt idx="478">
                  <c:v>0.66380258333333053</c:v>
                </c:pt>
                <c:pt idx="479">
                  <c:v>0.66519129166666069</c:v>
                </c:pt>
                <c:pt idx="480">
                  <c:v>0.66658000000000062</c:v>
                </c:pt>
                <c:pt idx="481">
                  <c:v>0.66796870833333077</c:v>
                </c:pt>
                <c:pt idx="482">
                  <c:v>0.66935741666666004</c:v>
                </c:pt>
                <c:pt idx="483">
                  <c:v>0.67074612499999997</c:v>
                </c:pt>
                <c:pt idx="484">
                  <c:v>0.67213483333333013</c:v>
                </c:pt>
                <c:pt idx="485">
                  <c:v>0.67352354166666029</c:v>
                </c:pt>
                <c:pt idx="486">
                  <c:v>0.67491225000000021</c:v>
                </c:pt>
                <c:pt idx="487">
                  <c:v>0.67630095833333037</c:v>
                </c:pt>
                <c:pt idx="488">
                  <c:v>0.67768966666666053</c:v>
                </c:pt>
                <c:pt idx="489">
                  <c:v>0.67907837500000046</c:v>
                </c:pt>
                <c:pt idx="490">
                  <c:v>0.68046708333333061</c:v>
                </c:pt>
                <c:pt idx="491">
                  <c:v>0.68185579166666077</c:v>
                </c:pt>
                <c:pt idx="492">
                  <c:v>0.6832445000000007</c:v>
                </c:pt>
                <c:pt idx="493">
                  <c:v>0.68463320833332997</c:v>
                </c:pt>
                <c:pt idx="494">
                  <c:v>0.68602191666666013</c:v>
                </c:pt>
                <c:pt idx="495">
                  <c:v>0.68741062500000005</c:v>
                </c:pt>
                <c:pt idx="496">
                  <c:v>0.68879933333333021</c:v>
                </c:pt>
                <c:pt idx="497">
                  <c:v>0.69018804166666037</c:v>
                </c:pt>
                <c:pt idx="498">
                  <c:v>0.6915767500000003</c:v>
                </c:pt>
                <c:pt idx="499">
                  <c:v>0.69296545833333045</c:v>
                </c:pt>
                <c:pt idx="500">
                  <c:v>0.69435416666666061</c:v>
                </c:pt>
                <c:pt idx="501">
                  <c:v>0.69574287500000054</c:v>
                </c:pt>
                <c:pt idx="502">
                  <c:v>0.6971315833333307</c:v>
                </c:pt>
                <c:pt idx="503">
                  <c:v>0.69852029166665996</c:v>
                </c:pt>
                <c:pt idx="504">
                  <c:v>0.69990900000000078</c:v>
                </c:pt>
                <c:pt idx="505">
                  <c:v>0.70129770833333005</c:v>
                </c:pt>
                <c:pt idx="506">
                  <c:v>0.70268641666666021</c:v>
                </c:pt>
                <c:pt idx="507">
                  <c:v>0.70407512500000013</c:v>
                </c:pt>
                <c:pt idx="508">
                  <c:v>0.70546383333333029</c:v>
                </c:pt>
                <c:pt idx="509">
                  <c:v>0.70685254166666045</c:v>
                </c:pt>
                <c:pt idx="510">
                  <c:v>0.70824125000000038</c:v>
                </c:pt>
                <c:pt idx="511">
                  <c:v>0.70962995833333053</c:v>
                </c:pt>
                <c:pt idx="512">
                  <c:v>0.71101866666666069</c:v>
                </c:pt>
                <c:pt idx="513">
                  <c:v>0.71240737500000062</c:v>
                </c:pt>
                <c:pt idx="514">
                  <c:v>0.71379608333333078</c:v>
                </c:pt>
                <c:pt idx="515">
                  <c:v>0.71518479166666005</c:v>
                </c:pt>
                <c:pt idx="516">
                  <c:v>0.71657349999999997</c:v>
                </c:pt>
                <c:pt idx="517">
                  <c:v>0.71796220833333013</c:v>
                </c:pt>
                <c:pt idx="518">
                  <c:v>0.71935091666666029</c:v>
                </c:pt>
                <c:pt idx="519">
                  <c:v>0.72073962500000022</c:v>
                </c:pt>
                <c:pt idx="520">
                  <c:v>0.72212833333333037</c:v>
                </c:pt>
                <c:pt idx="521">
                  <c:v>0.72351704166666053</c:v>
                </c:pt>
                <c:pt idx="522">
                  <c:v>0.72490575000000046</c:v>
                </c:pt>
                <c:pt idx="523">
                  <c:v>0.72629445833333062</c:v>
                </c:pt>
                <c:pt idx="524">
                  <c:v>0.72768316666666077</c:v>
                </c:pt>
                <c:pt idx="525">
                  <c:v>0.7290718750000007</c:v>
                </c:pt>
                <c:pt idx="526">
                  <c:v>0.73046058333332997</c:v>
                </c:pt>
                <c:pt idx="527">
                  <c:v>0.73184929166666013</c:v>
                </c:pt>
                <c:pt idx="528">
                  <c:v>0.73323800000000006</c:v>
                </c:pt>
                <c:pt idx="529">
                  <c:v>0.73462670833333021</c:v>
                </c:pt>
                <c:pt idx="530">
                  <c:v>0.73601541666666037</c:v>
                </c:pt>
                <c:pt idx="531">
                  <c:v>0.7374041250000003</c:v>
                </c:pt>
                <c:pt idx="532">
                  <c:v>0.73879283333333046</c:v>
                </c:pt>
                <c:pt idx="533">
                  <c:v>0.74018154166666061</c:v>
                </c:pt>
                <c:pt idx="534">
                  <c:v>0.74157025000000054</c:v>
                </c:pt>
                <c:pt idx="535">
                  <c:v>0.7429589583333307</c:v>
                </c:pt>
                <c:pt idx="536">
                  <c:v>0.74434766666665997</c:v>
                </c:pt>
                <c:pt idx="537">
                  <c:v>0.74573637500000078</c:v>
                </c:pt>
                <c:pt idx="538">
                  <c:v>0.74712508333333005</c:v>
                </c:pt>
                <c:pt idx="539">
                  <c:v>0.74851379166666021</c:v>
                </c:pt>
                <c:pt idx="540">
                  <c:v>0.74990250000000014</c:v>
                </c:pt>
                <c:pt idx="541">
                  <c:v>0.7512912083333303</c:v>
                </c:pt>
                <c:pt idx="542">
                  <c:v>0.75267991666666045</c:v>
                </c:pt>
                <c:pt idx="543">
                  <c:v>0.75406862500000038</c:v>
                </c:pt>
                <c:pt idx="544">
                  <c:v>0.75545733333333054</c:v>
                </c:pt>
                <c:pt idx="545">
                  <c:v>0.7568460416666607</c:v>
                </c:pt>
                <c:pt idx="546">
                  <c:v>0.75823475000000062</c:v>
                </c:pt>
                <c:pt idx="547">
                  <c:v>0.75962345833333078</c:v>
                </c:pt>
                <c:pt idx="548">
                  <c:v>0.76101216666666005</c:v>
                </c:pt>
                <c:pt idx="549">
                  <c:v>0.76240087499999998</c:v>
                </c:pt>
                <c:pt idx="550">
                  <c:v>0.76378958333333014</c:v>
                </c:pt>
                <c:pt idx="551">
                  <c:v>0.76517829166666029</c:v>
                </c:pt>
                <c:pt idx="552">
                  <c:v>0.76656700000000022</c:v>
                </c:pt>
                <c:pt idx="553">
                  <c:v>0.76795570833333038</c:v>
                </c:pt>
                <c:pt idx="554">
                  <c:v>0.76934441666666054</c:v>
                </c:pt>
                <c:pt idx="555">
                  <c:v>0.77073312500000046</c:v>
                </c:pt>
                <c:pt idx="556">
                  <c:v>0.77212183333333062</c:v>
                </c:pt>
                <c:pt idx="557">
                  <c:v>0.77351054166666078</c:v>
                </c:pt>
                <c:pt idx="558">
                  <c:v>0.77489925000000071</c:v>
                </c:pt>
                <c:pt idx="559">
                  <c:v>0.77628795833332997</c:v>
                </c:pt>
                <c:pt idx="560">
                  <c:v>0.77767666666666013</c:v>
                </c:pt>
                <c:pt idx="561">
                  <c:v>0.77906537500000006</c:v>
                </c:pt>
                <c:pt idx="562">
                  <c:v>0.78045408333333022</c:v>
                </c:pt>
                <c:pt idx="563">
                  <c:v>0.78184279166666037</c:v>
                </c:pt>
                <c:pt idx="564">
                  <c:v>0.7832315000000003</c:v>
                </c:pt>
                <c:pt idx="565">
                  <c:v>0.78462020833333046</c:v>
                </c:pt>
                <c:pt idx="566">
                  <c:v>0.78600891666666062</c:v>
                </c:pt>
                <c:pt idx="567">
                  <c:v>0.78739762500000055</c:v>
                </c:pt>
                <c:pt idx="568">
                  <c:v>0.7887863333333307</c:v>
                </c:pt>
                <c:pt idx="569">
                  <c:v>0.79017504166665997</c:v>
                </c:pt>
                <c:pt idx="570">
                  <c:v>0.79156375000000079</c:v>
                </c:pt>
                <c:pt idx="571">
                  <c:v>0.79295245833333006</c:v>
                </c:pt>
                <c:pt idx="572">
                  <c:v>0.79434116666666021</c:v>
                </c:pt>
                <c:pt idx="573">
                  <c:v>0.79572987500000014</c:v>
                </c:pt>
                <c:pt idx="574">
                  <c:v>0.7971185833333303</c:v>
                </c:pt>
                <c:pt idx="575">
                  <c:v>0.79850729166666046</c:v>
                </c:pt>
                <c:pt idx="576">
                  <c:v>0.79989600000000038</c:v>
                </c:pt>
                <c:pt idx="577">
                  <c:v>0.80128470833333054</c:v>
                </c:pt>
                <c:pt idx="578">
                  <c:v>0.8026734166666607</c:v>
                </c:pt>
                <c:pt idx="579">
                  <c:v>0.80406212500000063</c:v>
                </c:pt>
                <c:pt idx="580">
                  <c:v>0.80545083333333078</c:v>
                </c:pt>
                <c:pt idx="581">
                  <c:v>0.80683954166666005</c:v>
                </c:pt>
                <c:pt idx="582">
                  <c:v>0.80822824999999998</c:v>
                </c:pt>
                <c:pt idx="583">
                  <c:v>0.80961695833333014</c:v>
                </c:pt>
                <c:pt idx="584">
                  <c:v>0.8110056666666603</c:v>
                </c:pt>
                <c:pt idx="585">
                  <c:v>0.81239437500000022</c:v>
                </c:pt>
                <c:pt idx="586">
                  <c:v>0.81378308333333038</c:v>
                </c:pt>
                <c:pt idx="587">
                  <c:v>0.81517179166666054</c:v>
                </c:pt>
                <c:pt idx="588">
                  <c:v>0.81656050000000047</c:v>
                </c:pt>
                <c:pt idx="589">
                  <c:v>0.81794920833333062</c:v>
                </c:pt>
                <c:pt idx="590">
                  <c:v>0.81933791666666078</c:v>
                </c:pt>
                <c:pt idx="591">
                  <c:v>0.82072662500000071</c:v>
                </c:pt>
                <c:pt idx="592">
                  <c:v>0.82211533333332998</c:v>
                </c:pt>
                <c:pt idx="593">
                  <c:v>0.82350404166666014</c:v>
                </c:pt>
                <c:pt idx="594">
                  <c:v>0.82489275000000006</c:v>
                </c:pt>
                <c:pt idx="595">
                  <c:v>0.82628145833333022</c:v>
                </c:pt>
                <c:pt idx="596">
                  <c:v>0.82767016666666038</c:v>
                </c:pt>
                <c:pt idx="597">
                  <c:v>0.82905887500000031</c:v>
                </c:pt>
                <c:pt idx="598">
                  <c:v>0.83044758333333046</c:v>
                </c:pt>
                <c:pt idx="599">
                  <c:v>0.83183629166666062</c:v>
                </c:pt>
                <c:pt idx="600">
                  <c:v>0.83322500000000055</c:v>
                </c:pt>
                <c:pt idx="601">
                  <c:v>0.83461370833333071</c:v>
                </c:pt>
                <c:pt idx="602">
                  <c:v>0.83600241666665998</c:v>
                </c:pt>
                <c:pt idx="603">
                  <c:v>0.83739112500000079</c:v>
                </c:pt>
                <c:pt idx="604">
                  <c:v>0.83877983333333006</c:v>
                </c:pt>
                <c:pt idx="605">
                  <c:v>0.84016854166666022</c:v>
                </c:pt>
                <c:pt idx="606">
                  <c:v>0.84155725000000015</c:v>
                </c:pt>
                <c:pt idx="607">
                  <c:v>0.8429459583333303</c:v>
                </c:pt>
                <c:pt idx="608">
                  <c:v>0.84433466666666046</c:v>
                </c:pt>
                <c:pt idx="609">
                  <c:v>0.84572337500000039</c:v>
                </c:pt>
                <c:pt idx="610">
                  <c:v>0.84711208333333055</c:v>
                </c:pt>
                <c:pt idx="611">
                  <c:v>0.8485007916666607</c:v>
                </c:pt>
                <c:pt idx="612">
                  <c:v>0.84988950000000063</c:v>
                </c:pt>
                <c:pt idx="613">
                  <c:v>0.85127820833333079</c:v>
                </c:pt>
                <c:pt idx="614">
                  <c:v>0.85266691666666006</c:v>
                </c:pt>
                <c:pt idx="615">
                  <c:v>0.85405562499999998</c:v>
                </c:pt>
                <c:pt idx="616">
                  <c:v>0.85544433333333014</c:v>
                </c:pt>
                <c:pt idx="617">
                  <c:v>0.8568330416666603</c:v>
                </c:pt>
                <c:pt idx="618">
                  <c:v>0.85822175000000023</c:v>
                </c:pt>
                <c:pt idx="619">
                  <c:v>0.85961045833333039</c:v>
                </c:pt>
                <c:pt idx="620">
                  <c:v>0.86099916666666054</c:v>
                </c:pt>
                <c:pt idx="621">
                  <c:v>0.86238787500000047</c:v>
                </c:pt>
                <c:pt idx="622">
                  <c:v>0.86377658333333063</c:v>
                </c:pt>
                <c:pt idx="623">
                  <c:v>0.86516529166666079</c:v>
                </c:pt>
                <c:pt idx="624">
                  <c:v>0.86655400000000071</c:v>
                </c:pt>
                <c:pt idx="625">
                  <c:v>0.86794270833332998</c:v>
                </c:pt>
                <c:pt idx="626">
                  <c:v>0.86933141666666014</c:v>
                </c:pt>
                <c:pt idx="627">
                  <c:v>0.87072012500000007</c:v>
                </c:pt>
                <c:pt idx="628">
                  <c:v>0.87210883333333022</c:v>
                </c:pt>
                <c:pt idx="629">
                  <c:v>0.87349754166666038</c:v>
                </c:pt>
                <c:pt idx="630">
                  <c:v>0.87488625000000031</c:v>
                </c:pt>
                <c:pt idx="631">
                  <c:v>0.87627495833333047</c:v>
                </c:pt>
                <c:pt idx="632">
                  <c:v>0.87766366666666062</c:v>
                </c:pt>
                <c:pt idx="633">
                  <c:v>0.87905237500000055</c:v>
                </c:pt>
                <c:pt idx="634">
                  <c:v>0.88044108333333071</c:v>
                </c:pt>
                <c:pt idx="635">
                  <c:v>0.88182979166665998</c:v>
                </c:pt>
                <c:pt idx="636">
                  <c:v>0.88321850000000079</c:v>
                </c:pt>
                <c:pt idx="637">
                  <c:v>0.88460720833333006</c:v>
                </c:pt>
                <c:pt idx="638">
                  <c:v>0.88599591666666022</c:v>
                </c:pt>
                <c:pt idx="639">
                  <c:v>0.88738462500000015</c:v>
                </c:pt>
                <c:pt idx="640">
                  <c:v>0.88877333333333031</c:v>
                </c:pt>
                <c:pt idx="641">
                  <c:v>0.89016204166666046</c:v>
                </c:pt>
                <c:pt idx="642">
                  <c:v>0.89155075000000039</c:v>
                </c:pt>
                <c:pt idx="643">
                  <c:v>0.89293945833333055</c:v>
                </c:pt>
                <c:pt idx="644">
                  <c:v>0.89432816666666071</c:v>
                </c:pt>
                <c:pt idx="645">
                  <c:v>0.89571687500000063</c:v>
                </c:pt>
                <c:pt idx="646">
                  <c:v>0.89710558333333079</c:v>
                </c:pt>
                <c:pt idx="647">
                  <c:v>0.89849429166666006</c:v>
                </c:pt>
                <c:pt idx="648">
                  <c:v>0.89988299999999999</c:v>
                </c:pt>
                <c:pt idx="649">
                  <c:v>0.90127170833333015</c:v>
                </c:pt>
                <c:pt idx="650">
                  <c:v>0.9026604166666603</c:v>
                </c:pt>
                <c:pt idx="651">
                  <c:v>0.90404912500000023</c:v>
                </c:pt>
                <c:pt idx="652">
                  <c:v>0.90543783333333039</c:v>
                </c:pt>
                <c:pt idx="653">
                  <c:v>0.90682654166666055</c:v>
                </c:pt>
                <c:pt idx="654">
                  <c:v>0.90821525000000047</c:v>
                </c:pt>
                <c:pt idx="655">
                  <c:v>0.90960395833333063</c:v>
                </c:pt>
                <c:pt idx="656">
                  <c:v>0.91099266666666079</c:v>
                </c:pt>
                <c:pt idx="657">
                  <c:v>0.91238137500000072</c:v>
                </c:pt>
                <c:pt idx="658">
                  <c:v>0.91377008333332999</c:v>
                </c:pt>
                <c:pt idx="659">
                  <c:v>0.91515879166666014</c:v>
                </c:pt>
                <c:pt idx="660">
                  <c:v>0.91654750000000007</c:v>
                </c:pt>
                <c:pt idx="661">
                  <c:v>0.91793620833333023</c:v>
                </c:pt>
                <c:pt idx="662">
                  <c:v>0.91932491666666039</c:v>
                </c:pt>
                <c:pt idx="663">
                  <c:v>0.92071362500000031</c:v>
                </c:pt>
                <c:pt idx="664">
                  <c:v>0.92210233333333047</c:v>
                </c:pt>
                <c:pt idx="665">
                  <c:v>0.92349104166666063</c:v>
                </c:pt>
                <c:pt idx="666">
                  <c:v>0.92487975000000056</c:v>
                </c:pt>
                <c:pt idx="667">
                  <c:v>0.92626845833333071</c:v>
                </c:pt>
                <c:pt idx="668">
                  <c:v>0.92765716666665998</c:v>
                </c:pt>
                <c:pt idx="669">
                  <c:v>0.9290458750000008</c:v>
                </c:pt>
                <c:pt idx="670">
                  <c:v>0.93043458333333007</c:v>
                </c:pt>
                <c:pt idx="671">
                  <c:v>0.93182329166666023</c:v>
                </c:pt>
                <c:pt idx="672">
                  <c:v>0.93321200000000015</c:v>
                </c:pt>
                <c:pt idx="673">
                  <c:v>0.93460070833333031</c:v>
                </c:pt>
                <c:pt idx="674">
                  <c:v>0.93598941666666047</c:v>
                </c:pt>
                <c:pt idx="675">
                  <c:v>0.9373781250000004</c:v>
                </c:pt>
                <c:pt idx="676">
                  <c:v>0.93876683333333055</c:v>
                </c:pt>
                <c:pt idx="677">
                  <c:v>0.94015554166666071</c:v>
                </c:pt>
                <c:pt idx="678">
                  <c:v>0.94154425000000064</c:v>
                </c:pt>
                <c:pt idx="679">
                  <c:v>0.9429329583333308</c:v>
                </c:pt>
                <c:pt idx="680">
                  <c:v>0.94432166666666006</c:v>
                </c:pt>
                <c:pt idx="681">
                  <c:v>0.94571037499999999</c:v>
                </c:pt>
                <c:pt idx="682">
                  <c:v>0.94709908333333015</c:v>
                </c:pt>
                <c:pt idx="683">
                  <c:v>0.94848779166666031</c:v>
                </c:pt>
                <c:pt idx="684">
                  <c:v>0.94987650000000023</c:v>
                </c:pt>
                <c:pt idx="685">
                  <c:v>0.95126520833333039</c:v>
                </c:pt>
                <c:pt idx="686">
                  <c:v>0.95265391666666055</c:v>
                </c:pt>
                <c:pt idx="687">
                  <c:v>0.95404262500000048</c:v>
                </c:pt>
                <c:pt idx="688">
                  <c:v>0.95543133333333063</c:v>
                </c:pt>
                <c:pt idx="689">
                  <c:v>0.95682004166666079</c:v>
                </c:pt>
                <c:pt idx="690">
                  <c:v>0.95820875000000072</c:v>
                </c:pt>
                <c:pt idx="691">
                  <c:v>0.95959745833332999</c:v>
                </c:pt>
                <c:pt idx="692">
                  <c:v>0.96098616666666015</c:v>
                </c:pt>
                <c:pt idx="693">
                  <c:v>0.96237487500000007</c:v>
                </c:pt>
                <c:pt idx="694">
                  <c:v>0.96376358333333023</c:v>
                </c:pt>
                <c:pt idx="695">
                  <c:v>0.96515229166666039</c:v>
                </c:pt>
                <c:pt idx="696">
                  <c:v>0.96654100000000032</c:v>
                </c:pt>
                <c:pt idx="697">
                  <c:v>0.96792970833333047</c:v>
                </c:pt>
                <c:pt idx="698">
                  <c:v>0.96931841666666063</c:v>
                </c:pt>
                <c:pt idx="699">
                  <c:v>0.97070712500000056</c:v>
                </c:pt>
                <c:pt idx="700">
                  <c:v>0.97209583333333072</c:v>
                </c:pt>
                <c:pt idx="701">
                  <c:v>0.97348454166665999</c:v>
                </c:pt>
                <c:pt idx="702">
                  <c:v>0.9748732500000008</c:v>
                </c:pt>
                <c:pt idx="703">
                  <c:v>0.97626195833333007</c:v>
                </c:pt>
                <c:pt idx="704">
                  <c:v>0.97765066666666023</c:v>
                </c:pt>
                <c:pt idx="705">
                  <c:v>0.97903937500000016</c:v>
                </c:pt>
                <c:pt idx="706">
                  <c:v>0.98042808333333031</c:v>
                </c:pt>
                <c:pt idx="707">
                  <c:v>0.98181679166666047</c:v>
                </c:pt>
                <c:pt idx="708">
                  <c:v>0.9832055000000004</c:v>
                </c:pt>
                <c:pt idx="709">
                  <c:v>0.98459420833333056</c:v>
                </c:pt>
                <c:pt idx="710">
                  <c:v>0.98598291666666071</c:v>
                </c:pt>
                <c:pt idx="711">
                  <c:v>0.98737162500000064</c:v>
                </c:pt>
                <c:pt idx="712">
                  <c:v>0.9887603333333308</c:v>
                </c:pt>
                <c:pt idx="713">
                  <c:v>0.99014904166666007</c:v>
                </c:pt>
                <c:pt idx="714">
                  <c:v>0.99153775</c:v>
                </c:pt>
                <c:pt idx="715">
                  <c:v>0.99292645833333015</c:v>
                </c:pt>
                <c:pt idx="716">
                  <c:v>0.99431516666666031</c:v>
                </c:pt>
                <c:pt idx="717">
                  <c:v>0.99570387500000024</c:v>
                </c:pt>
                <c:pt idx="718">
                  <c:v>0.9970925833333304</c:v>
                </c:pt>
                <c:pt idx="719">
                  <c:v>0.99848129166666055</c:v>
                </c:pt>
                <c:pt idx="720">
                  <c:v>0.99987000000000048</c:v>
                </c:pt>
                <c:pt idx="721">
                  <c:v>1.0012587083333306</c:v>
                </c:pt>
                <c:pt idx="722">
                  <c:v>1.0026474166666608</c:v>
                </c:pt>
                <c:pt idx="723">
                  <c:v>1.0040361250000007</c:v>
                </c:pt>
                <c:pt idx="724">
                  <c:v>1.00542483333333</c:v>
                </c:pt>
                <c:pt idx="725">
                  <c:v>1.0068135416666602</c:v>
                </c:pt>
                <c:pt idx="726">
                  <c:v>1.0082022500000001</c:v>
                </c:pt>
                <c:pt idx="727">
                  <c:v>1.0095909583333302</c:v>
                </c:pt>
                <c:pt idx="728">
                  <c:v>1.0109796666666604</c:v>
                </c:pt>
                <c:pt idx="729">
                  <c:v>1.0123683750000003</c:v>
                </c:pt>
                <c:pt idx="730">
                  <c:v>1.0137570833333305</c:v>
                </c:pt>
                <c:pt idx="731">
                  <c:v>1.0151457916666606</c:v>
                </c:pt>
                <c:pt idx="732">
                  <c:v>1.0165345000000006</c:v>
                </c:pt>
                <c:pt idx="733">
                  <c:v>1.0179232083333307</c:v>
                </c:pt>
                <c:pt idx="734">
                  <c:v>1.01931191666666</c:v>
                </c:pt>
                <c:pt idx="735">
                  <c:v>1.0207006250000008</c:v>
                </c:pt>
                <c:pt idx="736">
                  <c:v>1.0220893333333301</c:v>
                </c:pt>
                <c:pt idx="737">
                  <c:v>1.0234780416666602</c:v>
                </c:pt>
                <c:pt idx="738">
                  <c:v>1.0248667500000002</c:v>
                </c:pt>
                <c:pt idx="739">
                  <c:v>1.0262554583333303</c:v>
                </c:pt>
                <c:pt idx="740">
                  <c:v>1.0276441666666605</c:v>
                </c:pt>
                <c:pt idx="741">
                  <c:v>1.0290328750000004</c:v>
                </c:pt>
                <c:pt idx="742">
                  <c:v>1.0304215833333306</c:v>
                </c:pt>
                <c:pt idx="743">
                  <c:v>1.0318102916666607</c:v>
                </c:pt>
                <c:pt idx="744">
                  <c:v>1.0331990000000006</c:v>
                </c:pt>
                <c:pt idx="745">
                  <c:v>1.0345877083333308</c:v>
                </c:pt>
                <c:pt idx="746">
                  <c:v>1.0359764166666601</c:v>
                </c:pt>
                <c:pt idx="747">
                  <c:v>1.037365125</c:v>
                </c:pt>
                <c:pt idx="748">
                  <c:v>1.0387538333333302</c:v>
                </c:pt>
                <c:pt idx="749">
                  <c:v>1.0401425416666603</c:v>
                </c:pt>
                <c:pt idx="750">
                  <c:v>1.0415312500000002</c:v>
                </c:pt>
                <c:pt idx="751">
                  <c:v>1.0429199583333304</c:v>
                </c:pt>
                <c:pt idx="752">
                  <c:v>1.0443086666666606</c:v>
                </c:pt>
                <c:pt idx="753">
                  <c:v>1.0456973750000005</c:v>
                </c:pt>
                <c:pt idx="754">
                  <c:v>1.0470860833333306</c:v>
                </c:pt>
                <c:pt idx="755">
                  <c:v>1.0484747916666608</c:v>
                </c:pt>
                <c:pt idx="756">
                  <c:v>1.0498635000000007</c:v>
                </c:pt>
                <c:pt idx="757">
                  <c:v>1.05125220833333</c:v>
                </c:pt>
                <c:pt idx="758">
                  <c:v>1.0526409166666602</c:v>
                </c:pt>
                <c:pt idx="759">
                  <c:v>1.0540296250000001</c:v>
                </c:pt>
                <c:pt idx="760">
                  <c:v>1.0554183333333302</c:v>
                </c:pt>
                <c:pt idx="761">
                  <c:v>1.0568070416666604</c:v>
                </c:pt>
                <c:pt idx="762">
                  <c:v>1.0581957500000003</c:v>
                </c:pt>
                <c:pt idx="763">
                  <c:v>1.0595844583333305</c:v>
                </c:pt>
                <c:pt idx="764">
                  <c:v>1.0609731666666606</c:v>
                </c:pt>
                <c:pt idx="765">
                  <c:v>1.0623618750000006</c:v>
                </c:pt>
                <c:pt idx="766">
                  <c:v>1.0637505833333307</c:v>
                </c:pt>
                <c:pt idx="767">
                  <c:v>1.06513929166666</c:v>
                </c:pt>
                <c:pt idx="768">
                  <c:v>1.0665280000000008</c:v>
                </c:pt>
                <c:pt idx="769">
                  <c:v>1.0679167083333301</c:v>
                </c:pt>
                <c:pt idx="770">
                  <c:v>1.0693054166666602</c:v>
                </c:pt>
                <c:pt idx="771">
                  <c:v>1.0706941250000002</c:v>
                </c:pt>
                <c:pt idx="772">
                  <c:v>1.0720828333333303</c:v>
                </c:pt>
                <c:pt idx="773">
                  <c:v>1.0734715416666605</c:v>
                </c:pt>
                <c:pt idx="774">
                  <c:v>1.0748602500000004</c:v>
                </c:pt>
                <c:pt idx="775">
                  <c:v>1.0762489583333306</c:v>
                </c:pt>
                <c:pt idx="776">
                  <c:v>1.0776376666666607</c:v>
                </c:pt>
                <c:pt idx="777">
                  <c:v>1.0790263750000006</c:v>
                </c:pt>
                <c:pt idx="778">
                  <c:v>1.0804150833333308</c:v>
                </c:pt>
                <c:pt idx="779">
                  <c:v>1.0818037916666601</c:v>
                </c:pt>
                <c:pt idx="780">
                  <c:v>1.0831925</c:v>
                </c:pt>
                <c:pt idx="781">
                  <c:v>1.0845812083333302</c:v>
                </c:pt>
                <c:pt idx="782">
                  <c:v>1.0859699166666603</c:v>
                </c:pt>
                <c:pt idx="783">
                  <c:v>1.0873586250000002</c:v>
                </c:pt>
                <c:pt idx="784">
                  <c:v>1.0887473333333304</c:v>
                </c:pt>
                <c:pt idx="785">
                  <c:v>1.0901360416666606</c:v>
                </c:pt>
                <c:pt idx="786">
                  <c:v>1.0915247500000005</c:v>
                </c:pt>
                <c:pt idx="787">
                  <c:v>1.0929134583333306</c:v>
                </c:pt>
                <c:pt idx="788">
                  <c:v>1.0943021666666608</c:v>
                </c:pt>
                <c:pt idx="789">
                  <c:v>1.0956908750000007</c:v>
                </c:pt>
                <c:pt idx="790">
                  <c:v>1.09707958333333</c:v>
                </c:pt>
                <c:pt idx="791">
                  <c:v>1.0984682916666602</c:v>
                </c:pt>
                <c:pt idx="792">
                  <c:v>1.0998570000000001</c:v>
                </c:pt>
                <c:pt idx="793">
                  <c:v>1.1012457083333302</c:v>
                </c:pt>
                <c:pt idx="794">
                  <c:v>1.1026344166666604</c:v>
                </c:pt>
                <c:pt idx="795">
                  <c:v>1.1040231250000003</c:v>
                </c:pt>
                <c:pt idx="796">
                  <c:v>1.1054118333333305</c:v>
                </c:pt>
                <c:pt idx="797">
                  <c:v>1.1068005416666606</c:v>
                </c:pt>
                <c:pt idx="798">
                  <c:v>1.1081892500000006</c:v>
                </c:pt>
                <c:pt idx="799">
                  <c:v>1.1095779583333307</c:v>
                </c:pt>
                <c:pt idx="800">
                  <c:v>1.11096666666666</c:v>
                </c:pt>
                <c:pt idx="801">
                  <c:v>1.1123553750000008</c:v>
                </c:pt>
                <c:pt idx="802">
                  <c:v>1.1137440833333301</c:v>
                </c:pt>
                <c:pt idx="803">
                  <c:v>1.1151327916666602</c:v>
                </c:pt>
                <c:pt idx="804">
                  <c:v>1.1165215000000002</c:v>
                </c:pt>
                <c:pt idx="805">
                  <c:v>1.1179102083333303</c:v>
                </c:pt>
                <c:pt idx="806">
                  <c:v>1.1192989166666605</c:v>
                </c:pt>
                <c:pt idx="807">
                  <c:v>1.1206876250000004</c:v>
                </c:pt>
                <c:pt idx="808">
                  <c:v>1.1220763333333306</c:v>
                </c:pt>
                <c:pt idx="809">
                  <c:v>1.1234650416666607</c:v>
                </c:pt>
                <c:pt idx="810">
                  <c:v>1.1248537500000007</c:v>
                </c:pt>
                <c:pt idx="811">
                  <c:v>1.1262424583333308</c:v>
                </c:pt>
                <c:pt idx="812">
                  <c:v>1.1276311666666601</c:v>
                </c:pt>
                <c:pt idx="813">
                  <c:v>1.129019875</c:v>
                </c:pt>
                <c:pt idx="814">
                  <c:v>1.1304085833333302</c:v>
                </c:pt>
                <c:pt idx="815">
                  <c:v>1.1317972916666603</c:v>
                </c:pt>
                <c:pt idx="816">
                  <c:v>1.1331860000000002</c:v>
                </c:pt>
                <c:pt idx="817">
                  <c:v>1.1345747083333304</c:v>
                </c:pt>
                <c:pt idx="818">
                  <c:v>1.1359634166666606</c:v>
                </c:pt>
                <c:pt idx="819">
                  <c:v>1.1373521250000005</c:v>
                </c:pt>
                <c:pt idx="820">
                  <c:v>1.1387408333333306</c:v>
                </c:pt>
                <c:pt idx="821">
                  <c:v>1.1401295416666608</c:v>
                </c:pt>
                <c:pt idx="822">
                  <c:v>1.1415182500000007</c:v>
                </c:pt>
                <c:pt idx="823">
                  <c:v>1.14290695833333</c:v>
                </c:pt>
                <c:pt idx="824">
                  <c:v>1.1442956666666602</c:v>
                </c:pt>
                <c:pt idx="825">
                  <c:v>1.1456843750000001</c:v>
                </c:pt>
                <c:pt idx="826">
                  <c:v>1.1470730833333302</c:v>
                </c:pt>
                <c:pt idx="827">
                  <c:v>1.1484617916666604</c:v>
                </c:pt>
                <c:pt idx="828">
                  <c:v>1.1498505000000003</c:v>
                </c:pt>
                <c:pt idx="829">
                  <c:v>1.1512392083333305</c:v>
                </c:pt>
                <c:pt idx="830">
                  <c:v>1.1526279166666606</c:v>
                </c:pt>
                <c:pt idx="831">
                  <c:v>1.1540166250000006</c:v>
                </c:pt>
                <c:pt idx="832">
                  <c:v>1.1554053333333307</c:v>
                </c:pt>
                <c:pt idx="833">
                  <c:v>1.15679404166666</c:v>
                </c:pt>
                <c:pt idx="834">
                  <c:v>1.1581827500000008</c:v>
                </c:pt>
                <c:pt idx="835">
                  <c:v>1.1595714583333301</c:v>
                </c:pt>
                <c:pt idx="836">
                  <c:v>1.1609601666666602</c:v>
                </c:pt>
                <c:pt idx="837">
                  <c:v>1.1623488750000002</c:v>
                </c:pt>
                <c:pt idx="838">
                  <c:v>1.1637375833333303</c:v>
                </c:pt>
                <c:pt idx="839">
                  <c:v>1.1651262916666605</c:v>
                </c:pt>
                <c:pt idx="840">
                  <c:v>1.1665150000000004</c:v>
                </c:pt>
                <c:pt idx="841">
                  <c:v>1.1679037083333306</c:v>
                </c:pt>
                <c:pt idx="842">
                  <c:v>1.1692924166666607</c:v>
                </c:pt>
                <c:pt idx="843">
                  <c:v>1.1706811250000007</c:v>
                </c:pt>
                <c:pt idx="844">
                  <c:v>1.1720698333333308</c:v>
                </c:pt>
                <c:pt idx="845">
                  <c:v>1.1734585416666601</c:v>
                </c:pt>
                <c:pt idx="846">
                  <c:v>1.17484725</c:v>
                </c:pt>
                <c:pt idx="847">
                  <c:v>1.1762359583333302</c:v>
                </c:pt>
                <c:pt idx="848">
                  <c:v>1.1776246666666603</c:v>
                </c:pt>
                <c:pt idx="849">
                  <c:v>1.1790133750000003</c:v>
                </c:pt>
                <c:pt idx="850">
                  <c:v>1.1804020833333304</c:v>
                </c:pt>
                <c:pt idx="851">
                  <c:v>1.1817907916666606</c:v>
                </c:pt>
                <c:pt idx="852">
                  <c:v>1.1831795000000005</c:v>
                </c:pt>
                <c:pt idx="853">
                  <c:v>1.1845682083333307</c:v>
                </c:pt>
                <c:pt idx="854">
                  <c:v>1.1859569166666608</c:v>
                </c:pt>
                <c:pt idx="855">
                  <c:v>1.1873456250000007</c:v>
                </c:pt>
                <c:pt idx="856">
                  <c:v>1.18873433333333</c:v>
                </c:pt>
                <c:pt idx="857">
                  <c:v>1.1901230416666602</c:v>
                </c:pt>
                <c:pt idx="858">
                  <c:v>1.1915117500000001</c:v>
                </c:pt>
                <c:pt idx="859">
                  <c:v>1.1929004583333302</c:v>
                </c:pt>
                <c:pt idx="860">
                  <c:v>1.1942891666666604</c:v>
                </c:pt>
                <c:pt idx="861">
                  <c:v>1.1956778750000003</c:v>
                </c:pt>
                <c:pt idx="862">
                  <c:v>1.1970665833333305</c:v>
                </c:pt>
                <c:pt idx="863">
                  <c:v>1.1984552916666606</c:v>
                </c:pt>
                <c:pt idx="864">
                  <c:v>1.1998440000000006</c:v>
                </c:pt>
                <c:pt idx="865">
                  <c:v>1.2012327083333307</c:v>
                </c:pt>
                <c:pt idx="866">
                  <c:v>1.20262141666666</c:v>
                </c:pt>
                <c:pt idx="867">
                  <c:v>1.2040101249999999</c:v>
                </c:pt>
                <c:pt idx="868">
                  <c:v>1.2053988333333301</c:v>
                </c:pt>
                <c:pt idx="869">
                  <c:v>1.2067875416666602</c:v>
                </c:pt>
                <c:pt idx="870">
                  <c:v>1.2081762500000002</c:v>
                </c:pt>
                <c:pt idx="871">
                  <c:v>1.2095649583333303</c:v>
                </c:pt>
                <c:pt idx="872">
                  <c:v>1.2109536666666605</c:v>
                </c:pt>
                <c:pt idx="873">
                  <c:v>1.2123423750000004</c:v>
                </c:pt>
                <c:pt idx="874">
                  <c:v>1.2137310833333306</c:v>
                </c:pt>
                <c:pt idx="875">
                  <c:v>1.2151197916666607</c:v>
                </c:pt>
                <c:pt idx="876">
                  <c:v>1.2165085000000007</c:v>
                </c:pt>
                <c:pt idx="877">
                  <c:v>1.2178972083333308</c:v>
                </c:pt>
                <c:pt idx="878">
                  <c:v>1.2192859166666601</c:v>
                </c:pt>
                <c:pt idx="879">
                  <c:v>1.220674625</c:v>
                </c:pt>
                <c:pt idx="880">
                  <c:v>1.2220633333333302</c:v>
                </c:pt>
                <c:pt idx="881">
                  <c:v>1.2234520416666603</c:v>
                </c:pt>
                <c:pt idx="882">
                  <c:v>1.2248407500000003</c:v>
                </c:pt>
                <c:pt idx="883">
                  <c:v>1.2262294583333304</c:v>
                </c:pt>
                <c:pt idx="884">
                  <c:v>1.2276181666666606</c:v>
                </c:pt>
                <c:pt idx="885">
                  <c:v>1.2290068750000005</c:v>
                </c:pt>
                <c:pt idx="886">
                  <c:v>1.2303955833333307</c:v>
                </c:pt>
                <c:pt idx="887">
                  <c:v>1.2317842916666608</c:v>
                </c:pt>
                <c:pt idx="888">
                  <c:v>1.2331730000000007</c:v>
                </c:pt>
                <c:pt idx="889">
                  <c:v>1.23456170833333</c:v>
                </c:pt>
                <c:pt idx="890">
                  <c:v>1.2359504166666602</c:v>
                </c:pt>
                <c:pt idx="891">
                  <c:v>1.2373391250000001</c:v>
                </c:pt>
                <c:pt idx="892">
                  <c:v>1.2387278333333303</c:v>
                </c:pt>
                <c:pt idx="893">
                  <c:v>1.2401165416666604</c:v>
                </c:pt>
                <c:pt idx="894">
                  <c:v>1.2415052500000003</c:v>
                </c:pt>
                <c:pt idx="895">
                  <c:v>1.2428939583333305</c:v>
                </c:pt>
                <c:pt idx="896">
                  <c:v>1.2442826666666607</c:v>
                </c:pt>
                <c:pt idx="897">
                  <c:v>1.2456713750000006</c:v>
                </c:pt>
                <c:pt idx="898">
                  <c:v>1.2470600833333307</c:v>
                </c:pt>
                <c:pt idx="899">
                  <c:v>1.24844879166666</c:v>
                </c:pt>
                <c:pt idx="900">
                  <c:v>1.2498374999999999</c:v>
                </c:pt>
                <c:pt idx="901">
                  <c:v>1.2512262083333301</c:v>
                </c:pt>
                <c:pt idx="902">
                  <c:v>1.2526149166666602</c:v>
                </c:pt>
                <c:pt idx="903">
                  <c:v>1.2540036250000002</c:v>
                </c:pt>
                <c:pt idx="904">
                  <c:v>1.2553923333333303</c:v>
                </c:pt>
                <c:pt idx="905">
                  <c:v>1.2567810416666605</c:v>
                </c:pt>
                <c:pt idx="906">
                  <c:v>1.2581697500000004</c:v>
                </c:pt>
                <c:pt idx="907">
                  <c:v>1.2595584583333306</c:v>
                </c:pt>
                <c:pt idx="908">
                  <c:v>1.2609471666666607</c:v>
                </c:pt>
                <c:pt idx="909">
                  <c:v>1.2623358750000007</c:v>
                </c:pt>
                <c:pt idx="910">
                  <c:v>1.2637245833333299</c:v>
                </c:pt>
                <c:pt idx="911">
                  <c:v>1.2651132916666601</c:v>
                </c:pt>
                <c:pt idx="912">
                  <c:v>1.266502</c:v>
                </c:pt>
                <c:pt idx="913">
                  <c:v>1.2678907083333302</c:v>
                </c:pt>
                <c:pt idx="914">
                  <c:v>1.2692794166666603</c:v>
                </c:pt>
                <c:pt idx="915">
                  <c:v>1.2706681250000003</c:v>
                </c:pt>
                <c:pt idx="916">
                  <c:v>1.2720568333333304</c:v>
                </c:pt>
                <c:pt idx="917">
                  <c:v>1.2734455416666606</c:v>
                </c:pt>
                <c:pt idx="918">
                  <c:v>1.2748342500000005</c:v>
                </c:pt>
                <c:pt idx="919">
                  <c:v>1.2762229583333307</c:v>
                </c:pt>
                <c:pt idx="920">
                  <c:v>1.2776116666666599</c:v>
                </c:pt>
                <c:pt idx="921">
                  <c:v>1.2790003750000007</c:v>
                </c:pt>
                <c:pt idx="922">
                  <c:v>1.28038908333333</c:v>
                </c:pt>
                <c:pt idx="923">
                  <c:v>1.2817777916666602</c:v>
                </c:pt>
                <c:pt idx="924">
                  <c:v>1.2831665000000001</c:v>
                </c:pt>
                <c:pt idx="925">
                  <c:v>1.2845552083333303</c:v>
                </c:pt>
                <c:pt idx="926">
                  <c:v>1.2859439166666604</c:v>
                </c:pt>
                <c:pt idx="927">
                  <c:v>1.2873326250000003</c:v>
                </c:pt>
                <c:pt idx="928">
                  <c:v>1.2887213333333305</c:v>
                </c:pt>
                <c:pt idx="929">
                  <c:v>1.2901100416666607</c:v>
                </c:pt>
                <c:pt idx="930">
                  <c:v>1.2914987500000006</c:v>
                </c:pt>
                <c:pt idx="931">
                  <c:v>1.2928874583333307</c:v>
                </c:pt>
                <c:pt idx="932">
                  <c:v>1.29427616666666</c:v>
                </c:pt>
                <c:pt idx="933">
                  <c:v>1.2956648749999999</c:v>
                </c:pt>
                <c:pt idx="934">
                  <c:v>1.2970535833333301</c:v>
                </c:pt>
                <c:pt idx="935">
                  <c:v>1.2984422916666603</c:v>
                </c:pt>
                <c:pt idx="936">
                  <c:v>1.2998310000000002</c:v>
                </c:pt>
                <c:pt idx="937">
                  <c:v>1.3012197083333303</c:v>
                </c:pt>
                <c:pt idx="938">
                  <c:v>1.3026084166666605</c:v>
                </c:pt>
                <c:pt idx="939">
                  <c:v>1.3039971250000004</c:v>
                </c:pt>
                <c:pt idx="940">
                  <c:v>1.3053858333333306</c:v>
                </c:pt>
                <c:pt idx="941">
                  <c:v>1.3067745416666607</c:v>
                </c:pt>
                <c:pt idx="942">
                  <c:v>1.3081632500000007</c:v>
                </c:pt>
                <c:pt idx="943">
                  <c:v>1.3095519583333299</c:v>
                </c:pt>
                <c:pt idx="944">
                  <c:v>1.3109406666666601</c:v>
                </c:pt>
                <c:pt idx="945">
                  <c:v>1.312329375</c:v>
                </c:pt>
                <c:pt idx="946">
                  <c:v>1.3137180833333302</c:v>
                </c:pt>
                <c:pt idx="947">
                  <c:v>1.3151067916666603</c:v>
                </c:pt>
                <c:pt idx="948">
                  <c:v>1.3164955000000003</c:v>
                </c:pt>
                <c:pt idx="949">
                  <c:v>1.3178842083333304</c:v>
                </c:pt>
                <c:pt idx="950">
                  <c:v>1.3192729166666606</c:v>
                </c:pt>
                <c:pt idx="951">
                  <c:v>1.3206616250000005</c:v>
                </c:pt>
                <c:pt idx="952">
                  <c:v>1.3220503333333307</c:v>
                </c:pt>
                <c:pt idx="953">
                  <c:v>1.3234390416666599</c:v>
                </c:pt>
                <c:pt idx="954">
                  <c:v>1.3248277500000007</c:v>
                </c:pt>
                <c:pt idx="955">
                  <c:v>1.32621645833333</c:v>
                </c:pt>
                <c:pt idx="956">
                  <c:v>1.3276051666666602</c:v>
                </c:pt>
                <c:pt idx="957">
                  <c:v>1.3289938750000001</c:v>
                </c:pt>
                <c:pt idx="958">
                  <c:v>1.3303825833333303</c:v>
                </c:pt>
                <c:pt idx="959">
                  <c:v>1.3317712916666604</c:v>
                </c:pt>
                <c:pt idx="960">
                  <c:v>1.3331600000000003</c:v>
                </c:pt>
                <c:pt idx="961">
                  <c:v>1.3345487083333305</c:v>
                </c:pt>
                <c:pt idx="962">
                  <c:v>1.3359374166666602</c:v>
                </c:pt>
                <c:pt idx="963">
                  <c:v>1.3373261250000006</c:v>
                </c:pt>
                <c:pt idx="964">
                  <c:v>1.3387148333333303</c:v>
                </c:pt>
                <c:pt idx="965">
                  <c:v>1.3401035416666605</c:v>
                </c:pt>
                <c:pt idx="966">
                  <c:v>1.3414922500000004</c:v>
                </c:pt>
                <c:pt idx="967">
                  <c:v>1.3428809583333305</c:v>
                </c:pt>
                <c:pt idx="968">
                  <c:v>1.3442696666666603</c:v>
                </c:pt>
                <c:pt idx="969">
                  <c:v>1.3456583750000002</c:v>
                </c:pt>
                <c:pt idx="970">
                  <c:v>1.3470470833333303</c:v>
                </c:pt>
                <c:pt idx="971">
                  <c:v>1.3484357916666605</c:v>
                </c:pt>
                <c:pt idx="972">
                  <c:v>1.3498245000000004</c:v>
                </c:pt>
                <c:pt idx="973">
                  <c:v>1.3512132083333306</c:v>
                </c:pt>
                <c:pt idx="974">
                  <c:v>1.3526019166666603</c:v>
                </c:pt>
                <c:pt idx="975">
                  <c:v>1.3539906250000002</c:v>
                </c:pt>
                <c:pt idx="976">
                  <c:v>1.3553793333333304</c:v>
                </c:pt>
                <c:pt idx="977">
                  <c:v>1.3567680416666605</c:v>
                </c:pt>
                <c:pt idx="978">
                  <c:v>1.3581567500000005</c:v>
                </c:pt>
                <c:pt idx="979">
                  <c:v>1.3595454583333302</c:v>
                </c:pt>
                <c:pt idx="980">
                  <c:v>1.3609341666666603</c:v>
                </c:pt>
                <c:pt idx="981">
                  <c:v>1.3623228750000003</c:v>
                </c:pt>
                <c:pt idx="982">
                  <c:v>1.3637115833333304</c:v>
                </c:pt>
                <c:pt idx="983">
                  <c:v>1.3651002916666606</c:v>
                </c:pt>
                <c:pt idx="984">
                  <c:v>1.3664890000000005</c:v>
                </c:pt>
                <c:pt idx="985">
                  <c:v>1.3678777083333302</c:v>
                </c:pt>
                <c:pt idx="986">
                  <c:v>1.3692664166666604</c:v>
                </c:pt>
                <c:pt idx="987">
                  <c:v>1.3706551250000003</c:v>
                </c:pt>
                <c:pt idx="988">
                  <c:v>1.3720438333333305</c:v>
                </c:pt>
                <c:pt idx="989">
                  <c:v>1.3734325416666602</c:v>
                </c:pt>
                <c:pt idx="990">
                  <c:v>1.3748212500000005</c:v>
                </c:pt>
                <c:pt idx="991">
                  <c:v>1.3762099583333303</c:v>
                </c:pt>
                <c:pt idx="992">
                  <c:v>1.3775986666666604</c:v>
                </c:pt>
                <c:pt idx="993">
                  <c:v>1.3789873750000003</c:v>
                </c:pt>
                <c:pt idx="994">
                  <c:v>1.3803760833333305</c:v>
                </c:pt>
                <c:pt idx="995">
                  <c:v>1.3817647916666602</c:v>
                </c:pt>
                <c:pt idx="996">
                  <c:v>1.3831535000000006</c:v>
                </c:pt>
                <c:pt idx="997">
                  <c:v>1.3845422083333303</c:v>
                </c:pt>
                <c:pt idx="998">
                  <c:v>1.3859309166666605</c:v>
                </c:pt>
                <c:pt idx="999">
                  <c:v>1.3873196250000004</c:v>
                </c:pt>
                <c:pt idx="1000">
                  <c:v>1.3887083333333305</c:v>
                </c:pt>
                <c:pt idx="1001">
                  <c:v>1.3900970416666603</c:v>
                </c:pt>
                <c:pt idx="1002">
                  <c:v>1.3914857500000002</c:v>
                </c:pt>
                <c:pt idx="1003">
                  <c:v>1.3928744583333303</c:v>
                </c:pt>
                <c:pt idx="1004">
                  <c:v>1.3942631666666605</c:v>
                </c:pt>
                <c:pt idx="1005">
                  <c:v>1.3956518750000004</c:v>
                </c:pt>
                <c:pt idx="1006">
                  <c:v>1.3970405833333306</c:v>
                </c:pt>
                <c:pt idx="1007">
                  <c:v>1.3984292916666603</c:v>
                </c:pt>
                <c:pt idx="1008">
                  <c:v>1.3998180000000002</c:v>
                </c:pt>
                <c:pt idx="1009">
                  <c:v>1.4012067083333304</c:v>
                </c:pt>
                <c:pt idx="1010">
                  <c:v>1.4025954166666605</c:v>
                </c:pt>
                <c:pt idx="1011">
                  <c:v>1.4039841250000005</c:v>
                </c:pt>
                <c:pt idx="1012">
                  <c:v>1.4053728333333302</c:v>
                </c:pt>
                <c:pt idx="1013">
                  <c:v>1.4067615416666603</c:v>
                </c:pt>
                <c:pt idx="1014">
                  <c:v>1.4081502500000003</c:v>
                </c:pt>
                <c:pt idx="1015">
                  <c:v>1.4095389583333304</c:v>
                </c:pt>
                <c:pt idx="1016">
                  <c:v>1.4109276666666606</c:v>
                </c:pt>
                <c:pt idx="1017">
                  <c:v>1.4123163750000005</c:v>
                </c:pt>
                <c:pt idx="1018">
                  <c:v>1.4137050833333302</c:v>
                </c:pt>
                <c:pt idx="1019">
                  <c:v>1.4150937916666604</c:v>
                </c:pt>
                <c:pt idx="1020">
                  <c:v>1.4164825000000003</c:v>
                </c:pt>
                <c:pt idx="1021">
                  <c:v>1.4178712083333305</c:v>
                </c:pt>
                <c:pt idx="1022">
                  <c:v>1.4192599166666602</c:v>
                </c:pt>
                <c:pt idx="1023">
                  <c:v>1.4206486250000006</c:v>
                </c:pt>
                <c:pt idx="1024">
                  <c:v>1.4220373333333303</c:v>
                </c:pt>
                <c:pt idx="1025">
                  <c:v>1.4234260416666604</c:v>
                </c:pt>
                <c:pt idx="1026">
                  <c:v>1.4248147500000004</c:v>
                </c:pt>
                <c:pt idx="1027">
                  <c:v>1.4262034583333305</c:v>
                </c:pt>
                <c:pt idx="1028">
                  <c:v>1.4275921666666602</c:v>
                </c:pt>
                <c:pt idx="1029">
                  <c:v>1.4289808750000006</c:v>
                </c:pt>
                <c:pt idx="1030">
                  <c:v>1.4303695833333303</c:v>
                </c:pt>
                <c:pt idx="1031">
                  <c:v>1.4317582916666605</c:v>
                </c:pt>
                <c:pt idx="1032">
                  <c:v>1.4331470000000004</c:v>
                </c:pt>
                <c:pt idx="1033">
                  <c:v>1.4345357083333306</c:v>
                </c:pt>
                <c:pt idx="1034">
                  <c:v>1.4359244166666603</c:v>
                </c:pt>
                <c:pt idx="1035">
                  <c:v>1.4373131250000002</c:v>
                </c:pt>
                <c:pt idx="1036">
                  <c:v>1.4387018333333303</c:v>
                </c:pt>
                <c:pt idx="1037">
                  <c:v>1.4400905416666605</c:v>
                </c:pt>
                <c:pt idx="1038">
                  <c:v>1.4414792500000004</c:v>
                </c:pt>
                <c:pt idx="1039">
                  <c:v>1.4428679583333306</c:v>
                </c:pt>
                <c:pt idx="1040">
                  <c:v>1.4442566666666603</c:v>
                </c:pt>
                <c:pt idx="1041">
                  <c:v>1.4456453750000002</c:v>
                </c:pt>
                <c:pt idx="1042">
                  <c:v>1.4470340833333304</c:v>
                </c:pt>
                <c:pt idx="1043">
                  <c:v>1.4484227916666605</c:v>
                </c:pt>
                <c:pt idx="1044">
                  <c:v>1.4498115000000005</c:v>
                </c:pt>
                <c:pt idx="1045">
                  <c:v>1.4512002083333302</c:v>
                </c:pt>
                <c:pt idx="1046">
                  <c:v>1.4525889166666603</c:v>
                </c:pt>
                <c:pt idx="1047">
                  <c:v>1.4539776250000003</c:v>
                </c:pt>
                <c:pt idx="1048">
                  <c:v>1.4553663333333304</c:v>
                </c:pt>
                <c:pt idx="1049">
                  <c:v>1.4567550416666606</c:v>
                </c:pt>
                <c:pt idx="1050">
                  <c:v>1.4581437500000005</c:v>
                </c:pt>
                <c:pt idx="1051">
                  <c:v>1.4595324583333302</c:v>
                </c:pt>
                <c:pt idx="1052">
                  <c:v>1.4609211666666604</c:v>
                </c:pt>
                <c:pt idx="1053">
                  <c:v>1.4623098750000003</c:v>
                </c:pt>
                <c:pt idx="1054">
                  <c:v>1.4636985833333305</c:v>
                </c:pt>
                <c:pt idx="1055">
                  <c:v>1.4650872916666602</c:v>
                </c:pt>
                <c:pt idx="1056">
                  <c:v>1.4664760000000006</c:v>
                </c:pt>
                <c:pt idx="1057">
                  <c:v>1.4678647083333303</c:v>
                </c:pt>
                <c:pt idx="1058">
                  <c:v>1.4692534166666604</c:v>
                </c:pt>
                <c:pt idx="1059">
                  <c:v>1.4706421250000004</c:v>
                </c:pt>
                <c:pt idx="1060">
                  <c:v>1.4720308333333305</c:v>
                </c:pt>
                <c:pt idx="1061">
                  <c:v>1.4734195416666602</c:v>
                </c:pt>
                <c:pt idx="1062">
                  <c:v>1.4748082500000002</c:v>
                </c:pt>
                <c:pt idx="1063">
                  <c:v>1.4761969583333303</c:v>
                </c:pt>
                <c:pt idx="1064">
                  <c:v>1.4775856666666605</c:v>
                </c:pt>
                <c:pt idx="1065">
                  <c:v>1.4789743750000004</c:v>
                </c:pt>
                <c:pt idx="1066">
                  <c:v>1.4803630833333306</c:v>
                </c:pt>
                <c:pt idx="1067">
                  <c:v>1.4817517916666603</c:v>
                </c:pt>
                <c:pt idx="1068">
                  <c:v>1.4831405000000002</c:v>
                </c:pt>
                <c:pt idx="1069">
                  <c:v>1.4845292083333304</c:v>
                </c:pt>
                <c:pt idx="1070">
                  <c:v>1.4859179166666605</c:v>
                </c:pt>
                <c:pt idx="1071">
                  <c:v>1.4873066250000004</c:v>
                </c:pt>
                <c:pt idx="1072">
                  <c:v>1.4886953333333306</c:v>
                </c:pt>
                <c:pt idx="1073">
                  <c:v>1.4900840416666603</c:v>
                </c:pt>
                <c:pt idx="1074">
                  <c:v>1.4914727500000002</c:v>
                </c:pt>
                <c:pt idx="1075">
                  <c:v>1.4928614583333304</c:v>
                </c:pt>
                <c:pt idx="1076">
                  <c:v>1.4942501666666606</c:v>
                </c:pt>
                <c:pt idx="1077">
                  <c:v>1.4956388750000005</c:v>
                </c:pt>
                <c:pt idx="1078">
                  <c:v>1.4970275833333302</c:v>
                </c:pt>
                <c:pt idx="1079">
                  <c:v>1.4984162916666603</c:v>
                </c:pt>
                <c:pt idx="1080">
                  <c:v>1.4998050000000003</c:v>
                </c:pt>
                <c:pt idx="1081">
                  <c:v>1.5011937083333304</c:v>
                </c:pt>
                <c:pt idx="1082">
                  <c:v>1.5025824166666606</c:v>
                </c:pt>
                <c:pt idx="1083">
                  <c:v>1.5039711250000005</c:v>
                </c:pt>
                <c:pt idx="1084">
                  <c:v>1.5053598333333302</c:v>
                </c:pt>
                <c:pt idx="1085">
                  <c:v>1.5067485416666604</c:v>
                </c:pt>
                <c:pt idx="1086">
                  <c:v>1.5081372500000003</c:v>
                </c:pt>
                <c:pt idx="1087">
                  <c:v>1.5095259583333305</c:v>
                </c:pt>
                <c:pt idx="1088">
                  <c:v>1.5109146666666602</c:v>
                </c:pt>
                <c:pt idx="1089">
                  <c:v>1.5123033750000006</c:v>
                </c:pt>
                <c:pt idx="1090">
                  <c:v>1.5136920833333303</c:v>
                </c:pt>
                <c:pt idx="1091">
                  <c:v>1.5150807916666604</c:v>
                </c:pt>
                <c:pt idx="1092">
                  <c:v>1.5164695000000004</c:v>
                </c:pt>
                <c:pt idx="1093">
                  <c:v>1.5178582083333305</c:v>
                </c:pt>
                <c:pt idx="1094">
                  <c:v>1.5192469166666602</c:v>
                </c:pt>
                <c:pt idx="1095">
                  <c:v>1.5206356250000002</c:v>
                </c:pt>
                <c:pt idx="1096">
                  <c:v>1.5220243333333303</c:v>
                </c:pt>
                <c:pt idx="1097">
                  <c:v>1.5234130416666605</c:v>
                </c:pt>
                <c:pt idx="1098">
                  <c:v>1.5248017500000004</c:v>
                </c:pt>
                <c:pt idx="1099">
                  <c:v>1.5261904583333306</c:v>
                </c:pt>
                <c:pt idx="1100">
                  <c:v>1.5275791666666603</c:v>
                </c:pt>
                <c:pt idx="1101">
                  <c:v>1.5289678750000002</c:v>
                </c:pt>
                <c:pt idx="1102">
                  <c:v>1.5303565833333304</c:v>
                </c:pt>
                <c:pt idx="1103">
                  <c:v>1.5317452916666605</c:v>
                </c:pt>
                <c:pt idx="1104">
                  <c:v>1.5331340000000004</c:v>
                </c:pt>
                <c:pt idx="1105">
                  <c:v>1.5345227083333302</c:v>
                </c:pt>
                <c:pt idx="1106">
                  <c:v>1.5359114166666603</c:v>
                </c:pt>
                <c:pt idx="1107">
                  <c:v>1.5373001250000002</c:v>
                </c:pt>
                <c:pt idx="1108">
                  <c:v>1.5386888333333304</c:v>
                </c:pt>
                <c:pt idx="1109">
                  <c:v>1.5400775416666606</c:v>
                </c:pt>
                <c:pt idx="1110">
                  <c:v>1.5414662500000005</c:v>
                </c:pt>
                <c:pt idx="1111">
                  <c:v>1.5428549583333302</c:v>
                </c:pt>
                <c:pt idx="1112">
                  <c:v>1.5442436666666604</c:v>
                </c:pt>
                <c:pt idx="1113">
                  <c:v>1.5456323750000003</c:v>
                </c:pt>
                <c:pt idx="1114">
                  <c:v>1.5470210833333304</c:v>
                </c:pt>
                <c:pt idx="1115">
                  <c:v>1.5484097916666602</c:v>
                </c:pt>
                <c:pt idx="1116">
                  <c:v>1.5497985000000005</c:v>
                </c:pt>
                <c:pt idx="1117">
                  <c:v>1.5511872083333302</c:v>
                </c:pt>
                <c:pt idx="1118">
                  <c:v>1.5525759166666604</c:v>
                </c:pt>
                <c:pt idx="1119">
                  <c:v>1.5539646250000003</c:v>
                </c:pt>
                <c:pt idx="1120">
                  <c:v>1.5553533333333305</c:v>
                </c:pt>
                <c:pt idx="1121">
                  <c:v>1.5567420416666602</c:v>
                </c:pt>
                <c:pt idx="1122">
                  <c:v>1.5581307500000006</c:v>
                </c:pt>
                <c:pt idx="1123">
                  <c:v>1.5595194583333303</c:v>
                </c:pt>
                <c:pt idx="1124">
                  <c:v>1.5609081666666604</c:v>
                </c:pt>
                <c:pt idx="1125">
                  <c:v>1.5622968750000004</c:v>
                </c:pt>
                <c:pt idx="1126">
                  <c:v>1.5636855833333305</c:v>
                </c:pt>
                <c:pt idx="1127">
                  <c:v>1.5650742916666602</c:v>
                </c:pt>
                <c:pt idx="1128">
                  <c:v>1.5664630000000002</c:v>
                </c:pt>
                <c:pt idx="1129">
                  <c:v>1.5678517083333303</c:v>
                </c:pt>
                <c:pt idx="1130">
                  <c:v>1.5692404166666605</c:v>
                </c:pt>
                <c:pt idx="1131">
                  <c:v>1.5706291250000004</c:v>
                </c:pt>
                <c:pt idx="1132">
                  <c:v>1.5720178333333306</c:v>
                </c:pt>
                <c:pt idx="1133">
                  <c:v>1.5734065416666603</c:v>
                </c:pt>
                <c:pt idx="1134">
                  <c:v>1.5747952500000002</c:v>
                </c:pt>
                <c:pt idx="1135">
                  <c:v>1.5761839583333304</c:v>
                </c:pt>
                <c:pt idx="1136">
                  <c:v>1.5775726666666605</c:v>
                </c:pt>
                <c:pt idx="1137">
                  <c:v>1.5789613750000004</c:v>
                </c:pt>
                <c:pt idx="1138">
                  <c:v>1.5803500833333302</c:v>
                </c:pt>
                <c:pt idx="1139">
                  <c:v>1.5817387916666603</c:v>
                </c:pt>
                <c:pt idx="1140">
                  <c:v>1.5831275000000002</c:v>
                </c:pt>
                <c:pt idx="1141">
                  <c:v>1.5845162083333304</c:v>
                </c:pt>
                <c:pt idx="1142">
                  <c:v>1.5859049166666606</c:v>
                </c:pt>
                <c:pt idx="1143">
                  <c:v>1.5872936250000005</c:v>
                </c:pt>
                <c:pt idx="1144">
                  <c:v>1.5886823333333302</c:v>
                </c:pt>
                <c:pt idx="1145">
                  <c:v>1.5900710416666604</c:v>
                </c:pt>
                <c:pt idx="1146">
                  <c:v>1.5914597500000003</c:v>
                </c:pt>
                <c:pt idx="1147">
                  <c:v>1.5928484583333304</c:v>
                </c:pt>
                <c:pt idx="1148">
                  <c:v>1.5942371666666602</c:v>
                </c:pt>
                <c:pt idx="1149">
                  <c:v>1.5956258750000005</c:v>
                </c:pt>
                <c:pt idx="1150">
                  <c:v>1.5970145833333302</c:v>
                </c:pt>
                <c:pt idx="1151">
                  <c:v>1.5984032916666604</c:v>
                </c:pt>
                <c:pt idx="1152">
                  <c:v>1.5997920000000003</c:v>
                </c:pt>
                <c:pt idx="1153">
                  <c:v>1.6011807083333305</c:v>
                </c:pt>
                <c:pt idx="1154">
                  <c:v>1.6025694166666602</c:v>
                </c:pt>
                <c:pt idx="1155">
                  <c:v>1.6039581250000006</c:v>
                </c:pt>
                <c:pt idx="1156">
                  <c:v>1.6053468333333303</c:v>
                </c:pt>
                <c:pt idx="1157">
                  <c:v>1.6067355416666604</c:v>
                </c:pt>
                <c:pt idx="1158">
                  <c:v>1.6081242500000004</c:v>
                </c:pt>
                <c:pt idx="1159">
                  <c:v>1.6095129583333305</c:v>
                </c:pt>
                <c:pt idx="1160">
                  <c:v>1.6109016666666602</c:v>
                </c:pt>
                <c:pt idx="1161">
                  <c:v>1.6122903750000002</c:v>
                </c:pt>
                <c:pt idx="1162">
                  <c:v>1.6136790833333303</c:v>
                </c:pt>
                <c:pt idx="1163">
                  <c:v>1.6150677916666605</c:v>
                </c:pt>
                <c:pt idx="1164">
                  <c:v>1.6164565000000004</c:v>
                </c:pt>
                <c:pt idx="1165">
                  <c:v>1.6178452083333306</c:v>
                </c:pt>
                <c:pt idx="1166">
                  <c:v>1.6192339166666603</c:v>
                </c:pt>
                <c:pt idx="1167">
                  <c:v>1.6206226250000002</c:v>
                </c:pt>
                <c:pt idx="1168">
                  <c:v>1.6220113333333304</c:v>
                </c:pt>
                <c:pt idx="1169">
                  <c:v>1.6234000416666605</c:v>
                </c:pt>
                <c:pt idx="1170">
                  <c:v>1.6247887500000004</c:v>
                </c:pt>
                <c:pt idx="1171">
                  <c:v>1.6261774583333302</c:v>
                </c:pt>
                <c:pt idx="1172">
                  <c:v>1.6275661666666603</c:v>
                </c:pt>
                <c:pt idx="1173">
                  <c:v>1.6289548750000002</c:v>
                </c:pt>
                <c:pt idx="1174">
                  <c:v>1.6303435833333304</c:v>
                </c:pt>
                <c:pt idx="1175">
                  <c:v>1.6317322916666606</c:v>
                </c:pt>
                <c:pt idx="1176">
                  <c:v>1.6331210000000005</c:v>
                </c:pt>
                <c:pt idx="1177">
                  <c:v>1.6345097083333302</c:v>
                </c:pt>
                <c:pt idx="1178">
                  <c:v>1.6358984166666604</c:v>
                </c:pt>
                <c:pt idx="1179">
                  <c:v>1.6372871250000003</c:v>
                </c:pt>
                <c:pt idx="1180">
                  <c:v>1.6386758333333304</c:v>
                </c:pt>
                <c:pt idx="1181">
                  <c:v>1.6400645416666602</c:v>
                </c:pt>
                <c:pt idx="1182">
                  <c:v>1.6414532500000005</c:v>
                </c:pt>
                <c:pt idx="1183">
                  <c:v>1.6428419583333302</c:v>
                </c:pt>
                <c:pt idx="1184">
                  <c:v>1.6442306666666604</c:v>
                </c:pt>
                <c:pt idx="1185">
                  <c:v>1.6456193750000003</c:v>
                </c:pt>
                <c:pt idx="1186">
                  <c:v>1.6470080833333305</c:v>
                </c:pt>
                <c:pt idx="1187">
                  <c:v>1.6483967916666602</c:v>
                </c:pt>
                <c:pt idx="1188">
                  <c:v>1.6497855000000006</c:v>
                </c:pt>
                <c:pt idx="1189">
                  <c:v>1.6511742083333303</c:v>
                </c:pt>
                <c:pt idx="1190">
                  <c:v>1.6525629166666604</c:v>
                </c:pt>
                <c:pt idx="1191">
                  <c:v>1.6539516250000004</c:v>
                </c:pt>
                <c:pt idx="1192">
                  <c:v>1.6553403333333305</c:v>
                </c:pt>
                <c:pt idx="1193">
                  <c:v>1.6567290416666602</c:v>
                </c:pt>
                <c:pt idx="1194">
                  <c:v>1.6581177500000002</c:v>
                </c:pt>
                <c:pt idx="1195">
                  <c:v>1.6595064583333303</c:v>
                </c:pt>
                <c:pt idx="1196">
                  <c:v>1.6608951666666605</c:v>
                </c:pt>
                <c:pt idx="1197">
                  <c:v>1.6622838750000004</c:v>
                </c:pt>
                <c:pt idx="1198">
                  <c:v>1.6636725833333306</c:v>
                </c:pt>
                <c:pt idx="1199">
                  <c:v>1.6650612916666603</c:v>
                </c:pt>
                <c:pt idx="1200">
                  <c:v>1.6664500000000002</c:v>
                </c:pt>
                <c:pt idx="1201">
                  <c:v>1.6678387083333304</c:v>
                </c:pt>
                <c:pt idx="1202">
                  <c:v>1.6692274166666605</c:v>
                </c:pt>
                <c:pt idx="1203">
                  <c:v>1.6706161250000005</c:v>
                </c:pt>
                <c:pt idx="1204">
                  <c:v>1.6720048333333302</c:v>
                </c:pt>
                <c:pt idx="1205">
                  <c:v>1.6733935416666603</c:v>
                </c:pt>
                <c:pt idx="1206">
                  <c:v>1.6747822500000002</c:v>
                </c:pt>
                <c:pt idx="1207">
                  <c:v>1.6761709583333304</c:v>
                </c:pt>
                <c:pt idx="1208">
                  <c:v>1.6775596666666606</c:v>
                </c:pt>
                <c:pt idx="1209">
                  <c:v>1.6789483750000005</c:v>
                </c:pt>
                <c:pt idx="1210">
                  <c:v>1.6803370833333302</c:v>
                </c:pt>
                <c:pt idx="1211">
                  <c:v>1.6817257916666604</c:v>
                </c:pt>
                <c:pt idx="1212">
                  <c:v>1.6831145000000003</c:v>
                </c:pt>
                <c:pt idx="1213">
                  <c:v>1.6845032083333304</c:v>
                </c:pt>
                <c:pt idx="1214">
                  <c:v>1.6858919166666602</c:v>
                </c:pt>
                <c:pt idx="1215">
                  <c:v>1.6872806250000005</c:v>
                </c:pt>
                <c:pt idx="1216">
                  <c:v>1.6886693333333302</c:v>
                </c:pt>
                <c:pt idx="1217">
                  <c:v>1.6900580416666604</c:v>
                </c:pt>
                <c:pt idx="1218">
                  <c:v>1.6914467500000003</c:v>
                </c:pt>
                <c:pt idx="1219">
                  <c:v>1.6928354583333305</c:v>
                </c:pt>
                <c:pt idx="1220">
                  <c:v>1.6942241666666602</c:v>
                </c:pt>
                <c:pt idx="1221">
                  <c:v>1.6956128750000006</c:v>
                </c:pt>
                <c:pt idx="1222">
                  <c:v>1.6970015833333303</c:v>
                </c:pt>
                <c:pt idx="1223">
                  <c:v>1.6983902916666604</c:v>
                </c:pt>
                <c:pt idx="1224">
                  <c:v>1.6997790000000004</c:v>
                </c:pt>
                <c:pt idx="1225">
                  <c:v>1.7011677083333305</c:v>
                </c:pt>
                <c:pt idx="1226">
                  <c:v>1.7025564166666602</c:v>
                </c:pt>
                <c:pt idx="1227">
                  <c:v>1.7039451250000002</c:v>
                </c:pt>
                <c:pt idx="1228">
                  <c:v>1.7053338333333303</c:v>
                </c:pt>
                <c:pt idx="1229">
                  <c:v>1.7067225416666605</c:v>
                </c:pt>
                <c:pt idx="1230">
                  <c:v>1.7081112500000004</c:v>
                </c:pt>
                <c:pt idx="1231">
                  <c:v>1.7094999583333306</c:v>
                </c:pt>
                <c:pt idx="1232">
                  <c:v>1.7108886666666603</c:v>
                </c:pt>
                <c:pt idx="1233">
                  <c:v>1.7122773750000002</c:v>
                </c:pt>
                <c:pt idx="1234">
                  <c:v>1.7136660833333304</c:v>
                </c:pt>
                <c:pt idx="1235">
                  <c:v>1.7150547916666605</c:v>
                </c:pt>
                <c:pt idx="1236">
                  <c:v>1.7164435000000005</c:v>
                </c:pt>
                <c:pt idx="1237">
                  <c:v>1.7178322083333302</c:v>
                </c:pt>
                <c:pt idx="1238">
                  <c:v>1.7192209166666603</c:v>
                </c:pt>
                <c:pt idx="1239">
                  <c:v>1.7206096250000003</c:v>
                </c:pt>
                <c:pt idx="1240">
                  <c:v>1.7219983333333304</c:v>
                </c:pt>
                <c:pt idx="1241">
                  <c:v>1.7233870416666606</c:v>
                </c:pt>
                <c:pt idx="1242">
                  <c:v>1.7247757500000005</c:v>
                </c:pt>
                <c:pt idx="1243">
                  <c:v>1.7261644583333302</c:v>
                </c:pt>
                <c:pt idx="1244">
                  <c:v>1.7275531666666604</c:v>
                </c:pt>
                <c:pt idx="1245">
                  <c:v>1.7289418750000003</c:v>
                </c:pt>
                <c:pt idx="1246">
                  <c:v>1.7303305833333305</c:v>
                </c:pt>
                <c:pt idx="1247">
                  <c:v>1.7317192916666602</c:v>
                </c:pt>
                <c:pt idx="1248">
                  <c:v>1.7331080000000005</c:v>
                </c:pt>
                <c:pt idx="1249">
                  <c:v>1.7344967083333303</c:v>
                </c:pt>
                <c:pt idx="1250">
                  <c:v>1.7358854166666604</c:v>
                </c:pt>
                <c:pt idx="1251">
                  <c:v>1.7372741250000003</c:v>
                </c:pt>
                <c:pt idx="1252">
                  <c:v>1.7386628333333305</c:v>
                </c:pt>
                <c:pt idx="1253">
                  <c:v>1.7400515416666602</c:v>
                </c:pt>
                <c:pt idx="1254">
                  <c:v>1.7414402500000006</c:v>
                </c:pt>
                <c:pt idx="1255">
                  <c:v>1.7428289583333303</c:v>
                </c:pt>
                <c:pt idx="1256">
                  <c:v>1.7442176666666604</c:v>
                </c:pt>
                <c:pt idx="1257">
                  <c:v>1.7456063750000004</c:v>
                </c:pt>
                <c:pt idx="1258">
                  <c:v>1.7469950833333305</c:v>
                </c:pt>
                <c:pt idx="1259">
                  <c:v>1.7483837916666602</c:v>
                </c:pt>
                <c:pt idx="1260">
                  <c:v>1.7497725000000002</c:v>
                </c:pt>
                <c:pt idx="1261">
                  <c:v>1.7511612083333303</c:v>
                </c:pt>
                <c:pt idx="1262">
                  <c:v>1.7525499166666605</c:v>
                </c:pt>
                <c:pt idx="1263">
                  <c:v>1.7539386250000004</c:v>
                </c:pt>
                <c:pt idx="1264">
                  <c:v>1.7553273333333306</c:v>
                </c:pt>
                <c:pt idx="1265">
                  <c:v>1.7567160416666603</c:v>
                </c:pt>
                <c:pt idx="1266">
                  <c:v>1.7581047500000002</c:v>
                </c:pt>
                <c:pt idx="1267">
                  <c:v>1.7594934583333304</c:v>
                </c:pt>
                <c:pt idx="1268">
                  <c:v>1.7608821666666605</c:v>
                </c:pt>
                <c:pt idx="1269">
                  <c:v>1.7622708750000005</c:v>
                </c:pt>
                <c:pt idx="1270">
                  <c:v>1.7636595833333302</c:v>
                </c:pt>
                <c:pt idx="1271">
                  <c:v>1.7650482916666603</c:v>
                </c:pt>
                <c:pt idx="1272">
                  <c:v>1.7664370000000003</c:v>
                </c:pt>
                <c:pt idx="1273">
                  <c:v>1.7678257083333304</c:v>
                </c:pt>
                <c:pt idx="1274">
                  <c:v>1.7692144166666606</c:v>
                </c:pt>
                <c:pt idx="1275">
                  <c:v>1.7706031250000005</c:v>
                </c:pt>
                <c:pt idx="1276">
                  <c:v>1.7719918333333302</c:v>
                </c:pt>
                <c:pt idx="1277">
                  <c:v>1.7733805416666604</c:v>
                </c:pt>
                <c:pt idx="1278">
                  <c:v>1.7747692500000003</c:v>
                </c:pt>
                <c:pt idx="1279">
                  <c:v>1.7761579583333305</c:v>
                </c:pt>
                <c:pt idx="1280">
                  <c:v>1.7775466666666602</c:v>
                </c:pt>
                <c:pt idx="1281">
                  <c:v>1.7789353750000005</c:v>
                </c:pt>
                <c:pt idx="1282">
                  <c:v>1.7803240833333303</c:v>
                </c:pt>
                <c:pt idx="1283">
                  <c:v>1.7817127916666604</c:v>
                </c:pt>
                <c:pt idx="1284">
                  <c:v>1.7831015000000003</c:v>
                </c:pt>
                <c:pt idx="1285">
                  <c:v>1.7844902083333305</c:v>
                </c:pt>
                <c:pt idx="1286">
                  <c:v>1.7858789166666602</c:v>
                </c:pt>
                <c:pt idx="1287">
                  <c:v>1.7872676250000006</c:v>
                </c:pt>
                <c:pt idx="1288">
                  <c:v>1.7886563333333303</c:v>
                </c:pt>
                <c:pt idx="1289">
                  <c:v>1.7900450416666605</c:v>
                </c:pt>
                <c:pt idx="1290">
                  <c:v>1.7914337500000004</c:v>
                </c:pt>
                <c:pt idx="1291">
                  <c:v>1.7928224583333305</c:v>
                </c:pt>
                <c:pt idx="1292">
                  <c:v>1.7942111666666603</c:v>
                </c:pt>
                <c:pt idx="1293">
                  <c:v>1.7955998750000002</c:v>
                </c:pt>
                <c:pt idx="1294">
                  <c:v>1.7969885833333303</c:v>
                </c:pt>
                <c:pt idx="1295">
                  <c:v>1.7983772916666605</c:v>
                </c:pt>
                <c:pt idx="1296">
                  <c:v>1.7997660000000004</c:v>
                </c:pt>
                <c:pt idx="1297">
                  <c:v>1.8011547083333306</c:v>
                </c:pt>
                <c:pt idx="1298">
                  <c:v>1.8025434166666603</c:v>
                </c:pt>
                <c:pt idx="1299">
                  <c:v>1.8039321250000002</c:v>
                </c:pt>
                <c:pt idx="1300">
                  <c:v>1.8053208333333304</c:v>
                </c:pt>
                <c:pt idx="1301">
                  <c:v>1.8067095416666605</c:v>
                </c:pt>
                <c:pt idx="1302">
                  <c:v>1.8080982500000005</c:v>
                </c:pt>
                <c:pt idx="1303">
                  <c:v>1.8094869583333302</c:v>
                </c:pt>
                <c:pt idx="1304">
                  <c:v>1.8108756666666603</c:v>
                </c:pt>
                <c:pt idx="1305">
                  <c:v>1.8122643750000003</c:v>
                </c:pt>
                <c:pt idx="1306">
                  <c:v>1.8136530833333304</c:v>
                </c:pt>
                <c:pt idx="1307">
                  <c:v>1.8150417916666606</c:v>
                </c:pt>
                <c:pt idx="1308">
                  <c:v>1.8164305000000005</c:v>
                </c:pt>
                <c:pt idx="1309">
                  <c:v>1.8178192083333302</c:v>
                </c:pt>
                <c:pt idx="1310">
                  <c:v>1.8192079166666604</c:v>
                </c:pt>
                <c:pt idx="1311">
                  <c:v>1.8205966250000003</c:v>
                </c:pt>
                <c:pt idx="1312">
                  <c:v>1.8219853333333305</c:v>
                </c:pt>
                <c:pt idx="1313">
                  <c:v>1.8233740416666602</c:v>
                </c:pt>
                <c:pt idx="1314">
                  <c:v>1.8247627500000005</c:v>
                </c:pt>
                <c:pt idx="1315">
                  <c:v>1.8261514583333303</c:v>
                </c:pt>
                <c:pt idx="1316">
                  <c:v>1.8275401666666604</c:v>
                </c:pt>
                <c:pt idx="1317">
                  <c:v>1.8289288750000003</c:v>
                </c:pt>
                <c:pt idx="1318">
                  <c:v>1.8303175833333305</c:v>
                </c:pt>
                <c:pt idx="1319">
                  <c:v>1.8317062916666602</c:v>
                </c:pt>
                <c:pt idx="1320">
                  <c:v>1.8330950000000006</c:v>
                </c:pt>
                <c:pt idx="1321">
                  <c:v>1.8344837083333303</c:v>
                </c:pt>
                <c:pt idx="1322">
                  <c:v>1.8358724166666605</c:v>
                </c:pt>
                <c:pt idx="1323">
                  <c:v>1.8372611250000004</c:v>
                </c:pt>
                <c:pt idx="1324">
                  <c:v>1.8386498333333305</c:v>
                </c:pt>
                <c:pt idx="1325">
                  <c:v>1.8400385416666603</c:v>
                </c:pt>
                <c:pt idx="1326">
                  <c:v>1.8414272500000002</c:v>
                </c:pt>
                <c:pt idx="1327">
                  <c:v>1.8428159583333303</c:v>
                </c:pt>
                <c:pt idx="1328">
                  <c:v>1.8442046666666605</c:v>
                </c:pt>
                <c:pt idx="1329">
                  <c:v>1.8455933750000004</c:v>
                </c:pt>
                <c:pt idx="1330">
                  <c:v>1.8469820833333306</c:v>
                </c:pt>
                <c:pt idx="1331">
                  <c:v>1.8483707916666603</c:v>
                </c:pt>
                <c:pt idx="1332">
                  <c:v>1.8497595000000002</c:v>
                </c:pt>
                <c:pt idx="1333">
                  <c:v>1.8511482083333304</c:v>
                </c:pt>
                <c:pt idx="1334">
                  <c:v>1.8525369166666605</c:v>
                </c:pt>
                <c:pt idx="1335">
                  <c:v>1.8539256250000005</c:v>
                </c:pt>
                <c:pt idx="1336">
                  <c:v>1.8553143333333302</c:v>
                </c:pt>
                <c:pt idx="1337">
                  <c:v>1.8567030416666603</c:v>
                </c:pt>
                <c:pt idx="1338">
                  <c:v>1.8580917500000003</c:v>
                </c:pt>
                <c:pt idx="1339">
                  <c:v>1.8594804583333304</c:v>
                </c:pt>
                <c:pt idx="1340">
                  <c:v>1.8608691666666606</c:v>
                </c:pt>
                <c:pt idx="1341">
                  <c:v>1.8622578750000005</c:v>
                </c:pt>
                <c:pt idx="1342">
                  <c:v>1.8636465833333302</c:v>
                </c:pt>
                <c:pt idx="1343">
                  <c:v>1.8650352916666604</c:v>
                </c:pt>
                <c:pt idx="1344">
                  <c:v>1.8664240000000003</c:v>
                </c:pt>
                <c:pt idx="1345">
                  <c:v>1.8678127083333305</c:v>
                </c:pt>
                <c:pt idx="1346">
                  <c:v>1.8692014166666602</c:v>
                </c:pt>
                <c:pt idx="1347">
                  <c:v>1.8705901250000005</c:v>
                </c:pt>
                <c:pt idx="1348">
                  <c:v>1.8719788333333303</c:v>
                </c:pt>
                <c:pt idx="1349">
                  <c:v>1.8733675416666604</c:v>
                </c:pt>
                <c:pt idx="1350">
                  <c:v>1.8747562500000003</c:v>
                </c:pt>
                <c:pt idx="1351">
                  <c:v>1.8761449583333305</c:v>
                </c:pt>
                <c:pt idx="1352">
                  <c:v>1.8775336666666602</c:v>
                </c:pt>
                <c:pt idx="1353">
                  <c:v>1.8789223750000006</c:v>
                </c:pt>
                <c:pt idx="1354">
                  <c:v>1.8803110833333303</c:v>
                </c:pt>
                <c:pt idx="1355">
                  <c:v>1.8816997916666605</c:v>
                </c:pt>
                <c:pt idx="1356">
                  <c:v>1.8830885000000004</c:v>
                </c:pt>
                <c:pt idx="1357">
                  <c:v>1.8844772083333305</c:v>
                </c:pt>
                <c:pt idx="1358">
                  <c:v>1.8858659166666603</c:v>
                </c:pt>
                <c:pt idx="1359">
                  <c:v>1.8872546250000002</c:v>
                </c:pt>
                <c:pt idx="1360">
                  <c:v>1.8886433333333303</c:v>
                </c:pt>
                <c:pt idx="1361">
                  <c:v>1.8900320416666605</c:v>
                </c:pt>
                <c:pt idx="1362">
                  <c:v>1.8914207500000004</c:v>
                </c:pt>
                <c:pt idx="1363">
                  <c:v>1.8928094583333306</c:v>
                </c:pt>
                <c:pt idx="1364">
                  <c:v>1.8941981666666603</c:v>
                </c:pt>
                <c:pt idx="1365">
                  <c:v>1.8955868750000002</c:v>
                </c:pt>
                <c:pt idx="1366">
                  <c:v>1.8969755833333304</c:v>
                </c:pt>
                <c:pt idx="1367">
                  <c:v>1.8983642916666605</c:v>
                </c:pt>
                <c:pt idx="1368">
                  <c:v>1.8997530000000005</c:v>
                </c:pt>
                <c:pt idx="1369">
                  <c:v>1.9011417083333302</c:v>
                </c:pt>
                <c:pt idx="1370">
                  <c:v>1.9025304166666603</c:v>
                </c:pt>
                <c:pt idx="1371">
                  <c:v>1.9039191250000003</c:v>
                </c:pt>
                <c:pt idx="1372">
                  <c:v>1.9053078333333304</c:v>
                </c:pt>
                <c:pt idx="1373">
                  <c:v>1.9066965416666606</c:v>
                </c:pt>
                <c:pt idx="1374">
                  <c:v>1.9080852500000005</c:v>
                </c:pt>
                <c:pt idx="1375">
                  <c:v>1.9094739583333302</c:v>
                </c:pt>
                <c:pt idx="1376">
                  <c:v>1.9108626666666604</c:v>
                </c:pt>
                <c:pt idx="1377">
                  <c:v>1.9122513750000003</c:v>
                </c:pt>
                <c:pt idx="1378">
                  <c:v>1.9136400833333305</c:v>
                </c:pt>
                <c:pt idx="1379">
                  <c:v>1.9150287916666602</c:v>
                </c:pt>
                <c:pt idx="1380">
                  <c:v>1.9164175000000006</c:v>
                </c:pt>
                <c:pt idx="1381">
                  <c:v>1.9178062083333303</c:v>
                </c:pt>
                <c:pt idx="1382">
                  <c:v>1.9191949166666604</c:v>
                </c:pt>
                <c:pt idx="1383">
                  <c:v>1.9205836250000003</c:v>
                </c:pt>
                <c:pt idx="1384">
                  <c:v>1.9219723333333305</c:v>
                </c:pt>
                <c:pt idx="1385">
                  <c:v>1.9233610416666602</c:v>
                </c:pt>
                <c:pt idx="1386">
                  <c:v>1.9247497500000006</c:v>
                </c:pt>
                <c:pt idx="1387">
                  <c:v>1.9261384583333303</c:v>
                </c:pt>
                <c:pt idx="1388">
                  <c:v>1.9275271666666605</c:v>
                </c:pt>
                <c:pt idx="1389">
                  <c:v>1.9289158750000004</c:v>
                </c:pt>
                <c:pt idx="1390">
                  <c:v>1.9303045833333305</c:v>
                </c:pt>
                <c:pt idx="1391">
                  <c:v>1.9316932916666603</c:v>
                </c:pt>
                <c:pt idx="1392">
                  <c:v>1.9330820000000002</c:v>
                </c:pt>
                <c:pt idx="1393">
                  <c:v>1.9344707083333303</c:v>
                </c:pt>
                <c:pt idx="1394">
                  <c:v>1.9358594166666605</c:v>
                </c:pt>
                <c:pt idx="1395">
                  <c:v>1.9372481250000004</c:v>
                </c:pt>
                <c:pt idx="1396">
                  <c:v>1.9386368333333306</c:v>
                </c:pt>
                <c:pt idx="1397">
                  <c:v>1.9400255416666603</c:v>
                </c:pt>
                <c:pt idx="1398">
                  <c:v>1.9414142500000002</c:v>
                </c:pt>
                <c:pt idx="1399">
                  <c:v>1.9428029583333304</c:v>
                </c:pt>
                <c:pt idx="1400">
                  <c:v>1.9441916666666605</c:v>
                </c:pt>
                <c:pt idx="1401">
                  <c:v>1.9455803750000005</c:v>
                </c:pt>
                <c:pt idx="1402">
                  <c:v>1.9469690833333302</c:v>
                </c:pt>
                <c:pt idx="1403">
                  <c:v>1.9483577916666603</c:v>
                </c:pt>
                <c:pt idx="1404">
                  <c:v>1.9497465000000003</c:v>
                </c:pt>
                <c:pt idx="1405">
                  <c:v>1.9511352083333304</c:v>
                </c:pt>
                <c:pt idx="1406">
                  <c:v>1.9525239166666606</c:v>
                </c:pt>
                <c:pt idx="1407">
                  <c:v>1.9539126250000005</c:v>
                </c:pt>
                <c:pt idx="1408">
                  <c:v>1.9553013333333302</c:v>
                </c:pt>
                <c:pt idx="1409">
                  <c:v>1.9566900416666604</c:v>
                </c:pt>
                <c:pt idx="1410">
                  <c:v>1.9580787500000003</c:v>
                </c:pt>
                <c:pt idx="1411">
                  <c:v>1.9594674583333305</c:v>
                </c:pt>
                <c:pt idx="1412">
                  <c:v>1.9608561666666602</c:v>
                </c:pt>
                <c:pt idx="1413">
                  <c:v>1.9622448750000006</c:v>
                </c:pt>
                <c:pt idx="1414">
                  <c:v>1.9636335833333303</c:v>
                </c:pt>
                <c:pt idx="1415">
                  <c:v>1.9650222916666604</c:v>
                </c:pt>
                <c:pt idx="1416">
                  <c:v>1.9664110000000004</c:v>
                </c:pt>
                <c:pt idx="1417">
                  <c:v>1.9677997083333305</c:v>
                </c:pt>
                <c:pt idx="1418">
                  <c:v>1.9691884166666602</c:v>
                </c:pt>
                <c:pt idx="1419">
                  <c:v>1.9705771250000002</c:v>
                </c:pt>
                <c:pt idx="1420">
                  <c:v>1.9719658333333303</c:v>
                </c:pt>
                <c:pt idx="1421">
                  <c:v>1.9733545416666605</c:v>
                </c:pt>
                <c:pt idx="1422">
                  <c:v>1.9747432500000004</c:v>
                </c:pt>
                <c:pt idx="1423">
                  <c:v>1.9761319583333306</c:v>
                </c:pt>
                <c:pt idx="1424">
                  <c:v>1.9775206666666603</c:v>
                </c:pt>
                <c:pt idx="1425">
                  <c:v>1.9789093750000002</c:v>
                </c:pt>
                <c:pt idx="1426">
                  <c:v>1.9802980833333304</c:v>
                </c:pt>
                <c:pt idx="1427">
                  <c:v>1.9816867916666605</c:v>
                </c:pt>
                <c:pt idx="1428">
                  <c:v>1.9830755000000004</c:v>
                </c:pt>
                <c:pt idx="1429">
                  <c:v>1.9844642083333306</c:v>
                </c:pt>
                <c:pt idx="1430">
                  <c:v>1.9858529166666603</c:v>
                </c:pt>
                <c:pt idx="1431">
                  <c:v>1.9872416250000002</c:v>
                </c:pt>
                <c:pt idx="1432">
                  <c:v>1.9886303333333304</c:v>
                </c:pt>
                <c:pt idx="1433">
                  <c:v>1.9900190416666605</c:v>
                </c:pt>
                <c:pt idx="1434">
                  <c:v>1.9914077500000005</c:v>
                </c:pt>
                <c:pt idx="1435">
                  <c:v>1.9927964583333302</c:v>
                </c:pt>
                <c:pt idx="1436">
                  <c:v>1.9941851666666603</c:v>
                </c:pt>
                <c:pt idx="1437">
                  <c:v>1.9955738750000003</c:v>
                </c:pt>
                <c:pt idx="1438">
                  <c:v>1.9969625833333304</c:v>
                </c:pt>
                <c:pt idx="1439">
                  <c:v>1.9983512916666606</c:v>
                </c:pt>
                <c:pt idx="1440">
                  <c:v>1.9997400000000005</c:v>
                </c:pt>
                <c:pt idx="1441">
                  <c:v>2.0011287083333302</c:v>
                </c:pt>
                <c:pt idx="1442">
                  <c:v>2.0025174166666604</c:v>
                </c:pt>
                <c:pt idx="1443">
                  <c:v>2.0039061250000003</c:v>
                </c:pt>
                <c:pt idx="1444">
                  <c:v>2.0052948333333305</c:v>
                </c:pt>
                <c:pt idx="1445">
                  <c:v>2.0066835416666602</c:v>
                </c:pt>
                <c:pt idx="1446">
                  <c:v>2.0080722500000006</c:v>
                </c:pt>
                <c:pt idx="1447">
                  <c:v>2.0094609583333303</c:v>
                </c:pt>
                <c:pt idx="1448">
                  <c:v>2.0108496666666604</c:v>
                </c:pt>
                <c:pt idx="1449">
                  <c:v>2.0122383750000004</c:v>
                </c:pt>
                <c:pt idx="1450">
                  <c:v>2.0136270833333305</c:v>
                </c:pt>
                <c:pt idx="1451">
                  <c:v>2.0150157916666602</c:v>
                </c:pt>
                <c:pt idx="1452">
                  <c:v>2.0164045000000002</c:v>
                </c:pt>
                <c:pt idx="1453">
                  <c:v>2.0177932083333303</c:v>
                </c:pt>
                <c:pt idx="1454">
                  <c:v>2.0191819166666605</c:v>
                </c:pt>
                <c:pt idx="1455">
                  <c:v>2.0205706250000004</c:v>
                </c:pt>
                <c:pt idx="1456">
                  <c:v>2.0219593333333306</c:v>
                </c:pt>
                <c:pt idx="1457">
                  <c:v>2.0233480416666603</c:v>
                </c:pt>
                <c:pt idx="1458">
                  <c:v>2.0247367500000002</c:v>
                </c:pt>
                <c:pt idx="1459">
                  <c:v>2.0261254583333304</c:v>
                </c:pt>
                <c:pt idx="1460">
                  <c:v>2.0275141666666605</c:v>
                </c:pt>
                <c:pt idx="1461">
                  <c:v>2.0289028750000004</c:v>
                </c:pt>
                <c:pt idx="1462">
                  <c:v>2.0302915833333302</c:v>
                </c:pt>
                <c:pt idx="1463">
                  <c:v>2.0316802916666603</c:v>
                </c:pt>
                <c:pt idx="1464">
                  <c:v>2.0330690000000002</c:v>
                </c:pt>
                <c:pt idx="1465">
                  <c:v>2.0344577083333304</c:v>
                </c:pt>
                <c:pt idx="1466">
                  <c:v>2.0358464166666606</c:v>
                </c:pt>
                <c:pt idx="1467">
                  <c:v>2.0372351250000005</c:v>
                </c:pt>
                <c:pt idx="1468">
                  <c:v>2.0386238333333302</c:v>
                </c:pt>
                <c:pt idx="1469">
                  <c:v>2.0400125416666604</c:v>
                </c:pt>
                <c:pt idx="1470">
                  <c:v>2.0414012500000003</c:v>
                </c:pt>
                <c:pt idx="1471">
                  <c:v>2.0427899583333304</c:v>
                </c:pt>
                <c:pt idx="1472">
                  <c:v>2.0441786666666606</c:v>
                </c:pt>
                <c:pt idx="1473">
                  <c:v>2.0455673750000005</c:v>
                </c:pt>
                <c:pt idx="1474">
                  <c:v>2.0469560833333302</c:v>
                </c:pt>
                <c:pt idx="1475">
                  <c:v>2.0483447916666604</c:v>
                </c:pt>
                <c:pt idx="1476">
                  <c:v>2.0497335000000003</c:v>
                </c:pt>
                <c:pt idx="1477">
                  <c:v>2.0511222083333305</c:v>
                </c:pt>
                <c:pt idx="1478">
                  <c:v>2.0525109166666602</c:v>
                </c:pt>
                <c:pt idx="1479">
                  <c:v>2.0538996250000006</c:v>
                </c:pt>
                <c:pt idx="1480">
                  <c:v>2.0552883333333303</c:v>
                </c:pt>
                <c:pt idx="1481">
                  <c:v>2.0566770416666604</c:v>
                </c:pt>
                <c:pt idx="1482">
                  <c:v>2.0580657500000004</c:v>
                </c:pt>
                <c:pt idx="1483">
                  <c:v>2.0594544583333305</c:v>
                </c:pt>
                <c:pt idx="1484">
                  <c:v>2.0608431666666602</c:v>
                </c:pt>
                <c:pt idx="1485">
                  <c:v>2.0622318750000002</c:v>
                </c:pt>
                <c:pt idx="1486">
                  <c:v>2.0636205833333303</c:v>
                </c:pt>
                <c:pt idx="1487">
                  <c:v>2.0650092916666605</c:v>
                </c:pt>
                <c:pt idx="1488">
                  <c:v>2.0663980000000004</c:v>
                </c:pt>
                <c:pt idx="1489">
                  <c:v>2.0677867083333306</c:v>
                </c:pt>
                <c:pt idx="1490">
                  <c:v>2.0691754166666603</c:v>
                </c:pt>
                <c:pt idx="1491">
                  <c:v>2.0705641250000002</c:v>
                </c:pt>
                <c:pt idx="1492">
                  <c:v>2.0719528333333304</c:v>
                </c:pt>
                <c:pt idx="1493">
                  <c:v>2.0733415416666605</c:v>
                </c:pt>
                <c:pt idx="1494">
                  <c:v>2.0747302500000004</c:v>
                </c:pt>
                <c:pt idx="1495">
                  <c:v>2.0761189583333302</c:v>
                </c:pt>
                <c:pt idx="1496">
                  <c:v>2.0775076666666603</c:v>
                </c:pt>
                <c:pt idx="1497">
                  <c:v>2.0788963750000002</c:v>
                </c:pt>
                <c:pt idx="1498">
                  <c:v>2.0802850833333304</c:v>
                </c:pt>
                <c:pt idx="1499">
                  <c:v>2.0816737916666606</c:v>
                </c:pt>
                <c:pt idx="1500">
                  <c:v>2.0830625000000005</c:v>
                </c:pt>
                <c:pt idx="1501">
                  <c:v>2.0844512083333302</c:v>
                </c:pt>
                <c:pt idx="1502">
                  <c:v>2.0858399166666604</c:v>
                </c:pt>
                <c:pt idx="1503">
                  <c:v>2.0872286250000003</c:v>
                </c:pt>
                <c:pt idx="1504">
                  <c:v>2.0886173333333304</c:v>
                </c:pt>
                <c:pt idx="1505">
                  <c:v>2.0900060416666602</c:v>
                </c:pt>
                <c:pt idx="1506">
                  <c:v>2.0913947500000005</c:v>
                </c:pt>
                <c:pt idx="1507">
                  <c:v>2.0927834583333302</c:v>
                </c:pt>
                <c:pt idx="1508">
                  <c:v>2.0941721666666604</c:v>
                </c:pt>
                <c:pt idx="1509">
                  <c:v>2.0955608750000003</c:v>
                </c:pt>
                <c:pt idx="1510">
                  <c:v>2.0969495833333305</c:v>
                </c:pt>
                <c:pt idx="1511">
                  <c:v>2.0983382916666602</c:v>
                </c:pt>
                <c:pt idx="1512">
                  <c:v>2.0997270000000006</c:v>
                </c:pt>
                <c:pt idx="1513">
                  <c:v>2.1011157083333303</c:v>
                </c:pt>
                <c:pt idx="1514">
                  <c:v>2.1025044166666604</c:v>
                </c:pt>
                <c:pt idx="1515">
                  <c:v>2.1038931250000004</c:v>
                </c:pt>
                <c:pt idx="1516">
                  <c:v>2.1052818333333305</c:v>
                </c:pt>
                <c:pt idx="1517">
                  <c:v>2.1066705416666602</c:v>
                </c:pt>
                <c:pt idx="1518">
                  <c:v>2.1080592500000002</c:v>
                </c:pt>
                <c:pt idx="1519">
                  <c:v>2.1094479583333303</c:v>
                </c:pt>
                <c:pt idx="1520">
                  <c:v>2.1108366666666605</c:v>
                </c:pt>
                <c:pt idx="1521">
                  <c:v>2.1122253750000004</c:v>
                </c:pt>
                <c:pt idx="1522">
                  <c:v>2.1136140833333306</c:v>
                </c:pt>
                <c:pt idx="1523">
                  <c:v>2.1150027916666603</c:v>
                </c:pt>
                <c:pt idx="1524">
                  <c:v>2.1163915000000002</c:v>
                </c:pt>
                <c:pt idx="1525">
                  <c:v>2.1177802083333304</c:v>
                </c:pt>
                <c:pt idx="1526">
                  <c:v>2.1191689166666605</c:v>
                </c:pt>
                <c:pt idx="1527">
                  <c:v>2.1205576250000004</c:v>
                </c:pt>
                <c:pt idx="1528">
                  <c:v>2.1219463333333302</c:v>
                </c:pt>
                <c:pt idx="1529">
                  <c:v>2.1233350416666603</c:v>
                </c:pt>
                <c:pt idx="1530">
                  <c:v>2.1247237500000002</c:v>
                </c:pt>
                <c:pt idx="1531">
                  <c:v>2.1261124583333304</c:v>
                </c:pt>
                <c:pt idx="1532">
                  <c:v>2.1275011666666606</c:v>
                </c:pt>
                <c:pt idx="1533">
                  <c:v>2.1288898750000005</c:v>
                </c:pt>
                <c:pt idx="1534">
                  <c:v>2.1302785833333302</c:v>
                </c:pt>
                <c:pt idx="1535">
                  <c:v>2.1316672916666604</c:v>
                </c:pt>
                <c:pt idx="1536">
                  <c:v>2.1330560000000003</c:v>
                </c:pt>
                <c:pt idx="1537">
                  <c:v>2.1344447083333304</c:v>
                </c:pt>
                <c:pt idx="1538">
                  <c:v>2.1358334166666602</c:v>
                </c:pt>
                <c:pt idx="1539">
                  <c:v>2.1372221250000005</c:v>
                </c:pt>
                <c:pt idx="1540">
                  <c:v>2.1386108333333302</c:v>
                </c:pt>
                <c:pt idx="1541">
                  <c:v>2.1399995416666604</c:v>
                </c:pt>
                <c:pt idx="1542">
                  <c:v>2.1413882500000003</c:v>
                </c:pt>
                <c:pt idx="1543">
                  <c:v>2.1427769583333305</c:v>
                </c:pt>
                <c:pt idx="1544">
                  <c:v>2.1441656666666602</c:v>
                </c:pt>
                <c:pt idx="1545">
                  <c:v>2.1455543750000006</c:v>
                </c:pt>
                <c:pt idx="1546">
                  <c:v>2.1469430833333303</c:v>
                </c:pt>
                <c:pt idx="1547">
                  <c:v>2.1483317916666604</c:v>
                </c:pt>
                <c:pt idx="1548">
                  <c:v>2.1497205000000004</c:v>
                </c:pt>
                <c:pt idx="1549">
                  <c:v>2.1511092083333305</c:v>
                </c:pt>
                <c:pt idx="1550">
                  <c:v>2.1524979166666602</c:v>
                </c:pt>
                <c:pt idx="1551">
                  <c:v>2.1538866250000002</c:v>
                </c:pt>
                <c:pt idx="1552">
                  <c:v>2.1552753333333303</c:v>
                </c:pt>
                <c:pt idx="1553">
                  <c:v>2.1566640416666605</c:v>
                </c:pt>
                <c:pt idx="1554">
                  <c:v>2.1580527500000004</c:v>
                </c:pt>
                <c:pt idx="1555">
                  <c:v>2.1594414583333306</c:v>
                </c:pt>
                <c:pt idx="1556">
                  <c:v>2.1608301666666603</c:v>
                </c:pt>
                <c:pt idx="1557">
                  <c:v>2.1622188750000002</c:v>
                </c:pt>
                <c:pt idx="1558">
                  <c:v>2.1636075833333304</c:v>
                </c:pt>
                <c:pt idx="1559">
                  <c:v>2.1649962916666605</c:v>
                </c:pt>
                <c:pt idx="1560">
                  <c:v>2.1663850000000004</c:v>
                </c:pt>
                <c:pt idx="1561">
                  <c:v>2.1677737083333302</c:v>
                </c:pt>
                <c:pt idx="1562">
                  <c:v>2.1691624166666603</c:v>
                </c:pt>
                <c:pt idx="1563">
                  <c:v>2.1705511250000002</c:v>
                </c:pt>
                <c:pt idx="1564">
                  <c:v>2.1719398333333304</c:v>
                </c:pt>
                <c:pt idx="1565">
                  <c:v>2.1733285416666606</c:v>
                </c:pt>
                <c:pt idx="1566">
                  <c:v>2.1747172500000005</c:v>
                </c:pt>
                <c:pt idx="1567">
                  <c:v>2.1761059583333302</c:v>
                </c:pt>
                <c:pt idx="1568">
                  <c:v>2.1774946666666604</c:v>
                </c:pt>
                <c:pt idx="1569">
                  <c:v>2.1788833750000003</c:v>
                </c:pt>
                <c:pt idx="1570">
                  <c:v>2.1802720833333304</c:v>
                </c:pt>
                <c:pt idx="1571">
                  <c:v>2.1816607916666602</c:v>
                </c:pt>
                <c:pt idx="1572">
                  <c:v>2.1830495000000005</c:v>
                </c:pt>
                <c:pt idx="1573">
                  <c:v>2.1844382083333302</c:v>
                </c:pt>
                <c:pt idx="1574">
                  <c:v>2.1858269166666604</c:v>
                </c:pt>
                <c:pt idx="1575">
                  <c:v>2.1872156250000003</c:v>
                </c:pt>
                <c:pt idx="1576">
                  <c:v>2.1886043333333305</c:v>
                </c:pt>
                <c:pt idx="1577">
                  <c:v>2.1899930416666602</c:v>
                </c:pt>
                <c:pt idx="1578">
                  <c:v>2.1913817500000006</c:v>
                </c:pt>
                <c:pt idx="1579">
                  <c:v>2.1927704583333303</c:v>
                </c:pt>
                <c:pt idx="1580">
                  <c:v>2.1941591666666604</c:v>
                </c:pt>
                <c:pt idx="1581">
                  <c:v>2.1955478750000004</c:v>
                </c:pt>
                <c:pt idx="1582">
                  <c:v>2.1969365833333305</c:v>
                </c:pt>
                <c:pt idx="1583">
                  <c:v>2.1983252916666602</c:v>
                </c:pt>
                <c:pt idx="1584">
                  <c:v>2.1997140000000002</c:v>
                </c:pt>
                <c:pt idx="1585">
                  <c:v>2.2011027083333303</c:v>
                </c:pt>
                <c:pt idx="1586">
                  <c:v>2.2024914166666605</c:v>
                </c:pt>
                <c:pt idx="1587">
                  <c:v>2.2038801250000004</c:v>
                </c:pt>
                <c:pt idx="1588">
                  <c:v>2.2052688333333306</c:v>
                </c:pt>
                <c:pt idx="1589">
                  <c:v>2.2066575416666603</c:v>
                </c:pt>
                <c:pt idx="1590">
                  <c:v>2.2080462500000002</c:v>
                </c:pt>
                <c:pt idx="1591">
                  <c:v>2.2094349583333304</c:v>
                </c:pt>
                <c:pt idx="1592">
                  <c:v>2.2108236666666605</c:v>
                </c:pt>
                <c:pt idx="1593">
                  <c:v>2.2122123750000005</c:v>
                </c:pt>
                <c:pt idx="1594">
                  <c:v>2.2136010833333302</c:v>
                </c:pt>
                <c:pt idx="1595">
                  <c:v>2.2149897916666603</c:v>
                </c:pt>
                <c:pt idx="1596">
                  <c:v>2.2163785000000003</c:v>
                </c:pt>
                <c:pt idx="1597">
                  <c:v>2.2177672083333304</c:v>
                </c:pt>
                <c:pt idx="1598">
                  <c:v>2.2191559166666606</c:v>
                </c:pt>
                <c:pt idx="1599">
                  <c:v>2.2205446250000005</c:v>
                </c:pt>
                <c:pt idx="1600">
                  <c:v>2.2219333333333302</c:v>
                </c:pt>
                <c:pt idx="1601">
                  <c:v>2.2233220416666604</c:v>
                </c:pt>
                <c:pt idx="1602">
                  <c:v>2.2247107500000003</c:v>
                </c:pt>
                <c:pt idx="1603">
                  <c:v>2.2260994583333304</c:v>
                </c:pt>
                <c:pt idx="1604">
                  <c:v>2.2274881666666602</c:v>
                </c:pt>
                <c:pt idx="1605">
                  <c:v>2.2288768750000005</c:v>
                </c:pt>
                <c:pt idx="1606">
                  <c:v>2.2302655833333302</c:v>
                </c:pt>
                <c:pt idx="1607">
                  <c:v>2.2316542916666604</c:v>
                </c:pt>
                <c:pt idx="1608">
                  <c:v>2.2330430000000003</c:v>
                </c:pt>
                <c:pt idx="1609">
                  <c:v>2.2344317083333305</c:v>
                </c:pt>
                <c:pt idx="1610">
                  <c:v>2.2358204166666602</c:v>
                </c:pt>
                <c:pt idx="1611">
                  <c:v>2.2372091250000006</c:v>
                </c:pt>
                <c:pt idx="1612">
                  <c:v>2.2385978333333303</c:v>
                </c:pt>
                <c:pt idx="1613">
                  <c:v>2.2399865416666604</c:v>
                </c:pt>
                <c:pt idx="1614">
                  <c:v>2.2413752500000004</c:v>
                </c:pt>
                <c:pt idx="1615">
                  <c:v>2.2427639583333305</c:v>
                </c:pt>
                <c:pt idx="1616">
                  <c:v>2.2441526666666602</c:v>
                </c:pt>
                <c:pt idx="1617">
                  <c:v>2.2455413750000002</c:v>
                </c:pt>
                <c:pt idx="1618">
                  <c:v>2.2469300833333303</c:v>
                </c:pt>
                <c:pt idx="1619">
                  <c:v>2.2483187916666605</c:v>
                </c:pt>
                <c:pt idx="1620">
                  <c:v>2.2497075000000004</c:v>
                </c:pt>
                <c:pt idx="1621">
                  <c:v>2.2510962083333306</c:v>
                </c:pt>
                <c:pt idx="1622">
                  <c:v>2.2524849166666603</c:v>
                </c:pt>
                <c:pt idx="1623">
                  <c:v>2.2538736250000002</c:v>
                </c:pt>
                <c:pt idx="1624">
                  <c:v>2.2552623333333304</c:v>
                </c:pt>
                <c:pt idx="1625">
                  <c:v>2.2566510416666605</c:v>
                </c:pt>
                <c:pt idx="1626">
                  <c:v>2.2580397500000005</c:v>
                </c:pt>
                <c:pt idx="1627">
                  <c:v>2.2594284583333302</c:v>
                </c:pt>
                <c:pt idx="1628">
                  <c:v>2.2608171666666603</c:v>
                </c:pt>
                <c:pt idx="1629">
                  <c:v>2.2622058750000003</c:v>
                </c:pt>
                <c:pt idx="1630">
                  <c:v>2.2635945833333304</c:v>
                </c:pt>
                <c:pt idx="1631">
                  <c:v>2.2649832916666606</c:v>
                </c:pt>
                <c:pt idx="1632">
                  <c:v>2.2663720000000005</c:v>
                </c:pt>
                <c:pt idx="1633">
                  <c:v>2.2677607083333302</c:v>
                </c:pt>
                <c:pt idx="1634">
                  <c:v>2.2691494166666604</c:v>
                </c:pt>
                <c:pt idx="1635">
                  <c:v>2.2705381250000003</c:v>
                </c:pt>
                <c:pt idx="1636">
                  <c:v>2.2719268333333305</c:v>
                </c:pt>
                <c:pt idx="1637">
                  <c:v>2.2733155416666602</c:v>
                </c:pt>
                <c:pt idx="1638">
                  <c:v>2.2747042500000005</c:v>
                </c:pt>
                <c:pt idx="1639">
                  <c:v>2.2760929583333303</c:v>
                </c:pt>
                <c:pt idx="1640">
                  <c:v>2.2774816666666604</c:v>
                </c:pt>
                <c:pt idx="1641">
                  <c:v>2.2788703750000003</c:v>
                </c:pt>
                <c:pt idx="1642">
                  <c:v>2.2802590833333305</c:v>
                </c:pt>
                <c:pt idx="1643">
                  <c:v>2.2816477916666602</c:v>
                </c:pt>
                <c:pt idx="1644">
                  <c:v>2.2830365000000006</c:v>
                </c:pt>
                <c:pt idx="1645">
                  <c:v>2.2844252083333303</c:v>
                </c:pt>
                <c:pt idx="1646">
                  <c:v>2.2858139166666605</c:v>
                </c:pt>
                <c:pt idx="1647">
                  <c:v>2.2872026250000004</c:v>
                </c:pt>
                <c:pt idx="1648">
                  <c:v>2.2885913333333305</c:v>
                </c:pt>
                <c:pt idx="1649">
                  <c:v>2.2899800416666602</c:v>
                </c:pt>
                <c:pt idx="1650">
                  <c:v>2.2913687500000002</c:v>
                </c:pt>
                <c:pt idx="1651">
                  <c:v>2.2927574583333303</c:v>
                </c:pt>
                <c:pt idx="1652">
                  <c:v>2.2941461666666605</c:v>
                </c:pt>
                <c:pt idx="1653">
                  <c:v>2.2955348750000004</c:v>
                </c:pt>
                <c:pt idx="1654">
                  <c:v>2.2969235833333306</c:v>
                </c:pt>
                <c:pt idx="1655">
                  <c:v>2.2983122916666603</c:v>
                </c:pt>
                <c:pt idx="1656">
                  <c:v>2.2997010000000002</c:v>
                </c:pt>
                <c:pt idx="1657">
                  <c:v>2.3010897083333304</c:v>
                </c:pt>
                <c:pt idx="1658">
                  <c:v>2.3024784166666605</c:v>
                </c:pt>
                <c:pt idx="1659">
                  <c:v>2.3038671250000005</c:v>
                </c:pt>
                <c:pt idx="1660">
                  <c:v>2.3052558333333302</c:v>
                </c:pt>
                <c:pt idx="1661">
                  <c:v>2.3066445416666603</c:v>
                </c:pt>
                <c:pt idx="1662">
                  <c:v>2.3080332500000003</c:v>
                </c:pt>
                <c:pt idx="1663">
                  <c:v>2.3094219583333304</c:v>
                </c:pt>
                <c:pt idx="1664">
                  <c:v>2.3108106666666606</c:v>
                </c:pt>
                <c:pt idx="1665">
                  <c:v>2.3121993750000005</c:v>
                </c:pt>
                <c:pt idx="1666">
                  <c:v>2.3135880833333302</c:v>
                </c:pt>
                <c:pt idx="1667">
                  <c:v>2.3149767916666604</c:v>
                </c:pt>
                <c:pt idx="1668">
                  <c:v>2.3163655000000003</c:v>
                </c:pt>
                <c:pt idx="1669">
                  <c:v>2.3177542083333305</c:v>
                </c:pt>
                <c:pt idx="1670">
                  <c:v>2.3191429166666602</c:v>
                </c:pt>
                <c:pt idx="1671">
                  <c:v>2.3205316250000005</c:v>
                </c:pt>
                <c:pt idx="1672">
                  <c:v>2.3219203333333303</c:v>
                </c:pt>
                <c:pt idx="1673">
                  <c:v>2.3233090416666604</c:v>
                </c:pt>
                <c:pt idx="1674">
                  <c:v>2.3246977500000003</c:v>
                </c:pt>
                <c:pt idx="1675">
                  <c:v>2.3260864583333305</c:v>
                </c:pt>
                <c:pt idx="1676">
                  <c:v>2.3274751666666602</c:v>
                </c:pt>
                <c:pt idx="1677">
                  <c:v>2.3288638750000006</c:v>
                </c:pt>
                <c:pt idx="1678">
                  <c:v>2.3302525833333303</c:v>
                </c:pt>
                <c:pt idx="1679">
                  <c:v>2.3316412916666605</c:v>
                </c:pt>
                <c:pt idx="1680">
                  <c:v>2.3330300000000004</c:v>
                </c:pt>
                <c:pt idx="1681">
                  <c:v>2.3344187083333305</c:v>
                </c:pt>
                <c:pt idx="1682">
                  <c:v>2.3358074166666603</c:v>
                </c:pt>
                <c:pt idx="1683">
                  <c:v>2.3371961250000002</c:v>
                </c:pt>
                <c:pt idx="1684">
                  <c:v>2.3385848333333303</c:v>
                </c:pt>
                <c:pt idx="1685">
                  <c:v>2.3399735416666605</c:v>
                </c:pt>
                <c:pt idx="1686">
                  <c:v>2.3413622500000004</c:v>
                </c:pt>
                <c:pt idx="1687">
                  <c:v>2.3427509583333306</c:v>
                </c:pt>
                <c:pt idx="1688">
                  <c:v>2.3441396666666603</c:v>
                </c:pt>
                <c:pt idx="1689">
                  <c:v>2.3455283750000002</c:v>
                </c:pt>
                <c:pt idx="1690">
                  <c:v>2.3469170833333304</c:v>
                </c:pt>
                <c:pt idx="1691">
                  <c:v>2.3483057916666605</c:v>
                </c:pt>
                <c:pt idx="1692">
                  <c:v>2.3496945000000005</c:v>
                </c:pt>
                <c:pt idx="1693">
                  <c:v>2.3510832083333302</c:v>
                </c:pt>
                <c:pt idx="1694">
                  <c:v>2.3524719166666603</c:v>
                </c:pt>
                <c:pt idx="1695">
                  <c:v>2.3538606250000003</c:v>
                </c:pt>
                <c:pt idx="1696">
                  <c:v>2.3552493333333304</c:v>
                </c:pt>
                <c:pt idx="1697">
                  <c:v>2.3566380416666606</c:v>
                </c:pt>
                <c:pt idx="1698">
                  <c:v>2.3580267500000005</c:v>
                </c:pt>
                <c:pt idx="1699">
                  <c:v>2.3594154583333302</c:v>
                </c:pt>
                <c:pt idx="1700">
                  <c:v>2.3608041666666604</c:v>
                </c:pt>
                <c:pt idx="1701">
                  <c:v>2.3621928750000003</c:v>
                </c:pt>
                <c:pt idx="1702">
                  <c:v>2.3635815833333305</c:v>
                </c:pt>
                <c:pt idx="1703">
                  <c:v>2.3649702916666602</c:v>
                </c:pt>
                <c:pt idx="1704">
                  <c:v>2.3663590000000005</c:v>
                </c:pt>
                <c:pt idx="1705">
                  <c:v>2.3677477083333303</c:v>
                </c:pt>
                <c:pt idx="1706">
                  <c:v>2.3691364166666604</c:v>
                </c:pt>
                <c:pt idx="1707">
                  <c:v>2.3705251250000003</c:v>
                </c:pt>
                <c:pt idx="1708">
                  <c:v>2.3719138333333305</c:v>
                </c:pt>
                <c:pt idx="1709">
                  <c:v>2.3733025416666602</c:v>
                </c:pt>
                <c:pt idx="1710">
                  <c:v>2.3746912500000006</c:v>
                </c:pt>
                <c:pt idx="1711">
                  <c:v>2.3760799583333303</c:v>
                </c:pt>
                <c:pt idx="1712">
                  <c:v>2.3774686666666605</c:v>
                </c:pt>
                <c:pt idx="1713">
                  <c:v>2.3788573750000004</c:v>
                </c:pt>
                <c:pt idx="1714">
                  <c:v>2.3802460833333305</c:v>
                </c:pt>
                <c:pt idx="1715">
                  <c:v>2.3816347916666603</c:v>
                </c:pt>
                <c:pt idx="1716">
                  <c:v>2.3830235000000002</c:v>
                </c:pt>
                <c:pt idx="1717">
                  <c:v>2.3844122083333303</c:v>
                </c:pt>
                <c:pt idx="1718">
                  <c:v>2.3858009166666605</c:v>
                </c:pt>
                <c:pt idx="1719">
                  <c:v>2.3871896250000004</c:v>
                </c:pt>
                <c:pt idx="1720">
                  <c:v>2.3885783333333306</c:v>
                </c:pt>
                <c:pt idx="1721">
                  <c:v>2.3899670416666603</c:v>
                </c:pt>
                <c:pt idx="1722">
                  <c:v>2.3913557500000002</c:v>
                </c:pt>
                <c:pt idx="1723">
                  <c:v>2.3927444583333304</c:v>
                </c:pt>
                <c:pt idx="1724">
                  <c:v>2.3941331666666605</c:v>
                </c:pt>
                <c:pt idx="1725">
                  <c:v>2.3955218750000005</c:v>
                </c:pt>
                <c:pt idx="1726">
                  <c:v>2.3969105833333302</c:v>
                </c:pt>
                <c:pt idx="1727">
                  <c:v>2.3982992916666603</c:v>
                </c:pt>
                <c:pt idx="1728">
                  <c:v>2.3996880000000003</c:v>
                </c:pt>
                <c:pt idx="1729">
                  <c:v>2.4010767083333304</c:v>
                </c:pt>
                <c:pt idx="1730">
                  <c:v>2.4024654166666606</c:v>
                </c:pt>
                <c:pt idx="1731">
                  <c:v>2.4038541250000005</c:v>
                </c:pt>
                <c:pt idx="1732">
                  <c:v>2.4052428333333302</c:v>
                </c:pt>
                <c:pt idx="1733">
                  <c:v>2.4066315416666604</c:v>
                </c:pt>
                <c:pt idx="1734">
                  <c:v>2.4080202500000003</c:v>
                </c:pt>
                <c:pt idx="1735">
                  <c:v>2.4094089583333305</c:v>
                </c:pt>
                <c:pt idx="1736">
                  <c:v>2.4107976666666602</c:v>
                </c:pt>
                <c:pt idx="1737">
                  <c:v>2.4121863750000005</c:v>
                </c:pt>
                <c:pt idx="1738">
                  <c:v>2.4135750833333303</c:v>
                </c:pt>
                <c:pt idx="1739">
                  <c:v>2.4149637916666604</c:v>
                </c:pt>
                <c:pt idx="1740">
                  <c:v>2.4163525000000003</c:v>
                </c:pt>
                <c:pt idx="1741">
                  <c:v>2.4177412083333305</c:v>
                </c:pt>
                <c:pt idx="1742">
                  <c:v>2.4191299166666602</c:v>
                </c:pt>
                <c:pt idx="1743">
                  <c:v>2.4205186250000006</c:v>
                </c:pt>
                <c:pt idx="1744">
                  <c:v>2.4219073333333303</c:v>
                </c:pt>
                <c:pt idx="1745">
                  <c:v>2.4232960416666605</c:v>
                </c:pt>
                <c:pt idx="1746">
                  <c:v>2.4246847500000004</c:v>
                </c:pt>
                <c:pt idx="1747">
                  <c:v>2.4260734583333305</c:v>
                </c:pt>
                <c:pt idx="1748">
                  <c:v>2.4274621666666603</c:v>
                </c:pt>
                <c:pt idx="1749">
                  <c:v>2.4288508750000002</c:v>
                </c:pt>
                <c:pt idx="1750">
                  <c:v>2.4302395833333303</c:v>
                </c:pt>
                <c:pt idx="1751">
                  <c:v>2.4316282916666605</c:v>
                </c:pt>
                <c:pt idx="1752">
                  <c:v>2.4330170000000004</c:v>
                </c:pt>
                <c:pt idx="1753">
                  <c:v>2.4344057083333306</c:v>
                </c:pt>
                <c:pt idx="1754">
                  <c:v>2.4357944166666603</c:v>
                </c:pt>
                <c:pt idx="1755">
                  <c:v>2.4371831250000002</c:v>
                </c:pt>
                <c:pt idx="1756">
                  <c:v>2.4385718333333304</c:v>
                </c:pt>
                <c:pt idx="1757">
                  <c:v>2.4399605416666605</c:v>
                </c:pt>
                <c:pt idx="1758">
                  <c:v>2.4413492500000005</c:v>
                </c:pt>
                <c:pt idx="1759">
                  <c:v>2.4427379583333302</c:v>
                </c:pt>
                <c:pt idx="1760">
                  <c:v>2.4441266666666603</c:v>
                </c:pt>
                <c:pt idx="1761">
                  <c:v>2.4455153750000003</c:v>
                </c:pt>
                <c:pt idx="1762">
                  <c:v>2.4469040833333304</c:v>
                </c:pt>
                <c:pt idx="1763">
                  <c:v>2.4482927916666606</c:v>
                </c:pt>
                <c:pt idx="1764">
                  <c:v>2.4496815000000005</c:v>
                </c:pt>
                <c:pt idx="1765">
                  <c:v>2.4510702083333302</c:v>
                </c:pt>
                <c:pt idx="1766">
                  <c:v>2.4524589166666604</c:v>
                </c:pt>
                <c:pt idx="1767">
                  <c:v>2.4538476250000003</c:v>
                </c:pt>
                <c:pt idx="1768">
                  <c:v>2.4552363333333305</c:v>
                </c:pt>
                <c:pt idx="1769">
                  <c:v>2.4566250416666602</c:v>
                </c:pt>
                <c:pt idx="1770">
                  <c:v>2.4580137500000006</c:v>
                </c:pt>
                <c:pt idx="1771">
                  <c:v>2.4594024583333303</c:v>
                </c:pt>
                <c:pt idx="1772">
                  <c:v>2.4607911666666604</c:v>
                </c:pt>
                <c:pt idx="1773">
                  <c:v>2.4621798750000004</c:v>
                </c:pt>
                <c:pt idx="1774">
                  <c:v>2.4635685833333305</c:v>
                </c:pt>
                <c:pt idx="1775">
                  <c:v>2.4649572916666602</c:v>
                </c:pt>
                <c:pt idx="1776">
                  <c:v>2.4663460000000006</c:v>
                </c:pt>
                <c:pt idx="1777">
                  <c:v>2.4677347083333303</c:v>
                </c:pt>
                <c:pt idx="1778">
                  <c:v>2.4691234166666605</c:v>
                </c:pt>
                <c:pt idx="1779">
                  <c:v>2.4705121250000004</c:v>
                </c:pt>
                <c:pt idx="1780">
                  <c:v>2.4719008333333305</c:v>
                </c:pt>
                <c:pt idx="1781">
                  <c:v>2.4732895416666603</c:v>
                </c:pt>
                <c:pt idx="1782">
                  <c:v>2.4746782500000002</c:v>
                </c:pt>
                <c:pt idx="1783">
                  <c:v>2.4760669583333303</c:v>
                </c:pt>
                <c:pt idx="1784">
                  <c:v>2.4774556666666605</c:v>
                </c:pt>
                <c:pt idx="1785">
                  <c:v>2.4788443750000004</c:v>
                </c:pt>
                <c:pt idx="1786">
                  <c:v>2.4802330833333306</c:v>
                </c:pt>
                <c:pt idx="1787">
                  <c:v>2.4816217916666603</c:v>
                </c:pt>
                <c:pt idx="1788">
                  <c:v>2.4830105000000002</c:v>
                </c:pt>
                <c:pt idx="1789">
                  <c:v>2.4843992083333304</c:v>
                </c:pt>
                <c:pt idx="1790">
                  <c:v>2.4857879166666605</c:v>
                </c:pt>
                <c:pt idx="1791">
                  <c:v>2.4871766250000005</c:v>
                </c:pt>
                <c:pt idx="1792">
                  <c:v>2.4885653333333302</c:v>
                </c:pt>
                <c:pt idx="1793">
                  <c:v>2.4899540416666603</c:v>
                </c:pt>
                <c:pt idx="1794">
                  <c:v>2.4913427500000003</c:v>
                </c:pt>
                <c:pt idx="1795">
                  <c:v>2.4927314583333304</c:v>
                </c:pt>
                <c:pt idx="1796">
                  <c:v>2.4941201666666606</c:v>
                </c:pt>
                <c:pt idx="1797">
                  <c:v>2.4955088750000005</c:v>
                </c:pt>
                <c:pt idx="1798">
                  <c:v>2.4968975833333302</c:v>
                </c:pt>
                <c:pt idx="1799">
                  <c:v>2.4982862916666604</c:v>
                </c:pt>
                <c:pt idx="1800">
                  <c:v>2.4996750000000003</c:v>
                </c:pt>
                <c:pt idx="1801">
                  <c:v>2.5010637083333305</c:v>
                </c:pt>
                <c:pt idx="1802">
                  <c:v>2.5024524166666602</c:v>
                </c:pt>
                <c:pt idx="1803">
                  <c:v>2.5038411250000006</c:v>
                </c:pt>
                <c:pt idx="1804">
                  <c:v>2.5052298333333303</c:v>
                </c:pt>
                <c:pt idx="1805">
                  <c:v>2.5066185416666604</c:v>
                </c:pt>
                <c:pt idx="1806">
                  <c:v>2.5080072500000004</c:v>
                </c:pt>
                <c:pt idx="1807">
                  <c:v>2.5093959583333305</c:v>
                </c:pt>
                <c:pt idx="1808">
                  <c:v>2.5107846666666602</c:v>
                </c:pt>
                <c:pt idx="1809">
                  <c:v>2.5121733750000002</c:v>
                </c:pt>
                <c:pt idx="1810">
                  <c:v>2.5135620833333303</c:v>
                </c:pt>
                <c:pt idx="1811">
                  <c:v>2.5149507916666605</c:v>
                </c:pt>
                <c:pt idx="1812">
                  <c:v>2.5163395000000004</c:v>
                </c:pt>
                <c:pt idx="1813">
                  <c:v>2.5177282083333306</c:v>
                </c:pt>
                <c:pt idx="1814">
                  <c:v>2.5191169166666603</c:v>
                </c:pt>
                <c:pt idx="1815">
                  <c:v>2.5205056250000002</c:v>
                </c:pt>
                <c:pt idx="1816">
                  <c:v>2.5218943333333304</c:v>
                </c:pt>
                <c:pt idx="1817">
                  <c:v>2.5232830416666605</c:v>
                </c:pt>
                <c:pt idx="1818">
                  <c:v>2.5246717500000004</c:v>
                </c:pt>
                <c:pt idx="1819">
                  <c:v>2.5260604583333306</c:v>
                </c:pt>
                <c:pt idx="1820">
                  <c:v>2.5274491666666603</c:v>
                </c:pt>
                <c:pt idx="1821">
                  <c:v>2.5288378750000002</c:v>
                </c:pt>
                <c:pt idx="1822">
                  <c:v>2.5302265833333304</c:v>
                </c:pt>
                <c:pt idx="1823">
                  <c:v>2.5316152916666605</c:v>
                </c:pt>
                <c:pt idx="1824">
                  <c:v>2.5330040000000005</c:v>
                </c:pt>
                <c:pt idx="1825">
                  <c:v>2.5343927083333302</c:v>
                </c:pt>
                <c:pt idx="1826">
                  <c:v>2.5357814166666603</c:v>
                </c:pt>
                <c:pt idx="1827">
                  <c:v>2.5371701250000003</c:v>
                </c:pt>
                <c:pt idx="1828">
                  <c:v>2.5385588333333304</c:v>
                </c:pt>
                <c:pt idx="1829">
                  <c:v>2.5399475416666606</c:v>
                </c:pt>
                <c:pt idx="1830">
                  <c:v>2.5413362500000005</c:v>
                </c:pt>
                <c:pt idx="1831">
                  <c:v>2.5427249583333302</c:v>
                </c:pt>
                <c:pt idx="1832">
                  <c:v>2.5441136666666604</c:v>
                </c:pt>
                <c:pt idx="1833">
                  <c:v>2.5455023750000003</c:v>
                </c:pt>
                <c:pt idx="1834">
                  <c:v>2.5468910833333305</c:v>
                </c:pt>
                <c:pt idx="1835">
                  <c:v>2.5482797916666602</c:v>
                </c:pt>
                <c:pt idx="1836">
                  <c:v>2.5496685000000006</c:v>
                </c:pt>
                <c:pt idx="1837">
                  <c:v>2.5510572083333303</c:v>
                </c:pt>
                <c:pt idx="1838">
                  <c:v>2.5524459166666604</c:v>
                </c:pt>
                <c:pt idx="1839">
                  <c:v>2.5538346250000004</c:v>
                </c:pt>
                <c:pt idx="1840">
                  <c:v>2.5552233333333305</c:v>
                </c:pt>
                <c:pt idx="1841">
                  <c:v>2.5566120416666602</c:v>
                </c:pt>
                <c:pt idx="1842">
                  <c:v>2.5580007500000002</c:v>
                </c:pt>
                <c:pt idx="1843">
                  <c:v>2.5593894583333303</c:v>
                </c:pt>
                <c:pt idx="1844">
                  <c:v>2.5607781666666605</c:v>
                </c:pt>
                <c:pt idx="1845">
                  <c:v>2.5621668750000004</c:v>
                </c:pt>
                <c:pt idx="1846">
                  <c:v>2.5635555833333306</c:v>
                </c:pt>
                <c:pt idx="1847">
                  <c:v>2.5649442916666603</c:v>
                </c:pt>
                <c:pt idx="1848">
                  <c:v>2.5663330000000002</c:v>
                </c:pt>
                <c:pt idx="1849">
                  <c:v>2.5677217083333304</c:v>
                </c:pt>
                <c:pt idx="1850">
                  <c:v>2.5691104166666605</c:v>
                </c:pt>
                <c:pt idx="1851">
                  <c:v>2.5704991250000004</c:v>
                </c:pt>
                <c:pt idx="1852">
                  <c:v>2.5718878333333302</c:v>
                </c:pt>
                <c:pt idx="1853">
                  <c:v>2.5732765416666603</c:v>
                </c:pt>
                <c:pt idx="1854">
                  <c:v>2.5746652500000002</c:v>
                </c:pt>
                <c:pt idx="1855">
                  <c:v>2.5760539583333304</c:v>
                </c:pt>
                <c:pt idx="1856">
                  <c:v>2.5774426666666606</c:v>
                </c:pt>
                <c:pt idx="1857">
                  <c:v>2.5788313750000005</c:v>
                </c:pt>
                <c:pt idx="1858">
                  <c:v>2.5802200833333302</c:v>
                </c:pt>
                <c:pt idx="1859">
                  <c:v>2.5816087916666604</c:v>
                </c:pt>
                <c:pt idx="1860">
                  <c:v>2.5829975000000003</c:v>
                </c:pt>
                <c:pt idx="1861">
                  <c:v>2.5843862083333304</c:v>
                </c:pt>
                <c:pt idx="1862">
                  <c:v>2.5857749166666606</c:v>
                </c:pt>
                <c:pt idx="1863">
                  <c:v>2.5871636250000005</c:v>
                </c:pt>
                <c:pt idx="1864">
                  <c:v>2.5885523333333302</c:v>
                </c:pt>
                <c:pt idx="1865">
                  <c:v>2.5899410416666604</c:v>
                </c:pt>
                <c:pt idx="1866">
                  <c:v>2.5913297500000003</c:v>
                </c:pt>
                <c:pt idx="1867">
                  <c:v>2.5927184583333305</c:v>
                </c:pt>
                <c:pt idx="1868">
                  <c:v>2.5941071666666602</c:v>
                </c:pt>
                <c:pt idx="1869">
                  <c:v>2.5954958750000006</c:v>
                </c:pt>
                <c:pt idx="1870">
                  <c:v>2.5968845833333303</c:v>
                </c:pt>
                <c:pt idx="1871">
                  <c:v>2.5982732916666604</c:v>
                </c:pt>
                <c:pt idx="1872">
                  <c:v>2.5996620000000004</c:v>
                </c:pt>
                <c:pt idx="1873">
                  <c:v>2.6010507083333305</c:v>
                </c:pt>
                <c:pt idx="1874">
                  <c:v>2.6024394166666602</c:v>
                </c:pt>
                <c:pt idx="1875">
                  <c:v>2.6038281250000002</c:v>
                </c:pt>
                <c:pt idx="1876">
                  <c:v>2.6052168333333303</c:v>
                </c:pt>
                <c:pt idx="1877">
                  <c:v>2.6066055416666605</c:v>
                </c:pt>
                <c:pt idx="1878">
                  <c:v>2.6079942500000004</c:v>
                </c:pt>
                <c:pt idx="1879">
                  <c:v>2.6093829583333306</c:v>
                </c:pt>
                <c:pt idx="1880">
                  <c:v>2.6107716666666603</c:v>
                </c:pt>
                <c:pt idx="1881">
                  <c:v>2.6121603750000002</c:v>
                </c:pt>
                <c:pt idx="1882">
                  <c:v>2.6135490833333304</c:v>
                </c:pt>
                <c:pt idx="1883">
                  <c:v>2.6149377916666605</c:v>
                </c:pt>
                <c:pt idx="1884">
                  <c:v>2.6163265000000004</c:v>
                </c:pt>
                <c:pt idx="1885">
                  <c:v>2.6177152083333302</c:v>
                </c:pt>
                <c:pt idx="1886">
                  <c:v>2.6191039166666603</c:v>
                </c:pt>
                <c:pt idx="1887">
                  <c:v>2.6204926250000002</c:v>
                </c:pt>
                <c:pt idx="1888">
                  <c:v>2.6218813333333304</c:v>
                </c:pt>
                <c:pt idx="1889">
                  <c:v>2.6232700416666606</c:v>
                </c:pt>
                <c:pt idx="1890">
                  <c:v>2.6246587500000005</c:v>
                </c:pt>
                <c:pt idx="1891">
                  <c:v>2.6260474583333302</c:v>
                </c:pt>
                <c:pt idx="1892">
                  <c:v>2.6274361666666604</c:v>
                </c:pt>
                <c:pt idx="1893">
                  <c:v>2.6288248750000003</c:v>
                </c:pt>
                <c:pt idx="1894">
                  <c:v>2.6302135833333304</c:v>
                </c:pt>
                <c:pt idx="1895">
                  <c:v>2.6316022916666602</c:v>
                </c:pt>
                <c:pt idx="1896">
                  <c:v>2.6329910000000005</c:v>
                </c:pt>
                <c:pt idx="1897">
                  <c:v>2.6343797083333302</c:v>
                </c:pt>
                <c:pt idx="1898">
                  <c:v>2.6357684166666604</c:v>
                </c:pt>
                <c:pt idx="1899">
                  <c:v>2.6371571250000003</c:v>
                </c:pt>
                <c:pt idx="1900">
                  <c:v>2.6385458333333305</c:v>
                </c:pt>
                <c:pt idx="1901">
                  <c:v>2.6399345416666602</c:v>
                </c:pt>
                <c:pt idx="1902">
                  <c:v>2.6413232500000006</c:v>
                </c:pt>
                <c:pt idx="1903">
                  <c:v>2.6427119583333303</c:v>
                </c:pt>
                <c:pt idx="1904">
                  <c:v>2.6441006666666604</c:v>
                </c:pt>
                <c:pt idx="1905">
                  <c:v>2.6454893750000004</c:v>
                </c:pt>
                <c:pt idx="1906">
                  <c:v>2.6468780833333305</c:v>
                </c:pt>
                <c:pt idx="1907">
                  <c:v>2.6482667916666602</c:v>
                </c:pt>
                <c:pt idx="1908">
                  <c:v>2.6496555000000002</c:v>
                </c:pt>
                <c:pt idx="1909">
                  <c:v>2.6510442083333303</c:v>
                </c:pt>
                <c:pt idx="1910">
                  <c:v>2.6524329166666605</c:v>
                </c:pt>
                <c:pt idx="1911">
                  <c:v>2.6538216250000004</c:v>
                </c:pt>
                <c:pt idx="1912">
                  <c:v>2.6552103333333306</c:v>
                </c:pt>
                <c:pt idx="1913">
                  <c:v>2.6565990416666603</c:v>
                </c:pt>
                <c:pt idx="1914">
                  <c:v>2.6579877500000002</c:v>
                </c:pt>
                <c:pt idx="1915">
                  <c:v>2.6593764583333304</c:v>
                </c:pt>
                <c:pt idx="1916">
                  <c:v>2.6607651666666605</c:v>
                </c:pt>
                <c:pt idx="1917">
                  <c:v>2.6621538750000004</c:v>
                </c:pt>
                <c:pt idx="1918">
                  <c:v>2.6635425833333302</c:v>
                </c:pt>
                <c:pt idx="1919">
                  <c:v>2.6649312916666603</c:v>
                </c:pt>
                <c:pt idx="1920">
                  <c:v>2.6663200000000002</c:v>
                </c:pt>
                <c:pt idx="1921">
                  <c:v>2.6677087083333304</c:v>
                </c:pt>
                <c:pt idx="1922">
                  <c:v>2.6690974166666606</c:v>
                </c:pt>
                <c:pt idx="1923">
                  <c:v>2.6704861250000005</c:v>
                </c:pt>
                <c:pt idx="1924">
                  <c:v>2.6718748333333302</c:v>
                </c:pt>
                <c:pt idx="1925">
                  <c:v>2.6732635416666604</c:v>
                </c:pt>
                <c:pt idx="1926">
                  <c:v>2.6746522500000003</c:v>
                </c:pt>
                <c:pt idx="1927">
                  <c:v>2.6760409583333304</c:v>
                </c:pt>
                <c:pt idx="1928">
                  <c:v>2.6774296666666602</c:v>
                </c:pt>
                <c:pt idx="1929">
                  <c:v>2.6788183750000005</c:v>
                </c:pt>
                <c:pt idx="1930">
                  <c:v>2.6802070833333302</c:v>
                </c:pt>
                <c:pt idx="1931">
                  <c:v>2.6815957916666604</c:v>
                </c:pt>
                <c:pt idx="1932">
                  <c:v>2.6829845000000003</c:v>
                </c:pt>
                <c:pt idx="1933">
                  <c:v>2.6843732083333305</c:v>
                </c:pt>
                <c:pt idx="1934">
                  <c:v>2.6857619166666602</c:v>
                </c:pt>
                <c:pt idx="1935">
                  <c:v>2.6871506250000006</c:v>
                </c:pt>
                <c:pt idx="1936">
                  <c:v>2.6885393333333303</c:v>
                </c:pt>
                <c:pt idx="1937">
                  <c:v>2.6899280416666604</c:v>
                </c:pt>
                <c:pt idx="1938">
                  <c:v>2.6913167500000004</c:v>
                </c:pt>
                <c:pt idx="1939">
                  <c:v>2.6927054583333305</c:v>
                </c:pt>
                <c:pt idx="1940">
                  <c:v>2.6940941666666602</c:v>
                </c:pt>
                <c:pt idx="1941">
                  <c:v>2.6954828750000002</c:v>
                </c:pt>
                <c:pt idx="1942">
                  <c:v>2.6968715833333303</c:v>
                </c:pt>
                <c:pt idx="1943">
                  <c:v>2.6982602916666605</c:v>
                </c:pt>
                <c:pt idx="1944">
                  <c:v>2.6996490000000004</c:v>
                </c:pt>
                <c:pt idx="1945">
                  <c:v>2.7010377083333306</c:v>
                </c:pt>
                <c:pt idx="1946">
                  <c:v>2.7024264166666603</c:v>
                </c:pt>
                <c:pt idx="1947">
                  <c:v>2.7038151250000002</c:v>
                </c:pt>
                <c:pt idx="1948">
                  <c:v>2.7052038333333304</c:v>
                </c:pt>
                <c:pt idx="1949">
                  <c:v>2.7065925416666605</c:v>
                </c:pt>
                <c:pt idx="1950">
                  <c:v>2.7079812500000005</c:v>
                </c:pt>
                <c:pt idx="1951">
                  <c:v>2.7093699583333302</c:v>
                </c:pt>
                <c:pt idx="1952">
                  <c:v>2.7107586666666603</c:v>
                </c:pt>
                <c:pt idx="1953">
                  <c:v>2.7121473750000002</c:v>
                </c:pt>
                <c:pt idx="1954">
                  <c:v>2.7135360833333304</c:v>
                </c:pt>
                <c:pt idx="1955">
                  <c:v>2.7149247916666606</c:v>
                </c:pt>
                <c:pt idx="1956">
                  <c:v>2.7163135000000005</c:v>
                </c:pt>
                <c:pt idx="1957">
                  <c:v>2.7177022083333302</c:v>
                </c:pt>
                <c:pt idx="1958">
                  <c:v>2.7190909166666604</c:v>
                </c:pt>
                <c:pt idx="1959">
                  <c:v>2.7204796250000003</c:v>
                </c:pt>
                <c:pt idx="1960">
                  <c:v>2.7218683333333304</c:v>
                </c:pt>
                <c:pt idx="1961">
                  <c:v>2.7232570416666602</c:v>
                </c:pt>
                <c:pt idx="1962">
                  <c:v>2.7246457500000005</c:v>
                </c:pt>
                <c:pt idx="1963">
                  <c:v>2.7260344583333302</c:v>
                </c:pt>
                <c:pt idx="1964">
                  <c:v>2.7274231666666604</c:v>
                </c:pt>
                <c:pt idx="1965">
                  <c:v>2.7288118750000003</c:v>
                </c:pt>
                <c:pt idx="1966">
                  <c:v>2.7302005833333305</c:v>
                </c:pt>
                <c:pt idx="1967">
                  <c:v>2.7315892916666602</c:v>
                </c:pt>
                <c:pt idx="1968">
                  <c:v>2.7329780000000006</c:v>
                </c:pt>
                <c:pt idx="1969">
                  <c:v>2.7343667083333303</c:v>
                </c:pt>
                <c:pt idx="1970">
                  <c:v>2.7357554166666604</c:v>
                </c:pt>
                <c:pt idx="1971">
                  <c:v>2.7371441250000004</c:v>
                </c:pt>
                <c:pt idx="1972">
                  <c:v>2.7385328333333305</c:v>
                </c:pt>
                <c:pt idx="1973">
                  <c:v>2.7399215416666602</c:v>
                </c:pt>
                <c:pt idx="1974">
                  <c:v>2.7413102500000002</c:v>
                </c:pt>
                <c:pt idx="1975">
                  <c:v>2.7426989583333303</c:v>
                </c:pt>
                <c:pt idx="1976">
                  <c:v>2.7440876666666605</c:v>
                </c:pt>
                <c:pt idx="1977">
                  <c:v>2.7454763750000004</c:v>
                </c:pt>
                <c:pt idx="1978">
                  <c:v>2.7468650833333306</c:v>
                </c:pt>
                <c:pt idx="1979">
                  <c:v>2.7482537916666603</c:v>
                </c:pt>
                <c:pt idx="1980">
                  <c:v>2.7496425000000002</c:v>
                </c:pt>
                <c:pt idx="1981">
                  <c:v>2.7510312083333304</c:v>
                </c:pt>
                <c:pt idx="1982">
                  <c:v>2.7524199166666605</c:v>
                </c:pt>
                <c:pt idx="1983">
                  <c:v>2.7538086250000005</c:v>
                </c:pt>
                <c:pt idx="1984">
                  <c:v>2.7551973333333302</c:v>
                </c:pt>
                <c:pt idx="1985">
                  <c:v>2.7565860416666603</c:v>
                </c:pt>
                <c:pt idx="1986">
                  <c:v>2.7579747500000003</c:v>
                </c:pt>
                <c:pt idx="1987">
                  <c:v>2.7593634583333304</c:v>
                </c:pt>
                <c:pt idx="1988">
                  <c:v>2.7607521666666606</c:v>
                </c:pt>
                <c:pt idx="1989">
                  <c:v>2.7621408750000005</c:v>
                </c:pt>
                <c:pt idx="1990">
                  <c:v>2.7635295833333302</c:v>
                </c:pt>
                <c:pt idx="1991">
                  <c:v>2.7649182916666604</c:v>
                </c:pt>
                <c:pt idx="1992">
                  <c:v>2.7663070000000003</c:v>
                </c:pt>
                <c:pt idx="1993">
                  <c:v>2.7676957083333305</c:v>
                </c:pt>
                <c:pt idx="1994">
                  <c:v>2.7690844166666602</c:v>
                </c:pt>
                <c:pt idx="1995">
                  <c:v>2.7704731250000005</c:v>
                </c:pt>
                <c:pt idx="1996">
                  <c:v>2.7718618333333302</c:v>
                </c:pt>
                <c:pt idx="1997">
                  <c:v>2.7732505416666604</c:v>
                </c:pt>
                <c:pt idx="1998">
                  <c:v>2.7746392500000003</c:v>
                </c:pt>
                <c:pt idx="1999">
                  <c:v>2.7760279583333305</c:v>
                </c:pt>
                <c:pt idx="2000">
                  <c:v>2.7774166666666602</c:v>
                </c:pt>
                <c:pt idx="2001">
                  <c:v>2.7788053750000006</c:v>
                </c:pt>
                <c:pt idx="2002">
                  <c:v>2.7801940833333303</c:v>
                </c:pt>
                <c:pt idx="2003">
                  <c:v>2.7815827916666604</c:v>
                </c:pt>
                <c:pt idx="2004">
                  <c:v>2.7829715000000004</c:v>
                </c:pt>
                <c:pt idx="2005">
                  <c:v>2.7843602083333305</c:v>
                </c:pt>
                <c:pt idx="2006">
                  <c:v>2.7857489166666602</c:v>
                </c:pt>
                <c:pt idx="2007">
                  <c:v>2.7871376250000002</c:v>
                </c:pt>
                <c:pt idx="2008">
                  <c:v>2.7885263333333303</c:v>
                </c:pt>
                <c:pt idx="2009">
                  <c:v>2.7899150416666605</c:v>
                </c:pt>
                <c:pt idx="2010">
                  <c:v>2.7913037500000004</c:v>
                </c:pt>
                <c:pt idx="2011">
                  <c:v>2.7926924583333306</c:v>
                </c:pt>
                <c:pt idx="2012">
                  <c:v>2.7940811666666603</c:v>
                </c:pt>
                <c:pt idx="2013">
                  <c:v>2.7954698750000002</c:v>
                </c:pt>
                <c:pt idx="2014">
                  <c:v>2.7968585833333304</c:v>
                </c:pt>
                <c:pt idx="2015">
                  <c:v>2.7982472916666605</c:v>
                </c:pt>
                <c:pt idx="2016">
                  <c:v>2.7996360000000005</c:v>
                </c:pt>
                <c:pt idx="2017">
                  <c:v>2.8010247083333302</c:v>
                </c:pt>
                <c:pt idx="2018">
                  <c:v>2.8024134166666603</c:v>
                </c:pt>
                <c:pt idx="2019">
                  <c:v>2.8038021250000003</c:v>
                </c:pt>
                <c:pt idx="2020">
                  <c:v>2.8051908333333304</c:v>
                </c:pt>
                <c:pt idx="2021">
                  <c:v>2.8065795416666606</c:v>
                </c:pt>
                <c:pt idx="2022">
                  <c:v>2.8079682500000005</c:v>
                </c:pt>
                <c:pt idx="2023">
                  <c:v>2.8093569583333302</c:v>
                </c:pt>
                <c:pt idx="2024">
                  <c:v>2.8107456666666604</c:v>
                </c:pt>
                <c:pt idx="2025">
                  <c:v>2.8121343750000003</c:v>
                </c:pt>
                <c:pt idx="2026">
                  <c:v>2.8135230833333305</c:v>
                </c:pt>
                <c:pt idx="2027">
                  <c:v>2.8149117916666602</c:v>
                </c:pt>
                <c:pt idx="2028">
                  <c:v>2.8163005000000005</c:v>
                </c:pt>
                <c:pt idx="2029">
                  <c:v>2.8176892083333303</c:v>
                </c:pt>
                <c:pt idx="2030">
                  <c:v>2.8190779166666604</c:v>
                </c:pt>
                <c:pt idx="2031">
                  <c:v>2.8204666250000003</c:v>
                </c:pt>
                <c:pt idx="2032">
                  <c:v>2.8218553333333305</c:v>
                </c:pt>
                <c:pt idx="2033">
                  <c:v>2.8232440416666602</c:v>
                </c:pt>
                <c:pt idx="2034">
                  <c:v>2.8246327500000006</c:v>
                </c:pt>
                <c:pt idx="2035">
                  <c:v>2.8260214583333303</c:v>
                </c:pt>
                <c:pt idx="2036">
                  <c:v>2.8274101666666605</c:v>
                </c:pt>
                <c:pt idx="2037">
                  <c:v>2.8287988750000004</c:v>
                </c:pt>
                <c:pt idx="2038">
                  <c:v>2.8301875833333305</c:v>
                </c:pt>
                <c:pt idx="2039">
                  <c:v>2.8315762916666603</c:v>
                </c:pt>
                <c:pt idx="2040">
                  <c:v>2.8329650000000002</c:v>
                </c:pt>
                <c:pt idx="2041">
                  <c:v>2.8343537083333303</c:v>
                </c:pt>
                <c:pt idx="2042">
                  <c:v>2.8357424166666605</c:v>
                </c:pt>
                <c:pt idx="2043">
                  <c:v>2.8371311250000004</c:v>
                </c:pt>
                <c:pt idx="2044">
                  <c:v>2.8385198333333306</c:v>
                </c:pt>
                <c:pt idx="2045">
                  <c:v>2.8399085416666603</c:v>
                </c:pt>
                <c:pt idx="2046">
                  <c:v>2.8412972500000002</c:v>
                </c:pt>
                <c:pt idx="2047">
                  <c:v>2.8426859583333304</c:v>
                </c:pt>
                <c:pt idx="2048">
                  <c:v>2.8440746666666605</c:v>
                </c:pt>
                <c:pt idx="2049">
                  <c:v>2.8454633750000005</c:v>
                </c:pt>
                <c:pt idx="2050">
                  <c:v>2.8468520833333302</c:v>
                </c:pt>
                <c:pt idx="2051">
                  <c:v>2.8482407916666603</c:v>
                </c:pt>
                <c:pt idx="2052">
                  <c:v>2.8496295000000003</c:v>
                </c:pt>
                <c:pt idx="2053">
                  <c:v>2.8510182083333304</c:v>
                </c:pt>
                <c:pt idx="2054">
                  <c:v>2.8524069166666606</c:v>
                </c:pt>
                <c:pt idx="2055">
                  <c:v>2.8537956250000005</c:v>
                </c:pt>
                <c:pt idx="2056">
                  <c:v>2.8551843333333302</c:v>
                </c:pt>
                <c:pt idx="2057">
                  <c:v>2.8565730416666604</c:v>
                </c:pt>
                <c:pt idx="2058">
                  <c:v>2.8579617500000003</c:v>
                </c:pt>
                <c:pt idx="2059">
                  <c:v>2.8593504583333305</c:v>
                </c:pt>
                <c:pt idx="2060">
                  <c:v>2.8607391666666602</c:v>
                </c:pt>
                <c:pt idx="2061">
                  <c:v>2.8621278750000005</c:v>
                </c:pt>
                <c:pt idx="2062">
                  <c:v>2.8635165833333303</c:v>
                </c:pt>
                <c:pt idx="2063">
                  <c:v>2.8649052916666604</c:v>
                </c:pt>
                <c:pt idx="2064">
                  <c:v>2.8662940000000003</c:v>
                </c:pt>
                <c:pt idx="2065">
                  <c:v>2.8676827083333305</c:v>
                </c:pt>
                <c:pt idx="2066">
                  <c:v>2.8690714166666602</c:v>
                </c:pt>
                <c:pt idx="2067">
                  <c:v>2.8704601250000006</c:v>
                </c:pt>
                <c:pt idx="2068">
                  <c:v>2.8718488333333303</c:v>
                </c:pt>
                <c:pt idx="2069">
                  <c:v>2.8732375416666605</c:v>
                </c:pt>
                <c:pt idx="2070">
                  <c:v>2.8746262500000004</c:v>
                </c:pt>
                <c:pt idx="2071">
                  <c:v>2.8760149583333305</c:v>
                </c:pt>
                <c:pt idx="2072">
                  <c:v>2.8774036666666603</c:v>
                </c:pt>
                <c:pt idx="2073">
                  <c:v>2.8787923750000002</c:v>
                </c:pt>
                <c:pt idx="2074">
                  <c:v>2.8801810833333303</c:v>
                </c:pt>
                <c:pt idx="2075">
                  <c:v>2.8815697916666605</c:v>
                </c:pt>
                <c:pt idx="2076">
                  <c:v>2.8829585000000004</c:v>
                </c:pt>
                <c:pt idx="2077">
                  <c:v>2.8843472083333306</c:v>
                </c:pt>
                <c:pt idx="2078">
                  <c:v>2.8857359166666603</c:v>
                </c:pt>
                <c:pt idx="2079">
                  <c:v>2.8871246250000002</c:v>
                </c:pt>
                <c:pt idx="2080">
                  <c:v>2.8885133333333304</c:v>
                </c:pt>
                <c:pt idx="2081">
                  <c:v>2.8899020416666605</c:v>
                </c:pt>
                <c:pt idx="2082">
                  <c:v>2.8912907500000005</c:v>
                </c:pt>
                <c:pt idx="2083">
                  <c:v>2.8926794583333302</c:v>
                </c:pt>
                <c:pt idx="2084">
                  <c:v>2.8940681666666603</c:v>
                </c:pt>
                <c:pt idx="2085">
                  <c:v>2.8954568750000003</c:v>
                </c:pt>
                <c:pt idx="2086">
                  <c:v>2.8968455833333304</c:v>
                </c:pt>
                <c:pt idx="2087">
                  <c:v>2.8982342916666606</c:v>
                </c:pt>
                <c:pt idx="2088">
                  <c:v>2.8996230000000005</c:v>
                </c:pt>
                <c:pt idx="2089">
                  <c:v>2.9010117083333302</c:v>
                </c:pt>
                <c:pt idx="2090">
                  <c:v>2.9024004166666604</c:v>
                </c:pt>
                <c:pt idx="2091">
                  <c:v>2.9037891250000003</c:v>
                </c:pt>
                <c:pt idx="2092">
                  <c:v>2.9051778333333305</c:v>
                </c:pt>
                <c:pt idx="2093">
                  <c:v>2.9065665416666602</c:v>
                </c:pt>
                <c:pt idx="2094">
                  <c:v>2.9079552500000005</c:v>
                </c:pt>
                <c:pt idx="2095">
                  <c:v>2.9093439583333303</c:v>
                </c:pt>
                <c:pt idx="2096">
                  <c:v>2.9107326666666604</c:v>
                </c:pt>
                <c:pt idx="2097">
                  <c:v>2.9121213750000003</c:v>
                </c:pt>
                <c:pt idx="2098">
                  <c:v>2.9135100833333305</c:v>
                </c:pt>
                <c:pt idx="2099">
                  <c:v>2.9148987916666602</c:v>
                </c:pt>
                <c:pt idx="2100">
                  <c:v>2.9162875000000006</c:v>
                </c:pt>
                <c:pt idx="2101">
                  <c:v>2.9176762083333303</c:v>
                </c:pt>
                <c:pt idx="2102">
                  <c:v>2.9190649166666605</c:v>
                </c:pt>
                <c:pt idx="2103">
                  <c:v>2.9204536250000004</c:v>
                </c:pt>
                <c:pt idx="2104">
                  <c:v>2.9218423333333305</c:v>
                </c:pt>
                <c:pt idx="2105">
                  <c:v>2.9232310416666603</c:v>
                </c:pt>
                <c:pt idx="2106">
                  <c:v>2.9246197500000002</c:v>
                </c:pt>
                <c:pt idx="2107">
                  <c:v>2.9260084583333303</c:v>
                </c:pt>
                <c:pt idx="2108">
                  <c:v>2.9273971666666605</c:v>
                </c:pt>
                <c:pt idx="2109">
                  <c:v>2.9287858750000004</c:v>
                </c:pt>
                <c:pt idx="2110">
                  <c:v>2.9301745833333306</c:v>
                </c:pt>
                <c:pt idx="2111">
                  <c:v>2.9315632916666603</c:v>
                </c:pt>
                <c:pt idx="2112">
                  <c:v>2.9329520000000002</c:v>
                </c:pt>
                <c:pt idx="2113">
                  <c:v>2.9343407083333304</c:v>
                </c:pt>
                <c:pt idx="2114">
                  <c:v>2.9357294166666605</c:v>
                </c:pt>
                <c:pt idx="2115">
                  <c:v>2.9371181250000005</c:v>
                </c:pt>
                <c:pt idx="2116">
                  <c:v>2.9385068333333302</c:v>
                </c:pt>
                <c:pt idx="2117">
                  <c:v>2.9398955416666603</c:v>
                </c:pt>
                <c:pt idx="2118">
                  <c:v>2.9412842500000003</c:v>
                </c:pt>
                <c:pt idx="2119">
                  <c:v>2.9426729583333304</c:v>
                </c:pt>
                <c:pt idx="2120">
                  <c:v>2.9440616666666606</c:v>
                </c:pt>
                <c:pt idx="2121">
                  <c:v>2.9454503750000005</c:v>
                </c:pt>
                <c:pt idx="2122">
                  <c:v>2.9468390833333302</c:v>
                </c:pt>
                <c:pt idx="2123">
                  <c:v>2.9482277916666604</c:v>
                </c:pt>
                <c:pt idx="2124">
                  <c:v>2.9496165000000003</c:v>
                </c:pt>
                <c:pt idx="2125">
                  <c:v>2.9510052083333305</c:v>
                </c:pt>
                <c:pt idx="2126">
                  <c:v>2.9523939166666602</c:v>
                </c:pt>
                <c:pt idx="2127">
                  <c:v>2.9537826250000006</c:v>
                </c:pt>
                <c:pt idx="2128">
                  <c:v>2.9551713333333303</c:v>
                </c:pt>
                <c:pt idx="2129">
                  <c:v>2.9565600416666604</c:v>
                </c:pt>
                <c:pt idx="2130">
                  <c:v>2.9579487500000003</c:v>
                </c:pt>
                <c:pt idx="2131">
                  <c:v>2.9593374583333305</c:v>
                </c:pt>
                <c:pt idx="2132">
                  <c:v>2.9607261666666602</c:v>
                </c:pt>
                <c:pt idx="2133">
                  <c:v>2.9621148750000006</c:v>
                </c:pt>
                <c:pt idx="2134">
                  <c:v>2.9635035833333303</c:v>
                </c:pt>
                <c:pt idx="2135">
                  <c:v>2.9648922916666605</c:v>
                </c:pt>
                <c:pt idx="2136">
                  <c:v>2.9662810000000004</c:v>
                </c:pt>
                <c:pt idx="2137">
                  <c:v>2.9676697083333305</c:v>
                </c:pt>
                <c:pt idx="2138">
                  <c:v>2.9690584166666603</c:v>
                </c:pt>
                <c:pt idx="2139">
                  <c:v>2.9704471250000002</c:v>
                </c:pt>
                <c:pt idx="2140">
                  <c:v>2.9718358333333303</c:v>
                </c:pt>
                <c:pt idx="2141">
                  <c:v>2.9732245416666605</c:v>
                </c:pt>
                <c:pt idx="2142">
                  <c:v>2.9746132500000004</c:v>
                </c:pt>
                <c:pt idx="2143">
                  <c:v>2.9760019583333306</c:v>
                </c:pt>
                <c:pt idx="2144">
                  <c:v>2.9773906666666603</c:v>
                </c:pt>
                <c:pt idx="2145">
                  <c:v>2.9787793750000002</c:v>
                </c:pt>
                <c:pt idx="2146">
                  <c:v>2.9801680833333304</c:v>
                </c:pt>
                <c:pt idx="2147">
                  <c:v>2.9815567916666605</c:v>
                </c:pt>
                <c:pt idx="2148">
                  <c:v>2.9829455000000005</c:v>
                </c:pt>
                <c:pt idx="2149">
                  <c:v>2.9843342083333302</c:v>
                </c:pt>
                <c:pt idx="2150">
                  <c:v>2.9857229166666603</c:v>
                </c:pt>
                <c:pt idx="2151">
                  <c:v>2.9871116250000003</c:v>
                </c:pt>
                <c:pt idx="2152">
                  <c:v>2.9885003333333304</c:v>
                </c:pt>
                <c:pt idx="2153">
                  <c:v>2.9898890416666606</c:v>
                </c:pt>
                <c:pt idx="2154">
                  <c:v>2.9912777500000005</c:v>
                </c:pt>
                <c:pt idx="2155">
                  <c:v>2.9926664583333302</c:v>
                </c:pt>
                <c:pt idx="2156">
                  <c:v>2.9940551666666604</c:v>
                </c:pt>
                <c:pt idx="2157">
                  <c:v>2.9954438750000003</c:v>
                </c:pt>
                <c:pt idx="2158">
                  <c:v>2.9968325833333305</c:v>
                </c:pt>
                <c:pt idx="2159">
                  <c:v>2.9982212916666602</c:v>
                </c:pt>
                <c:pt idx="2160">
                  <c:v>2.9996100000000006</c:v>
                </c:pt>
                <c:pt idx="2161">
                  <c:v>3.0009987083333303</c:v>
                </c:pt>
                <c:pt idx="2162">
                  <c:v>3.0023874166666604</c:v>
                </c:pt>
                <c:pt idx="2163">
                  <c:v>3.0037761250000004</c:v>
                </c:pt>
                <c:pt idx="2164">
                  <c:v>3.0051648333333305</c:v>
                </c:pt>
                <c:pt idx="2165">
                  <c:v>3.0065535416666602</c:v>
                </c:pt>
                <c:pt idx="2166">
                  <c:v>3.0079422500000006</c:v>
                </c:pt>
                <c:pt idx="2167">
                  <c:v>3.0093309583333303</c:v>
                </c:pt>
                <c:pt idx="2168">
                  <c:v>3.0107196666666605</c:v>
                </c:pt>
                <c:pt idx="2169">
                  <c:v>3.0121083750000004</c:v>
                </c:pt>
                <c:pt idx="2170">
                  <c:v>3.0134970833333306</c:v>
                </c:pt>
                <c:pt idx="2171">
                  <c:v>3.0148857916666603</c:v>
                </c:pt>
                <c:pt idx="2172">
                  <c:v>3.0162745000000002</c:v>
                </c:pt>
                <c:pt idx="2173">
                  <c:v>3.0176632083333303</c:v>
                </c:pt>
                <c:pt idx="2174">
                  <c:v>3.0190519166666605</c:v>
                </c:pt>
                <c:pt idx="2175">
                  <c:v>3.0204406250000004</c:v>
                </c:pt>
                <c:pt idx="2176">
                  <c:v>3.0218293333333306</c:v>
                </c:pt>
                <c:pt idx="2177">
                  <c:v>3.0232180416666603</c:v>
                </c:pt>
                <c:pt idx="2178">
                  <c:v>3.0246067500000002</c:v>
                </c:pt>
                <c:pt idx="2179">
                  <c:v>3.0259954583333304</c:v>
                </c:pt>
                <c:pt idx="2180">
                  <c:v>3.0273841666666605</c:v>
                </c:pt>
                <c:pt idx="2181">
                  <c:v>3.0287728750000005</c:v>
                </c:pt>
                <c:pt idx="2182">
                  <c:v>3.0301615833333302</c:v>
                </c:pt>
                <c:pt idx="2183">
                  <c:v>3.0315502916666603</c:v>
                </c:pt>
                <c:pt idx="2184">
                  <c:v>3.0329390000000003</c:v>
                </c:pt>
                <c:pt idx="2185">
                  <c:v>3.0343277083333304</c:v>
                </c:pt>
                <c:pt idx="2186">
                  <c:v>3.0357164166666606</c:v>
                </c:pt>
                <c:pt idx="2187">
                  <c:v>3.0371051250000005</c:v>
                </c:pt>
                <c:pt idx="2188">
                  <c:v>3.0384938333333302</c:v>
                </c:pt>
                <c:pt idx="2189">
                  <c:v>3.0398825416666604</c:v>
                </c:pt>
                <c:pt idx="2190">
                  <c:v>3.0412712500000003</c:v>
                </c:pt>
                <c:pt idx="2191">
                  <c:v>3.0426599583333305</c:v>
                </c:pt>
                <c:pt idx="2192">
                  <c:v>3.0440486666666602</c:v>
                </c:pt>
                <c:pt idx="2193">
                  <c:v>3.0454373750000006</c:v>
                </c:pt>
                <c:pt idx="2194">
                  <c:v>3.0468260833333303</c:v>
                </c:pt>
                <c:pt idx="2195">
                  <c:v>3.0482147916666604</c:v>
                </c:pt>
                <c:pt idx="2196">
                  <c:v>3.0496035000000004</c:v>
                </c:pt>
                <c:pt idx="2197">
                  <c:v>3.0509922083333305</c:v>
                </c:pt>
                <c:pt idx="2198">
                  <c:v>3.0523809166666602</c:v>
                </c:pt>
                <c:pt idx="2199">
                  <c:v>3.0537696250000002</c:v>
                </c:pt>
                <c:pt idx="2200">
                  <c:v>3.0551583333333303</c:v>
                </c:pt>
                <c:pt idx="2201">
                  <c:v>3.0565470416666605</c:v>
                </c:pt>
                <c:pt idx="2202">
                  <c:v>3.0579357500000004</c:v>
                </c:pt>
                <c:pt idx="2203">
                  <c:v>3.0593244583333306</c:v>
                </c:pt>
                <c:pt idx="2204">
                  <c:v>3.0607131666666603</c:v>
                </c:pt>
                <c:pt idx="2205">
                  <c:v>3.0621018750000002</c:v>
                </c:pt>
                <c:pt idx="2206">
                  <c:v>3.0634905833333304</c:v>
                </c:pt>
                <c:pt idx="2207">
                  <c:v>3.0648792916666605</c:v>
                </c:pt>
                <c:pt idx="2208">
                  <c:v>3.0662680000000004</c:v>
                </c:pt>
                <c:pt idx="2209">
                  <c:v>3.0676567083333302</c:v>
                </c:pt>
                <c:pt idx="2210">
                  <c:v>3.0690454166666603</c:v>
                </c:pt>
                <c:pt idx="2211">
                  <c:v>3.0704341250000002</c:v>
                </c:pt>
                <c:pt idx="2212">
                  <c:v>3.0718228333333304</c:v>
                </c:pt>
                <c:pt idx="2213">
                  <c:v>3.0732115416666606</c:v>
                </c:pt>
                <c:pt idx="2214">
                  <c:v>3.0746002500000005</c:v>
                </c:pt>
                <c:pt idx="2215">
                  <c:v>3.0759889583333302</c:v>
                </c:pt>
                <c:pt idx="2216">
                  <c:v>3.0773776666666603</c:v>
                </c:pt>
                <c:pt idx="2217">
                  <c:v>3.0787663750000003</c:v>
                </c:pt>
                <c:pt idx="2218">
                  <c:v>3.0801550833333304</c:v>
                </c:pt>
                <c:pt idx="2219">
                  <c:v>3.0815437916666606</c:v>
                </c:pt>
                <c:pt idx="2220">
                  <c:v>3.0829325000000005</c:v>
                </c:pt>
                <c:pt idx="2221">
                  <c:v>3.0843212083333302</c:v>
                </c:pt>
                <c:pt idx="2222">
                  <c:v>3.0857099166666604</c:v>
                </c:pt>
                <c:pt idx="2223">
                  <c:v>3.0870986250000003</c:v>
                </c:pt>
                <c:pt idx="2224">
                  <c:v>3.0884873333333305</c:v>
                </c:pt>
                <c:pt idx="2225">
                  <c:v>3.0898760416666602</c:v>
                </c:pt>
                <c:pt idx="2226">
                  <c:v>3.0912647500000006</c:v>
                </c:pt>
                <c:pt idx="2227">
                  <c:v>3.0926534583333303</c:v>
                </c:pt>
                <c:pt idx="2228">
                  <c:v>3.0940421666666604</c:v>
                </c:pt>
                <c:pt idx="2229">
                  <c:v>3.0954308750000004</c:v>
                </c:pt>
                <c:pt idx="2230">
                  <c:v>3.0968195833333305</c:v>
                </c:pt>
                <c:pt idx="2231">
                  <c:v>3.0982082916666602</c:v>
                </c:pt>
                <c:pt idx="2232">
                  <c:v>3.0995970000000002</c:v>
                </c:pt>
                <c:pt idx="2233">
                  <c:v>3.1009857083333303</c:v>
                </c:pt>
                <c:pt idx="2234">
                  <c:v>3.1023744166666605</c:v>
                </c:pt>
                <c:pt idx="2235">
                  <c:v>3.1037631250000004</c:v>
                </c:pt>
                <c:pt idx="2236">
                  <c:v>3.1051518333333306</c:v>
                </c:pt>
                <c:pt idx="2237">
                  <c:v>3.1065405416666603</c:v>
                </c:pt>
                <c:pt idx="2238">
                  <c:v>3.1079292500000002</c:v>
                </c:pt>
                <c:pt idx="2239">
                  <c:v>3.1093179583333304</c:v>
                </c:pt>
                <c:pt idx="2240">
                  <c:v>3.1107066666666605</c:v>
                </c:pt>
                <c:pt idx="2241">
                  <c:v>3.1120953750000004</c:v>
                </c:pt>
                <c:pt idx="2242">
                  <c:v>3.1134840833333302</c:v>
                </c:pt>
                <c:pt idx="2243">
                  <c:v>3.1148727916666603</c:v>
                </c:pt>
                <c:pt idx="2244">
                  <c:v>3.1162615000000002</c:v>
                </c:pt>
                <c:pt idx="2245">
                  <c:v>3.1176502083333304</c:v>
                </c:pt>
                <c:pt idx="2246">
                  <c:v>3.1190389166666606</c:v>
                </c:pt>
                <c:pt idx="2247">
                  <c:v>3.1204276250000005</c:v>
                </c:pt>
                <c:pt idx="2248">
                  <c:v>3.1218163333333302</c:v>
                </c:pt>
                <c:pt idx="2249">
                  <c:v>3.1232050416666604</c:v>
                </c:pt>
                <c:pt idx="2250">
                  <c:v>3.1245937500000003</c:v>
                </c:pt>
                <c:pt idx="2251">
                  <c:v>3.1259824583333304</c:v>
                </c:pt>
                <c:pt idx="2252">
                  <c:v>3.1273711666666602</c:v>
                </c:pt>
                <c:pt idx="2253">
                  <c:v>3.1287598750000005</c:v>
                </c:pt>
                <c:pt idx="2254">
                  <c:v>3.1301485833333302</c:v>
                </c:pt>
                <c:pt idx="2255">
                  <c:v>3.1315372916666604</c:v>
                </c:pt>
                <c:pt idx="2256">
                  <c:v>3.1329260000000003</c:v>
                </c:pt>
                <c:pt idx="2257">
                  <c:v>3.1343147083333305</c:v>
                </c:pt>
                <c:pt idx="2258">
                  <c:v>3.1357034166666602</c:v>
                </c:pt>
                <c:pt idx="2259">
                  <c:v>3.1370921250000006</c:v>
                </c:pt>
                <c:pt idx="2260">
                  <c:v>3.1384808333333303</c:v>
                </c:pt>
                <c:pt idx="2261">
                  <c:v>3.1398695416666604</c:v>
                </c:pt>
                <c:pt idx="2262">
                  <c:v>3.1412582500000004</c:v>
                </c:pt>
                <c:pt idx="2263">
                  <c:v>3.1426469583333305</c:v>
                </c:pt>
                <c:pt idx="2264">
                  <c:v>3.1440356666666602</c:v>
                </c:pt>
                <c:pt idx="2265">
                  <c:v>3.1454243750000002</c:v>
                </c:pt>
                <c:pt idx="2266">
                  <c:v>3.1468130833333303</c:v>
                </c:pt>
                <c:pt idx="2267">
                  <c:v>3.1482017916666605</c:v>
                </c:pt>
                <c:pt idx="2268">
                  <c:v>3.1495905000000004</c:v>
                </c:pt>
                <c:pt idx="2269">
                  <c:v>3.1509792083333306</c:v>
                </c:pt>
                <c:pt idx="2270">
                  <c:v>3.1523679166666603</c:v>
                </c:pt>
                <c:pt idx="2271">
                  <c:v>3.1537566250000002</c:v>
                </c:pt>
                <c:pt idx="2272">
                  <c:v>3.1551453333333304</c:v>
                </c:pt>
                <c:pt idx="2273">
                  <c:v>3.1565340416666605</c:v>
                </c:pt>
                <c:pt idx="2274">
                  <c:v>3.1579227500000004</c:v>
                </c:pt>
                <c:pt idx="2275">
                  <c:v>3.1593114583333302</c:v>
                </c:pt>
                <c:pt idx="2276">
                  <c:v>3.1607001666666603</c:v>
                </c:pt>
                <c:pt idx="2277">
                  <c:v>3.1620888750000002</c:v>
                </c:pt>
                <c:pt idx="2278">
                  <c:v>3.1634775833333304</c:v>
                </c:pt>
                <c:pt idx="2279">
                  <c:v>3.1648662916666606</c:v>
                </c:pt>
                <c:pt idx="2280">
                  <c:v>3.1662550000000005</c:v>
                </c:pt>
                <c:pt idx="2281">
                  <c:v>3.1676437083333302</c:v>
                </c:pt>
                <c:pt idx="2282">
                  <c:v>3.1690324166666604</c:v>
                </c:pt>
                <c:pt idx="2283">
                  <c:v>3.1704211250000003</c:v>
                </c:pt>
                <c:pt idx="2284">
                  <c:v>3.1718098333333304</c:v>
                </c:pt>
                <c:pt idx="2285">
                  <c:v>3.1731985416666602</c:v>
                </c:pt>
                <c:pt idx="2286">
                  <c:v>3.1745872500000005</c:v>
                </c:pt>
                <c:pt idx="2287">
                  <c:v>3.1759759583333302</c:v>
                </c:pt>
                <c:pt idx="2288">
                  <c:v>3.1773646666666604</c:v>
                </c:pt>
                <c:pt idx="2289">
                  <c:v>3.1787533750000003</c:v>
                </c:pt>
                <c:pt idx="2290">
                  <c:v>3.1801420833333305</c:v>
                </c:pt>
                <c:pt idx="2291">
                  <c:v>3.1815307916666602</c:v>
                </c:pt>
                <c:pt idx="2292">
                  <c:v>3.1829195000000006</c:v>
                </c:pt>
                <c:pt idx="2293">
                  <c:v>3.1843082083333303</c:v>
                </c:pt>
                <c:pt idx="2294">
                  <c:v>3.1856969166666604</c:v>
                </c:pt>
                <c:pt idx="2295">
                  <c:v>3.1870856250000004</c:v>
                </c:pt>
                <c:pt idx="2296">
                  <c:v>3.1884743333333305</c:v>
                </c:pt>
                <c:pt idx="2297">
                  <c:v>3.1898630416666602</c:v>
                </c:pt>
                <c:pt idx="2298">
                  <c:v>3.1912517500000002</c:v>
                </c:pt>
                <c:pt idx="2299">
                  <c:v>3.1926404583333303</c:v>
                </c:pt>
                <c:pt idx="2300">
                  <c:v>3.1940291666666605</c:v>
                </c:pt>
                <c:pt idx="2301">
                  <c:v>3.1954178750000004</c:v>
                </c:pt>
                <c:pt idx="2302">
                  <c:v>3.1968065833333306</c:v>
                </c:pt>
                <c:pt idx="2303">
                  <c:v>3.1981952916666603</c:v>
                </c:pt>
                <c:pt idx="2304">
                  <c:v>3.1995840000000002</c:v>
                </c:pt>
                <c:pt idx="2305">
                  <c:v>3.2009727083333304</c:v>
                </c:pt>
                <c:pt idx="2306">
                  <c:v>3.2023614166666605</c:v>
                </c:pt>
                <c:pt idx="2307">
                  <c:v>3.2037501250000004</c:v>
                </c:pt>
                <c:pt idx="2308">
                  <c:v>3.2051388333333302</c:v>
                </c:pt>
                <c:pt idx="2309">
                  <c:v>3.2065275416666603</c:v>
                </c:pt>
                <c:pt idx="2310">
                  <c:v>3.2079162500000002</c:v>
                </c:pt>
                <c:pt idx="2311">
                  <c:v>3.2093049583333304</c:v>
                </c:pt>
                <c:pt idx="2312">
                  <c:v>3.2106936666666606</c:v>
                </c:pt>
                <c:pt idx="2313">
                  <c:v>3.2120823750000005</c:v>
                </c:pt>
                <c:pt idx="2314">
                  <c:v>3.2134710833333302</c:v>
                </c:pt>
                <c:pt idx="2315">
                  <c:v>3.2148597916666604</c:v>
                </c:pt>
                <c:pt idx="2316">
                  <c:v>3.2162485000000003</c:v>
                </c:pt>
                <c:pt idx="2317">
                  <c:v>3.2176372083333304</c:v>
                </c:pt>
                <c:pt idx="2318">
                  <c:v>3.2190259166666602</c:v>
                </c:pt>
                <c:pt idx="2319">
                  <c:v>3.2204146250000005</c:v>
                </c:pt>
                <c:pt idx="2320">
                  <c:v>3.2218033333333302</c:v>
                </c:pt>
                <c:pt idx="2321">
                  <c:v>3.2231920416666604</c:v>
                </c:pt>
                <c:pt idx="2322">
                  <c:v>3.2245807500000003</c:v>
                </c:pt>
                <c:pt idx="2323">
                  <c:v>3.2259694583333305</c:v>
                </c:pt>
                <c:pt idx="2324">
                  <c:v>3.2273581666666602</c:v>
                </c:pt>
                <c:pt idx="2325">
                  <c:v>3.2287468750000006</c:v>
                </c:pt>
                <c:pt idx="2326">
                  <c:v>3.2301355833333303</c:v>
                </c:pt>
                <c:pt idx="2327">
                  <c:v>3.2315242916666604</c:v>
                </c:pt>
                <c:pt idx="2328">
                  <c:v>3.2329130000000004</c:v>
                </c:pt>
                <c:pt idx="2329">
                  <c:v>3.2343017083333305</c:v>
                </c:pt>
                <c:pt idx="2330">
                  <c:v>3.2356904166666602</c:v>
                </c:pt>
                <c:pt idx="2331">
                  <c:v>3.2370791250000002</c:v>
                </c:pt>
                <c:pt idx="2332">
                  <c:v>3.2384678333333303</c:v>
                </c:pt>
                <c:pt idx="2333">
                  <c:v>3.2398565416666605</c:v>
                </c:pt>
                <c:pt idx="2334">
                  <c:v>3.2412452500000004</c:v>
                </c:pt>
                <c:pt idx="2335">
                  <c:v>3.2426339583333306</c:v>
                </c:pt>
                <c:pt idx="2336">
                  <c:v>3.2440226666666603</c:v>
                </c:pt>
                <c:pt idx="2337">
                  <c:v>3.2454113750000002</c:v>
                </c:pt>
                <c:pt idx="2338">
                  <c:v>3.2468000833333304</c:v>
                </c:pt>
                <c:pt idx="2339">
                  <c:v>3.2481887916666605</c:v>
                </c:pt>
                <c:pt idx="2340">
                  <c:v>3.2495775000000005</c:v>
                </c:pt>
                <c:pt idx="2341">
                  <c:v>3.2509662083333302</c:v>
                </c:pt>
                <c:pt idx="2342">
                  <c:v>3.2523549166666603</c:v>
                </c:pt>
                <c:pt idx="2343">
                  <c:v>3.2537436250000003</c:v>
                </c:pt>
                <c:pt idx="2344">
                  <c:v>3.2551323333333304</c:v>
                </c:pt>
                <c:pt idx="2345">
                  <c:v>3.2565210416666606</c:v>
                </c:pt>
                <c:pt idx="2346">
                  <c:v>3.2579097500000005</c:v>
                </c:pt>
                <c:pt idx="2347">
                  <c:v>3.2592984583333302</c:v>
                </c:pt>
                <c:pt idx="2348">
                  <c:v>3.2606871666666604</c:v>
                </c:pt>
                <c:pt idx="2349">
                  <c:v>3.2620758750000003</c:v>
                </c:pt>
                <c:pt idx="2350">
                  <c:v>3.2634645833333304</c:v>
                </c:pt>
                <c:pt idx="2351">
                  <c:v>3.2648532916666602</c:v>
                </c:pt>
                <c:pt idx="2352">
                  <c:v>3.2662420000000005</c:v>
                </c:pt>
                <c:pt idx="2353">
                  <c:v>3.2676307083333302</c:v>
                </c:pt>
                <c:pt idx="2354">
                  <c:v>3.2690194166666604</c:v>
                </c:pt>
                <c:pt idx="2355">
                  <c:v>3.2704081250000003</c:v>
                </c:pt>
                <c:pt idx="2356">
                  <c:v>3.2717968333333305</c:v>
                </c:pt>
                <c:pt idx="2357">
                  <c:v>3.2731855416666602</c:v>
                </c:pt>
                <c:pt idx="2358">
                  <c:v>3.2745742500000006</c:v>
                </c:pt>
                <c:pt idx="2359">
                  <c:v>3.2759629583333303</c:v>
                </c:pt>
                <c:pt idx="2360">
                  <c:v>3.2773516666666604</c:v>
                </c:pt>
                <c:pt idx="2361">
                  <c:v>3.2787403750000004</c:v>
                </c:pt>
                <c:pt idx="2362">
                  <c:v>3.2801290833333305</c:v>
                </c:pt>
                <c:pt idx="2363">
                  <c:v>3.2815177916666602</c:v>
                </c:pt>
                <c:pt idx="2364">
                  <c:v>3.2829065000000002</c:v>
                </c:pt>
                <c:pt idx="2365">
                  <c:v>3.2842952083333303</c:v>
                </c:pt>
                <c:pt idx="2366">
                  <c:v>3.2856839166666605</c:v>
                </c:pt>
                <c:pt idx="2367">
                  <c:v>3.2870726250000004</c:v>
                </c:pt>
                <c:pt idx="2368">
                  <c:v>3.2884613333333306</c:v>
                </c:pt>
                <c:pt idx="2369">
                  <c:v>3.2898500416666603</c:v>
                </c:pt>
                <c:pt idx="2370">
                  <c:v>3.2912387500000002</c:v>
                </c:pt>
                <c:pt idx="2371">
                  <c:v>3.2926274583333304</c:v>
                </c:pt>
                <c:pt idx="2372">
                  <c:v>3.2940161666666605</c:v>
                </c:pt>
                <c:pt idx="2373">
                  <c:v>3.2954048750000005</c:v>
                </c:pt>
                <c:pt idx="2374">
                  <c:v>3.2967935833333302</c:v>
                </c:pt>
                <c:pt idx="2375">
                  <c:v>3.2981822916666603</c:v>
                </c:pt>
                <c:pt idx="2376">
                  <c:v>3.2995710000000003</c:v>
                </c:pt>
                <c:pt idx="2377">
                  <c:v>3.3009597083333304</c:v>
                </c:pt>
                <c:pt idx="2378">
                  <c:v>3.3023484166666606</c:v>
                </c:pt>
                <c:pt idx="2379">
                  <c:v>3.3037371250000005</c:v>
                </c:pt>
                <c:pt idx="2380">
                  <c:v>3.3051258333333302</c:v>
                </c:pt>
                <c:pt idx="2381">
                  <c:v>3.3065145416666604</c:v>
                </c:pt>
                <c:pt idx="2382">
                  <c:v>3.3079032500000003</c:v>
                </c:pt>
                <c:pt idx="2383">
                  <c:v>3.3092919583333305</c:v>
                </c:pt>
                <c:pt idx="2384">
                  <c:v>3.3106806666666602</c:v>
                </c:pt>
                <c:pt idx="2385">
                  <c:v>3.3120693750000005</c:v>
                </c:pt>
                <c:pt idx="2386">
                  <c:v>3.3134580833333303</c:v>
                </c:pt>
                <c:pt idx="2387">
                  <c:v>3.3148467916666604</c:v>
                </c:pt>
                <c:pt idx="2388">
                  <c:v>3.3162355000000003</c:v>
                </c:pt>
                <c:pt idx="2389">
                  <c:v>3.3176242083333305</c:v>
                </c:pt>
                <c:pt idx="2390">
                  <c:v>3.3190129166666602</c:v>
                </c:pt>
                <c:pt idx="2391">
                  <c:v>3.3204016250000006</c:v>
                </c:pt>
                <c:pt idx="2392">
                  <c:v>3.3217903333333303</c:v>
                </c:pt>
                <c:pt idx="2393">
                  <c:v>3.3231790416666604</c:v>
                </c:pt>
                <c:pt idx="2394">
                  <c:v>3.3245677500000004</c:v>
                </c:pt>
                <c:pt idx="2395">
                  <c:v>3.3259564583333305</c:v>
                </c:pt>
                <c:pt idx="2396">
                  <c:v>3.3273451666666602</c:v>
                </c:pt>
                <c:pt idx="2397">
                  <c:v>3.3287338750000002</c:v>
                </c:pt>
                <c:pt idx="2398">
                  <c:v>3.3301225833333303</c:v>
                </c:pt>
                <c:pt idx="2399">
                  <c:v>3.3315112916666605</c:v>
                </c:pt>
                <c:pt idx="2400">
                  <c:v>3.3329000000000004</c:v>
                </c:pt>
                <c:pt idx="2401">
                  <c:v>3.3342887083333306</c:v>
                </c:pt>
                <c:pt idx="2402">
                  <c:v>3.3356774166666603</c:v>
                </c:pt>
                <c:pt idx="2403">
                  <c:v>3.3370661250000007</c:v>
                </c:pt>
                <c:pt idx="2404">
                  <c:v>3.3384548333333304</c:v>
                </c:pt>
                <c:pt idx="2405">
                  <c:v>3.3398435416666601</c:v>
                </c:pt>
                <c:pt idx="2406">
                  <c:v>3.3412322500000005</c:v>
                </c:pt>
                <c:pt idx="2407">
                  <c:v>3.3426209583333302</c:v>
                </c:pt>
                <c:pt idx="2408">
                  <c:v>3.3440096666666603</c:v>
                </c:pt>
                <c:pt idx="2409">
                  <c:v>3.3453983750000003</c:v>
                </c:pt>
                <c:pt idx="2410">
                  <c:v>3.3467870833333304</c:v>
                </c:pt>
                <c:pt idx="2411">
                  <c:v>3.3481757916666606</c:v>
                </c:pt>
                <c:pt idx="2412">
                  <c:v>3.3495645000000005</c:v>
                </c:pt>
                <c:pt idx="2413">
                  <c:v>3.3509532083333307</c:v>
                </c:pt>
                <c:pt idx="2414">
                  <c:v>3.3523419166666604</c:v>
                </c:pt>
                <c:pt idx="2415">
                  <c:v>3.3537306250000003</c:v>
                </c:pt>
                <c:pt idx="2416">
                  <c:v>3.3551193333333305</c:v>
                </c:pt>
                <c:pt idx="2417">
                  <c:v>3.3565080416666602</c:v>
                </c:pt>
                <c:pt idx="2418">
                  <c:v>3.3578967500000001</c:v>
                </c:pt>
                <c:pt idx="2419">
                  <c:v>3.3592854583333303</c:v>
                </c:pt>
                <c:pt idx="2420">
                  <c:v>3.3606741666666604</c:v>
                </c:pt>
                <c:pt idx="2421">
                  <c:v>3.3620628750000003</c:v>
                </c:pt>
                <c:pt idx="2422">
                  <c:v>3.3634515833333305</c:v>
                </c:pt>
                <c:pt idx="2423">
                  <c:v>3.3648402916666607</c:v>
                </c:pt>
                <c:pt idx="2424">
                  <c:v>3.3662290000000006</c:v>
                </c:pt>
                <c:pt idx="2425">
                  <c:v>3.3676177083333303</c:v>
                </c:pt>
                <c:pt idx="2426">
                  <c:v>3.3690064166666605</c:v>
                </c:pt>
                <c:pt idx="2427">
                  <c:v>3.3703951250000004</c:v>
                </c:pt>
                <c:pt idx="2428">
                  <c:v>3.3717838333333301</c:v>
                </c:pt>
                <c:pt idx="2429">
                  <c:v>3.3731725416666603</c:v>
                </c:pt>
                <c:pt idx="2430">
                  <c:v>3.3745612500000002</c:v>
                </c:pt>
                <c:pt idx="2431">
                  <c:v>3.3759499583333303</c:v>
                </c:pt>
                <c:pt idx="2432">
                  <c:v>3.3773386666666605</c:v>
                </c:pt>
                <c:pt idx="2433">
                  <c:v>3.3787273750000004</c:v>
                </c:pt>
                <c:pt idx="2434">
                  <c:v>3.3801160833333306</c:v>
                </c:pt>
                <c:pt idx="2435">
                  <c:v>3.3815047916666603</c:v>
                </c:pt>
                <c:pt idx="2436">
                  <c:v>3.3828935000000007</c:v>
                </c:pt>
                <c:pt idx="2437">
                  <c:v>3.3842822083333304</c:v>
                </c:pt>
                <c:pt idx="2438">
                  <c:v>3.3856709166666601</c:v>
                </c:pt>
                <c:pt idx="2439">
                  <c:v>3.3870596250000005</c:v>
                </c:pt>
                <c:pt idx="2440">
                  <c:v>3.3884483333333302</c:v>
                </c:pt>
                <c:pt idx="2441">
                  <c:v>3.3898370416666603</c:v>
                </c:pt>
                <c:pt idx="2442">
                  <c:v>3.3912257500000003</c:v>
                </c:pt>
                <c:pt idx="2443">
                  <c:v>3.3926144583333304</c:v>
                </c:pt>
                <c:pt idx="2444">
                  <c:v>3.3940031666666606</c:v>
                </c:pt>
                <c:pt idx="2445">
                  <c:v>3.3953918750000005</c:v>
                </c:pt>
                <c:pt idx="2446">
                  <c:v>3.3967805833333307</c:v>
                </c:pt>
                <c:pt idx="2447">
                  <c:v>3.3981692916666604</c:v>
                </c:pt>
                <c:pt idx="2448">
                  <c:v>3.3995580000000003</c:v>
                </c:pt>
                <c:pt idx="2449">
                  <c:v>3.4009467083333305</c:v>
                </c:pt>
                <c:pt idx="2450">
                  <c:v>3.4023354166666602</c:v>
                </c:pt>
                <c:pt idx="2451">
                  <c:v>3.4037241250000001</c:v>
                </c:pt>
                <c:pt idx="2452">
                  <c:v>3.4051128333333303</c:v>
                </c:pt>
                <c:pt idx="2453">
                  <c:v>3.4065015416666604</c:v>
                </c:pt>
                <c:pt idx="2454">
                  <c:v>3.4078902500000003</c:v>
                </c:pt>
                <c:pt idx="2455">
                  <c:v>3.4092789583333305</c:v>
                </c:pt>
                <c:pt idx="2456">
                  <c:v>3.4106676666666607</c:v>
                </c:pt>
                <c:pt idx="2457">
                  <c:v>3.4120563750000006</c:v>
                </c:pt>
                <c:pt idx="2458">
                  <c:v>3.4134450833333303</c:v>
                </c:pt>
                <c:pt idx="2459">
                  <c:v>3.4148337916666605</c:v>
                </c:pt>
                <c:pt idx="2460">
                  <c:v>3.4162225000000004</c:v>
                </c:pt>
                <c:pt idx="2461">
                  <c:v>3.4176112083333301</c:v>
                </c:pt>
                <c:pt idx="2462">
                  <c:v>3.4189999166666603</c:v>
                </c:pt>
                <c:pt idx="2463">
                  <c:v>3.4203886250000002</c:v>
                </c:pt>
                <c:pt idx="2464">
                  <c:v>3.4217773333333303</c:v>
                </c:pt>
                <c:pt idx="2465">
                  <c:v>3.4231660416666605</c:v>
                </c:pt>
                <c:pt idx="2466">
                  <c:v>3.4245547500000004</c:v>
                </c:pt>
                <c:pt idx="2467">
                  <c:v>3.4259434583333306</c:v>
                </c:pt>
                <c:pt idx="2468">
                  <c:v>3.4273321666666603</c:v>
                </c:pt>
                <c:pt idx="2469">
                  <c:v>3.4287208750000007</c:v>
                </c:pt>
                <c:pt idx="2470">
                  <c:v>3.4301095833333304</c:v>
                </c:pt>
                <c:pt idx="2471">
                  <c:v>3.4314982916666601</c:v>
                </c:pt>
                <c:pt idx="2472">
                  <c:v>3.4328870000000005</c:v>
                </c:pt>
                <c:pt idx="2473">
                  <c:v>3.4342757083333302</c:v>
                </c:pt>
                <c:pt idx="2474">
                  <c:v>3.4356644166666603</c:v>
                </c:pt>
                <c:pt idx="2475">
                  <c:v>3.4370531250000003</c:v>
                </c:pt>
                <c:pt idx="2476">
                  <c:v>3.4384418333333304</c:v>
                </c:pt>
                <c:pt idx="2477">
                  <c:v>3.4398305416666606</c:v>
                </c:pt>
                <c:pt idx="2478">
                  <c:v>3.4412192500000005</c:v>
                </c:pt>
                <c:pt idx="2479">
                  <c:v>3.4426079583333307</c:v>
                </c:pt>
                <c:pt idx="2480">
                  <c:v>3.4439966666666604</c:v>
                </c:pt>
                <c:pt idx="2481">
                  <c:v>3.4453853750000003</c:v>
                </c:pt>
                <c:pt idx="2482">
                  <c:v>3.4467740833333305</c:v>
                </c:pt>
                <c:pt idx="2483">
                  <c:v>3.4481627916666602</c:v>
                </c:pt>
                <c:pt idx="2484">
                  <c:v>3.4495515000000001</c:v>
                </c:pt>
                <c:pt idx="2485">
                  <c:v>3.4509402083333303</c:v>
                </c:pt>
                <c:pt idx="2486">
                  <c:v>3.4523289166666604</c:v>
                </c:pt>
                <c:pt idx="2487">
                  <c:v>3.4537176250000003</c:v>
                </c:pt>
                <c:pt idx="2488">
                  <c:v>3.4551063333333305</c:v>
                </c:pt>
                <c:pt idx="2489">
                  <c:v>3.4564950416666607</c:v>
                </c:pt>
                <c:pt idx="2490">
                  <c:v>3.4578837500000006</c:v>
                </c:pt>
                <c:pt idx="2491">
                  <c:v>3.4592724583333303</c:v>
                </c:pt>
                <c:pt idx="2492">
                  <c:v>3.4606611666666605</c:v>
                </c:pt>
                <c:pt idx="2493">
                  <c:v>3.4620498750000004</c:v>
                </c:pt>
                <c:pt idx="2494">
                  <c:v>3.4634385833333301</c:v>
                </c:pt>
                <c:pt idx="2495">
                  <c:v>3.4648272916666603</c:v>
                </c:pt>
                <c:pt idx="2496">
                  <c:v>3.4662160000000002</c:v>
                </c:pt>
                <c:pt idx="2497">
                  <c:v>3.4676047083333303</c:v>
                </c:pt>
                <c:pt idx="2498">
                  <c:v>3.4689934166666605</c:v>
                </c:pt>
                <c:pt idx="2499">
                  <c:v>3.4703821250000004</c:v>
                </c:pt>
                <c:pt idx="2500">
                  <c:v>3.4717708333333306</c:v>
                </c:pt>
                <c:pt idx="2501">
                  <c:v>3.4731595416666603</c:v>
                </c:pt>
                <c:pt idx="2502">
                  <c:v>3.4745482500000007</c:v>
                </c:pt>
                <c:pt idx="2503">
                  <c:v>3.4759369583333304</c:v>
                </c:pt>
                <c:pt idx="2504">
                  <c:v>3.4773256666666601</c:v>
                </c:pt>
                <c:pt idx="2505">
                  <c:v>3.4787143750000005</c:v>
                </c:pt>
                <c:pt idx="2506">
                  <c:v>3.4801030833333302</c:v>
                </c:pt>
                <c:pt idx="2507">
                  <c:v>3.4814917916666603</c:v>
                </c:pt>
                <c:pt idx="2508">
                  <c:v>3.4828805000000003</c:v>
                </c:pt>
                <c:pt idx="2509">
                  <c:v>3.4842692083333304</c:v>
                </c:pt>
                <c:pt idx="2510">
                  <c:v>3.4856579166666606</c:v>
                </c:pt>
                <c:pt idx="2511">
                  <c:v>3.4870466250000005</c:v>
                </c:pt>
                <c:pt idx="2512">
                  <c:v>3.4884353333333307</c:v>
                </c:pt>
                <c:pt idx="2513">
                  <c:v>3.4898240416666604</c:v>
                </c:pt>
                <c:pt idx="2514">
                  <c:v>3.4912127500000003</c:v>
                </c:pt>
                <c:pt idx="2515">
                  <c:v>3.4926014583333305</c:v>
                </c:pt>
                <c:pt idx="2516">
                  <c:v>3.4939901666666602</c:v>
                </c:pt>
                <c:pt idx="2517">
                  <c:v>3.4953788750000001</c:v>
                </c:pt>
                <c:pt idx="2518">
                  <c:v>3.4967675833333303</c:v>
                </c:pt>
                <c:pt idx="2519">
                  <c:v>3.4981562916666604</c:v>
                </c:pt>
                <c:pt idx="2520">
                  <c:v>3.4995450000000003</c:v>
                </c:pt>
                <c:pt idx="2521">
                  <c:v>3.5009337083333305</c:v>
                </c:pt>
                <c:pt idx="2522">
                  <c:v>3.5023224166666607</c:v>
                </c:pt>
                <c:pt idx="2523">
                  <c:v>3.5037111250000006</c:v>
                </c:pt>
                <c:pt idx="2524">
                  <c:v>3.5050998333333303</c:v>
                </c:pt>
                <c:pt idx="2525">
                  <c:v>3.5064885416666605</c:v>
                </c:pt>
                <c:pt idx="2526">
                  <c:v>3.5078772500000004</c:v>
                </c:pt>
                <c:pt idx="2527">
                  <c:v>3.5092659583333301</c:v>
                </c:pt>
                <c:pt idx="2528">
                  <c:v>3.5106546666666603</c:v>
                </c:pt>
                <c:pt idx="2529">
                  <c:v>3.5120433750000002</c:v>
                </c:pt>
                <c:pt idx="2530">
                  <c:v>3.5134320833333303</c:v>
                </c:pt>
                <c:pt idx="2531">
                  <c:v>3.5148207916666605</c:v>
                </c:pt>
                <c:pt idx="2532">
                  <c:v>3.5162095000000004</c:v>
                </c:pt>
                <c:pt idx="2533">
                  <c:v>3.5175982083333306</c:v>
                </c:pt>
                <c:pt idx="2534">
                  <c:v>3.5189869166666603</c:v>
                </c:pt>
                <c:pt idx="2535">
                  <c:v>3.5203756250000007</c:v>
                </c:pt>
                <c:pt idx="2536">
                  <c:v>3.5217643333333304</c:v>
                </c:pt>
                <c:pt idx="2537">
                  <c:v>3.5231530416666601</c:v>
                </c:pt>
                <c:pt idx="2538">
                  <c:v>3.5245417500000005</c:v>
                </c:pt>
                <c:pt idx="2539">
                  <c:v>3.5259304583333302</c:v>
                </c:pt>
                <c:pt idx="2540">
                  <c:v>3.5273191666666603</c:v>
                </c:pt>
                <c:pt idx="2541">
                  <c:v>3.5287078750000003</c:v>
                </c:pt>
                <c:pt idx="2542">
                  <c:v>3.5300965833333304</c:v>
                </c:pt>
                <c:pt idx="2543">
                  <c:v>3.5314852916666606</c:v>
                </c:pt>
                <c:pt idx="2544">
                  <c:v>3.5328740000000005</c:v>
                </c:pt>
                <c:pt idx="2545">
                  <c:v>3.5342627083333307</c:v>
                </c:pt>
                <c:pt idx="2546">
                  <c:v>3.5356514166666604</c:v>
                </c:pt>
                <c:pt idx="2547">
                  <c:v>3.5370401250000003</c:v>
                </c:pt>
                <c:pt idx="2548">
                  <c:v>3.5384288333333305</c:v>
                </c:pt>
                <c:pt idx="2549">
                  <c:v>3.5398175416666602</c:v>
                </c:pt>
                <c:pt idx="2550">
                  <c:v>3.5412062500000001</c:v>
                </c:pt>
                <c:pt idx="2551">
                  <c:v>3.5425949583333303</c:v>
                </c:pt>
                <c:pt idx="2552">
                  <c:v>3.5439836666666604</c:v>
                </c:pt>
                <c:pt idx="2553">
                  <c:v>3.5453723750000004</c:v>
                </c:pt>
                <c:pt idx="2554">
                  <c:v>3.5467610833333305</c:v>
                </c:pt>
                <c:pt idx="2555">
                  <c:v>3.5481497916666607</c:v>
                </c:pt>
                <c:pt idx="2556">
                  <c:v>3.5495385000000006</c:v>
                </c:pt>
                <c:pt idx="2557">
                  <c:v>3.5509272083333303</c:v>
                </c:pt>
                <c:pt idx="2558">
                  <c:v>3.5523159166666605</c:v>
                </c:pt>
                <c:pt idx="2559">
                  <c:v>3.5537046250000004</c:v>
                </c:pt>
                <c:pt idx="2560">
                  <c:v>3.5550933333333301</c:v>
                </c:pt>
                <c:pt idx="2561">
                  <c:v>3.5564820416666603</c:v>
                </c:pt>
                <c:pt idx="2562">
                  <c:v>3.5578707500000002</c:v>
                </c:pt>
                <c:pt idx="2563">
                  <c:v>3.5592594583333304</c:v>
                </c:pt>
                <c:pt idx="2564">
                  <c:v>3.5606481666666605</c:v>
                </c:pt>
                <c:pt idx="2565">
                  <c:v>3.5620368750000004</c:v>
                </c:pt>
                <c:pt idx="2566">
                  <c:v>3.5634255833333306</c:v>
                </c:pt>
                <c:pt idx="2567">
                  <c:v>3.5648142916666603</c:v>
                </c:pt>
                <c:pt idx="2568">
                  <c:v>3.5662030000000007</c:v>
                </c:pt>
                <c:pt idx="2569">
                  <c:v>3.5675917083333304</c:v>
                </c:pt>
                <c:pt idx="2570">
                  <c:v>3.5689804166666601</c:v>
                </c:pt>
                <c:pt idx="2571">
                  <c:v>3.5703691250000005</c:v>
                </c:pt>
                <c:pt idx="2572">
                  <c:v>3.5717578333333302</c:v>
                </c:pt>
                <c:pt idx="2573">
                  <c:v>3.5731465416666603</c:v>
                </c:pt>
                <c:pt idx="2574">
                  <c:v>3.5745352500000003</c:v>
                </c:pt>
                <c:pt idx="2575">
                  <c:v>3.5759239583333304</c:v>
                </c:pt>
                <c:pt idx="2576">
                  <c:v>3.5773126666666606</c:v>
                </c:pt>
                <c:pt idx="2577">
                  <c:v>3.5787013750000005</c:v>
                </c:pt>
                <c:pt idx="2578">
                  <c:v>3.5800900833333307</c:v>
                </c:pt>
                <c:pt idx="2579">
                  <c:v>3.5814787916666604</c:v>
                </c:pt>
                <c:pt idx="2580">
                  <c:v>3.5828675000000003</c:v>
                </c:pt>
                <c:pt idx="2581">
                  <c:v>3.5842562083333305</c:v>
                </c:pt>
                <c:pt idx="2582">
                  <c:v>3.5856449166666602</c:v>
                </c:pt>
                <c:pt idx="2583">
                  <c:v>3.5870336250000001</c:v>
                </c:pt>
                <c:pt idx="2584">
                  <c:v>3.5884223333333303</c:v>
                </c:pt>
                <c:pt idx="2585">
                  <c:v>3.5898110416666604</c:v>
                </c:pt>
                <c:pt idx="2586">
                  <c:v>3.5911997500000004</c:v>
                </c:pt>
                <c:pt idx="2587">
                  <c:v>3.5925884583333305</c:v>
                </c:pt>
                <c:pt idx="2588">
                  <c:v>3.5939771666666607</c:v>
                </c:pt>
                <c:pt idx="2589">
                  <c:v>3.5953658750000006</c:v>
                </c:pt>
                <c:pt idx="2590">
                  <c:v>3.5967545833333303</c:v>
                </c:pt>
                <c:pt idx="2591">
                  <c:v>3.5981432916666605</c:v>
                </c:pt>
                <c:pt idx="2592">
                  <c:v>3.5995320000000004</c:v>
                </c:pt>
                <c:pt idx="2593">
                  <c:v>3.6009207083333301</c:v>
                </c:pt>
                <c:pt idx="2594">
                  <c:v>3.6023094166666603</c:v>
                </c:pt>
                <c:pt idx="2595">
                  <c:v>3.6036981250000002</c:v>
                </c:pt>
                <c:pt idx="2596">
                  <c:v>3.6050868333333304</c:v>
                </c:pt>
                <c:pt idx="2597">
                  <c:v>3.6064755416666605</c:v>
                </c:pt>
                <c:pt idx="2598">
                  <c:v>3.6078642500000004</c:v>
                </c:pt>
                <c:pt idx="2599">
                  <c:v>3.6092529583333306</c:v>
                </c:pt>
                <c:pt idx="2600">
                  <c:v>3.6106416666666603</c:v>
                </c:pt>
                <c:pt idx="2601">
                  <c:v>3.6120303750000007</c:v>
                </c:pt>
                <c:pt idx="2602">
                  <c:v>3.6134190833333304</c:v>
                </c:pt>
                <c:pt idx="2603">
                  <c:v>3.6148077916666601</c:v>
                </c:pt>
                <c:pt idx="2604">
                  <c:v>3.6161965000000005</c:v>
                </c:pt>
                <c:pt idx="2605">
                  <c:v>3.6175852083333302</c:v>
                </c:pt>
                <c:pt idx="2606">
                  <c:v>3.6189739166666604</c:v>
                </c:pt>
                <c:pt idx="2607">
                  <c:v>3.6203626250000003</c:v>
                </c:pt>
                <c:pt idx="2608">
                  <c:v>3.6217513333333304</c:v>
                </c:pt>
                <c:pt idx="2609">
                  <c:v>3.6231400416666606</c:v>
                </c:pt>
                <c:pt idx="2610">
                  <c:v>3.6245287500000005</c:v>
                </c:pt>
                <c:pt idx="2611">
                  <c:v>3.6259174583333307</c:v>
                </c:pt>
                <c:pt idx="2612">
                  <c:v>3.6273061666666604</c:v>
                </c:pt>
                <c:pt idx="2613">
                  <c:v>3.6286948750000003</c:v>
                </c:pt>
                <c:pt idx="2614">
                  <c:v>3.6300835833333305</c:v>
                </c:pt>
                <c:pt idx="2615">
                  <c:v>3.6314722916666602</c:v>
                </c:pt>
                <c:pt idx="2616">
                  <c:v>3.6328610000000001</c:v>
                </c:pt>
                <c:pt idx="2617">
                  <c:v>3.6342497083333303</c:v>
                </c:pt>
                <c:pt idx="2618">
                  <c:v>3.6356384166666604</c:v>
                </c:pt>
                <c:pt idx="2619">
                  <c:v>3.6370271250000004</c:v>
                </c:pt>
                <c:pt idx="2620">
                  <c:v>3.6384158333333305</c:v>
                </c:pt>
                <c:pt idx="2621">
                  <c:v>3.6398045416666607</c:v>
                </c:pt>
                <c:pt idx="2622">
                  <c:v>3.6411932500000006</c:v>
                </c:pt>
                <c:pt idx="2623">
                  <c:v>3.6425819583333303</c:v>
                </c:pt>
                <c:pt idx="2624">
                  <c:v>3.6439706666666605</c:v>
                </c:pt>
                <c:pt idx="2625">
                  <c:v>3.6453593750000004</c:v>
                </c:pt>
                <c:pt idx="2626">
                  <c:v>3.6467480833333301</c:v>
                </c:pt>
                <c:pt idx="2627">
                  <c:v>3.6481367916666603</c:v>
                </c:pt>
                <c:pt idx="2628">
                  <c:v>3.6495255000000002</c:v>
                </c:pt>
                <c:pt idx="2629">
                  <c:v>3.6509142083333304</c:v>
                </c:pt>
                <c:pt idx="2630">
                  <c:v>3.6523029166666605</c:v>
                </c:pt>
                <c:pt idx="2631">
                  <c:v>3.6536916250000004</c:v>
                </c:pt>
                <c:pt idx="2632">
                  <c:v>3.6550803333333306</c:v>
                </c:pt>
                <c:pt idx="2633">
                  <c:v>3.6564690416666603</c:v>
                </c:pt>
                <c:pt idx="2634">
                  <c:v>3.6578577500000007</c:v>
                </c:pt>
                <c:pt idx="2635">
                  <c:v>3.6592464583333304</c:v>
                </c:pt>
                <c:pt idx="2636">
                  <c:v>3.6606351666666601</c:v>
                </c:pt>
                <c:pt idx="2637">
                  <c:v>3.6620238750000005</c:v>
                </c:pt>
                <c:pt idx="2638">
                  <c:v>3.6634125833333302</c:v>
                </c:pt>
                <c:pt idx="2639">
                  <c:v>3.6648012916666604</c:v>
                </c:pt>
                <c:pt idx="2640">
                  <c:v>3.6661900000000003</c:v>
                </c:pt>
                <c:pt idx="2641">
                  <c:v>3.6675787083333304</c:v>
                </c:pt>
                <c:pt idx="2642">
                  <c:v>3.6689674166666606</c:v>
                </c:pt>
                <c:pt idx="2643">
                  <c:v>3.6703561250000005</c:v>
                </c:pt>
                <c:pt idx="2644">
                  <c:v>3.6717448333333307</c:v>
                </c:pt>
                <c:pt idx="2645">
                  <c:v>3.6731335416666604</c:v>
                </c:pt>
                <c:pt idx="2646">
                  <c:v>3.6745222500000003</c:v>
                </c:pt>
                <c:pt idx="2647">
                  <c:v>3.6759109583333305</c:v>
                </c:pt>
                <c:pt idx="2648">
                  <c:v>3.6772996666666602</c:v>
                </c:pt>
                <c:pt idx="2649">
                  <c:v>3.6786883750000001</c:v>
                </c:pt>
                <c:pt idx="2650">
                  <c:v>3.6800770833333303</c:v>
                </c:pt>
                <c:pt idx="2651">
                  <c:v>3.6814657916666604</c:v>
                </c:pt>
                <c:pt idx="2652">
                  <c:v>3.6828545000000004</c:v>
                </c:pt>
                <c:pt idx="2653">
                  <c:v>3.6842432083333305</c:v>
                </c:pt>
                <c:pt idx="2654">
                  <c:v>3.6856319166666607</c:v>
                </c:pt>
                <c:pt idx="2655">
                  <c:v>3.6870206250000006</c:v>
                </c:pt>
                <c:pt idx="2656">
                  <c:v>3.6884093333333303</c:v>
                </c:pt>
                <c:pt idx="2657">
                  <c:v>3.6897980416666605</c:v>
                </c:pt>
                <c:pt idx="2658">
                  <c:v>3.6911867500000004</c:v>
                </c:pt>
                <c:pt idx="2659">
                  <c:v>3.6925754583333301</c:v>
                </c:pt>
                <c:pt idx="2660">
                  <c:v>3.6939641666666603</c:v>
                </c:pt>
                <c:pt idx="2661">
                  <c:v>3.6953528750000002</c:v>
                </c:pt>
                <c:pt idx="2662">
                  <c:v>3.6967415833333304</c:v>
                </c:pt>
                <c:pt idx="2663">
                  <c:v>3.6981302916666605</c:v>
                </c:pt>
                <c:pt idx="2664">
                  <c:v>3.6995190000000004</c:v>
                </c:pt>
                <c:pt idx="2665">
                  <c:v>3.7009077083333306</c:v>
                </c:pt>
                <c:pt idx="2666">
                  <c:v>3.7022964166666603</c:v>
                </c:pt>
                <c:pt idx="2667">
                  <c:v>3.7036851250000007</c:v>
                </c:pt>
                <c:pt idx="2668">
                  <c:v>3.7050738333333304</c:v>
                </c:pt>
                <c:pt idx="2669">
                  <c:v>3.7064625416666601</c:v>
                </c:pt>
                <c:pt idx="2670">
                  <c:v>3.70785125</c:v>
                </c:pt>
                <c:pt idx="2671">
                  <c:v>3.7092399583333302</c:v>
                </c:pt>
                <c:pt idx="2672">
                  <c:v>3.7106286666666604</c:v>
                </c:pt>
                <c:pt idx="2673">
                  <c:v>3.7120173750000003</c:v>
                </c:pt>
                <c:pt idx="2674">
                  <c:v>3.7134060833333304</c:v>
                </c:pt>
                <c:pt idx="2675">
                  <c:v>3.7147947916666606</c:v>
                </c:pt>
                <c:pt idx="2676">
                  <c:v>3.7161835000000005</c:v>
                </c:pt>
                <c:pt idx="2677">
                  <c:v>3.7175722083333307</c:v>
                </c:pt>
                <c:pt idx="2678">
                  <c:v>3.7189609166666604</c:v>
                </c:pt>
                <c:pt idx="2679">
                  <c:v>3.7203496250000003</c:v>
                </c:pt>
                <c:pt idx="2680">
                  <c:v>3.72173833333333</c:v>
                </c:pt>
                <c:pt idx="2681">
                  <c:v>3.7231270416666602</c:v>
                </c:pt>
                <c:pt idx="2682">
                  <c:v>3.7245157500000001</c:v>
                </c:pt>
                <c:pt idx="2683">
                  <c:v>3.7259044583333303</c:v>
                </c:pt>
                <c:pt idx="2684">
                  <c:v>3.7272931666666604</c:v>
                </c:pt>
                <c:pt idx="2685">
                  <c:v>3.7286818750000004</c:v>
                </c:pt>
                <c:pt idx="2686">
                  <c:v>3.7300705833333305</c:v>
                </c:pt>
                <c:pt idx="2687">
                  <c:v>3.7314592916666607</c:v>
                </c:pt>
                <c:pt idx="2688">
                  <c:v>3.7328480000000006</c:v>
                </c:pt>
                <c:pt idx="2689">
                  <c:v>3.7342367083333303</c:v>
                </c:pt>
                <c:pt idx="2690">
                  <c:v>3.7356254166666605</c:v>
                </c:pt>
                <c:pt idx="2691">
                  <c:v>3.7370141250000004</c:v>
                </c:pt>
                <c:pt idx="2692">
                  <c:v>3.7384028333333301</c:v>
                </c:pt>
                <c:pt idx="2693">
                  <c:v>3.7397915416666603</c:v>
                </c:pt>
                <c:pt idx="2694">
                  <c:v>3.7411802500000002</c:v>
                </c:pt>
                <c:pt idx="2695">
                  <c:v>3.7425689583333304</c:v>
                </c:pt>
                <c:pt idx="2696">
                  <c:v>3.7439576666666605</c:v>
                </c:pt>
                <c:pt idx="2697">
                  <c:v>3.7453463750000004</c:v>
                </c:pt>
                <c:pt idx="2698">
                  <c:v>3.7467350833333306</c:v>
                </c:pt>
                <c:pt idx="2699">
                  <c:v>3.7481237916666603</c:v>
                </c:pt>
                <c:pt idx="2700">
                  <c:v>3.7495125000000007</c:v>
                </c:pt>
                <c:pt idx="2701">
                  <c:v>3.7509012083333304</c:v>
                </c:pt>
                <c:pt idx="2702">
                  <c:v>3.7522899166666601</c:v>
                </c:pt>
                <c:pt idx="2703">
                  <c:v>3.753678625</c:v>
                </c:pt>
                <c:pt idx="2704">
                  <c:v>3.7550673333333302</c:v>
                </c:pt>
                <c:pt idx="2705">
                  <c:v>3.7564560416666604</c:v>
                </c:pt>
                <c:pt idx="2706">
                  <c:v>3.7578447500000003</c:v>
                </c:pt>
                <c:pt idx="2707">
                  <c:v>3.7592334583333304</c:v>
                </c:pt>
                <c:pt idx="2708">
                  <c:v>3.7606221666666606</c:v>
                </c:pt>
                <c:pt idx="2709">
                  <c:v>3.7620108750000005</c:v>
                </c:pt>
                <c:pt idx="2710">
                  <c:v>3.7633995833333307</c:v>
                </c:pt>
                <c:pt idx="2711">
                  <c:v>3.7647882916666604</c:v>
                </c:pt>
                <c:pt idx="2712">
                  <c:v>3.7661770000000003</c:v>
                </c:pt>
                <c:pt idx="2713">
                  <c:v>3.76756570833333</c:v>
                </c:pt>
                <c:pt idx="2714">
                  <c:v>3.7689544166666602</c:v>
                </c:pt>
                <c:pt idx="2715">
                  <c:v>3.7703431250000001</c:v>
                </c:pt>
                <c:pt idx="2716">
                  <c:v>3.7717318333333303</c:v>
                </c:pt>
                <c:pt idx="2717">
                  <c:v>3.7731205416666604</c:v>
                </c:pt>
                <c:pt idx="2718">
                  <c:v>3.7745092500000004</c:v>
                </c:pt>
                <c:pt idx="2719">
                  <c:v>3.7758979583333305</c:v>
                </c:pt>
                <c:pt idx="2720">
                  <c:v>3.7772866666666607</c:v>
                </c:pt>
                <c:pt idx="2721">
                  <c:v>3.7786753750000006</c:v>
                </c:pt>
                <c:pt idx="2722">
                  <c:v>3.7800640833333303</c:v>
                </c:pt>
                <c:pt idx="2723">
                  <c:v>3.78145279166666</c:v>
                </c:pt>
                <c:pt idx="2724">
                  <c:v>3.7828415000000004</c:v>
                </c:pt>
                <c:pt idx="2725">
                  <c:v>3.7842302083333301</c:v>
                </c:pt>
                <c:pt idx="2726">
                  <c:v>3.7856189166666603</c:v>
                </c:pt>
                <c:pt idx="2727">
                  <c:v>3.7870076250000002</c:v>
                </c:pt>
                <c:pt idx="2728">
                  <c:v>3.7883963333333304</c:v>
                </c:pt>
                <c:pt idx="2729">
                  <c:v>3.7897850416666605</c:v>
                </c:pt>
                <c:pt idx="2730">
                  <c:v>3.7911737500000005</c:v>
                </c:pt>
                <c:pt idx="2731">
                  <c:v>3.7925624583333306</c:v>
                </c:pt>
                <c:pt idx="2732">
                  <c:v>3.7939511666666603</c:v>
                </c:pt>
                <c:pt idx="2733">
                  <c:v>3.7953398750000007</c:v>
                </c:pt>
                <c:pt idx="2734">
                  <c:v>3.7967285833333304</c:v>
                </c:pt>
                <c:pt idx="2735">
                  <c:v>3.7981172916666601</c:v>
                </c:pt>
                <c:pt idx="2736">
                  <c:v>3.799506</c:v>
                </c:pt>
                <c:pt idx="2737">
                  <c:v>3.8008947083333302</c:v>
                </c:pt>
                <c:pt idx="2738">
                  <c:v>3.8022834166666604</c:v>
                </c:pt>
                <c:pt idx="2739">
                  <c:v>3.8036721250000003</c:v>
                </c:pt>
                <c:pt idx="2740">
                  <c:v>3.8050608333333305</c:v>
                </c:pt>
                <c:pt idx="2741">
                  <c:v>3.8064495416666606</c:v>
                </c:pt>
                <c:pt idx="2742">
                  <c:v>3.8078382500000005</c:v>
                </c:pt>
                <c:pt idx="2743">
                  <c:v>3.8092269583333307</c:v>
                </c:pt>
                <c:pt idx="2744">
                  <c:v>3.8106156666666604</c:v>
                </c:pt>
                <c:pt idx="2745">
                  <c:v>3.8120043750000003</c:v>
                </c:pt>
                <c:pt idx="2746">
                  <c:v>3.81339308333333</c:v>
                </c:pt>
                <c:pt idx="2747">
                  <c:v>3.8147817916666602</c:v>
                </c:pt>
                <c:pt idx="2748">
                  <c:v>3.8161705000000001</c:v>
                </c:pt>
                <c:pt idx="2749">
                  <c:v>3.8175592083333303</c:v>
                </c:pt>
                <c:pt idx="2750">
                  <c:v>3.8189479166666604</c:v>
                </c:pt>
                <c:pt idx="2751">
                  <c:v>3.8203366250000004</c:v>
                </c:pt>
                <c:pt idx="2752">
                  <c:v>3.8217253333333305</c:v>
                </c:pt>
                <c:pt idx="2753">
                  <c:v>3.8231140416666607</c:v>
                </c:pt>
                <c:pt idx="2754">
                  <c:v>3.8245027500000006</c:v>
                </c:pt>
                <c:pt idx="2755">
                  <c:v>3.8258914583333303</c:v>
                </c:pt>
                <c:pt idx="2756">
                  <c:v>3.82728016666666</c:v>
                </c:pt>
                <c:pt idx="2757">
                  <c:v>3.8286688750000004</c:v>
                </c:pt>
                <c:pt idx="2758">
                  <c:v>3.8300575833333301</c:v>
                </c:pt>
                <c:pt idx="2759">
                  <c:v>3.8314462916666603</c:v>
                </c:pt>
                <c:pt idx="2760">
                  <c:v>3.8328350000000002</c:v>
                </c:pt>
                <c:pt idx="2761">
                  <c:v>3.8342237083333304</c:v>
                </c:pt>
                <c:pt idx="2762">
                  <c:v>3.8356124166666605</c:v>
                </c:pt>
                <c:pt idx="2763">
                  <c:v>3.8370011250000005</c:v>
                </c:pt>
                <c:pt idx="2764">
                  <c:v>3.8383898333333306</c:v>
                </c:pt>
                <c:pt idx="2765">
                  <c:v>3.8397785416666603</c:v>
                </c:pt>
                <c:pt idx="2766">
                  <c:v>3.8411672500000007</c:v>
                </c:pt>
                <c:pt idx="2767">
                  <c:v>3.8425559583333304</c:v>
                </c:pt>
                <c:pt idx="2768">
                  <c:v>3.8439446666666601</c:v>
                </c:pt>
                <c:pt idx="2769">
                  <c:v>3.8453333750000001</c:v>
                </c:pt>
                <c:pt idx="2770">
                  <c:v>3.8467220833333302</c:v>
                </c:pt>
                <c:pt idx="2771">
                  <c:v>3.8481107916666604</c:v>
                </c:pt>
                <c:pt idx="2772">
                  <c:v>3.8494995000000003</c:v>
                </c:pt>
                <c:pt idx="2773">
                  <c:v>3.8508882083333305</c:v>
                </c:pt>
                <c:pt idx="2774">
                  <c:v>3.8522769166666606</c:v>
                </c:pt>
                <c:pt idx="2775">
                  <c:v>3.8536656250000005</c:v>
                </c:pt>
                <c:pt idx="2776">
                  <c:v>3.8550543333333307</c:v>
                </c:pt>
                <c:pt idx="2777">
                  <c:v>3.8564430416666604</c:v>
                </c:pt>
                <c:pt idx="2778">
                  <c:v>3.8578317500000003</c:v>
                </c:pt>
                <c:pt idx="2779">
                  <c:v>3.8592204583333301</c:v>
                </c:pt>
                <c:pt idx="2780">
                  <c:v>3.8606091666666602</c:v>
                </c:pt>
                <c:pt idx="2781">
                  <c:v>3.8619978750000001</c:v>
                </c:pt>
                <c:pt idx="2782">
                  <c:v>3.8633865833333303</c:v>
                </c:pt>
                <c:pt idx="2783">
                  <c:v>3.8647752916666605</c:v>
                </c:pt>
                <c:pt idx="2784">
                  <c:v>3.8661640000000004</c:v>
                </c:pt>
                <c:pt idx="2785">
                  <c:v>3.8675527083333305</c:v>
                </c:pt>
                <c:pt idx="2786">
                  <c:v>3.8689414166666607</c:v>
                </c:pt>
                <c:pt idx="2787">
                  <c:v>3.8703301250000006</c:v>
                </c:pt>
                <c:pt idx="2788">
                  <c:v>3.8717188333333303</c:v>
                </c:pt>
                <c:pt idx="2789">
                  <c:v>3.87310754166666</c:v>
                </c:pt>
                <c:pt idx="2790">
                  <c:v>3.8744962500000004</c:v>
                </c:pt>
                <c:pt idx="2791">
                  <c:v>3.8758849583333301</c:v>
                </c:pt>
                <c:pt idx="2792">
                  <c:v>3.8772736666666603</c:v>
                </c:pt>
                <c:pt idx="2793">
                  <c:v>3.8786623750000002</c:v>
                </c:pt>
                <c:pt idx="2794">
                  <c:v>3.8800510833333304</c:v>
                </c:pt>
                <c:pt idx="2795">
                  <c:v>3.8814397916666605</c:v>
                </c:pt>
                <c:pt idx="2796">
                  <c:v>3.8828285000000005</c:v>
                </c:pt>
                <c:pt idx="2797">
                  <c:v>3.8842172083333306</c:v>
                </c:pt>
                <c:pt idx="2798">
                  <c:v>3.8856059166666603</c:v>
                </c:pt>
                <c:pt idx="2799">
                  <c:v>3.8869946250000007</c:v>
                </c:pt>
                <c:pt idx="2800">
                  <c:v>3.8883833333333304</c:v>
                </c:pt>
                <c:pt idx="2801">
                  <c:v>3.8897720416666601</c:v>
                </c:pt>
                <c:pt idx="2802">
                  <c:v>3.8911607500000001</c:v>
                </c:pt>
                <c:pt idx="2803">
                  <c:v>3.8925494583333302</c:v>
                </c:pt>
                <c:pt idx="2804">
                  <c:v>3.8939381666666604</c:v>
                </c:pt>
                <c:pt idx="2805">
                  <c:v>3.8953268750000003</c:v>
                </c:pt>
                <c:pt idx="2806">
                  <c:v>3.8967155833333305</c:v>
                </c:pt>
                <c:pt idx="2807">
                  <c:v>3.8981042916666606</c:v>
                </c:pt>
                <c:pt idx="2808">
                  <c:v>3.8994930000000005</c:v>
                </c:pt>
                <c:pt idx="2809">
                  <c:v>3.9008817083333307</c:v>
                </c:pt>
                <c:pt idx="2810">
                  <c:v>3.9022704166666604</c:v>
                </c:pt>
                <c:pt idx="2811">
                  <c:v>3.9036591250000003</c:v>
                </c:pt>
                <c:pt idx="2812">
                  <c:v>3.9050478333333301</c:v>
                </c:pt>
                <c:pt idx="2813">
                  <c:v>3.9064365416666602</c:v>
                </c:pt>
                <c:pt idx="2814">
                  <c:v>3.9078252500000001</c:v>
                </c:pt>
                <c:pt idx="2815">
                  <c:v>3.9092139583333303</c:v>
                </c:pt>
                <c:pt idx="2816">
                  <c:v>3.9106026666666605</c:v>
                </c:pt>
                <c:pt idx="2817">
                  <c:v>3.9119913750000004</c:v>
                </c:pt>
                <c:pt idx="2818">
                  <c:v>3.9133800833333305</c:v>
                </c:pt>
                <c:pt idx="2819">
                  <c:v>3.9147687916666607</c:v>
                </c:pt>
                <c:pt idx="2820">
                  <c:v>3.9161575000000006</c:v>
                </c:pt>
                <c:pt idx="2821">
                  <c:v>3.9175462083333303</c:v>
                </c:pt>
                <c:pt idx="2822">
                  <c:v>3.9189349166666601</c:v>
                </c:pt>
                <c:pt idx="2823">
                  <c:v>3.9203236250000004</c:v>
                </c:pt>
                <c:pt idx="2824">
                  <c:v>3.9217123333333301</c:v>
                </c:pt>
                <c:pt idx="2825">
                  <c:v>3.9231010416666603</c:v>
                </c:pt>
                <c:pt idx="2826">
                  <c:v>3.9244897500000002</c:v>
                </c:pt>
                <c:pt idx="2827">
                  <c:v>3.9258784583333304</c:v>
                </c:pt>
                <c:pt idx="2828">
                  <c:v>3.9272671666666605</c:v>
                </c:pt>
                <c:pt idx="2829">
                  <c:v>3.9286558750000005</c:v>
                </c:pt>
                <c:pt idx="2830">
                  <c:v>3.9300445833333306</c:v>
                </c:pt>
                <c:pt idx="2831">
                  <c:v>3.9314332916666603</c:v>
                </c:pt>
                <c:pt idx="2832">
                  <c:v>3.9328220000000003</c:v>
                </c:pt>
                <c:pt idx="2833">
                  <c:v>3.9342107083333304</c:v>
                </c:pt>
                <c:pt idx="2834">
                  <c:v>3.9355994166666601</c:v>
                </c:pt>
                <c:pt idx="2835">
                  <c:v>3.9369881250000001</c:v>
                </c:pt>
                <c:pt idx="2836">
                  <c:v>3.9383768333333302</c:v>
                </c:pt>
                <c:pt idx="2837">
                  <c:v>3.9397655416666604</c:v>
                </c:pt>
                <c:pt idx="2838">
                  <c:v>3.9411542500000003</c:v>
                </c:pt>
                <c:pt idx="2839">
                  <c:v>3.9425429583333305</c:v>
                </c:pt>
                <c:pt idx="2840">
                  <c:v>3.9439316666666606</c:v>
                </c:pt>
                <c:pt idx="2841">
                  <c:v>3.9453203750000005</c:v>
                </c:pt>
                <c:pt idx="2842">
                  <c:v>3.9467090833333307</c:v>
                </c:pt>
                <c:pt idx="2843">
                  <c:v>3.9480977916666604</c:v>
                </c:pt>
                <c:pt idx="2844">
                  <c:v>3.9494865000000003</c:v>
                </c:pt>
                <c:pt idx="2845">
                  <c:v>3.9508752083333301</c:v>
                </c:pt>
                <c:pt idx="2846">
                  <c:v>3.9522639166666602</c:v>
                </c:pt>
                <c:pt idx="2847">
                  <c:v>3.9536526250000001</c:v>
                </c:pt>
                <c:pt idx="2848">
                  <c:v>3.9550413333333303</c:v>
                </c:pt>
                <c:pt idx="2849">
                  <c:v>3.9564300416666605</c:v>
                </c:pt>
                <c:pt idx="2850">
                  <c:v>3.9578187500000004</c:v>
                </c:pt>
                <c:pt idx="2851">
                  <c:v>3.9592074583333305</c:v>
                </c:pt>
                <c:pt idx="2852">
                  <c:v>3.9605961666666607</c:v>
                </c:pt>
                <c:pt idx="2853">
                  <c:v>3.9619848750000006</c:v>
                </c:pt>
                <c:pt idx="2854">
                  <c:v>3.9633735833333303</c:v>
                </c:pt>
                <c:pt idx="2855">
                  <c:v>3.9647622916666601</c:v>
                </c:pt>
                <c:pt idx="2856">
                  <c:v>3.9661510000000004</c:v>
                </c:pt>
                <c:pt idx="2857">
                  <c:v>3.9675397083333301</c:v>
                </c:pt>
                <c:pt idx="2858">
                  <c:v>3.9689284166666603</c:v>
                </c:pt>
                <c:pt idx="2859">
                  <c:v>3.9703171250000002</c:v>
                </c:pt>
                <c:pt idx="2860">
                  <c:v>3.9717058333333304</c:v>
                </c:pt>
                <c:pt idx="2861">
                  <c:v>3.9730945416666605</c:v>
                </c:pt>
                <c:pt idx="2862">
                  <c:v>3.9744832500000005</c:v>
                </c:pt>
                <c:pt idx="2863">
                  <c:v>3.9758719583333306</c:v>
                </c:pt>
                <c:pt idx="2864">
                  <c:v>3.9772606666666603</c:v>
                </c:pt>
                <c:pt idx="2865">
                  <c:v>3.9786493750000003</c:v>
                </c:pt>
                <c:pt idx="2866">
                  <c:v>3.9800380833333304</c:v>
                </c:pt>
                <c:pt idx="2867">
                  <c:v>3.9814267916666601</c:v>
                </c:pt>
                <c:pt idx="2868">
                  <c:v>3.9828155000000001</c:v>
                </c:pt>
                <c:pt idx="2869">
                  <c:v>3.9842042083333302</c:v>
                </c:pt>
                <c:pt idx="2870">
                  <c:v>3.9855929166666604</c:v>
                </c:pt>
                <c:pt idx="2871">
                  <c:v>3.9869816250000003</c:v>
                </c:pt>
                <c:pt idx="2872">
                  <c:v>3.9883703333333305</c:v>
                </c:pt>
                <c:pt idx="2873">
                  <c:v>3.9897590416666606</c:v>
                </c:pt>
                <c:pt idx="2874">
                  <c:v>3.9911477500000005</c:v>
                </c:pt>
                <c:pt idx="2875">
                  <c:v>3.9925364583333303</c:v>
                </c:pt>
                <c:pt idx="2876">
                  <c:v>3.9939251666666604</c:v>
                </c:pt>
                <c:pt idx="2877">
                  <c:v>3.9953138750000003</c:v>
                </c:pt>
                <c:pt idx="2878">
                  <c:v>3.9967025833333301</c:v>
                </c:pt>
                <c:pt idx="2879">
                  <c:v>3.9980912916666602</c:v>
                </c:pt>
                <c:pt idx="2880">
                  <c:v>3.9994800000000001</c:v>
                </c:pt>
                <c:pt idx="2881">
                  <c:v>4.0008687083333303</c:v>
                </c:pt>
                <c:pt idx="2882">
                  <c:v>4.0022574166666605</c:v>
                </c:pt>
                <c:pt idx="2883">
                  <c:v>4.0036461250000004</c:v>
                </c:pt>
                <c:pt idx="2884">
                  <c:v>4.0050348333333305</c:v>
                </c:pt>
                <c:pt idx="2885">
                  <c:v>4.0064235416666607</c:v>
                </c:pt>
                <c:pt idx="2886">
                  <c:v>4.0078122500000006</c:v>
                </c:pt>
                <c:pt idx="2887">
                  <c:v>4.0092009583333308</c:v>
                </c:pt>
                <c:pt idx="2888">
                  <c:v>4.0105896666666601</c:v>
                </c:pt>
                <c:pt idx="2889">
                  <c:v>4.011978375</c:v>
                </c:pt>
                <c:pt idx="2890">
                  <c:v>4.0133670833333301</c:v>
                </c:pt>
                <c:pt idx="2891">
                  <c:v>4.0147557916666603</c:v>
                </c:pt>
                <c:pt idx="2892">
                  <c:v>4.0161445000000002</c:v>
                </c:pt>
                <c:pt idx="2893">
                  <c:v>4.0175332083333304</c:v>
                </c:pt>
                <c:pt idx="2894">
                  <c:v>4.0189219166666605</c:v>
                </c:pt>
                <c:pt idx="2895">
                  <c:v>4.0203106250000005</c:v>
                </c:pt>
                <c:pt idx="2896">
                  <c:v>4.0216993333333306</c:v>
                </c:pt>
                <c:pt idx="2897">
                  <c:v>4.0230880416666608</c:v>
                </c:pt>
                <c:pt idx="2898">
                  <c:v>4.0244767499999998</c:v>
                </c:pt>
                <c:pt idx="2899">
                  <c:v>4.02586545833333</c:v>
                </c:pt>
                <c:pt idx="2900">
                  <c:v>4.0272541666666601</c:v>
                </c:pt>
                <c:pt idx="2901">
                  <c:v>4.0286428750000001</c:v>
                </c:pt>
                <c:pt idx="2902">
                  <c:v>4.0300315833333302</c:v>
                </c:pt>
                <c:pt idx="2903">
                  <c:v>4.0314202916666604</c:v>
                </c:pt>
                <c:pt idx="2904">
                  <c:v>4.0328090000000003</c:v>
                </c:pt>
                <c:pt idx="2905">
                  <c:v>4.0341977083333305</c:v>
                </c:pt>
                <c:pt idx="2906">
                  <c:v>4.0355864166666606</c:v>
                </c:pt>
                <c:pt idx="2907">
                  <c:v>4.0369751250000006</c:v>
                </c:pt>
                <c:pt idx="2908">
                  <c:v>4.0383638333333298</c:v>
                </c:pt>
                <c:pt idx="2909">
                  <c:v>4.03975254166666</c:v>
                </c:pt>
                <c:pt idx="2910">
                  <c:v>4.0411412500000008</c:v>
                </c:pt>
                <c:pt idx="2911">
                  <c:v>4.0425299583333301</c:v>
                </c:pt>
                <c:pt idx="2912">
                  <c:v>4.0439186666666602</c:v>
                </c:pt>
                <c:pt idx="2913">
                  <c:v>4.0453073750000001</c:v>
                </c:pt>
                <c:pt idx="2914">
                  <c:v>4.0466960833333303</c:v>
                </c:pt>
                <c:pt idx="2915">
                  <c:v>4.0480847916666605</c:v>
                </c:pt>
                <c:pt idx="2916">
                  <c:v>4.0494735000000004</c:v>
                </c:pt>
                <c:pt idx="2917">
                  <c:v>4.0508622083333305</c:v>
                </c:pt>
                <c:pt idx="2918">
                  <c:v>4.0522509166666598</c:v>
                </c:pt>
                <c:pt idx="2919">
                  <c:v>4.0536396250000006</c:v>
                </c:pt>
                <c:pt idx="2920">
                  <c:v>4.0550283333333308</c:v>
                </c:pt>
                <c:pt idx="2921">
                  <c:v>4.0564170416666601</c:v>
                </c:pt>
                <c:pt idx="2922">
                  <c:v>4.05780575</c:v>
                </c:pt>
                <c:pt idx="2923">
                  <c:v>4.0591944583333301</c:v>
                </c:pt>
                <c:pt idx="2924">
                  <c:v>4.0605831666666603</c:v>
                </c:pt>
                <c:pt idx="2925">
                  <c:v>4.0619718750000002</c:v>
                </c:pt>
                <c:pt idx="2926">
                  <c:v>4.0633605833333304</c:v>
                </c:pt>
                <c:pt idx="2927">
                  <c:v>4.0647492916666605</c:v>
                </c:pt>
                <c:pt idx="2928">
                  <c:v>4.0661380000000005</c:v>
                </c:pt>
                <c:pt idx="2929">
                  <c:v>4.0675267083333306</c:v>
                </c:pt>
                <c:pt idx="2930">
                  <c:v>4.0689154166666608</c:v>
                </c:pt>
                <c:pt idx="2931">
                  <c:v>4.0703041249999998</c:v>
                </c:pt>
                <c:pt idx="2932">
                  <c:v>4.07169283333333</c:v>
                </c:pt>
                <c:pt idx="2933">
                  <c:v>4.0730815416666601</c:v>
                </c:pt>
                <c:pt idx="2934">
                  <c:v>4.0744702500000001</c:v>
                </c:pt>
                <c:pt idx="2935">
                  <c:v>4.0758589583333302</c:v>
                </c:pt>
                <c:pt idx="2936">
                  <c:v>4.0772476666666604</c:v>
                </c:pt>
                <c:pt idx="2937">
                  <c:v>4.0786363750000003</c:v>
                </c:pt>
                <c:pt idx="2938">
                  <c:v>4.0800250833333305</c:v>
                </c:pt>
                <c:pt idx="2939">
                  <c:v>4.0814137916666606</c:v>
                </c:pt>
                <c:pt idx="2940">
                  <c:v>4.0828025000000006</c:v>
                </c:pt>
                <c:pt idx="2941">
                  <c:v>4.0841912083333298</c:v>
                </c:pt>
                <c:pt idx="2942">
                  <c:v>4.08557991666666</c:v>
                </c:pt>
                <c:pt idx="2943">
                  <c:v>4.0869686250000008</c:v>
                </c:pt>
                <c:pt idx="2944">
                  <c:v>4.0883573333333301</c:v>
                </c:pt>
                <c:pt idx="2945">
                  <c:v>4.0897460416666602</c:v>
                </c:pt>
                <c:pt idx="2946">
                  <c:v>4.0911347500000002</c:v>
                </c:pt>
                <c:pt idx="2947">
                  <c:v>4.0925234583333303</c:v>
                </c:pt>
                <c:pt idx="2948">
                  <c:v>4.0939121666666605</c:v>
                </c:pt>
                <c:pt idx="2949">
                  <c:v>4.0953008750000004</c:v>
                </c:pt>
                <c:pt idx="2950">
                  <c:v>4.0966895833333306</c:v>
                </c:pt>
                <c:pt idx="2951">
                  <c:v>4.0980782916666598</c:v>
                </c:pt>
                <c:pt idx="2952">
                  <c:v>4.0994670000000006</c:v>
                </c:pt>
                <c:pt idx="2953">
                  <c:v>4.1008557083333308</c:v>
                </c:pt>
                <c:pt idx="2954">
                  <c:v>4.1022444166666601</c:v>
                </c:pt>
                <c:pt idx="2955">
                  <c:v>4.103633125</c:v>
                </c:pt>
                <c:pt idx="2956">
                  <c:v>4.1050218333333302</c:v>
                </c:pt>
                <c:pt idx="2957">
                  <c:v>4.1064105416666603</c:v>
                </c:pt>
                <c:pt idx="2958">
                  <c:v>4.1077992500000002</c:v>
                </c:pt>
                <c:pt idx="2959">
                  <c:v>4.1091879583333304</c:v>
                </c:pt>
                <c:pt idx="2960">
                  <c:v>4.1105766666666606</c:v>
                </c:pt>
                <c:pt idx="2961">
                  <c:v>4.1119653750000005</c:v>
                </c:pt>
                <c:pt idx="2962">
                  <c:v>4.1133540833333306</c:v>
                </c:pt>
                <c:pt idx="2963">
                  <c:v>4.1147427916666608</c:v>
                </c:pt>
                <c:pt idx="2964">
                  <c:v>4.1161314999999998</c:v>
                </c:pt>
                <c:pt idx="2965">
                  <c:v>4.11752020833333</c:v>
                </c:pt>
                <c:pt idx="2966">
                  <c:v>4.1189089166666601</c:v>
                </c:pt>
                <c:pt idx="2967">
                  <c:v>4.1202976250000001</c:v>
                </c:pt>
                <c:pt idx="2968">
                  <c:v>4.1216863333333302</c:v>
                </c:pt>
                <c:pt idx="2969">
                  <c:v>4.1230750416666604</c:v>
                </c:pt>
                <c:pt idx="2970">
                  <c:v>4.1244637500000003</c:v>
                </c:pt>
                <c:pt idx="2971">
                  <c:v>4.1258524583333305</c:v>
                </c:pt>
                <c:pt idx="2972">
                  <c:v>4.1272411666666606</c:v>
                </c:pt>
                <c:pt idx="2973">
                  <c:v>4.1286298750000006</c:v>
                </c:pt>
                <c:pt idx="2974">
                  <c:v>4.1300185833333298</c:v>
                </c:pt>
                <c:pt idx="2975">
                  <c:v>4.13140729166666</c:v>
                </c:pt>
                <c:pt idx="2976">
                  <c:v>4.1327960000000008</c:v>
                </c:pt>
                <c:pt idx="2977">
                  <c:v>4.1341847083333301</c:v>
                </c:pt>
                <c:pt idx="2978">
                  <c:v>4.1355734166666602</c:v>
                </c:pt>
                <c:pt idx="2979">
                  <c:v>4.1369621250000002</c:v>
                </c:pt>
                <c:pt idx="2980">
                  <c:v>4.1383508333333303</c:v>
                </c:pt>
                <c:pt idx="2981">
                  <c:v>4.1397395416666605</c:v>
                </c:pt>
                <c:pt idx="2982">
                  <c:v>4.1411282500000004</c:v>
                </c:pt>
                <c:pt idx="2983">
                  <c:v>4.1425169583333306</c:v>
                </c:pt>
                <c:pt idx="2984">
                  <c:v>4.1439056666666598</c:v>
                </c:pt>
                <c:pt idx="2985">
                  <c:v>4.1452943750000006</c:v>
                </c:pt>
                <c:pt idx="2986">
                  <c:v>4.1466830833333308</c:v>
                </c:pt>
                <c:pt idx="2987">
                  <c:v>4.1480717916666601</c:v>
                </c:pt>
                <c:pt idx="2988">
                  <c:v>4.1494605</c:v>
                </c:pt>
                <c:pt idx="2989">
                  <c:v>4.1508492083333302</c:v>
                </c:pt>
                <c:pt idx="2990">
                  <c:v>4.1522379166666603</c:v>
                </c:pt>
                <c:pt idx="2991">
                  <c:v>4.1536266250000002</c:v>
                </c:pt>
                <c:pt idx="2992">
                  <c:v>4.1550153333333304</c:v>
                </c:pt>
                <c:pt idx="2993">
                  <c:v>4.1564040416666606</c:v>
                </c:pt>
                <c:pt idx="2994">
                  <c:v>4.1577927500000005</c:v>
                </c:pt>
                <c:pt idx="2995">
                  <c:v>4.1591814583333306</c:v>
                </c:pt>
                <c:pt idx="2996">
                  <c:v>4.1605701666666608</c:v>
                </c:pt>
                <c:pt idx="2997">
                  <c:v>4.1619588749999998</c:v>
                </c:pt>
                <c:pt idx="2998">
                  <c:v>4.16334758333333</c:v>
                </c:pt>
                <c:pt idx="2999">
                  <c:v>4.1647362916666602</c:v>
                </c:pt>
                <c:pt idx="3000">
                  <c:v>4.1661250000000001</c:v>
                </c:pt>
                <c:pt idx="3001">
                  <c:v>4.1675137083333302</c:v>
                </c:pt>
                <c:pt idx="3002">
                  <c:v>4.1689024166666604</c:v>
                </c:pt>
                <c:pt idx="3003">
                  <c:v>4.1702911250000003</c:v>
                </c:pt>
                <c:pt idx="3004">
                  <c:v>4.1716798333333305</c:v>
                </c:pt>
                <c:pt idx="3005">
                  <c:v>4.1730685416666606</c:v>
                </c:pt>
                <c:pt idx="3006">
                  <c:v>4.1744572500000006</c:v>
                </c:pt>
                <c:pt idx="3007">
                  <c:v>4.1758459583333298</c:v>
                </c:pt>
                <c:pt idx="3008">
                  <c:v>4.17723466666666</c:v>
                </c:pt>
                <c:pt idx="3009">
                  <c:v>4.1786233750000008</c:v>
                </c:pt>
                <c:pt idx="3010">
                  <c:v>4.1800120833333301</c:v>
                </c:pt>
                <c:pt idx="3011">
                  <c:v>4.1814007916666602</c:v>
                </c:pt>
                <c:pt idx="3012">
                  <c:v>4.1827895000000002</c:v>
                </c:pt>
                <c:pt idx="3013">
                  <c:v>4.1841782083333303</c:v>
                </c:pt>
                <c:pt idx="3014">
                  <c:v>4.1855669166666605</c:v>
                </c:pt>
                <c:pt idx="3015">
                  <c:v>4.1869556250000004</c:v>
                </c:pt>
                <c:pt idx="3016">
                  <c:v>4.1883443333333306</c:v>
                </c:pt>
                <c:pt idx="3017">
                  <c:v>4.1897330416666598</c:v>
                </c:pt>
                <c:pt idx="3018">
                  <c:v>4.1911217500000006</c:v>
                </c:pt>
                <c:pt idx="3019">
                  <c:v>4.1925104583333308</c:v>
                </c:pt>
                <c:pt idx="3020">
                  <c:v>4.1938991666666601</c:v>
                </c:pt>
                <c:pt idx="3021">
                  <c:v>4.195287875</c:v>
                </c:pt>
                <c:pt idx="3022">
                  <c:v>4.1966765833333302</c:v>
                </c:pt>
                <c:pt idx="3023">
                  <c:v>4.1980652916666603</c:v>
                </c:pt>
                <c:pt idx="3024">
                  <c:v>4.1994540000000002</c:v>
                </c:pt>
                <c:pt idx="3025">
                  <c:v>4.2008427083333304</c:v>
                </c:pt>
                <c:pt idx="3026">
                  <c:v>4.2022314166666606</c:v>
                </c:pt>
                <c:pt idx="3027">
                  <c:v>4.2036201250000005</c:v>
                </c:pt>
                <c:pt idx="3028">
                  <c:v>4.2050088333333306</c:v>
                </c:pt>
                <c:pt idx="3029">
                  <c:v>4.2063975416666608</c:v>
                </c:pt>
                <c:pt idx="3030">
                  <c:v>4.2077862499999998</c:v>
                </c:pt>
                <c:pt idx="3031">
                  <c:v>4.20917495833333</c:v>
                </c:pt>
                <c:pt idx="3032">
                  <c:v>4.2105636666666602</c:v>
                </c:pt>
                <c:pt idx="3033">
                  <c:v>4.2119523750000001</c:v>
                </c:pt>
                <c:pt idx="3034">
                  <c:v>4.2133410833333302</c:v>
                </c:pt>
                <c:pt idx="3035">
                  <c:v>4.2147297916666604</c:v>
                </c:pt>
                <c:pt idx="3036">
                  <c:v>4.2161185000000003</c:v>
                </c:pt>
                <c:pt idx="3037">
                  <c:v>4.2175072083333305</c:v>
                </c:pt>
                <c:pt idx="3038">
                  <c:v>4.2188959166666606</c:v>
                </c:pt>
                <c:pt idx="3039">
                  <c:v>4.2202846250000006</c:v>
                </c:pt>
                <c:pt idx="3040">
                  <c:v>4.2216733333333298</c:v>
                </c:pt>
                <c:pt idx="3041">
                  <c:v>4.22306204166666</c:v>
                </c:pt>
                <c:pt idx="3042">
                  <c:v>4.2244507500000008</c:v>
                </c:pt>
                <c:pt idx="3043">
                  <c:v>4.2258394583333301</c:v>
                </c:pt>
                <c:pt idx="3044">
                  <c:v>4.2272281666666602</c:v>
                </c:pt>
                <c:pt idx="3045">
                  <c:v>4.2286168750000002</c:v>
                </c:pt>
                <c:pt idx="3046">
                  <c:v>4.2300055833333303</c:v>
                </c:pt>
                <c:pt idx="3047">
                  <c:v>4.2313942916666605</c:v>
                </c:pt>
                <c:pt idx="3048">
                  <c:v>4.2327830000000004</c:v>
                </c:pt>
                <c:pt idx="3049">
                  <c:v>4.2341717083333306</c:v>
                </c:pt>
                <c:pt idx="3050">
                  <c:v>4.2355604166666598</c:v>
                </c:pt>
                <c:pt idx="3051">
                  <c:v>4.2369491250000006</c:v>
                </c:pt>
                <c:pt idx="3052">
                  <c:v>4.2383378333333308</c:v>
                </c:pt>
                <c:pt idx="3053">
                  <c:v>4.2397265416666601</c:v>
                </c:pt>
                <c:pt idx="3054">
                  <c:v>4.24111525</c:v>
                </c:pt>
                <c:pt idx="3055">
                  <c:v>4.2425039583333302</c:v>
                </c:pt>
                <c:pt idx="3056">
                  <c:v>4.2438926666666603</c:v>
                </c:pt>
                <c:pt idx="3057">
                  <c:v>4.2452813750000002</c:v>
                </c:pt>
                <c:pt idx="3058">
                  <c:v>4.2466700833333304</c:v>
                </c:pt>
                <c:pt idx="3059">
                  <c:v>4.2480587916666606</c:v>
                </c:pt>
                <c:pt idx="3060">
                  <c:v>4.2494475000000005</c:v>
                </c:pt>
                <c:pt idx="3061">
                  <c:v>4.2508362083333306</c:v>
                </c:pt>
                <c:pt idx="3062">
                  <c:v>4.2522249166666608</c:v>
                </c:pt>
                <c:pt idx="3063">
                  <c:v>4.2536136249999998</c:v>
                </c:pt>
                <c:pt idx="3064">
                  <c:v>4.25500233333333</c:v>
                </c:pt>
                <c:pt idx="3065">
                  <c:v>4.2563910416666602</c:v>
                </c:pt>
                <c:pt idx="3066">
                  <c:v>4.2577797500000001</c:v>
                </c:pt>
                <c:pt idx="3067">
                  <c:v>4.2591684583333302</c:v>
                </c:pt>
                <c:pt idx="3068">
                  <c:v>4.2605571666666604</c:v>
                </c:pt>
                <c:pt idx="3069">
                  <c:v>4.2619458750000003</c:v>
                </c:pt>
                <c:pt idx="3070">
                  <c:v>4.2633345833333305</c:v>
                </c:pt>
                <c:pt idx="3071">
                  <c:v>4.2647232916666606</c:v>
                </c:pt>
                <c:pt idx="3072">
                  <c:v>4.2661120000000006</c:v>
                </c:pt>
                <c:pt idx="3073">
                  <c:v>4.2675007083333298</c:v>
                </c:pt>
                <c:pt idx="3074">
                  <c:v>4.26888941666666</c:v>
                </c:pt>
                <c:pt idx="3075">
                  <c:v>4.2702781250000008</c:v>
                </c:pt>
                <c:pt idx="3076">
                  <c:v>4.2716668333333301</c:v>
                </c:pt>
                <c:pt idx="3077">
                  <c:v>4.2730555416666602</c:v>
                </c:pt>
                <c:pt idx="3078">
                  <c:v>4.2744442500000002</c:v>
                </c:pt>
                <c:pt idx="3079">
                  <c:v>4.2758329583333303</c:v>
                </c:pt>
                <c:pt idx="3080">
                  <c:v>4.2772216666666605</c:v>
                </c:pt>
                <c:pt idx="3081">
                  <c:v>4.2786103750000004</c:v>
                </c:pt>
                <c:pt idx="3082">
                  <c:v>4.2799990833333306</c:v>
                </c:pt>
                <c:pt idx="3083">
                  <c:v>4.2813877916666598</c:v>
                </c:pt>
                <c:pt idx="3084">
                  <c:v>4.2827765000000007</c:v>
                </c:pt>
                <c:pt idx="3085">
                  <c:v>4.2841652083333308</c:v>
                </c:pt>
                <c:pt idx="3086">
                  <c:v>4.2855539166666601</c:v>
                </c:pt>
                <c:pt idx="3087">
                  <c:v>4.286942625</c:v>
                </c:pt>
                <c:pt idx="3088">
                  <c:v>4.2883313333333302</c:v>
                </c:pt>
                <c:pt idx="3089">
                  <c:v>4.2897200416666603</c:v>
                </c:pt>
                <c:pt idx="3090">
                  <c:v>4.2911087500000002</c:v>
                </c:pt>
                <c:pt idx="3091">
                  <c:v>4.2924974583333304</c:v>
                </c:pt>
                <c:pt idx="3092">
                  <c:v>4.2938861666666606</c:v>
                </c:pt>
                <c:pt idx="3093">
                  <c:v>4.2952748750000005</c:v>
                </c:pt>
                <c:pt idx="3094">
                  <c:v>4.2966635833333306</c:v>
                </c:pt>
                <c:pt idx="3095">
                  <c:v>4.2980522916666608</c:v>
                </c:pt>
                <c:pt idx="3096">
                  <c:v>4.2994409999999998</c:v>
                </c:pt>
                <c:pt idx="3097">
                  <c:v>4.30082970833333</c:v>
                </c:pt>
                <c:pt idx="3098">
                  <c:v>4.3022184166666602</c:v>
                </c:pt>
                <c:pt idx="3099">
                  <c:v>4.3036071250000001</c:v>
                </c:pt>
                <c:pt idx="3100">
                  <c:v>4.3049958333333302</c:v>
                </c:pt>
                <c:pt idx="3101">
                  <c:v>4.3063845416666604</c:v>
                </c:pt>
                <c:pt idx="3102">
                  <c:v>4.3077732500000003</c:v>
                </c:pt>
                <c:pt idx="3103">
                  <c:v>4.3091619583333305</c:v>
                </c:pt>
                <c:pt idx="3104">
                  <c:v>4.3105506666666606</c:v>
                </c:pt>
                <c:pt idx="3105">
                  <c:v>4.3119393750000006</c:v>
                </c:pt>
                <c:pt idx="3106">
                  <c:v>4.3133280833333298</c:v>
                </c:pt>
                <c:pt idx="3107">
                  <c:v>4.31471679166666</c:v>
                </c:pt>
                <c:pt idx="3108">
                  <c:v>4.3161055000000008</c:v>
                </c:pt>
                <c:pt idx="3109">
                  <c:v>4.3174942083333301</c:v>
                </c:pt>
                <c:pt idx="3110">
                  <c:v>4.3188829166666602</c:v>
                </c:pt>
                <c:pt idx="3111">
                  <c:v>4.3202716250000002</c:v>
                </c:pt>
                <c:pt idx="3112">
                  <c:v>4.3216603333333303</c:v>
                </c:pt>
                <c:pt idx="3113">
                  <c:v>4.3230490416666605</c:v>
                </c:pt>
                <c:pt idx="3114">
                  <c:v>4.3244377500000004</c:v>
                </c:pt>
                <c:pt idx="3115">
                  <c:v>4.3258264583333306</c:v>
                </c:pt>
                <c:pt idx="3116">
                  <c:v>4.3272151666666598</c:v>
                </c:pt>
                <c:pt idx="3117">
                  <c:v>4.3286038750000007</c:v>
                </c:pt>
                <c:pt idx="3118">
                  <c:v>4.3299925833333308</c:v>
                </c:pt>
                <c:pt idx="3119">
                  <c:v>4.3313812916666601</c:v>
                </c:pt>
                <c:pt idx="3120">
                  <c:v>4.33277</c:v>
                </c:pt>
                <c:pt idx="3121">
                  <c:v>4.3341587083333302</c:v>
                </c:pt>
                <c:pt idx="3122">
                  <c:v>4.335547416666663</c:v>
                </c:pt>
                <c:pt idx="3123">
                  <c:v>4.3369361249999976</c:v>
                </c:pt>
                <c:pt idx="3124">
                  <c:v>4.3383248333333304</c:v>
                </c:pt>
                <c:pt idx="3125">
                  <c:v>4.3397135416666632</c:v>
                </c:pt>
                <c:pt idx="3126">
                  <c:v>4.3411022499999969</c:v>
                </c:pt>
                <c:pt idx="3127">
                  <c:v>4.3424909583333307</c:v>
                </c:pt>
                <c:pt idx="3128">
                  <c:v>4.3438796666666644</c:v>
                </c:pt>
                <c:pt idx="3129">
                  <c:v>4.3452683749999972</c:v>
                </c:pt>
                <c:pt idx="3130">
                  <c:v>4.34665708333333</c:v>
                </c:pt>
                <c:pt idx="3131">
                  <c:v>4.3480457916666646</c:v>
                </c:pt>
                <c:pt idx="3132">
                  <c:v>4.3494344999999974</c:v>
                </c:pt>
                <c:pt idx="3133">
                  <c:v>4.3508232083333302</c:v>
                </c:pt>
                <c:pt idx="3134">
                  <c:v>4.3522119166666631</c:v>
                </c:pt>
                <c:pt idx="3135">
                  <c:v>4.3536006249999977</c:v>
                </c:pt>
                <c:pt idx="3136">
                  <c:v>4.3549893333333305</c:v>
                </c:pt>
                <c:pt idx="3137">
                  <c:v>4.3563780416666642</c:v>
                </c:pt>
                <c:pt idx="3138">
                  <c:v>4.3577667499999961</c:v>
                </c:pt>
                <c:pt idx="3139">
                  <c:v>4.3591554583333307</c:v>
                </c:pt>
                <c:pt idx="3140">
                  <c:v>4.3605441666666636</c:v>
                </c:pt>
                <c:pt idx="3141">
                  <c:v>4.3619328749999973</c:v>
                </c:pt>
                <c:pt idx="3142">
                  <c:v>4.3633215833333301</c:v>
                </c:pt>
                <c:pt idx="3143">
                  <c:v>4.3647102916666629</c:v>
                </c:pt>
                <c:pt idx="3144">
                  <c:v>4.3660989999999975</c:v>
                </c:pt>
                <c:pt idx="3145">
                  <c:v>4.3674877083333303</c:v>
                </c:pt>
                <c:pt idx="3146">
                  <c:v>4.368876416666664</c:v>
                </c:pt>
                <c:pt idx="3147">
                  <c:v>4.3702651249999978</c:v>
                </c:pt>
                <c:pt idx="3148">
                  <c:v>4.3716538333333306</c:v>
                </c:pt>
                <c:pt idx="3149">
                  <c:v>4.3730425416666643</c:v>
                </c:pt>
                <c:pt idx="3150">
                  <c:v>4.3744312499999971</c:v>
                </c:pt>
                <c:pt idx="3151">
                  <c:v>4.3758199583333308</c:v>
                </c:pt>
                <c:pt idx="3152">
                  <c:v>4.3772086666666636</c:v>
                </c:pt>
                <c:pt idx="3153">
                  <c:v>4.3785973749999973</c:v>
                </c:pt>
                <c:pt idx="3154">
                  <c:v>4.3799860833333302</c:v>
                </c:pt>
                <c:pt idx="3155">
                  <c:v>4.3813747916666639</c:v>
                </c:pt>
                <c:pt idx="3156">
                  <c:v>4.3827634999999976</c:v>
                </c:pt>
                <c:pt idx="3157">
                  <c:v>4.3841522083333304</c:v>
                </c:pt>
                <c:pt idx="3158">
                  <c:v>4.3855409166666632</c:v>
                </c:pt>
                <c:pt idx="3159">
                  <c:v>4.3869296249999969</c:v>
                </c:pt>
                <c:pt idx="3160">
                  <c:v>4.3883183333333307</c:v>
                </c:pt>
                <c:pt idx="3161">
                  <c:v>4.3897070416666635</c:v>
                </c:pt>
                <c:pt idx="3162">
                  <c:v>4.3910957499999972</c:v>
                </c:pt>
                <c:pt idx="3163">
                  <c:v>4.39248445833333</c:v>
                </c:pt>
                <c:pt idx="3164">
                  <c:v>4.3938731666666646</c:v>
                </c:pt>
                <c:pt idx="3165">
                  <c:v>4.3952618749999974</c:v>
                </c:pt>
                <c:pt idx="3166">
                  <c:v>4.3966505833333303</c:v>
                </c:pt>
                <c:pt idx="3167">
                  <c:v>4.3980392916666631</c:v>
                </c:pt>
                <c:pt idx="3168">
                  <c:v>4.3994279999999977</c:v>
                </c:pt>
                <c:pt idx="3169">
                  <c:v>4.4008167083333305</c:v>
                </c:pt>
                <c:pt idx="3170">
                  <c:v>4.4022054166666633</c:v>
                </c:pt>
                <c:pt idx="3171">
                  <c:v>4.403594124999997</c:v>
                </c:pt>
                <c:pt idx="3172">
                  <c:v>4.4049828333333307</c:v>
                </c:pt>
                <c:pt idx="3173">
                  <c:v>4.4063715416666644</c:v>
                </c:pt>
                <c:pt idx="3174">
                  <c:v>4.4077602499999973</c:v>
                </c:pt>
                <c:pt idx="3175">
                  <c:v>4.4091489583333301</c:v>
                </c:pt>
                <c:pt idx="3176">
                  <c:v>4.4105376666666629</c:v>
                </c:pt>
                <c:pt idx="3177">
                  <c:v>4.4119263749999975</c:v>
                </c:pt>
                <c:pt idx="3178">
                  <c:v>4.4133150833333303</c:v>
                </c:pt>
                <c:pt idx="3179">
                  <c:v>4.4147037916666632</c:v>
                </c:pt>
                <c:pt idx="3180">
                  <c:v>4.4160924999999978</c:v>
                </c:pt>
                <c:pt idx="3181">
                  <c:v>4.4174812083333306</c:v>
                </c:pt>
                <c:pt idx="3182">
                  <c:v>4.4188699166666643</c:v>
                </c:pt>
                <c:pt idx="3183">
                  <c:v>4.4202586249999971</c:v>
                </c:pt>
                <c:pt idx="3184">
                  <c:v>4.4216473333333308</c:v>
                </c:pt>
                <c:pt idx="3185">
                  <c:v>4.4230360416666636</c:v>
                </c:pt>
                <c:pt idx="3186">
                  <c:v>4.4244247499999974</c:v>
                </c:pt>
                <c:pt idx="3187">
                  <c:v>4.4258134583333302</c:v>
                </c:pt>
                <c:pt idx="3188">
                  <c:v>4.427202166666663</c:v>
                </c:pt>
                <c:pt idx="3189">
                  <c:v>4.4285908749999976</c:v>
                </c:pt>
                <c:pt idx="3190">
                  <c:v>4.4299795833333304</c:v>
                </c:pt>
                <c:pt idx="3191">
                  <c:v>4.4313682916666641</c:v>
                </c:pt>
                <c:pt idx="3192">
                  <c:v>4.4327569999999969</c:v>
                </c:pt>
                <c:pt idx="3193">
                  <c:v>4.4341457083333307</c:v>
                </c:pt>
                <c:pt idx="3194">
                  <c:v>4.4355344166666644</c:v>
                </c:pt>
                <c:pt idx="3195">
                  <c:v>4.4369231249999972</c:v>
                </c:pt>
                <c:pt idx="3196">
                  <c:v>4.43831183333333</c:v>
                </c:pt>
                <c:pt idx="3197">
                  <c:v>4.4397005416666637</c:v>
                </c:pt>
                <c:pt idx="3198">
                  <c:v>4.4410892499999974</c:v>
                </c:pt>
                <c:pt idx="3199">
                  <c:v>4.4424779583333303</c:v>
                </c:pt>
                <c:pt idx="3200">
                  <c:v>4.4438666666666649</c:v>
                </c:pt>
                <c:pt idx="3201">
                  <c:v>4.4452553749999968</c:v>
                </c:pt>
                <c:pt idx="3202">
                  <c:v>4.4466440833333305</c:v>
                </c:pt>
                <c:pt idx="3203">
                  <c:v>4.4480327916666633</c:v>
                </c:pt>
                <c:pt idx="3204">
                  <c:v>4.449421499999997</c:v>
                </c:pt>
                <c:pt idx="3205">
                  <c:v>4.4508102083333307</c:v>
                </c:pt>
                <c:pt idx="3206">
                  <c:v>4.4521989166666636</c:v>
                </c:pt>
                <c:pt idx="3207">
                  <c:v>4.4535876249999973</c:v>
                </c:pt>
                <c:pt idx="3208">
                  <c:v>4.4549763333333301</c:v>
                </c:pt>
                <c:pt idx="3209">
                  <c:v>4.4563650416666647</c:v>
                </c:pt>
                <c:pt idx="3210">
                  <c:v>4.4577537499999975</c:v>
                </c:pt>
                <c:pt idx="3211">
                  <c:v>4.4591424583333303</c:v>
                </c:pt>
                <c:pt idx="3212">
                  <c:v>4.460531166666664</c:v>
                </c:pt>
                <c:pt idx="3213">
                  <c:v>4.4619198749999978</c:v>
                </c:pt>
                <c:pt idx="3214">
                  <c:v>4.4633085833333306</c:v>
                </c:pt>
                <c:pt idx="3215">
                  <c:v>4.4646972916666634</c:v>
                </c:pt>
                <c:pt idx="3216">
                  <c:v>4.4660859999999971</c:v>
                </c:pt>
                <c:pt idx="3217">
                  <c:v>4.4674747083333308</c:v>
                </c:pt>
                <c:pt idx="3218">
                  <c:v>4.4688634166666645</c:v>
                </c:pt>
                <c:pt idx="3219">
                  <c:v>4.4702521249999965</c:v>
                </c:pt>
                <c:pt idx="3220">
                  <c:v>4.4716408333333302</c:v>
                </c:pt>
                <c:pt idx="3221">
                  <c:v>4.473029541666663</c:v>
                </c:pt>
                <c:pt idx="3222">
                  <c:v>4.4744182499999976</c:v>
                </c:pt>
                <c:pt idx="3223">
                  <c:v>4.4758069583333304</c:v>
                </c:pt>
                <c:pt idx="3224">
                  <c:v>4.4771956666666632</c:v>
                </c:pt>
                <c:pt idx="3225">
                  <c:v>4.478584374999997</c:v>
                </c:pt>
                <c:pt idx="3226">
                  <c:v>4.4799730833333307</c:v>
                </c:pt>
                <c:pt idx="3227">
                  <c:v>4.4813617916666644</c:v>
                </c:pt>
                <c:pt idx="3228">
                  <c:v>4.4827504999999972</c:v>
                </c:pt>
                <c:pt idx="3229">
                  <c:v>4.48413920833333</c:v>
                </c:pt>
                <c:pt idx="3230">
                  <c:v>4.4855279166666637</c:v>
                </c:pt>
                <c:pt idx="3231">
                  <c:v>4.4869166249999974</c:v>
                </c:pt>
                <c:pt idx="3232">
                  <c:v>4.4883053333333303</c:v>
                </c:pt>
                <c:pt idx="3233">
                  <c:v>4.4896940416666631</c:v>
                </c:pt>
                <c:pt idx="3234">
                  <c:v>4.4910827499999977</c:v>
                </c:pt>
                <c:pt idx="3235">
                  <c:v>4.4924714583333305</c:v>
                </c:pt>
                <c:pt idx="3236">
                  <c:v>4.4938601666666642</c:v>
                </c:pt>
                <c:pt idx="3237">
                  <c:v>4.495248874999997</c:v>
                </c:pt>
                <c:pt idx="3238">
                  <c:v>4.4966375833333307</c:v>
                </c:pt>
                <c:pt idx="3239">
                  <c:v>4.4980262916666636</c:v>
                </c:pt>
                <c:pt idx="3240">
                  <c:v>4.4994149999999973</c:v>
                </c:pt>
                <c:pt idx="3241">
                  <c:v>4.5008037083333301</c:v>
                </c:pt>
                <c:pt idx="3242">
                  <c:v>4.5021924166666629</c:v>
                </c:pt>
                <c:pt idx="3243">
                  <c:v>4.5035811249999975</c:v>
                </c:pt>
                <c:pt idx="3244">
                  <c:v>4.5049698333333303</c:v>
                </c:pt>
                <c:pt idx="3245">
                  <c:v>4.5063585416666641</c:v>
                </c:pt>
                <c:pt idx="3246">
                  <c:v>4.5077472499999978</c:v>
                </c:pt>
                <c:pt idx="3247">
                  <c:v>4.5091359583333306</c:v>
                </c:pt>
                <c:pt idx="3248">
                  <c:v>4.5105246666666634</c:v>
                </c:pt>
                <c:pt idx="3249">
                  <c:v>4.5119133749999971</c:v>
                </c:pt>
                <c:pt idx="3250">
                  <c:v>4.5133020833333308</c:v>
                </c:pt>
                <c:pt idx="3251">
                  <c:v>4.5146907916666636</c:v>
                </c:pt>
                <c:pt idx="3252">
                  <c:v>4.5160794999999974</c:v>
                </c:pt>
                <c:pt idx="3253">
                  <c:v>4.5174682083333302</c:v>
                </c:pt>
                <c:pt idx="3254">
                  <c:v>4.5188569166666639</c:v>
                </c:pt>
                <c:pt idx="3255">
                  <c:v>4.5202456249999976</c:v>
                </c:pt>
                <c:pt idx="3256">
                  <c:v>4.5216343333333304</c:v>
                </c:pt>
                <c:pt idx="3257">
                  <c:v>4.5230230416666632</c:v>
                </c:pt>
                <c:pt idx="3258">
                  <c:v>4.524411749999997</c:v>
                </c:pt>
                <c:pt idx="3259">
                  <c:v>4.5258004583333307</c:v>
                </c:pt>
                <c:pt idx="3260">
                  <c:v>4.5271891666666635</c:v>
                </c:pt>
                <c:pt idx="3261">
                  <c:v>4.5285778749999972</c:v>
                </c:pt>
                <c:pt idx="3262">
                  <c:v>4.52996658333333</c:v>
                </c:pt>
                <c:pt idx="3263">
                  <c:v>4.5313552916666646</c:v>
                </c:pt>
                <c:pt idx="3264">
                  <c:v>4.5327439999999966</c:v>
                </c:pt>
                <c:pt idx="3265">
                  <c:v>4.5341327083333303</c:v>
                </c:pt>
                <c:pt idx="3266">
                  <c:v>4.5355214166666631</c:v>
                </c:pt>
                <c:pt idx="3267">
                  <c:v>4.5369101249999977</c:v>
                </c:pt>
                <c:pt idx="3268">
                  <c:v>4.5382988333333305</c:v>
                </c:pt>
                <c:pt idx="3269">
                  <c:v>4.5396875416666633</c:v>
                </c:pt>
                <c:pt idx="3270">
                  <c:v>4.541076249999997</c:v>
                </c:pt>
                <c:pt idx="3271">
                  <c:v>4.5424649583333307</c:v>
                </c:pt>
                <c:pt idx="3272">
                  <c:v>4.5438536666666645</c:v>
                </c:pt>
                <c:pt idx="3273">
                  <c:v>4.5452423749999973</c:v>
                </c:pt>
                <c:pt idx="3274">
                  <c:v>4.5466310833333301</c:v>
                </c:pt>
                <c:pt idx="3275">
                  <c:v>4.5480197916666647</c:v>
                </c:pt>
                <c:pt idx="3276">
                  <c:v>4.5494084999999975</c:v>
                </c:pt>
                <c:pt idx="3277">
                  <c:v>4.5507972083333303</c:v>
                </c:pt>
                <c:pt idx="3278">
                  <c:v>4.5521859166666632</c:v>
                </c:pt>
                <c:pt idx="3279">
                  <c:v>4.5535746249999978</c:v>
                </c:pt>
                <c:pt idx="3280">
                  <c:v>4.5549633333333306</c:v>
                </c:pt>
                <c:pt idx="3281">
                  <c:v>4.5563520416666643</c:v>
                </c:pt>
                <c:pt idx="3282">
                  <c:v>4.5577407499999962</c:v>
                </c:pt>
                <c:pt idx="3283">
                  <c:v>4.5591294583333308</c:v>
                </c:pt>
                <c:pt idx="3284">
                  <c:v>4.5605181666666637</c:v>
                </c:pt>
                <c:pt idx="3285">
                  <c:v>4.5619068749999974</c:v>
                </c:pt>
                <c:pt idx="3286">
                  <c:v>4.5632955833333302</c:v>
                </c:pt>
                <c:pt idx="3287">
                  <c:v>4.564684291666663</c:v>
                </c:pt>
                <c:pt idx="3288">
                  <c:v>4.5660729999999976</c:v>
                </c:pt>
                <c:pt idx="3289">
                  <c:v>4.5674617083333304</c:v>
                </c:pt>
                <c:pt idx="3290">
                  <c:v>4.5688504166666641</c:v>
                </c:pt>
                <c:pt idx="3291">
                  <c:v>4.570239124999997</c:v>
                </c:pt>
                <c:pt idx="3292">
                  <c:v>4.5716278333333307</c:v>
                </c:pt>
                <c:pt idx="3293">
                  <c:v>4.5730165416666635</c:v>
                </c:pt>
                <c:pt idx="3294">
                  <c:v>4.5744052499999972</c:v>
                </c:pt>
                <c:pt idx="3295">
                  <c:v>4.57579395833333</c:v>
                </c:pt>
                <c:pt idx="3296">
                  <c:v>4.5771826666666637</c:v>
                </c:pt>
                <c:pt idx="3297">
                  <c:v>4.5785713749999974</c:v>
                </c:pt>
                <c:pt idx="3298">
                  <c:v>4.5799600833333303</c:v>
                </c:pt>
                <c:pt idx="3299">
                  <c:v>4.5813487916666649</c:v>
                </c:pt>
                <c:pt idx="3300">
                  <c:v>4.5827374999999968</c:v>
                </c:pt>
                <c:pt idx="3301">
                  <c:v>4.5841262083333305</c:v>
                </c:pt>
                <c:pt idx="3302">
                  <c:v>4.5855149166666633</c:v>
                </c:pt>
                <c:pt idx="3303">
                  <c:v>4.586903624999997</c:v>
                </c:pt>
                <c:pt idx="3304">
                  <c:v>4.5882923333333308</c:v>
                </c:pt>
                <c:pt idx="3305">
                  <c:v>4.5896810416666636</c:v>
                </c:pt>
                <c:pt idx="3306">
                  <c:v>4.5910697499999973</c:v>
                </c:pt>
                <c:pt idx="3307">
                  <c:v>4.5924584583333301</c:v>
                </c:pt>
                <c:pt idx="3308">
                  <c:v>4.5938471666666647</c:v>
                </c:pt>
                <c:pt idx="3309">
                  <c:v>4.5952358749999966</c:v>
                </c:pt>
                <c:pt idx="3310">
                  <c:v>4.5966245833333303</c:v>
                </c:pt>
                <c:pt idx="3311">
                  <c:v>4.5980132916666632</c:v>
                </c:pt>
                <c:pt idx="3312">
                  <c:v>4.5994019999999978</c:v>
                </c:pt>
                <c:pt idx="3313">
                  <c:v>4.6007907083333306</c:v>
                </c:pt>
                <c:pt idx="3314">
                  <c:v>4.6021794166666634</c:v>
                </c:pt>
                <c:pt idx="3315">
                  <c:v>4.6035681249999971</c:v>
                </c:pt>
                <c:pt idx="3316">
                  <c:v>4.6049568333333308</c:v>
                </c:pt>
                <c:pt idx="3317">
                  <c:v>4.6063455416666645</c:v>
                </c:pt>
                <c:pt idx="3318">
                  <c:v>4.6077342499999974</c:v>
                </c:pt>
                <c:pt idx="3319">
                  <c:v>4.6091229583333302</c:v>
                </c:pt>
                <c:pt idx="3320">
                  <c:v>4.610511666666663</c:v>
                </c:pt>
                <c:pt idx="3321">
                  <c:v>4.6119003749999976</c:v>
                </c:pt>
                <c:pt idx="3322">
                  <c:v>4.6132890833333304</c:v>
                </c:pt>
                <c:pt idx="3323">
                  <c:v>4.6146777916666633</c:v>
                </c:pt>
                <c:pt idx="3324">
                  <c:v>4.616066499999997</c:v>
                </c:pt>
                <c:pt idx="3325">
                  <c:v>4.6174552083333307</c:v>
                </c:pt>
                <c:pt idx="3326">
                  <c:v>4.6188439166666644</c:v>
                </c:pt>
                <c:pt idx="3327">
                  <c:v>4.6202326249999963</c:v>
                </c:pt>
                <c:pt idx="3328">
                  <c:v>4.62162133333333</c:v>
                </c:pt>
                <c:pt idx="3329">
                  <c:v>4.6230100416666637</c:v>
                </c:pt>
                <c:pt idx="3330">
                  <c:v>4.6243987499999974</c:v>
                </c:pt>
                <c:pt idx="3331">
                  <c:v>4.6257874583333303</c:v>
                </c:pt>
                <c:pt idx="3332">
                  <c:v>4.6271761666666631</c:v>
                </c:pt>
                <c:pt idx="3333">
                  <c:v>4.6285648749999977</c:v>
                </c:pt>
                <c:pt idx="3334">
                  <c:v>4.6299535833333305</c:v>
                </c:pt>
                <c:pt idx="3335">
                  <c:v>4.6313422916666642</c:v>
                </c:pt>
                <c:pt idx="3336">
                  <c:v>4.632730999999997</c:v>
                </c:pt>
                <c:pt idx="3337">
                  <c:v>4.6341197083333308</c:v>
                </c:pt>
                <c:pt idx="3338">
                  <c:v>4.6355084166666636</c:v>
                </c:pt>
                <c:pt idx="3339">
                  <c:v>4.6368971249999973</c:v>
                </c:pt>
                <c:pt idx="3340">
                  <c:v>4.6382858333333301</c:v>
                </c:pt>
                <c:pt idx="3341">
                  <c:v>4.6396745416666629</c:v>
                </c:pt>
                <c:pt idx="3342">
                  <c:v>4.6410632499999975</c:v>
                </c:pt>
                <c:pt idx="3343">
                  <c:v>4.6424519583333304</c:v>
                </c:pt>
                <c:pt idx="3344">
                  <c:v>4.6438406666666641</c:v>
                </c:pt>
                <c:pt idx="3345">
                  <c:v>4.645229374999996</c:v>
                </c:pt>
                <c:pt idx="3346">
                  <c:v>4.6466180833333306</c:v>
                </c:pt>
                <c:pt idx="3347">
                  <c:v>4.6480067916666634</c:v>
                </c:pt>
                <c:pt idx="3348">
                  <c:v>4.6493954999999971</c:v>
                </c:pt>
                <c:pt idx="3349">
                  <c:v>4.6507842083333308</c:v>
                </c:pt>
                <c:pt idx="3350">
                  <c:v>4.6521729166666637</c:v>
                </c:pt>
                <c:pt idx="3351">
                  <c:v>4.6535616249999974</c:v>
                </c:pt>
                <c:pt idx="3352">
                  <c:v>4.6549503333333302</c:v>
                </c:pt>
                <c:pt idx="3353">
                  <c:v>4.6563390416666639</c:v>
                </c:pt>
                <c:pt idx="3354">
                  <c:v>4.6577277499999976</c:v>
                </c:pt>
                <c:pt idx="3355">
                  <c:v>4.6591164583333304</c:v>
                </c:pt>
                <c:pt idx="3356">
                  <c:v>4.6605051666666633</c:v>
                </c:pt>
                <c:pt idx="3357">
                  <c:v>4.661893874999997</c:v>
                </c:pt>
                <c:pt idx="3358">
                  <c:v>4.6632825833333307</c:v>
                </c:pt>
                <c:pt idx="3359">
                  <c:v>4.6646712916666635</c:v>
                </c:pt>
                <c:pt idx="3360">
                  <c:v>4.6660599999999972</c:v>
                </c:pt>
                <c:pt idx="3361">
                  <c:v>4.66744870833333</c:v>
                </c:pt>
                <c:pt idx="3362">
                  <c:v>4.6688374166666646</c:v>
                </c:pt>
                <c:pt idx="3363">
                  <c:v>4.6702261249999966</c:v>
                </c:pt>
                <c:pt idx="3364">
                  <c:v>4.6716148333333303</c:v>
                </c:pt>
                <c:pt idx="3365">
                  <c:v>4.6730035416666631</c:v>
                </c:pt>
                <c:pt idx="3366">
                  <c:v>4.6743922499999977</c:v>
                </c:pt>
                <c:pt idx="3367">
                  <c:v>4.6757809583333305</c:v>
                </c:pt>
                <c:pt idx="3368">
                  <c:v>4.6771696666666633</c:v>
                </c:pt>
                <c:pt idx="3369">
                  <c:v>4.678558374999997</c:v>
                </c:pt>
                <c:pt idx="3370">
                  <c:v>4.6799470833333308</c:v>
                </c:pt>
                <c:pt idx="3371">
                  <c:v>4.6813357916666645</c:v>
                </c:pt>
                <c:pt idx="3372">
                  <c:v>4.6827244999999964</c:v>
                </c:pt>
                <c:pt idx="3373">
                  <c:v>4.6841132083333301</c:v>
                </c:pt>
                <c:pt idx="3374">
                  <c:v>4.6855019166666629</c:v>
                </c:pt>
                <c:pt idx="3375">
                  <c:v>4.6868906249999975</c:v>
                </c:pt>
                <c:pt idx="3376">
                  <c:v>4.6882793333333304</c:v>
                </c:pt>
                <c:pt idx="3377">
                  <c:v>4.6896680416666632</c:v>
                </c:pt>
                <c:pt idx="3378">
                  <c:v>4.6910567499999978</c:v>
                </c:pt>
                <c:pt idx="3379">
                  <c:v>4.6924454583333306</c:v>
                </c:pt>
                <c:pt idx="3380">
                  <c:v>4.6938341666666643</c:v>
                </c:pt>
                <c:pt idx="3381">
                  <c:v>4.6952228749999971</c:v>
                </c:pt>
                <c:pt idx="3382">
                  <c:v>4.6966115833333308</c:v>
                </c:pt>
                <c:pt idx="3383">
                  <c:v>4.6980002916666637</c:v>
                </c:pt>
                <c:pt idx="3384">
                  <c:v>4.6993889999999974</c:v>
                </c:pt>
                <c:pt idx="3385">
                  <c:v>4.7007777083333302</c:v>
                </c:pt>
                <c:pt idx="3386">
                  <c:v>4.702166416666663</c:v>
                </c:pt>
                <c:pt idx="3387">
                  <c:v>4.7035551249999976</c:v>
                </c:pt>
                <c:pt idx="3388">
                  <c:v>4.7049438333333304</c:v>
                </c:pt>
                <c:pt idx="3389">
                  <c:v>4.7063325416666641</c:v>
                </c:pt>
                <c:pt idx="3390">
                  <c:v>4.707721249999997</c:v>
                </c:pt>
                <c:pt idx="3391">
                  <c:v>4.7091099583333307</c:v>
                </c:pt>
                <c:pt idx="3392">
                  <c:v>4.7104986666666635</c:v>
                </c:pt>
                <c:pt idx="3393">
                  <c:v>4.7118873749999972</c:v>
                </c:pt>
                <c:pt idx="3394">
                  <c:v>4.71327608333333</c:v>
                </c:pt>
                <c:pt idx="3395">
                  <c:v>4.7146647916666637</c:v>
                </c:pt>
                <c:pt idx="3396">
                  <c:v>4.7160534999999975</c:v>
                </c:pt>
                <c:pt idx="3397">
                  <c:v>4.7174422083333303</c:v>
                </c:pt>
                <c:pt idx="3398">
                  <c:v>4.718830916666664</c:v>
                </c:pt>
                <c:pt idx="3399">
                  <c:v>4.7202196249999977</c:v>
                </c:pt>
                <c:pt idx="3400">
                  <c:v>4.7216083333333305</c:v>
                </c:pt>
                <c:pt idx="3401">
                  <c:v>4.7229970416666633</c:v>
                </c:pt>
                <c:pt idx="3402">
                  <c:v>4.7243857499999971</c:v>
                </c:pt>
                <c:pt idx="3403">
                  <c:v>4.7257744583333299</c:v>
                </c:pt>
                <c:pt idx="3404">
                  <c:v>4.7271631666666636</c:v>
                </c:pt>
                <c:pt idx="3405">
                  <c:v>4.7285518749999973</c:v>
                </c:pt>
                <c:pt idx="3406">
                  <c:v>4.7299405833333301</c:v>
                </c:pt>
                <c:pt idx="3407">
                  <c:v>4.7313292916666647</c:v>
                </c:pt>
                <c:pt idx="3408">
                  <c:v>4.7327179999999975</c:v>
                </c:pt>
                <c:pt idx="3409">
                  <c:v>4.7341067083333304</c:v>
                </c:pt>
                <c:pt idx="3410">
                  <c:v>4.7354954166666632</c:v>
                </c:pt>
                <c:pt idx="3411">
                  <c:v>4.7368841249999978</c:v>
                </c:pt>
                <c:pt idx="3412">
                  <c:v>4.7382728333333306</c:v>
                </c:pt>
                <c:pt idx="3413">
                  <c:v>4.7396615416666634</c:v>
                </c:pt>
                <c:pt idx="3414">
                  <c:v>4.7410502499999971</c:v>
                </c:pt>
                <c:pt idx="3415">
                  <c:v>4.7424389583333308</c:v>
                </c:pt>
                <c:pt idx="3416">
                  <c:v>4.7438276666666646</c:v>
                </c:pt>
                <c:pt idx="3417">
                  <c:v>4.7452163749999974</c:v>
                </c:pt>
                <c:pt idx="3418">
                  <c:v>4.7466050833333302</c:v>
                </c:pt>
                <c:pt idx="3419">
                  <c:v>4.747993791666663</c:v>
                </c:pt>
                <c:pt idx="3420">
                  <c:v>4.7493824999999976</c:v>
                </c:pt>
                <c:pt idx="3421">
                  <c:v>4.7507712083333304</c:v>
                </c:pt>
                <c:pt idx="3422">
                  <c:v>4.7521599166666633</c:v>
                </c:pt>
                <c:pt idx="3423">
                  <c:v>4.753548624999997</c:v>
                </c:pt>
                <c:pt idx="3424">
                  <c:v>4.7549373333333307</c:v>
                </c:pt>
                <c:pt idx="3425">
                  <c:v>4.7563260416666644</c:v>
                </c:pt>
                <c:pt idx="3426">
                  <c:v>4.7577147499999972</c:v>
                </c:pt>
                <c:pt idx="3427">
                  <c:v>4.75910345833333</c:v>
                </c:pt>
                <c:pt idx="3428">
                  <c:v>4.7604921666666637</c:v>
                </c:pt>
                <c:pt idx="3429">
                  <c:v>4.7618808749999975</c:v>
                </c:pt>
                <c:pt idx="3430">
                  <c:v>4.7632695833333303</c:v>
                </c:pt>
                <c:pt idx="3431">
                  <c:v>4.7646582916666631</c:v>
                </c:pt>
                <c:pt idx="3432">
                  <c:v>4.7660469999999977</c:v>
                </c:pt>
                <c:pt idx="3433">
                  <c:v>4.7674357083333305</c:v>
                </c:pt>
                <c:pt idx="3434">
                  <c:v>4.7688244166666642</c:v>
                </c:pt>
                <c:pt idx="3435">
                  <c:v>4.7702131249999971</c:v>
                </c:pt>
                <c:pt idx="3436">
                  <c:v>4.7716018333333299</c:v>
                </c:pt>
                <c:pt idx="3437">
                  <c:v>4.7729905416666636</c:v>
                </c:pt>
                <c:pt idx="3438">
                  <c:v>4.7743792499999973</c:v>
                </c:pt>
                <c:pt idx="3439">
                  <c:v>4.7757679583333301</c:v>
                </c:pt>
                <c:pt idx="3440">
                  <c:v>4.7771566666666629</c:v>
                </c:pt>
                <c:pt idx="3441">
                  <c:v>4.7785453749999975</c:v>
                </c:pt>
                <c:pt idx="3442">
                  <c:v>4.7799340833333304</c:v>
                </c:pt>
                <c:pt idx="3443">
                  <c:v>4.7813227916666641</c:v>
                </c:pt>
                <c:pt idx="3444">
                  <c:v>4.7827114999999978</c:v>
                </c:pt>
                <c:pt idx="3445">
                  <c:v>4.7841002083333306</c:v>
                </c:pt>
                <c:pt idx="3446">
                  <c:v>4.7854889166666634</c:v>
                </c:pt>
                <c:pt idx="3447">
                  <c:v>4.7868776249999971</c:v>
                </c:pt>
                <c:pt idx="3448">
                  <c:v>4.7882663333333308</c:v>
                </c:pt>
                <c:pt idx="3449">
                  <c:v>4.7896550416666637</c:v>
                </c:pt>
                <c:pt idx="3450">
                  <c:v>4.7910437499999974</c:v>
                </c:pt>
                <c:pt idx="3451">
                  <c:v>4.7924324583333302</c:v>
                </c:pt>
                <c:pt idx="3452">
                  <c:v>4.7938211666666639</c:v>
                </c:pt>
                <c:pt idx="3453">
                  <c:v>4.7952098749999976</c:v>
                </c:pt>
                <c:pt idx="3454">
                  <c:v>4.7965985833333304</c:v>
                </c:pt>
                <c:pt idx="3455">
                  <c:v>4.7979872916666633</c:v>
                </c:pt>
                <c:pt idx="3456">
                  <c:v>4.799375999999997</c:v>
                </c:pt>
                <c:pt idx="3457">
                  <c:v>4.8007647083333307</c:v>
                </c:pt>
                <c:pt idx="3458">
                  <c:v>4.8021534166666635</c:v>
                </c:pt>
                <c:pt idx="3459">
                  <c:v>4.8035421249999972</c:v>
                </c:pt>
                <c:pt idx="3460">
                  <c:v>4.80493083333333</c:v>
                </c:pt>
                <c:pt idx="3461">
                  <c:v>4.8063195416666646</c:v>
                </c:pt>
                <c:pt idx="3462">
                  <c:v>4.8077082499999975</c:v>
                </c:pt>
                <c:pt idx="3463">
                  <c:v>4.8090969583333303</c:v>
                </c:pt>
                <c:pt idx="3464">
                  <c:v>4.8104856666666631</c:v>
                </c:pt>
                <c:pt idx="3465">
                  <c:v>4.8118743749999977</c:v>
                </c:pt>
                <c:pt idx="3466">
                  <c:v>4.8132630833333305</c:v>
                </c:pt>
                <c:pt idx="3467">
                  <c:v>4.8146517916666633</c:v>
                </c:pt>
                <c:pt idx="3468">
                  <c:v>4.8160404999999971</c:v>
                </c:pt>
                <c:pt idx="3469">
                  <c:v>4.8174292083333299</c:v>
                </c:pt>
                <c:pt idx="3470">
                  <c:v>4.8188179166666645</c:v>
                </c:pt>
                <c:pt idx="3471">
                  <c:v>4.8202066249999973</c:v>
                </c:pt>
                <c:pt idx="3472">
                  <c:v>4.8215953333333301</c:v>
                </c:pt>
                <c:pt idx="3473">
                  <c:v>4.8229840416666629</c:v>
                </c:pt>
                <c:pt idx="3474">
                  <c:v>4.8243727499999975</c:v>
                </c:pt>
                <c:pt idx="3475">
                  <c:v>4.8257614583333304</c:v>
                </c:pt>
                <c:pt idx="3476">
                  <c:v>4.8271501666666632</c:v>
                </c:pt>
                <c:pt idx="3477">
                  <c:v>4.8285388749999978</c:v>
                </c:pt>
                <c:pt idx="3478">
                  <c:v>4.8299275833333306</c:v>
                </c:pt>
                <c:pt idx="3479">
                  <c:v>4.8313162916666643</c:v>
                </c:pt>
                <c:pt idx="3480">
                  <c:v>4.8327049999999971</c:v>
                </c:pt>
                <c:pt idx="3481">
                  <c:v>4.83409370833333</c:v>
                </c:pt>
                <c:pt idx="3482">
                  <c:v>4.8354824166666637</c:v>
                </c:pt>
                <c:pt idx="3483">
                  <c:v>4.8368711249999974</c:v>
                </c:pt>
                <c:pt idx="3484">
                  <c:v>4.8382598333333302</c:v>
                </c:pt>
                <c:pt idx="3485">
                  <c:v>4.839648541666663</c:v>
                </c:pt>
                <c:pt idx="3486">
                  <c:v>4.8410372499999976</c:v>
                </c:pt>
                <c:pt idx="3487">
                  <c:v>4.8424259583333304</c:v>
                </c:pt>
                <c:pt idx="3488">
                  <c:v>4.8438146666666642</c:v>
                </c:pt>
                <c:pt idx="3489">
                  <c:v>4.845203374999997</c:v>
                </c:pt>
                <c:pt idx="3490">
                  <c:v>4.8465920833333307</c:v>
                </c:pt>
                <c:pt idx="3491">
                  <c:v>4.8479807916666635</c:v>
                </c:pt>
                <c:pt idx="3492">
                  <c:v>4.8493694999999972</c:v>
                </c:pt>
                <c:pt idx="3493">
                  <c:v>4.85075820833333</c:v>
                </c:pt>
                <c:pt idx="3494">
                  <c:v>4.8521469166666638</c:v>
                </c:pt>
                <c:pt idx="3495">
                  <c:v>4.8535356249999975</c:v>
                </c:pt>
                <c:pt idx="3496">
                  <c:v>4.8549243333333303</c:v>
                </c:pt>
                <c:pt idx="3497">
                  <c:v>4.856313041666664</c:v>
                </c:pt>
                <c:pt idx="3498">
                  <c:v>4.8577017499999977</c:v>
                </c:pt>
                <c:pt idx="3499">
                  <c:v>4.8590904583333305</c:v>
                </c:pt>
                <c:pt idx="3500">
                  <c:v>4.8604791666666634</c:v>
                </c:pt>
                <c:pt idx="3501">
                  <c:v>4.8618678749999971</c:v>
                </c:pt>
                <c:pt idx="3502">
                  <c:v>4.8632565833333308</c:v>
                </c:pt>
                <c:pt idx="3503">
                  <c:v>4.8646452916666636</c:v>
                </c:pt>
                <c:pt idx="3504">
                  <c:v>4.8660339999999973</c:v>
                </c:pt>
                <c:pt idx="3505">
                  <c:v>4.8674227083333301</c:v>
                </c:pt>
                <c:pt idx="3506">
                  <c:v>4.8688114166666647</c:v>
                </c:pt>
                <c:pt idx="3507">
                  <c:v>4.8702001249999975</c:v>
                </c:pt>
                <c:pt idx="3508">
                  <c:v>4.8715888333333304</c:v>
                </c:pt>
                <c:pt idx="3509">
                  <c:v>4.8729775416666632</c:v>
                </c:pt>
                <c:pt idx="3510">
                  <c:v>4.8743662499999978</c:v>
                </c:pt>
                <c:pt idx="3511">
                  <c:v>4.8757549583333306</c:v>
                </c:pt>
                <c:pt idx="3512">
                  <c:v>4.8771436666666634</c:v>
                </c:pt>
                <c:pt idx="3513">
                  <c:v>4.8785323749999971</c:v>
                </c:pt>
                <c:pt idx="3514">
                  <c:v>4.87992108333333</c:v>
                </c:pt>
                <c:pt idx="3515">
                  <c:v>4.8813097916666646</c:v>
                </c:pt>
                <c:pt idx="3516">
                  <c:v>4.8826984999999974</c:v>
                </c:pt>
                <c:pt idx="3517">
                  <c:v>4.8840872083333302</c:v>
                </c:pt>
                <c:pt idx="3518">
                  <c:v>4.885475916666663</c:v>
                </c:pt>
                <c:pt idx="3519">
                  <c:v>4.8868646249999976</c:v>
                </c:pt>
                <c:pt idx="3520">
                  <c:v>4.8882533333333305</c:v>
                </c:pt>
                <c:pt idx="3521">
                  <c:v>4.8896420416666633</c:v>
                </c:pt>
                <c:pt idx="3522">
                  <c:v>4.891030749999997</c:v>
                </c:pt>
                <c:pt idx="3523">
                  <c:v>4.8924194583333307</c:v>
                </c:pt>
                <c:pt idx="3524">
                  <c:v>4.8938081666666644</c:v>
                </c:pt>
                <c:pt idx="3525">
                  <c:v>4.8951968749999972</c:v>
                </c:pt>
                <c:pt idx="3526">
                  <c:v>4.89658558333333</c:v>
                </c:pt>
                <c:pt idx="3527">
                  <c:v>4.8979742916666638</c:v>
                </c:pt>
                <c:pt idx="3528">
                  <c:v>4.8993629999999975</c:v>
                </c:pt>
                <c:pt idx="3529">
                  <c:v>4.9007517083333303</c:v>
                </c:pt>
                <c:pt idx="3530">
                  <c:v>4.9021404166666631</c:v>
                </c:pt>
                <c:pt idx="3531">
                  <c:v>4.9035291249999977</c:v>
                </c:pt>
                <c:pt idx="3532">
                  <c:v>4.9049178333333305</c:v>
                </c:pt>
                <c:pt idx="3533">
                  <c:v>4.9063065416666642</c:v>
                </c:pt>
                <c:pt idx="3534">
                  <c:v>4.9076952499999971</c:v>
                </c:pt>
                <c:pt idx="3535">
                  <c:v>4.9090839583333308</c:v>
                </c:pt>
                <c:pt idx="3536">
                  <c:v>4.9104726666666636</c:v>
                </c:pt>
                <c:pt idx="3537">
                  <c:v>4.9118613749999973</c:v>
                </c:pt>
                <c:pt idx="3538">
                  <c:v>4.9132500833333301</c:v>
                </c:pt>
                <c:pt idx="3539">
                  <c:v>4.914638791666663</c:v>
                </c:pt>
                <c:pt idx="3540">
                  <c:v>4.9160274999999976</c:v>
                </c:pt>
                <c:pt idx="3541">
                  <c:v>4.9174162083333304</c:v>
                </c:pt>
                <c:pt idx="3542">
                  <c:v>4.9188049166666641</c:v>
                </c:pt>
                <c:pt idx="3543">
                  <c:v>4.9201936249999978</c:v>
                </c:pt>
                <c:pt idx="3544">
                  <c:v>4.9215823333333306</c:v>
                </c:pt>
                <c:pt idx="3545">
                  <c:v>4.9229710416666634</c:v>
                </c:pt>
                <c:pt idx="3546">
                  <c:v>4.9243597499999971</c:v>
                </c:pt>
                <c:pt idx="3547">
                  <c:v>4.92574845833333</c:v>
                </c:pt>
                <c:pt idx="3548">
                  <c:v>4.9271371666666637</c:v>
                </c:pt>
                <c:pt idx="3549">
                  <c:v>4.9285258749999974</c:v>
                </c:pt>
                <c:pt idx="3550">
                  <c:v>4.9299145833333302</c:v>
                </c:pt>
                <c:pt idx="3551">
                  <c:v>4.9313032916666639</c:v>
                </c:pt>
                <c:pt idx="3552">
                  <c:v>4.9326919999999976</c:v>
                </c:pt>
                <c:pt idx="3553">
                  <c:v>4.9340807083333305</c:v>
                </c:pt>
                <c:pt idx="3554">
                  <c:v>4.9354694166666633</c:v>
                </c:pt>
                <c:pt idx="3555">
                  <c:v>4.936858124999997</c:v>
                </c:pt>
                <c:pt idx="3556">
                  <c:v>4.9382468333333307</c:v>
                </c:pt>
                <c:pt idx="3557">
                  <c:v>4.9396355416666635</c:v>
                </c:pt>
                <c:pt idx="3558">
                  <c:v>4.9410242499999972</c:v>
                </c:pt>
                <c:pt idx="3559">
                  <c:v>4.9424129583333301</c:v>
                </c:pt>
                <c:pt idx="3560">
                  <c:v>4.9438016666666647</c:v>
                </c:pt>
                <c:pt idx="3561">
                  <c:v>4.9451903749999975</c:v>
                </c:pt>
                <c:pt idx="3562">
                  <c:v>4.9465790833333303</c:v>
                </c:pt>
                <c:pt idx="3563">
                  <c:v>4.9479677916666631</c:v>
                </c:pt>
                <c:pt idx="3564">
                  <c:v>4.9493564999999977</c:v>
                </c:pt>
                <c:pt idx="3565">
                  <c:v>4.9507452083333305</c:v>
                </c:pt>
                <c:pt idx="3566">
                  <c:v>4.9521339166666634</c:v>
                </c:pt>
                <c:pt idx="3567">
                  <c:v>4.9535226249999971</c:v>
                </c:pt>
                <c:pt idx="3568">
                  <c:v>4.9549113333333308</c:v>
                </c:pt>
                <c:pt idx="3569">
                  <c:v>4.9563000416666645</c:v>
                </c:pt>
                <c:pt idx="3570">
                  <c:v>4.9576887499999973</c:v>
                </c:pt>
                <c:pt idx="3571">
                  <c:v>4.9590774583333301</c:v>
                </c:pt>
                <c:pt idx="3572">
                  <c:v>4.960466166666663</c:v>
                </c:pt>
                <c:pt idx="3573">
                  <c:v>4.9618548749999976</c:v>
                </c:pt>
                <c:pt idx="3574">
                  <c:v>4.9632435833333304</c:v>
                </c:pt>
                <c:pt idx="3575">
                  <c:v>4.9646322916666632</c:v>
                </c:pt>
                <c:pt idx="3576">
                  <c:v>4.9660209999999978</c:v>
                </c:pt>
                <c:pt idx="3577">
                  <c:v>4.9674097083333306</c:v>
                </c:pt>
                <c:pt idx="3578">
                  <c:v>4.9687984166666643</c:v>
                </c:pt>
                <c:pt idx="3579">
                  <c:v>4.9701871249999972</c:v>
                </c:pt>
                <c:pt idx="3580">
                  <c:v>4.97157583333333</c:v>
                </c:pt>
                <c:pt idx="3581">
                  <c:v>4.9729645416666637</c:v>
                </c:pt>
                <c:pt idx="3582">
                  <c:v>4.9743532499999974</c:v>
                </c:pt>
                <c:pt idx="3583">
                  <c:v>4.9757419583333302</c:v>
                </c:pt>
                <c:pt idx="3584">
                  <c:v>4.9771306666666639</c:v>
                </c:pt>
                <c:pt idx="3585">
                  <c:v>4.9785193749999976</c:v>
                </c:pt>
                <c:pt idx="3586">
                  <c:v>4.9799080833333305</c:v>
                </c:pt>
                <c:pt idx="3587">
                  <c:v>4.9812967916666642</c:v>
                </c:pt>
                <c:pt idx="3588">
                  <c:v>4.982685499999997</c:v>
                </c:pt>
                <c:pt idx="3589">
                  <c:v>4.9840742083333307</c:v>
                </c:pt>
                <c:pt idx="3590">
                  <c:v>4.9854629166666635</c:v>
                </c:pt>
                <c:pt idx="3591">
                  <c:v>4.9868516249999972</c:v>
                </c:pt>
                <c:pt idx="3592">
                  <c:v>4.9882403333333301</c:v>
                </c:pt>
                <c:pt idx="3593">
                  <c:v>4.9896290416666647</c:v>
                </c:pt>
                <c:pt idx="3594">
                  <c:v>4.9910177499999975</c:v>
                </c:pt>
                <c:pt idx="3595">
                  <c:v>4.9924064583333303</c:v>
                </c:pt>
                <c:pt idx="3596">
                  <c:v>4.993795166666664</c:v>
                </c:pt>
                <c:pt idx="3597">
                  <c:v>4.9951838749999977</c:v>
                </c:pt>
                <c:pt idx="3598">
                  <c:v>4.9965725833333305</c:v>
                </c:pt>
                <c:pt idx="3599">
                  <c:v>4.9979612916666634</c:v>
                </c:pt>
                <c:pt idx="3600">
                  <c:v>4.9993499999999971</c:v>
                </c:pt>
                <c:pt idx="3601">
                  <c:v>5.0007387083333308</c:v>
                </c:pt>
                <c:pt idx="3602">
                  <c:v>5.0021274166666645</c:v>
                </c:pt>
                <c:pt idx="3603">
                  <c:v>5.0035161249999973</c:v>
                </c:pt>
                <c:pt idx="3604">
                  <c:v>5.0049048333333301</c:v>
                </c:pt>
                <c:pt idx="3605">
                  <c:v>5.0062935416666647</c:v>
                </c:pt>
                <c:pt idx="3606">
                  <c:v>5.0076822499999976</c:v>
                </c:pt>
                <c:pt idx="3607">
                  <c:v>5.0090709583333304</c:v>
                </c:pt>
                <c:pt idx="3608">
                  <c:v>5.0104596666666632</c:v>
                </c:pt>
                <c:pt idx="3609">
                  <c:v>5.0118483749999978</c:v>
                </c:pt>
                <c:pt idx="3610">
                  <c:v>5.0132370833333306</c:v>
                </c:pt>
                <c:pt idx="3611">
                  <c:v>5.0146257916666643</c:v>
                </c:pt>
                <c:pt idx="3612">
                  <c:v>5.0160144999999972</c:v>
                </c:pt>
                <c:pt idx="3613">
                  <c:v>5.01740320833333</c:v>
                </c:pt>
                <c:pt idx="3614">
                  <c:v>5.0187919166666646</c:v>
                </c:pt>
                <c:pt idx="3615">
                  <c:v>5.0201806249999974</c:v>
                </c:pt>
                <c:pt idx="3616">
                  <c:v>5.0215693333333302</c:v>
                </c:pt>
                <c:pt idx="3617">
                  <c:v>5.022958041666663</c:v>
                </c:pt>
                <c:pt idx="3618">
                  <c:v>5.0243467499999976</c:v>
                </c:pt>
                <c:pt idx="3619">
                  <c:v>5.0257354583333305</c:v>
                </c:pt>
                <c:pt idx="3620">
                  <c:v>5.0271241666666642</c:v>
                </c:pt>
                <c:pt idx="3621">
                  <c:v>5.028512874999997</c:v>
                </c:pt>
                <c:pt idx="3622">
                  <c:v>5.0299015833333307</c:v>
                </c:pt>
                <c:pt idx="3623">
                  <c:v>5.0312902916666644</c:v>
                </c:pt>
                <c:pt idx="3624">
                  <c:v>5.0326789999999972</c:v>
                </c:pt>
                <c:pt idx="3625">
                  <c:v>5.0340677083333301</c:v>
                </c:pt>
                <c:pt idx="3626">
                  <c:v>5.0354564166666638</c:v>
                </c:pt>
                <c:pt idx="3627">
                  <c:v>5.0368451249999975</c:v>
                </c:pt>
                <c:pt idx="3628">
                  <c:v>5.0382338333333303</c:v>
                </c:pt>
                <c:pt idx="3629">
                  <c:v>5.039622541666664</c:v>
                </c:pt>
                <c:pt idx="3630">
                  <c:v>5.0410112499999977</c:v>
                </c:pt>
                <c:pt idx="3631">
                  <c:v>5.0423999583333305</c:v>
                </c:pt>
                <c:pt idx="3632">
                  <c:v>5.0437886666666643</c:v>
                </c:pt>
                <c:pt idx="3633">
                  <c:v>5.0451773749999971</c:v>
                </c:pt>
                <c:pt idx="3634">
                  <c:v>5.0465660833333308</c:v>
                </c:pt>
                <c:pt idx="3635">
                  <c:v>5.0479547916666636</c:v>
                </c:pt>
                <c:pt idx="3636">
                  <c:v>5.0493434999999973</c:v>
                </c:pt>
                <c:pt idx="3637">
                  <c:v>5.0507322083333301</c:v>
                </c:pt>
                <c:pt idx="3638">
                  <c:v>5.0521209166666647</c:v>
                </c:pt>
                <c:pt idx="3639">
                  <c:v>5.0535096249999976</c:v>
                </c:pt>
                <c:pt idx="3640">
                  <c:v>5.0548983333333304</c:v>
                </c:pt>
                <c:pt idx="3641">
                  <c:v>5.0562870416666641</c:v>
                </c:pt>
                <c:pt idx="3642">
                  <c:v>5.0576757499999978</c:v>
                </c:pt>
                <c:pt idx="3643">
                  <c:v>5.0590644583333306</c:v>
                </c:pt>
                <c:pt idx="3644">
                  <c:v>5.0604531666666634</c:v>
                </c:pt>
                <c:pt idx="3645">
                  <c:v>5.0618418749999972</c:v>
                </c:pt>
                <c:pt idx="3646">
                  <c:v>5.06323058333333</c:v>
                </c:pt>
                <c:pt idx="3647">
                  <c:v>5.0646192916666646</c:v>
                </c:pt>
                <c:pt idx="3648">
                  <c:v>5.0660079999999974</c:v>
                </c:pt>
                <c:pt idx="3649">
                  <c:v>5.0673967083333302</c:v>
                </c:pt>
                <c:pt idx="3650">
                  <c:v>5.0687854166666639</c:v>
                </c:pt>
                <c:pt idx="3651">
                  <c:v>5.0701741249999976</c:v>
                </c:pt>
                <c:pt idx="3652">
                  <c:v>5.0715628333333305</c:v>
                </c:pt>
                <c:pt idx="3653">
                  <c:v>5.0729515416666633</c:v>
                </c:pt>
                <c:pt idx="3654">
                  <c:v>5.074340249999997</c:v>
                </c:pt>
                <c:pt idx="3655">
                  <c:v>5.0757289583333307</c:v>
                </c:pt>
                <c:pt idx="3656">
                  <c:v>5.0771176666666644</c:v>
                </c:pt>
                <c:pt idx="3657">
                  <c:v>5.0785063749999972</c:v>
                </c:pt>
                <c:pt idx="3658">
                  <c:v>5.0798950833333301</c:v>
                </c:pt>
                <c:pt idx="3659">
                  <c:v>5.0812837916666647</c:v>
                </c:pt>
                <c:pt idx="3660">
                  <c:v>5.0826724999999975</c:v>
                </c:pt>
                <c:pt idx="3661">
                  <c:v>5.0840612083333303</c:v>
                </c:pt>
                <c:pt idx="3662">
                  <c:v>5.0854499166666631</c:v>
                </c:pt>
                <c:pt idx="3663">
                  <c:v>5.0868386249999977</c:v>
                </c:pt>
                <c:pt idx="3664">
                  <c:v>5.0882273333333305</c:v>
                </c:pt>
                <c:pt idx="3665">
                  <c:v>5.0896160416666643</c:v>
                </c:pt>
                <c:pt idx="3666">
                  <c:v>5.0910047499999971</c:v>
                </c:pt>
                <c:pt idx="3667">
                  <c:v>5.0923934583333308</c:v>
                </c:pt>
                <c:pt idx="3668">
                  <c:v>5.0937821666666645</c:v>
                </c:pt>
                <c:pt idx="3669">
                  <c:v>5.0951708749999973</c:v>
                </c:pt>
                <c:pt idx="3670">
                  <c:v>5.0965595833333301</c:v>
                </c:pt>
                <c:pt idx="3671">
                  <c:v>5.097948291666663</c:v>
                </c:pt>
                <c:pt idx="3672">
                  <c:v>5.0993369999999976</c:v>
                </c:pt>
                <c:pt idx="3673">
                  <c:v>5.1007257083333304</c:v>
                </c:pt>
                <c:pt idx="3674">
                  <c:v>5.1021144166666641</c:v>
                </c:pt>
                <c:pt idx="3675">
                  <c:v>5.1035031249999978</c:v>
                </c:pt>
                <c:pt idx="3676">
                  <c:v>5.1048918333333306</c:v>
                </c:pt>
                <c:pt idx="3677">
                  <c:v>5.1062805416666643</c:v>
                </c:pt>
                <c:pt idx="3678">
                  <c:v>5.1076692499999972</c:v>
                </c:pt>
                <c:pt idx="3679">
                  <c:v>5.10905795833333</c:v>
                </c:pt>
                <c:pt idx="3680">
                  <c:v>5.1104466666666637</c:v>
                </c:pt>
                <c:pt idx="3681">
                  <c:v>5.1118353749999974</c:v>
                </c:pt>
                <c:pt idx="3682">
                  <c:v>5.1132240833333302</c:v>
                </c:pt>
                <c:pt idx="3683">
                  <c:v>5.1146127916666639</c:v>
                </c:pt>
                <c:pt idx="3684">
                  <c:v>5.1160014999999976</c:v>
                </c:pt>
                <c:pt idx="3685">
                  <c:v>5.1173902083333305</c:v>
                </c:pt>
                <c:pt idx="3686">
                  <c:v>5.1187789166666642</c:v>
                </c:pt>
                <c:pt idx="3687">
                  <c:v>5.120167624999997</c:v>
                </c:pt>
                <c:pt idx="3688">
                  <c:v>5.1215563333333307</c:v>
                </c:pt>
                <c:pt idx="3689">
                  <c:v>5.1229450416666635</c:v>
                </c:pt>
                <c:pt idx="3690">
                  <c:v>5.1243337499999972</c:v>
                </c:pt>
                <c:pt idx="3691">
                  <c:v>5.1257224583333301</c:v>
                </c:pt>
                <c:pt idx="3692">
                  <c:v>5.1271111666666647</c:v>
                </c:pt>
                <c:pt idx="3693">
                  <c:v>5.1284998749999975</c:v>
                </c:pt>
                <c:pt idx="3694">
                  <c:v>5.1298885833333303</c:v>
                </c:pt>
                <c:pt idx="3695">
                  <c:v>5.131277291666664</c:v>
                </c:pt>
                <c:pt idx="3696">
                  <c:v>5.1326659999999977</c:v>
                </c:pt>
                <c:pt idx="3697">
                  <c:v>5.1340547083333306</c:v>
                </c:pt>
                <c:pt idx="3698">
                  <c:v>5.1354434166666634</c:v>
                </c:pt>
                <c:pt idx="3699">
                  <c:v>5.1368321249999971</c:v>
                </c:pt>
                <c:pt idx="3700">
                  <c:v>5.1382208333333308</c:v>
                </c:pt>
                <c:pt idx="3701">
                  <c:v>5.1396095416666645</c:v>
                </c:pt>
                <c:pt idx="3702">
                  <c:v>5.1409982499999973</c:v>
                </c:pt>
                <c:pt idx="3703">
                  <c:v>5.1423869583333301</c:v>
                </c:pt>
                <c:pt idx="3704">
                  <c:v>5.1437756666666647</c:v>
                </c:pt>
                <c:pt idx="3705">
                  <c:v>5.1451643749999976</c:v>
                </c:pt>
                <c:pt idx="3706">
                  <c:v>5.1465530833333304</c:v>
                </c:pt>
                <c:pt idx="3707">
                  <c:v>5.1479417916666632</c:v>
                </c:pt>
                <c:pt idx="3708">
                  <c:v>5.1493304999999978</c:v>
                </c:pt>
                <c:pt idx="3709">
                  <c:v>5.1507192083333306</c:v>
                </c:pt>
                <c:pt idx="3710">
                  <c:v>5.1521079166666643</c:v>
                </c:pt>
                <c:pt idx="3711">
                  <c:v>5.1534966249999972</c:v>
                </c:pt>
                <c:pt idx="3712">
                  <c:v>5.15488533333333</c:v>
                </c:pt>
                <c:pt idx="3713">
                  <c:v>5.1562740416666646</c:v>
                </c:pt>
                <c:pt idx="3714">
                  <c:v>5.1576627499999974</c:v>
                </c:pt>
                <c:pt idx="3715">
                  <c:v>5.1590514583333302</c:v>
                </c:pt>
                <c:pt idx="3716">
                  <c:v>5.1604401666666631</c:v>
                </c:pt>
                <c:pt idx="3717">
                  <c:v>5.1618288749999977</c:v>
                </c:pt>
                <c:pt idx="3718">
                  <c:v>5.1632175833333305</c:v>
                </c:pt>
                <c:pt idx="3719">
                  <c:v>5.1646062916666642</c:v>
                </c:pt>
                <c:pt idx="3720">
                  <c:v>5.165994999999997</c:v>
                </c:pt>
                <c:pt idx="3721">
                  <c:v>5.1673837083333307</c:v>
                </c:pt>
                <c:pt idx="3722">
                  <c:v>5.1687724166666644</c:v>
                </c:pt>
                <c:pt idx="3723">
                  <c:v>5.1701611249999972</c:v>
                </c:pt>
                <c:pt idx="3724">
                  <c:v>5.1715498333333301</c:v>
                </c:pt>
                <c:pt idx="3725">
                  <c:v>5.1729385416666638</c:v>
                </c:pt>
                <c:pt idx="3726">
                  <c:v>5.1743272499999975</c:v>
                </c:pt>
                <c:pt idx="3727">
                  <c:v>5.1757159583333303</c:v>
                </c:pt>
                <c:pt idx="3728">
                  <c:v>5.177104666666664</c:v>
                </c:pt>
                <c:pt idx="3729">
                  <c:v>5.1784933749999977</c:v>
                </c:pt>
                <c:pt idx="3730">
                  <c:v>5.1798820833333306</c:v>
                </c:pt>
                <c:pt idx="3731">
                  <c:v>5.1812707916666643</c:v>
                </c:pt>
                <c:pt idx="3732">
                  <c:v>5.1826594999999971</c:v>
                </c:pt>
                <c:pt idx="3733">
                  <c:v>5.1840482083333308</c:v>
                </c:pt>
                <c:pt idx="3734">
                  <c:v>5.1854369166666636</c:v>
                </c:pt>
                <c:pt idx="3735">
                  <c:v>5.1868256249999973</c:v>
                </c:pt>
                <c:pt idx="3736">
                  <c:v>5.1882143333333302</c:v>
                </c:pt>
                <c:pt idx="3737">
                  <c:v>5.1896030416666648</c:v>
                </c:pt>
                <c:pt idx="3738">
                  <c:v>5.1909917499999976</c:v>
                </c:pt>
                <c:pt idx="3739">
                  <c:v>5.1923804583333304</c:v>
                </c:pt>
                <c:pt idx="3740">
                  <c:v>5.1937691666666641</c:v>
                </c:pt>
                <c:pt idx="3741">
                  <c:v>5.1951578749999978</c:v>
                </c:pt>
                <c:pt idx="3742">
                  <c:v>5.1965465833333306</c:v>
                </c:pt>
                <c:pt idx="3743">
                  <c:v>5.1979352916666635</c:v>
                </c:pt>
                <c:pt idx="3744">
                  <c:v>5.1993239999999972</c:v>
                </c:pt>
                <c:pt idx="3745">
                  <c:v>5.20071270833333</c:v>
                </c:pt>
                <c:pt idx="3746">
                  <c:v>5.2021014166666646</c:v>
                </c:pt>
                <c:pt idx="3747">
                  <c:v>5.2034901249999974</c:v>
                </c:pt>
                <c:pt idx="3748">
                  <c:v>5.2048788333333302</c:v>
                </c:pt>
                <c:pt idx="3749">
                  <c:v>5.2062675416666639</c:v>
                </c:pt>
                <c:pt idx="3750">
                  <c:v>5.2076562499999977</c:v>
                </c:pt>
                <c:pt idx="3751">
                  <c:v>5.2090449583333305</c:v>
                </c:pt>
                <c:pt idx="3752">
                  <c:v>5.2104336666666633</c:v>
                </c:pt>
                <c:pt idx="3753">
                  <c:v>5.211822374999997</c:v>
                </c:pt>
                <c:pt idx="3754">
                  <c:v>5.2132110833333307</c:v>
                </c:pt>
                <c:pt idx="3755">
                  <c:v>5.2145997916666644</c:v>
                </c:pt>
                <c:pt idx="3756">
                  <c:v>5.2159884999999973</c:v>
                </c:pt>
                <c:pt idx="3757">
                  <c:v>5.2173772083333301</c:v>
                </c:pt>
                <c:pt idx="3758">
                  <c:v>5.2187659166666647</c:v>
                </c:pt>
                <c:pt idx="3759">
                  <c:v>5.2201546249999975</c:v>
                </c:pt>
                <c:pt idx="3760">
                  <c:v>5.2215433333333303</c:v>
                </c:pt>
                <c:pt idx="3761">
                  <c:v>5.2229320416666631</c:v>
                </c:pt>
                <c:pt idx="3762">
                  <c:v>5.2243207499999977</c:v>
                </c:pt>
                <c:pt idx="3763">
                  <c:v>5.2257094583333306</c:v>
                </c:pt>
                <c:pt idx="3764">
                  <c:v>5.2270981666666643</c:v>
                </c:pt>
                <c:pt idx="3765">
                  <c:v>5.2284868749999971</c:v>
                </c:pt>
                <c:pt idx="3766">
                  <c:v>5.2298755833333308</c:v>
                </c:pt>
                <c:pt idx="3767">
                  <c:v>5.2312642916666645</c:v>
                </c:pt>
                <c:pt idx="3768">
                  <c:v>5.2326529999999973</c:v>
                </c:pt>
                <c:pt idx="3769">
                  <c:v>5.2340417083333302</c:v>
                </c:pt>
                <c:pt idx="3770">
                  <c:v>5.2354304166666639</c:v>
                </c:pt>
                <c:pt idx="3771">
                  <c:v>5.2368191249999976</c:v>
                </c:pt>
                <c:pt idx="3772">
                  <c:v>5.2382078333333304</c:v>
                </c:pt>
                <c:pt idx="3773">
                  <c:v>5.2395965416666641</c:v>
                </c:pt>
                <c:pt idx="3774">
                  <c:v>5.2409852499999969</c:v>
                </c:pt>
                <c:pt idx="3775">
                  <c:v>5.2423739583333306</c:v>
                </c:pt>
                <c:pt idx="3776">
                  <c:v>5.2437626666666644</c:v>
                </c:pt>
                <c:pt idx="3777">
                  <c:v>5.2451513749999972</c:v>
                </c:pt>
                <c:pt idx="3778">
                  <c:v>5.24654008333333</c:v>
                </c:pt>
                <c:pt idx="3779">
                  <c:v>5.2479287916666637</c:v>
                </c:pt>
                <c:pt idx="3780">
                  <c:v>5.2493174999999974</c:v>
                </c:pt>
                <c:pt idx="3781">
                  <c:v>5.2507062083333302</c:v>
                </c:pt>
                <c:pt idx="3782">
                  <c:v>5.2520949166666639</c:v>
                </c:pt>
                <c:pt idx="3783">
                  <c:v>5.2534836249999968</c:v>
                </c:pt>
                <c:pt idx="3784">
                  <c:v>5.2548723333333305</c:v>
                </c:pt>
                <c:pt idx="3785">
                  <c:v>5.2562610416666642</c:v>
                </c:pt>
                <c:pt idx="3786">
                  <c:v>5.257649749999997</c:v>
                </c:pt>
                <c:pt idx="3787">
                  <c:v>5.2590384583333307</c:v>
                </c:pt>
                <c:pt idx="3788">
                  <c:v>5.2604271666666635</c:v>
                </c:pt>
                <c:pt idx="3789">
                  <c:v>5.2618158749999973</c:v>
                </c:pt>
                <c:pt idx="3790">
                  <c:v>5.263204583333331</c:v>
                </c:pt>
                <c:pt idx="3791">
                  <c:v>5.2645932916666638</c:v>
                </c:pt>
                <c:pt idx="3792">
                  <c:v>5.2659819999999966</c:v>
                </c:pt>
                <c:pt idx="3793">
                  <c:v>5.2673707083333303</c:v>
                </c:pt>
                <c:pt idx="3794">
                  <c:v>5.268759416666664</c:v>
                </c:pt>
                <c:pt idx="3795">
                  <c:v>5.2701481249999977</c:v>
                </c:pt>
                <c:pt idx="3796">
                  <c:v>5.2715368333333306</c:v>
                </c:pt>
                <c:pt idx="3797">
                  <c:v>5.2729255416666634</c:v>
                </c:pt>
                <c:pt idx="3798">
                  <c:v>5.2743142499999971</c:v>
                </c:pt>
                <c:pt idx="3799">
                  <c:v>5.2757029583333308</c:v>
                </c:pt>
                <c:pt idx="3800">
                  <c:v>5.2770916666666645</c:v>
                </c:pt>
                <c:pt idx="3801">
                  <c:v>5.2784803749999973</c:v>
                </c:pt>
                <c:pt idx="3802">
                  <c:v>5.2798690833333302</c:v>
                </c:pt>
                <c:pt idx="3803">
                  <c:v>5.2812577916666639</c:v>
                </c:pt>
                <c:pt idx="3804">
                  <c:v>5.2826464999999976</c:v>
                </c:pt>
                <c:pt idx="3805">
                  <c:v>5.2840352083333313</c:v>
                </c:pt>
                <c:pt idx="3806">
                  <c:v>5.2854239166666641</c:v>
                </c:pt>
                <c:pt idx="3807">
                  <c:v>5.2868126249999969</c:v>
                </c:pt>
                <c:pt idx="3808">
                  <c:v>5.2882013333333306</c:v>
                </c:pt>
                <c:pt idx="3809">
                  <c:v>5.2895900416666644</c:v>
                </c:pt>
                <c:pt idx="3810">
                  <c:v>5.2909787499999972</c:v>
                </c:pt>
                <c:pt idx="3811">
                  <c:v>5.2923674583333309</c:v>
                </c:pt>
                <c:pt idx="3812">
                  <c:v>5.2937561666666637</c:v>
                </c:pt>
                <c:pt idx="3813">
                  <c:v>5.2951448749999974</c:v>
                </c:pt>
                <c:pt idx="3814">
                  <c:v>5.2965335833333311</c:v>
                </c:pt>
                <c:pt idx="3815">
                  <c:v>5.297922291666664</c:v>
                </c:pt>
                <c:pt idx="3816">
                  <c:v>5.2993109999999968</c:v>
                </c:pt>
                <c:pt idx="3817">
                  <c:v>5.3006997083333305</c:v>
                </c:pt>
                <c:pt idx="3818">
                  <c:v>5.3020884166666642</c:v>
                </c:pt>
                <c:pt idx="3819">
                  <c:v>5.303477124999997</c:v>
                </c:pt>
                <c:pt idx="3820">
                  <c:v>5.3048658333333307</c:v>
                </c:pt>
                <c:pt idx="3821">
                  <c:v>5.3062545416666635</c:v>
                </c:pt>
                <c:pt idx="3822">
                  <c:v>5.3076432499999973</c:v>
                </c:pt>
                <c:pt idx="3823">
                  <c:v>5.309031958333331</c:v>
                </c:pt>
                <c:pt idx="3824">
                  <c:v>5.3104206666666638</c:v>
                </c:pt>
                <c:pt idx="3825">
                  <c:v>5.3118093749999975</c:v>
                </c:pt>
                <c:pt idx="3826">
                  <c:v>5.3131980833333303</c:v>
                </c:pt>
                <c:pt idx="3827">
                  <c:v>5.314586791666664</c:v>
                </c:pt>
                <c:pt idx="3828">
                  <c:v>5.3159754999999969</c:v>
                </c:pt>
                <c:pt idx="3829">
                  <c:v>5.3173642083333306</c:v>
                </c:pt>
                <c:pt idx="3830">
                  <c:v>5.3187529166666643</c:v>
                </c:pt>
                <c:pt idx="3831">
                  <c:v>5.3201416249999971</c:v>
                </c:pt>
                <c:pt idx="3832">
                  <c:v>5.3215303333333308</c:v>
                </c:pt>
                <c:pt idx="3833">
                  <c:v>5.3229190416666636</c:v>
                </c:pt>
                <c:pt idx="3834">
                  <c:v>5.3243077499999973</c:v>
                </c:pt>
                <c:pt idx="3835">
                  <c:v>5.3256964583333311</c:v>
                </c:pt>
                <c:pt idx="3836">
                  <c:v>5.3270851666666639</c:v>
                </c:pt>
                <c:pt idx="3837">
                  <c:v>5.3284738749999967</c:v>
                </c:pt>
                <c:pt idx="3838">
                  <c:v>5.3298625833333304</c:v>
                </c:pt>
                <c:pt idx="3839">
                  <c:v>5.3312512916666641</c:v>
                </c:pt>
                <c:pt idx="3840">
                  <c:v>5.3326399999999978</c:v>
                </c:pt>
                <c:pt idx="3841">
                  <c:v>5.3340287083333306</c:v>
                </c:pt>
                <c:pt idx="3842">
                  <c:v>5.3354174166666635</c:v>
                </c:pt>
                <c:pt idx="3843">
                  <c:v>5.3368061249999972</c:v>
                </c:pt>
                <c:pt idx="3844">
                  <c:v>5.3381948333333309</c:v>
                </c:pt>
                <c:pt idx="3845">
                  <c:v>5.3395835416666637</c:v>
                </c:pt>
                <c:pt idx="3846">
                  <c:v>5.3409722499999965</c:v>
                </c:pt>
                <c:pt idx="3847">
                  <c:v>5.3423609583333302</c:v>
                </c:pt>
                <c:pt idx="3848">
                  <c:v>5.343749666666664</c:v>
                </c:pt>
                <c:pt idx="3849">
                  <c:v>5.3451383749999977</c:v>
                </c:pt>
                <c:pt idx="3850">
                  <c:v>5.3465270833333305</c:v>
                </c:pt>
                <c:pt idx="3851">
                  <c:v>5.3479157916666633</c:v>
                </c:pt>
                <c:pt idx="3852">
                  <c:v>5.349304499999997</c:v>
                </c:pt>
                <c:pt idx="3853">
                  <c:v>5.3506932083333307</c:v>
                </c:pt>
                <c:pt idx="3854">
                  <c:v>5.3520819166666644</c:v>
                </c:pt>
                <c:pt idx="3855">
                  <c:v>5.3534706249999973</c:v>
                </c:pt>
                <c:pt idx="3856">
                  <c:v>5.3548593333333301</c:v>
                </c:pt>
                <c:pt idx="3857">
                  <c:v>5.3562480416666638</c:v>
                </c:pt>
                <c:pt idx="3858">
                  <c:v>5.3576367499999975</c:v>
                </c:pt>
                <c:pt idx="3859">
                  <c:v>5.3590254583333312</c:v>
                </c:pt>
                <c:pt idx="3860">
                  <c:v>5.360414166666664</c:v>
                </c:pt>
                <c:pt idx="3861">
                  <c:v>5.3618028749999969</c:v>
                </c:pt>
                <c:pt idx="3862">
                  <c:v>5.3631915833333306</c:v>
                </c:pt>
                <c:pt idx="3863">
                  <c:v>5.3645802916666643</c:v>
                </c:pt>
                <c:pt idx="3864">
                  <c:v>5.3659689999999971</c:v>
                </c:pt>
                <c:pt idx="3865">
                  <c:v>5.3673577083333308</c:v>
                </c:pt>
                <c:pt idx="3866">
                  <c:v>5.3687464166666636</c:v>
                </c:pt>
                <c:pt idx="3867">
                  <c:v>5.3701351249999973</c:v>
                </c:pt>
                <c:pt idx="3868">
                  <c:v>5.3715238333333311</c:v>
                </c:pt>
                <c:pt idx="3869">
                  <c:v>5.3729125416666639</c:v>
                </c:pt>
                <c:pt idx="3870">
                  <c:v>5.3743012499999976</c:v>
                </c:pt>
                <c:pt idx="3871">
                  <c:v>5.3756899583333304</c:v>
                </c:pt>
                <c:pt idx="3872">
                  <c:v>5.3770786666666641</c:v>
                </c:pt>
                <c:pt idx="3873">
                  <c:v>5.3784673749999969</c:v>
                </c:pt>
                <c:pt idx="3874">
                  <c:v>5.3798560833333307</c:v>
                </c:pt>
                <c:pt idx="3875">
                  <c:v>5.3812447916666635</c:v>
                </c:pt>
                <c:pt idx="3876">
                  <c:v>5.3826334999999972</c:v>
                </c:pt>
                <c:pt idx="3877">
                  <c:v>5.3840222083333309</c:v>
                </c:pt>
                <c:pt idx="3878">
                  <c:v>5.3854109166666637</c:v>
                </c:pt>
                <c:pt idx="3879">
                  <c:v>5.3867996249999974</c:v>
                </c:pt>
                <c:pt idx="3880">
                  <c:v>5.3881883333333302</c:v>
                </c:pt>
                <c:pt idx="3881">
                  <c:v>5.389577041666664</c:v>
                </c:pt>
                <c:pt idx="3882">
                  <c:v>5.3909657499999968</c:v>
                </c:pt>
                <c:pt idx="3883">
                  <c:v>5.3923544583333305</c:v>
                </c:pt>
                <c:pt idx="3884">
                  <c:v>5.3937431666666642</c:v>
                </c:pt>
                <c:pt idx="3885">
                  <c:v>5.395131874999997</c:v>
                </c:pt>
                <c:pt idx="3886">
                  <c:v>5.3965205833333307</c:v>
                </c:pt>
                <c:pt idx="3887">
                  <c:v>5.3979092916666636</c:v>
                </c:pt>
                <c:pt idx="3888">
                  <c:v>5.3992979999999973</c:v>
                </c:pt>
                <c:pt idx="3889">
                  <c:v>5.400686708333331</c:v>
                </c:pt>
                <c:pt idx="3890">
                  <c:v>5.4020754166666638</c:v>
                </c:pt>
                <c:pt idx="3891">
                  <c:v>5.4034641249999966</c:v>
                </c:pt>
                <c:pt idx="3892">
                  <c:v>5.4048528333333303</c:v>
                </c:pt>
                <c:pt idx="3893">
                  <c:v>5.406241541666664</c:v>
                </c:pt>
                <c:pt idx="3894">
                  <c:v>5.4076302499999978</c:v>
                </c:pt>
                <c:pt idx="3895">
                  <c:v>5.4090189583333306</c:v>
                </c:pt>
                <c:pt idx="3896">
                  <c:v>5.4104076666666634</c:v>
                </c:pt>
                <c:pt idx="3897">
                  <c:v>5.4117963749999971</c:v>
                </c:pt>
                <c:pt idx="3898">
                  <c:v>5.4131850833333308</c:v>
                </c:pt>
                <c:pt idx="3899">
                  <c:v>5.4145737916666636</c:v>
                </c:pt>
                <c:pt idx="3900">
                  <c:v>5.4159624999999973</c:v>
                </c:pt>
                <c:pt idx="3901">
                  <c:v>5.4173512083333302</c:v>
                </c:pt>
                <c:pt idx="3902">
                  <c:v>5.4187399166666639</c:v>
                </c:pt>
                <c:pt idx="3903">
                  <c:v>5.4201286249999976</c:v>
                </c:pt>
                <c:pt idx="3904">
                  <c:v>5.4215173333333313</c:v>
                </c:pt>
                <c:pt idx="3905">
                  <c:v>5.4229060416666641</c:v>
                </c:pt>
                <c:pt idx="3906">
                  <c:v>5.4242947499999969</c:v>
                </c:pt>
                <c:pt idx="3907">
                  <c:v>5.4256834583333307</c:v>
                </c:pt>
                <c:pt idx="3908">
                  <c:v>5.4270721666666644</c:v>
                </c:pt>
                <c:pt idx="3909">
                  <c:v>5.4284608749999972</c:v>
                </c:pt>
                <c:pt idx="3910">
                  <c:v>5.4298495833333309</c:v>
                </c:pt>
                <c:pt idx="3911">
                  <c:v>5.4312382916666637</c:v>
                </c:pt>
                <c:pt idx="3912">
                  <c:v>5.4326269999999974</c:v>
                </c:pt>
                <c:pt idx="3913">
                  <c:v>5.4340157083333303</c:v>
                </c:pt>
                <c:pt idx="3914">
                  <c:v>5.4354044166666631</c:v>
                </c:pt>
                <c:pt idx="3915">
                  <c:v>5.4367931249999977</c:v>
                </c:pt>
                <c:pt idx="3916">
                  <c:v>5.4381818333333305</c:v>
                </c:pt>
                <c:pt idx="3917">
                  <c:v>5.4395705416666642</c:v>
                </c:pt>
                <c:pt idx="3918">
                  <c:v>5.440959249999997</c:v>
                </c:pt>
                <c:pt idx="3919">
                  <c:v>5.4423479583333307</c:v>
                </c:pt>
                <c:pt idx="3920">
                  <c:v>5.4437366666666644</c:v>
                </c:pt>
                <c:pt idx="3921">
                  <c:v>5.4451253749999973</c:v>
                </c:pt>
                <c:pt idx="3922">
                  <c:v>5.4465140833333301</c:v>
                </c:pt>
                <c:pt idx="3923">
                  <c:v>5.4479027916666638</c:v>
                </c:pt>
                <c:pt idx="3924">
                  <c:v>5.4492914999999975</c:v>
                </c:pt>
                <c:pt idx="3925">
                  <c:v>5.4506802083333303</c:v>
                </c:pt>
                <c:pt idx="3926">
                  <c:v>5.452068916666664</c:v>
                </c:pt>
                <c:pt idx="3927">
                  <c:v>5.4534576249999978</c:v>
                </c:pt>
                <c:pt idx="3928">
                  <c:v>5.4548463333333306</c:v>
                </c:pt>
                <c:pt idx="3929">
                  <c:v>5.4562350416666643</c:v>
                </c:pt>
                <c:pt idx="3930">
                  <c:v>5.4576237499999971</c:v>
                </c:pt>
                <c:pt idx="3931">
                  <c:v>5.4590124583333299</c:v>
                </c:pt>
                <c:pt idx="3932">
                  <c:v>5.4604011666666636</c:v>
                </c:pt>
                <c:pt idx="3933">
                  <c:v>5.4617898749999974</c:v>
                </c:pt>
                <c:pt idx="3934">
                  <c:v>5.4631785833333302</c:v>
                </c:pt>
                <c:pt idx="3935">
                  <c:v>5.4645672916666648</c:v>
                </c:pt>
                <c:pt idx="3936">
                  <c:v>5.4659559999999976</c:v>
                </c:pt>
                <c:pt idx="3937">
                  <c:v>5.4673447083333304</c:v>
                </c:pt>
                <c:pt idx="3938">
                  <c:v>5.4687334166666641</c:v>
                </c:pt>
                <c:pt idx="3939">
                  <c:v>5.4701221249999961</c:v>
                </c:pt>
                <c:pt idx="3940">
                  <c:v>5.4715108333333307</c:v>
                </c:pt>
                <c:pt idx="3941">
                  <c:v>5.4728995416666635</c:v>
                </c:pt>
                <c:pt idx="3942">
                  <c:v>5.4742882499999972</c:v>
                </c:pt>
                <c:pt idx="3943">
                  <c:v>5.47567695833333</c:v>
                </c:pt>
                <c:pt idx="3944">
                  <c:v>5.4770656666666637</c:v>
                </c:pt>
                <c:pt idx="3945">
                  <c:v>5.4784543749999974</c:v>
                </c:pt>
                <c:pt idx="3946">
                  <c:v>5.4798430833333303</c:v>
                </c:pt>
                <c:pt idx="3947">
                  <c:v>5.481231791666664</c:v>
                </c:pt>
                <c:pt idx="3948">
                  <c:v>5.4826204999999968</c:v>
                </c:pt>
                <c:pt idx="3949">
                  <c:v>5.4840092083333305</c:v>
                </c:pt>
                <c:pt idx="3950">
                  <c:v>5.4853979166666633</c:v>
                </c:pt>
                <c:pt idx="3951">
                  <c:v>5.486786624999997</c:v>
                </c:pt>
                <c:pt idx="3952">
                  <c:v>5.4881753333333307</c:v>
                </c:pt>
                <c:pt idx="3953">
                  <c:v>5.4895640416666636</c:v>
                </c:pt>
                <c:pt idx="3954">
                  <c:v>5.4909527499999973</c:v>
                </c:pt>
                <c:pt idx="3955">
                  <c:v>5.4923414583333301</c:v>
                </c:pt>
                <c:pt idx="3956">
                  <c:v>5.4937301666666647</c:v>
                </c:pt>
                <c:pt idx="3957">
                  <c:v>5.4951188749999966</c:v>
                </c:pt>
                <c:pt idx="3958">
                  <c:v>5.4965075833333303</c:v>
                </c:pt>
                <c:pt idx="3959">
                  <c:v>5.4978962916666632</c:v>
                </c:pt>
                <c:pt idx="3960">
                  <c:v>5.4992849999999978</c:v>
                </c:pt>
                <c:pt idx="3961">
                  <c:v>5.5006737083333306</c:v>
                </c:pt>
                <c:pt idx="3962">
                  <c:v>5.5020624166666634</c:v>
                </c:pt>
                <c:pt idx="3963">
                  <c:v>5.5034511249999971</c:v>
                </c:pt>
                <c:pt idx="3964">
                  <c:v>5.5048398333333299</c:v>
                </c:pt>
                <c:pt idx="3965">
                  <c:v>5.5062285416666645</c:v>
                </c:pt>
                <c:pt idx="3966">
                  <c:v>5.5076172499999965</c:v>
                </c:pt>
                <c:pt idx="3967">
                  <c:v>5.5090059583333302</c:v>
                </c:pt>
                <c:pt idx="3968">
                  <c:v>5.510394666666663</c:v>
                </c:pt>
                <c:pt idx="3969">
                  <c:v>5.5117833749999976</c:v>
                </c:pt>
                <c:pt idx="3970">
                  <c:v>5.5131720833333304</c:v>
                </c:pt>
                <c:pt idx="3971">
                  <c:v>5.5145607916666632</c:v>
                </c:pt>
                <c:pt idx="3972">
                  <c:v>5.515949499999997</c:v>
                </c:pt>
                <c:pt idx="3973">
                  <c:v>5.5173382083333307</c:v>
                </c:pt>
                <c:pt idx="3974">
                  <c:v>5.5187269166666644</c:v>
                </c:pt>
                <c:pt idx="3975">
                  <c:v>5.5201156249999963</c:v>
                </c:pt>
                <c:pt idx="3976">
                  <c:v>5.52150433333333</c:v>
                </c:pt>
                <c:pt idx="3977">
                  <c:v>5.5228930416666637</c:v>
                </c:pt>
                <c:pt idx="3978">
                  <c:v>5.5242817499999974</c:v>
                </c:pt>
                <c:pt idx="3979">
                  <c:v>5.5256704583333303</c:v>
                </c:pt>
                <c:pt idx="3980">
                  <c:v>5.5270591666666631</c:v>
                </c:pt>
                <c:pt idx="3981">
                  <c:v>5.5284478749999977</c:v>
                </c:pt>
                <c:pt idx="3982">
                  <c:v>5.5298365833333305</c:v>
                </c:pt>
                <c:pt idx="3983">
                  <c:v>5.5312252916666642</c:v>
                </c:pt>
                <c:pt idx="3984">
                  <c:v>5.5326139999999961</c:v>
                </c:pt>
                <c:pt idx="3985">
                  <c:v>5.5340027083333307</c:v>
                </c:pt>
                <c:pt idx="3986">
                  <c:v>5.5353914166666636</c:v>
                </c:pt>
                <c:pt idx="3987">
                  <c:v>5.5367801249999973</c:v>
                </c:pt>
                <c:pt idx="3988">
                  <c:v>5.5381688333333301</c:v>
                </c:pt>
                <c:pt idx="3989">
                  <c:v>5.5395575416666638</c:v>
                </c:pt>
                <c:pt idx="3990">
                  <c:v>5.5409462499999975</c:v>
                </c:pt>
                <c:pt idx="3991">
                  <c:v>5.5423349583333303</c:v>
                </c:pt>
                <c:pt idx="3992">
                  <c:v>5.5437236666666641</c:v>
                </c:pt>
                <c:pt idx="3993">
                  <c:v>5.545112374999996</c:v>
                </c:pt>
                <c:pt idx="3994">
                  <c:v>5.5465010833333306</c:v>
                </c:pt>
                <c:pt idx="3995">
                  <c:v>5.5478897916666634</c:v>
                </c:pt>
                <c:pt idx="3996">
                  <c:v>5.5492784999999971</c:v>
                </c:pt>
                <c:pt idx="3997">
                  <c:v>5.5506672083333299</c:v>
                </c:pt>
                <c:pt idx="3998">
                  <c:v>5.5520559166666636</c:v>
                </c:pt>
                <c:pt idx="3999">
                  <c:v>5.5534446249999974</c:v>
                </c:pt>
                <c:pt idx="4000">
                  <c:v>5.5548333333333302</c:v>
                </c:pt>
                <c:pt idx="4001">
                  <c:v>5.5562220416666648</c:v>
                </c:pt>
                <c:pt idx="4002">
                  <c:v>5.5576107499999967</c:v>
                </c:pt>
                <c:pt idx="4003">
                  <c:v>5.5589994583333304</c:v>
                </c:pt>
                <c:pt idx="4004">
                  <c:v>5.5603881666666632</c:v>
                </c:pt>
                <c:pt idx="4005">
                  <c:v>5.561776874999997</c:v>
                </c:pt>
                <c:pt idx="4006">
                  <c:v>5.5631655833333307</c:v>
                </c:pt>
                <c:pt idx="4007">
                  <c:v>5.5645542916666635</c:v>
                </c:pt>
                <c:pt idx="4008">
                  <c:v>5.5659429999999972</c:v>
                </c:pt>
                <c:pt idx="4009">
                  <c:v>5.56733170833333</c:v>
                </c:pt>
                <c:pt idx="4010">
                  <c:v>5.5687204166666646</c:v>
                </c:pt>
                <c:pt idx="4011">
                  <c:v>5.5701091249999966</c:v>
                </c:pt>
                <c:pt idx="4012">
                  <c:v>5.5714978333333303</c:v>
                </c:pt>
                <c:pt idx="4013">
                  <c:v>5.5728865416666631</c:v>
                </c:pt>
                <c:pt idx="4014">
                  <c:v>5.5742752499999977</c:v>
                </c:pt>
                <c:pt idx="4015">
                  <c:v>5.5756639583333305</c:v>
                </c:pt>
                <c:pt idx="4016">
                  <c:v>5.5770526666666633</c:v>
                </c:pt>
                <c:pt idx="4017">
                  <c:v>5.578441374999997</c:v>
                </c:pt>
                <c:pt idx="4018">
                  <c:v>5.5798300833333307</c:v>
                </c:pt>
                <c:pt idx="4019">
                  <c:v>5.5812187916666645</c:v>
                </c:pt>
                <c:pt idx="4020">
                  <c:v>5.5826074999999964</c:v>
                </c:pt>
                <c:pt idx="4021">
                  <c:v>5.5839962083333301</c:v>
                </c:pt>
                <c:pt idx="4022">
                  <c:v>5.5853849166666638</c:v>
                </c:pt>
                <c:pt idx="4023">
                  <c:v>5.5867736249999975</c:v>
                </c:pt>
                <c:pt idx="4024">
                  <c:v>5.5881623333333303</c:v>
                </c:pt>
                <c:pt idx="4025">
                  <c:v>5.5895510416666632</c:v>
                </c:pt>
                <c:pt idx="4026">
                  <c:v>5.5909397499999978</c:v>
                </c:pt>
                <c:pt idx="4027">
                  <c:v>5.5923284583333306</c:v>
                </c:pt>
                <c:pt idx="4028">
                  <c:v>5.5937171666666643</c:v>
                </c:pt>
                <c:pt idx="4029">
                  <c:v>5.5951058749999962</c:v>
                </c:pt>
                <c:pt idx="4030">
                  <c:v>5.5964945833333299</c:v>
                </c:pt>
                <c:pt idx="4031">
                  <c:v>5.5978832916666637</c:v>
                </c:pt>
                <c:pt idx="4032">
                  <c:v>5.5992719999999974</c:v>
                </c:pt>
                <c:pt idx="4033">
                  <c:v>5.6006607083333302</c:v>
                </c:pt>
                <c:pt idx="4034">
                  <c:v>5.602049416666663</c:v>
                </c:pt>
                <c:pt idx="4035">
                  <c:v>5.6034381249999976</c:v>
                </c:pt>
                <c:pt idx="4036">
                  <c:v>5.6048268333333304</c:v>
                </c:pt>
                <c:pt idx="4037">
                  <c:v>5.6062155416666641</c:v>
                </c:pt>
                <c:pt idx="4038">
                  <c:v>5.6076042499999961</c:v>
                </c:pt>
                <c:pt idx="4039">
                  <c:v>5.6089929583333307</c:v>
                </c:pt>
                <c:pt idx="4040">
                  <c:v>5.6103816666666635</c:v>
                </c:pt>
                <c:pt idx="4041">
                  <c:v>5.6117703749999972</c:v>
                </c:pt>
                <c:pt idx="4042">
                  <c:v>5.61315908333333</c:v>
                </c:pt>
                <c:pt idx="4043">
                  <c:v>5.6145477916666637</c:v>
                </c:pt>
                <c:pt idx="4044">
                  <c:v>5.6159364999999974</c:v>
                </c:pt>
                <c:pt idx="4045">
                  <c:v>5.6173252083333303</c:v>
                </c:pt>
                <c:pt idx="4046">
                  <c:v>5.618713916666664</c:v>
                </c:pt>
                <c:pt idx="4047">
                  <c:v>5.6201026249999959</c:v>
                </c:pt>
                <c:pt idx="4048">
                  <c:v>5.6214913333333305</c:v>
                </c:pt>
                <c:pt idx="4049">
                  <c:v>5.6228800416666633</c:v>
                </c:pt>
                <c:pt idx="4050">
                  <c:v>5.624268749999997</c:v>
                </c:pt>
                <c:pt idx="4051">
                  <c:v>5.6256574583333308</c:v>
                </c:pt>
                <c:pt idx="4052">
                  <c:v>5.6270461666666636</c:v>
                </c:pt>
                <c:pt idx="4053">
                  <c:v>5.6284348749999973</c:v>
                </c:pt>
                <c:pt idx="4054">
                  <c:v>5.6298235833333301</c:v>
                </c:pt>
                <c:pt idx="4055">
                  <c:v>5.6312122916666647</c:v>
                </c:pt>
                <c:pt idx="4056">
                  <c:v>5.6326009999999966</c:v>
                </c:pt>
                <c:pt idx="4057">
                  <c:v>5.6339897083333303</c:v>
                </c:pt>
                <c:pt idx="4058">
                  <c:v>5.6353784166666632</c:v>
                </c:pt>
                <c:pt idx="4059">
                  <c:v>5.6367671249999978</c:v>
                </c:pt>
                <c:pt idx="4060">
                  <c:v>5.6381558333333306</c:v>
                </c:pt>
                <c:pt idx="4061">
                  <c:v>5.6395445416666634</c:v>
                </c:pt>
                <c:pt idx="4062">
                  <c:v>5.6409332499999971</c:v>
                </c:pt>
                <c:pt idx="4063">
                  <c:v>5.6423219583333299</c:v>
                </c:pt>
                <c:pt idx="4064">
                  <c:v>5.6437106666666645</c:v>
                </c:pt>
                <c:pt idx="4065">
                  <c:v>5.6450993749999965</c:v>
                </c:pt>
                <c:pt idx="4066">
                  <c:v>5.6464880833333302</c:v>
                </c:pt>
                <c:pt idx="4067">
                  <c:v>5.647876791666663</c:v>
                </c:pt>
                <c:pt idx="4068">
                  <c:v>5.6492654999999976</c:v>
                </c:pt>
                <c:pt idx="4069">
                  <c:v>5.6506542083333304</c:v>
                </c:pt>
                <c:pt idx="4070">
                  <c:v>5.6520429166666633</c:v>
                </c:pt>
                <c:pt idx="4071">
                  <c:v>5.653431624999997</c:v>
                </c:pt>
                <c:pt idx="4072">
                  <c:v>5.6548203333333307</c:v>
                </c:pt>
                <c:pt idx="4073">
                  <c:v>5.6562090416666635</c:v>
                </c:pt>
                <c:pt idx="4074">
                  <c:v>5.6575977499999963</c:v>
                </c:pt>
                <c:pt idx="4075">
                  <c:v>5.65898645833333</c:v>
                </c:pt>
                <c:pt idx="4076">
                  <c:v>5.6603751666666637</c:v>
                </c:pt>
                <c:pt idx="4077">
                  <c:v>5.6617638749999974</c:v>
                </c:pt>
                <c:pt idx="4078">
                  <c:v>5.6631525833333303</c:v>
                </c:pt>
                <c:pt idx="4079">
                  <c:v>5.6645412916666631</c:v>
                </c:pt>
                <c:pt idx="4080">
                  <c:v>5.6659299999999977</c:v>
                </c:pt>
                <c:pt idx="4081">
                  <c:v>5.6673187083333305</c:v>
                </c:pt>
                <c:pt idx="4082">
                  <c:v>5.6687074166666633</c:v>
                </c:pt>
                <c:pt idx="4083">
                  <c:v>5.6700961249999962</c:v>
                </c:pt>
                <c:pt idx="4084">
                  <c:v>5.6714848333333308</c:v>
                </c:pt>
                <c:pt idx="4085">
                  <c:v>5.6728735416666636</c:v>
                </c:pt>
                <c:pt idx="4086">
                  <c:v>5.6742622499999973</c:v>
                </c:pt>
                <c:pt idx="4087">
                  <c:v>5.6756509583333301</c:v>
                </c:pt>
                <c:pt idx="4088">
                  <c:v>5.6770396666666638</c:v>
                </c:pt>
                <c:pt idx="4089">
                  <c:v>5.6784283749999975</c:v>
                </c:pt>
                <c:pt idx="4090">
                  <c:v>5.6798170833333304</c:v>
                </c:pt>
                <c:pt idx="4091">
                  <c:v>5.6812057916666632</c:v>
                </c:pt>
                <c:pt idx="4092">
                  <c:v>5.682594499999996</c:v>
                </c:pt>
                <c:pt idx="4093">
                  <c:v>5.6839832083333306</c:v>
                </c:pt>
                <c:pt idx="4094">
                  <c:v>5.6853719166666634</c:v>
                </c:pt>
                <c:pt idx="4095">
                  <c:v>5.6867606249999971</c:v>
                </c:pt>
                <c:pt idx="4096">
                  <c:v>5.6881493333333299</c:v>
                </c:pt>
                <c:pt idx="4097">
                  <c:v>5.6895380416666637</c:v>
                </c:pt>
                <c:pt idx="4098">
                  <c:v>5.6909267499999965</c:v>
                </c:pt>
                <c:pt idx="4099">
                  <c:v>5.6923154583333302</c:v>
                </c:pt>
                <c:pt idx="4100">
                  <c:v>5.6937041666666648</c:v>
                </c:pt>
                <c:pt idx="4101">
                  <c:v>5.6950928749999976</c:v>
                </c:pt>
                <c:pt idx="4102">
                  <c:v>5.6964815833333304</c:v>
                </c:pt>
                <c:pt idx="4103">
                  <c:v>5.6978702916666633</c:v>
                </c:pt>
                <c:pt idx="4104">
                  <c:v>5.699258999999997</c:v>
                </c:pt>
                <c:pt idx="4105">
                  <c:v>5.7006477083333316</c:v>
                </c:pt>
                <c:pt idx="4106">
                  <c:v>5.7020364166666644</c:v>
                </c:pt>
                <c:pt idx="4107">
                  <c:v>5.7034251249999972</c:v>
                </c:pt>
                <c:pt idx="4108">
                  <c:v>5.7048138333333291</c:v>
                </c:pt>
                <c:pt idx="4109">
                  <c:v>5.7062025416666646</c:v>
                </c:pt>
                <c:pt idx="4110">
                  <c:v>5.7075912499999966</c:v>
                </c:pt>
                <c:pt idx="4111">
                  <c:v>5.7089799583333303</c:v>
                </c:pt>
                <c:pt idx="4112">
                  <c:v>5.7103686666666631</c:v>
                </c:pt>
                <c:pt idx="4113">
                  <c:v>5.7117573749999959</c:v>
                </c:pt>
                <c:pt idx="4114">
                  <c:v>5.7131460833333305</c:v>
                </c:pt>
                <c:pt idx="4115">
                  <c:v>5.7145347916666633</c:v>
                </c:pt>
                <c:pt idx="4116">
                  <c:v>5.715923499999997</c:v>
                </c:pt>
                <c:pt idx="4117">
                  <c:v>5.7173122083333308</c:v>
                </c:pt>
                <c:pt idx="4118">
                  <c:v>5.7187009166666636</c:v>
                </c:pt>
                <c:pt idx="4119">
                  <c:v>5.7200896249999964</c:v>
                </c:pt>
                <c:pt idx="4120">
                  <c:v>5.7214783333333301</c:v>
                </c:pt>
                <c:pt idx="4121">
                  <c:v>5.7228670416666647</c:v>
                </c:pt>
                <c:pt idx="4122">
                  <c:v>5.7242557499999975</c:v>
                </c:pt>
                <c:pt idx="4123">
                  <c:v>5.7256444583333304</c:v>
                </c:pt>
                <c:pt idx="4124">
                  <c:v>5.7270331666666623</c:v>
                </c:pt>
                <c:pt idx="4125">
                  <c:v>5.7284218749999978</c:v>
                </c:pt>
                <c:pt idx="4126">
                  <c:v>5.7298105833333315</c:v>
                </c:pt>
                <c:pt idx="4127">
                  <c:v>5.7311992916666634</c:v>
                </c:pt>
                <c:pt idx="4128">
                  <c:v>5.7325879999999962</c:v>
                </c:pt>
                <c:pt idx="4129">
                  <c:v>5.7339767083333291</c:v>
                </c:pt>
                <c:pt idx="4130">
                  <c:v>5.7353654166666637</c:v>
                </c:pt>
                <c:pt idx="4131">
                  <c:v>5.7367541249999974</c:v>
                </c:pt>
                <c:pt idx="4132">
                  <c:v>5.7381428333333302</c:v>
                </c:pt>
                <c:pt idx="4133">
                  <c:v>5.739531541666663</c:v>
                </c:pt>
                <c:pt idx="4134">
                  <c:v>5.7409202499999967</c:v>
                </c:pt>
                <c:pt idx="4135">
                  <c:v>5.7423089583333304</c:v>
                </c:pt>
                <c:pt idx="4136">
                  <c:v>5.7436976666666641</c:v>
                </c:pt>
                <c:pt idx="4137">
                  <c:v>5.745086374999997</c:v>
                </c:pt>
                <c:pt idx="4138">
                  <c:v>5.7464750833333307</c:v>
                </c:pt>
                <c:pt idx="4139">
                  <c:v>5.7478637916666635</c:v>
                </c:pt>
                <c:pt idx="4140">
                  <c:v>5.7492524999999972</c:v>
                </c:pt>
                <c:pt idx="4141">
                  <c:v>5.7506412083333309</c:v>
                </c:pt>
                <c:pt idx="4142">
                  <c:v>5.7520299166666646</c:v>
                </c:pt>
                <c:pt idx="4143">
                  <c:v>5.7534186249999975</c:v>
                </c:pt>
                <c:pt idx="4144">
                  <c:v>5.7548073333333294</c:v>
                </c:pt>
                <c:pt idx="4145">
                  <c:v>5.7561960416666631</c:v>
                </c:pt>
                <c:pt idx="4146">
                  <c:v>5.7575847499999959</c:v>
                </c:pt>
                <c:pt idx="4147">
                  <c:v>5.7589734583333305</c:v>
                </c:pt>
                <c:pt idx="4148">
                  <c:v>5.7603621666666633</c:v>
                </c:pt>
                <c:pt idx="4149">
                  <c:v>5.7617508749999962</c:v>
                </c:pt>
                <c:pt idx="4150">
                  <c:v>5.7631395833333308</c:v>
                </c:pt>
                <c:pt idx="4151">
                  <c:v>5.7645282916666636</c:v>
                </c:pt>
                <c:pt idx="4152">
                  <c:v>5.7659169999999973</c:v>
                </c:pt>
                <c:pt idx="4153">
                  <c:v>5.7673057083333301</c:v>
                </c:pt>
                <c:pt idx="4154">
                  <c:v>5.7686944166666638</c:v>
                </c:pt>
                <c:pt idx="4155">
                  <c:v>5.7700831249999966</c:v>
                </c:pt>
                <c:pt idx="4156">
                  <c:v>5.7714718333333304</c:v>
                </c:pt>
                <c:pt idx="4157">
                  <c:v>5.7728605416666641</c:v>
                </c:pt>
                <c:pt idx="4158">
                  <c:v>5.7742492499999978</c:v>
                </c:pt>
                <c:pt idx="4159">
                  <c:v>5.7756379583333306</c:v>
                </c:pt>
                <c:pt idx="4160">
                  <c:v>5.7770266666666625</c:v>
                </c:pt>
                <c:pt idx="4161">
                  <c:v>5.7784153749999971</c:v>
                </c:pt>
                <c:pt idx="4162">
                  <c:v>5.7798040833333317</c:v>
                </c:pt>
                <c:pt idx="4163">
                  <c:v>5.7811927916666637</c:v>
                </c:pt>
                <c:pt idx="4164">
                  <c:v>5.7825814999999965</c:v>
                </c:pt>
                <c:pt idx="4165">
                  <c:v>5.7839702083333293</c:v>
                </c:pt>
                <c:pt idx="4166">
                  <c:v>5.785358916666663</c:v>
                </c:pt>
                <c:pt idx="4167">
                  <c:v>5.7867476249999976</c:v>
                </c:pt>
                <c:pt idx="4168">
                  <c:v>5.7881363333333304</c:v>
                </c:pt>
                <c:pt idx="4169">
                  <c:v>5.7895250416666633</c:v>
                </c:pt>
                <c:pt idx="4170">
                  <c:v>5.7909137499999961</c:v>
                </c:pt>
                <c:pt idx="4171">
                  <c:v>5.7923024583333307</c:v>
                </c:pt>
                <c:pt idx="4172">
                  <c:v>5.7936911666666644</c:v>
                </c:pt>
                <c:pt idx="4173">
                  <c:v>5.7950798749999972</c:v>
                </c:pt>
                <c:pt idx="4174">
                  <c:v>5.79646858333333</c:v>
                </c:pt>
                <c:pt idx="4175">
                  <c:v>5.7978572916666637</c:v>
                </c:pt>
                <c:pt idx="4176">
                  <c:v>5.7992459999999975</c:v>
                </c:pt>
                <c:pt idx="4177">
                  <c:v>5.8006347083333312</c:v>
                </c:pt>
                <c:pt idx="4178">
                  <c:v>5.802023416666664</c:v>
                </c:pt>
                <c:pt idx="4179">
                  <c:v>5.8034121249999977</c:v>
                </c:pt>
                <c:pt idx="4180">
                  <c:v>5.8048008333333296</c:v>
                </c:pt>
                <c:pt idx="4181">
                  <c:v>5.8061895416666633</c:v>
                </c:pt>
                <c:pt idx="4182">
                  <c:v>5.8075782499999962</c:v>
                </c:pt>
                <c:pt idx="4183">
                  <c:v>5.8089669583333308</c:v>
                </c:pt>
                <c:pt idx="4184">
                  <c:v>5.8103556666666636</c:v>
                </c:pt>
                <c:pt idx="4185">
                  <c:v>5.8117443749999964</c:v>
                </c:pt>
                <c:pt idx="4186">
                  <c:v>5.8131330833333301</c:v>
                </c:pt>
                <c:pt idx="4187">
                  <c:v>5.8145217916666638</c:v>
                </c:pt>
                <c:pt idx="4188">
                  <c:v>5.8159104999999975</c:v>
                </c:pt>
                <c:pt idx="4189">
                  <c:v>5.8172992083333304</c:v>
                </c:pt>
                <c:pt idx="4190">
                  <c:v>5.8186879166666632</c:v>
                </c:pt>
                <c:pt idx="4191">
                  <c:v>5.820076624999996</c:v>
                </c:pt>
                <c:pt idx="4192">
                  <c:v>5.8214653333333306</c:v>
                </c:pt>
                <c:pt idx="4193">
                  <c:v>5.8228540416666643</c:v>
                </c:pt>
                <c:pt idx="4194">
                  <c:v>5.8242427499999971</c:v>
                </c:pt>
                <c:pt idx="4195">
                  <c:v>5.82563145833333</c:v>
                </c:pt>
                <c:pt idx="4196">
                  <c:v>5.8270201666666628</c:v>
                </c:pt>
                <c:pt idx="4197">
                  <c:v>5.8284088749999974</c:v>
                </c:pt>
                <c:pt idx="4198">
                  <c:v>5.8297975833333311</c:v>
                </c:pt>
                <c:pt idx="4199">
                  <c:v>5.831186291666663</c:v>
                </c:pt>
                <c:pt idx="4200">
                  <c:v>5.8325749999999967</c:v>
                </c:pt>
                <c:pt idx="4201">
                  <c:v>5.8339637083333296</c:v>
                </c:pt>
                <c:pt idx="4202">
                  <c:v>5.8353524166666633</c:v>
                </c:pt>
                <c:pt idx="4203">
                  <c:v>5.8367411249999979</c:v>
                </c:pt>
                <c:pt idx="4204">
                  <c:v>5.8381298333333307</c:v>
                </c:pt>
                <c:pt idx="4205">
                  <c:v>5.8395185416666635</c:v>
                </c:pt>
                <c:pt idx="4206">
                  <c:v>5.8409072499999963</c:v>
                </c:pt>
                <c:pt idx="4207">
                  <c:v>5.84229595833333</c:v>
                </c:pt>
                <c:pt idx="4208">
                  <c:v>5.8436846666666646</c:v>
                </c:pt>
                <c:pt idx="4209">
                  <c:v>5.8450733749999975</c:v>
                </c:pt>
                <c:pt idx="4210">
                  <c:v>5.8464620833333303</c:v>
                </c:pt>
                <c:pt idx="4211">
                  <c:v>5.8478507916666631</c:v>
                </c:pt>
                <c:pt idx="4212">
                  <c:v>5.8492394999999977</c:v>
                </c:pt>
                <c:pt idx="4213">
                  <c:v>5.8506282083333314</c:v>
                </c:pt>
                <c:pt idx="4214">
                  <c:v>5.8520169166666642</c:v>
                </c:pt>
                <c:pt idx="4215">
                  <c:v>5.8534056249999971</c:v>
                </c:pt>
                <c:pt idx="4216">
                  <c:v>5.854794333333329</c:v>
                </c:pt>
                <c:pt idx="4217">
                  <c:v>5.8561830416666636</c:v>
                </c:pt>
                <c:pt idx="4218">
                  <c:v>5.8575717499999964</c:v>
                </c:pt>
                <c:pt idx="4219">
                  <c:v>5.8589604583333301</c:v>
                </c:pt>
                <c:pt idx="4220">
                  <c:v>5.8603491666666638</c:v>
                </c:pt>
                <c:pt idx="4221">
                  <c:v>5.8617378749999967</c:v>
                </c:pt>
                <c:pt idx="4222">
                  <c:v>5.8631265833333304</c:v>
                </c:pt>
                <c:pt idx="4223">
                  <c:v>5.8645152916666632</c:v>
                </c:pt>
                <c:pt idx="4224">
                  <c:v>5.8659039999999969</c:v>
                </c:pt>
                <c:pt idx="4225">
                  <c:v>5.8672927083333306</c:v>
                </c:pt>
                <c:pt idx="4226">
                  <c:v>5.8686814166666634</c:v>
                </c:pt>
                <c:pt idx="4227">
                  <c:v>5.8700701249999963</c:v>
                </c:pt>
                <c:pt idx="4228">
                  <c:v>5.87145883333333</c:v>
                </c:pt>
                <c:pt idx="4229">
                  <c:v>5.8728475416666646</c:v>
                </c:pt>
                <c:pt idx="4230">
                  <c:v>5.8742362499999974</c:v>
                </c:pt>
                <c:pt idx="4231">
                  <c:v>5.8756249583333302</c:v>
                </c:pt>
                <c:pt idx="4232">
                  <c:v>5.8770136666666621</c:v>
                </c:pt>
                <c:pt idx="4233">
                  <c:v>5.8784023749999976</c:v>
                </c:pt>
                <c:pt idx="4234">
                  <c:v>5.8797910833333313</c:v>
                </c:pt>
                <c:pt idx="4235">
                  <c:v>5.8811797916666642</c:v>
                </c:pt>
                <c:pt idx="4236">
                  <c:v>5.8825684999999961</c:v>
                </c:pt>
                <c:pt idx="4237">
                  <c:v>5.8839572083333298</c:v>
                </c:pt>
                <c:pt idx="4238">
                  <c:v>5.8853459166666635</c:v>
                </c:pt>
                <c:pt idx="4239">
                  <c:v>5.8867346249999972</c:v>
                </c:pt>
                <c:pt idx="4240">
                  <c:v>5.88812333333333</c:v>
                </c:pt>
                <c:pt idx="4241">
                  <c:v>5.8895120416666638</c:v>
                </c:pt>
                <c:pt idx="4242">
                  <c:v>5.8909007499999966</c:v>
                </c:pt>
                <c:pt idx="4243">
                  <c:v>5.8922894583333303</c:v>
                </c:pt>
                <c:pt idx="4244">
                  <c:v>5.893678166666664</c:v>
                </c:pt>
                <c:pt idx="4245">
                  <c:v>5.8950668749999977</c:v>
                </c:pt>
                <c:pt idx="4246">
                  <c:v>5.8964555833333305</c:v>
                </c:pt>
                <c:pt idx="4247">
                  <c:v>5.8978442916666634</c:v>
                </c:pt>
                <c:pt idx="4248">
                  <c:v>5.8992329999999971</c:v>
                </c:pt>
                <c:pt idx="4249">
                  <c:v>5.9006217083333317</c:v>
                </c:pt>
                <c:pt idx="4250">
                  <c:v>5.9020104166666645</c:v>
                </c:pt>
                <c:pt idx="4251">
                  <c:v>5.9033991249999973</c:v>
                </c:pt>
                <c:pt idx="4252">
                  <c:v>5.9047878333333292</c:v>
                </c:pt>
                <c:pt idx="4253">
                  <c:v>5.9061765416666647</c:v>
                </c:pt>
                <c:pt idx="4254">
                  <c:v>5.9075652499999967</c:v>
                </c:pt>
                <c:pt idx="4255">
                  <c:v>5.9089539583333304</c:v>
                </c:pt>
                <c:pt idx="4256">
                  <c:v>5.9103426666666632</c:v>
                </c:pt>
                <c:pt idx="4257">
                  <c:v>5.911731374999996</c:v>
                </c:pt>
                <c:pt idx="4258">
                  <c:v>5.9131200833333306</c:v>
                </c:pt>
                <c:pt idx="4259">
                  <c:v>5.9145087916666634</c:v>
                </c:pt>
                <c:pt idx="4260">
                  <c:v>5.9158974999999971</c:v>
                </c:pt>
                <c:pt idx="4261">
                  <c:v>5.91728620833333</c:v>
                </c:pt>
                <c:pt idx="4262">
                  <c:v>5.9186749166666637</c:v>
                </c:pt>
                <c:pt idx="4263">
                  <c:v>5.9200636249999965</c:v>
                </c:pt>
                <c:pt idx="4264">
                  <c:v>5.9214523333333302</c:v>
                </c:pt>
                <c:pt idx="4265">
                  <c:v>5.9228410416666648</c:v>
                </c:pt>
                <c:pt idx="4266">
                  <c:v>5.9242297499999976</c:v>
                </c:pt>
                <c:pt idx="4267">
                  <c:v>5.9256184583333305</c:v>
                </c:pt>
                <c:pt idx="4268">
                  <c:v>5.9270071666666624</c:v>
                </c:pt>
                <c:pt idx="4269">
                  <c:v>5.9283958749999979</c:v>
                </c:pt>
                <c:pt idx="4270">
                  <c:v>5.9297845833333316</c:v>
                </c:pt>
                <c:pt idx="4271">
                  <c:v>5.9311732916666635</c:v>
                </c:pt>
                <c:pt idx="4272">
                  <c:v>5.9325619999999963</c:v>
                </c:pt>
                <c:pt idx="4273">
                  <c:v>5.9339507083333292</c:v>
                </c:pt>
                <c:pt idx="4274">
                  <c:v>5.9353394166666638</c:v>
                </c:pt>
                <c:pt idx="4275">
                  <c:v>5.9367281249999975</c:v>
                </c:pt>
                <c:pt idx="4276">
                  <c:v>5.9381168333333303</c:v>
                </c:pt>
                <c:pt idx="4277">
                  <c:v>5.9395055416666631</c:v>
                </c:pt>
                <c:pt idx="4278">
                  <c:v>5.9408942499999959</c:v>
                </c:pt>
                <c:pt idx="4279">
                  <c:v>5.9422829583333305</c:v>
                </c:pt>
                <c:pt idx="4280">
                  <c:v>5.9436716666666642</c:v>
                </c:pt>
                <c:pt idx="4281">
                  <c:v>5.9450603749999971</c:v>
                </c:pt>
                <c:pt idx="4282">
                  <c:v>5.9464490833333308</c:v>
                </c:pt>
                <c:pt idx="4283">
                  <c:v>5.9478377916666636</c:v>
                </c:pt>
                <c:pt idx="4284">
                  <c:v>5.9492264999999973</c:v>
                </c:pt>
                <c:pt idx="4285">
                  <c:v>5.950615208333331</c:v>
                </c:pt>
                <c:pt idx="4286">
                  <c:v>5.9520039166666647</c:v>
                </c:pt>
                <c:pt idx="4287">
                  <c:v>5.9533926249999976</c:v>
                </c:pt>
                <c:pt idx="4288">
                  <c:v>5.9547813333333295</c:v>
                </c:pt>
                <c:pt idx="4289">
                  <c:v>5.9561700416666632</c:v>
                </c:pt>
                <c:pt idx="4290">
                  <c:v>5.957558749999996</c:v>
                </c:pt>
                <c:pt idx="4291">
                  <c:v>5.9589474583333306</c:v>
                </c:pt>
                <c:pt idx="4292">
                  <c:v>5.9603361666666634</c:v>
                </c:pt>
                <c:pt idx="4293">
                  <c:v>5.9617248749999963</c:v>
                </c:pt>
                <c:pt idx="4294">
                  <c:v>5.96311358333333</c:v>
                </c:pt>
                <c:pt idx="4295">
                  <c:v>5.9645022916666637</c:v>
                </c:pt>
                <c:pt idx="4296">
                  <c:v>5.9658909999999974</c:v>
                </c:pt>
                <c:pt idx="4297">
                  <c:v>5.9672797083333302</c:v>
                </c:pt>
                <c:pt idx="4298">
                  <c:v>5.968668416666663</c:v>
                </c:pt>
                <c:pt idx="4299">
                  <c:v>5.9700571249999976</c:v>
                </c:pt>
                <c:pt idx="4300">
                  <c:v>5.9714458333333305</c:v>
                </c:pt>
                <c:pt idx="4301">
                  <c:v>5.9728345416666642</c:v>
                </c:pt>
                <c:pt idx="4302">
                  <c:v>5.974223249999997</c:v>
                </c:pt>
                <c:pt idx="4303">
                  <c:v>5.9756119583333307</c:v>
                </c:pt>
                <c:pt idx="4304">
                  <c:v>5.9770006666666626</c:v>
                </c:pt>
                <c:pt idx="4305">
                  <c:v>5.9783893749999963</c:v>
                </c:pt>
                <c:pt idx="4306">
                  <c:v>5.9797780833333309</c:v>
                </c:pt>
                <c:pt idx="4307">
                  <c:v>5.9811667916666629</c:v>
                </c:pt>
                <c:pt idx="4308">
                  <c:v>5.9825554999999966</c:v>
                </c:pt>
                <c:pt idx="4309">
                  <c:v>5.9839442083333294</c:v>
                </c:pt>
                <c:pt idx="4310">
                  <c:v>5.9853329166666631</c:v>
                </c:pt>
                <c:pt idx="4311">
                  <c:v>5.9867216249999977</c:v>
                </c:pt>
                <c:pt idx="4312">
                  <c:v>5.9881103333333305</c:v>
                </c:pt>
                <c:pt idx="4313">
                  <c:v>5.9894990416666634</c:v>
                </c:pt>
                <c:pt idx="4314">
                  <c:v>5.9908877499999962</c:v>
                </c:pt>
                <c:pt idx="4315">
                  <c:v>5.9922764583333308</c:v>
                </c:pt>
                <c:pt idx="4316">
                  <c:v>5.9936651666666645</c:v>
                </c:pt>
                <c:pt idx="4317">
                  <c:v>5.9950538749999973</c:v>
                </c:pt>
                <c:pt idx="4318">
                  <c:v>5.9964425833333301</c:v>
                </c:pt>
                <c:pt idx="4319">
                  <c:v>5.9978312916666638</c:v>
                </c:pt>
                <c:pt idx="4320">
                  <c:v>5.9992199999999976</c:v>
                </c:pt>
                <c:pt idx="4321">
                  <c:v>6.0006087083333313</c:v>
                </c:pt>
                <c:pt idx="4322">
                  <c:v>6.0019974166666641</c:v>
                </c:pt>
                <c:pt idx="4323">
                  <c:v>6.003386124999996</c:v>
                </c:pt>
                <c:pt idx="4324">
                  <c:v>6.0047748333333297</c:v>
                </c:pt>
                <c:pt idx="4325">
                  <c:v>6.0061635416666634</c:v>
                </c:pt>
                <c:pt idx="4326">
                  <c:v>6.007552249999998</c:v>
                </c:pt>
                <c:pt idx="4327">
                  <c:v>6.00894095833333</c:v>
                </c:pt>
                <c:pt idx="4328">
                  <c:v>6.0103296666666637</c:v>
                </c:pt>
                <c:pt idx="4329">
                  <c:v>6.0117183749999965</c:v>
                </c:pt>
                <c:pt idx="4330">
                  <c:v>6.0131070833333302</c:v>
                </c:pt>
                <c:pt idx="4331">
                  <c:v>6.014495791666663</c:v>
                </c:pt>
                <c:pt idx="4332">
                  <c:v>6.0158844999999976</c:v>
                </c:pt>
                <c:pt idx="4333">
                  <c:v>6.0172732083333305</c:v>
                </c:pt>
                <c:pt idx="4334">
                  <c:v>6.0186619166666633</c:v>
                </c:pt>
                <c:pt idx="4335">
                  <c:v>6.020050624999997</c:v>
                </c:pt>
                <c:pt idx="4336">
                  <c:v>6.0214393333333307</c:v>
                </c:pt>
                <c:pt idx="4337">
                  <c:v>6.0228280416666644</c:v>
                </c:pt>
                <c:pt idx="4338">
                  <c:v>6.0242167499999972</c:v>
                </c:pt>
                <c:pt idx="4339">
                  <c:v>6.0256054583333301</c:v>
                </c:pt>
                <c:pt idx="4340">
                  <c:v>6.026994166666662</c:v>
                </c:pt>
                <c:pt idx="4341">
                  <c:v>6.0283828749999966</c:v>
                </c:pt>
                <c:pt idx="4342">
                  <c:v>6.0297715833333312</c:v>
                </c:pt>
                <c:pt idx="4343">
                  <c:v>6.0311602916666631</c:v>
                </c:pt>
                <c:pt idx="4344">
                  <c:v>6.0325489999999959</c:v>
                </c:pt>
                <c:pt idx="4345">
                  <c:v>6.0339377083333297</c:v>
                </c:pt>
                <c:pt idx="4346">
                  <c:v>6.0353264166666634</c:v>
                </c:pt>
                <c:pt idx="4347">
                  <c:v>6.0367151249999971</c:v>
                </c:pt>
                <c:pt idx="4348">
                  <c:v>6.0381038333333308</c:v>
                </c:pt>
                <c:pt idx="4349">
                  <c:v>6.0394925416666636</c:v>
                </c:pt>
                <c:pt idx="4350">
                  <c:v>6.0408812499999964</c:v>
                </c:pt>
                <c:pt idx="4351">
                  <c:v>6.0422699583333301</c:v>
                </c:pt>
                <c:pt idx="4352">
                  <c:v>6.0436586666666647</c:v>
                </c:pt>
                <c:pt idx="4353">
                  <c:v>6.0450473749999976</c:v>
                </c:pt>
                <c:pt idx="4354">
                  <c:v>6.0464360833333304</c:v>
                </c:pt>
                <c:pt idx="4355">
                  <c:v>6.0478247916666632</c:v>
                </c:pt>
                <c:pt idx="4356">
                  <c:v>6.0492134999999969</c:v>
                </c:pt>
                <c:pt idx="4357">
                  <c:v>6.0506022083333315</c:v>
                </c:pt>
                <c:pt idx="4358">
                  <c:v>6.0519909166666643</c:v>
                </c:pt>
                <c:pt idx="4359">
                  <c:v>6.0533796249999963</c:v>
                </c:pt>
                <c:pt idx="4360">
                  <c:v>6.0547683333333291</c:v>
                </c:pt>
                <c:pt idx="4361">
                  <c:v>6.0561570416666637</c:v>
                </c:pt>
                <c:pt idx="4362">
                  <c:v>6.0575457499999983</c:v>
                </c:pt>
                <c:pt idx="4363">
                  <c:v>6.0589344583333302</c:v>
                </c:pt>
                <c:pt idx="4364">
                  <c:v>6.060323166666663</c:v>
                </c:pt>
                <c:pt idx="4365">
                  <c:v>6.0617118749999968</c:v>
                </c:pt>
                <c:pt idx="4366">
                  <c:v>6.0631005833333305</c:v>
                </c:pt>
                <c:pt idx="4367">
                  <c:v>6.0644892916666633</c:v>
                </c:pt>
                <c:pt idx="4368">
                  <c:v>6.065877999999997</c:v>
                </c:pt>
                <c:pt idx="4369">
                  <c:v>6.0672667083333307</c:v>
                </c:pt>
                <c:pt idx="4370">
                  <c:v>6.0686554166666635</c:v>
                </c:pt>
                <c:pt idx="4371">
                  <c:v>6.0700441249999972</c:v>
                </c:pt>
                <c:pt idx="4372">
                  <c:v>6.0714328333333301</c:v>
                </c:pt>
                <c:pt idx="4373">
                  <c:v>6.0728215416666647</c:v>
                </c:pt>
                <c:pt idx="4374">
                  <c:v>6.0742102499999975</c:v>
                </c:pt>
                <c:pt idx="4375">
                  <c:v>6.0755989583333303</c:v>
                </c:pt>
                <c:pt idx="4376">
                  <c:v>6.0769876666666622</c:v>
                </c:pt>
                <c:pt idx="4377">
                  <c:v>6.0783763749999977</c:v>
                </c:pt>
                <c:pt idx="4378">
                  <c:v>6.0797650833333314</c:v>
                </c:pt>
                <c:pt idx="4379">
                  <c:v>6.0811537916666634</c:v>
                </c:pt>
                <c:pt idx="4380">
                  <c:v>6.0825424999999962</c:v>
                </c:pt>
                <c:pt idx="4381">
                  <c:v>6.083931208333329</c:v>
                </c:pt>
                <c:pt idx="4382">
                  <c:v>6.0853199166666636</c:v>
                </c:pt>
                <c:pt idx="4383">
                  <c:v>6.0867086249999973</c:v>
                </c:pt>
                <c:pt idx="4384">
                  <c:v>6.0880973333333301</c:v>
                </c:pt>
                <c:pt idx="4385">
                  <c:v>6.0894860416666639</c:v>
                </c:pt>
                <c:pt idx="4386">
                  <c:v>6.0908747499999967</c:v>
                </c:pt>
                <c:pt idx="4387">
                  <c:v>6.0922634583333304</c:v>
                </c:pt>
                <c:pt idx="4388">
                  <c:v>6.0936521666666641</c:v>
                </c:pt>
                <c:pt idx="4389">
                  <c:v>6.0950408749999969</c:v>
                </c:pt>
                <c:pt idx="4390">
                  <c:v>6.0964295833333306</c:v>
                </c:pt>
                <c:pt idx="4391">
                  <c:v>6.0978182916666634</c:v>
                </c:pt>
                <c:pt idx="4392">
                  <c:v>6.0992069999999972</c:v>
                </c:pt>
                <c:pt idx="4393">
                  <c:v>6.1005957083333318</c:v>
                </c:pt>
                <c:pt idx="4394">
                  <c:v>6.1019844166666646</c:v>
                </c:pt>
                <c:pt idx="4395">
                  <c:v>6.1033731249999974</c:v>
                </c:pt>
                <c:pt idx="4396">
                  <c:v>6.1047618333333293</c:v>
                </c:pt>
                <c:pt idx="4397">
                  <c:v>6.106150541666663</c:v>
                </c:pt>
                <c:pt idx="4398">
                  <c:v>6.1075392499999985</c:v>
                </c:pt>
                <c:pt idx="4399">
                  <c:v>6.1089279583333305</c:v>
                </c:pt>
                <c:pt idx="4400">
                  <c:v>6.1103166666666633</c:v>
                </c:pt>
                <c:pt idx="4401">
                  <c:v>6.1117053749999961</c:v>
                </c:pt>
                <c:pt idx="4402">
                  <c:v>6.1130940833333307</c:v>
                </c:pt>
                <c:pt idx="4403">
                  <c:v>6.1144827916666635</c:v>
                </c:pt>
                <c:pt idx="4404">
                  <c:v>6.1158714999999972</c:v>
                </c:pt>
                <c:pt idx="4405">
                  <c:v>6.1172602083333301</c:v>
                </c:pt>
                <c:pt idx="4406">
                  <c:v>6.1186489166666629</c:v>
                </c:pt>
                <c:pt idx="4407">
                  <c:v>6.1200376249999975</c:v>
                </c:pt>
                <c:pt idx="4408">
                  <c:v>6.1214263333333303</c:v>
                </c:pt>
                <c:pt idx="4409">
                  <c:v>6.122815041666664</c:v>
                </c:pt>
                <c:pt idx="4410">
                  <c:v>6.1242037499999977</c:v>
                </c:pt>
                <c:pt idx="4411">
                  <c:v>6.1255924583333305</c:v>
                </c:pt>
                <c:pt idx="4412">
                  <c:v>6.1269811666666625</c:v>
                </c:pt>
                <c:pt idx="4413">
                  <c:v>6.1283698749999971</c:v>
                </c:pt>
                <c:pt idx="4414">
                  <c:v>6.1297585833333317</c:v>
                </c:pt>
                <c:pt idx="4415">
                  <c:v>6.1311472916666636</c:v>
                </c:pt>
                <c:pt idx="4416">
                  <c:v>6.1325359999999964</c:v>
                </c:pt>
                <c:pt idx="4417">
                  <c:v>6.1339247083333293</c:v>
                </c:pt>
                <c:pt idx="4418">
                  <c:v>6.1353134166666639</c:v>
                </c:pt>
                <c:pt idx="4419">
                  <c:v>6.1367021249999976</c:v>
                </c:pt>
                <c:pt idx="4420">
                  <c:v>6.1380908333333304</c:v>
                </c:pt>
                <c:pt idx="4421">
                  <c:v>6.1394795416666632</c:v>
                </c:pt>
                <c:pt idx="4422">
                  <c:v>6.140868249999996</c:v>
                </c:pt>
                <c:pt idx="4423">
                  <c:v>6.1422569583333306</c:v>
                </c:pt>
                <c:pt idx="4424">
                  <c:v>6.1436456666666643</c:v>
                </c:pt>
                <c:pt idx="4425">
                  <c:v>6.1450343749999972</c:v>
                </c:pt>
                <c:pt idx="4426">
                  <c:v>6.14642308333333</c:v>
                </c:pt>
                <c:pt idx="4427">
                  <c:v>6.1478117916666637</c:v>
                </c:pt>
                <c:pt idx="4428">
                  <c:v>6.1492004999999974</c:v>
                </c:pt>
                <c:pt idx="4429">
                  <c:v>6.1505892083333311</c:v>
                </c:pt>
                <c:pt idx="4430">
                  <c:v>6.1519779166666648</c:v>
                </c:pt>
                <c:pt idx="4431">
                  <c:v>6.1533666249999968</c:v>
                </c:pt>
                <c:pt idx="4432">
                  <c:v>6.1547553333333296</c:v>
                </c:pt>
                <c:pt idx="4433">
                  <c:v>6.1561440416666633</c:v>
                </c:pt>
                <c:pt idx="4434">
                  <c:v>6.1575327499999979</c:v>
                </c:pt>
                <c:pt idx="4435">
                  <c:v>6.1589214583333307</c:v>
                </c:pt>
                <c:pt idx="4436">
                  <c:v>6.1603101666666635</c:v>
                </c:pt>
                <c:pt idx="4437">
                  <c:v>6.1616988749999964</c:v>
                </c:pt>
                <c:pt idx="4438">
                  <c:v>6.1630875833333301</c:v>
                </c:pt>
                <c:pt idx="4439">
                  <c:v>6.1644762916666629</c:v>
                </c:pt>
                <c:pt idx="4440">
                  <c:v>6.1658649999999975</c:v>
                </c:pt>
                <c:pt idx="4441">
                  <c:v>6.1672537083333303</c:v>
                </c:pt>
                <c:pt idx="4442">
                  <c:v>6.1686424166666631</c:v>
                </c:pt>
                <c:pt idx="4443">
                  <c:v>6.1700311249999977</c:v>
                </c:pt>
                <c:pt idx="4444">
                  <c:v>6.1714198333333306</c:v>
                </c:pt>
                <c:pt idx="4445">
                  <c:v>6.1728085416666643</c:v>
                </c:pt>
                <c:pt idx="4446">
                  <c:v>6.1741972499999971</c:v>
                </c:pt>
                <c:pt idx="4447">
                  <c:v>6.175585958333329</c:v>
                </c:pt>
                <c:pt idx="4448">
                  <c:v>6.1769746666666627</c:v>
                </c:pt>
                <c:pt idx="4449">
                  <c:v>6.1783633749999964</c:v>
                </c:pt>
                <c:pt idx="4450">
                  <c:v>6.179752083333331</c:v>
                </c:pt>
                <c:pt idx="4451">
                  <c:v>6.1811407916666639</c:v>
                </c:pt>
                <c:pt idx="4452">
                  <c:v>6.1825294999999967</c:v>
                </c:pt>
                <c:pt idx="4453">
                  <c:v>6.1839182083333295</c:v>
                </c:pt>
                <c:pt idx="4454">
                  <c:v>6.1853069166666632</c:v>
                </c:pt>
                <c:pt idx="4455">
                  <c:v>6.1866956249999969</c:v>
                </c:pt>
                <c:pt idx="4456">
                  <c:v>6.1880843333333306</c:v>
                </c:pt>
                <c:pt idx="4457">
                  <c:v>6.1894730416666635</c:v>
                </c:pt>
                <c:pt idx="4458">
                  <c:v>6.1908617499999963</c:v>
                </c:pt>
                <c:pt idx="4459">
                  <c:v>6.19225045833333</c:v>
                </c:pt>
                <c:pt idx="4460">
                  <c:v>6.1936391666666646</c:v>
                </c:pt>
                <c:pt idx="4461">
                  <c:v>6.1950278749999974</c:v>
                </c:pt>
                <c:pt idx="4462">
                  <c:v>6.1964165833333302</c:v>
                </c:pt>
                <c:pt idx="4463">
                  <c:v>6.1978052916666631</c:v>
                </c:pt>
                <c:pt idx="4464">
                  <c:v>6.1991939999999977</c:v>
                </c:pt>
                <c:pt idx="4465">
                  <c:v>6.2005827083333314</c:v>
                </c:pt>
                <c:pt idx="4466">
                  <c:v>6.2019714166666642</c:v>
                </c:pt>
                <c:pt idx="4467">
                  <c:v>6.2033601249999961</c:v>
                </c:pt>
                <c:pt idx="4468">
                  <c:v>6.2047488333333298</c:v>
                </c:pt>
                <c:pt idx="4469">
                  <c:v>6.2061375416666635</c:v>
                </c:pt>
                <c:pt idx="4470">
                  <c:v>6.2075262499999972</c:v>
                </c:pt>
                <c:pt idx="4471">
                  <c:v>6.2089149583333301</c:v>
                </c:pt>
                <c:pt idx="4472">
                  <c:v>6.2103036666666629</c:v>
                </c:pt>
                <c:pt idx="4473">
                  <c:v>6.2116923749999966</c:v>
                </c:pt>
                <c:pt idx="4474">
                  <c:v>6.2130810833333303</c:v>
                </c:pt>
                <c:pt idx="4475">
                  <c:v>6.2144697916666631</c:v>
                </c:pt>
                <c:pt idx="4476">
                  <c:v>6.2158584999999977</c:v>
                </c:pt>
                <c:pt idx="4477">
                  <c:v>6.2172472083333306</c:v>
                </c:pt>
                <c:pt idx="4478">
                  <c:v>6.2186359166666634</c:v>
                </c:pt>
                <c:pt idx="4479">
                  <c:v>6.2200246249999971</c:v>
                </c:pt>
                <c:pt idx="4480">
                  <c:v>6.2214133333333308</c:v>
                </c:pt>
                <c:pt idx="4481">
                  <c:v>6.2228020416666645</c:v>
                </c:pt>
                <c:pt idx="4482">
                  <c:v>6.2241907499999973</c:v>
                </c:pt>
                <c:pt idx="4483">
                  <c:v>6.2255794583333293</c:v>
                </c:pt>
                <c:pt idx="4484">
                  <c:v>6.2269681666666621</c:v>
                </c:pt>
                <c:pt idx="4485">
                  <c:v>6.2283568749999967</c:v>
                </c:pt>
                <c:pt idx="4486">
                  <c:v>6.2297455833333313</c:v>
                </c:pt>
                <c:pt idx="4487">
                  <c:v>6.2311342916666632</c:v>
                </c:pt>
                <c:pt idx="4488">
                  <c:v>6.232522999999996</c:v>
                </c:pt>
                <c:pt idx="4489">
                  <c:v>6.2339117083333297</c:v>
                </c:pt>
                <c:pt idx="4490">
                  <c:v>6.2353004166666635</c:v>
                </c:pt>
                <c:pt idx="4491">
                  <c:v>6.2366891249999972</c:v>
                </c:pt>
                <c:pt idx="4492">
                  <c:v>6.23807783333333</c:v>
                </c:pt>
                <c:pt idx="4493">
                  <c:v>6.2394665416666637</c:v>
                </c:pt>
                <c:pt idx="4494">
                  <c:v>6.2408552499999965</c:v>
                </c:pt>
                <c:pt idx="4495">
                  <c:v>6.2422439583333302</c:v>
                </c:pt>
                <c:pt idx="4496">
                  <c:v>6.2436326666666648</c:v>
                </c:pt>
                <c:pt idx="4497">
                  <c:v>6.2450213749999977</c:v>
                </c:pt>
                <c:pt idx="4498">
                  <c:v>6.2464100833333305</c:v>
                </c:pt>
                <c:pt idx="4499">
                  <c:v>6.2477987916666633</c:v>
                </c:pt>
                <c:pt idx="4500">
                  <c:v>6.249187499999997</c:v>
                </c:pt>
                <c:pt idx="4501">
                  <c:v>6.2505762083333316</c:v>
                </c:pt>
                <c:pt idx="4502">
                  <c:v>6.2519649166666644</c:v>
                </c:pt>
                <c:pt idx="4503">
                  <c:v>6.2533536249999964</c:v>
                </c:pt>
                <c:pt idx="4504">
                  <c:v>6.2547423333333292</c:v>
                </c:pt>
                <c:pt idx="4505">
                  <c:v>6.2561310416666629</c:v>
                </c:pt>
                <c:pt idx="4506">
                  <c:v>6.2575197499999984</c:v>
                </c:pt>
                <c:pt idx="4507">
                  <c:v>6.2589084583333303</c:v>
                </c:pt>
                <c:pt idx="4508">
                  <c:v>6.2602971666666631</c:v>
                </c:pt>
                <c:pt idx="4509">
                  <c:v>6.261685874999996</c:v>
                </c:pt>
                <c:pt idx="4510">
                  <c:v>6.2630745833333306</c:v>
                </c:pt>
                <c:pt idx="4511">
                  <c:v>6.2644632916666643</c:v>
                </c:pt>
                <c:pt idx="4512">
                  <c:v>6.2658519999999971</c:v>
                </c:pt>
                <c:pt idx="4513">
                  <c:v>6.2672407083333308</c:v>
                </c:pt>
                <c:pt idx="4514">
                  <c:v>6.2686294166666636</c:v>
                </c:pt>
                <c:pt idx="4515">
                  <c:v>6.2700181249999973</c:v>
                </c:pt>
                <c:pt idx="4516">
                  <c:v>6.2714068333333302</c:v>
                </c:pt>
                <c:pt idx="4517">
                  <c:v>6.2727955416666648</c:v>
                </c:pt>
                <c:pt idx="4518">
                  <c:v>6.2741842499999976</c:v>
                </c:pt>
                <c:pt idx="4519">
                  <c:v>6.2755729583333304</c:v>
                </c:pt>
                <c:pt idx="4520">
                  <c:v>6.2769616666666641</c:v>
                </c:pt>
                <c:pt idx="4521">
                  <c:v>6.278350374999996</c:v>
                </c:pt>
                <c:pt idx="4522">
                  <c:v>6.2797390833333315</c:v>
                </c:pt>
                <c:pt idx="4523">
                  <c:v>6.2811277916666635</c:v>
                </c:pt>
                <c:pt idx="4524">
                  <c:v>6.2825164999999963</c:v>
                </c:pt>
                <c:pt idx="4525">
                  <c:v>6.2839052083333291</c:v>
                </c:pt>
                <c:pt idx="4526">
                  <c:v>6.2852939166666637</c:v>
                </c:pt>
                <c:pt idx="4527">
                  <c:v>6.2866826249999974</c:v>
                </c:pt>
                <c:pt idx="4528">
                  <c:v>6.2880713333333302</c:v>
                </c:pt>
                <c:pt idx="4529">
                  <c:v>6.2894600416666631</c:v>
                </c:pt>
                <c:pt idx="4530">
                  <c:v>6.2908487499999968</c:v>
                </c:pt>
                <c:pt idx="4531">
                  <c:v>6.2922374583333305</c:v>
                </c:pt>
                <c:pt idx="4532">
                  <c:v>6.2936261666666642</c:v>
                </c:pt>
                <c:pt idx="4533">
                  <c:v>6.295014874999997</c:v>
                </c:pt>
                <c:pt idx="4534">
                  <c:v>6.2964035833333307</c:v>
                </c:pt>
                <c:pt idx="4535">
                  <c:v>6.2977922916666635</c:v>
                </c:pt>
                <c:pt idx="4536">
                  <c:v>6.2991809999999973</c:v>
                </c:pt>
                <c:pt idx="4537">
                  <c:v>6.300569708333331</c:v>
                </c:pt>
                <c:pt idx="4538">
                  <c:v>6.3019584166666647</c:v>
                </c:pt>
                <c:pt idx="4539">
                  <c:v>6.3033471249999966</c:v>
                </c:pt>
                <c:pt idx="4540">
                  <c:v>6.3047358333333294</c:v>
                </c:pt>
                <c:pt idx="4541">
                  <c:v>6.3061245416666631</c:v>
                </c:pt>
                <c:pt idx="4542">
                  <c:v>6.3075132499999986</c:v>
                </c:pt>
                <c:pt idx="4543">
                  <c:v>6.3089019583333306</c:v>
                </c:pt>
                <c:pt idx="4544">
                  <c:v>6.3102906666666634</c:v>
                </c:pt>
                <c:pt idx="4545">
                  <c:v>6.3116793749999962</c:v>
                </c:pt>
                <c:pt idx="4546">
                  <c:v>6.3130680833333308</c:v>
                </c:pt>
                <c:pt idx="4547">
                  <c:v>6.3144567916666645</c:v>
                </c:pt>
                <c:pt idx="4548">
                  <c:v>6.3158454999999973</c:v>
                </c:pt>
                <c:pt idx="4549">
                  <c:v>6.3172342083333302</c:v>
                </c:pt>
                <c:pt idx="4550">
                  <c:v>6.3186229166666639</c:v>
                </c:pt>
                <c:pt idx="4551">
                  <c:v>6.3200116249999976</c:v>
                </c:pt>
                <c:pt idx="4552">
                  <c:v>6.3214003333333304</c:v>
                </c:pt>
                <c:pt idx="4553">
                  <c:v>6.3227890416666641</c:v>
                </c:pt>
                <c:pt idx="4554">
                  <c:v>6.3241777499999969</c:v>
                </c:pt>
                <c:pt idx="4555">
                  <c:v>6.3255664583333306</c:v>
                </c:pt>
                <c:pt idx="4556">
                  <c:v>6.3269551666666644</c:v>
                </c:pt>
                <c:pt idx="4557">
                  <c:v>6.3283438749999963</c:v>
                </c:pt>
                <c:pt idx="4558">
                  <c:v>6.3297325833333318</c:v>
                </c:pt>
                <c:pt idx="4559">
                  <c:v>6.3311212916666637</c:v>
                </c:pt>
                <c:pt idx="4560">
                  <c:v>6.3325099999999965</c:v>
                </c:pt>
                <c:pt idx="4561">
                  <c:v>6.3338987083333302</c:v>
                </c:pt>
                <c:pt idx="4562">
                  <c:v>6.3352874166666604</c:v>
                </c:pt>
                <c:pt idx="4563">
                  <c:v>6.3366761250000003</c:v>
                </c:pt>
                <c:pt idx="4564">
                  <c:v>6.3380648333333305</c:v>
                </c:pt>
                <c:pt idx="4565">
                  <c:v>6.3394535416666606</c:v>
                </c:pt>
                <c:pt idx="4566">
                  <c:v>6.3408422500000006</c:v>
                </c:pt>
                <c:pt idx="4567">
                  <c:v>6.3422309583333298</c:v>
                </c:pt>
                <c:pt idx="4568">
                  <c:v>6.34361966666666</c:v>
                </c:pt>
                <c:pt idx="4569">
                  <c:v>6.3450083750000008</c:v>
                </c:pt>
                <c:pt idx="4570">
                  <c:v>6.3463970833333301</c:v>
                </c:pt>
                <c:pt idx="4571">
                  <c:v>6.3477857916666602</c:v>
                </c:pt>
                <c:pt idx="4572">
                  <c:v>6.3491745000000002</c:v>
                </c:pt>
                <c:pt idx="4573">
                  <c:v>6.3505632083333303</c:v>
                </c:pt>
                <c:pt idx="4574">
                  <c:v>6.3519519166666605</c:v>
                </c:pt>
                <c:pt idx="4575">
                  <c:v>6.3533406250000004</c:v>
                </c:pt>
                <c:pt idx="4576">
                  <c:v>6.3547293333333306</c:v>
                </c:pt>
                <c:pt idx="4577">
                  <c:v>6.3561180416666598</c:v>
                </c:pt>
                <c:pt idx="4578">
                  <c:v>6.3575067500000007</c:v>
                </c:pt>
                <c:pt idx="4579">
                  <c:v>6.3588954583333308</c:v>
                </c:pt>
                <c:pt idx="4580">
                  <c:v>6.3602841666666601</c:v>
                </c:pt>
                <c:pt idx="4581">
                  <c:v>6.361672875</c:v>
                </c:pt>
                <c:pt idx="4582">
                  <c:v>6.3630615833333302</c:v>
                </c:pt>
                <c:pt idx="4583">
                  <c:v>6.3644502916666603</c:v>
                </c:pt>
                <c:pt idx="4584">
                  <c:v>6.3658390000000002</c:v>
                </c:pt>
                <c:pt idx="4585">
                  <c:v>6.3672277083333304</c:v>
                </c:pt>
                <c:pt idx="4586">
                  <c:v>6.3686164166666606</c:v>
                </c:pt>
                <c:pt idx="4587">
                  <c:v>6.3700051250000005</c:v>
                </c:pt>
                <c:pt idx="4588">
                  <c:v>6.3713938333333306</c:v>
                </c:pt>
                <c:pt idx="4589">
                  <c:v>6.3727825416666608</c:v>
                </c:pt>
                <c:pt idx="4590">
                  <c:v>6.3741712499999998</c:v>
                </c:pt>
                <c:pt idx="4591">
                  <c:v>6.37555995833333</c:v>
                </c:pt>
                <c:pt idx="4592">
                  <c:v>6.3769486666666602</c:v>
                </c:pt>
                <c:pt idx="4593">
                  <c:v>6.3783373750000001</c:v>
                </c:pt>
                <c:pt idx="4594">
                  <c:v>6.3797260833333302</c:v>
                </c:pt>
                <c:pt idx="4595">
                  <c:v>6.3811147916666604</c:v>
                </c:pt>
                <c:pt idx="4596">
                  <c:v>6.3825035000000003</c:v>
                </c:pt>
                <c:pt idx="4597">
                  <c:v>6.3838922083333305</c:v>
                </c:pt>
                <c:pt idx="4598">
                  <c:v>6.3852809166666606</c:v>
                </c:pt>
                <c:pt idx="4599">
                  <c:v>6.3866696250000006</c:v>
                </c:pt>
                <c:pt idx="4600">
                  <c:v>6.3880583333333298</c:v>
                </c:pt>
                <c:pt idx="4601">
                  <c:v>6.38944704166666</c:v>
                </c:pt>
                <c:pt idx="4602">
                  <c:v>6.3908357500000008</c:v>
                </c:pt>
                <c:pt idx="4603">
                  <c:v>6.3922244583333301</c:v>
                </c:pt>
                <c:pt idx="4604">
                  <c:v>6.3936131666666602</c:v>
                </c:pt>
                <c:pt idx="4605">
                  <c:v>6.3950018750000002</c:v>
                </c:pt>
                <c:pt idx="4606">
                  <c:v>6.3963905833333303</c:v>
                </c:pt>
                <c:pt idx="4607">
                  <c:v>6.3977792916666605</c:v>
                </c:pt>
                <c:pt idx="4608">
                  <c:v>6.3991680000000004</c:v>
                </c:pt>
                <c:pt idx="4609">
                  <c:v>6.4005567083333306</c:v>
                </c:pt>
                <c:pt idx="4610">
                  <c:v>6.4019454166666598</c:v>
                </c:pt>
                <c:pt idx="4611">
                  <c:v>6.4033341250000007</c:v>
                </c:pt>
                <c:pt idx="4612">
                  <c:v>6.4047228333333308</c:v>
                </c:pt>
                <c:pt idx="4613">
                  <c:v>6.4061115416666601</c:v>
                </c:pt>
                <c:pt idx="4614">
                  <c:v>6.40750025</c:v>
                </c:pt>
                <c:pt idx="4615">
                  <c:v>6.4088889583333302</c:v>
                </c:pt>
                <c:pt idx="4616">
                  <c:v>6.4102776666666603</c:v>
                </c:pt>
                <c:pt idx="4617">
                  <c:v>6.4116663750000003</c:v>
                </c:pt>
                <c:pt idx="4618">
                  <c:v>6.4130550833333304</c:v>
                </c:pt>
                <c:pt idx="4619">
                  <c:v>6.4144437916666606</c:v>
                </c:pt>
                <c:pt idx="4620">
                  <c:v>6.4158325000000005</c:v>
                </c:pt>
                <c:pt idx="4621">
                  <c:v>6.4172212083333307</c:v>
                </c:pt>
                <c:pt idx="4622">
                  <c:v>6.4186099166666608</c:v>
                </c:pt>
                <c:pt idx="4623">
                  <c:v>6.4199986249999998</c:v>
                </c:pt>
                <c:pt idx="4624">
                  <c:v>6.42138733333333</c:v>
                </c:pt>
                <c:pt idx="4625">
                  <c:v>6.4227760416666602</c:v>
                </c:pt>
                <c:pt idx="4626">
                  <c:v>6.4241647500000001</c:v>
                </c:pt>
                <c:pt idx="4627">
                  <c:v>6.4255534583333302</c:v>
                </c:pt>
                <c:pt idx="4628">
                  <c:v>6.4269421666666604</c:v>
                </c:pt>
                <c:pt idx="4629">
                  <c:v>6.4283308750000003</c:v>
                </c:pt>
                <c:pt idx="4630">
                  <c:v>6.4297195833333305</c:v>
                </c:pt>
                <c:pt idx="4631">
                  <c:v>6.4311082916666606</c:v>
                </c:pt>
                <c:pt idx="4632">
                  <c:v>6.4324970000000006</c:v>
                </c:pt>
                <c:pt idx="4633">
                  <c:v>6.4338857083333298</c:v>
                </c:pt>
                <c:pt idx="4634">
                  <c:v>6.43527441666666</c:v>
                </c:pt>
                <c:pt idx="4635">
                  <c:v>6.4366631250000008</c:v>
                </c:pt>
                <c:pt idx="4636">
                  <c:v>6.4380518333333301</c:v>
                </c:pt>
                <c:pt idx="4637">
                  <c:v>6.4394405416666602</c:v>
                </c:pt>
                <c:pt idx="4638">
                  <c:v>6.4408292500000002</c:v>
                </c:pt>
                <c:pt idx="4639">
                  <c:v>6.4422179583333303</c:v>
                </c:pt>
                <c:pt idx="4640">
                  <c:v>6.4436066666666605</c:v>
                </c:pt>
                <c:pt idx="4641">
                  <c:v>6.4449953750000004</c:v>
                </c:pt>
                <c:pt idx="4642">
                  <c:v>6.4463840833333306</c:v>
                </c:pt>
                <c:pt idx="4643">
                  <c:v>6.4477727916666598</c:v>
                </c:pt>
                <c:pt idx="4644">
                  <c:v>6.4491615000000007</c:v>
                </c:pt>
                <c:pt idx="4645">
                  <c:v>6.4505502083333308</c:v>
                </c:pt>
                <c:pt idx="4646">
                  <c:v>6.4519389166666601</c:v>
                </c:pt>
                <c:pt idx="4647">
                  <c:v>6.453327625</c:v>
                </c:pt>
                <c:pt idx="4648">
                  <c:v>6.4547163333333302</c:v>
                </c:pt>
                <c:pt idx="4649">
                  <c:v>6.4561050416666603</c:v>
                </c:pt>
                <c:pt idx="4650">
                  <c:v>6.4574937500000003</c:v>
                </c:pt>
                <c:pt idx="4651">
                  <c:v>6.4588824583333304</c:v>
                </c:pt>
                <c:pt idx="4652">
                  <c:v>6.4602711666666606</c:v>
                </c:pt>
                <c:pt idx="4653">
                  <c:v>6.4616598750000005</c:v>
                </c:pt>
                <c:pt idx="4654">
                  <c:v>6.4630485833333307</c:v>
                </c:pt>
                <c:pt idx="4655">
                  <c:v>6.4644372916666608</c:v>
                </c:pt>
                <c:pt idx="4656">
                  <c:v>6.4658259999999999</c:v>
                </c:pt>
                <c:pt idx="4657">
                  <c:v>6.46721470833333</c:v>
                </c:pt>
                <c:pt idx="4658">
                  <c:v>6.4686034166666602</c:v>
                </c:pt>
                <c:pt idx="4659">
                  <c:v>6.4699921250000001</c:v>
                </c:pt>
                <c:pt idx="4660">
                  <c:v>6.4713808333333303</c:v>
                </c:pt>
                <c:pt idx="4661">
                  <c:v>6.4727695416666604</c:v>
                </c:pt>
                <c:pt idx="4662">
                  <c:v>6.4741582500000003</c:v>
                </c:pt>
                <c:pt idx="4663">
                  <c:v>6.4755469583333305</c:v>
                </c:pt>
                <c:pt idx="4664">
                  <c:v>6.4769356666666607</c:v>
                </c:pt>
                <c:pt idx="4665">
                  <c:v>6.4783243750000006</c:v>
                </c:pt>
                <c:pt idx="4666">
                  <c:v>6.4797130833333298</c:v>
                </c:pt>
                <c:pt idx="4667">
                  <c:v>6.48110179166666</c:v>
                </c:pt>
                <c:pt idx="4668">
                  <c:v>6.4824905000000008</c:v>
                </c:pt>
                <c:pt idx="4669">
                  <c:v>6.4838792083333301</c:v>
                </c:pt>
                <c:pt idx="4670">
                  <c:v>6.4852679166666602</c:v>
                </c:pt>
                <c:pt idx="4671">
                  <c:v>6.4866566250000002</c:v>
                </c:pt>
                <c:pt idx="4672">
                  <c:v>6.4880453333333303</c:v>
                </c:pt>
                <c:pt idx="4673">
                  <c:v>6.4894340416666605</c:v>
                </c:pt>
                <c:pt idx="4674">
                  <c:v>6.4908227500000004</c:v>
                </c:pt>
                <c:pt idx="4675">
                  <c:v>6.4922114583333306</c:v>
                </c:pt>
                <c:pt idx="4676">
                  <c:v>6.4936001666666598</c:v>
                </c:pt>
                <c:pt idx="4677">
                  <c:v>6.4949888750000007</c:v>
                </c:pt>
                <c:pt idx="4678">
                  <c:v>6.4963775833333308</c:v>
                </c:pt>
                <c:pt idx="4679">
                  <c:v>6.4977662916666601</c:v>
                </c:pt>
                <c:pt idx="4680">
                  <c:v>6.499155</c:v>
                </c:pt>
                <c:pt idx="4681">
                  <c:v>6.5005437083333302</c:v>
                </c:pt>
                <c:pt idx="4682">
                  <c:v>6.5019324166666603</c:v>
                </c:pt>
                <c:pt idx="4683">
                  <c:v>6.5033211250000003</c:v>
                </c:pt>
                <c:pt idx="4684">
                  <c:v>6.5047098333333304</c:v>
                </c:pt>
                <c:pt idx="4685">
                  <c:v>6.5060985416666606</c:v>
                </c:pt>
                <c:pt idx="4686">
                  <c:v>6.5074872500000005</c:v>
                </c:pt>
                <c:pt idx="4687">
                  <c:v>6.5088759583333307</c:v>
                </c:pt>
                <c:pt idx="4688">
                  <c:v>6.5102646666666608</c:v>
                </c:pt>
                <c:pt idx="4689">
                  <c:v>6.5116533749999999</c:v>
                </c:pt>
                <c:pt idx="4690">
                  <c:v>6.51304208333333</c:v>
                </c:pt>
                <c:pt idx="4691">
                  <c:v>6.5144307916666602</c:v>
                </c:pt>
                <c:pt idx="4692">
                  <c:v>6.5158195000000001</c:v>
                </c:pt>
                <c:pt idx="4693">
                  <c:v>6.5172082083333303</c:v>
                </c:pt>
                <c:pt idx="4694">
                  <c:v>6.5185969166666604</c:v>
                </c:pt>
                <c:pt idx="4695">
                  <c:v>6.5199856250000003</c:v>
                </c:pt>
                <c:pt idx="4696">
                  <c:v>6.5213743333333305</c:v>
                </c:pt>
                <c:pt idx="4697">
                  <c:v>6.5227630416666607</c:v>
                </c:pt>
                <c:pt idx="4698">
                  <c:v>6.5241517500000006</c:v>
                </c:pt>
                <c:pt idx="4699">
                  <c:v>6.5255404583333299</c:v>
                </c:pt>
                <c:pt idx="4700">
                  <c:v>6.52692916666666</c:v>
                </c:pt>
                <c:pt idx="4701">
                  <c:v>6.5283178750000008</c:v>
                </c:pt>
                <c:pt idx="4702">
                  <c:v>6.5297065833333301</c:v>
                </c:pt>
                <c:pt idx="4703">
                  <c:v>6.5310952916666603</c:v>
                </c:pt>
                <c:pt idx="4704">
                  <c:v>6.5324840000000002</c:v>
                </c:pt>
                <c:pt idx="4705">
                  <c:v>6.5338727083333303</c:v>
                </c:pt>
                <c:pt idx="4706">
                  <c:v>6.5352614166666605</c:v>
                </c:pt>
                <c:pt idx="4707">
                  <c:v>6.5366501250000004</c:v>
                </c:pt>
                <c:pt idx="4708">
                  <c:v>6.5380388333333306</c:v>
                </c:pt>
                <c:pt idx="4709">
                  <c:v>6.5394275416666598</c:v>
                </c:pt>
                <c:pt idx="4710">
                  <c:v>6.5408162500000007</c:v>
                </c:pt>
                <c:pt idx="4711">
                  <c:v>6.5422049583333308</c:v>
                </c:pt>
                <c:pt idx="4712">
                  <c:v>6.5435936666666601</c:v>
                </c:pt>
                <c:pt idx="4713">
                  <c:v>6.544982375</c:v>
                </c:pt>
                <c:pt idx="4714">
                  <c:v>6.5463710833333302</c:v>
                </c:pt>
                <c:pt idx="4715">
                  <c:v>6.5477597916666603</c:v>
                </c:pt>
                <c:pt idx="4716">
                  <c:v>6.5491485000000003</c:v>
                </c:pt>
                <c:pt idx="4717">
                  <c:v>6.5505372083333304</c:v>
                </c:pt>
                <c:pt idx="4718">
                  <c:v>6.5519259166666606</c:v>
                </c:pt>
                <c:pt idx="4719">
                  <c:v>6.5533146250000005</c:v>
                </c:pt>
                <c:pt idx="4720">
                  <c:v>6.5547033333333307</c:v>
                </c:pt>
                <c:pt idx="4721">
                  <c:v>6.5560920416666608</c:v>
                </c:pt>
                <c:pt idx="4722">
                  <c:v>6.5574807499999999</c:v>
                </c:pt>
                <c:pt idx="4723">
                  <c:v>6.55886945833333</c:v>
                </c:pt>
                <c:pt idx="4724">
                  <c:v>6.5602581666666602</c:v>
                </c:pt>
                <c:pt idx="4725">
                  <c:v>6.5616468750000001</c:v>
                </c:pt>
                <c:pt idx="4726">
                  <c:v>6.5630355833333303</c:v>
                </c:pt>
                <c:pt idx="4727">
                  <c:v>6.5644242916666604</c:v>
                </c:pt>
                <c:pt idx="4728">
                  <c:v>6.5658130000000003</c:v>
                </c:pt>
                <c:pt idx="4729">
                  <c:v>6.5672017083333305</c:v>
                </c:pt>
                <c:pt idx="4730">
                  <c:v>6.5685904166666607</c:v>
                </c:pt>
                <c:pt idx="4731">
                  <c:v>6.5699791250000006</c:v>
                </c:pt>
                <c:pt idx="4732">
                  <c:v>6.5713678333333299</c:v>
                </c:pt>
                <c:pt idx="4733">
                  <c:v>6.57275654166666</c:v>
                </c:pt>
                <c:pt idx="4734">
                  <c:v>6.5741452500000008</c:v>
                </c:pt>
                <c:pt idx="4735">
                  <c:v>6.5755339583333301</c:v>
                </c:pt>
                <c:pt idx="4736">
                  <c:v>6.5769226666666603</c:v>
                </c:pt>
                <c:pt idx="4737">
                  <c:v>6.5783113750000002</c:v>
                </c:pt>
                <c:pt idx="4738">
                  <c:v>6.5797000833333303</c:v>
                </c:pt>
                <c:pt idx="4739">
                  <c:v>6.5810887916666605</c:v>
                </c:pt>
                <c:pt idx="4740">
                  <c:v>6.5824775000000004</c:v>
                </c:pt>
                <c:pt idx="4741">
                  <c:v>6.5838662083333306</c:v>
                </c:pt>
                <c:pt idx="4742">
                  <c:v>6.5852549166666599</c:v>
                </c:pt>
                <c:pt idx="4743">
                  <c:v>6.5866436250000007</c:v>
                </c:pt>
                <c:pt idx="4744">
                  <c:v>6.5880323333333308</c:v>
                </c:pt>
                <c:pt idx="4745">
                  <c:v>6.5894210416666601</c:v>
                </c:pt>
                <c:pt idx="4746">
                  <c:v>6.59080975</c:v>
                </c:pt>
                <c:pt idx="4747">
                  <c:v>6.5921984583333302</c:v>
                </c:pt>
                <c:pt idx="4748">
                  <c:v>6.5935871666666603</c:v>
                </c:pt>
                <c:pt idx="4749">
                  <c:v>6.5949758750000003</c:v>
                </c:pt>
                <c:pt idx="4750">
                  <c:v>6.5963645833333304</c:v>
                </c:pt>
                <c:pt idx="4751">
                  <c:v>6.5977532916666606</c:v>
                </c:pt>
                <c:pt idx="4752">
                  <c:v>6.5991420000000005</c:v>
                </c:pt>
                <c:pt idx="4753">
                  <c:v>6.6005307083333307</c:v>
                </c:pt>
                <c:pt idx="4754">
                  <c:v>6.6019194166666608</c:v>
                </c:pt>
                <c:pt idx="4755">
                  <c:v>6.6033081249999999</c:v>
                </c:pt>
                <c:pt idx="4756">
                  <c:v>6.60469683333333</c:v>
                </c:pt>
                <c:pt idx="4757">
                  <c:v>6.6060855416666602</c:v>
                </c:pt>
                <c:pt idx="4758">
                  <c:v>6.6074742500000001</c:v>
                </c:pt>
                <c:pt idx="4759">
                  <c:v>6.6088629583333303</c:v>
                </c:pt>
                <c:pt idx="4760">
                  <c:v>6.6102516666666604</c:v>
                </c:pt>
                <c:pt idx="4761">
                  <c:v>6.6116403750000003</c:v>
                </c:pt>
                <c:pt idx="4762">
                  <c:v>6.6130290833333305</c:v>
                </c:pt>
                <c:pt idx="4763">
                  <c:v>6.6144177916666607</c:v>
                </c:pt>
                <c:pt idx="4764">
                  <c:v>6.6158065000000006</c:v>
                </c:pt>
                <c:pt idx="4765">
                  <c:v>6.6171952083333299</c:v>
                </c:pt>
                <c:pt idx="4766">
                  <c:v>6.61858391666666</c:v>
                </c:pt>
                <c:pt idx="4767">
                  <c:v>6.6199726250000008</c:v>
                </c:pt>
                <c:pt idx="4768">
                  <c:v>6.6213613333333301</c:v>
                </c:pt>
                <c:pt idx="4769">
                  <c:v>6.6227500416666603</c:v>
                </c:pt>
                <c:pt idx="4770">
                  <c:v>6.6241387500000002</c:v>
                </c:pt>
                <c:pt idx="4771">
                  <c:v>6.6255274583333303</c:v>
                </c:pt>
                <c:pt idx="4772">
                  <c:v>6.6269161666666605</c:v>
                </c:pt>
                <c:pt idx="4773">
                  <c:v>6.6283048750000004</c:v>
                </c:pt>
                <c:pt idx="4774">
                  <c:v>6.6296935833333306</c:v>
                </c:pt>
                <c:pt idx="4775">
                  <c:v>6.6310822916666599</c:v>
                </c:pt>
                <c:pt idx="4776">
                  <c:v>6.6324710000000007</c:v>
                </c:pt>
                <c:pt idx="4777">
                  <c:v>6.6338597083333308</c:v>
                </c:pt>
                <c:pt idx="4778">
                  <c:v>6.6352484166666601</c:v>
                </c:pt>
                <c:pt idx="4779">
                  <c:v>6.636637125</c:v>
                </c:pt>
                <c:pt idx="4780">
                  <c:v>6.6380258333333302</c:v>
                </c:pt>
                <c:pt idx="4781">
                  <c:v>6.6394145416666603</c:v>
                </c:pt>
                <c:pt idx="4782">
                  <c:v>6.6408032500000003</c:v>
                </c:pt>
                <c:pt idx="4783">
                  <c:v>6.6421919583333304</c:v>
                </c:pt>
                <c:pt idx="4784">
                  <c:v>6.6435806666666606</c:v>
                </c:pt>
                <c:pt idx="4785">
                  <c:v>6.6449693750000005</c:v>
                </c:pt>
                <c:pt idx="4786">
                  <c:v>6.6463580833333307</c:v>
                </c:pt>
                <c:pt idx="4787">
                  <c:v>6.6477467916666608</c:v>
                </c:pt>
                <c:pt idx="4788">
                  <c:v>6.6491354999999999</c:v>
                </c:pt>
                <c:pt idx="4789">
                  <c:v>6.65052420833333</c:v>
                </c:pt>
                <c:pt idx="4790">
                  <c:v>6.6519129166666602</c:v>
                </c:pt>
                <c:pt idx="4791">
                  <c:v>6.6533016250000001</c:v>
                </c:pt>
                <c:pt idx="4792">
                  <c:v>6.6546903333333303</c:v>
                </c:pt>
                <c:pt idx="4793">
                  <c:v>6.6560790416666604</c:v>
                </c:pt>
                <c:pt idx="4794">
                  <c:v>6.6574677500000004</c:v>
                </c:pt>
                <c:pt idx="4795">
                  <c:v>6.6588564583333305</c:v>
                </c:pt>
                <c:pt idx="4796">
                  <c:v>6.6602451666666607</c:v>
                </c:pt>
                <c:pt idx="4797">
                  <c:v>6.6616338750000006</c:v>
                </c:pt>
                <c:pt idx="4798">
                  <c:v>6.6630225833333299</c:v>
                </c:pt>
                <c:pt idx="4799">
                  <c:v>6.66441129166666</c:v>
                </c:pt>
                <c:pt idx="4800">
                  <c:v>6.6658000000000008</c:v>
                </c:pt>
                <c:pt idx="4801">
                  <c:v>6.6671887083333301</c:v>
                </c:pt>
                <c:pt idx="4802">
                  <c:v>6.6685774166666603</c:v>
                </c:pt>
                <c:pt idx="4803">
                  <c:v>6.6699661250000002</c:v>
                </c:pt>
                <c:pt idx="4804">
                  <c:v>6.6713548333333303</c:v>
                </c:pt>
                <c:pt idx="4805">
                  <c:v>6.6727435416666605</c:v>
                </c:pt>
                <c:pt idx="4806">
                  <c:v>6.6741322500000004</c:v>
                </c:pt>
                <c:pt idx="4807">
                  <c:v>6.6755209583333306</c:v>
                </c:pt>
                <c:pt idx="4808">
                  <c:v>6.6769096666666599</c:v>
                </c:pt>
                <c:pt idx="4809">
                  <c:v>6.6782983750000007</c:v>
                </c:pt>
                <c:pt idx="4810">
                  <c:v>6.6796870833333308</c:v>
                </c:pt>
                <c:pt idx="4811">
                  <c:v>6.6810757916666601</c:v>
                </c:pt>
                <c:pt idx="4812">
                  <c:v>6.6824645</c:v>
                </c:pt>
                <c:pt idx="4813">
                  <c:v>6.6838532083333302</c:v>
                </c:pt>
                <c:pt idx="4814">
                  <c:v>6.6852419166666603</c:v>
                </c:pt>
                <c:pt idx="4815">
                  <c:v>6.6866306250000003</c:v>
                </c:pt>
                <c:pt idx="4816">
                  <c:v>6.6880193333333304</c:v>
                </c:pt>
                <c:pt idx="4817">
                  <c:v>6.6894080416666606</c:v>
                </c:pt>
                <c:pt idx="4818">
                  <c:v>6.6907967500000005</c:v>
                </c:pt>
                <c:pt idx="4819">
                  <c:v>6.6921854583333307</c:v>
                </c:pt>
                <c:pt idx="4820">
                  <c:v>6.6935741666666608</c:v>
                </c:pt>
                <c:pt idx="4821">
                  <c:v>6.6949628749999999</c:v>
                </c:pt>
                <c:pt idx="4822">
                  <c:v>6.69635158333333</c:v>
                </c:pt>
                <c:pt idx="4823">
                  <c:v>6.6977402916666602</c:v>
                </c:pt>
                <c:pt idx="4824">
                  <c:v>6.6991290000000001</c:v>
                </c:pt>
                <c:pt idx="4825">
                  <c:v>6.7005177083333303</c:v>
                </c:pt>
                <c:pt idx="4826">
                  <c:v>6.7019064166666604</c:v>
                </c:pt>
                <c:pt idx="4827">
                  <c:v>6.7032951250000004</c:v>
                </c:pt>
                <c:pt idx="4828">
                  <c:v>6.7046838333333305</c:v>
                </c:pt>
                <c:pt idx="4829">
                  <c:v>6.7060725416666607</c:v>
                </c:pt>
                <c:pt idx="4830">
                  <c:v>6.7074612500000006</c:v>
                </c:pt>
                <c:pt idx="4831">
                  <c:v>6.7088499583333299</c:v>
                </c:pt>
                <c:pt idx="4832">
                  <c:v>6.71023866666666</c:v>
                </c:pt>
                <c:pt idx="4833">
                  <c:v>6.7116273750000008</c:v>
                </c:pt>
                <c:pt idx="4834">
                  <c:v>6.7130160833333301</c:v>
                </c:pt>
                <c:pt idx="4835">
                  <c:v>6.7144047916666603</c:v>
                </c:pt>
                <c:pt idx="4836">
                  <c:v>6.7157935000000002</c:v>
                </c:pt>
                <c:pt idx="4837">
                  <c:v>6.7171822083333304</c:v>
                </c:pt>
                <c:pt idx="4838">
                  <c:v>6.7185709166666605</c:v>
                </c:pt>
                <c:pt idx="4839">
                  <c:v>6.7199596250000004</c:v>
                </c:pt>
                <c:pt idx="4840">
                  <c:v>6.7213483333333306</c:v>
                </c:pt>
                <c:pt idx="4841">
                  <c:v>6.7227370416666599</c:v>
                </c:pt>
                <c:pt idx="4842">
                  <c:v>6.7241257500000007</c:v>
                </c:pt>
                <c:pt idx="4843">
                  <c:v>6.7255144583333308</c:v>
                </c:pt>
                <c:pt idx="4844">
                  <c:v>6.7269031666666601</c:v>
                </c:pt>
                <c:pt idx="4845">
                  <c:v>6.728291875</c:v>
                </c:pt>
                <c:pt idx="4846">
                  <c:v>6.7296805833333302</c:v>
                </c:pt>
                <c:pt idx="4847">
                  <c:v>6.7310692916666603</c:v>
                </c:pt>
                <c:pt idx="4848">
                  <c:v>6.7324580000000003</c:v>
                </c:pt>
                <c:pt idx="4849">
                  <c:v>6.7338467083333304</c:v>
                </c:pt>
                <c:pt idx="4850">
                  <c:v>6.7352354166666606</c:v>
                </c:pt>
                <c:pt idx="4851">
                  <c:v>6.7366241250000005</c:v>
                </c:pt>
                <c:pt idx="4852">
                  <c:v>6.7380128333333307</c:v>
                </c:pt>
                <c:pt idx="4853">
                  <c:v>6.7394015416666608</c:v>
                </c:pt>
                <c:pt idx="4854">
                  <c:v>6.7407902499999999</c:v>
                </c:pt>
                <c:pt idx="4855">
                  <c:v>6.74217895833333</c:v>
                </c:pt>
                <c:pt idx="4856">
                  <c:v>6.7435676666666602</c:v>
                </c:pt>
                <c:pt idx="4857">
                  <c:v>6.7449563750000001</c:v>
                </c:pt>
                <c:pt idx="4858">
                  <c:v>6.7463450833333303</c:v>
                </c:pt>
                <c:pt idx="4859">
                  <c:v>6.7477337916666604</c:v>
                </c:pt>
                <c:pt idx="4860">
                  <c:v>6.7491225000000004</c:v>
                </c:pt>
                <c:pt idx="4861">
                  <c:v>6.7505112083333305</c:v>
                </c:pt>
                <c:pt idx="4862">
                  <c:v>6.7518999166666607</c:v>
                </c:pt>
                <c:pt idx="4863">
                  <c:v>6.7532886250000006</c:v>
                </c:pt>
                <c:pt idx="4864">
                  <c:v>6.7546773333333299</c:v>
                </c:pt>
                <c:pt idx="4865">
                  <c:v>6.75606604166666</c:v>
                </c:pt>
                <c:pt idx="4866">
                  <c:v>6.7574547500000008</c:v>
                </c:pt>
                <c:pt idx="4867">
                  <c:v>6.7588434583333301</c:v>
                </c:pt>
                <c:pt idx="4868">
                  <c:v>6.7602321666666603</c:v>
                </c:pt>
                <c:pt idx="4869">
                  <c:v>6.7616208750000002</c:v>
                </c:pt>
                <c:pt idx="4870">
                  <c:v>6.7630095833333304</c:v>
                </c:pt>
                <c:pt idx="4871">
                  <c:v>6.7643982916666605</c:v>
                </c:pt>
                <c:pt idx="4872">
                  <c:v>6.7657870000000004</c:v>
                </c:pt>
                <c:pt idx="4873">
                  <c:v>6.7671757083333306</c:v>
                </c:pt>
                <c:pt idx="4874">
                  <c:v>6.7685644166666599</c:v>
                </c:pt>
                <c:pt idx="4875">
                  <c:v>6.7699531250000007</c:v>
                </c:pt>
                <c:pt idx="4876">
                  <c:v>6.7713418333333308</c:v>
                </c:pt>
                <c:pt idx="4877">
                  <c:v>6.7727305416666601</c:v>
                </c:pt>
                <c:pt idx="4878">
                  <c:v>6.77411925</c:v>
                </c:pt>
                <c:pt idx="4879">
                  <c:v>6.7755079583333302</c:v>
                </c:pt>
                <c:pt idx="4880">
                  <c:v>6.7768966666666604</c:v>
                </c:pt>
                <c:pt idx="4881">
                  <c:v>6.7782853750000003</c:v>
                </c:pt>
                <c:pt idx="4882">
                  <c:v>6.7796740833333304</c:v>
                </c:pt>
                <c:pt idx="4883">
                  <c:v>6.7810627916666606</c:v>
                </c:pt>
                <c:pt idx="4884">
                  <c:v>6.7824515000000005</c:v>
                </c:pt>
                <c:pt idx="4885">
                  <c:v>6.7838402083333307</c:v>
                </c:pt>
                <c:pt idx="4886">
                  <c:v>6.7852289166666608</c:v>
                </c:pt>
                <c:pt idx="4887">
                  <c:v>6.7866176249999999</c:v>
                </c:pt>
                <c:pt idx="4888">
                  <c:v>6.78800633333333</c:v>
                </c:pt>
                <c:pt idx="4889">
                  <c:v>6.7893950416666602</c:v>
                </c:pt>
                <c:pt idx="4890">
                  <c:v>6.7907837500000001</c:v>
                </c:pt>
                <c:pt idx="4891">
                  <c:v>6.7921724583333303</c:v>
                </c:pt>
                <c:pt idx="4892">
                  <c:v>6.7935611666666604</c:v>
                </c:pt>
                <c:pt idx="4893">
                  <c:v>6.7949498750000004</c:v>
                </c:pt>
                <c:pt idx="4894">
                  <c:v>6.7963385833333305</c:v>
                </c:pt>
                <c:pt idx="4895">
                  <c:v>6.7977272916666607</c:v>
                </c:pt>
                <c:pt idx="4896">
                  <c:v>6.7991160000000006</c:v>
                </c:pt>
                <c:pt idx="4897">
                  <c:v>6.8005047083333299</c:v>
                </c:pt>
                <c:pt idx="4898">
                  <c:v>6.80189341666666</c:v>
                </c:pt>
                <c:pt idx="4899">
                  <c:v>6.8032821250000008</c:v>
                </c:pt>
                <c:pt idx="4900">
                  <c:v>6.8046708333333301</c:v>
                </c:pt>
                <c:pt idx="4901">
                  <c:v>6.8060595416666603</c:v>
                </c:pt>
                <c:pt idx="4902">
                  <c:v>6.8074482500000002</c:v>
                </c:pt>
                <c:pt idx="4903">
                  <c:v>6.8088369583333304</c:v>
                </c:pt>
                <c:pt idx="4904">
                  <c:v>6.8102256666666605</c:v>
                </c:pt>
                <c:pt idx="4905">
                  <c:v>6.8116143750000004</c:v>
                </c:pt>
                <c:pt idx="4906">
                  <c:v>6.8130030833333306</c:v>
                </c:pt>
                <c:pt idx="4907">
                  <c:v>6.8143917916666599</c:v>
                </c:pt>
                <c:pt idx="4908">
                  <c:v>6.8157805000000007</c:v>
                </c:pt>
                <c:pt idx="4909">
                  <c:v>6.8171692083333308</c:v>
                </c:pt>
                <c:pt idx="4910">
                  <c:v>6.8185579166666601</c:v>
                </c:pt>
                <c:pt idx="4911">
                  <c:v>6.819946625</c:v>
                </c:pt>
                <c:pt idx="4912">
                  <c:v>6.8213353333333302</c:v>
                </c:pt>
                <c:pt idx="4913">
                  <c:v>6.8227240416666604</c:v>
                </c:pt>
                <c:pt idx="4914">
                  <c:v>6.8241127500000003</c:v>
                </c:pt>
                <c:pt idx="4915">
                  <c:v>6.8255014583333304</c:v>
                </c:pt>
                <c:pt idx="4916">
                  <c:v>6.8268901666666606</c:v>
                </c:pt>
                <c:pt idx="4917">
                  <c:v>6.8282788750000005</c:v>
                </c:pt>
                <c:pt idx="4918">
                  <c:v>6.8296675833333307</c:v>
                </c:pt>
                <c:pt idx="4919">
                  <c:v>6.8310562916666608</c:v>
                </c:pt>
                <c:pt idx="4920">
                  <c:v>6.8324449999999999</c:v>
                </c:pt>
                <c:pt idx="4921">
                  <c:v>6.83383370833333</c:v>
                </c:pt>
                <c:pt idx="4922">
                  <c:v>6.8352224166666602</c:v>
                </c:pt>
                <c:pt idx="4923">
                  <c:v>6.8366111250000001</c:v>
                </c:pt>
                <c:pt idx="4924">
                  <c:v>6.8379998333333303</c:v>
                </c:pt>
                <c:pt idx="4925">
                  <c:v>6.8393885416666604</c:v>
                </c:pt>
                <c:pt idx="4926">
                  <c:v>6.8407772500000004</c:v>
                </c:pt>
                <c:pt idx="4927">
                  <c:v>6.8421659583333305</c:v>
                </c:pt>
                <c:pt idx="4928">
                  <c:v>6.8435546666666607</c:v>
                </c:pt>
                <c:pt idx="4929">
                  <c:v>6.8449433750000006</c:v>
                </c:pt>
                <c:pt idx="4930">
                  <c:v>6.8463320833333299</c:v>
                </c:pt>
                <c:pt idx="4931">
                  <c:v>6.84772079166666</c:v>
                </c:pt>
                <c:pt idx="4932">
                  <c:v>6.8491095000000008</c:v>
                </c:pt>
                <c:pt idx="4933">
                  <c:v>6.8504982083333301</c:v>
                </c:pt>
                <c:pt idx="4934">
                  <c:v>6.8518869166666603</c:v>
                </c:pt>
                <c:pt idx="4935">
                  <c:v>6.8532756250000002</c:v>
                </c:pt>
                <c:pt idx="4936">
                  <c:v>6.8546643333333304</c:v>
                </c:pt>
                <c:pt idx="4937">
                  <c:v>6.8560530416666605</c:v>
                </c:pt>
                <c:pt idx="4938">
                  <c:v>6.8574417500000004</c:v>
                </c:pt>
                <c:pt idx="4939">
                  <c:v>6.8588304583333306</c:v>
                </c:pt>
                <c:pt idx="4940">
                  <c:v>6.8602191666666599</c:v>
                </c:pt>
                <c:pt idx="4941">
                  <c:v>6.8616078750000007</c:v>
                </c:pt>
                <c:pt idx="4942">
                  <c:v>6.8629965833333308</c:v>
                </c:pt>
                <c:pt idx="4943">
                  <c:v>6.8643852916666601</c:v>
                </c:pt>
                <c:pt idx="4944">
                  <c:v>6.865774</c:v>
                </c:pt>
                <c:pt idx="4945">
                  <c:v>6.8671627083333302</c:v>
                </c:pt>
                <c:pt idx="4946">
                  <c:v>6.8685514166666604</c:v>
                </c:pt>
                <c:pt idx="4947">
                  <c:v>6.8699401250000003</c:v>
                </c:pt>
                <c:pt idx="4948">
                  <c:v>6.8713288333333304</c:v>
                </c:pt>
                <c:pt idx="4949">
                  <c:v>6.8727175416666606</c:v>
                </c:pt>
                <c:pt idx="4950">
                  <c:v>6.8741062500000005</c:v>
                </c:pt>
                <c:pt idx="4951">
                  <c:v>6.8754949583333307</c:v>
                </c:pt>
                <c:pt idx="4952">
                  <c:v>6.8768836666666608</c:v>
                </c:pt>
                <c:pt idx="4953">
                  <c:v>6.8782723749999999</c:v>
                </c:pt>
                <c:pt idx="4954">
                  <c:v>6.87966108333333</c:v>
                </c:pt>
                <c:pt idx="4955">
                  <c:v>6.8810497916666602</c:v>
                </c:pt>
                <c:pt idx="4956">
                  <c:v>6.8824385000000001</c:v>
                </c:pt>
                <c:pt idx="4957">
                  <c:v>6.8838272083333303</c:v>
                </c:pt>
                <c:pt idx="4958">
                  <c:v>6.8852159166666604</c:v>
                </c:pt>
                <c:pt idx="4959">
                  <c:v>6.8866046250000004</c:v>
                </c:pt>
                <c:pt idx="4960">
                  <c:v>6.8879933333333305</c:v>
                </c:pt>
                <c:pt idx="4961">
                  <c:v>6.8893820416666607</c:v>
                </c:pt>
                <c:pt idx="4962">
                  <c:v>6.8907707500000006</c:v>
                </c:pt>
                <c:pt idx="4963">
                  <c:v>6.8921594583333299</c:v>
                </c:pt>
                <c:pt idx="4964">
                  <c:v>6.89354816666666</c:v>
                </c:pt>
                <c:pt idx="4965">
                  <c:v>6.8949368750000009</c:v>
                </c:pt>
                <c:pt idx="4966">
                  <c:v>6.8963255833333301</c:v>
                </c:pt>
                <c:pt idx="4967">
                  <c:v>6.8977142916666603</c:v>
                </c:pt>
                <c:pt idx="4968">
                  <c:v>6.8991030000000002</c:v>
                </c:pt>
                <c:pt idx="4969">
                  <c:v>6.9004917083333304</c:v>
                </c:pt>
                <c:pt idx="4970">
                  <c:v>6.9018804166666605</c:v>
                </c:pt>
                <c:pt idx="4971">
                  <c:v>6.9032691250000005</c:v>
                </c:pt>
                <c:pt idx="4972">
                  <c:v>6.9046578333333306</c:v>
                </c:pt>
                <c:pt idx="4973">
                  <c:v>6.9060465416666599</c:v>
                </c:pt>
                <c:pt idx="4974">
                  <c:v>6.9074352500000007</c:v>
                </c:pt>
                <c:pt idx="4975">
                  <c:v>6.9088239583333309</c:v>
                </c:pt>
                <c:pt idx="4976">
                  <c:v>6.9102126666666601</c:v>
                </c:pt>
                <c:pt idx="4977">
                  <c:v>6.911601375</c:v>
                </c:pt>
                <c:pt idx="4978">
                  <c:v>6.9129900833333302</c:v>
                </c:pt>
                <c:pt idx="4979">
                  <c:v>6.9143787916666604</c:v>
                </c:pt>
                <c:pt idx="4980">
                  <c:v>6.9157675000000003</c:v>
                </c:pt>
                <c:pt idx="4981">
                  <c:v>6.9171562083333304</c:v>
                </c:pt>
                <c:pt idx="4982">
                  <c:v>6.9185449166666606</c:v>
                </c:pt>
                <c:pt idx="4983">
                  <c:v>6.9199336250000005</c:v>
                </c:pt>
                <c:pt idx="4984">
                  <c:v>6.9213223333333307</c:v>
                </c:pt>
                <c:pt idx="4985">
                  <c:v>6.9227110416666608</c:v>
                </c:pt>
                <c:pt idx="4986">
                  <c:v>6.9240997499999999</c:v>
                </c:pt>
                <c:pt idx="4987">
                  <c:v>6.92548845833333</c:v>
                </c:pt>
                <c:pt idx="4988">
                  <c:v>6.9268771666666602</c:v>
                </c:pt>
                <c:pt idx="4989">
                  <c:v>6.9282658750000001</c:v>
                </c:pt>
                <c:pt idx="4990">
                  <c:v>6.9296545833333303</c:v>
                </c:pt>
                <c:pt idx="4991">
                  <c:v>6.9310432916666604</c:v>
                </c:pt>
                <c:pt idx="4992">
                  <c:v>6.9324320000000004</c:v>
                </c:pt>
                <c:pt idx="4993">
                  <c:v>6.9338207083333305</c:v>
                </c:pt>
                <c:pt idx="4994">
                  <c:v>6.9352094166666607</c:v>
                </c:pt>
                <c:pt idx="4995">
                  <c:v>6.9365981250000006</c:v>
                </c:pt>
                <c:pt idx="4996">
                  <c:v>6.9379868333333299</c:v>
                </c:pt>
                <c:pt idx="4997">
                  <c:v>6.93937554166666</c:v>
                </c:pt>
                <c:pt idx="4998">
                  <c:v>6.9407642500000009</c:v>
                </c:pt>
                <c:pt idx="4999">
                  <c:v>6.9421529583333301</c:v>
                </c:pt>
                <c:pt idx="5000">
                  <c:v>6.9435416666666603</c:v>
                </c:pt>
                <c:pt idx="5001">
                  <c:v>6.9449303750000002</c:v>
                </c:pt>
                <c:pt idx="5002">
                  <c:v>6.9463190833333304</c:v>
                </c:pt>
                <c:pt idx="5003">
                  <c:v>6.9477077916666605</c:v>
                </c:pt>
                <c:pt idx="5004">
                  <c:v>6.9490965000000005</c:v>
                </c:pt>
                <c:pt idx="5005">
                  <c:v>6.9504852083333306</c:v>
                </c:pt>
                <c:pt idx="5006">
                  <c:v>6.9518739166666599</c:v>
                </c:pt>
                <c:pt idx="5007">
                  <c:v>6.9532626250000007</c:v>
                </c:pt>
                <c:pt idx="5008">
                  <c:v>6.9546513333333309</c:v>
                </c:pt>
                <c:pt idx="5009">
                  <c:v>6.9560400416666601</c:v>
                </c:pt>
                <c:pt idx="5010">
                  <c:v>6.9574287500000001</c:v>
                </c:pt>
                <c:pt idx="5011">
                  <c:v>6.9588174583333302</c:v>
                </c:pt>
                <c:pt idx="5012">
                  <c:v>6.9602061666666604</c:v>
                </c:pt>
                <c:pt idx="5013">
                  <c:v>6.9615948750000003</c:v>
                </c:pt>
                <c:pt idx="5014">
                  <c:v>6.9629835833333305</c:v>
                </c:pt>
                <c:pt idx="5015">
                  <c:v>6.9643722916666606</c:v>
                </c:pt>
                <c:pt idx="5016">
                  <c:v>6.9657610000000005</c:v>
                </c:pt>
                <c:pt idx="5017">
                  <c:v>6.9671497083333307</c:v>
                </c:pt>
                <c:pt idx="5018">
                  <c:v>6.9685384166666609</c:v>
                </c:pt>
                <c:pt idx="5019">
                  <c:v>6.9699271249999999</c:v>
                </c:pt>
                <c:pt idx="5020">
                  <c:v>6.97131583333333</c:v>
                </c:pt>
                <c:pt idx="5021">
                  <c:v>6.9727045416666602</c:v>
                </c:pt>
                <c:pt idx="5022">
                  <c:v>6.9740932500000001</c:v>
                </c:pt>
                <c:pt idx="5023">
                  <c:v>6.9754819583333303</c:v>
                </c:pt>
                <c:pt idx="5024">
                  <c:v>6.9768706666666604</c:v>
                </c:pt>
                <c:pt idx="5025">
                  <c:v>6.9782593750000004</c:v>
                </c:pt>
                <c:pt idx="5026">
                  <c:v>6.9796480833333305</c:v>
                </c:pt>
                <c:pt idx="5027">
                  <c:v>6.9810367916666607</c:v>
                </c:pt>
                <c:pt idx="5028">
                  <c:v>6.9824255000000006</c:v>
                </c:pt>
                <c:pt idx="5029">
                  <c:v>6.9838142083333299</c:v>
                </c:pt>
                <c:pt idx="5030">
                  <c:v>6.98520291666666</c:v>
                </c:pt>
                <c:pt idx="5031">
                  <c:v>6.9865916250000009</c:v>
                </c:pt>
                <c:pt idx="5032">
                  <c:v>6.9879803333333301</c:v>
                </c:pt>
                <c:pt idx="5033">
                  <c:v>6.9893690416666603</c:v>
                </c:pt>
                <c:pt idx="5034">
                  <c:v>6.9907577500000002</c:v>
                </c:pt>
                <c:pt idx="5035">
                  <c:v>6.9921464583333304</c:v>
                </c:pt>
                <c:pt idx="5036">
                  <c:v>6.9935351666666605</c:v>
                </c:pt>
                <c:pt idx="5037">
                  <c:v>6.9949238750000005</c:v>
                </c:pt>
                <c:pt idx="5038">
                  <c:v>6.9963125833333306</c:v>
                </c:pt>
                <c:pt idx="5039">
                  <c:v>6.9977012916666599</c:v>
                </c:pt>
                <c:pt idx="5040">
                  <c:v>6.9990900000000007</c:v>
                </c:pt>
                <c:pt idx="5041">
                  <c:v>7.0004787083333309</c:v>
                </c:pt>
                <c:pt idx="5042">
                  <c:v>7.0018674166666601</c:v>
                </c:pt>
                <c:pt idx="5043">
                  <c:v>7.0032561250000001</c:v>
                </c:pt>
                <c:pt idx="5044">
                  <c:v>7.0046448333333302</c:v>
                </c:pt>
                <c:pt idx="5045">
                  <c:v>7.0060335416666604</c:v>
                </c:pt>
                <c:pt idx="5046">
                  <c:v>7.0074222500000003</c:v>
                </c:pt>
                <c:pt idx="5047">
                  <c:v>7.0088109583333305</c:v>
                </c:pt>
                <c:pt idx="5048">
                  <c:v>7.0101996666666606</c:v>
                </c:pt>
                <c:pt idx="5049">
                  <c:v>7.0115883750000005</c:v>
                </c:pt>
                <c:pt idx="5050">
                  <c:v>7.0129770833333307</c:v>
                </c:pt>
                <c:pt idx="5051">
                  <c:v>7.0143657916666609</c:v>
                </c:pt>
                <c:pt idx="5052">
                  <c:v>7.0157544999999999</c:v>
                </c:pt>
                <c:pt idx="5053">
                  <c:v>7.0171432083333301</c:v>
                </c:pt>
                <c:pt idx="5054">
                  <c:v>7.0185319166666602</c:v>
                </c:pt>
                <c:pt idx="5055">
                  <c:v>7.0199206250000001</c:v>
                </c:pt>
                <c:pt idx="5056">
                  <c:v>7.0213093333333303</c:v>
                </c:pt>
                <c:pt idx="5057">
                  <c:v>7.0226980416666605</c:v>
                </c:pt>
                <c:pt idx="5058">
                  <c:v>7.0240867500000004</c:v>
                </c:pt>
                <c:pt idx="5059">
                  <c:v>7.0254754583333305</c:v>
                </c:pt>
                <c:pt idx="5060">
                  <c:v>7.0268641666666607</c:v>
                </c:pt>
                <c:pt idx="5061">
                  <c:v>7.0282528750000006</c:v>
                </c:pt>
                <c:pt idx="5062">
                  <c:v>7.0296415833333299</c:v>
                </c:pt>
                <c:pt idx="5063">
                  <c:v>7.03103029166666</c:v>
                </c:pt>
                <c:pt idx="5064">
                  <c:v>7.0324190000000009</c:v>
                </c:pt>
                <c:pt idx="5065">
                  <c:v>7.0338077083333301</c:v>
                </c:pt>
                <c:pt idx="5066">
                  <c:v>7.0351964166666603</c:v>
                </c:pt>
                <c:pt idx="5067">
                  <c:v>7.0365851250000002</c:v>
                </c:pt>
                <c:pt idx="5068">
                  <c:v>7.0379738333333304</c:v>
                </c:pt>
                <c:pt idx="5069">
                  <c:v>7.0393625416666605</c:v>
                </c:pt>
                <c:pt idx="5070">
                  <c:v>7.0407512500000005</c:v>
                </c:pt>
                <c:pt idx="5071">
                  <c:v>7.0421399583333306</c:v>
                </c:pt>
                <c:pt idx="5072">
                  <c:v>7.0435286666666599</c:v>
                </c:pt>
                <c:pt idx="5073">
                  <c:v>7.0449173750000007</c:v>
                </c:pt>
                <c:pt idx="5074">
                  <c:v>7.0463060833333309</c:v>
                </c:pt>
                <c:pt idx="5075">
                  <c:v>7.0476947916666601</c:v>
                </c:pt>
                <c:pt idx="5076">
                  <c:v>7.0490835000000001</c:v>
                </c:pt>
                <c:pt idx="5077">
                  <c:v>7.0504722083333302</c:v>
                </c:pt>
                <c:pt idx="5078">
                  <c:v>7.0518609166666604</c:v>
                </c:pt>
                <c:pt idx="5079">
                  <c:v>7.0532496250000003</c:v>
                </c:pt>
                <c:pt idx="5080">
                  <c:v>7.0546383333333305</c:v>
                </c:pt>
                <c:pt idx="5081">
                  <c:v>7.0560270416666606</c:v>
                </c:pt>
                <c:pt idx="5082">
                  <c:v>7.0574157500000005</c:v>
                </c:pt>
                <c:pt idx="5083">
                  <c:v>7.0588044583333307</c:v>
                </c:pt>
                <c:pt idx="5084">
                  <c:v>7.0601931666666609</c:v>
                </c:pt>
                <c:pt idx="5085">
                  <c:v>7.0615818749999999</c:v>
                </c:pt>
                <c:pt idx="5086">
                  <c:v>7.0629705833333301</c:v>
                </c:pt>
                <c:pt idx="5087">
                  <c:v>7.0643592916666602</c:v>
                </c:pt>
                <c:pt idx="5088">
                  <c:v>7.0657480000000001</c:v>
                </c:pt>
                <c:pt idx="5089">
                  <c:v>7.0671367083333303</c:v>
                </c:pt>
                <c:pt idx="5090">
                  <c:v>7.0685254166666605</c:v>
                </c:pt>
                <c:pt idx="5091">
                  <c:v>7.0699141250000004</c:v>
                </c:pt>
                <c:pt idx="5092">
                  <c:v>7.0713028333333305</c:v>
                </c:pt>
                <c:pt idx="5093">
                  <c:v>7.0726915416666607</c:v>
                </c:pt>
                <c:pt idx="5094">
                  <c:v>7.0740802500000006</c:v>
                </c:pt>
                <c:pt idx="5095">
                  <c:v>7.0754689583333299</c:v>
                </c:pt>
                <c:pt idx="5096">
                  <c:v>7.0768576666666601</c:v>
                </c:pt>
                <c:pt idx="5097">
                  <c:v>7.0782463750000009</c:v>
                </c:pt>
                <c:pt idx="5098">
                  <c:v>7.0796350833333301</c:v>
                </c:pt>
                <c:pt idx="5099">
                  <c:v>7.0810237916666603</c:v>
                </c:pt>
                <c:pt idx="5100">
                  <c:v>7.0824125000000002</c:v>
                </c:pt>
                <c:pt idx="5101">
                  <c:v>7.0838012083333304</c:v>
                </c:pt>
                <c:pt idx="5102">
                  <c:v>7.0851899166666605</c:v>
                </c:pt>
                <c:pt idx="5103">
                  <c:v>7.0865786250000005</c:v>
                </c:pt>
                <c:pt idx="5104">
                  <c:v>7.0879673333333306</c:v>
                </c:pt>
                <c:pt idx="5105">
                  <c:v>7.0893560416666599</c:v>
                </c:pt>
                <c:pt idx="5106">
                  <c:v>7.0907447500000007</c:v>
                </c:pt>
                <c:pt idx="5107">
                  <c:v>7.0921334583333309</c:v>
                </c:pt>
                <c:pt idx="5108">
                  <c:v>7.0935221666666601</c:v>
                </c:pt>
                <c:pt idx="5109">
                  <c:v>7.0949108750000001</c:v>
                </c:pt>
                <c:pt idx="5110">
                  <c:v>7.0962995833333302</c:v>
                </c:pt>
                <c:pt idx="5111">
                  <c:v>7.0976882916666604</c:v>
                </c:pt>
              </c:numCache>
            </c:numRef>
          </c:xVal>
          <c:yVal>
            <c:numRef>
              <c:f>path1_2.5Hz!$E$7:$E$5118</c:f>
              <c:numCache>
                <c:formatCode>General</c:formatCode>
                <c:ptCount val="51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formatCode="0.00E+00">
                  <c:v>3.0000000000000002E-308</c:v>
                </c:pt>
                <c:pt idx="622" formatCode="0.00E+00">
                  <c:v>1.2000000000000001E-307</c:v>
                </c:pt>
                <c:pt idx="623" formatCode="0.00E+00">
                  <c:v>2.2E-307</c:v>
                </c:pt>
                <c:pt idx="624" formatCode="0.00E+00">
                  <c:v>2.6999999999999999E-307</c:v>
                </c:pt>
                <c:pt idx="625" formatCode="0.00E+00">
                  <c:v>2.5000000000000001E-307</c:v>
                </c:pt>
                <c:pt idx="626" formatCode="0.00E+00">
                  <c:v>9.9999999999999991E-308</c:v>
                </c:pt>
                <c:pt idx="627" formatCode="0.00E+00">
                  <c:v>-1.1E-307</c:v>
                </c:pt>
                <c:pt idx="628" formatCode="0.00E+00">
                  <c:v>-4.1000000000000003E-307</c:v>
                </c:pt>
                <c:pt idx="629" formatCode="0.00E+00">
                  <c:v>-6.4000000000000002E-307</c:v>
                </c:pt>
                <c:pt idx="630" formatCode="0.00E+00">
                  <c:v>-6.1999999999999996E-307</c:v>
                </c:pt>
                <c:pt idx="631" formatCode="0.00E+00">
                  <c:v>-1.4000000000000001E-307</c:v>
                </c:pt>
                <c:pt idx="632" formatCode="0.00E+00">
                  <c:v>8.4000000000000004E-307</c:v>
                </c:pt>
                <c:pt idx="633" formatCode="0.00E+00">
                  <c:v>2.2999999999999999E-306</c:v>
                </c:pt>
                <c:pt idx="634" formatCode="0.00E+00">
                  <c:v>3.7899999999999998E-306</c:v>
                </c:pt>
                <c:pt idx="635" formatCode="0.00E+00">
                  <c:v>4.8700000000000002E-306</c:v>
                </c:pt>
                <c:pt idx="636" formatCode="0.00E+00">
                  <c:v>4.9000000000000002E-306</c:v>
                </c:pt>
                <c:pt idx="637" formatCode="0.00E+00">
                  <c:v>3.4799999999999997E-306</c:v>
                </c:pt>
                <c:pt idx="638" formatCode="0.00E+00">
                  <c:v>5.8000000000000001E-307</c:v>
                </c:pt>
                <c:pt idx="639" formatCode="0.00E+00">
                  <c:v>-3.2200000000000002E-306</c:v>
                </c:pt>
                <c:pt idx="640" formatCode="0.00E+00">
                  <c:v>-6.5299999999999998E-306</c:v>
                </c:pt>
                <c:pt idx="641" formatCode="0.00E+00">
                  <c:v>-7.2800000000000004E-306</c:v>
                </c:pt>
                <c:pt idx="642" formatCode="0.00E+00">
                  <c:v>-3.4799999999999997E-306</c:v>
                </c:pt>
                <c:pt idx="643" formatCode="0.00E+00">
                  <c:v>5.7700000000000003E-306</c:v>
                </c:pt>
                <c:pt idx="644" formatCode="0.00E+00">
                  <c:v>1.941E-305</c:v>
                </c:pt>
                <c:pt idx="645" formatCode="0.00E+00">
                  <c:v>3.4259999999999999E-305</c:v>
                </c:pt>
                <c:pt idx="646" formatCode="0.00E+00">
                  <c:v>4.375E-305</c:v>
                </c:pt>
                <c:pt idx="647" formatCode="0.00E+00">
                  <c:v>3.8960000000000002E-305</c:v>
                </c:pt>
                <c:pt idx="648" formatCode="0.00E+00">
                  <c:v>1.2819999999999999E-305</c:v>
                </c:pt>
                <c:pt idx="649" formatCode="0.00E+00">
                  <c:v>-3.5429999999999999E-305</c:v>
                </c:pt>
                <c:pt idx="650" formatCode="0.00E+00">
                  <c:v>-9.811999999999999E-305</c:v>
                </c:pt>
                <c:pt idx="651" formatCode="0.00E+00">
                  <c:v>-1.5755E-304</c:v>
                </c:pt>
                <c:pt idx="652" formatCode="0.00E+00">
                  <c:v>-1.8730999999999999E-304</c:v>
                </c:pt>
                <c:pt idx="653" formatCode="0.00E+00">
                  <c:v>-1.5893E-304</c:v>
                </c:pt>
                <c:pt idx="654" formatCode="0.00E+00">
                  <c:v>-5.2870000000000004E-305</c:v>
                </c:pt>
                <c:pt idx="655" formatCode="0.00E+00">
                  <c:v>1.2671000000000001E-304</c:v>
                </c:pt>
                <c:pt idx="656" formatCode="0.00E+00">
                  <c:v>3.3682000000000001E-304</c:v>
                </c:pt>
                <c:pt idx="657" formatCode="0.00E+00">
                  <c:v>4.9116999999999998E-304</c:v>
                </c:pt>
                <c:pt idx="658" formatCode="0.00E+00">
                  <c:v>4.7708000000000004E-304</c:v>
                </c:pt>
                <c:pt idx="659" formatCode="0.00E+00">
                  <c:v>1.9179000000000001E-304</c:v>
                </c:pt>
                <c:pt idx="660" formatCode="0.00E+00">
                  <c:v>-4.0619E-304</c:v>
                </c:pt>
                <c:pt idx="661" formatCode="0.00E+00">
                  <c:v>-1.2373E-303</c:v>
                </c:pt>
                <c:pt idx="662" formatCode="0.00E+00">
                  <c:v>-2.0572800000000001E-303</c:v>
                </c:pt>
                <c:pt idx="663" formatCode="0.00E+00">
                  <c:v>-2.4849400000000001E-303</c:v>
                </c:pt>
                <c:pt idx="664" formatCode="0.00E+00">
                  <c:v>-2.1240499999999999E-303</c:v>
                </c:pt>
                <c:pt idx="665" formatCode="0.00E+00">
                  <c:v>-7.1798000000000001E-304</c:v>
                </c:pt>
                <c:pt idx="666" formatCode="0.00E+00">
                  <c:v>1.7024799999999999E-303</c:v>
                </c:pt>
                <c:pt idx="667" formatCode="0.00E+00">
                  <c:v>4.6153500000000002E-303</c:v>
                </c:pt>
                <c:pt idx="668" formatCode="0.00E+00">
                  <c:v>6.8117500000000005E-303</c:v>
                </c:pt>
                <c:pt idx="669" formatCode="0.00E+00">
                  <c:v>6.5697499999999995E-303</c:v>
                </c:pt>
                <c:pt idx="670" formatCode="0.00E+00">
                  <c:v>2.32984E-303</c:v>
                </c:pt>
                <c:pt idx="671" formatCode="0.00E+00">
                  <c:v>-6.4911800000000003E-303</c:v>
                </c:pt>
                <c:pt idx="672" formatCode="0.00E+00">
                  <c:v>-1.88151E-302</c:v>
                </c:pt>
                <c:pt idx="673" formatCode="0.00E+00">
                  <c:v>-3.1626400000000001E-302</c:v>
                </c:pt>
                <c:pt idx="674" formatCode="0.00E+00">
                  <c:v>-4.0747300000000002E-302</c:v>
                </c:pt>
                <c:pt idx="675" formatCode="0.00E+00">
                  <c:v>-4.22717E-302</c:v>
                </c:pt>
                <c:pt idx="676" formatCode="0.00E+00">
                  <c:v>-3.3431200000000002E-302</c:v>
                </c:pt>
                <c:pt idx="677" formatCode="0.00E+00">
                  <c:v>-1.36032E-302</c:v>
                </c:pt>
                <c:pt idx="678" formatCode="0.00E+00">
                  <c:v>1.2696200000000001E-302</c:v>
                </c:pt>
                <c:pt idx="679" formatCode="0.00E+00">
                  <c:v>3.1736699999999999E-302</c:v>
                </c:pt>
                <c:pt idx="680" formatCode="0.00E+00">
                  <c:v>2.16123E-302</c:v>
                </c:pt>
                <c:pt idx="681" formatCode="0.00E+00">
                  <c:v>-3.7321799999999998E-302</c:v>
                </c:pt>
                <c:pt idx="682" formatCode="0.00E+00">
                  <c:v>-1.5068600000000001E-301</c:v>
                </c:pt>
                <c:pt idx="683" formatCode="0.00E+00">
                  <c:v>-3.0569199999999999E-301</c:v>
                </c:pt>
                <c:pt idx="684" formatCode="0.00E+00">
                  <c:v>-4.6809200000000002E-301</c:v>
                </c:pt>
                <c:pt idx="685" formatCode="0.00E+00">
                  <c:v>-5.7949700000000003E-301</c:v>
                </c:pt>
                <c:pt idx="686" formatCode="0.00E+00">
                  <c:v>-5.6893099999999997E-301</c:v>
                </c:pt>
                <c:pt idx="687" formatCode="0.00E+00">
                  <c:v>-3.7757799999999998E-301</c:v>
                </c:pt>
                <c:pt idx="688" formatCode="0.00E+00">
                  <c:v>1.0961200000000001E-302</c:v>
                </c:pt>
                <c:pt idx="689" formatCode="0.00E+00">
                  <c:v>5.2743900000000002E-301</c:v>
                </c:pt>
                <c:pt idx="690" formatCode="0.00E+00">
                  <c:v>9.7756100000000006E-301</c:v>
                </c:pt>
                <c:pt idx="691" formatCode="0.00E+00">
                  <c:v>1.07096E-300</c:v>
                </c:pt>
                <c:pt idx="692" formatCode="0.00E+00">
                  <c:v>5.4271900000000002E-301</c:v>
                </c:pt>
                <c:pt idx="693" formatCode="0.00E+00">
                  <c:v>-7.1642600000000002E-301</c:v>
                </c:pt>
                <c:pt idx="694" formatCode="0.00E+00">
                  <c:v>-2.5878599999999999E-300</c:v>
                </c:pt>
                <c:pt idx="695" formatCode="0.00E+00">
                  <c:v>-4.6336900000000003E-300</c:v>
                </c:pt>
                <c:pt idx="696" formatCode="0.00E+00">
                  <c:v>-6.0143299999999998E-300</c:v>
                </c:pt>
                <c:pt idx="697" formatCode="0.00E+00">
                  <c:v>-5.7052900000000002E-300</c:v>
                </c:pt>
                <c:pt idx="698" formatCode="0.00E+00">
                  <c:v>-2.9804200000000001E-300</c:v>
                </c:pt>
                <c:pt idx="699" formatCode="0.00E+00">
                  <c:v>2.2355799999999999E-300</c:v>
                </c:pt>
                <c:pt idx="700" formatCode="0.00E+00">
                  <c:v>9.1078100000000004E-300</c:v>
                </c:pt>
                <c:pt idx="701" formatCode="0.00E+00">
                  <c:v>1.5588500000000001E-299</c:v>
                </c:pt>
                <c:pt idx="702" formatCode="0.00E+00">
                  <c:v>1.8446600000000001E-299</c:v>
                </c:pt>
                <c:pt idx="703" formatCode="0.00E+00">
                  <c:v>1.38774E-299</c:v>
                </c:pt>
                <c:pt idx="704" formatCode="0.00E+00">
                  <c:v>-9.5123800000000006E-301</c:v>
                </c:pt>
                <c:pt idx="705" formatCode="0.00E+00">
                  <c:v>-2.5374800000000001E-299</c:v>
                </c:pt>
                <c:pt idx="706" formatCode="0.00E+00">
                  <c:v>-5.3876500000000001E-299</c:v>
                </c:pt>
                <c:pt idx="707" formatCode="0.00E+00">
                  <c:v>-7.7461300000000004E-299</c:v>
                </c:pt>
                <c:pt idx="708" formatCode="0.00E+00">
                  <c:v>-8.5577400000000004E-299</c:v>
                </c:pt>
                <c:pt idx="709" formatCode="0.00E+00">
                  <c:v>-6.7990000000000003E-299</c:v>
                </c:pt>
                <c:pt idx="710" formatCode="0.00E+00">
                  <c:v>-1.9857799999999999E-299</c:v>
                </c:pt>
                <c:pt idx="711" formatCode="0.00E+00">
                  <c:v>5.1231000000000002E-299</c:v>
                </c:pt>
                <c:pt idx="712" formatCode="0.00E+00">
                  <c:v>1.22397E-298</c:v>
                </c:pt>
                <c:pt idx="713" formatCode="0.00E+00">
                  <c:v>1.5952600000000001E-298</c:v>
                </c:pt>
                <c:pt idx="714" formatCode="0.00E+00">
                  <c:v>1.2567E-298</c:v>
                </c:pt>
                <c:pt idx="715" formatCode="0.00E+00">
                  <c:v>-7.3912400000000005E-300</c:v>
                </c:pt>
                <c:pt idx="716" formatCode="0.00E+00">
                  <c:v>-2.40182E-298</c:v>
                </c:pt>
                <c:pt idx="717" formatCode="0.00E+00">
                  <c:v>-5.2302499999999999E-298</c:v>
                </c:pt>
                <c:pt idx="718" formatCode="0.00E+00">
                  <c:v>-7.5090599999999998E-298</c:v>
                </c:pt>
                <c:pt idx="719" formatCode="0.00E+00">
                  <c:v>-7.8635799999999998E-298</c:v>
                </c:pt>
                <c:pt idx="720" formatCode="0.00E+00">
                  <c:v>-4.9595200000000003E-298</c:v>
                </c:pt>
                <c:pt idx="721" formatCode="0.00E+00">
                  <c:v>1.9163999999999998E-298</c:v>
                </c:pt>
                <c:pt idx="722" formatCode="0.00E+00">
                  <c:v>1.1981099999999999E-297</c:v>
                </c:pt>
                <c:pt idx="723" formatCode="0.00E+00">
                  <c:v>2.25566E-297</c:v>
                </c:pt>
                <c:pt idx="724" formatCode="0.00E+00">
                  <c:v>2.99469E-297</c:v>
                </c:pt>
                <c:pt idx="725" formatCode="0.00E+00">
                  <c:v>3.0935000000000002E-297</c:v>
                </c:pt>
                <c:pt idx="726" formatCode="0.00E+00">
                  <c:v>2.38158E-297</c:v>
                </c:pt>
                <c:pt idx="727" formatCode="0.00E+00">
                  <c:v>8.9757200000000003E-298</c:v>
                </c:pt>
                <c:pt idx="728" formatCode="0.00E+00">
                  <c:v>-1.00797E-297</c:v>
                </c:pt>
                <c:pt idx="729" formatCode="0.00E+00">
                  <c:v>-2.4753899999999999E-297</c:v>
                </c:pt>
                <c:pt idx="730" formatCode="0.00E+00">
                  <c:v>-2.1203200000000001E-297</c:v>
                </c:pt>
                <c:pt idx="731" formatCode="0.00E+00">
                  <c:v>1.5510500000000001E-297</c:v>
                </c:pt>
                <c:pt idx="732" formatCode="0.00E+00">
                  <c:v>9.48698E-297</c:v>
                </c:pt>
                <c:pt idx="733" formatCode="0.00E+00">
                  <c:v>2.1178E-296</c:v>
                </c:pt>
                <c:pt idx="734" formatCode="0.00E+00">
                  <c:v>3.3756499999999999E-296</c:v>
                </c:pt>
                <c:pt idx="735" formatCode="0.00E+00">
                  <c:v>4.2339300000000002E-296</c:v>
                </c:pt>
                <c:pt idx="736" formatCode="0.00E+00">
                  <c:v>4.1376900000000001E-296</c:v>
                </c:pt>
                <c:pt idx="737" formatCode="0.00E+00">
                  <c:v>2.6242E-296</c:v>
                </c:pt>
                <c:pt idx="738" formatCode="0.00E+00">
                  <c:v>-3.7523900000000002E-297</c:v>
                </c:pt>
                <c:pt idx="739" formatCode="0.00E+00">
                  <c:v>-4.2747399999999998E-296</c:v>
                </c:pt>
                <c:pt idx="740" formatCode="0.00E+00">
                  <c:v>-7.8731699999999998E-296</c:v>
                </c:pt>
                <c:pt idx="741" formatCode="0.00E+00">
                  <c:v>-9.4699500000000001E-296</c:v>
                </c:pt>
                <c:pt idx="742" formatCode="0.00E+00">
                  <c:v>-7.2041700000000002E-296</c:v>
                </c:pt>
                <c:pt idx="743" formatCode="0.00E+00">
                  <c:v>1.09399E-297</c:v>
                </c:pt>
                <c:pt idx="744" formatCode="0.00E+00">
                  <c:v>1.2002699999999999E-295</c:v>
                </c:pt>
                <c:pt idx="745" formatCode="0.00E+00">
                  <c:v>2.54145E-295</c:v>
                </c:pt>
                <c:pt idx="746" formatCode="0.00E+00">
                  <c:v>3.53125E-295</c:v>
                </c:pt>
                <c:pt idx="747" formatCode="0.00E+00">
                  <c:v>3.8096000000000001E-295</c:v>
                </c:pt>
                <c:pt idx="748" formatCode="0.00E+00">
                  <c:v>3.3105300000000002E-295</c:v>
                </c:pt>
                <c:pt idx="749" formatCode="0.00E+00">
                  <c:v>2.0380199999999999E-295</c:v>
                </c:pt>
                <c:pt idx="750" formatCode="0.00E+00">
                  <c:v>1.6780200000000001E-296</c:v>
                </c:pt>
                <c:pt idx="751" formatCode="0.00E+00">
                  <c:v>-1.69363E-295</c:v>
                </c:pt>
                <c:pt idx="752" formatCode="0.00E+00">
                  <c:v>-2.8861600000000001E-295</c:v>
                </c:pt>
                <c:pt idx="753" formatCode="0.00E+00">
                  <c:v>-2.8746700000000001E-295</c:v>
                </c:pt>
                <c:pt idx="754" formatCode="0.00E+00">
                  <c:v>-6.8762300000000001E-296</c:v>
                </c:pt>
                <c:pt idx="755" formatCode="0.00E+00">
                  <c:v>4.5491500000000002E-295</c:v>
                </c:pt>
                <c:pt idx="756" formatCode="0.00E+00">
                  <c:v>1.12484E-294</c:v>
                </c:pt>
                <c:pt idx="757" formatCode="0.00E+00">
                  <c:v>1.4024E-294</c:v>
                </c:pt>
                <c:pt idx="758" formatCode="0.00E+00">
                  <c:v>5.64711E-295</c:v>
                </c:pt>
                <c:pt idx="759" formatCode="0.00E+00">
                  <c:v>-1.9804599999999998E-294</c:v>
                </c:pt>
                <c:pt idx="760" formatCode="0.00E+00">
                  <c:v>-6.4002999999999997E-294</c:v>
                </c:pt>
                <c:pt idx="761" formatCode="0.00E+00">
                  <c:v>-1.2135199999999999E-293</c:v>
                </c:pt>
                <c:pt idx="762" formatCode="0.00E+00">
                  <c:v>-1.80425E-293</c:v>
                </c:pt>
                <c:pt idx="763" formatCode="0.00E+00">
                  <c:v>-2.2865299999999999E-293</c:v>
                </c:pt>
                <c:pt idx="764" formatCode="0.00E+00">
                  <c:v>-2.5102700000000001E-293</c:v>
                </c:pt>
                <c:pt idx="765" formatCode="0.00E+00">
                  <c:v>-2.3071600000000001E-293</c:v>
                </c:pt>
                <c:pt idx="766" formatCode="0.00E+00">
                  <c:v>-1.62383E-293</c:v>
                </c:pt>
                <c:pt idx="767" formatCode="0.00E+00">
                  <c:v>-6.9748700000000006E-294</c:v>
                </c:pt>
                <c:pt idx="768" formatCode="0.00E+00">
                  <c:v>-2.36453E-294</c:v>
                </c:pt>
                <c:pt idx="769" formatCode="0.00E+00">
                  <c:v>-1.3436399999999999E-293</c:v>
                </c:pt>
                <c:pt idx="770" formatCode="0.00E+00">
                  <c:v>-4.8336199999999998E-293</c:v>
                </c:pt>
                <c:pt idx="771" formatCode="0.00E+00">
                  <c:v>-1.0626100000000001E-292</c:v>
                </c:pt>
                <c:pt idx="772" formatCode="0.00E+00">
                  <c:v>-1.79085E-292</c:v>
                </c:pt>
                <c:pt idx="773" formatCode="0.00E+00">
                  <c:v>-2.5134E-292</c:v>
                </c:pt>
                <c:pt idx="774" formatCode="0.00E+00">
                  <c:v>-2.97375E-292</c:v>
                </c:pt>
                <c:pt idx="775" formatCode="0.00E+00">
                  <c:v>-2.9117999999999999E-292</c:v>
                </c:pt>
                <c:pt idx="776" formatCode="0.00E+00">
                  <c:v>-2.2006800000000001E-292</c:v>
                </c:pt>
                <c:pt idx="777" formatCode="0.00E+00">
                  <c:v>-8.6478000000000003E-293</c:v>
                </c:pt>
                <c:pt idx="778" formatCode="0.00E+00">
                  <c:v>8.31396E-293</c:v>
                </c:pt>
                <c:pt idx="779" formatCode="0.00E+00">
                  <c:v>2.2707100000000001E-292</c:v>
                </c:pt>
                <c:pt idx="780" formatCode="0.00E+00">
                  <c:v>2.75638E-292</c:v>
                </c:pt>
                <c:pt idx="781" formatCode="0.00E+00">
                  <c:v>1.8356700000000001E-292</c:v>
                </c:pt>
                <c:pt idx="782" formatCode="0.00E+00">
                  <c:v>-8.1555799999999998E-293</c:v>
                </c:pt>
                <c:pt idx="783" formatCode="0.00E+00">
                  <c:v>-5.1614600000000003E-292</c:v>
                </c:pt>
                <c:pt idx="784" formatCode="0.00E+00">
                  <c:v>-9.8695800000000001E-292</c:v>
                </c:pt>
                <c:pt idx="785" formatCode="0.00E+00">
                  <c:v>-1.1914600000000001E-291</c:v>
                </c:pt>
                <c:pt idx="786" formatCode="0.00E+00">
                  <c:v>-6.7038200000000003E-292</c:v>
                </c:pt>
                <c:pt idx="787" formatCode="0.00E+00">
                  <c:v>1.16592E-291</c:v>
                </c:pt>
                <c:pt idx="788" formatCode="0.00E+00">
                  <c:v>4.7046499999999998E-291</c:v>
                </c:pt>
                <c:pt idx="789" formatCode="0.00E+00">
                  <c:v>9.4431500000000007E-291</c:v>
                </c:pt>
                <c:pt idx="790" formatCode="0.00E+00">
                  <c:v>1.36309E-290</c:v>
                </c:pt>
                <c:pt idx="791" formatCode="0.00E+00">
                  <c:v>1.48201E-290</c:v>
                </c:pt>
                <c:pt idx="792" formatCode="0.00E+00">
                  <c:v>1.09929E-290</c:v>
                </c:pt>
                <c:pt idx="793" formatCode="0.00E+00">
                  <c:v>1.50991E-291</c:v>
                </c:pt>
                <c:pt idx="794" formatCode="0.00E+00">
                  <c:v>-1.247E-290</c:v>
                </c:pt>
                <c:pt idx="795" formatCode="0.00E+00">
                  <c:v>-2.7761299999999998E-290</c:v>
                </c:pt>
                <c:pt idx="796" formatCode="0.00E+00">
                  <c:v>-3.8785700000000001E-290</c:v>
                </c:pt>
                <c:pt idx="797" formatCode="0.00E+00">
                  <c:v>-3.8186599999999998E-290</c:v>
                </c:pt>
                <c:pt idx="798" formatCode="0.00E+00">
                  <c:v>-1.91383E-290</c:v>
                </c:pt>
                <c:pt idx="799" formatCode="0.00E+00">
                  <c:v>2.15244E-290</c:v>
                </c:pt>
                <c:pt idx="800" formatCode="0.00E+00">
                  <c:v>7.8098699999999995E-290</c:v>
                </c:pt>
                <c:pt idx="801" formatCode="0.00E+00">
                  <c:v>1.3270500000000001E-289</c:v>
                </c:pt>
                <c:pt idx="802" formatCode="0.00E+00">
                  <c:v>1.6685199999999999E-289</c:v>
                </c:pt>
                <c:pt idx="803" formatCode="0.00E+00">
                  <c:v>1.7568200000000001E-289</c:v>
                </c:pt>
                <c:pt idx="804" formatCode="0.00E+00">
                  <c:v>1.5716200000000001E-289</c:v>
                </c:pt>
                <c:pt idx="805" formatCode="0.00E+00">
                  <c:v>1.0333E-289</c:v>
                </c:pt>
                <c:pt idx="806" formatCode="0.00E+00">
                  <c:v>3.1286799999999999E-290</c:v>
                </c:pt>
                <c:pt idx="807" formatCode="0.00E+00">
                  <c:v>3.43258E-291</c:v>
                </c:pt>
                <c:pt idx="808" formatCode="0.00E+00">
                  <c:v>8.7602999999999998E-290</c:v>
                </c:pt>
                <c:pt idx="809" formatCode="0.00E+00">
                  <c:v>3.1871699999999999E-289</c:v>
                </c:pt>
                <c:pt idx="810" formatCode="0.00E+00">
                  <c:v>7.0806400000000002E-289</c:v>
                </c:pt>
                <c:pt idx="811" formatCode="0.00E+00">
                  <c:v>1.22641E-288</c:v>
                </c:pt>
                <c:pt idx="812" formatCode="0.00E+00">
                  <c:v>1.66934E-288</c:v>
                </c:pt>
                <c:pt idx="813" formatCode="0.00E+00">
                  <c:v>1.5024599999999999E-288</c:v>
                </c:pt>
                <c:pt idx="814" formatCode="0.00E+00">
                  <c:v>-2.8987899999999999E-290</c:v>
                </c:pt>
                <c:pt idx="815" formatCode="0.00E+00">
                  <c:v>-3.5024800000000002E-288</c:v>
                </c:pt>
                <c:pt idx="816" formatCode="0.00E+00">
                  <c:v>-8.9098800000000002E-288</c:v>
                </c:pt>
                <c:pt idx="817" formatCode="0.00E+00">
                  <c:v>-1.52489E-287</c:v>
                </c:pt>
                <c:pt idx="818" formatCode="0.00E+00">
                  <c:v>-2.01644E-287</c:v>
                </c:pt>
                <c:pt idx="819" formatCode="0.00E+00">
                  <c:v>-2.0318499999999999E-287</c:v>
                </c:pt>
                <c:pt idx="820" formatCode="0.00E+00">
                  <c:v>-1.27432E-287</c:v>
                </c:pt>
                <c:pt idx="821" formatCode="0.00E+00">
                  <c:v>3.5430800000000003E-288</c:v>
                </c:pt>
                <c:pt idx="822" formatCode="0.00E+00">
                  <c:v>2.6351300000000001E-287</c:v>
                </c:pt>
                <c:pt idx="823" formatCode="0.00E+00">
                  <c:v>4.9979400000000002E-287</c:v>
                </c:pt>
                <c:pt idx="824" formatCode="0.00E+00">
                  <c:v>6.5628500000000005E-287</c:v>
                </c:pt>
                <c:pt idx="825" formatCode="0.00E+00">
                  <c:v>6.2352100000000004E-287</c:v>
                </c:pt>
                <c:pt idx="826" formatCode="0.00E+00">
                  <c:v>3.01831E-287</c:v>
                </c:pt>
                <c:pt idx="827" formatCode="0.00E+00">
                  <c:v>-3.3336399999999999E-287</c:v>
                </c:pt>
                <c:pt idx="828" formatCode="0.00E+00">
                  <c:v>-1.1495699999999999E-286</c:v>
                </c:pt>
                <c:pt idx="829" formatCode="0.00E+00">
                  <c:v>-1.7818399999999999E-286</c:v>
                </c:pt>
                <c:pt idx="830" formatCode="0.00E+00">
                  <c:v>-1.6572799999999999E-286</c:v>
                </c:pt>
                <c:pt idx="831" formatCode="0.00E+00">
                  <c:v>-2.1241099999999999E-287</c:v>
                </c:pt>
                <c:pt idx="832" formatCode="0.00E+00">
                  <c:v>2.81897E-286</c:v>
                </c:pt>
                <c:pt idx="833" formatCode="0.00E+00">
                  <c:v>7.1694900000000003E-286</c:v>
                </c:pt>
                <c:pt idx="834" formatCode="0.00E+00">
                  <c:v>1.1778400000000001E-285</c:v>
                </c:pt>
                <c:pt idx="835" formatCode="0.00E+00">
                  <c:v>1.47674E-285</c:v>
                </c:pt>
                <c:pt idx="836" formatCode="0.00E+00">
                  <c:v>1.39941E-285</c:v>
                </c:pt>
                <c:pt idx="837" formatCode="0.00E+00">
                  <c:v>7.75042E-286</c:v>
                </c:pt>
                <c:pt idx="838" formatCode="0.00E+00">
                  <c:v>-4.4795899999999998E-286</c:v>
                </c:pt>
                <c:pt idx="839" formatCode="0.00E+00">
                  <c:v>-2.06308E-285</c:v>
                </c:pt>
                <c:pt idx="840" formatCode="0.00E+00">
                  <c:v>-3.4998600000000001E-285</c:v>
                </c:pt>
                <c:pt idx="841" formatCode="0.00E+00">
                  <c:v>-3.9355199999999997E-285</c:v>
                </c:pt>
                <c:pt idx="842" formatCode="0.00E+00">
                  <c:v>-2.5877100000000002E-285</c:v>
                </c:pt>
                <c:pt idx="843" formatCode="0.00E+00">
                  <c:v>9.4955299999999991E-286</c:v>
                </c:pt>
                <c:pt idx="844" formatCode="0.00E+00">
                  <c:v>6.3704600000000003E-285</c:v>
                </c:pt>
                <c:pt idx="845" formatCode="0.00E+00">
                  <c:v>1.23671E-284</c:v>
                </c:pt>
                <c:pt idx="846" formatCode="0.00E+00">
                  <c:v>1.6461400000000001E-284</c:v>
                </c:pt>
                <c:pt idx="847" formatCode="0.00E+00">
                  <c:v>1.5254899999999999E-284</c:v>
                </c:pt>
                <c:pt idx="848" formatCode="0.00E+00">
                  <c:v>5.51013E-285</c:v>
                </c:pt>
                <c:pt idx="849" formatCode="0.00E+00">
                  <c:v>-1.4003700000000001E-284</c:v>
                </c:pt>
                <c:pt idx="850" formatCode="0.00E+00">
                  <c:v>-4.0383200000000003E-284</c:v>
                </c:pt>
                <c:pt idx="851" formatCode="0.00E+00">
                  <c:v>-6.5217899999999997E-284</c:v>
                </c:pt>
                <c:pt idx="852" formatCode="0.00E+00">
                  <c:v>-7.6364899999999994E-284</c:v>
                </c:pt>
                <c:pt idx="853" formatCode="0.00E+00">
                  <c:v>-6.2692499999999998E-284</c:v>
                </c:pt>
                <c:pt idx="854" formatCode="0.00E+00">
                  <c:v>-1.78494E-284</c:v>
                </c:pt>
                <c:pt idx="855" formatCode="0.00E+00">
                  <c:v>5.6166500000000004E-284</c:v>
                </c:pt>
                <c:pt idx="856" formatCode="0.00E+00">
                  <c:v>1.42293E-283</c:v>
                </c:pt>
                <c:pt idx="857" formatCode="0.00E+00">
                  <c:v>2.04886E-283</c:v>
                </c:pt>
                <c:pt idx="858" formatCode="0.00E+00">
                  <c:v>1.96931E-283</c:v>
                </c:pt>
                <c:pt idx="859" formatCode="0.00E+00">
                  <c:v>7.3994299999999996E-284</c:v>
                </c:pt>
                <c:pt idx="860" formatCode="0.00E+00">
                  <c:v>-1.8468399999999999E-283</c:v>
                </c:pt>
                <c:pt idx="861" formatCode="0.00E+00">
                  <c:v>-5.4610800000000003E-283</c:v>
                </c:pt>
                <c:pt idx="862" formatCode="0.00E+00">
                  <c:v>-9.0732800000000001E-283</c:v>
                </c:pt>
                <c:pt idx="863" formatCode="0.00E+00">
                  <c:v>-1.11785E-282</c:v>
                </c:pt>
                <c:pt idx="864" formatCode="0.00E+00">
                  <c:v>-1.0257899999999999E-282</c:v>
                </c:pt>
                <c:pt idx="865" formatCode="0.00E+00">
                  <c:v>-5.23789E-283</c:v>
                </c:pt>
                <c:pt idx="866" formatCode="0.00E+00">
                  <c:v>3.9008600000000001E-283</c:v>
                </c:pt>
                <c:pt idx="867" formatCode="0.00E+00">
                  <c:v>1.50794E-282</c:v>
                </c:pt>
                <c:pt idx="868" formatCode="0.00E+00">
                  <c:v>2.3062899999999999E-282</c:v>
                </c:pt>
                <c:pt idx="869" formatCode="0.00E+00">
                  <c:v>2.00099E-282</c:v>
                </c:pt>
                <c:pt idx="870" formatCode="0.00E+00">
                  <c:v>-1.5352699999999999E-283</c:v>
                </c:pt>
                <c:pt idx="871" formatCode="0.00E+00">
                  <c:v>-4.4693800000000004E-282</c:v>
                </c:pt>
                <c:pt idx="872" formatCode="0.00E+00">
                  <c:v>-1.04724E-281</c:v>
                </c:pt>
                <c:pt idx="873" formatCode="0.00E+00">
                  <c:v>-1.6612999999999999E-281</c:v>
                </c:pt>
                <c:pt idx="874" formatCode="0.00E+00">
                  <c:v>-2.0346600000000001E-281</c:v>
                </c:pt>
                <c:pt idx="875" formatCode="0.00E+00">
                  <c:v>-1.8912199999999999E-281</c:v>
                </c:pt>
                <c:pt idx="876" formatCode="0.00E+00">
                  <c:v>-1.03908E-281</c:v>
                </c:pt>
                <c:pt idx="877" formatCode="0.00E+00">
                  <c:v>5.3096699999999999E-282</c:v>
                </c:pt>
                <c:pt idx="878" formatCode="0.00E+00">
                  <c:v>2.5079899999999999E-281</c:v>
                </c:pt>
                <c:pt idx="879" formatCode="0.00E+00">
                  <c:v>4.1297900000000003E-281</c:v>
                </c:pt>
                <c:pt idx="880" formatCode="0.00E+00">
                  <c:v>4.2827299999999999E-281</c:v>
                </c:pt>
                <c:pt idx="881" formatCode="0.00E+00">
                  <c:v>1.8902799999999999E-281</c:v>
                </c:pt>
                <c:pt idx="882" formatCode="0.00E+00">
                  <c:v>-3.6015500000000002E-281</c:v>
                </c:pt>
                <c:pt idx="883" formatCode="0.00E+00">
                  <c:v>-1.1704200000000001E-280</c:v>
                </c:pt>
                <c:pt idx="884" formatCode="0.00E+00">
                  <c:v>-2.0325900000000001E-280</c:v>
                </c:pt>
                <c:pt idx="885" formatCode="0.00E+00">
                  <c:v>-2.56315E-280</c:v>
                </c:pt>
                <c:pt idx="886" formatCode="0.00E+00">
                  <c:v>-2.3118600000000001E-280</c:v>
                </c:pt>
                <c:pt idx="887" formatCode="0.00E+00">
                  <c:v>-9.7549999999999998E-281</c:v>
                </c:pt>
                <c:pt idx="888" formatCode="0.00E+00">
                  <c:v>1.42358E-280</c:v>
                </c:pt>
                <c:pt idx="889" formatCode="0.00E+00">
                  <c:v>4.44921E-280</c:v>
                </c:pt>
                <c:pt idx="890" formatCode="0.00E+00">
                  <c:v>7.1719800000000003E-280</c:v>
                </c:pt>
                <c:pt idx="891" formatCode="0.00E+00">
                  <c:v>8.22813E-280</c:v>
                </c:pt>
                <c:pt idx="892" formatCode="0.00E+00">
                  <c:v>6.21479E-280</c:v>
                </c:pt>
                <c:pt idx="893" formatCode="0.00E+00">
                  <c:v>2.9169600000000002E-281</c:v>
                </c:pt>
                <c:pt idx="894" formatCode="0.00E+00">
                  <c:v>-9.1238199999999995E-280</c:v>
                </c:pt>
                <c:pt idx="895" formatCode="0.00E+00">
                  <c:v>-1.9675400000000002E-279</c:v>
                </c:pt>
                <c:pt idx="896" formatCode="0.00E+00">
                  <c:v>-2.6979199999999998E-279</c:v>
                </c:pt>
                <c:pt idx="897" formatCode="0.00E+00">
                  <c:v>-2.5471200000000001E-279</c:v>
                </c:pt>
                <c:pt idx="898" formatCode="0.00E+00">
                  <c:v>-1.01185E-279</c:v>
                </c:pt>
                <c:pt idx="899" formatCode="0.00E+00">
                  <c:v>2.07368E-279</c:v>
                </c:pt>
                <c:pt idx="900" formatCode="0.00E+00">
                  <c:v>6.2232100000000002E-279</c:v>
                </c:pt>
                <c:pt idx="901" formatCode="0.00E+00">
                  <c:v>1.01246E-278</c:v>
                </c:pt>
                <c:pt idx="902" formatCode="0.00E+00">
                  <c:v>1.1753E-278</c:v>
                </c:pt>
                <c:pt idx="903" formatCode="0.00E+00">
                  <c:v>8.9536200000000007E-279</c:v>
                </c:pt>
                <c:pt idx="904" formatCode="0.00E+00">
                  <c:v>3.8381499999999999E-280</c:v>
                </c:pt>
                <c:pt idx="905" formatCode="0.00E+00">
                  <c:v>-1.354E-278</c:v>
                </c:pt>
                <c:pt idx="906" formatCode="0.00E+00">
                  <c:v>-2.9606399999999998E-278</c:v>
                </c:pt>
                <c:pt idx="907" formatCode="0.00E+00">
                  <c:v>-4.1210500000000002E-278</c:v>
                </c:pt>
                <c:pt idx="908" formatCode="0.00E+00">
                  <c:v>-4.0029300000000001E-278</c:v>
                </c:pt>
                <c:pt idx="909" formatCode="0.00E+00">
                  <c:v>-1.9601999999999999E-278</c:v>
                </c:pt>
                <c:pt idx="910" formatCode="0.00E+00">
                  <c:v>2.1767800000000001E-278</c:v>
                </c:pt>
                <c:pt idx="911" formatCode="0.00E+00">
                  <c:v>7.8416200000000002E-278</c:v>
                </c:pt>
                <c:pt idx="912" formatCode="0.00E+00">
                  <c:v>1.33742E-277</c:v>
                </c:pt>
                <c:pt idx="913" formatCode="0.00E+00">
                  <c:v>1.6043100000000001E-277</c:v>
                </c:pt>
                <c:pt idx="914" formatCode="0.00E+00">
                  <c:v>1.2948399999999999E-277</c:v>
                </c:pt>
                <c:pt idx="915" formatCode="0.00E+00">
                  <c:v>2.38673E-278</c:v>
                </c:pt>
                <c:pt idx="916" formatCode="0.00E+00">
                  <c:v>-1.50182E-277</c:v>
                </c:pt>
                <c:pt idx="917" formatCode="0.00E+00">
                  <c:v>-3.5652399999999998E-277</c:v>
                </c:pt>
                <c:pt idx="918" formatCode="0.00E+00">
                  <c:v>-5.2904700000000004E-277</c:v>
                </c:pt>
                <c:pt idx="919" formatCode="0.00E+00">
                  <c:v>-5.8270100000000002E-277</c:v>
                </c:pt>
                <c:pt idx="920" formatCode="0.00E+00">
                  <c:v>-4.3593E-277</c:v>
                </c:pt>
                <c:pt idx="921" formatCode="0.00E+00">
                  <c:v>-4.4656499999999999E-278</c:v>
                </c:pt>
                <c:pt idx="922" formatCode="0.00E+00">
                  <c:v>5.4717700000000001E-277</c:v>
                </c:pt>
                <c:pt idx="923" formatCode="0.00E+00">
                  <c:v>1.16028E-276</c:v>
                </c:pt>
                <c:pt idx="924" formatCode="0.00E+00">
                  <c:v>1.4991899999999999E-276</c:v>
                </c:pt>
                <c:pt idx="925" formatCode="0.00E+00">
                  <c:v>1.2537300000000001E-276</c:v>
                </c:pt>
                <c:pt idx="926" formatCode="0.00E+00">
                  <c:v>2.14372E-277</c:v>
                </c:pt>
                <c:pt idx="927" formatCode="0.00E+00">
                  <c:v>-1.6144299999999999E-276</c:v>
                </c:pt>
                <c:pt idx="928" formatCode="0.00E+00">
                  <c:v>-3.8826700000000003E-276</c:v>
                </c:pt>
                <c:pt idx="929" formatCode="0.00E+00">
                  <c:v>-5.8271200000000001E-276</c:v>
                </c:pt>
                <c:pt idx="930" formatCode="0.00E+00">
                  <c:v>-6.3844700000000001E-276</c:v>
                </c:pt>
                <c:pt idx="931" formatCode="0.00E+00">
                  <c:v>-4.4813900000000002E-276</c:v>
                </c:pt>
                <c:pt idx="932" formatCode="0.00E+00">
                  <c:v>5.2207799999999998E-277</c:v>
                </c:pt>
                <c:pt idx="933" formatCode="0.00E+00">
                  <c:v>8.2053800000000004E-276</c:v>
                </c:pt>
                <c:pt idx="934" formatCode="0.00E+00">
                  <c:v>1.6479200000000001E-275</c:v>
                </c:pt>
                <c:pt idx="935" formatCode="0.00E+00">
                  <c:v>2.1647499999999999E-275</c:v>
                </c:pt>
                <c:pt idx="936" formatCode="0.00E+00">
                  <c:v>1.9483499999999999E-275</c:v>
                </c:pt>
                <c:pt idx="937" formatCode="0.00E+00">
                  <c:v>6.7604899999999998E-276</c:v>
                </c:pt>
                <c:pt idx="938" formatCode="0.00E+00">
                  <c:v>-1.7027899999999999E-275</c:v>
                </c:pt>
                <c:pt idx="939" formatCode="0.00E+00">
                  <c:v>-4.7726500000000001E-275</c:v>
                </c:pt>
                <c:pt idx="940" formatCode="0.00E+00">
                  <c:v>-7.5578299999999995E-275</c:v>
                </c:pt>
                <c:pt idx="941" formatCode="0.00E+00">
                  <c:v>-8.7010500000000001E-275</c:v>
                </c:pt>
                <c:pt idx="942" formatCode="0.00E+00">
                  <c:v>-6.9037600000000005E-275</c:v>
                </c:pt>
                <c:pt idx="943" formatCode="0.00E+00">
                  <c:v>-1.4914200000000001E-275</c:v>
                </c:pt>
                <c:pt idx="944" formatCode="0.00E+00">
                  <c:v>7.0256900000000003E-275</c:v>
                </c:pt>
                <c:pt idx="945" formatCode="0.00E+00">
                  <c:v>1.65196E-274</c:v>
                </c:pt>
                <c:pt idx="946" formatCode="0.00E+00">
                  <c:v>2.3176199999999999E-274</c:v>
                </c:pt>
                <c:pt idx="947" formatCode="0.00E+00">
                  <c:v>2.22508E-274</c:v>
                </c:pt>
                <c:pt idx="948" formatCode="0.00E+00">
                  <c:v>9.6615699999999998E-275</c:v>
                </c:pt>
                <c:pt idx="949" formatCode="0.00E+00">
                  <c:v>-1.5939700000000001E-274</c:v>
                </c:pt>
                <c:pt idx="950" formatCode="0.00E+00">
                  <c:v>-5.0619399999999999E-274</c:v>
                </c:pt>
                <c:pt idx="951" formatCode="0.00E+00">
                  <c:v>-8.36457E-274</c:v>
                </c:pt>
                <c:pt idx="952" formatCode="0.00E+00">
                  <c:v>-9.9936300000000007E-274</c:v>
                </c:pt>
                <c:pt idx="953" formatCode="0.00E+00">
                  <c:v>-8.5216900000000002E-274</c:v>
                </c:pt>
                <c:pt idx="954" formatCode="0.00E+00">
                  <c:v>-3.1581800000000001E-274</c:v>
                </c:pt>
                <c:pt idx="955" formatCode="0.00E+00">
                  <c:v>5.5972499999999995E-274</c:v>
                </c:pt>
                <c:pt idx="956" formatCode="0.00E+00">
                  <c:v>1.5768899999999999E-273</c:v>
                </c:pt>
                <c:pt idx="957" formatCode="0.00E+00">
                  <c:v>2.4478999999999998E-273</c:v>
                </c:pt>
                <c:pt idx="958" formatCode="0.00E+00">
                  <c:v>2.8207799999999999E-273</c:v>
                </c:pt>
                <c:pt idx="959" formatCode="0.00E+00">
                  <c:v>2.32077E-273</c:v>
                </c:pt>
                <c:pt idx="960" formatCode="0.00E+00">
                  <c:v>7.7879199999999999E-274</c:v>
                </c:pt>
                <c:pt idx="961" formatCode="0.00E+00">
                  <c:v>-1.5243299999999999E-273</c:v>
                </c:pt>
                <c:pt idx="962" formatCode="0.00E+00">
                  <c:v>-3.8361700000000002E-273</c:v>
                </c:pt>
                <c:pt idx="963" formatCode="0.00E+00">
                  <c:v>-5.1459300000000003E-273</c:v>
                </c:pt>
                <c:pt idx="964" formatCode="0.00E+00">
                  <c:v>-4.6829999999999996E-273</c:v>
                </c:pt>
                <c:pt idx="965" formatCode="0.00E+00">
                  <c:v>-2.35485E-273</c:v>
                </c:pt>
                <c:pt idx="966" formatCode="0.00E+00">
                  <c:v>1.4052799999999999E-273</c:v>
                </c:pt>
                <c:pt idx="967" formatCode="0.00E+00">
                  <c:v>5.7388399999999997E-273</c:v>
                </c:pt>
                <c:pt idx="968" formatCode="0.00E+00">
                  <c:v>8.6243400000000004E-273</c:v>
                </c:pt>
                <c:pt idx="969" formatCode="0.00E+00">
                  <c:v>6.6384099999999996E-273</c:v>
                </c:pt>
                <c:pt idx="970" formatCode="0.00E+00">
                  <c:v>-3.3774300000000001E-273</c:v>
                </c:pt>
                <c:pt idx="971" formatCode="0.00E+00">
                  <c:v>-2.2144299999999999E-272</c:v>
                </c:pt>
                <c:pt idx="972" formatCode="0.00E+00">
                  <c:v>-4.71527E-272</c:v>
                </c:pt>
                <c:pt idx="973" formatCode="0.00E+00">
                  <c:v>-7.2336300000000004E-272</c:v>
                </c:pt>
                <c:pt idx="974" formatCode="0.00E+00">
                  <c:v>-8.5819999999999998E-272</c:v>
                </c:pt>
                <c:pt idx="975" formatCode="0.00E+00">
                  <c:v>-6.9364399999999995E-272</c:v>
                </c:pt>
                <c:pt idx="976" formatCode="0.00E+00">
                  <c:v>-8.9105399999999996E-273</c:v>
                </c:pt>
                <c:pt idx="977" formatCode="0.00E+00">
                  <c:v>9.0867399999999998E-272</c:v>
                </c:pt>
                <c:pt idx="978" formatCode="0.00E+00">
                  <c:v>2.08957E-271</c:v>
                </c:pt>
                <c:pt idx="979" formatCode="0.00E+00">
                  <c:v>3.1721099999999998E-271</c:v>
                </c:pt>
                <c:pt idx="980" formatCode="0.00E+00">
                  <c:v>3.7443099999999998E-271</c:v>
                </c:pt>
                <c:pt idx="981" formatCode="0.00E+00">
                  <c:v>3.3132300000000001E-271</c:v>
                </c:pt>
                <c:pt idx="982" formatCode="0.00E+00">
                  <c:v>1.6207999999999999E-271</c:v>
                </c:pt>
                <c:pt idx="983" formatCode="0.00E+00">
                  <c:v>-1.12768E-271</c:v>
                </c:pt>
                <c:pt idx="984" formatCode="0.00E+00">
                  <c:v>-4.0140599999999999E-271</c:v>
                </c:pt>
                <c:pt idx="985" formatCode="0.00E+00">
                  <c:v>-5.0794300000000004E-271</c:v>
                </c:pt>
                <c:pt idx="986" formatCode="0.00E+00">
                  <c:v>-1.85174E-271</c:v>
                </c:pt>
                <c:pt idx="987" formatCode="0.00E+00">
                  <c:v>7.1987700000000004E-271</c:v>
                </c:pt>
                <c:pt idx="988" formatCode="0.00E+00">
                  <c:v>2.1595999999999998E-270</c:v>
                </c:pt>
                <c:pt idx="989" formatCode="0.00E+00">
                  <c:v>3.8908699999999996E-270</c:v>
                </c:pt>
                <c:pt idx="990" formatCode="0.00E+00">
                  <c:v>5.5490099999999997E-270</c:v>
                </c:pt>
                <c:pt idx="991" formatCode="0.00E+00">
                  <c:v>6.6878499999999999E-270</c:v>
                </c:pt>
                <c:pt idx="992" formatCode="0.00E+00">
                  <c:v>6.8140999999999998E-270</c:v>
                </c:pt>
                <c:pt idx="993" formatCode="0.00E+00">
                  <c:v>5.5788000000000001E-270</c:v>
                </c:pt>
                <c:pt idx="994" formatCode="0.00E+00">
                  <c:v>3.0851000000000001E-270</c:v>
                </c:pt>
                <c:pt idx="995" formatCode="0.00E+00">
                  <c:v>1.4877300000000001E-271</c:v>
                </c:pt>
                <c:pt idx="996" formatCode="0.00E+00">
                  <c:v>-1.9826500000000002E-270</c:v>
                </c:pt>
                <c:pt idx="997" formatCode="0.00E+00">
                  <c:v>-2.7068700000000002E-270</c:v>
                </c:pt>
                <c:pt idx="998" formatCode="0.00E+00">
                  <c:v>-2.1207599999999999E-270</c:v>
                </c:pt>
                <c:pt idx="999" formatCode="0.00E+00">
                  <c:v>3.6570199999999998E-271</c:v>
                </c:pt>
                <c:pt idx="1000" formatCode="0.00E+00">
                  <c:v>4.9978300000000002E-270</c:v>
                </c:pt>
                <c:pt idx="1001" formatCode="0.00E+00">
                  <c:v>8.5976600000000008E-270</c:v>
                </c:pt>
                <c:pt idx="1002" formatCode="0.00E+00">
                  <c:v>4.2692900000000004E-270</c:v>
                </c:pt>
                <c:pt idx="1003" formatCode="0.00E+00">
                  <c:v>-1.72357E-269</c:v>
                </c:pt>
                <c:pt idx="1004" formatCode="0.00E+00">
                  <c:v>-6.3890400000000006E-269</c:v>
                </c:pt>
                <c:pt idx="1005" formatCode="0.00E+00">
                  <c:v>-1.3406799999999999E-268</c:v>
                </c:pt>
                <c:pt idx="1006" formatCode="0.00E+00">
                  <c:v>-2.1405399999999999E-268</c:v>
                </c:pt>
                <c:pt idx="1007" formatCode="0.00E+00">
                  <c:v>-2.8401499999999998E-268</c:v>
                </c:pt>
                <c:pt idx="1008" formatCode="0.00E+00">
                  <c:v>-3.2175800000000003E-268</c:v>
                </c:pt>
                <c:pt idx="1009" formatCode="0.00E+00">
                  <c:v>-3.1381500000000002E-268</c:v>
                </c:pt>
                <c:pt idx="1010" formatCode="0.00E+00">
                  <c:v>-2.69739E-268</c:v>
                </c:pt>
                <c:pt idx="1011" formatCode="0.00E+00">
                  <c:v>-2.0995699999999999E-268</c:v>
                </c:pt>
                <c:pt idx="1012" formatCode="0.00E+00">
                  <c:v>-1.6755599999999999E-268</c:v>
                </c:pt>
                <c:pt idx="1013" formatCode="0.00E+00">
                  <c:v>-2.3974100000000001E-268</c:v>
                </c:pt>
                <c:pt idx="1014" formatCode="0.00E+00">
                  <c:v>-5.7712399999999995E-268</c:v>
                </c:pt>
                <c:pt idx="1015" formatCode="0.00E+00">
                  <c:v>-1.2594899999999999E-267</c:v>
                </c:pt>
                <c:pt idx="1016" formatCode="0.00E+00">
                  <c:v>-2.2167599999999999E-267</c:v>
                </c:pt>
                <c:pt idx="1017" formatCode="0.00E+00">
                  <c:v>-3.2807500000000002E-267</c:v>
                </c:pt>
                <c:pt idx="1018" formatCode="0.00E+00">
                  <c:v>-4.19955E-267</c:v>
                </c:pt>
                <c:pt idx="1019" formatCode="0.00E+00">
                  <c:v>-4.4966099999999996E-267</c:v>
                </c:pt>
                <c:pt idx="1020" formatCode="0.00E+00">
                  <c:v>-3.4885800000000001E-267</c:v>
                </c:pt>
                <c:pt idx="1021" formatCode="0.00E+00">
                  <c:v>-7.6859000000000005E-268</c:v>
                </c:pt>
                <c:pt idx="1022" formatCode="0.00E+00">
                  <c:v>3.29336E-267</c:v>
                </c:pt>
                <c:pt idx="1023" formatCode="0.00E+00">
                  <c:v>7.5504899999999998E-267</c:v>
                </c:pt>
                <c:pt idx="1024" formatCode="0.00E+00">
                  <c:v>1.03413E-266</c:v>
                </c:pt>
                <c:pt idx="1025" formatCode="0.00E+00">
                  <c:v>9.7915399999999998E-267</c:v>
                </c:pt>
                <c:pt idx="1026" formatCode="0.00E+00">
                  <c:v>4.3056099999999998E-267</c:v>
                </c:pt>
                <c:pt idx="1027" formatCode="0.00E+00">
                  <c:v>-6.5661400000000004E-267</c:v>
                </c:pt>
                <c:pt idx="1028" formatCode="0.00E+00">
                  <c:v>-2.0637499999999999E-266</c:v>
                </c:pt>
                <c:pt idx="1029" formatCode="0.00E+00">
                  <c:v>-3.1902199999999997E-266</c:v>
                </c:pt>
                <c:pt idx="1030" formatCode="0.00E+00">
                  <c:v>-3.1653499999999999E-266</c:v>
                </c:pt>
                <c:pt idx="1031" formatCode="0.00E+00">
                  <c:v>-1.1762299999999999E-266</c:v>
                </c:pt>
                <c:pt idx="1032" formatCode="0.00E+00">
                  <c:v>3.1460200000000002E-266</c:v>
                </c:pt>
                <c:pt idx="1033" formatCode="0.00E+00">
                  <c:v>9.3721400000000002E-266</c:v>
                </c:pt>
                <c:pt idx="1034" formatCode="0.00E+00">
                  <c:v>1.58996E-265</c:v>
                </c:pt>
                <c:pt idx="1035" formatCode="0.00E+00">
                  <c:v>1.9412E-265</c:v>
                </c:pt>
                <c:pt idx="1036" formatCode="0.00E+00">
                  <c:v>1.51363E-265</c:v>
                </c:pt>
                <c:pt idx="1037" formatCode="0.00E+00">
                  <c:v>-7.7401300000000002E-267</c:v>
                </c:pt>
                <c:pt idx="1038" formatCode="0.00E+00">
                  <c:v>-2.8411200000000001E-265</c:v>
                </c:pt>
                <c:pt idx="1039" formatCode="0.00E+00">
                  <c:v>-6.2940200000000003E-265</c:v>
                </c:pt>
                <c:pt idx="1040" formatCode="0.00E+00">
                  <c:v>-9.34459E-265</c:v>
                </c:pt>
                <c:pt idx="1041" formatCode="0.00E+00">
                  <c:v>-1.0247600000000001E-264</c:v>
                </c:pt>
                <c:pt idx="1042" formatCode="0.00E+00">
                  <c:v>-7.0463199999999998E-265</c:v>
                </c:pt>
                <c:pt idx="1043" formatCode="0.00E+00">
                  <c:v>1.5182500000000001E-265</c:v>
                </c:pt>
                <c:pt idx="1044" formatCode="0.00E+00">
                  <c:v>1.49252E-264</c:v>
                </c:pt>
                <c:pt idx="1045" formatCode="0.00E+00">
                  <c:v>2.9884499999999998E-264</c:v>
                </c:pt>
                <c:pt idx="1046" formatCode="0.00E+00">
                  <c:v>4.0185700000000002E-264</c:v>
                </c:pt>
                <c:pt idx="1047" formatCode="0.00E+00">
                  <c:v>3.81918E-264</c:v>
                </c:pt>
                <c:pt idx="1048" formatCode="0.00E+00">
                  <c:v>1.78861E-264</c:v>
                </c:pt>
                <c:pt idx="1049" formatCode="0.00E+00">
                  <c:v>-2.1649900000000002E-264</c:v>
                </c:pt>
                <c:pt idx="1050" formatCode="0.00E+00">
                  <c:v>-7.3786499999999996E-264</c:v>
                </c:pt>
                <c:pt idx="1051" formatCode="0.00E+00">
                  <c:v>-1.2266799999999999E-263</c:v>
                </c:pt>
                <c:pt idx="1052" formatCode="0.00E+00">
                  <c:v>-1.43646E-263</c:v>
                </c:pt>
                <c:pt idx="1053" formatCode="0.00E+00">
                  <c:v>-1.11081E-263</c:v>
                </c:pt>
                <c:pt idx="1054" formatCode="0.00E+00">
                  <c:v>-1.1436799999999999E-264</c:v>
                </c:pt>
                <c:pt idx="1055" formatCode="0.00E+00">
                  <c:v>1.4764499999999999E-263</c:v>
                </c:pt>
                <c:pt idx="1056" formatCode="0.00E+00">
                  <c:v>3.2922200000000002E-263</c:v>
                </c:pt>
                <c:pt idx="1057" formatCode="0.00E+00">
                  <c:v>4.55064E-263</c:v>
                </c:pt>
                <c:pt idx="1058" formatCode="0.00E+00">
                  <c:v>4.1412099999999999E-263</c:v>
                </c:pt>
                <c:pt idx="1059" formatCode="0.00E+00">
                  <c:v>1.0809799999999999E-263</c:v>
                </c:pt>
                <c:pt idx="1060" formatCode="0.00E+00">
                  <c:v>-4.9461299999999998E-263</c:v>
                </c:pt>
                <c:pt idx="1061" formatCode="0.00E+00">
                  <c:v>-1.31431E-262</c:v>
                </c:pt>
                <c:pt idx="1062" formatCode="0.00E+00">
                  <c:v>-2.1165400000000001E-262</c:v>
                </c:pt>
                <c:pt idx="1063" formatCode="0.00E+00">
                  <c:v>-2.5113400000000001E-262</c:v>
                </c:pt>
                <c:pt idx="1064" formatCode="0.00E+00">
                  <c:v>-2.0379499999999999E-262</c:v>
                </c:pt>
                <c:pt idx="1065" formatCode="0.00E+00">
                  <c:v>-3.29919E-263</c:v>
                </c:pt>
                <c:pt idx="1066" formatCode="0.00E+00">
                  <c:v>2.6234700000000002E-262</c:v>
                </c:pt>
                <c:pt idx="1067" formatCode="0.00E+00">
                  <c:v>6.2031000000000004E-262</c:v>
                </c:pt>
                <c:pt idx="1068" formatCode="0.00E+00">
                  <c:v>9.14795E-262</c:v>
                </c:pt>
                <c:pt idx="1069" formatCode="0.00E+00">
                  <c:v>9.9286900000000005E-262</c:v>
                </c:pt>
                <c:pt idx="1070" formatCode="0.00E+00">
                  <c:v>7.1897700000000005E-262</c:v>
                </c:pt>
                <c:pt idx="1071" formatCode="0.00E+00">
                  <c:v>9.5600400000000003E-264</c:v>
                </c:pt>
                <c:pt idx="1072" formatCode="0.00E+00">
                  <c:v>-1.07864E-261</c:v>
                </c:pt>
                <c:pt idx="1073" formatCode="0.00E+00">
                  <c:v>-2.1757199999999999E-261</c:v>
                </c:pt>
                <c:pt idx="1074" formatCode="0.00E+00">
                  <c:v>-2.55467E-261</c:v>
                </c:pt>
                <c:pt idx="1075" formatCode="0.00E+00">
                  <c:v>-1.41654E-261</c:v>
                </c:pt>
                <c:pt idx="1076" formatCode="0.00E+00">
                  <c:v>1.7402399999999999E-261</c:v>
                </c:pt>
                <c:pt idx="1077" formatCode="0.00E+00">
                  <c:v>6.8861999999999999E-261</c:v>
                </c:pt>
                <c:pt idx="1078" formatCode="0.00E+00">
                  <c:v>1.31333E-260</c:v>
                </c:pt>
                <c:pt idx="1079" formatCode="0.00E+00">
                  <c:v>1.83273E-260</c:v>
                </c:pt>
                <c:pt idx="1080" formatCode="0.00E+00">
                  <c:v>1.92589E-260</c:v>
                </c:pt>
                <c:pt idx="1081" formatCode="0.00E+00">
                  <c:v>1.28923E-260</c:v>
                </c:pt>
                <c:pt idx="1082" formatCode="0.00E+00">
                  <c:v>-2.07564E-261</c:v>
                </c:pt>
                <c:pt idx="1083" formatCode="0.00E+00">
                  <c:v>-2.4041599999999999E-260</c:v>
                </c:pt>
                <c:pt idx="1084" formatCode="0.00E+00">
                  <c:v>-4.7325299999999999E-260</c:v>
                </c:pt>
                <c:pt idx="1085" formatCode="0.00E+00">
                  <c:v>-6.1551E-260</c:v>
                </c:pt>
                <c:pt idx="1086" formatCode="0.00E+00">
                  <c:v>-5.4247600000000002E-260</c:v>
                </c:pt>
                <c:pt idx="1087" formatCode="0.00E+00">
                  <c:v>-1.6538600000000002E-260</c:v>
                </c:pt>
                <c:pt idx="1088" formatCode="0.00E+00">
                  <c:v>5.1802900000000002E-260</c:v>
                </c:pt>
                <c:pt idx="1089" formatCode="0.00E+00">
                  <c:v>1.38706E-259</c:v>
                </c:pt>
                <c:pt idx="1090" formatCode="0.00E+00">
                  <c:v>2.1705300000000001E-259</c:v>
                </c:pt>
                <c:pt idx="1091" formatCode="0.00E+00">
                  <c:v>2.47565E-259</c:v>
                </c:pt>
                <c:pt idx="1092" formatCode="0.00E+00">
                  <c:v>1.9018700000000001E-259</c:v>
                </c:pt>
                <c:pt idx="1093" formatCode="0.00E+00">
                  <c:v>2.03033E-260</c:v>
                </c:pt>
                <c:pt idx="1094" formatCode="0.00E+00">
                  <c:v>-2.51652E-259</c:v>
                </c:pt>
                <c:pt idx="1095" formatCode="0.00E+00">
                  <c:v>-5.53995E-259</c:v>
                </c:pt>
                <c:pt idx="1096" formatCode="0.00E+00">
                  <c:v>-7.3399300000000002E-259</c:v>
                </c:pt>
                <c:pt idx="1097" formatCode="0.00E+00">
                  <c:v>-5.8838800000000001E-259</c:v>
                </c:pt>
                <c:pt idx="1098" formatCode="0.00E+00">
                  <c:v>4.2496500000000002E-260</c:v>
                </c:pt>
                <c:pt idx="1099" formatCode="0.00E+00">
                  <c:v>1.1797400000000001E-258</c:v>
                </c:pt>
                <c:pt idx="1100" formatCode="0.00E+00">
                  <c:v>2.64855E-258</c:v>
                </c:pt>
                <c:pt idx="1101" formatCode="0.00E+00">
                  <c:v>4.0272599999999999E-258</c:v>
                </c:pt>
                <c:pt idx="1102" formatCode="0.00E+00">
                  <c:v>4.6512299999999998E-258</c:v>
                </c:pt>
                <c:pt idx="1103" formatCode="0.00E+00">
                  <c:v>3.7669199999999999E-258</c:v>
                </c:pt>
                <c:pt idx="1104" formatCode="0.00E+00">
                  <c:v>8.3833699999999996E-259</c:v>
                </c:pt>
                <c:pt idx="1105" formatCode="0.00E+00">
                  <c:v>-4.0278999999999998E-258</c:v>
                </c:pt>
                <c:pt idx="1106" formatCode="0.00E+00">
                  <c:v>-9.7048299999999995E-258</c:v>
                </c:pt>
                <c:pt idx="1107" formatCode="0.00E+00">
                  <c:v>-1.4022800000000001E-257</c:v>
                </c:pt>
                <c:pt idx="1108" formatCode="0.00E+00">
                  <c:v>-1.4211800000000001E-257</c:v>
                </c:pt>
                <c:pt idx="1109" formatCode="0.00E+00">
                  <c:v>-7.7834100000000004E-258</c:v>
                </c:pt>
                <c:pt idx="1110" formatCode="0.00E+00">
                  <c:v>6.1525099999999998E-258</c:v>
                </c:pt>
                <c:pt idx="1111" formatCode="0.00E+00">
                  <c:v>2.5565100000000002E-257</c:v>
                </c:pt>
                <c:pt idx="1112" formatCode="0.00E+00">
                  <c:v>4.4683199999999998E-257</c:v>
                </c:pt>
                <c:pt idx="1113" formatCode="0.00E+00">
                  <c:v>5.4256099999999997E-257</c:v>
                </c:pt>
                <c:pt idx="1114" formatCode="0.00E+00">
                  <c:v>4.3704800000000002E-257</c:v>
                </c:pt>
                <c:pt idx="1115" formatCode="0.00E+00">
                  <c:v>4.98964E-258</c:v>
                </c:pt>
                <c:pt idx="1116" formatCode="0.00E+00">
                  <c:v>-6.2000000000000002E-257</c:v>
                </c:pt>
                <c:pt idx="1117" formatCode="0.00E+00">
                  <c:v>-1.4320799999999999E-256</c:v>
                </c:pt>
                <c:pt idx="1118" formatCode="0.00E+00">
                  <c:v>-2.0915099999999999E-256</c:v>
                </c:pt>
                <c:pt idx="1119" formatCode="0.00E+00">
                  <c:v>-2.2357699999999999E-256</c:v>
                </c:pt>
                <c:pt idx="1120" formatCode="0.00E+00">
                  <c:v>-1.5584900000000001E-256</c:v>
                </c:pt>
                <c:pt idx="1121" formatCode="0.00E+00">
                  <c:v>7.9120200000000004E-258</c:v>
                </c:pt>
                <c:pt idx="1122" formatCode="0.00E+00">
                  <c:v>2.4912899999999999E-256</c:v>
                </c:pt>
                <c:pt idx="1123" formatCode="0.00E+00">
                  <c:v>4.9417700000000002E-256</c:v>
                </c:pt>
                <c:pt idx="1124" formatCode="0.00E+00">
                  <c:v>6.0650200000000001E-256</c:v>
                </c:pt>
                <c:pt idx="1125" formatCode="0.00E+00">
                  <c:v>4.2996299999999999E-256</c:v>
                </c:pt>
                <c:pt idx="1126" formatCode="0.00E+00">
                  <c:v>-1.2805499999999999E-256</c:v>
                </c:pt>
                <c:pt idx="1127" formatCode="0.00E+00">
                  <c:v>-1.03791E-255</c:v>
                </c:pt>
                <c:pt idx="1128" formatCode="0.00E+00">
                  <c:v>-2.1304100000000001E-255</c:v>
                </c:pt>
                <c:pt idx="1129" formatCode="0.00E+00">
                  <c:v>-3.0923599999999999E-255</c:v>
                </c:pt>
                <c:pt idx="1130" formatCode="0.00E+00">
                  <c:v>-3.5152200000000001E-255</c:v>
                </c:pt>
                <c:pt idx="1131" formatCode="0.00E+00">
                  <c:v>-3.0260800000000002E-255</c:v>
                </c:pt>
                <c:pt idx="1132" formatCode="0.00E+00">
                  <c:v>-1.4345599999999999E-255</c:v>
                </c:pt>
                <c:pt idx="1133" formatCode="0.00E+00">
                  <c:v>1.0967799999999999E-255</c:v>
                </c:pt>
                <c:pt idx="1134" formatCode="0.00E+00">
                  <c:v>3.8313299999999999E-255</c:v>
                </c:pt>
                <c:pt idx="1135" formatCode="0.00E+00">
                  <c:v>5.4318999999999999E-255</c:v>
                </c:pt>
                <c:pt idx="1136" formatCode="0.00E+00">
                  <c:v>4.3421599999999996E-255</c:v>
                </c:pt>
                <c:pt idx="1137" formatCode="0.00E+00">
                  <c:v>-6.4574700000000002E-256</c:v>
                </c:pt>
                <c:pt idx="1138" formatCode="0.00E+00">
                  <c:v>-9.7545300000000005E-255</c:v>
                </c:pt>
                <c:pt idx="1139" formatCode="0.00E+00">
                  <c:v>-2.1453499999999999E-254</c:v>
                </c:pt>
                <c:pt idx="1140" formatCode="0.00E+00">
                  <c:v>-3.2099800000000001E-254</c:v>
                </c:pt>
                <c:pt idx="1141" formatCode="0.00E+00">
                  <c:v>-3.6688500000000003E-254</c:v>
                </c:pt>
                <c:pt idx="1142" formatCode="0.00E+00">
                  <c:v>-3.02892E-254</c:v>
                </c:pt>
                <c:pt idx="1143" formatCode="0.00E+00">
                  <c:v>-9.7092099999999993E-255</c:v>
                </c:pt>
                <c:pt idx="1144" formatCode="0.00E+00">
                  <c:v>2.3916200000000002E-254</c:v>
                </c:pt>
                <c:pt idx="1145" formatCode="0.00E+00">
                  <c:v>6.1588000000000002E-254</c:v>
                </c:pt>
                <c:pt idx="1146" formatCode="0.00E+00">
                  <c:v>8.4367500000000004E-254</c:v>
                </c:pt>
                <c:pt idx="1147" formatCode="0.00E+00">
                  <c:v>6.7045200000000001E-254</c:v>
                </c:pt>
                <c:pt idx="1148" formatCode="0.00E+00">
                  <c:v>-1.09542E-254</c:v>
                </c:pt>
                <c:pt idx="1149" formatCode="0.00E+00">
                  <c:v>-1.5298599999999999E-253</c:v>
                </c:pt>
                <c:pt idx="1150" formatCode="0.00E+00">
                  <c:v>-3.3697900000000001E-253</c:v>
                </c:pt>
                <c:pt idx="1151" formatCode="0.00E+00">
                  <c:v>-5.1326000000000001E-253</c:v>
                </c:pt>
                <c:pt idx="1152" formatCode="0.00E+00">
                  <c:v>-6.1593899999999996E-253</c:v>
                </c:pt>
                <c:pt idx="1153" formatCode="0.00E+00">
                  <c:v>-5.8630599999999996E-253</c:v>
                </c:pt>
                <c:pt idx="1154" formatCode="0.00E+00">
                  <c:v>-3.8854799999999998E-253</c:v>
                </c:pt>
                <c:pt idx="1155" formatCode="0.00E+00">
                  <c:v>-2.8475500000000001E-254</c:v>
                </c:pt>
                <c:pt idx="1156" formatCode="0.00E+00">
                  <c:v>4.0172200000000003E-253</c:v>
                </c:pt>
                <c:pt idx="1157" formatCode="0.00E+00">
                  <c:v>7.0982899999999997E-253</c:v>
                </c:pt>
                <c:pt idx="1158" formatCode="0.00E+00">
                  <c:v>6.8186799999999994E-253</c:v>
                </c:pt>
                <c:pt idx="1159" formatCode="0.00E+00">
                  <c:v>1.7255300000000001E-253</c:v>
                </c:pt>
                <c:pt idx="1160" formatCode="0.00E+00">
                  <c:v>-8.6197999999999995E-253</c:v>
                </c:pt>
                <c:pt idx="1161" formatCode="0.00E+00">
                  <c:v>-2.2944499999999999E-252</c:v>
                </c:pt>
                <c:pt idx="1162" formatCode="0.00E+00">
                  <c:v>-3.6680800000000002E-252</c:v>
                </c:pt>
                <c:pt idx="1163" formatCode="0.00E+00">
                  <c:v>-4.1687699999999999E-252</c:v>
                </c:pt>
                <c:pt idx="1164" formatCode="0.00E+00">
                  <c:v>-2.9620299999999999E-252</c:v>
                </c:pt>
                <c:pt idx="1165" formatCode="0.00E+00">
                  <c:v>3.2126599999999999E-253</c:v>
                </c:pt>
                <c:pt idx="1166" formatCode="0.00E+00">
                  <c:v>5.3773900000000001E-252</c:v>
                </c:pt>
                <c:pt idx="1167" formatCode="0.00E+00">
                  <c:v>1.12094E-251</c:v>
                </c:pt>
                <c:pt idx="1168" formatCode="0.00E+00">
                  <c:v>1.58903E-251</c:v>
                </c:pt>
                <c:pt idx="1169" formatCode="0.00E+00">
                  <c:v>1.64857E-251</c:v>
                </c:pt>
                <c:pt idx="1170" formatCode="0.00E+00">
                  <c:v>9.9863999999999993E-252</c:v>
                </c:pt>
                <c:pt idx="1171" formatCode="0.00E+00">
                  <c:v>-4.9223399999999998E-252</c:v>
                </c:pt>
                <c:pt idx="1172" formatCode="0.00E+00">
                  <c:v>-2.6334600000000001E-251</c:v>
                </c:pt>
                <c:pt idx="1173" formatCode="0.00E+00">
                  <c:v>-4.8411199999999996E-251</c:v>
                </c:pt>
                <c:pt idx="1174" formatCode="0.00E+00">
                  <c:v>-6.1808000000000003E-251</c:v>
                </c:pt>
                <c:pt idx="1175" formatCode="0.00E+00">
                  <c:v>-5.6498500000000003E-251</c:v>
                </c:pt>
                <c:pt idx="1176" formatCode="0.00E+00">
                  <c:v>-2.70471E-251</c:v>
                </c:pt>
                <c:pt idx="1177" formatCode="0.00E+00">
                  <c:v>2.3730699999999998E-251</c:v>
                </c:pt>
                <c:pt idx="1178" formatCode="0.00E+00">
                  <c:v>8.5003499999999995E-251</c:v>
                </c:pt>
                <c:pt idx="1179" formatCode="0.00E+00">
                  <c:v>1.35629E-250</c:v>
                </c:pt>
                <c:pt idx="1180" formatCode="0.00E+00">
                  <c:v>1.4005399999999999E-250</c:v>
                </c:pt>
                <c:pt idx="1181" formatCode="0.00E+00">
                  <c:v>5.8373400000000002E-251</c:v>
                </c:pt>
                <c:pt idx="1182" formatCode="0.00E+00">
                  <c:v>-1.3033899999999999E-250</c:v>
                </c:pt>
                <c:pt idx="1183" formatCode="0.00E+00">
                  <c:v>-4.0913499999999999E-250</c:v>
                </c:pt>
                <c:pt idx="1184" formatCode="0.00E+00">
                  <c:v>-7.0324900000000001E-250</c:v>
                </c:pt>
                <c:pt idx="1185" formatCode="0.00E+00">
                  <c:v>-8.72591E-250</c:v>
                </c:pt>
                <c:pt idx="1186" formatCode="0.00E+00">
                  <c:v>-7.6767000000000006E-250</c:v>
                </c:pt>
                <c:pt idx="1187" formatCode="0.00E+00">
                  <c:v>-3.1089300000000001E-250</c:v>
                </c:pt>
                <c:pt idx="1188" formatCode="0.00E+00">
                  <c:v>4.81408E-250</c:v>
                </c:pt>
                <c:pt idx="1189" formatCode="0.00E+00">
                  <c:v>1.4758599999999999E-249</c:v>
                </c:pt>
                <c:pt idx="1190" formatCode="0.00E+00">
                  <c:v>2.3005200000000002E-249</c:v>
                </c:pt>
                <c:pt idx="1191" formatCode="0.00E+00">
                  <c:v>2.2574699999999999E-249</c:v>
                </c:pt>
                <c:pt idx="1192" formatCode="0.00E+00">
                  <c:v>5.2762899999999999E-250</c:v>
                </c:pt>
                <c:pt idx="1193" formatCode="0.00E+00">
                  <c:v>-3.3440100000000002E-249</c:v>
                </c:pt>
                <c:pt idx="1194" formatCode="0.00E+00">
                  <c:v>-9.0306600000000003E-249</c:v>
                </c:pt>
                <c:pt idx="1195" formatCode="0.00E+00">
                  <c:v>-1.5265899999999999E-248</c:v>
                </c:pt>
                <c:pt idx="1196" formatCode="0.00E+00">
                  <c:v>-1.98575E-248</c:v>
                </c:pt>
                <c:pt idx="1197" formatCode="0.00E+00">
                  <c:v>-2.01495E-248</c:v>
                </c:pt>
                <c:pt idx="1198" formatCode="0.00E+00">
                  <c:v>-1.41476E-248</c:v>
                </c:pt>
                <c:pt idx="1199" formatCode="0.00E+00">
                  <c:v>-1.57291E-249</c:v>
                </c:pt>
                <c:pt idx="1200" formatCode="0.00E+00">
                  <c:v>1.5397699999999999E-248</c:v>
                </c:pt>
                <c:pt idx="1201" formatCode="0.00E+00">
                  <c:v>3.1158299999999999E-248</c:v>
                </c:pt>
                <c:pt idx="1202" formatCode="0.00E+00">
                  <c:v>3.7254600000000002E-248</c:v>
                </c:pt>
                <c:pt idx="1203" formatCode="0.00E+00">
                  <c:v>2.6128000000000001E-248</c:v>
                </c:pt>
                <c:pt idx="1204" formatCode="0.00E+00">
                  <c:v>-5.1416399999999998E-249</c:v>
                </c:pt>
                <c:pt idx="1205" formatCode="0.00E+00">
                  <c:v>-5.3478399999999997E-248</c:v>
                </c:pt>
                <c:pt idx="1206" formatCode="0.00E+00">
                  <c:v>-1.0832100000000001E-247</c:v>
                </c:pt>
                <c:pt idx="1207" formatCode="0.00E+00">
                  <c:v>-1.49192E-247</c:v>
                </c:pt>
                <c:pt idx="1208" formatCode="0.00E+00">
                  <c:v>-1.4747000000000001E-247</c:v>
                </c:pt>
                <c:pt idx="1209" formatCode="0.00E+00">
                  <c:v>-7.7142100000000003E-248</c:v>
                </c:pt>
                <c:pt idx="1210" formatCode="0.00E+00">
                  <c:v>6.9464199999999999E-248</c:v>
                </c:pt>
                <c:pt idx="1211" formatCode="0.00E+00">
                  <c:v>2.70352E-247</c:v>
                </c:pt>
                <c:pt idx="1212" formatCode="0.00E+00">
                  <c:v>4.6851000000000001E-247</c:v>
                </c:pt>
                <c:pt idx="1213" formatCode="0.00E+00">
                  <c:v>5.7911299999999999E-247</c:v>
                </c:pt>
                <c:pt idx="1214" formatCode="0.00E+00">
                  <c:v>5.2511500000000001E-247</c:v>
                </c:pt>
                <c:pt idx="1215" formatCode="0.00E+00">
                  <c:v>2.7907899999999999E-247</c:v>
                </c:pt>
                <c:pt idx="1216" formatCode="0.00E+00">
                  <c:v>-1.2885399999999999E-247</c:v>
                </c:pt>
                <c:pt idx="1217" formatCode="0.00E+00">
                  <c:v>-6.07978E-247</c:v>
                </c:pt>
                <c:pt idx="1218" formatCode="0.00E+00">
                  <c:v>-9.6689599999999994E-247</c:v>
                </c:pt>
                <c:pt idx="1219" formatCode="0.00E+00">
                  <c:v>-9.0978600000000004E-247</c:v>
                </c:pt>
                <c:pt idx="1220" formatCode="0.00E+00">
                  <c:v>-1.5150800000000001E-247</c:v>
                </c:pt>
                <c:pt idx="1221" formatCode="0.00E+00">
                  <c:v>1.4182000000000001E-246</c:v>
                </c:pt>
                <c:pt idx="1222" formatCode="0.00E+00">
                  <c:v>3.6151299999999998E-246</c:v>
                </c:pt>
                <c:pt idx="1223" formatCode="0.00E+00">
                  <c:v>5.8232699999999999E-246</c:v>
                </c:pt>
                <c:pt idx="1224" formatCode="0.00E+00">
                  <c:v>6.8470599999999999E-246</c:v>
                </c:pt>
                <c:pt idx="1225" formatCode="0.00E+00">
                  <c:v>5.1231399999999997E-246</c:v>
                </c:pt>
                <c:pt idx="1226" formatCode="0.00E+00">
                  <c:v>-5.09557E-247</c:v>
                </c:pt>
                <c:pt idx="1227" formatCode="0.00E+00">
                  <c:v>-9.9959599999999991E-246</c:v>
                </c:pt>
                <c:pt idx="1228" formatCode="0.00E+00">
                  <c:v>-2.1557200000000001E-245</c:v>
                </c:pt>
                <c:pt idx="1229" formatCode="0.00E+00">
                  <c:v>-3.1169999999999999E-245</c:v>
                </c:pt>
                <c:pt idx="1230" formatCode="0.00E+00">
                  <c:v>-3.2614000000000002E-245</c:v>
                </c:pt>
                <c:pt idx="1231" formatCode="0.00E+00">
                  <c:v>-1.9386699999999998E-245</c:v>
                </c:pt>
                <c:pt idx="1232" formatCode="0.00E+00">
                  <c:v>1.1909799999999999E-245</c:v>
                </c:pt>
                <c:pt idx="1233" formatCode="0.00E+00">
                  <c:v>5.8280699999999996E-245</c:v>
                </c:pt>
                <c:pt idx="1234" formatCode="0.00E+00">
                  <c:v>1.0771900000000001E-244</c:v>
                </c:pt>
                <c:pt idx="1235" formatCode="0.00E+00">
                  <c:v>1.3870100000000001E-244</c:v>
                </c:pt>
                <c:pt idx="1236" formatCode="0.00E+00">
                  <c:v>1.25278E-244</c:v>
                </c:pt>
                <c:pt idx="1237" formatCode="0.00E+00">
                  <c:v>4.7594300000000003E-245</c:v>
                </c:pt>
                <c:pt idx="1238" formatCode="0.00E+00">
                  <c:v>-9.7134599999999997E-245</c:v>
                </c:pt>
                <c:pt idx="1239" formatCode="0.00E+00">
                  <c:v>-2.8360399999999999E-244</c:v>
                </c:pt>
                <c:pt idx="1240" formatCode="0.00E+00">
                  <c:v>-4.4575000000000002E-244</c:v>
                </c:pt>
                <c:pt idx="1241" formatCode="0.00E+00">
                  <c:v>-4.80106E-244</c:v>
                </c:pt>
                <c:pt idx="1242" formatCode="0.00E+00">
                  <c:v>-2.8274E-244</c:v>
                </c:pt>
                <c:pt idx="1243" formatCode="0.00E+00">
                  <c:v>1.9968400000000001E-244</c:v>
                </c:pt>
                <c:pt idx="1244" formatCode="0.00E+00">
                  <c:v>9.2797699999999999E-244</c:v>
                </c:pt>
                <c:pt idx="1245" formatCode="0.00E+00">
                  <c:v>1.72987E-243</c:v>
                </c:pt>
                <c:pt idx="1246" formatCode="0.00E+00">
                  <c:v>2.2687900000000001E-243</c:v>
                </c:pt>
                <c:pt idx="1247" formatCode="0.00E+00">
                  <c:v>2.08759E-243</c:v>
                </c:pt>
                <c:pt idx="1248" formatCode="0.00E+00">
                  <c:v>7.9360100000000005E-244</c:v>
                </c:pt>
                <c:pt idx="1249" formatCode="0.00E+00">
                  <c:v>-1.6740699999999999E-243</c:v>
                </c:pt>
                <c:pt idx="1250" formatCode="0.00E+00">
                  <c:v>-4.8943100000000001E-243</c:v>
                </c:pt>
                <c:pt idx="1251" formatCode="0.00E+00">
                  <c:v>-8.0225000000000004E-243</c:v>
                </c:pt>
                <c:pt idx="1252" formatCode="0.00E+00">
                  <c:v>-9.962170000000001E-243</c:v>
                </c:pt>
                <c:pt idx="1253" formatCode="0.00E+00">
                  <c:v>-9.6081400000000002E-243</c:v>
                </c:pt>
                <c:pt idx="1254" formatCode="0.00E+00">
                  <c:v>-6.2299899999999997E-243</c:v>
                </c:pt>
                <c:pt idx="1255" formatCode="0.00E+00">
                  <c:v>-7.1161199999999997E-246</c:v>
                </c:pt>
                <c:pt idx="1256" formatCode="0.00E+00">
                  <c:v>7.3766500000000004E-243</c:v>
                </c:pt>
                <c:pt idx="1257" formatCode="0.00E+00">
                  <c:v>1.2245900000000001E-242</c:v>
                </c:pt>
                <c:pt idx="1258" formatCode="0.00E+00">
                  <c:v>9.0003000000000002E-243</c:v>
                </c:pt>
                <c:pt idx="1259" formatCode="0.00E+00">
                  <c:v>-8.3566900000000004E-243</c:v>
                </c:pt>
                <c:pt idx="1260" formatCode="0.00E+00">
                  <c:v>-4.2585000000000004E-242</c:v>
                </c:pt>
                <c:pt idx="1261" formatCode="0.00E+00">
                  <c:v>-8.9280799999999993E-242</c:v>
                </c:pt>
                <c:pt idx="1262" formatCode="0.00E+00">
                  <c:v>-1.3608400000000001E-241</c:v>
                </c:pt>
                <c:pt idx="1263" formatCode="0.00E+00">
                  <c:v>-1.6487799999999998E-241</c:v>
                </c:pt>
                <c:pt idx="1264" formatCode="0.00E+00">
                  <c:v>-1.5405200000000001E-241</c:v>
                </c:pt>
                <c:pt idx="1265" formatCode="0.00E+00">
                  <c:v>-8.4179000000000002E-242</c:v>
                </c:pt>
                <c:pt idx="1266" formatCode="0.00E+00">
                  <c:v>4.7181199999999999E-242</c:v>
                </c:pt>
                <c:pt idx="1267" formatCode="0.00E+00">
                  <c:v>2.10008E-241</c:v>
                </c:pt>
                <c:pt idx="1268" formatCode="0.00E+00">
                  <c:v>3.4109499999999997E-241</c:v>
                </c:pt>
                <c:pt idx="1269" formatCode="0.00E+00">
                  <c:v>3.5906499999999997E-241</c:v>
                </c:pt>
                <c:pt idx="1270" formatCode="0.00E+00">
                  <c:v>1.8818199999999999E-241</c:v>
                </c:pt>
                <c:pt idx="1271" formatCode="0.00E+00">
                  <c:v>-2.0703899999999999E-241</c:v>
                </c:pt>
                <c:pt idx="1272" formatCode="0.00E+00">
                  <c:v>-7.7987199999999998E-241</c:v>
                </c:pt>
                <c:pt idx="1273" formatCode="0.00E+00">
                  <c:v>-1.36766E-240</c:v>
                </c:pt>
                <c:pt idx="1274" formatCode="0.00E+00">
                  <c:v>-1.6897899999999999E-240</c:v>
                </c:pt>
                <c:pt idx="1275" formatCode="0.00E+00">
                  <c:v>-1.4060299999999999E-240</c:v>
                </c:pt>
                <c:pt idx="1276" formatCode="0.00E+00">
                  <c:v>-2.46037E-241</c:v>
                </c:pt>
                <c:pt idx="1277" formatCode="0.00E+00">
                  <c:v>1.81139E-240</c:v>
                </c:pt>
                <c:pt idx="1278" formatCode="0.00E+00">
                  <c:v>4.3705600000000002E-240</c:v>
                </c:pt>
                <c:pt idx="1279" formatCode="0.00E+00">
                  <c:v>6.5362499999999997E-240</c:v>
                </c:pt>
                <c:pt idx="1280" formatCode="0.00E+00">
                  <c:v>7.0021300000000001E-240</c:v>
                </c:pt>
                <c:pt idx="1281" formatCode="0.00E+00">
                  <c:v>4.45337E-240</c:v>
                </c:pt>
                <c:pt idx="1282" formatCode="0.00E+00">
                  <c:v>-1.7198000000000001E-240</c:v>
                </c:pt>
                <c:pt idx="1283" formatCode="0.00E+00">
                  <c:v>-1.0801999999999999E-239</c:v>
                </c:pt>
                <c:pt idx="1284" formatCode="0.00E+00">
                  <c:v>-2.04929E-239</c:v>
                </c:pt>
                <c:pt idx="1285" formatCode="0.00E+00">
                  <c:v>-2.6934599999999999E-239</c:v>
                </c:pt>
                <c:pt idx="1286" formatCode="0.00E+00">
                  <c:v>-2.54831E-239</c:v>
                </c:pt>
                <c:pt idx="1287" formatCode="0.00E+00">
                  <c:v>-1.25138E-239</c:v>
                </c:pt>
                <c:pt idx="1288" formatCode="0.00E+00">
                  <c:v>1.2531599999999999E-239</c:v>
                </c:pt>
                <c:pt idx="1289" formatCode="0.00E+00">
                  <c:v>4.51244E-239</c:v>
                </c:pt>
                <c:pt idx="1290" formatCode="0.00E+00">
                  <c:v>7.3719899999999999E-239</c:v>
                </c:pt>
                <c:pt idx="1291" formatCode="0.00E+00">
                  <c:v>8.0917700000000003E-239</c:v>
                </c:pt>
                <c:pt idx="1292" formatCode="0.00E+00">
                  <c:v>5.0161100000000001E-239</c:v>
                </c:pt>
                <c:pt idx="1293" formatCode="0.00E+00">
                  <c:v>-2.5786100000000002E-239</c:v>
                </c:pt>
                <c:pt idx="1294" formatCode="0.00E+00">
                  <c:v>-1.39514E-238</c:v>
                </c:pt>
                <c:pt idx="1295" formatCode="0.00E+00">
                  <c:v>-2.63828E-238</c:v>
                </c:pt>
                <c:pt idx="1296" formatCode="0.00E+00">
                  <c:v>-3.4482900000000001E-238</c:v>
                </c:pt>
                <c:pt idx="1297" formatCode="0.00E+00">
                  <c:v>-3.1001800000000003E-238</c:v>
                </c:pt>
                <c:pt idx="1298" formatCode="0.00E+00">
                  <c:v>-1.0189200000000001E-238</c:v>
                </c:pt>
                <c:pt idx="1299" formatCode="0.00E+00">
                  <c:v>2.8725E-238</c:v>
                </c:pt>
                <c:pt idx="1300" formatCode="0.00E+00">
                  <c:v>7.9524300000000006E-238</c:v>
                </c:pt>
                <c:pt idx="1301" formatCode="0.00E+00">
                  <c:v>1.27562E-237</c:v>
                </c:pt>
                <c:pt idx="1302" formatCode="0.00E+00">
                  <c:v>1.5084600000000001E-237</c:v>
                </c:pt>
                <c:pt idx="1303" formatCode="0.00E+00">
                  <c:v>1.25306E-237</c:v>
                </c:pt>
                <c:pt idx="1304" formatCode="0.00E+00">
                  <c:v>3.3305899999999998E-238</c:v>
                </c:pt>
                <c:pt idx="1305" formatCode="0.00E+00">
                  <c:v>-1.2287300000000001E-237</c:v>
                </c:pt>
                <c:pt idx="1306" formatCode="0.00E+00">
                  <c:v>-3.0602899999999998E-237</c:v>
                </c:pt>
                <c:pt idx="1307" formatCode="0.00E+00">
                  <c:v>-4.3998799999999999E-237</c:v>
                </c:pt>
                <c:pt idx="1308" formatCode="0.00E+00">
                  <c:v>-4.2394800000000002E-237</c:v>
                </c:pt>
                <c:pt idx="1309" formatCode="0.00E+00">
                  <c:v>-1.66025E-237</c:v>
                </c:pt>
                <c:pt idx="1310" formatCode="0.00E+00">
                  <c:v>3.6609399999999998E-237</c:v>
                </c:pt>
                <c:pt idx="1311" formatCode="0.00E+00">
                  <c:v>1.0967899999999999E-236</c:v>
                </c:pt>
                <c:pt idx="1312" formatCode="0.00E+00">
                  <c:v>1.8231899999999999E-236</c:v>
                </c:pt>
                <c:pt idx="1313" formatCode="0.00E+00">
                  <c:v>2.2400399999999999E-236</c:v>
                </c:pt>
                <c:pt idx="1314" formatCode="0.00E+00">
                  <c:v>2.00631E-236</c:v>
                </c:pt>
                <c:pt idx="1315" formatCode="0.00E+00">
                  <c:v>8.5822999999999999E-237</c:v>
                </c:pt>
                <c:pt idx="1316" formatCode="0.00E+00">
                  <c:v>-1.2050499999999999E-236</c:v>
                </c:pt>
                <c:pt idx="1317" formatCode="0.00E+00">
                  <c:v>-3.7256899999999999E-236</c:v>
                </c:pt>
                <c:pt idx="1318" formatCode="0.00E+00">
                  <c:v>-5.7340099999999996E-236</c:v>
                </c:pt>
                <c:pt idx="1319" formatCode="0.00E+00">
                  <c:v>-5.9055400000000001E-236</c:v>
                </c:pt>
                <c:pt idx="1320" formatCode="0.00E+00">
                  <c:v>-2.9730100000000002E-236</c:v>
                </c:pt>
                <c:pt idx="1321" formatCode="0.00E+00">
                  <c:v>3.5807800000000001E-236</c:v>
                </c:pt>
                <c:pt idx="1322" formatCode="0.00E+00">
                  <c:v>1.28982E-235</c:v>
                </c:pt>
                <c:pt idx="1323" formatCode="0.00E+00">
                  <c:v>2.24248E-235</c:v>
                </c:pt>
                <c:pt idx="1324" formatCode="0.00E+00">
                  <c:v>2.7847399999999999E-235</c:v>
                </c:pt>
                <c:pt idx="1325" formatCode="0.00E+00">
                  <c:v>2.4224799999999999E-235</c:v>
                </c:pt>
                <c:pt idx="1326" formatCode="0.00E+00">
                  <c:v>8.6932700000000008E-236</c:v>
                </c:pt>
                <c:pt idx="1327" formatCode="0.00E+00">
                  <c:v>-1.7549699999999999E-235</c:v>
                </c:pt>
                <c:pt idx="1328" formatCode="0.00E+00">
                  <c:v>-4.9197500000000003E-235</c:v>
                </c:pt>
                <c:pt idx="1329" formatCode="0.00E+00">
                  <c:v>-7.6659400000000006E-235</c:v>
                </c:pt>
                <c:pt idx="1330" formatCode="0.00E+00">
                  <c:v>-8.6301300000000001E-235</c:v>
                </c:pt>
                <c:pt idx="1331" formatCode="0.00E+00">
                  <c:v>-6.4485599999999994E-235</c:v>
                </c:pt>
                <c:pt idx="1332" formatCode="0.00E+00">
                  <c:v>-4.51223E-236</c:v>
                </c:pt>
                <c:pt idx="1333" formatCode="0.00E+00">
                  <c:v>8.6991499999999993E-235</c:v>
                </c:pt>
                <c:pt idx="1334" formatCode="0.00E+00">
                  <c:v>1.8554400000000001E-234</c:v>
                </c:pt>
                <c:pt idx="1335" formatCode="0.00E+00">
                  <c:v>2.50829E-234</c:v>
                </c:pt>
                <c:pt idx="1336" formatCode="0.00E+00">
                  <c:v>2.39303E-234</c:v>
                </c:pt>
                <c:pt idx="1337" formatCode="0.00E+00">
                  <c:v>1.19583E-234</c:v>
                </c:pt>
                <c:pt idx="1338" formatCode="0.00E+00">
                  <c:v>-1.12967E-234</c:v>
                </c:pt>
                <c:pt idx="1339" formatCode="0.00E+00">
                  <c:v>-4.1659200000000002E-234</c:v>
                </c:pt>
                <c:pt idx="1340" formatCode="0.00E+00">
                  <c:v>-6.9189200000000002E-234</c:v>
                </c:pt>
                <c:pt idx="1341" formatCode="0.00E+00">
                  <c:v>-7.9799300000000002E-234</c:v>
                </c:pt>
                <c:pt idx="1342" formatCode="0.00E+00">
                  <c:v>-5.7985100000000003E-234</c:v>
                </c:pt>
                <c:pt idx="1343" formatCode="0.00E+00">
                  <c:v>8.5644399999999994E-235</c:v>
                </c:pt>
                <c:pt idx="1344" formatCode="0.00E+00">
                  <c:v>1.1773200000000001E-233</c:v>
                </c:pt>
                <c:pt idx="1345" formatCode="0.00E+00">
                  <c:v>2.4214700000000001E-233</c:v>
                </c:pt>
                <c:pt idx="1346" formatCode="0.00E+00">
                  <c:v>3.3508400000000001E-233</c:v>
                </c:pt>
                <c:pt idx="1347" formatCode="0.00E+00">
                  <c:v>3.4770599999999998E-233</c:v>
                </c:pt>
                <c:pt idx="1348" formatCode="0.00E+00">
                  <c:v>2.3806400000000001E-233</c:v>
                </c:pt>
                <c:pt idx="1349" formatCode="0.00E+00">
                  <c:v>-1.56592E-234</c:v>
                </c:pt>
                <c:pt idx="1350" formatCode="0.00E+00">
                  <c:v>-3.7602699999999999E-233</c:v>
                </c:pt>
                <c:pt idx="1351" formatCode="0.00E+00">
                  <c:v>-7.1087599999999998E-233</c:v>
                </c:pt>
                <c:pt idx="1352" formatCode="0.00E+00">
                  <c:v>-8.15158E-233</c:v>
                </c:pt>
                <c:pt idx="1353" formatCode="0.00E+00">
                  <c:v>-4.8395600000000004E-233</c:v>
                </c:pt>
                <c:pt idx="1354" formatCode="0.00E+00">
                  <c:v>4.0645500000000004E-233</c:v>
                </c:pt>
                <c:pt idx="1355" formatCode="0.00E+00">
                  <c:v>1.8099900000000001E-232</c:v>
                </c:pt>
                <c:pt idx="1356" formatCode="0.00E+00">
                  <c:v>3.4213E-232</c:v>
                </c:pt>
                <c:pt idx="1357" formatCode="0.00E+00">
                  <c:v>4.64916E-232</c:v>
                </c:pt>
                <c:pt idx="1358" formatCode="0.00E+00">
                  <c:v>4.7288200000000001E-232</c:v>
                </c:pt>
                <c:pt idx="1359" formatCode="0.00E+00">
                  <c:v>3.0105400000000001E-232</c:v>
                </c:pt>
                <c:pt idx="1360" formatCode="0.00E+00">
                  <c:v>-6.5930500000000003E-233</c:v>
                </c:pt>
                <c:pt idx="1361" formatCode="0.00E+00">
                  <c:v>-5.6861900000000003E-232</c:v>
                </c:pt>
                <c:pt idx="1362" formatCode="0.00E+00">
                  <c:v>-1.07182E-231</c:v>
                </c:pt>
                <c:pt idx="1363" formatCode="0.00E+00">
                  <c:v>-1.38693E-231</c:v>
                </c:pt>
                <c:pt idx="1364" formatCode="0.00E+00">
                  <c:v>-1.3172300000000001E-231</c:v>
                </c:pt>
                <c:pt idx="1365" formatCode="0.00E+00">
                  <c:v>-7.2020500000000001E-232</c:v>
                </c:pt>
                <c:pt idx="1366" formatCode="0.00E+00">
                  <c:v>4.04231E-232</c:v>
                </c:pt>
                <c:pt idx="1367" formatCode="0.00E+00">
                  <c:v>1.7904299999999999E-231</c:v>
                </c:pt>
                <c:pt idx="1368" formatCode="0.00E+00">
                  <c:v>2.7959900000000001E-231</c:v>
                </c:pt>
                <c:pt idx="1369" formatCode="0.00E+00">
                  <c:v>2.4224400000000001E-231</c:v>
                </c:pt>
                <c:pt idx="1370" formatCode="0.00E+00">
                  <c:v>-3.7087599999999998E-232</c:v>
                </c:pt>
                <c:pt idx="1371" formatCode="0.00E+00">
                  <c:v>-6.0407399999999999E-231</c:v>
                </c:pt>
                <c:pt idx="1372" formatCode="0.00E+00">
                  <c:v>-1.3904299999999999E-230</c:v>
                </c:pt>
                <c:pt idx="1373" formatCode="0.00E+00">
                  <c:v>-2.1971399999999998E-230</c:v>
                </c:pt>
                <c:pt idx="1374" formatCode="0.00E+00">
                  <c:v>-2.6932899999999998E-230</c:v>
                </c:pt>
                <c:pt idx="1375" formatCode="0.00E+00">
                  <c:v>-2.4549999999999998E-230</c:v>
                </c:pt>
                <c:pt idx="1376" formatCode="0.00E+00">
                  <c:v>-1.14301E-230</c:v>
                </c:pt>
                <c:pt idx="1377" formatCode="0.00E+00">
                  <c:v>1.23309E-230</c:v>
                </c:pt>
                <c:pt idx="1378" formatCode="0.00E+00">
                  <c:v>4.1824200000000004E-230</c:v>
                </c:pt>
                <c:pt idx="1379" formatCode="0.00E+00">
                  <c:v>6.7468500000000001E-230</c:v>
                </c:pt>
                <c:pt idx="1380" formatCode="0.00E+00">
                  <c:v>7.5226400000000001E-230</c:v>
                </c:pt>
                <c:pt idx="1381" formatCode="0.00E+00">
                  <c:v>4.9456400000000002E-230</c:v>
                </c:pt>
                <c:pt idx="1382" formatCode="0.00E+00">
                  <c:v>-1.8287300000000001E-230</c:v>
                </c:pt>
                <c:pt idx="1383" formatCode="0.00E+00">
                  <c:v>-1.2013000000000001E-229</c:v>
                </c:pt>
                <c:pt idx="1384" formatCode="0.00E+00">
                  <c:v>-2.29668E-229</c:v>
                </c:pt>
                <c:pt idx="1385" formatCode="0.00E+00">
                  <c:v>-3.04917E-229</c:v>
                </c:pt>
                <c:pt idx="1386" formatCode="0.00E+00">
                  <c:v>-2.9802200000000001E-229</c:v>
                </c:pt>
                <c:pt idx="1387" formatCode="0.00E+00">
                  <c:v>-1.7661000000000001E-229</c:v>
                </c:pt>
                <c:pt idx="1388" formatCode="0.00E+00">
                  <c:v>5.5406799999999999E-230</c:v>
                </c:pt>
                <c:pt idx="1389" formatCode="0.00E+00">
                  <c:v>3.5125300000000003E-229</c:v>
                </c:pt>
                <c:pt idx="1390" formatCode="0.00E+00">
                  <c:v>6.1549200000000002E-229</c:v>
                </c:pt>
                <c:pt idx="1391" formatCode="0.00E+00">
                  <c:v>6.8522200000000004E-229</c:v>
                </c:pt>
                <c:pt idx="1392" formatCode="0.00E+00">
                  <c:v>3.3032200000000001E-229</c:v>
                </c:pt>
                <c:pt idx="1393" formatCode="0.00E+00">
                  <c:v>-6.5359399999999997E-229</c:v>
                </c:pt>
                <c:pt idx="1394" formatCode="0.00E+00">
                  <c:v>-2.24773E-228</c:v>
                </c:pt>
                <c:pt idx="1395" formatCode="0.00E+00">
                  <c:v>-4.05453E-228</c:v>
                </c:pt>
                <c:pt idx="1396" formatCode="0.00E+00">
                  <c:v>-5.3762800000000003E-228</c:v>
                </c:pt>
                <c:pt idx="1397" formatCode="0.00E+00">
                  <c:v>-5.5015899999999999E-228</c:v>
                </c:pt>
                <c:pt idx="1398" formatCode="0.00E+00">
                  <c:v>-3.9703299999999999E-228</c:v>
                </c:pt>
                <c:pt idx="1399" formatCode="0.00E+00">
                  <c:v>-7.5005999999999997E-229</c:v>
                </c:pt>
                <c:pt idx="1400" formatCode="0.00E+00">
                  <c:v>3.5818199999999999E-228</c:v>
                </c:pt>
                <c:pt idx="1401" formatCode="0.00E+00">
                  <c:v>7.75412E-228</c:v>
                </c:pt>
                <c:pt idx="1402" formatCode="0.00E+00">
                  <c:v>1.00165E-227</c:v>
                </c:pt>
                <c:pt idx="1403" formatCode="0.00E+00">
                  <c:v>8.5276600000000001E-228</c:v>
                </c:pt>
                <c:pt idx="1404" formatCode="0.00E+00">
                  <c:v>1.8913599999999999E-228</c:v>
                </c:pt>
                <c:pt idx="1405" formatCode="0.00E+00">
                  <c:v>-9.78501E-228</c:v>
                </c:pt>
                <c:pt idx="1406" formatCode="0.00E+00">
                  <c:v>-2.3571799999999999E-227</c:v>
                </c:pt>
                <c:pt idx="1407" formatCode="0.00E+00">
                  <c:v>-3.3125299999999999E-227</c:v>
                </c:pt>
                <c:pt idx="1408" formatCode="0.00E+00">
                  <c:v>-2.9607300000000001E-227</c:v>
                </c:pt>
                <c:pt idx="1409" formatCode="0.00E+00">
                  <c:v>-4.6512099999999998E-228</c:v>
                </c:pt>
                <c:pt idx="1410" formatCode="0.00E+00">
                  <c:v>4.4715100000000004E-227</c:v>
                </c:pt>
                <c:pt idx="1411" formatCode="0.00E+00">
                  <c:v>1.11582E-226</c:v>
                </c:pt>
                <c:pt idx="1412" formatCode="0.00E+00">
                  <c:v>1.7978299999999999E-226</c:v>
                </c:pt>
                <c:pt idx="1413" formatCode="0.00E+00">
                  <c:v>2.3144900000000002E-226</c:v>
                </c:pt>
                <c:pt idx="1414" formatCode="0.00E+00">
                  <c:v>2.52799E-226</c:v>
                </c:pt>
                <c:pt idx="1415" formatCode="0.00E+00">
                  <c:v>2.3137899999999999E-226</c:v>
                </c:pt>
                <c:pt idx="1416" formatCode="0.00E+00">
                  <c:v>1.6008000000000001E-226</c:v>
                </c:pt>
                <c:pt idx="1417" formatCode="0.00E+00">
                  <c:v>6.1033700000000004E-227</c:v>
                </c:pt>
                <c:pt idx="1418" formatCode="0.00E+00">
                  <c:v>8.3884600000000002E-228</c:v>
                </c:pt>
                <c:pt idx="1419" formatCode="0.00E+00">
                  <c:v>1.23546E-226</c:v>
                </c:pt>
                <c:pt idx="1420" formatCode="0.00E+00">
                  <c:v>5.4485200000000002E-226</c:v>
                </c:pt>
                <c:pt idx="1421" formatCode="0.00E+00">
                  <c:v>1.36772E-225</c:v>
                </c:pt>
                <c:pt idx="1422" formatCode="0.00E+00">
                  <c:v>2.5358900000000001E-225</c:v>
                </c:pt>
                <c:pt idx="1423" formatCode="0.00E+00">
                  <c:v>3.7325E-225</c:v>
                </c:pt>
                <c:pt idx="1424" formatCode="0.00E+00">
                  <c:v>4.4205699999999998E-225</c:v>
                </c:pt>
                <c:pt idx="1425" formatCode="0.00E+00">
                  <c:v>4.0674500000000001E-225</c:v>
                </c:pt>
                <c:pt idx="1426" formatCode="0.00E+00">
                  <c:v>2.3639000000000001E-225</c:v>
                </c:pt>
                <c:pt idx="1427" formatCode="0.00E+00">
                  <c:v>-6.4073799999999999E-226</c:v>
                </c:pt>
                <c:pt idx="1428" formatCode="0.00E+00">
                  <c:v>-4.3610300000000002E-225</c:v>
                </c:pt>
                <c:pt idx="1429" formatCode="0.00E+00">
                  <c:v>-7.4823200000000001E-225</c:v>
                </c:pt>
                <c:pt idx="1430" formatCode="0.00E+00">
                  <c:v>-8.0966699999999997E-225</c:v>
                </c:pt>
                <c:pt idx="1431" formatCode="0.00E+00">
                  <c:v>-4.37717E-225</c:v>
                </c:pt>
                <c:pt idx="1432" formatCode="0.00E+00">
                  <c:v>4.5524800000000002E-225</c:v>
                </c:pt>
                <c:pt idx="1433" formatCode="0.00E+00">
                  <c:v>1.7848599999999999E-224</c:v>
                </c:pt>
                <c:pt idx="1434" formatCode="0.00E+00">
                  <c:v>3.18819E-224</c:v>
                </c:pt>
                <c:pt idx="1435" formatCode="0.00E+00">
                  <c:v>3.9495300000000001E-224</c:v>
                </c:pt>
                <c:pt idx="1436" formatCode="0.00E+00">
                  <c:v>3.1899200000000001E-224</c:v>
                </c:pt>
                <c:pt idx="1437" formatCode="0.00E+00">
                  <c:v>2.8200599999999997E-225</c:v>
                </c:pt>
                <c:pt idx="1438" formatCode="0.00E+00">
                  <c:v>-4.8162000000000002E-224</c:v>
                </c:pt>
                <c:pt idx="1439" formatCode="0.00E+00">
                  <c:v>-1.12632E-223</c:v>
                </c:pt>
                <c:pt idx="1440" formatCode="0.00E+00">
                  <c:v>-1.70145E-223</c:v>
                </c:pt>
                <c:pt idx="1441" formatCode="0.00E+00">
                  <c:v>-1.9170000000000001E-223</c:v>
                </c:pt>
                <c:pt idx="1442" formatCode="0.00E+00">
                  <c:v>-1.5063E-223</c:v>
                </c:pt>
                <c:pt idx="1443" formatCode="0.00E+00">
                  <c:v>-2.9723399999999999E-224</c:v>
                </c:pt>
                <c:pt idx="1444" formatCode="0.00E+00">
                  <c:v>1.68567E-223</c:v>
                </c:pt>
                <c:pt idx="1445" formatCode="0.00E+00">
                  <c:v>3.9062300000000003E-223</c:v>
                </c:pt>
                <c:pt idx="1446" formatCode="0.00E+00">
                  <c:v>5.1555400000000002E-223</c:v>
                </c:pt>
                <c:pt idx="1447" formatCode="0.00E+00">
                  <c:v>4.0766600000000001E-223</c:v>
                </c:pt>
                <c:pt idx="1448" formatCode="0.00E+00">
                  <c:v>-1.7400400000000001E-224</c:v>
                </c:pt>
                <c:pt idx="1449" formatCode="0.00E+00">
                  <c:v>-7.7452199999999998E-223</c:v>
                </c:pt>
                <c:pt idx="1450" formatCode="0.00E+00">
                  <c:v>-1.7640499999999999E-222</c:v>
                </c:pt>
                <c:pt idx="1451" formatCode="0.00E+00">
                  <c:v>-2.6866099999999999E-222</c:v>
                </c:pt>
                <c:pt idx="1452" formatCode="0.00E+00">
                  <c:v>-3.0809500000000001E-222</c:v>
                </c:pt>
                <c:pt idx="1453" formatCode="0.00E+00">
                  <c:v>-2.5052E-222</c:v>
                </c:pt>
                <c:pt idx="1454" formatCode="0.00E+00">
                  <c:v>-6.9998800000000007E-223</c:v>
                </c:pt>
                <c:pt idx="1455" formatCode="0.00E+00">
                  <c:v>2.2495200000000001E-222</c:v>
                </c:pt>
                <c:pt idx="1456" formatCode="0.00E+00">
                  <c:v>5.6686100000000002E-222</c:v>
                </c:pt>
                <c:pt idx="1457" formatCode="0.00E+00">
                  <c:v>8.1570900000000003E-222</c:v>
                </c:pt>
                <c:pt idx="1458" formatCode="0.00E+00">
                  <c:v>7.8369100000000003E-222</c:v>
                </c:pt>
                <c:pt idx="1459" formatCode="0.00E+00">
                  <c:v>3.0300200000000001E-222</c:v>
                </c:pt>
                <c:pt idx="1460" formatCode="0.00E+00">
                  <c:v>-6.7680100000000005E-222</c:v>
                </c:pt>
                <c:pt idx="1461" formatCode="0.00E+00">
                  <c:v>-2.00957E-221</c:v>
                </c:pt>
                <c:pt idx="1462" formatCode="0.00E+00">
                  <c:v>-3.3352700000000002E-221</c:v>
                </c:pt>
                <c:pt idx="1463" formatCode="0.00E+00">
                  <c:v>-4.0984099999999999E-221</c:v>
                </c:pt>
                <c:pt idx="1464" formatCode="0.00E+00">
                  <c:v>-3.6178000000000002E-221</c:v>
                </c:pt>
                <c:pt idx="1465" formatCode="0.00E+00">
                  <c:v>-1.3228E-221</c:v>
                </c:pt>
                <c:pt idx="1466" formatCode="0.00E+00">
                  <c:v>2.8349299999999999E-221</c:v>
                </c:pt>
                <c:pt idx="1467" formatCode="0.00E+00">
                  <c:v>7.9191200000000003E-221</c:v>
                </c:pt>
                <c:pt idx="1468" formatCode="0.00E+00">
                  <c:v>1.1711E-220</c:v>
                </c:pt>
                <c:pt idx="1469" formatCode="0.00E+00">
                  <c:v>1.10694E-220</c:v>
                </c:pt>
                <c:pt idx="1470" formatCode="0.00E+00">
                  <c:v>3.1148000000000001E-221</c:v>
                </c:pt>
                <c:pt idx="1471" formatCode="0.00E+00">
                  <c:v>-1.3393E-220</c:v>
                </c:pt>
                <c:pt idx="1472" formatCode="0.00E+00">
                  <c:v>-3.6709999999999997E-220</c:v>
                </c:pt>
                <c:pt idx="1473" formatCode="0.00E+00">
                  <c:v>-6.0268E-220</c:v>
                </c:pt>
                <c:pt idx="1474" formatCode="0.00E+00">
                  <c:v>-7.1833400000000006E-220</c:v>
                </c:pt>
                <c:pt idx="1475" formatCode="0.00E+00">
                  <c:v>-5.7000799999999997E-220</c:v>
                </c:pt>
                <c:pt idx="1476" formatCode="0.00E+00">
                  <c:v>-6.3552899999999996E-221</c:v>
                </c:pt>
                <c:pt idx="1477" formatCode="0.00E+00">
                  <c:v>7.8471399999999996E-220</c:v>
                </c:pt>
                <c:pt idx="1478" formatCode="0.00E+00">
                  <c:v>1.81509E-219</c:v>
                </c:pt>
                <c:pt idx="1479" formatCode="0.00E+00">
                  <c:v>2.7043800000000001E-219</c:v>
                </c:pt>
                <c:pt idx="1480" formatCode="0.00E+00">
                  <c:v>3.0014900000000003E-219</c:v>
                </c:pt>
                <c:pt idx="1481" formatCode="0.00E+00">
                  <c:v>2.2783699999999999E-219</c:v>
                </c:pt>
                <c:pt idx="1482" formatCode="0.00E+00">
                  <c:v>3.4818000000000002E-220</c:v>
                </c:pt>
                <c:pt idx="1483" formatCode="0.00E+00">
                  <c:v>-2.5549400000000001E-219</c:v>
                </c:pt>
                <c:pt idx="1484" formatCode="0.00E+00">
                  <c:v>-5.6693900000000004E-219</c:v>
                </c:pt>
                <c:pt idx="1485" formatCode="0.00E+00">
                  <c:v>-7.7161399999999995E-219</c:v>
                </c:pt>
                <c:pt idx="1486" formatCode="0.00E+00">
                  <c:v>-7.1672400000000006E-219</c:v>
                </c:pt>
                <c:pt idx="1487" formatCode="0.00E+00">
                  <c:v>-2.81292E-219</c:v>
                </c:pt>
                <c:pt idx="1488" formatCode="0.00E+00">
                  <c:v>5.5426199999999997E-219</c:v>
                </c:pt>
                <c:pt idx="1489" formatCode="0.00E+00">
                  <c:v>1.6392099999999999E-218</c:v>
                </c:pt>
                <c:pt idx="1490" formatCode="0.00E+00">
                  <c:v>2.6007599999999998E-218</c:v>
                </c:pt>
                <c:pt idx="1491" formatCode="0.00E+00">
                  <c:v>2.8824699999999998E-218</c:v>
                </c:pt>
                <c:pt idx="1492" formatCode="0.00E+00">
                  <c:v>1.9120799999999999E-218</c:v>
                </c:pt>
                <c:pt idx="1493" formatCode="0.00E+00">
                  <c:v>-6.6305999999999996E-219</c:v>
                </c:pt>
                <c:pt idx="1494" formatCode="0.00E+00">
                  <c:v>-4.6860599999999995E-218</c:v>
                </c:pt>
                <c:pt idx="1495" formatCode="0.00E+00">
                  <c:v>-9.174559999999999E-218</c:v>
                </c:pt>
                <c:pt idx="1496" formatCode="0.00E+00">
                  <c:v>-1.22768E-217</c:v>
                </c:pt>
                <c:pt idx="1497" formatCode="0.00E+00">
                  <c:v>-1.17356E-217</c:v>
                </c:pt>
                <c:pt idx="1498" formatCode="0.00E+00">
                  <c:v>-5.6365600000000003E-218</c:v>
                </c:pt>
                <c:pt idx="1499" formatCode="0.00E+00">
                  <c:v>6.6579499999999998E-218</c:v>
                </c:pt>
                <c:pt idx="1500" formatCode="0.00E+00">
                  <c:v>2.3273799999999999E-217</c:v>
                </c:pt>
                <c:pt idx="1501" formatCode="0.00E+00">
                  <c:v>3.8942199999999997E-217</c:v>
                </c:pt>
                <c:pt idx="1502" formatCode="0.00E+00">
                  <c:v>4.58997E-217</c:v>
                </c:pt>
                <c:pt idx="1503" formatCode="0.00E+00">
                  <c:v>3.6643299999999997E-217</c:v>
                </c:pt>
                <c:pt idx="1504" formatCode="0.00E+00">
                  <c:v>6.8247199999999997E-218</c:v>
                </c:pt>
                <c:pt idx="1505" formatCode="0.00E+00">
                  <c:v>-4.1993500000000003E-217</c:v>
                </c:pt>
                <c:pt idx="1506" formatCode="0.00E+00">
                  <c:v>-9.8447000000000005E-217</c:v>
                </c:pt>
                <c:pt idx="1507" formatCode="0.00E+00">
                  <c:v>-1.38561E-216</c:v>
                </c:pt>
                <c:pt idx="1508" formatCode="0.00E+00">
                  <c:v>-1.30227E-216</c:v>
                </c:pt>
                <c:pt idx="1509" formatCode="0.00E+00">
                  <c:v>-4.6047300000000002E-217</c:v>
                </c:pt>
                <c:pt idx="1510" formatCode="0.00E+00">
                  <c:v>1.21512E-216</c:v>
                </c:pt>
                <c:pt idx="1511" formatCode="0.00E+00">
                  <c:v>3.4836300000000002E-216</c:v>
                </c:pt>
                <c:pt idx="1512" formatCode="0.00E+00">
                  <c:v>5.73112E-216</c:v>
                </c:pt>
                <c:pt idx="1513" formatCode="0.00E+00">
                  <c:v>6.9953099999999999E-216</c:v>
                </c:pt>
                <c:pt idx="1514" formatCode="0.00E+00">
                  <c:v>6.1291400000000005E-216</c:v>
                </c:pt>
                <c:pt idx="1515" formatCode="0.00E+00">
                  <c:v>2.2365999999999999E-216</c:v>
                </c:pt>
                <c:pt idx="1516" formatCode="0.00E+00">
                  <c:v>-4.6499800000000003E-216</c:v>
                </c:pt>
                <c:pt idx="1517" formatCode="0.00E+00">
                  <c:v>-1.2997600000000001E-215</c:v>
                </c:pt>
                <c:pt idx="1518" formatCode="0.00E+00">
                  <c:v>-1.9557E-215</c:v>
                </c:pt>
                <c:pt idx="1519" formatCode="0.00E+00">
                  <c:v>-1.98633E-215</c:v>
                </c:pt>
                <c:pt idx="1520" formatCode="0.00E+00">
                  <c:v>-9.9156400000000003E-216</c:v>
                </c:pt>
                <c:pt idx="1521" formatCode="0.00E+00">
                  <c:v>1.17101E-215</c:v>
                </c:pt>
                <c:pt idx="1522" formatCode="0.00E+00">
                  <c:v>4.2326599999999998E-215</c:v>
                </c:pt>
                <c:pt idx="1523" formatCode="0.00E+00">
                  <c:v>7.34143E-215</c:v>
                </c:pt>
                <c:pt idx="1524" formatCode="0.00E+00">
                  <c:v>9.0250899999999997E-215</c:v>
                </c:pt>
                <c:pt idx="1525" formatCode="0.00E+00">
                  <c:v>7.6339499999999999E-215</c:v>
                </c:pt>
                <c:pt idx="1526" formatCode="0.00E+00">
                  <c:v>1.9713299999999999E-215</c:v>
                </c:pt>
                <c:pt idx="1527" formatCode="0.00E+00">
                  <c:v>-8.1133999999999996E-215</c:v>
                </c:pt>
                <c:pt idx="1528" formatCode="0.00E+00">
                  <c:v>-2.0762100000000001E-214</c:v>
                </c:pt>
                <c:pt idx="1529" formatCode="0.00E+00">
                  <c:v>-3.1568799999999998E-214</c:v>
                </c:pt>
                <c:pt idx="1530" formatCode="0.00E+00">
                  <c:v>-3.4895700000000001E-214</c:v>
                </c:pt>
                <c:pt idx="1531" formatCode="0.00E+00">
                  <c:v>-2.5751299999999999E-214</c:v>
                </c:pt>
                <c:pt idx="1532" formatCode="0.00E+00">
                  <c:v>-9.3288000000000003E-216</c:v>
                </c:pt>
                <c:pt idx="1533" formatCode="0.00E+00">
                  <c:v>3.8081099999999999E-214</c:v>
                </c:pt>
                <c:pt idx="1534" formatCode="0.00E+00">
                  <c:v>8.0029599999999998E-214</c:v>
                </c:pt>
                <c:pt idx="1535" formatCode="0.00E+00">
                  <c:v>1.0276999999999999E-213</c:v>
                </c:pt>
                <c:pt idx="1536" formatCode="0.00E+00">
                  <c:v>8.0581100000000002E-214</c:v>
                </c:pt>
                <c:pt idx="1537" formatCode="0.00E+00">
                  <c:v>-4.4237000000000002E-215</c:v>
                </c:pt>
                <c:pt idx="1538" formatCode="0.00E+00">
                  <c:v>-1.5215700000000001E-213</c:v>
                </c:pt>
                <c:pt idx="1539" formatCode="0.00E+00">
                  <c:v>-3.3736600000000002E-213</c:v>
                </c:pt>
                <c:pt idx="1540" formatCode="0.00E+00">
                  <c:v>-5.0693200000000002E-213</c:v>
                </c:pt>
                <c:pt idx="1541" formatCode="0.00E+00">
                  <c:v>-5.8637700000000002E-213</c:v>
                </c:pt>
                <c:pt idx="1542" formatCode="0.00E+00">
                  <c:v>-4.99466E-213</c:v>
                </c:pt>
                <c:pt idx="1543" formatCode="0.00E+00">
                  <c:v>-2.00051E-213</c:v>
                </c:pt>
                <c:pt idx="1544" formatCode="0.00E+00">
                  <c:v>2.8775299999999999E-213</c:v>
                </c:pt>
                <c:pt idx="1545" formatCode="0.00E+00">
                  <c:v>8.3956899999999997E-213</c:v>
                </c:pt>
                <c:pt idx="1546" formatCode="0.00E+00">
                  <c:v>1.24702E-212</c:v>
                </c:pt>
                <c:pt idx="1547" formatCode="0.00E+00">
                  <c:v>1.27311E-212</c:v>
                </c:pt>
                <c:pt idx="1548" formatCode="0.00E+00">
                  <c:v>6.9794000000000001E-213</c:v>
                </c:pt>
                <c:pt idx="1549" formatCode="0.00E+00">
                  <c:v>-5.9471399999999998E-213</c:v>
                </c:pt>
                <c:pt idx="1550" formatCode="0.00E+00">
                  <c:v>-2.4178099999999999E-212</c:v>
                </c:pt>
                <c:pt idx="1551" formatCode="0.00E+00">
                  <c:v>-4.1101400000000002E-212</c:v>
                </c:pt>
                <c:pt idx="1552" formatCode="0.00E+00">
                  <c:v>-4.6418799999999998E-212</c:v>
                </c:pt>
                <c:pt idx="1553" formatCode="0.00E+00">
                  <c:v>-2.9937800000000003E-212</c:v>
                </c:pt>
                <c:pt idx="1554" formatCode="0.00E+00">
                  <c:v>1.4090700000000001E-212</c:v>
                </c:pt>
                <c:pt idx="1555" formatCode="0.00E+00">
                  <c:v>8.2960700000000005E-212</c:v>
                </c:pt>
                <c:pt idx="1556" formatCode="0.00E+00">
                  <c:v>1.6189600000000001E-211</c:v>
                </c:pt>
                <c:pt idx="1557" formatCode="0.00E+00">
                  <c:v>2.24436E-211</c:v>
                </c:pt>
                <c:pt idx="1558" formatCode="0.00E+00">
                  <c:v>2.4123099999999999E-211</c:v>
                </c:pt>
                <c:pt idx="1559" formatCode="0.00E+00">
                  <c:v>1.9164399999999998E-211</c:v>
                </c:pt>
                <c:pt idx="1560" formatCode="0.00E+00">
                  <c:v>7.0928500000000005E-212</c:v>
                </c:pt>
                <c:pt idx="1561" formatCode="0.00E+00">
                  <c:v>-1.0150300000000001E-211</c:v>
                </c:pt>
                <c:pt idx="1562" formatCode="0.00E+00">
                  <c:v>-2.7382899999999998E-211</c:v>
                </c:pt>
                <c:pt idx="1563" formatCode="0.00E+00">
                  <c:v>-3.6631599999999999E-211</c:v>
                </c:pt>
                <c:pt idx="1564" formatCode="0.00E+00">
                  <c:v>-2.8256000000000001E-211</c:v>
                </c:pt>
                <c:pt idx="1565" formatCode="0.00E+00">
                  <c:v>6.8773199999999997E-212</c:v>
                </c:pt>
                <c:pt idx="1566" formatCode="0.00E+00">
                  <c:v>7.0974700000000004E-211</c:v>
                </c:pt>
                <c:pt idx="1567" formatCode="0.00E+00">
                  <c:v>1.49839E-210</c:v>
                </c:pt>
                <c:pt idx="1568" formatCode="0.00E+00">
                  <c:v>2.0642299999999999E-210</c:v>
                </c:pt>
                <c:pt idx="1569" formatCode="0.00E+00">
                  <c:v>1.85934E-210</c:v>
                </c:pt>
                <c:pt idx="1570" formatCode="0.00E+00">
                  <c:v>3.7573499999999999E-211</c:v>
                </c:pt>
                <c:pt idx="1571" formatCode="0.00E+00">
                  <c:v>-2.5921099999999999E-210</c:v>
                </c:pt>
                <c:pt idx="1572" formatCode="0.00E+00">
                  <c:v>-6.7311699999999999E-210</c:v>
                </c:pt>
                <c:pt idx="1573" formatCode="0.00E+00">
                  <c:v>-1.0941399999999999E-209</c:v>
                </c:pt>
                <c:pt idx="1574" formatCode="0.00E+00">
                  <c:v>-1.34497E-209</c:v>
                </c:pt>
                <c:pt idx="1575" formatCode="0.00E+00">
                  <c:v>-1.2714900000000001E-209</c:v>
                </c:pt>
                <c:pt idx="1576" formatCode="0.00E+00">
                  <c:v>-8.0542699999999997E-210</c:v>
                </c:pt>
                <c:pt idx="1577" formatCode="0.00E+00">
                  <c:v>4.4724100000000001E-211</c:v>
                </c:pt>
                <c:pt idx="1578" formatCode="0.00E+00">
                  <c:v>1.11763E-209</c:v>
                </c:pt>
                <c:pt idx="1579" formatCode="0.00E+00">
                  <c:v>1.9414799999999999E-209</c:v>
                </c:pt>
                <c:pt idx="1580" formatCode="0.00E+00">
                  <c:v>1.7380799999999999E-209</c:v>
                </c:pt>
                <c:pt idx="1581" formatCode="0.00E+00">
                  <c:v>-3.0658400000000003E-210</c:v>
                </c:pt>
                <c:pt idx="1582" formatCode="0.00E+00">
                  <c:v>-4.5922500000000001E-209</c:v>
                </c:pt>
                <c:pt idx="1583" formatCode="0.00E+00">
                  <c:v>-1.0689500000000001E-208</c:v>
                </c:pt>
                <c:pt idx="1584" formatCode="0.00E+00">
                  <c:v>-1.7139600000000001E-208</c:v>
                </c:pt>
                <c:pt idx="1585" formatCode="0.00E+00">
                  <c:v>-2.1316900000000002E-208</c:v>
                </c:pt>
                <c:pt idx="1586" formatCode="0.00E+00">
                  <c:v>-1.97284E-208</c:v>
                </c:pt>
                <c:pt idx="1587" formatCode="0.00E+00">
                  <c:v>-9.6667599999999998E-209</c:v>
                </c:pt>
                <c:pt idx="1588" formatCode="0.00E+00">
                  <c:v>8.7513299999999997E-209</c:v>
                </c:pt>
                <c:pt idx="1589" formatCode="0.00E+00">
                  <c:v>3.1970200000000001E-208</c:v>
                </c:pt>
                <c:pt idx="1590" formatCode="0.00E+00">
                  <c:v>5.2615300000000003E-208</c:v>
                </c:pt>
                <c:pt idx="1591" formatCode="0.00E+00">
                  <c:v>5.8705899999999996E-208</c:v>
                </c:pt>
                <c:pt idx="1592" formatCode="0.00E+00">
                  <c:v>3.6528899999999999E-208</c:v>
                </c:pt>
                <c:pt idx="1593" formatCode="0.00E+00">
                  <c:v>-2.1450099999999999E-208</c:v>
                </c:pt>
                <c:pt idx="1594" formatCode="0.00E+00">
                  <c:v>-1.0979399999999999E-207</c:v>
                </c:pt>
                <c:pt idx="1595" formatCode="0.00E+00">
                  <c:v>-2.0699399999999999E-207</c:v>
                </c:pt>
                <c:pt idx="1596" formatCode="0.00E+00">
                  <c:v>-2.7247E-207</c:v>
                </c:pt>
                <c:pt idx="1597" formatCode="0.00E+00">
                  <c:v>-2.5142200000000001E-207</c:v>
                </c:pt>
                <c:pt idx="1598" formatCode="0.00E+00">
                  <c:v>-9.8712400000000005E-208</c:v>
                </c:pt>
                <c:pt idx="1599" formatCode="0.00E+00">
                  <c:v>1.9248500000000001E-207</c:v>
                </c:pt>
                <c:pt idx="1600" formatCode="0.00E+00">
                  <c:v>5.7443999999999999E-207</c:v>
                </c:pt>
                <c:pt idx="1601" formatCode="0.00E+00">
                  <c:v>9.3042100000000006E-207</c:v>
                </c:pt>
                <c:pt idx="1602" formatCode="0.00E+00">
                  <c:v>1.07899E-206</c:v>
                </c:pt>
                <c:pt idx="1603" formatCode="0.00E+00">
                  <c:v>8.4207400000000005E-207</c:v>
                </c:pt>
                <c:pt idx="1604" formatCode="0.00E+00">
                  <c:v>1.4301900000000001E-207</c:v>
                </c:pt>
                <c:pt idx="1605" formatCode="0.00E+00">
                  <c:v>-9.4529400000000001E-207</c:v>
                </c:pt>
                <c:pt idx="1606" formatCode="0.00E+00">
                  <c:v>-2.1779599999999999E-206</c:v>
                </c:pt>
                <c:pt idx="1607" formatCode="0.00E+00">
                  <c:v>-3.0772900000000001E-206</c:v>
                </c:pt>
                <c:pt idx="1608" formatCode="0.00E+00">
                  <c:v>-2.9580300000000001E-206</c:v>
                </c:pt>
                <c:pt idx="1609" formatCode="0.00E+00">
                  <c:v>-1.2021199999999999E-206</c:v>
                </c:pt>
                <c:pt idx="1610" formatCode="0.00E+00">
                  <c:v>2.3700000000000001E-206</c:v>
                </c:pt>
                <c:pt idx="1611" formatCode="0.00E+00">
                  <c:v>7.2463100000000001E-206</c:v>
                </c:pt>
                <c:pt idx="1612" formatCode="0.00E+00">
                  <c:v>1.2024399999999999E-205</c:v>
                </c:pt>
                <c:pt idx="1613" formatCode="0.00E+00">
                  <c:v>1.45327E-205</c:v>
                </c:pt>
                <c:pt idx="1614" formatCode="0.00E+00">
                  <c:v>1.2675800000000001E-205</c:v>
                </c:pt>
                <c:pt idx="1615" formatCode="0.00E+00">
                  <c:v>5.3400499999999996E-206</c:v>
                </c:pt>
                <c:pt idx="1616" formatCode="0.00E+00">
                  <c:v>-7.1846300000000004E-206</c:v>
                </c:pt>
                <c:pt idx="1617" formatCode="0.00E+00">
                  <c:v>-2.2209200000000002E-205</c:v>
                </c:pt>
                <c:pt idx="1618" formatCode="0.00E+00">
                  <c:v>-3.3222799999999998E-205</c:v>
                </c:pt>
                <c:pt idx="1619" formatCode="0.00E+00">
                  <c:v>-3.11455E-205</c:v>
                </c:pt>
                <c:pt idx="1620" formatCode="0.00E+00">
                  <c:v>-8.6514799999999997E-206</c:v>
                </c:pt>
                <c:pt idx="1621" formatCode="0.00E+00">
                  <c:v>3.6369E-205</c:v>
                </c:pt>
                <c:pt idx="1622" formatCode="0.00E+00">
                  <c:v>9.8639199999999997E-205</c:v>
                </c:pt>
                <c:pt idx="1623" formatCode="0.00E+00">
                  <c:v>1.6193699999999999E-204</c:v>
                </c:pt>
                <c:pt idx="1624" formatCode="0.00E+00">
                  <c:v>1.98066E-204</c:v>
                </c:pt>
                <c:pt idx="1625" formatCode="0.00E+00">
                  <c:v>1.7412199999999998E-204</c:v>
                </c:pt>
                <c:pt idx="1626" formatCode="0.00E+00">
                  <c:v>6.5244199999999997E-205</c:v>
                </c:pt>
                <c:pt idx="1627" formatCode="0.00E+00">
                  <c:v>-1.30467E-204</c:v>
                </c:pt>
                <c:pt idx="1628" formatCode="0.00E+00">
                  <c:v>-3.7528899999999999E-204</c:v>
                </c:pt>
                <c:pt idx="1629" formatCode="0.00E+00">
                  <c:v>-5.8394400000000001E-204</c:v>
                </c:pt>
                <c:pt idx="1630" formatCode="0.00E+00">
                  <c:v>-6.4197200000000007E-204</c:v>
                </c:pt>
                <c:pt idx="1631" formatCode="0.00E+00">
                  <c:v>-4.4879499999999997E-204</c:v>
                </c:pt>
                <c:pt idx="1632" formatCode="0.00E+00">
                  <c:v>3.3828900000000002E-205</c:v>
                </c:pt>
                <c:pt idx="1633" formatCode="0.00E+00">
                  <c:v>7.4417099999999996E-204</c:v>
                </c:pt>
                <c:pt idx="1634" formatCode="0.00E+00">
                  <c:v>1.5058400000000001E-203</c:v>
                </c:pt>
                <c:pt idx="1635" formatCode="0.00E+00">
                  <c:v>2.0278400000000001E-203</c:v>
                </c:pt>
                <c:pt idx="1636" formatCode="0.00E+00">
                  <c:v>1.9230800000000001E-203</c:v>
                </c:pt>
                <c:pt idx="1637" formatCode="0.00E+00">
                  <c:v>8.4782999999999999E-204</c:v>
                </c:pt>
                <c:pt idx="1638" formatCode="0.00E+00">
                  <c:v>-1.22613E-203</c:v>
                </c:pt>
                <c:pt idx="1639" formatCode="0.00E+00">
                  <c:v>-3.8836400000000002E-203</c:v>
                </c:pt>
                <c:pt idx="1640" formatCode="0.00E+00">
                  <c:v>-6.3837E-203</c:v>
                </c:pt>
                <c:pt idx="1641" formatCode="0.00E+00">
                  <c:v>-7.7407999999999999E-203</c:v>
                </c:pt>
                <c:pt idx="1642" formatCode="0.00E+00">
                  <c:v>-6.8442599999999998E-203</c:v>
                </c:pt>
                <c:pt idx="1643" formatCode="0.00E+00">
                  <c:v>-2.9867399999999997E-203</c:v>
                </c:pt>
                <c:pt idx="1644" formatCode="0.00E+00">
                  <c:v>3.4764000000000002E-203</c:v>
                </c:pt>
                <c:pt idx="1645" formatCode="0.00E+00">
                  <c:v>1.0749100000000001E-202</c:v>
                </c:pt>
                <c:pt idx="1646" formatCode="0.00E+00">
                  <c:v>1.5513300000000001E-202</c:v>
                </c:pt>
                <c:pt idx="1647" formatCode="0.00E+00">
                  <c:v>1.3608400000000001E-202</c:v>
                </c:pt>
                <c:pt idx="1648" formatCode="0.00E+00">
                  <c:v>1.4628700000000001E-203</c:v>
                </c:pt>
                <c:pt idx="1649" formatCode="0.00E+00">
                  <c:v>-2.2437300000000001E-202</c:v>
                </c:pt>
                <c:pt idx="1650" formatCode="0.00E+00">
                  <c:v>-5.4932999999999997E-202</c:v>
                </c:pt>
                <c:pt idx="1651" formatCode="0.00E+00">
                  <c:v>-8.4356699999999998E-202</c:v>
                </c:pt>
                <c:pt idx="1652" formatCode="0.00E+00">
                  <c:v>-9.1861000000000008E-202</c:v>
                </c:pt>
                <c:pt idx="1653" formatCode="0.00E+00">
                  <c:v>-6.0942800000000002E-202</c:v>
                </c:pt>
                <c:pt idx="1654" formatCode="0.00E+00">
                  <c:v>1.4016400000000001E-202</c:v>
                </c:pt>
                <c:pt idx="1655" formatCode="0.00E+00">
                  <c:v>1.2581E-201</c:v>
                </c:pt>
                <c:pt idx="1656" formatCode="0.00E+00">
                  <c:v>2.51147E-201</c:v>
                </c:pt>
                <c:pt idx="1657" formatCode="0.00E+00">
                  <c:v>3.4132800000000001E-201</c:v>
                </c:pt>
                <c:pt idx="1658" formatCode="0.00E+00">
                  <c:v>3.2015799999999999E-201</c:v>
                </c:pt>
                <c:pt idx="1659" formatCode="0.00E+00">
                  <c:v>1.0768E-201</c:v>
                </c:pt>
                <c:pt idx="1660" formatCode="0.00E+00">
                  <c:v>-3.3194799999999999E-201</c:v>
                </c:pt>
                <c:pt idx="1661" formatCode="0.00E+00">
                  <c:v>-9.4169900000000001E-201</c:v>
                </c:pt>
                <c:pt idx="1662" formatCode="0.00E+00">
                  <c:v>-1.53846E-200</c:v>
                </c:pt>
                <c:pt idx="1663" formatCode="0.00E+00">
                  <c:v>-1.82517E-200</c:v>
                </c:pt>
                <c:pt idx="1664" formatCode="0.00E+00">
                  <c:v>-1.4992799999999999E-200</c:v>
                </c:pt>
                <c:pt idx="1665" formatCode="0.00E+00">
                  <c:v>-4.1436999999999999E-201</c:v>
                </c:pt>
                <c:pt idx="1666" formatCode="0.00E+00">
                  <c:v>1.3303800000000001E-200</c:v>
                </c:pt>
                <c:pt idx="1667" formatCode="0.00E+00">
                  <c:v>3.3737699999999998E-200</c:v>
                </c:pt>
                <c:pt idx="1668" formatCode="0.00E+00">
                  <c:v>5.0825800000000001E-200</c:v>
                </c:pt>
                <c:pt idx="1669" formatCode="0.00E+00">
                  <c:v>5.64823E-200</c:v>
                </c:pt>
                <c:pt idx="1670" formatCode="0.00E+00">
                  <c:v>4.3210200000000002E-200</c:v>
                </c:pt>
                <c:pt idx="1671" formatCode="0.00E+00">
                  <c:v>6.8611800000000005E-201</c:v>
                </c:pt>
                <c:pt idx="1672" formatCode="0.00E+00">
                  <c:v>-4.87331E-200</c:v>
                </c:pt>
                <c:pt idx="1673" formatCode="0.00E+00">
                  <c:v>-1.0647800000000001E-199</c:v>
                </c:pt>
                <c:pt idx="1674" formatCode="0.00E+00">
                  <c:v>-1.3761700000000001E-199</c:v>
                </c:pt>
                <c:pt idx="1675" formatCode="0.00E+00">
                  <c:v>-1.10807E-199</c:v>
                </c:pt>
                <c:pt idx="1676" formatCode="0.00E+00">
                  <c:v>-3.3202499999999998E-201</c:v>
                </c:pt>
                <c:pt idx="1677" formatCode="0.00E+00">
                  <c:v>1.84765E-199</c:v>
                </c:pt>
                <c:pt idx="1678" formatCode="0.00E+00">
                  <c:v>4.1712799999999998E-199</c:v>
                </c:pt>
                <c:pt idx="1679" formatCode="0.00E+00">
                  <c:v>6.1526099999999998E-199</c:v>
                </c:pt>
                <c:pt idx="1680" formatCode="0.00E+00">
                  <c:v>6.6818099999999998E-199</c:v>
                </c:pt>
                <c:pt idx="1681" formatCode="0.00E+00">
                  <c:v>4.73532E-199</c:v>
                </c:pt>
                <c:pt idx="1682" formatCode="0.00E+00">
                  <c:v>-6.89421E-201</c:v>
                </c:pt>
                <c:pt idx="1683" formatCode="0.00E+00">
                  <c:v>-7.1504799999999999E-199</c:v>
                </c:pt>
                <c:pt idx="1684" formatCode="0.00E+00">
                  <c:v>-1.46251E-198</c:v>
                </c:pt>
                <c:pt idx="1685" formatCode="0.00E+00">
                  <c:v>-1.90147E-198</c:v>
                </c:pt>
                <c:pt idx="1686" formatCode="0.00E+00">
                  <c:v>-1.62193E-198</c:v>
                </c:pt>
                <c:pt idx="1687" formatCode="0.00E+00">
                  <c:v>-3.6782399999999999E-199</c:v>
                </c:pt>
                <c:pt idx="1688" formatCode="0.00E+00">
                  <c:v>1.8021599999999999E-198</c:v>
                </c:pt>
                <c:pt idx="1689" formatCode="0.00E+00">
                  <c:v>4.48901E-198</c:v>
                </c:pt>
                <c:pt idx="1690" formatCode="0.00E+00">
                  <c:v>6.9618300000000005E-198</c:v>
                </c:pt>
                <c:pt idx="1691" formatCode="0.00E+00">
                  <c:v>8.0476899999999996E-198</c:v>
                </c:pt>
                <c:pt idx="1692" formatCode="0.00E+00">
                  <c:v>6.1684699999999997E-198</c:v>
                </c:pt>
                <c:pt idx="1693" formatCode="0.00E+00">
                  <c:v>1.3337600000000001E-199</c:v>
                </c:pt>
                <c:pt idx="1694" formatCode="0.00E+00">
                  <c:v>-9.6675399999999996E-198</c:v>
                </c:pt>
                <c:pt idx="1695" formatCode="0.00E+00">
                  <c:v>-2.06317E-197</c:v>
                </c:pt>
                <c:pt idx="1696" formatCode="0.00E+00">
                  <c:v>-2.76209E-197</c:v>
                </c:pt>
                <c:pt idx="1697" formatCode="0.00E+00">
                  <c:v>-2.3319999999999999E-197</c:v>
                </c:pt>
                <c:pt idx="1698" formatCode="0.00E+00">
                  <c:v>-1.6576999999999999E-198</c:v>
                </c:pt>
                <c:pt idx="1699" formatCode="0.00E+00">
                  <c:v>3.7149400000000002E-197</c:v>
                </c:pt>
                <c:pt idx="1700" formatCode="0.00E+00">
                  <c:v>8.5919799999999999E-197</c:v>
                </c:pt>
                <c:pt idx="1701" formatCode="0.00E+00">
                  <c:v>1.3328899999999999E-196</c:v>
                </c:pt>
                <c:pt idx="1702" formatCode="0.00E+00">
                  <c:v>1.63075E-196</c:v>
                </c:pt>
                <c:pt idx="1703" formatCode="0.00E+00">
                  <c:v>1.5427199999999999E-196</c:v>
                </c:pt>
                <c:pt idx="1704" formatCode="0.00E+00">
                  <c:v>9.1893600000000002E-197</c:v>
                </c:pt>
                <c:pt idx="1705" formatCode="0.00E+00">
                  <c:v>-1.8378399999999999E-197</c:v>
                </c:pt>
                <c:pt idx="1706" formatCode="0.00E+00">
                  <c:v>-1.4833399999999999E-196</c:v>
                </c:pt>
                <c:pt idx="1707" formatCode="0.00E+00">
                  <c:v>-2.5491100000000001E-196</c:v>
                </c:pt>
                <c:pt idx="1708" formatCode="0.00E+00">
                  <c:v>-2.8303500000000002E-196</c:v>
                </c:pt>
                <c:pt idx="1709" formatCode="0.00E+00">
                  <c:v>-1.7550600000000001E-196</c:v>
                </c:pt>
                <c:pt idx="1710" formatCode="0.00E+00">
                  <c:v>9.03775E-197</c:v>
                </c:pt>
                <c:pt idx="1711" formatCode="0.00E+00">
                  <c:v>4.6900999999999997E-196</c:v>
                </c:pt>
                <c:pt idx="1712" formatCode="0.00E+00">
                  <c:v>8.4887599999999998E-196</c:v>
                </c:pt>
                <c:pt idx="1713" formatCode="0.00E+00">
                  <c:v>1.07026E-195</c:v>
                </c:pt>
                <c:pt idx="1714" formatCode="0.00E+00">
                  <c:v>9.6048200000000002E-196</c:v>
                </c:pt>
                <c:pt idx="1715" formatCode="0.00E+00">
                  <c:v>4.0609199999999998E-196</c:v>
                </c:pt>
                <c:pt idx="1716" formatCode="0.00E+00">
                  <c:v>-5.7579199999999999E-196</c:v>
                </c:pt>
                <c:pt idx="1717" formatCode="0.00E+00">
                  <c:v>-1.7655099999999998E-195</c:v>
                </c:pt>
                <c:pt idx="1718" formatCode="0.00E+00">
                  <c:v>-2.7066199999999999E-195</c:v>
                </c:pt>
                <c:pt idx="1719" formatCode="0.00E+00">
                  <c:v>-2.8703799999999999E-195</c:v>
                </c:pt>
                <c:pt idx="1720" formatCode="0.00E+00">
                  <c:v>-1.85052E-195</c:v>
                </c:pt>
                <c:pt idx="1721" formatCode="0.00E+00">
                  <c:v>6.2543799999999998E-196</c:v>
                </c:pt>
                <c:pt idx="1722" formatCode="0.00E+00">
                  <c:v>4.4092799999999999E-195</c:v>
                </c:pt>
                <c:pt idx="1723" formatCode="0.00E+00">
                  <c:v>8.28381E-195</c:v>
                </c:pt>
                <c:pt idx="1724" formatCode="0.00E+00">
                  <c:v>9.8404799999999995E-195</c:v>
                </c:pt>
                <c:pt idx="1725" formatCode="0.00E+00">
                  <c:v>6.1168399999999998E-195</c:v>
                </c:pt>
                <c:pt idx="1726" formatCode="0.00E+00">
                  <c:v>-5.3191099999999998E-195</c:v>
                </c:pt>
                <c:pt idx="1727" formatCode="0.00E+00">
                  <c:v>-2.4756700000000001E-194</c:v>
                </c:pt>
                <c:pt idx="1728" formatCode="0.00E+00">
                  <c:v>-4.8664200000000002E-194</c:v>
                </c:pt>
                <c:pt idx="1729" formatCode="0.00E+00">
                  <c:v>-6.8602200000000005E-194</c:v>
                </c:pt>
                <c:pt idx="1730" formatCode="0.00E+00">
                  <c:v>-7.1897399999999994E-194</c:v>
                </c:pt>
                <c:pt idx="1731" formatCode="0.00E+00">
                  <c:v>-4.5508300000000002E-194</c:v>
                </c:pt>
                <c:pt idx="1732" formatCode="0.00E+00">
                  <c:v>1.78324E-194</c:v>
                </c:pt>
                <c:pt idx="1733" formatCode="0.00E+00">
                  <c:v>1.1268699999999999E-193</c:v>
                </c:pt>
                <c:pt idx="1734" formatCode="0.00E+00">
                  <c:v>2.1396399999999999E-193</c:v>
                </c:pt>
                <c:pt idx="1735" formatCode="0.00E+00">
                  <c:v>2.7370300000000001E-193</c:v>
                </c:pt>
                <c:pt idx="1736" formatCode="0.00E+00">
                  <c:v>2.2647699999999998E-193</c:v>
                </c:pt>
                <c:pt idx="1737" formatCode="0.00E+00">
                  <c:v>1.07495E-194</c:v>
                </c:pt>
                <c:pt idx="1738" formatCode="0.00E+00">
                  <c:v>-3.9025999999999998E-193</c:v>
                </c:pt>
                <c:pt idx="1739" formatCode="0.00E+00">
                  <c:v>-9.0800800000000006E-193</c:v>
                </c:pt>
                <c:pt idx="1740" formatCode="0.00E+00">
                  <c:v>-1.3706699999999999E-192</c:v>
                </c:pt>
                <c:pt idx="1741" formatCode="0.00E+00">
                  <c:v>-1.52521E-192</c:v>
                </c:pt>
                <c:pt idx="1742" formatCode="0.00E+00">
                  <c:v>-1.1211300000000001E-192</c:v>
                </c:pt>
                <c:pt idx="1743" formatCode="0.00E+00">
                  <c:v>-2.5976500000000001E-194</c:v>
                </c:pt>
                <c:pt idx="1744" formatCode="0.00E+00">
                  <c:v>1.6756000000000001E-192</c:v>
                </c:pt>
                <c:pt idx="1745" formatCode="0.00E+00">
                  <c:v>3.5555800000000003E-192</c:v>
                </c:pt>
                <c:pt idx="1746" formatCode="0.00E+00">
                  <c:v>4.7534000000000002E-192</c:v>
                </c:pt>
                <c:pt idx="1747" formatCode="0.00E+00">
                  <c:v>4.2107200000000001E-192</c:v>
                </c:pt>
                <c:pt idx="1748" formatCode="0.00E+00">
                  <c:v>1.1785E-192</c:v>
                </c:pt>
                <c:pt idx="1749" formatCode="0.00E+00">
                  <c:v>-4.4291800000000003E-192</c:v>
                </c:pt>
                <c:pt idx="1750" formatCode="0.00E+00">
                  <c:v>-1.1761200000000001E-191</c:v>
                </c:pt>
                <c:pt idx="1751" formatCode="0.00E+00">
                  <c:v>-1.8468199999999999E-191</c:v>
                </c:pt>
                <c:pt idx="1752" formatCode="0.00E+00">
                  <c:v>-2.0570700000000002E-191</c:v>
                </c:pt>
                <c:pt idx="1753" formatCode="0.00E+00">
                  <c:v>-1.3870899999999999E-191</c:v>
                </c:pt>
                <c:pt idx="1754" formatCode="0.00E+00">
                  <c:v>3.7926299999999998E-192</c:v>
                </c:pt>
                <c:pt idx="1755" formatCode="0.00E+00">
                  <c:v>3.1057700000000003E-191</c:v>
                </c:pt>
                <c:pt idx="1756" formatCode="0.00E+00">
                  <c:v>6.1965800000000002E-191</c:v>
                </c:pt>
                <c:pt idx="1757" formatCode="0.00E+00">
                  <c:v>8.4611100000000006E-191</c:v>
                </c:pt>
                <c:pt idx="1758" formatCode="0.00E+00">
                  <c:v>8.2827600000000006E-191</c:v>
                </c:pt>
                <c:pt idx="1759" formatCode="0.00E+00">
                  <c:v>4.3525800000000003E-191</c:v>
                </c:pt>
                <c:pt idx="1760" formatCode="0.00E+00">
                  <c:v>-3.5688799999999999E-191</c:v>
                </c:pt>
                <c:pt idx="1761" formatCode="0.00E+00">
                  <c:v>-1.4288500000000001E-190</c:v>
                </c:pt>
                <c:pt idx="1762" formatCode="0.00E+00">
                  <c:v>-2.4612699999999999E-190</c:v>
                </c:pt>
                <c:pt idx="1763" formatCode="0.00E+00">
                  <c:v>-2.8780899999999999E-190</c:v>
                </c:pt>
                <c:pt idx="1764" formatCode="0.00E+00">
                  <c:v>-1.95683E-190</c:v>
                </c:pt>
                <c:pt idx="1765" formatCode="0.00E+00">
                  <c:v>8.6079300000000003E-191</c:v>
                </c:pt>
                <c:pt idx="1766" formatCode="0.00E+00">
                  <c:v>5.5746600000000004E-190</c:v>
                </c:pt>
                <c:pt idx="1767" formatCode="0.00E+00">
                  <c:v>1.1220400000000001E-189</c:v>
                </c:pt>
                <c:pt idx="1768" formatCode="0.00E+00">
                  <c:v>1.56486E-189</c:v>
                </c:pt>
                <c:pt idx="1769" formatCode="0.00E+00">
                  <c:v>1.59285E-189</c:v>
                </c:pt>
                <c:pt idx="1770" formatCode="0.00E+00">
                  <c:v>9.4698400000000009E-190</c:v>
                </c:pt>
                <c:pt idx="1771" formatCode="0.00E+00">
                  <c:v>-4.6662099999999999E-190</c:v>
                </c:pt>
                <c:pt idx="1772" formatCode="0.00E+00">
                  <c:v>-2.4698199999999999E-189</c:v>
                </c:pt>
                <c:pt idx="1773" formatCode="0.00E+00">
                  <c:v>-4.5162299999999996E-189</c:v>
                </c:pt>
                <c:pt idx="1774" formatCode="0.00E+00">
                  <c:v>-5.6733E-189</c:v>
                </c:pt>
                <c:pt idx="1775" formatCode="0.00E+00">
                  <c:v>-4.8601499999999997E-189</c:v>
                </c:pt>
                <c:pt idx="1776" formatCode="0.00E+00">
                  <c:v>-1.30645E-189</c:v>
                </c:pt>
                <c:pt idx="1777" formatCode="0.00E+00">
                  <c:v>4.9964199999999999E-189</c:v>
                </c:pt>
                <c:pt idx="1778" formatCode="0.00E+00">
                  <c:v>1.2825999999999999E-188</c:v>
                </c:pt>
                <c:pt idx="1779" formatCode="0.00E+00">
                  <c:v>1.9237900000000001E-188</c:v>
                </c:pt>
                <c:pt idx="1780" formatCode="0.00E+00">
                  <c:v>1.9903399999999999E-188</c:v>
                </c:pt>
                <c:pt idx="1781" formatCode="0.00E+00">
                  <c:v>1.0901800000000001E-188</c:v>
                </c:pt>
                <c:pt idx="1782" formatCode="0.00E+00">
                  <c:v>-9.1581600000000003E-189</c:v>
                </c:pt>
                <c:pt idx="1783" formatCode="0.00E+00">
                  <c:v>-3.78972E-188</c:v>
                </c:pt>
                <c:pt idx="1784" formatCode="0.00E+00">
                  <c:v>-6.8446500000000005E-188</c:v>
                </c:pt>
                <c:pt idx="1785" formatCode="0.00E+00">
                  <c:v>-8.9402100000000004E-188</c:v>
                </c:pt>
                <c:pt idx="1786" formatCode="0.00E+00">
                  <c:v>-8.6629999999999997E-188</c:v>
                </c:pt>
                <c:pt idx="1787" formatCode="0.00E+00">
                  <c:v>-4.75014E-188</c:v>
                </c:pt>
                <c:pt idx="1788" formatCode="0.00E+00">
                  <c:v>3.16052E-188</c:v>
                </c:pt>
                <c:pt idx="1789" formatCode="0.00E+00">
                  <c:v>1.3633300000000001E-187</c:v>
                </c:pt>
                <c:pt idx="1790" formatCode="0.00E+00">
                  <c:v>2.30831E-187</c:v>
                </c:pt>
                <c:pt idx="1791" formatCode="0.00E+00">
                  <c:v>2.6519500000000001E-187</c:v>
                </c:pt>
                <c:pt idx="1792" formatCode="0.00E+00">
                  <c:v>1.9172100000000001E-187</c:v>
                </c:pt>
                <c:pt idx="1793" formatCode="0.00E+00">
                  <c:v>-1.56915E-188</c:v>
                </c:pt>
                <c:pt idx="1794" formatCode="0.00E+00">
                  <c:v>-3.4091200000000002E-187</c:v>
                </c:pt>
                <c:pt idx="1795" formatCode="0.00E+00">
                  <c:v>-7.0279700000000004E-187</c:v>
                </c:pt>
                <c:pt idx="1796" formatCode="0.00E+00">
                  <c:v>-9.4990399999999996E-187</c:v>
                </c:pt>
                <c:pt idx="1797" formatCode="0.00E+00">
                  <c:v>-9.0395599999999997E-187</c:v>
                </c:pt>
                <c:pt idx="1798" formatCode="0.00E+00">
                  <c:v>-4.24782E-187</c:v>
                </c:pt>
                <c:pt idx="1799" formatCode="0.00E+00">
                  <c:v>5.3463099999999997E-187</c:v>
                </c:pt>
                <c:pt idx="1800" formatCode="0.00E+00">
                  <c:v>1.83513E-186</c:v>
                </c:pt>
                <c:pt idx="1801" formatCode="0.00E+00">
                  <c:v>3.0399700000000001E-186</c:v>
                </c:pt>
                <c:pt idx="1802" formatCode="0.00E+00">
                  <c:v>3.4484600000000002E-186</c:v>
                </c:pt>
                <c:pt idx="1803" formatCode="0.00E+00">
                  <c:v>2.3535599999999998E-186</c:v>
                </c:pt>
                <c:pt idx="1804" formatCode="0.00E+00">
                  <c:v>-5.9905399999999998E-187</c:v>
                </c:pt>
                <c:pt idx="1805" formatCode="0.00E+00">
                  <c:v>-5.1555400000000002E-186</c:v>
                </c:pt>
                <c:pt idx="1806" formatCode="0.00E+00">
                  <c:v>-1.0309300000000001E-185</c:v>
                </c:pt>
                <c:pt idx="1807" formatCode="0.00E+00">
                  <c:v>-1.4078100000000001E-185</c:v>
                </c:pt>
                <c:pt idx="1808" formatCode="0.00E+00">
                  <c:v>-1.3736699999999999E-185</c:v>
                </c:pt>
                <c:pt idx="1809" formatCode="0.00E+00">
                  <c:v>-7.2073900000000001E-186</c:v>
                </c:pt>
                <c:pt idx="1810" formatCode="0.00E+00">
                  <c:v>5.5308599999999998E-186</c:v>
                </c:pt>
                <c:pt idx="1811" formatCode="0.00E+00">
                  <c:v>2.2305299999999999E-185</c:v>
                </c:pt>
                <c:pt idx="1812" formatCode="0.00E+00">
                  <c:v>3.8839900000000003E-185</c:v>
                </c:pt>
                <c:pt idx="1813" formatCode="0.00E+00">
                  <c:v>4.8648199999999997E-185</c:v>
                </c:pt>
                <c:pt idx="1814" formatCode="0.00E+00">
                  <c:v>4.4104200000000001E-185</c:v>
                </c:pt>
                <c:pt idx="1815" formatCode="0.00E+00">
                  <c:v>1.9087499999999998E-185</c:v>
                </c:pt>
                <c:pt idx="1816" formatCode="0.00E+00">
                  <c:v>-2.67031E-185</c:v>
                </c:pt>
                <c:pt idx="1817" formatCode="0.00E+00">
                  <c:v>-8.3036399999999996E-185</c:v>
                </c:pt>
                <c:pt idx="1818" formatCode="0.00E+00">
                  <c:v>-1.28691E-184</c:v>
                </c:pt>
                <c:pt idx="1819" formatCode="0.00E+00">
                  <c:v>-1.3738499999999999E-184</c:v>
                </c:pt>
                <c:pt idx="1820" formatCode="0.00E+00">
                  <c:v>-8.6769200000000002E-185</c:v>
                </c:pt>
                <c:pt idx="1821" formatCode="0.00E+00">
                  <c:v>3.1544900000000003E-185</c:v>
                </c:pt>
                <c:pt idx="1822" formatCode="0.00E+00">
                  <c:v>2.01952E-184</c:v>
                </c:pt>
                <c:pt idx="1823" formatCode="0.00E+00">
                  <c:v>3.7574200000000001E-184</c:v>
                </c:pt>
                <c:pt idx="1824" formatCode="0.00E+00">
                  <c:v>4.64172E-184</c:v>
                </c:pt>
                <c:pt idx="1825" formatCode="0.00E+00">
                  <c:v>3.4866600000000001E-184</c:v>
                </c:pt>
                <c:pt idx="1826" formatCode="0.00E+00">
                  <c:v>-7.3660599999999994E-185</c:v>
                </c:pt>
                <c:pt idx="1827" formatCode="0.00E+00">
                  <c:v>-8.1919000000000004E-184</c:v>
                </c:pt>
                <c:pt idx="1828" formatCode="0.00E+00">
                  <c:v>-1.7478900000000001E-183</c:v>
                </c:pt>
                <c:pt idx="1829" formatCode="0.00E+00">
                  <c:v>-2.5259200000000001E-183</c:v>
                </c:pt>
                <c:pt idx="1830" formatCode="0.00E+00">
                  <c:v>-2.6941199999999999E-183</c:v>
                </c:pt>
                <c:pt idx="1831" formatCode="0.00E+00">
                  <c:v>-1.86225E-183</c:v>
                </c:pt>
                <c:pt idx="1832" formatCode="0.00E+00">
                  <c:v>1.00439E-184</c:v>
                </c:pt>
                <c:pt idx="1833" formatCode="0.00E+00">
                  <c:v>2.9581000000000002E-183</c:v>
                </c:pt>
                <c:pt idx="1834" formatCode="0.00E+00">
                  <c:v>5.9833700000000003E-183</c:v>
                </c:pt>
                <c:pt idx="1835" formatCode="0.00E+00">
                  <c:v>7.8313999999999997E-183</c:v>
                </c:pt>
                <c:pt idx="1836" formatCode="0.00E+00">
                  <c:v>6.7058600000000001E-183</c:v>
                </c:pt>
                <c:pt idx="1837" formatCode="0.00E+00">
                  <c:v>1.0362E-183</c:v>
                </c:pt>
                <c:pt idx="1838" formatCode="0.00E+00">
                  <c:v>-9.4769300000000004E-183</c:v>
                </c:pt>
                <c:pt idx="1839" formatCode="0.00E+00">
                  <c:v>-2.2988899999999999E-182</c:v>
                </c:pt>
                <c:pt idx="1840" formatCode="0.00E+00">
                  <c:v>-3.5468900000000001E-182</c:v>
                </c:pt>
                <c:pt idx="1841" formatCode="0.00E+00">
                  <c:v>-4.1774500000000001E-182</c:v>
                </c:pt>
                <c:pt idx="1842" formatCode="0.00E+00">
                  <c:v>-3.7453200000000002E-182</c:v>
                </c:pt>
                <c:pt idx="1843" formatCode="0.00E+00">
                  <c:v>-2.0505299999999999E-182</c:v>
                </c:pt>
                <c:pt idx="1844" formatCode="0.00E+00">
                  <c:v>7.2599800000000003E-183</c:v>
                </c:pt>
                <c:pt idx="1845" formatCode="0.00E+00">
                  <c:v>3.7990800000000002E-182</c:v>
                </c:pt>
                <c:pt idx="1846" formatCode="0.00E+00">
                  <c:v>5.4189599999999999E-182</c:v>
                </c:pt>
                <c:pt idx="1847" formatCode="0.00E+00">
                  <c:v>2.9902099999999999E-182</c:v>
                </c:pt>
                <c:pt idx="1848" formatCode="0.00E+00">
                  <c:v>-5.8285600000000001E-182</c:v>
                </c:pt>
                <c:pt idx="1849" formatCode="0.00E+00">
                  <c:v>-2.17018E-181</c:v>
                </c:pt>
                <c:pt idx="1850" formatCode="0.00E+00">
                  <c:v>-4.23968E-181</c:v>
                </c:pt>
                <c:pt idx="1851" formatCode="0.00E+00">
                  <c:v>-6.2103600000000001E-181</c:v>
                </c:pt>
                <c:pt idx="1852" formatCode="0.00E+00">
                  <c:v>-7.3128899999999997E-181</c:v>
                </c:pt>
                <c:pt idx="1853" formatCode="0.00E+00">
                  <c:v>-6.9341700000000005E-181</c:v>
                </c:pt>
                <c:pt idx="1854" formatCode="0.00E+00">
                  <c:v>-4.76731E-181</c:v>
                </c:pt>
                <c:pt idx="1855" formatCode="0.00E+00">
                  <c:v>-9.2960600000000001E-182</c:v>
                </c:pt>
                <c:pt idx="1856" formatCode="0.00E+00">
                  <c:v>3.6275599999999999E-181</c:v>
                </c:pt>
                <c:pt idx="1857" formatCode="0.00E+00">
                  <c:v>6.9837400000000005E-181</c:v>
                </c:pt>
                <c:pt idx="1858" formatCode="0.00E+00">
                  <c:v>6.9402099999999998E-181</c:v>
                </c:pt>
                <c:pt idx="1859" formatCode="0.00E+00">
                  <c:v>2.02742E-181</c:v>
                </c:pt>
                <c:pt idx="1860" formatCode="0.00E+00">
                  <c:v>-7.8625399999999998E-181</c:v>
                </c:pt>
                <c:pt idx="1861" formatCode="0.00E+00">
                  <c:v>-2.1178800000000001E-180</c:v>
                </c:pt>
                <c:pt idx="1862" formatCode="0.00E+00">
                  <c:v>-3.4061800000000001E-180</c:v>
                </c:pt>
                <c:pt idx="1863" formatCode="0.00E+00">
                  <c:v>-3.96863E-180</c:v>
                </c:pt>
                <c:pt idx="1864" formatCode="0.00E+00">
                  <c:v>-2.9385899999999999E-180</c:v>
                </c:pt>
                <c:pt idx="1865" formatCode="0.00E+00">
                  <c:v>3.6335299999999999E-181</c:v>
                </c:pt>
                <c:pt idx="1866" formatCode="0.00E+00">
                  <c:v>5.8938599999999997E-180</c:v>
                </c:pt>
                <c:pt idx="1867" formatCode="0.00E+00">
                  <c:v>1.2527000000000001E-179</c:v>
                </c:pt>
                <c:pt idx="1868" formatCode="0.00E+00">
                  <c:v>1.8210799999999998E-179</c:v>
                </c:pt>
                <c:pt idx="1869" formatCode="0.00E+00">
                  <c:v>2.0246400000000001E-179</c:v>
                </c:pt>
                <c:pt idx="1870" formatCode="0.00E+00">
                  <c:v>1.56604E-179</c:v>
                </c:pt>
                <c:pt idx="1871" formatCode="0.00E+00">
                  <c:v>2.89245E-180</c:v>
                </c:pt>
                <c:pt idx="1872" formatCode="0.00E+00">
                  <c:v>-1.6156500000000001E-179</c:v>
                </c:pt>
                <c:pt idx="1873" formatCode="0.00E+00">
                  <c:v>-3.6007299999999997E-179</c:v>
                </c:pt>
                <c:pt idx="1874" formatCode="0.00E+00">
                  <c:v>-4.7955000000000001E-179</c:v>
                </c:pt>
                <c:pt idx="1875" formatCode="0.00E+00">
                  <c:v>-4.0808600000000002E-179</c:v>
                </c:pt>
                <c:pt idx="1876" formatCode="0.00E+00">
                  <c:v>-5.6627599999999999E-180</c:v>
                </c:pt>
                <c:pt idx="1877" formatCode="0.00E+00">
                  <c:v>5.75396E-179</c:v>
                </c:pt>
                <c:pt idx="1878" formatCode="0.00E+00">
                  <c:v>1.35981E-178</c:v>
                </c:pt>
                <c:pt idx="1879" formatCode="0.00E+00">
                  <c:v>2.0133699999999999E-178</c:v>
                </c:pt>
                <c:pt idx="1880" formatCode="0.00E+00">
                  <c:v>2.1367400000000001E-178</c:v>
                </c:pt>
                <c:pt idx="1881" formatCode="0.00E+00">
                  <c:v>1.3874600000000001E-178</c:v>
                </c:pt>
                <c:pt idx="1882" formatCode="0.00E+00">
                  <c:v>-3.23289E-179</c:v>
                </c:pt>
                <c:pt idx="1883" formatCode="0.00E+00">
                  <c:v>-2.75823E-178</c:v>
                </c:pt>
                <c:pt idx="1884" formatCode="0.00E+00">
                  <c:v>-5.3251900000000005E-178</c:v>
                </c:pt>
                <c:pt idx="1885" formatCode="0.00E+00">
                  <c:v>-7.0191200000000005E-178</c:v>
                </c:pt>
                <c:pt idx="1886" formatCode="0.00E+00">
                  <c:v>-6.6668200000000003E-178</c:v>
                </c:pt>
                <c:pt idx="1887" formatCode="0.00E+00">
                  <c:v>-3.5356399999999998E-178</c:v>
                </c:pt>
                <c:pt idx="1888" formatCode="0.00E+00">
                  <c:v>2.3405499999999999E-178</c:v>
                </c:pt>
                <c:pt idx="1889" formatCode="0.00E+00">
                  <c:v>9.898140000000001E-178</c:v>
                </c:pt>
                <c:pt idx="1890" formatCode="0.00E+00">
                  <c:v>1.5939800000000001E-177</c:v>
                </c:pt>
                <c:pt idx="1891" formatCode="0.00E+00">
                  <c:v>1.48114E-177</c:v>
                </c:pt>
                <c:pt idx="1892" formatCode="0.00E+00">
                  <c:v>9.2549799999999996E-179</c:v>
                </c:pt>
                <c:pt idx="1893" formatCode="0.00E+00">
                  <c:v>-2.80438E-177</c:v>
                </c:pt>
                <c:pt idx="1894" formatCode="0.00E+00">
                  <c:v>-6.9645799999999999E-177</c:v>
                </c:pt>
                <c:pt idx="1895" formatCode="0.00E+00">
                  <c:v>-1.14559E-176</c:v>
                </c:pt>
                <c:pt idx="1896" formatCode="0.00E+00">
                  <c:v>-1.42369E-176</c:v>
                </c:pt>
                <c:pt idx="1897" formatCode="0.00E+00">
                  <c:v>-1.2248600000000001E-176</c:v>
                </c:pt>
                <c:pt idx="1898" formatCode="0.00E+00">
                  <c:v>-2.94316E-177</c:v>
                </c:pt>
                <c:pt idx="1899" formatCode="0.00E+00">
                  <c:v>1.3778300000000001E-176</c:v>
                </c:pt>
                <c:pt idx="1900" formatCode="0.00E+00">
                  <c:v>3.5068099999999998E-176</c:v>
                </c:pt>
                <c:pt idx="1901" formatCode="0.00E+00">
                  <c:v>5.4872800000000001E-176</c:v>
                </c:pt>
                <c:pt idx="1902" formatCode="0.00E+00">
                  <c:v>6.3290699999999997E-176</c:v>
                </c:pt>
                <c:pt idx="1903" formatCode="0.00E+00">
                  <c:v>4.9739399999999998E-176</c:v>
                </c:pt>
                <c:pt idx="1904" formatCode="0.00E+00">
                  <c:v>9.7297299999999997E-177</c:v>
                </c:pt>
                <c:pt idx="1905" formatCode="0.00E+00">
                  <c:v>-5.2010299999999997E-176</c:v>
                </c:pt>
                <c:pt idx="1906" formatCode="0.00E+00">
                  <c:v>-1.2154099999999999E-175</c:v>
                </c:pt>
                <c:pt idx="1907" formatCode="0.00E+00">
                  <c:v>-1.7248199999999999E-175</c:v>
                </c:pt>
                <c:pt idx="1908" formatCode="0.00E+00">
                  <c:v>-1.6761999999999999E-175</c:v>
                </c:pt>
                <c:pt idx="1909" formatCode="0.00E+00">
                  <c:v>-7.6547700000000003E-176</c:v>
                </c:pt>
                <c:pt idx="1910" formatCode="0.00E+00">
                  <c:v>1.04936E-175</c:v>
                </c:pt>
                <c:pt idx="1911" formatCode="0.00E+00">
                  <c:v>3.48684E-175</c:v>
                </c:pt>
                <c:pt idx="1912" formatCode="0.00E+00">
                  <c:v>5.7995800000000003E-175</c:v>
                </c:pt>
                <c:pt idx="1913" formatCode="0.00E+00">
                  <c:v>6.6092499999999996E-175</c:v>
                </c:pt>
                <c:pt idx="1914" formatCode="0.00E+00">
                  <c:v>4.3703999999999998E-175</c:v>
                </c:pt>
                <c:pt idx="1915" formatCode="0.00E+00">
                  <c:v>-1.69297E-175</c:v>
                </c:pt>
                <c:pt idx="1916" formatCode="0.00E+00">
                  <c:v>-1.11494E-174</c:v>
                </c:pt>
                <c:pt idx="1917" formatCode="0.00E+00">
                  <c:v>-2.2113600000000002E-174</c:v>
                </c:pt>
                <c:pt idx="1918" formatCode="0.00E+00">
                  <c:v>-3.0273000000000002E-174</c:v>
                </c:pt>
                <c:pt idx="1919" formatCode="0.00E+00">
                  <c:v>-2.8377300000000002E-174</c:v>
                </c:pt>
                <c:pt idx="1920" formatCode="0.00E+00">
                  <c:v>-8.3581300000000003E-175</c:v>
                </c:pt>
                <c:pt idx="1921" formatCode="0.00E+00">
                  <c:v>3.3810999999999998E-174</c:v>
                </c:pt>
                <c:pt idx="1922" formatCode="0.00E+00">
                  <c:v>9.33022E-174</c:v>
                </c:pt>
                <c:pt idx="1923" formatCode="0.00E+00">
                  <c:v>1.5476E-173</c:v>
                </c:pt>
                <c:pt idx="1924" formatCode="0.00E+00">
                  <c:v>1.9427999999999999E-173</c:v>
                </c:pt>
                <c:pt idx="1925" formatCode="0.00E+00">
                  <c:v>1.8614099999999999E-173</c:v>
                </c:pt>
                <c:pt idx="1926" formatCode="0.00E+00">
                  <c:v>1.14847E-173</c:v>
                </c:pt>
                <c:pt idx="1927" formatCode="0.00E+00">
                  <c:v>-1.5237600000000001E-174</c:v>
                </c:pt>
                <c:pt idx="1928" formatCode="0.00E+00">
                  <c:v>-1.7600000000000002E-173</c:v>
                </c:pt>
                <c:pt idx="1929" formatCode="0.00E+00">
                  <c:v>-3.0753800000000001E-173</c:v>
                </c:pt>
                <c:pt idx="1930" formatCode="0.00E+00">
                  <c:v>-3.1775599999999998E-173</c:v>
                </c:pt>
                <c:pt idx="1931" formatCode="0.00E+00">
                  <c:v>-1.14269E-173</c:v>
                </c:pt>
                <c:pt idx="1932" formatCode="0.00E+00">
                  <c:v>3.4828599999999998E-173</c:v>
                </c:pt>
                <c:pt idx="1933" formatCode="0.00E+00">
                  <c:v>1.02726E-172</c:v>
                </c:pt>
                <c:pt idx="1934" formatCode="0.00E+00">
                  <c:v>1.7512899999999999E-172</c:v>
                </c:pt>
                <c:pt idx="1935" formatCode="0.00E+00">
                  <c:v>2.2202999999999999E-172</c:v>
                </c:pt>
                <c:pt idx="1936" formatCode="0.00E+00">
                  <c:v>2.0886499999999999E-172</c:v>
                </c:pt>
                <c:pt idx="1937" formatCode="0.00E+00">
                  <c:v>1.09197E-172</c:v>
                </c:pt>
                <c:pt idx="1938" formatCode="0.00E+00">
                  <c:v>-7.9841399999999995E-173</c:v>
                </c:pt>
                <c:pt idx="1939" formatCode="0.00E+00">
                  <c:v>-3.23653E-172</c:v>
                </c:pt>
                <c:pt idx="1940" formatCode="0.00E+00">
                  <c:v>-5.5195999999999999E-172</c:v>
                </c:pt>
                <c:pt idx="1941" formatCode="0.00E+00">
                  <c:v>-6.7181900000000002E-172</c:v>
                </c:pt>
                <c:pt idx="1942" formatCode="0.00E+00">
                  <c:v>-5.7858900000000003E-172</c:v>
                </c:pt>
                <c:pt idx="1943" formatCode="0.00E+00">
                  <c:v>-1.9428E-172</c:v>
                </c:pt>
                <c:pt idx="1944" formatCode="0.00E+00">
                  <c:v>4.5548700000000001E-172</c:v>
                </c:pt>
                <c:pt idx="1945" formatCode="0.00E+00">
                  <c:v>1.1945500000000001E-171</c:v>
                </c:pt>
                <c:pt idx="1946" formatCode="0.00E+00">
                  <c:v>1.7043900000000001E-171</c:v>
                </c:pt>
                <c:pt idx="1947" formatCode="0.00E+00">
                  <c:v>1.5581E-171</c:v>
                </c:pt>
                <c:pt idx="1948" formatCode="0.00E+00">
                  <c:v>3.4663099999999998E-172</c:v>
                </c:pt>
                <c:pt idx="1949" formatCode="0.00E+00">
                  <c:v>-2.0743800000000001E-171</c:v>
                </c:pt>
                <c:pt idx="1950" formatCode="0.00E+00">
                  <c:v>-5.3331799999999999E-171</c:v>
                </c:pt>
                <c:pt idx="1951" formatCode="0.00E+00">
                  <c:v>-8.3691299999999997E-171</c:v>
                </c:pt>
                <c:pt idx="1952" formatCode="0.00E+00">
                  <c:v>-9.5965699999999998E-171</c:v>
                </c:pt>
                <c:pt idx="1953" formatCode="0.00E+00">
                  <c:v>-7.5926300000000004E-171</c:v>
                </c:pt>
                <c:pt idx="1954" formatCode="0.00E+00">
                  <c:v>-1.7720100000000001E-171</c:v>
                </c:pt>
                <c:pt idx="1955" formatCode="0.00E+00">
                  <c:v>7.3356699999999999E-171</c:v>
                </c:pt>
                <c:pt idx="1956" formatCode="0.00E+00">
                  <c:v>1.7706999999999998E-170</c:v>
                </c:pt>
                <c:pt idx="1957" formatCode="0.00E+00">
                  <c:v>2.5178699999999999E-170</c:v>
                </c:pt>
                <c:pt idx="1958" formatCode="0.00E+00">
                  <c:v>2.3398E-170</c:v>
                </c:pt>
                <c:pt idx="1959" formatCode="0.00E+00">
                  <c:v>5.5801600000000001E-171</c:v>
                </c:pt>
                <c:pt idx="1960" formatCode="0.00E+00">
                  <c:v>-3.1412899999999998E-170</c:v>
                </c:pt>
                <c:pt idx="1961" formatCode="0.00E+00">
                  <c:v>-8.2675499999999994E-170</c:v>
                </c:pt>
                <c:pt idx="1962" formatCode="0.00E+00">
                  <c:v>-1.3363700000000001E-169</c:v>
                </c:pt>
                <c:pt idx="1963" formatCode="0.00E+00">
                  <c:v>-1.6224000000000001E-169</c:v>
                </c:pt>
                <c:pt idx="1964" formatCode="0.00E+00">
                  <c:v>-1.4476099999999999E-169</c:v>
                </c:pt>
                <c:pt idx="1965" formatCode="0.00E+00">
                  <c:v>-6.5022599999999998E-170</c:v>
                </c:pt>
                <c:pt idx="1966" formatCode="0.00E+00">
                  <c:v>7.4661699999999995E-170</c:v>
                </c:pt>
                <c:pt idx="1967" formatCode="0.00E+00">
                  <c:v>2.4337499999999999E-169</c:v>
                </c:pt>
                <c:pt idx="1968" formatCode="0.00E+00">
                  <c:v>3.7629599999999999E-169</c:v>
                </c:pt>
                <c:pt idx="1969" formatCode="0.00E+00">
                  <c:v>3.84614E-169</c:v>
                </c:pt>
                <c:pt idx="1970" formatCode="0.00E+00">
                  <c:v>1.8489500000000001E-169</c:v>
                </c:pt>
                <c:pt idx="1971" formatCode="0.00E+00">
                  <c:v>-2.6519199999999999E-169</c:v>
                </c:pt>
                <c:pt idx="1972" formatCode="0.00E+00">
                  <c:v>-9.2206400000000005E-169</c:v>
                </c:pt>
                <c:pt idx="1973" formatCode="0.00E+00">
                  <c:v>-1.58703E-168</c:v>
                </c:pt>
                <c:pt idx="1974" formatCode="0.00E+00">
                  <c:v>-1.90141E-168</c:v>
                </c:pt>
                <c:pt idx="1975" formatCode="0.00E+00">
                  <c:v>-1.5067999999999999E-168</c:v>
                </c:pt>
                <c:pt idx="1976" formatCode="0.00E+00">
                  <c:v>-2.19616E-169</c:v>
                </c:pt>
                <c:pt idx="1977" formatCode="0.00E+00">
                  <c:v>1.9205600000000001E-168</c:v>
                </c:pt>
                <c:pt idx="1978" formatCode="0.00E+00">
                  <c:v>4.53355E-168</c:v>
                </c:pt>
                <c:pt idx="1979" formatCode="0.00E+00">
                  <c:v>6.6955400000000004E-168</c:v>
                </c:pt>
                <c:pt idx="1980" formatCode="0.00E+00">
                  <c:v>7.1063800000000002E-168</c:v>
                </c:pt>
                <c:pt idx="1981" formatCode="0.00E+00">
                  <c:v>4.6687099999999996E-168</c:v>
                </c:pt>
                <c:pt idx="1982" formatCode="0.00E+00">
                  <c:v>-1.03727E-168</c:v>
                </c:pt>
                <c:pt idx="1983" formatCode="0.00E+00">
                  <c:v>-9.4089299999999991E-168</c:v>
                </c:pt>
                <c:pt idx="1984" formatCode="0.00E+00">
                  <c:v>-1.8310199999999998E-167</c:v>
                </c:pt>
                <c:pt idx="1985" formatCode="0.00E+00">
                  <c:v>-2.38746E-167</c:v>
                </c:pt>
                <c:pt idx="1986" formatCode="0.00E+00">
                  <c:v>-2.14637E-167</c:v>
                </c:pt>
                <c:pt idx="1987" formatCode="0.00E+00">
                  <c:v>-7.5452299999999998E-168</c:v>
                </c:pt>
                <c:pt idx="1988" formatCode="0.00E+00">
                  <c:v>1.83829E-167</c:v>
                </c:pt>
                <c:pt idx="1989" formatCode="0.00E+00">
                  <c:v>5.1796800000000004E-167</c:v>
                </c:pt>
                <c:pt idx="1990" formatCode="0.00E+00">
                  <c:v>8.1179300000000005E-167</c:v>
                </c:pt>
                <c:pt idx="1991" formatCode="0.00E+00">
                  <c:v>8.8930800000000001E-167</c:v>
                </c:pt>
                <c:pt idx="1992" formatCode="0.00E+00">
                  <c:v>5.7574499999999998E-167</c:v>
                </c:pt>
                <c:pt idx="1993" formatCode="0.00E+00">
                  <c:v>-2.15559E-167</c:v>
                </c:pt>
                <c:pt idx="1994" formatCode="0.00E+00">
                  <c:v>-1.4135699999999999E-166</c:v>
                </c:pt>
                <c:pt idx="1995" formatCode="0.00E+00">
                  <c:v>-2.73261E-166</c:v>
                </c:pt>
                <c:pt idx="1996" formatCode="0.00E+00">
                  <c:v>-3.6266299999999999E-166</c:v>
                </c:pt>
                <c:pt idx="1997" formatCode="0.00E+00">
                  <c:v>-3.35955E-166</c:v>
                </c:pt>
                <c:pt idx="1998" formatCode="0.00E+00">
                  <c:v>-1.29485E-166</c:v>
                </c:pt>
                <c:pt idx="1999" formatCode="0.00E+00">
                  <c:v>2.6970500000000001E-166</c:v>
                </c:pt>
                <c:pt idx="2000" formatCode="0.00E+00">
                  <c:v>7.9567200000000002E-166</c:v>
                </c:pt>
                <c:pt idx="2001" formatCode="0.00E+00">
                  <c:v>1.3052700000000001E-165</c:v>
                </c:pt>
                <c:pt idx="2002" formatCode="0.00E+00">
                  <c:v>1.6078500000000001E-165</c:v>
                </c:pt>
                <c:pt idx="2003" formatCode="0.00E+00">
                  <c:v>1.5023199999999999E-165</c:v>
                </c:pt>
                <c:pt idx="2004" formatCode="0.00E+00">
                  <c:v>8.3470499999999995E-166</c:v>
                </c:pt>
                <c:pt idx="2005" formatCode="0.00E+00">
                  <c:v>-3.8471700000000001E-166</c:v>
                </c:pt>
                <c:pt idx="2006" formatCode="0.00E+00">
                  <c:v>-1.83069E-165</c:v>
                </c:pt>
                <c:pt idx="2007" formatCode="0.00E+00">
                  <c:v>-2.7366300000000001E-165</c:v>
                </c:pt>
                <c:pt idx="2008" formatCode="0.00E+00">
                  <c:v>-1.9091600000000001E-165</c:v>
                </c:pt>
                <c:pt idx="2009" formatCode="0.00E+00">
                  <c:v>1.8611700000000001E-165</c:v>
                </c:pt>
                <c:pt idx="2010" formatCode="0.00E+00">
                  <c:v>8.9875599999999997E-165</c:v>
                </c:pt>
                <c:pt idx="2011" formatCode="0.00E+00">
                  <c:v>1.84755E-164</c:v>
                </c:pt>
                <c:pt idx="2012" formatCode="0.00E+00">
                  <c:v>2.8032400000000001E-164</c:v>
                </c:pt>
                <c:pt idx="2013" formatCode="0.00E+00">
                  <c:v>3.4639600000000001E-164</c:v>
                </c:pt>
                <c:pt idx="2014" formatCode="0.00E+00">
                  <c:v>3.5082099999999997E-164</c:v>
                </c:pt>
                <c:pt idx="2015" formatCode="0.00E+00">
                  <c:v>2.6765E-164</c:v>
                </c:pt>
                <c:pt idx="2016" formatCode="0.00E+00">
                  <c:v>9.5122300000000001E-165</c:v>
                </c:pt>
                <c:pt idx="2017" formatCode="0.00E+00">
                  <c:v>-1.2272799999999999E-164</c:v>
                </c:pt>
                <c:pt idx="2018" formatCode="0.00E+00">
                  <c:v>-2.88268E-164</c:v>
                </c:pt>
                <c:pt idx="2019" formatCode="0.00E+00">
                  <c:v>-2.7422600000000001E-164</c:v>
                </c:pt>
                <c:pt idx="2020" formatCode="0.00E+00">
                  <c:v>2.2114700000000001E-165</c:v>
                </c:pt>
                <c:pt idx="2021" formatCode="0.00E+00">
                  <c:v>6.3037400000000003E-164</c:v>
                </c:pt>
                <c:pt idx="2022" formatCode="0.00E+00">
                  <c:v>1.4767200000000001E-163</c:v>
                </c:pt>
                <c:pt idx="2023" formatCode="0.00E+00">
                  <c:v>2.33123E-163</c:v>
                </c:pt>
                <c:pt idx="2024" formatCode="0.00E+00">
                  <c:v>2.7770200000000001E-163</c:v>
                </c:pt>
                <c:pt idx="2025" formatCode="0.00E+00">
                  <c:v>2.3038000000000001E-163</c:v>
                </c:pt>
                <c:pt idx="2026" formatCode="0.00E+00">
                  <c:v>4.9436900000000002E-164</c:v>
                </c:pt>
                <c:pt idx="2027" formatCode="0.00E+00">
                  <c:v>-2.7267999999999999E-163</c:v>
                </c:pt>
                <c:pt idx="2028" formatCode="0.00E+00">
                  <c:v>-6.7621099999999996E-163</c:v>
                </c:pt>
                <c:pt idx="2029" formatCode="0.00E+00">
                  <c:v>-1.01124E-162</c:v>
                </c:pt>
                <c:pt idx="2030" formatCode="0.00E+00">
                  <c:v>-1.05759E-162</c:v>
                </c:pt>
                <c:pt idx="2031" formatCode="0.00E+00">
                  <c:v>-6.0158799999999999E-163</c:v>
                </c:pt>
                <c:pt idx="2032" formatCode="0.00E+00">
                  <c:v>4.4776599999999998E-163</c:v>
                </c:pt>
                <c:pt idx="2033" formatCode="0.00E+00">
                  <c:v>1.9650299999999999E-162</c:v>
                </c:pt>
                <c:pt idx="2034" formatCode="0.00E+00">
                  <c:v>3.58507E-162</c:v>
                </c:pt>
                <c:pt idx="2035" formatCode="0.00E+00">
                  <c:v>4.7251599999999997E-162</c:v>
                </c:pt>
                <c:pt idx="2036" formatCode="0.00E+00">
                  <c:v>4.6755E-162</c:v>
                </c:pt>
                <c:pt idx="2037" formatCode="0.00E+00">
                  <c:v>2.8526100000000001E-162</c:v>
                </c:pt>
                <c:pt idx="2038" formatCode="0.00E+00">
                  <c:v>-8.3056200000000004E-163</c:v>
                </c:pt>
                <c:pt idx="2039" formatCode="0.00E+00">
                  <c:v>-5.6606999999999996E-162</c:v>
                </c:pt>
                <c:pt idx="2040" formatCode="0.00E+00">
                  <c:v>-9.9796299999999995E-162</c:v>
                </c:pt>
                <c:pt idx="2041" formatCode="0.00E+00">
                  <c:v>-1.1347699999999999E-161</c:v>
                </c:pt>
                <c:pt idx="2042" formatCode="0.00E+00">
                  <c:v>-7.2878200000000001E-162</c:v>
                </c:pt>
                <c:pt idx="2043" formatCode="0.00E+00">
                  <c:v>3.4878600000000002E-162</c:v>
                </c:pt>
                <c:pt idx="2044" formatCode="0.00E+00">
                  <c:v>1.9982899999999999E-161</c:v>
                </c:pt>
                <c:pt idx="2045" formatCode="0.00E+00">
                  <c:v>3.8184799999999997E-161</c:v>
                </c:pt>
                <c:pt idx="2046" formatCode="0.00E+00">
                  <c:v>5.04809E-161</c:v>
                </c:pt>
                <c:pt idx="2047" formatCode="0.00E+00">
                  <c:v>4.6426700000000002E-161</c:v>
                </c:pt>
                <c:pt idx="2048" formatCode="0.00E+00">
                  <c:v>1.6679099999999999E-161</c:v>
                </c:pt>
                <c:pt idx="2049" formatCode="0.00E+00">
                  <c:v>-4.1291800000000004E-161</c:v>
                </c:pt>
                <c:pt idx="2050" formatCode="0.00E+00">
                  <c:v>-1.1841E-160</c:v>
                </c:pt>
                <c:pt idx="2051" formatCode="0.00E+00">
                  <c:v>-1.8972100000000001E-160</c:v>
                </c:pt>
                <c:pt idx="2052" formatCode="0.00E+00">
                  <c:v>-2.1495700000000001E-160</c:v>
                </c:pt>
                <c:pt idx="2053" formatCode="0.00E+00">
                  <c:v>-1.5272199999999999E-160</c:v>
                </c:pt>
                <c:pt idx="2054" formatCode="0.00E+00">
                  <c:v>1.7924100000000001E-161</c:v>
                </c:pt>
                <c:pt idx="2055" formatCode="0.00E+00">
                  <c:v>2.83051E-160</c:v>
                </c:pt>
                <c:pt idx="2056" formatCode="0.00E+00">
                  <c:v>5.8536899999999996E-160</c:v>
                </c:pt>
                <c:pt idx="2057" formatCode="0.00E+00">
                  <c:v>8.2296900000000004E-160</c:v>
                </c:pt>
                <c:pt idx="2058" formatCode="0.00E+00">
                  <c:v>8.7111399999999994E-160</c:v>
                </c:pt>
                <c:pt idx="2059" formatCode="0.00E+00">
                  <c:v>6.1781700000000003E-160</c:v>
                </c:pt>
                <c:pt idx="2060" formatCode="0.00E+00">
                  <c:v>6.1374699999999995E-162</c:v>
                </c:pt>
                <c:pt idx="2061" formatCode="0.00E+00">
                  <c:v>-8.8668399999999999E-160</c:v>
                </c:pt>
                <c:pt idx="2062" formatCode="0.00E+00">
                  <c:v>-1.75936E-159</c:v>
                </c:pt>
                <c:pt idx="2063" formatCode="0.00E+00">
                  <c:v>-2.1098500000000001E-159</c:v>
                </c:pt>
                <c:pt idx="2064" formatCode="0.00E+00">
                  <c:v>-1.4224299999999999E-159</c:v>
                </c:pt>
                <c:pt idx="2065" formatCode="0.00E+00">
                  <c:v>6.04162E-160</c:v>
                </c:pt>
                <c:pt idx="2066" formatCode="0.00E+00">
                  <c:v>3.8856100000000002E-159</c:v>
                </c:pt>
                <c:pt idx="2067" formatCode="0.00E+00">
                  <c:v>7.7618799999999995E-159</c:v>
                </c:pt>
                <c:pt idx="2068" formatCode="0.00E+00">
                  <c:v>1.0830400000000001E-158</c:v>
                </c:pt>
                <c:pt idx="2069" formatCode="0.00E+00">
                  <c:v>1.1184999999999999E-158</c:v>
                </c:pt>
                <c:pt idx="2070" formatCode="0.00E+00">
                  <c:v>7.0835599999999996E-159</c:v>
                </c:pt>
                <c:pt idx="2071" formatCode="0.00E+00">
                  <c:v>-2.33221E-159</c:v>
                </c:pt>
                <c:pt idx="2072" formatCode="0.00E+00">
                  <c:v>-1.60741E-158</c:v>
                </c:pt>
                <c:pt idx="2073" formatCode="0.00E+00">
                  <c:v>-3.0304900000000002E-158</c:v>
                </c:pt>
                <c:pt idx="2074" formatCode="0.00E+00">
                  <c:v>-3.8797299999999998E-158</c:v>
                </c:pt>
                <c:pt idx="2075" formatCode="0.00E+00">
                  <c:v>-3.4933700000000001E-158</c:v>
                </c:pt>
                <c:pt idx="2076" formatCode="0.00E+00">
                  <c:v>-1.3886999999999999E-158</c:v>
                </c:pt>
                <c:pt idx="2077" formatCode="0.00E+00">
                  <c:v>2.4619000000000002E-158</c:v>
                </c:pt>
                <c:pt idx="2078" formatCode="0.00E+00">
                  <c:v>7.2959400000000004E-158</c:v>
                </c:pt>
                <c:pt idx="2079" formatCode="0.00E+00">
                  <c:v>1.1422499999999999E-157</c:v>
                </c:pt>
                <c:pt idx="2080" formatCode="0.00E+00">
                  <c:v>1.25837E-157</c:v>
                </c:pt>
                <c:pt idx="2081" formatCode="0.00E+00">
                  <c:v>8.8267199999999998E-158</c:v>
                </c:pt>
                <c:pt idx="2082" formatCode="0.00E+00">
                  <c:v>-5.5516000000000005E-159</c:v>
                </c:pt>
                <c:pt idx="2083" formatCode="0.00E+00">
                  <c:v>-1.4384200000000001E-157</c:v>
                </c:pt>
                <c:pt idx="2084" formatCode="0.00E+00">
                  <c:v>-2.91728E-157</c:v>
                </c:pt>
                <c:pt idx="2085" formatCode="0.00E+00">
                  <c:v>-3.9055599999999997E-157</c:v>
                </c:pt>
                <c:pt idx="2086" formatCode="0.00E+00">
                  <c:v>-3.6354099999999997E-157</c:v>
                </c:pt>
                <c:pt idx="2087" formatCode="0.00E+00">
                  <c:v>-1.3354899999999999E-157</c:v>
                </c:pt>
                <c:pt idx="2088" formatCode="0.00E+00">
                  <c:v>3.2990199999999998E-157</c:v>
                </c:pt>
                <c:pt idx="2089" formatCode="0.00E+00">
                  <c:v>9.4667599999999998E-157</c:v>
                </c:pt>
                <c:pt idx="2090" formatCode="0.00E+00">
                  <c:v>1.50599E-156</c:v>
                </c:pt>
                <c:pt idx="2091" formatCode="0.00E+00">
                  <c:v>1.7268999999999999E-156</c:v>
                </c:pt>
                <c:pt idx="2092" formatCode="0.00E+00">
                  <c:v>1.36172E-156</c:v>
                </c:pt>
                <c:pt idx="2093" formatCode="0.00E+00">
                  <c:v>2.9068400000000001E-157</c:v>
                </c:pt>
                <c:pt idx="2094" formatCode="0.00E+00">
                  <c:v>-1.3912E-156</c:v>
                </c:pt>
                <c:pt idx="2095" formatCode="0.00E+00">
                  <c:v>-3.2600800000000001E-156</c:v>
                </c:pt>
                <c:pt idx="2096" formatCode="0.00E+00">
                  <c:v>-4.5163E-156</c:v>
                </c:pt>
                <c:pt idx="2097" formatCode="0.00E+00">
                  <c:v>-4.20921E-156</c:v>
                </c:pt>
                <c:pt idx="2098" formatCode="0.00E+00">
                  <c:v>-1.6204100000000001E-156</c:v>
                </c:pt>
                <c:pt idx="2099" formatCode="0.00E+00">
                  <c:v>3.4246500000000001E-156</c:v>
                </c:pt>
                <c:pt idx="2100" formatCode="0.00E+00">
                  <c:v>1.01639E-155</c:v>
                </c:pt>
                <c:pt idx="2101" formatCode="0.00E+00">
                  <c:v>1.64786E-155</c:v>
                </c:pt>
                <c:pt idx="2102" formatCode="0.00E+00">
                  <c:v>1.89313E-155</c:v>
                </c:pt>
                <c:pt idx="2103" formatCode="0.00E+00">
                  <c:v>1.3308600000000001E-155</c:v>
                </c:pt>
                <c:pt idx="2104" formatCode="0.00E+00">
                  <c:v>-3.9960199999999998E-156</c:v>
                </c:pt>
                <c:pt idx="2105" formatCode="0.00E+00">
                  <c:v>-3.2967400000000001E-155</c:v>
                </c:pt>
                <c:pt idx="2106" formatCode="0.00E+00">
                  <c:v>-6.7011400000000004E-155</c:v>
                </c:pt>
                <c:pt idx="2107" formatCode="0.00E+00">
                  <c:v>-9.3514400000000004E-155</c:v>
                </c:pt>
                <c:pt idx="2108" formatCode="0.00E+00">
                  <c:v>-9.7398599999999999E-155</c:v>
                </c:pt>
                <c:pt idx="2109" formatCode="0.00E+00">
                  <c:v>-6.4865499999999999E-155</c:v>
                </c:pt>
                <c:pt idx="2110" formatCode="0.00E+00">
                  <c:v>1.0459999999999999E-155</c:v>
                </c:pt>
                <c:pt idx="2111" formatCode="0.00E+00">
                  <c:v>1.18097E-154</c:v>
                </c:pt>
                <c:pt idx="2112" formatCode="0.00E+00">
                  <c:v>2.2506700000000001E-154</c:v>
                </c:pt>
                <c:pt idx="2113" formatCode="0.00E+00">
                  <c:v>2.8122300000000001E-154</c:v>
                </c:pt>
                <c:pt idx="2114" formatCode="0.00E+00">
                  <c:v>2.36835E-154</c:v>
                </c:pt>
                <c:pt idx="2115" formatCode="0.00E+00">
                  <c:v>6.4862299999999997E-155</c:v>
                </c:pt>
                <c:pt idx="2116" formatCode="0.00E+00">
                  <c:v>-2.2442699999999998E-154</c:v>
                </c:pt>
                <c:pt idx="2117" formatCode="0.00E+00">
                  <c:v>-5.6767000000000003E-154</c:v>
                </c:pt>
                <c:pt idx="2118" formatCode="0.00E+00">
                  <c:v>-8.1836199999999994E-154</c:v>
                </c:pt>
                <c:pt idx="2119" formatCode="0.00E+00">
                  <c:v>-7.5680799999999998E-154</c:v>
                </c:pt>
                <c:pt idx="2120" formatCode="0.00E+00">
                  <c:v>-1.8637899999999999E-154</c:v>
                </c:pt>
                <c:pt idx="2121" formatCode="0.00E+00">
                  <c:v>9.5717099999999998E-154</c:v>
                </c:pt>
                <c:pt idx="2122" formatCode="0.00E+00">
                  <c:v>2.5364100000000001E-153</c:v>
                </c:pt>
                <c:pt idx="2123" formatCode="0.00E+00">
                  <c:v>4.1628500000000002E-153</c:v>
                </c:pt>
                <c:pt idx="2124" formatCode="0.00E+00">
                  <c:v>5.2634099999999997E-153</c:v>
                </c:pt>
                <c:pt idx="2125" formatCode="0.00E+00">
                  <c:v>5.3154800000000004E-153</c:v>
                </c:pt>
                <c:pt idx="2126" formatCode="0.00E+00">
                  <c:v>4.0535299999999999E-153</c:v>
                </c:pt>
                <c:pt idx="2127" formatCode="0.00E+00">
                  <c:v>1.55255E-153</c:v>
                </c:pt>
                <c:pt idx="2128" formatCode="0.00E+00">
                  <c:v>-1.62353E-153</c:v>
                </c:pt>
                <c:pt idx="2129" formatCode="0.00E+00">
                  <c:v>-4.0854799999999998E-153</c:v>
                </c:pt>
                <c:pt idx="2130" formatCode="0.00E+00">
                  <c:v>-3.4761199999999999E-153</c:v>
                </c:pt>
                <c:pt idx="2131" formatCode="0.00E+00">
                  <c:v>2.80883E-153</c:v>
                </c:pt>
                <c:pt idx="2132" formatCode="0.00E+00">
                  <c:v>1.6036000000000001E-152</c:v>
                </c:pt>
                <c:pt idx="2133" formatCode="0.00E+00">
                  <c:v>3.47551E-152</c:v>
                </c:pt>
                <c:pt idx="2134" formatCode="0.00E+00">
                  <c:v>5.48392E-152</c:v>
                </c:pt>
                <c:pt idx="2135" formatCode="0.00E+00">
                  <c:v>7.0153000000000003E-152</c:v>
                </c:pt>
                <c:pt idx="2136" formatCode="0.00E+00">
                  <c:v>7.1699600000000001E-152</c:v>
                </c:pt>
                <c:pt idx="2137" formatCode="0.00E+00">
                  <c:v>4.8509799999999998E-152</c:v>
                </c:pt>
                <c:pt idx="2138" formatCode="0.00E+00">
                  <c:v>-3.96372E-153</c:v>
                </c:pt>
                <c:pt idx="2139" formatCode="0.00E+00">
                  <c:v>-7.53505E-152</c:v>
                </c:pt>
                <c:pt idx="2140" formatCode="0.00E+00">
                  <c:v>-1.44208E-151</c:v>
                </c:pt>
                <c:pt idx="2141" formatCode="0.00E+00">
                  <c:v>-1.87045E-151</c:v>
                </c:pt>
                <c:pt idx="2142" formatCode="0.00E+00">
                  <c:v>-1.8160200000000001E-151</c:v>
                </c:pt>
                <c:pt idx="2143" formatCode="0.00E+00">
                  <c:v>-1.1451400000000001E-151</c:v>
                </c:pt>
                <c:pt idx="2144" formatCode="0.00E+00">
                  <c:v>5.2648100000000002E-153</c:v>
                </c:pt>
                <c:pt idx="2145" formatCode="0.00E+00">
                  <c:v>1.40415E-151</c:v>
                </c:pt>
                <c:pt idx="2146" formatCode="0.00E+00">
                  <c:v>2.15584E-151</c:v>
                </c:pt>
                <c:pt idx="2147" formatCode="0.00E+00">
                  <c:v>1.1772199999999999E-151</c:v>
                </c:pt>
                <c:pt idx="2148" formatCode="0.00E+00">
                  <c:v>-2.3844399999999999E-151</c:v>
                </c:pt>
                <c:pt idx="2149" formatCode="0.00E+00">
                  <c:v>-8.2797500000000001E-151</c:v>
                </c:pt>
                <c:pt idx="2150" formatCode="0.00E+00">
                  <c:v>-1.53668E-150</c:v>
                </c:pt>
                <c:pt idx="2151" formatCode="0.00E+00">
                  <c:v>-2.24575E-150</c:v>
                </c:pt>
                <c:pt idx="2152" formatCode="0.00E+00">
                  <c:v>-2.8450699999999998E-150</c:v>
                </c:pt>
                <c:pt idx="2153" formatCode="0.00E+00">
                  <c:v>-3.1921999999999999E-150</c:v>
                </c:pt>
                <c:pt idx="2154" formatCode="0.00E+00">
                  <c:v>-3.1295100000000001E-150</c:v>
                </c:pt>
                <c:pt idx="2155" formatCode="0.00E+00">
                  <c:v>-2.6021599999999998E-150</c:v>
                </c:pt>
                <c:pt idx="2156" formatCode="0.00E+00">
                  <c:v>-1.8684599999999999E-150</c:v>
                </c:pt>
                <c:pt idx="2157" formatCode="0.00E+00">
                  <c:v>-1.6605999999999999E-150</c:v>
                </c:pt>
                <c:pt idx="2158" formatCode="0.00E+00">
                  <c:v>-3.0076799999999997E-150</c:v>
                </c:pt>
                <c:pt idx="2159" formatCode="0.00E+00">
                  <c:v>-6.6711000000000004E-150</c:v>
                </c:pt>
                <c:pt idx="2160" formatCode="0.00E+00">
                  <c:v>-1.2571400000000001E-149</c:v>
                </c:pt>
                <c:pt idx="2161" formatCode="0.00E+00">
                  <c:v>-1.9779499999999999E-149</c:v>
                </c:pt>
                <c:pt idx="2162" formatCode="0.00E+00">
                  <c:v>-2.6996299999999998E-149</c:v>
                </c:pt>
                <c:pt idx="2163" formatCode="0.00E+00">
                  <c:v>-3.2138099999999998E-149</c:v>
                </c:pt>
                <c:pt idx="2164" formatCode="0.00E+00">
                  <c:v>-3.1115200000000001E-149</c:v>
                </c:pt>
                <c:pt idx="2165" formatCode="0.00E+00">
                  <c:v>-1.92526E-149</c:v>
                </c:pt>
                <c:pt idx="2166" formatCode="0.00E+00">
                  <c:v>4.19306E-150</c:v>
                </c:pt>
                <c:pt idx="2167" formatCode="0.00E+00">
                  <c:v>3.3395299999999998E-149</c:v>
                </c:pt>
                <c:pt idx="2168" formatCode="0.00E+00">
                  <c:v>5.6085700000000004E-149</c:v>
                </c:pt>
                <c:pt idx="2169" formatCode="0.00E+00">
                  <c:v>5.4375800000000003E-149</c:v>
                </c:pt>
                <c:pt idx="2170" formatCode="0.00E+00">
                  <c:v>1.09807E-149</c:v>
                </c:pt>
                <c:pt idx="2171" formatCode="0.00E+00">
                  <c:v>-7.9541799999999999E-149</c:v>
                </c:pt>
                <c:pt idx="2172" formatCode="0.00E+00">
                  <c:v>-2.05016E-148</c:v>
                </c:pt>
                <c:pt idx="2173" formatCode="0.00E+00">
                  <c:v>-3.2986E-148</c:v>
                </c:pt>
                <c:pt idx="2174" formatCode="0.00E+00">
                  <c:v>-3.8492900000000002E-148</c:v>
                </c:pt>
                <c:pt idx="2175" formatCode="0.00E+00">
                  <c:v>-2.8130300000000002E-148</c:v>
                </c:pt>
                <c:pt idx="2176" formatCode="0.00E+00">
                  <c:v>4.5053300000000004E-149</c:v>
                </c:pt>
                <c:pt idx="2177" formatCode="0.00E+00">
                  <c:v>5.9084900000000002E-148</c:v>
                </c:pt>
                <c:pt idx="2178" formatCode="0.00E+00">
                  <c:v>1.25734E-147</c:v>
                </c:pt>
                <c:pt idx="2179" formatCode="0.00E+00">
                  <c:v>1.8551399999999999E-147</c:v>
                </c:pt>
                <c:pt idx="2180" formatCode="0.00E+00">
                  <c:v>2.1747599999999999E-147</c:v>
                </c:pt>
                <c:pt idx="2181" formatCode="0.00E+00">
                  <c:v>2.0552499999999999E-147</c:v>
                </c:pt>
                <c:pt idx="2182" formatCode="0.00E+00">
                  <c:v>1.3921800000000001E-147</c:v>
                </c:pt>
                <c:pt idx="2183" formatCode="0.00E+00">
                  <c:v>2.1897000000000001E-148</c:v>
                </c:pt>
                <c:pt idx="2184" formatCode="0.00E+00">
                  <c:v>-1.03633E-147</c:v>
                </c:pt>
                <c:pt idx="2185" formatCode="0.00E+00">
                  <c:v>-1.3686099999999999E-147</c:v>
                </c:pt>
                <c:pt idx="2186" formatCode="0.00E+00">
                  <c:v>5.1994299999999999E-148</c:v>
                </c:pt>
                <c:pt idx="2187" formatCode="0.00E+00">
                  <c:v>5.5528400000000005E-147</c:v>
                </c:pt>
                <c:pt idx="2188" formatCode="0.00E+00">
                  <c:v>1.3756099999999999E-146</c:v>
                </c:pt>
                <c:pt idx="2189" formatCode="0.00E+00">
                  <c:v>2.3871199999999998E-146</c:v>
                </c:pt>
                <c:pt idx="2190" formatCode="0.00E+00">
                  <c:v>3.26789E-146</c:v>
                </c:pt>
                <c:pt idx="2191" formatCode="0.00E+00">
                  <c:v>3.5192399999999999E-146</c:v>
                </c:pt>
                <c:pt idx="2192" formatCode="0.00E+00">
                  <c:v>2.7132900000000002E-146</c:v>
                </c:pt>
                <c:pt idx="2193" formatCode="0.00E+00">
                  <c:v>7.4927100000000005E-147</c:v>
                </c:pt>
                <c:pt idx="2194" formatCode="0.00E+00">
                  <c:v>-2.1235499999999998E-146</c:v>
                </c:pt>
                <c:pt idx="2195" formatCode="0.00E+00">
                  <c:v>-5.2225399999999998E-146</c:v>
                </c:pt>
                <c:pt idx="2196" formatCode="0.00E+00">
                  <c:v>-7.1328000000000002E-146</c:v>
                </c:pt>
                <c:pt idx="2197" formatCode="0.00E+00">
                  <c:v>-5.9767199999999998E-146</c:v>
                </c:pt>
                <c:pt idx="2198" formatCode="0.00E+00">
                  <c:v>-5.7743900000000005E-147</c:v>
                </c:pt>
                <c:pt idx="2199" formatCode="0.00E+00">
                  <c:v>8.7503399999999998E-146</c:v>
                </c:pt>
                <c:pt idx="2200" formatCode="0.00E+00">
                  <c:v>2.03843E-145</c:v>
                </c:pt>
                <c:pt idx="2201" formatCode="0.00E+00">
                  <c:v>3.1329999999999999E-145</c:v>
                </c:pt>
                <c:pt idx="2202" formatCode="0.00E+00">
                  <c:v>3.6980800000000001E-145</c:v>
                </c:pt>
                <c:pt idx="2203" formatCode="0.00E+00">
                  <c:v>3.2351500000000001E-145</c:v>
                </c:pt>
                <c:pt idx="2204" formatCode="0.00E+00">
                  <c:v>1.4453300000000001E-145</c:v>
                </c:pt>
                <c:pt idx="2205" formatCode="0.00E+00">
                  <c:v>-1.5525499999999999E-145</c:v>
                </c:pt>
                <c:pt idx="2206" formatCode="0.00E+00">
                  <c:v>-5.0451399999999998E-145</c:v>
                </c:pt>
                <c:pt idx="2207" formatCode="0.00E+00">
                  <c:v>-7.6451499999999998E-145</c:v>
                </c:pt>
                <c:pt idx="2208" formatCode="0.00E+00">
                  <c:v>-7.34737E-145</c:v>
                </c:pt>
                <c:pt idx="2209" formatCode="0.00E+00">
                  <c:v>-1.9246800000000002E-145</c:v>
                </c:pt>
                <c:pt idx="2210" formatCode="0.00E+00">
                  <c:v>9.8730000000000003E-145</c:v>
                </c:pt>
                <c:pt idx="2211" formatCode="0.00E+00">
                  <c:v>2.6620000000000001E-144</c:v>
                </c:pt>
                <c:pt idx="2212" formatCode="0.00E+00">
                  <c:v>4.2933800000000002E-144</c:v>
                </c:pt>
                <c:pt idx="2213" formatCode="0.00E+00">
                  <c:v>4.9786100000000001E-144</c:v>
                </c:pt>
                <c:pt idx="2214" formatCode="0.00E+00">
                  <c:v>3.7523099999999999E-144</c:v>
                </c:pt>
                <c:pt idx="2215" formatCode="0.00E+00">
                  <c:v>-5.8432600000000005E-147</c:v>
                </c:pt>
                <c:pt idx="2216" formatCode="0.00E+00">
                  <c:v>-6.2460600000000003E-144</c:v>
                </c:pt>
                <c:pt idx="2217" formatCode="0.00E+00">
                  <c:v>-1.3691599999999999E-143</c:v>
                </c:pt>
                <c:pt idx="2218" formatCode="0.00E+00">
                  <c:v>-1.9168700000000001E-143</c:v>
                </c:pt>
                <c:pt idx="2219" formatCode="0.00E+00">
                  <c:v>-1.81556E-143</c:v>
                </c:pt>
                <c:pt idx="2220" formatCode="0.00E+00">
                  <c:v>-6.8711699999999999E-144</c:v>
                </c:pt>
                <c:pt idx="2221" formatCode="0.00E+00">
                  <c:v>1.5776700000000001E-143</c:v>
                </c:pt>
                <c:pt idx="2222" formatCode="0.00E+00">
                  <c:v>4.7023399999999996E-143</c:v>
                </c:pt>
                <c:pt idx="2223" formatCode="0.00E+00">
                  <c:v>7.8872800000000001E-143</c:v>
                </c:pt>
                <c:pt idx="2224" formatCode="0.00E+00">
                  <c:v>9.8182500000000005E-143</c:v>
                </c:pt>
                <c:pt idx="2225" formatCode="0.00E+00">
                  <c:v>9.0902100000000008E-143</c:v>
                </c:pt>
                <c:pt idx="2226" formatCode="0.00E+00">
                  <c:v>4.7387099999999996E-143</c:v>
                </c:pt>
                <c:pt idx="2227" formatCode="0.00E+00">
                  <c:v>-3.3491299999999999E-143</c:v>
                </c:pt>
                <c:pt idx="2228" formatCode="0.00E+00">
                  <c:v>-1.3599899999999999E-142</c:v>
                </c:pt>
                <c:pt idx="2229" formatCode="0.00E+00">
                  <c:v>-2.1737400000000001E-142</c:v>
                </c:pt>
                <c:pt idx="2230" formatCode="0.00E+00">
                  <c:v>-2.1208099999999999E-142</c:v>
                </c:pt>
                <c:pt idx="2231" formatCode="0.00E+00">
                  <c:v>-5.42781E-143</c:v>
                </c:pt>
                <c:pt idx="2232" formatCode="0.00E+00">
                  <c:v>2.9120500000000001E-142</c:v>
                </c:pt>
                <c:pt idx="2233" formatCode="0.00E+00">
                  <c:v>7.9386199999999999E-142</c:v>
                </c:pt>
                <c:pt idx="2234" formatCode="0.00E+00">
                  <c:v>1.3313500000000001E-141</c:v>
                </c:pt>
                <c:pt idx="2235" formatCode="0.00E+00">
                  <c:v>1.6979199999999999E-141</c:v>
                </c:pt>
                <c:pt idx="2236" formatCode="0.00E+00">
                  <c:v>1.6575300000000001E-141</c:v>
                </c:pt>
                <c:pt idx="2237" formatCode="0.00E+00">
                  <c:v>1.0263199999999999E-141</c:v>
                </c:pt>
                <c:pt idx="2238" formatCode="0.00E+00">
                  <c:v>-2.29309E-142</c:v>
                </c:pt>
                <c:pt idx="2239" formatCode="0.00E+00">
                  <c:v>-1.87859E-141</c:v>
                </c:pt>
                <c:pt idx="2240" formatCode="0.00E+00">
                  <c:v>-3.3327900000000002E-141</c:v>
                </c:pt>
                <c:pt idx="2241" formatCode="0.00E+00">
                  <c:v>-3.7058599999999998E-141</c:v>
                </c:pt>
                <c:pt idx="2242" formatCode="0.00E+00">
                  <c:v>-2.1124400000000001E-141</c:v>
                </c:pt>
                <c:pt idx="2243" formatCode="0.00E+00">
                  <c:v>1.90421E-141</c:v>
                </c:pt>
                <c:pt idx="2244" formatCode="0.00E+00">
                  <c:v>7.9935299999999999E-141</c:v>
                </c:pt>
                <c:pt idx="2245" formatCode="0.00E+00">
                  <c:v>1.46879E-140</c:v>
                </c:pt>
                <c:pt idx="2246" formatCode="0.00E+00">
                  <c:v>1.90822E-140</c:v>
                </c:pt>
                <c:pt idx="2247" formatCode="0.00E+00">
                  <c:v>1.70843E-140</c:v>
                </c:pt>
                <c:pt idx="2248" formatCode="0.00E+00">
                  <c:v>5.1074399999999998E-141</c:v>
                </c:pt>
                <c:pt idx="2249" formatCode="0.00E+00">
                  <c:v>-1.7537900000000001E-140</c:v>
                </c:pt>
                <c:pt idx="2250" formatCode="0.00E+00">
                  <c:v>-4.7174899999999998E-140</c:v>
                </c:pt>
                <c:pt idx="2251" formatCode="0.00E+00">
                  <c:v>-7.5558600000000002E-140</c:v>
                </c:pt>
                <c:pt idx="2252" formatCode="0.00E+00">
                  <c:v>-9.1378200000000009E-140</c:v>
                </c:pt>
                <c:pt idx="2253" formatCode="0.00E+00">
                  <c:v>-8.3845299999999997E-140</c:v>
                </c:pt>
                <c:pt idx="2254" formatCode="0.00E+00">
                  <c:v>-4.7029299999999999E-140</c:v>
                </c:pt>
                <c:pt idx="2255" formatCode="0.00E+00">
                  <c:v>1.6084900000000001E-140</c:v>
                </c:pt>
                <c:pt idx="2256" formatCode="0.00E+00">
                  <c:v>8.9673600000000002E-140</c:v>
                </c:pt>
                <c:pt idx="2257" formatCode="0.00E+00">
                  <c:v>1.41242E-139</c:v>
                </c:pt>
                <c:pt idx="2258" formatCode="0.00E+00">
                  <c:v>1.2181200000000001E-139</c:v>
                </c:pt>
                <c:pt idx="2259" formatCode="0.00E+00">
                  <c:v>-2.04704E-140</c:v>
                </c:pt>
                <c:pt idx="2260" formatCode="0.00E+00">
                  <c:v>-3.1080799999999998E-139</c:v>
                </c:pt>
                <c:pt idx="2261" formatCode="0.00E+00">
                  <c:v>-7.1375599999999997E-139</c:v>
                </c:pt>
                <c:pt idx="2262" formatCode="0.00E+00">
                  <c:v>-1.1065E-138</c:v>
                </c:pt>
                <c:pt idx="2263" formatCode="0.00E+00">
                  <c:v>-1.27968E-138</c:v>
                </c:pt>
                <c:pt idx="2264" formatCode="0.00E+00">
                  <c:v>-9.8887500000000002E-139</c:v>
                </c:pt>
                <c:pt idx="2265" formatCode="0.00E+00">
                  <c:v>-5.1662699999999997E-140</c:v>
                </c:pt>
                <c:pt idx="2266" formatCode="0.00E+00">
                  <c:v>1.52494E-138</c:v>
                </c:pt>
                <c:pt idx="2267" formatCode="0.00E+00">
                  <c:v>3.4159799999999999E-138</c:v>
                </c:pt>
                <c:pt idx="2268" formatCode="0.00E+00">
                  <c:v>4.9278800000000002E-138</c:v>
                </c:pt>
                <c:pt idx="2269" formatCode="0.00E+00">
                  <c:v>5.1215300000000002E-138</c:v>
                </c:pt>
                <c:pt idx="2270" formatCode="0.00E+00">
                  <c:v>3.1284500000000002E-138</c:v>
                </c:pt>
                <c:pt idx="2271" formatCode="0.00E+00">
                  <c:v>-1.41511E-138</c:v>
                </c:pt>
                <c:pt idx="2272" formatCode="0.00E+00">
                  <c:v>-7.94141E-138</c:v>
                </c:pt>
                <c:pt idx="2273" formatCode="0.00E+00">
                  <c:v>-1.46678E-137</c:v>
                </c:pt>
                <c:pt idx="2274" formatCode="0.00E+00">
                  <c:v>-1.8699300000000001E-137</c:v>
                </c:pt>
                <c:pt idx="2275" formatCode="0.00E+00">
                  <c:v>-1.6726099999999999E-137</c:v>
                </c:pt>
                <c:pt idx="2276" formatCode="0.00E+00">
                  <c:v>-6.2362600000000003E-138</c:v>
                </c:pt>
                <c:pt idx="2277" formatCode="0.00E+00">
                  <c:v>1.2891299999999999E-137</c:v>
                </c:pt>
                <c:pt idx="2278" formatCode="0.00E+00">
                  <c:v>3.6848300000000001E-137</c:v>
                </c:pt>
                <c:pt idx="2279" formatCode="0.00E+00">
                  <c:v>5.7285400000000003E-137</c:v>
                </c:pt>
                <c:pt idx="2280" formatCode="0.00E+00">
                  <c:v>6.2450099999999998E-137</c:v>
                </c:pt>
                <c:pt idx="2281" formatCode="0.00E+00">
                  <c:v>4.0700199999999998E-137</c:v>
                </c:pt>
                <c:pt idx="2282" formatCode="0.00E+00">
                  <c:v>-1.38934E-137</c:v>
                </c:pt>
                <c:pt idx="2283" formatCode="0.00E+00">
                  <c:v>-9.5811400000000009E-137</c:v>
                </c:pt>
                <c:pt idx="2284" formatCode="0.00E+00">
                  <c:v>-1.8300100000000001E-136</c:v>
                </c:pt>
                <c:pt idx="2285" formatCode="0.00E+00">
                  <c:v>-2.34724E-136</c:v>
                </c:pt>
                <c:pt idx="2286" formatCode="0.00E+00">
                  <c:v>-2.0004000000000001E-136</c:v>
                </c:pt>
                <c:pt idx="2287" formatCode="0.00E+00">
                  <c:v>-3.7025700000000002E-137</c:v>
                </c:pt>
                <c:pt idx="2288" formatCode="0.00E+00">
                  <c:v>2.6407200000000001E-136</c:v>
                </c:pt>
                <c:pt idx="2289" formatCode="0.00E+00">
                  <c:v>6.5316199999999998E-136</c:v>
                </c:pt>
                <c:pt idx="2290" formatCode="0.00E+00">
                  <c:v>1.0006E-135</c:v>
                </c:pt>
                <c:pt idx="2291" formatCode="0.00E+00">
                  <c:v>1.1186199999999999E-135</c:v>
                </c:pt>
                <c:pt idx="2292" formatCode="0.00E+00">
                  <c:v>8.2450500000000001E-136</c:v>
                </c:pt>
                <c:pt idx="2293" formatCode="0.00E+00">
                  <c:v>2.1606699999999998E-137</c:v>
                </c:pt>
                <c:pt idx="2294" formatCode="0.00E+00">
                  <c:v>-1.21508E-135</c:v>
                </c:pt>
                <c:pt idx="2295" formatCode="0.00E+00">
                  <c:v>-2.5964400000000001E-135</c:v>
                </c:pt>
                <c:pt idx="2296" formatCode="0.00E+00">
                  <c:v>-3.6592300000000002E-135</c:v>
                </c:pt>
                <c:pt idx="2297" formatCode="0.00E+00">
                  <c:v>-3.8420399999999997E-135</c:v>
                </c:pt>
                <c:pt idx="2298" formatCode="0.00E+00">
                  <c:v>-2.6039400000000001E-135</c:v>
                </c:pt>
                <c:pt idx="2299" formatCode="0.00E+00">
                  <c:v>2.9502599999999999E-136</c:v>
                </c:pt>
                <c:pt idx="2300" formatCode="0.00E+00">
                  <c:v>4.3821200000000002E-135</c:v>
                </c:pt>
                <c:pt idx="2301" formatCode="0.00E+00">
                  <c:v>8.1841599999999999E-135</c:v>
                </c:pt>
                <c:pt idx="2302" formatCode="0.00E+00">
                  <c:v>9.3651799999999994E-135</c:v>
                </c:pt>
                <c:pt idx="2303" formatCode="0.00E+00">
                  <c:v>5.3910399999999998E-135</c:v>
                </c:pt>
                <c:pt idx="2304" formatCode="0.00E+00">
                  <c:v>-5.3549899999999998E-135</c:v>
                </c:pt>
                <c:pt idx="2305" formatCode="0.00E+00">
                  <c:v>-2.2245199999999998E-134</c:v>
                </c:pt>
                <c:pt idx="2306" formatCode="0.00E+00">
                  <c:v>-4.1670600000000002E-134</c:v>
                </c:pt>
                <c:pt idx="2307" formatCode="0.00E+00">
                  <c:v>-5.77255E-134</c:v>
                </c:pt>
                <c:pt idx="2308" formatCode="0.00E+00">
                  <c:v>-6.4001999999999998E-134</c:v>
                </c:pt>
                <c:pt idx="2309" formatCode="0.00E+00">
                  <c:v>-5.5392300000000004E-134</c:v>
                </c:pt>
                <c:pt idx="2310" formatCode="0.00E+00">
                  <c:v>-2.9820299999999998E-134</c:v>
                </c:pt>
                <c:pt idx="2311" formatCode="0.00E+00">
                  <c:v>8.7543099999999995E-135</c:v>
                </c:pt>
                <c:pt idx="2312" formatCode="0.00E+00">
                  <c:v>4.6093199999999996E-134</c:v>
                </c:pt>
                <c:pt idx="2313" formatCode="0.00E+00">
                  <c:v>5.7190799999999996E-134</c:v>
                </c:pt>
                <c:pt idx="2314" formatCode="0.00E+00">
                  <c:v>1.3802400000000001E-134</c:v>
                </c:pt>
                <c:pt idx="2315" formatCode="0.00E+00">
                  <c:v>-1.02949E-133</c:v>
                </c:pt>
                <c:pt idx="2316" formatCode="0.00E+00">
                  <c:v>-2.8927000000000001E-133</c:v>
                </c:pt>
                <c:pt idx="2317" formatCode="0.00E+00">
                  <c:v>-5.0872400000000002E-133</c:v>
                </c:pt>
                <c:pt idx="2318" formatCode="0.00E+00">
                  <c:v>-6.9010799999999999E-133</c:v>
                </c:pt>
                <c:pt idx="2319" formatCode="0.00E+00">
                  <c:v>-7.3867100000000002E-133</c:v>
                </c:pt>
                <c:pt idx="2320" formatCode="0.00E+00">
                  <c:v>-5.6859100000000004E-133</c:v>
                </c:pt>
                <c:pt idx="2321" formatCode="0.00E+00">
                  <c:v>-1.4655599999999999E-133</c:v>
                </c:pt>
                <c:pt idx="2322" formatCode="0.00E+00">
                  <c:v>4.7285599999999998E-133</c:v>
                </c:pt>
                <c:pt idx="2323" formatCode="0.00E+00">
                  <c:v>1.0957399999999999E-132</c:v>
                </c:pt>
                <c:pt idx="2324" formatCode="0.00E+00">
                  <c:v>1.35432E-132</c:v>
                </c:pt>
                <c:pt idx="2325" formatCode="0.00E+00">
                  <c:v>8.1961199999999993E-133</c:v>
                </c:pt>
                <c:pt idx="2326" formatCode="0.00E+00">
                  <c:v>-7.8093600000000004E-133</c:v>
                </c:pt>
                <c:pt idx="2327" formatCode="0.00E+00">
                  <c:v>-3.4053000000000002E-132</c:v>
                </c:pt>
                <c:pt idx="2328" formatCode="0.00E+00">
                  <c:v>-6.5854699999999999E-132</c:v>
                </c:pt>
                <c:pt idx="2329" formatCode="0.00E+00">
                  <c:v>-9.4006900000000006E-132</c:v>
                </c:pt>
                <c:pt idx="2330" formatCode="0.00E+00">
                  <c:v>-1.0708500000000001E-131</c:v>
                </c:pt>
                <c:pt idx="2331" formatCode="0.00E+00">
                  <c:v>-9.4811599999999999E-132</c:v>
                </c:pt>
                <c:pt idx="2332" formatCode="0.00E+00">
                  <c:v>-5.12431E-132</c:v>
                </c:pt>
                <c:pt idx="2333" formatCode="0.00E+00">
                  <c:v>1.93781E-132</c:v>
                </c:pt>
                <c:pt idx="2334" formatCode="0.00E+00">
                  <c:v>9.6937300000000004E-132</c:v>
                </c:pt>
                <c:pt idx="2335" formatCode="0.00E+00">
                  <c:v>1.4874999999999999E-131</c:v>
                </c:pt>
                <c:pt idx="2336" formatCode="0.00E+00">
                  <c:v>1.3953799999999999E-131</c:v>
                </c:pt>
                <c:pt idx="2337" formatCode="0.00E+00">
                  <c:v>4.05271E-132</c:v>
                </c:pt>
                <c:pt idx="2338" formatCode="0.00E+00">
                  <c:v>-1.5612300000000001E-131</c:v>
                </c:pt>
                <c:pt idx="2339" formatCode="0.00E+00">
                  <c:v>-4.1525699999999999E-131</c:v>
                </c:pt>
                <c:pt idx="2340" formatCode="0.00E+00">
                  <c:v>-6.4229800000000002E-131</c:v>
                </c:pt>
                <c:pt idx="2341" formatCode="0.00E+00">
                  <c:v>-6.8816699999999996E-131</c:v>
                </c:pt>
                <c:pt idx="2342" formatCode="0.00E+00">
                  <c:v>-3.9426000000000001E-131</c:v>
                </c:pt>
                <c:pt idx="2343" formatCode="0.00E+00">
                  <c:v>3.2443699999999999E-131</c:v>
                </c:pt>
                <c:pt idx="2344" formatCode="0.00E+00">
                  <c:v>1.4067499999999999E-130</c:v>
                </c:pt>
                <c:pt idx="2345" formatCode="0.00E+00">
                  <c:v>2.5916199999999998E-130</c:v>
                </c:pt>
                <c:pt idx="2346" formatCode="0.00E+00">
                  <c:v>3.3554300000000001E-130</c:v>
                </c:pt>
                <c:pt idx="2347" formatCode="0.00E+00">
                  <c:v>2.9697899999999998E-130</c:v>
                </c:pt>
                <c:pt idx="2348" formatCode="0.00E+00">
                  <c:v>8.0235299999999996E-131</c:v>
                </c:pt>
                <c:pt idx="2349" formatCode="0.00E+00">
                  <c:v>-3.29478E-130</c:v>
                </c:pt>
                <c:pt idx="2350" formatCode="0.00E+00">
                  <c:v>-8.6862799999999994E-130</c:v>
                </c:pt>
                <c:pt idx="2351" formatCode="0.00E+00">
                  <c:v>-1.38968E-129</c:v>
                </c:pt>
                <c:pt idx="2352" formatCode="0.00E+00">
                  <c:v>-1.7046800000000001E-129</c:v>
                </c:pt>
                <c:pt idx="2353" formatCode="0.00E+00">
                  <c:v>-1.6477100000000001E-129</c:v>
                </c:pt>
                <c:pt idx="2354" formatCode="0.00E+00">
                  <c:v>-1.11163E-129</c:v>
                </c:pt>
                <c:pt idx="2355" formatCode="0.00E+00">
                  <c:v>-1.1601299999999999E-130</c:v>
                </c:pt>
                <c:pt idx="2356" formatCode="0.00E+00">
                  <c:v>1.07825E-129</c:v>
                </c:pt>
                <c:pt idx="2357" formatCode="0.00E+00">
                  <c:v>1.93912E-129</c:v>
                </c:pt>
                <c:pt idx="2358" formatCode="0.00E+00">
                  <c:v>1.7514899999999999E-129</c:v>
                </c:pt>
                <c:pt idx="2359" formatCode="0.00E+00">
                  <c:v>-2.57934E-130</c:v>
                </c:pt>
                <c:pt idx="2360" formatCode="0.00E+00">
                  <c:v>-4.57753E-129</c:v>
                </c:pt>
                <c:pt idx="2361" formatCode="0.00E+00">
                  <c:v>-1.07322E-128</c:v>
                </c:pt>
                <c:pt idx="2362" formatCode="0.00E+00">
                  <c:v>-1.6937900000000001E-128</c:v>
                </c:pt>
                <c:pt idx="2363" formatCode="0.00E+00">
                  <c:v>-2.07358E-128</c:v>
                </c:pt>
                <c:pt idx="2364" formatCode="0.00E+00">
                  <c:v>-1.97218E-128</c:v>
                </c:pt>
                <c:pt idx="2365" formatCode="0.00E+00">
                  <c:v>-1.1668599999999999E-128</c:v>
                </c:pt>
                <c:pt idx="2366" formatCode="0.00E+00">
                  <c:v>4.2197899999999997E-129</c:v>
                </c:pt>
                <c:pt idx="2367" formatCode="0.00E+00">
                  <c:v>2.4359900000000002E-128</c:v>
                </c:pt>
                <c:pt idx="2368" formatCode="0.00E+00">
                  <c:v>3.9862300000000002E-128</c:v>
                </c:pt>
                <c:pt idx="2369" formatCode="0.00E+00">
                  <c:v>3.9739299999999998E-128</c:v>
                </c:pt>
                <c:pt idx="2370" formatCode="0.00E+00">
                  <c:v>1.48608E-128</c:v>
                </c:pt>
                <c:pt idx="2371" formatCode="0.00E+00">
                  <c:v>-3.8538800000000002E-128</c:v>
                </c:pt>
                <c:pt idx="2372" formatCode="0.00E+00">
                  <c:v>-1.14055E-127</c:v>
                </c:pt>
                <c:pt idx="2373" formatCode="0.00E+00">
                  <c:v>-1.9263000000000001E-127</c:v>
                </c:pt>
                <c:pt idx="2374" formatCode="0.00E+00">
                  <c:v>-2.4572400000000001E-127</c:v>
                </c:pt>
                <c:pt idx="2375" formatCode="0.00E+00">
                  <c:v>-2.4113399999999999E-127</c:v>
                </c:pt>
                <c:pt idx="2376" formatCode="0.00E+00">
                  <c:v>-1.5283899999999999E-127</c:v>
                </c:pt>
                <c:pt idx="2377" formatCode="0.00E+00">
                  <c:v>2.1728500000000001E-128</c:v>
                </c:pt>
                <c:pt idx="2378" formatCode="0.00E+00">
                  <c:v>2.44759E-127</c:v>
                </c:pt>
                <c:pt idx="2379" formatCode="0.00E+00">
                  <c:v>4.2929700000000001E-127</c:v>
                </c:pt>
                <c:pt idx="2380" formatCode="0.00E+00">
                  <c:v>4.4765800000000003E-127</c:v>
                </c:pt>
                <c:pt idx="2381" formatCode="0.00E+00">
                  <c:v>1.7546600000000001E-127</c:v>
                </c:pt>
                <c:pt idx="2382" formatCode="0.00E+00">
                  <c:v>-4.3996999999999996E-127</c:v>
                </c:pt>
                <c:pt idx="2383" formatCode="0.00E+00">
                  <c:v>-1.33048E-126</c:v>
                </c:pt>
                <c:pt idx="2384" formatCode="0.00E+00">
                  <c:v>-2.2684500000000002E-126</c:v>
                </c:pt>
                <c:pt idx="2385" formatCode="0.00E+00">
                  <c:v>-2.8300400000000001E-126</c:v>
                </c:pt>
                <c:pt idx="2386" formatCode="0.00E+00">
                  <c:v>-2.4791300000000001E-126</c:v>
                </c:pt>
                <c:pt idx="2387" formatCode="0.00E+00">
                  <c:v>-8.1311600000000003E-127</c:v>
                </c:pt>
                <c:pt idx="2388" formatCode="0.00E+00">
                  <c:v>2.1980900000000001E-126</c:v>
                </c:pt>
                <c:pt idx="2389" formatCode="0.00E+00">
                  <c:v>6.0326300000000005E-126</c:v>
                </c:pt>
                <c:pt idx="2390" formatCode="0.00E+00">
                  <c:v>9.4809700000000001E-126</c:v>
                </c:pt>
                <c:pt idx="2391" formatCode="0.00E+00">
                  <c:v>1.08515E-125</c:v>
                </c:pt>
                <c:pt idx="2392" formatCode="0.00E+00">
                  <c:v>8.5891500000000005E-126</c:v>
                </c:pt>
                <c:pt idx="2393" formatCode="0.00E+00">
                  <c:v>1.88353E-126</c:v>
                </c:pt>
                <c:pt idx="2394" formatCode="0.00E+00">
                  <c:v>-8.7337799999999994E-126</c:v>
                </c:pt>
                <c:pt idx="2395" formatCode="0.00E+00">
                  <c:v>-2.0584399999999999E-125</c:v>
                </c:pt>
                <c:pt idx="2396" formatCode="0.00E+00">
                  <c:v>-2.8465399999999998E-125</c:v>
                </c:pt>
                <c:pt idx="2397" formatCode="0.00E+00">
                  <c:v>-2.56207E-125</c:v>
                </c:pt>
                <c:pt idx="2398" formatCode="0.00E+00">
                  <c:v>-6.2019599999999999E-126</c:v>
                </c:pt>
                <c:pt idx="2399" formatCode="0.00E+00">
                  <c:v>3.1444299999999999E-125</c:v>
                </c:pt>
                <c:pt idx="2400" formatCode="0.00E+00">
                  <c:v>8.15348E-125</c:v>
                </c:pt>
                <c:pt idx="2401" formatCode="0.00E+00">
                  <c:v>1.27644E-124</c:v>
                </c:pt>
                <c:pt idx="2402" formatCode="0.00E+00">
                  <c:v>1.4217999999999999E-124</c:v>
                </c:pt>
                <c:pt idx="2403" formatCode="0.00E+00">
                  <c:v>9.4810999999999994E-125</c:v>
                </c:pt>
                <c:pt idx="2404" formatCode="0.00E+00">
                  <c:v>-3.1286899999999999E-125</c:v>
                </c:pt>
                <c:pt idx="2405" formatCode="0.00E+00">
                  <c:v>-2.2628100000000001E-124</c:v>
                </c:pt>
                <c:pt idx="2406" formatCode="0.00E+00">
                  <c:v>-4.4796000000000003E-124</c:v>
                </c:pt>
                <c:pt idx="2407" formatCode="0.00E+00">
                  <c:v>-6.1858500000000003E-124</c:v>
                </c:pt>
                <c:pt idx="2408" formatCode="0.00E+00">
                  <c:v>-6.30857E-124</c:v>
                </c:pt>
                <c:pt idx="2409" formatCode="0.00E+00">
                  <c:v>-3.7917100000000004E-124</c:v>
                </c:pt>
                <c:pt idx="2410" formatCode="0.00E+00">
                  <c:v>1.83368E-124</c:v>
                </c:pt>
                <c:pt idx="2411" formatCode="0.00E+00">
                  <c:v>9.8024500000000006E-124</c:v>
                </c:pt>
                <c:pt idx="2412" formatCode="0.00E+00">
                  <c:v>1.7636700000000001E-123</c:v>
                </c:pt>
                <c:pt idx="2413" formatCode="0.00E+00">
                  <c:v>2.1441699999999999E-123</c:v>
                </c:pt>
                <c:pt idx="2414" formatCode="0.00E+00">
                  <c:v>1.7516600000000001E-123</c:v>
                </c:pt>
                <c:pt idx="2415" formatCode="0.00E+00">
                  <c:v>4.3496600000000001E-124</c:v>
                </c:pt>
                <c:pt idx="2416" formatCode="0.00E+00">
                  <c:v>-1.6654399999999999E-123</c:v>
                </c:pt>
                <c:pt idx="2417" formatCode="0.00E+00">
                  <c:v>-4.1034699999999999E-123</c:v>
                </c:pt>
                <c:pt idx="2418" formatCode="0.00E+00">
                  <c:v>-5.93583E-123</c:v>
                </c:pt>
                <c:pt idx="2419" formatCode="0.00E+00">
                  <c:v>-5.61778E-123</c:v>
                </c:pt>
                <c:pt idx="2420" formatCode="0.00E+00">
                  <c:v>-1.5466999999999999E-123</c:v>
                </c:pt>
                <c:pt idx="2421" formatCode="0.00E+00">
                  <c:v>7.0150699999999997E-123</c:v>
                </c:pt>
                <c:pt idx="2422" formatCode="0.00E+00">
                  <c:v>1.9154999999999999E-122</c:v>
                </c:pt>
                <c:pt idx="2423" formatCode="0.00E+00">
                  <c:v>3.1553400000000002E-122</c:v>
                </c:pt>
                <c:pt idx="2424" formatCode="0.00E+00">
                  <c:v>3.87698E-122</c:v>
                </c:pt>
                <c:pt idx="2425" formatCode="0.00E+00">
                  <c:v>3.5572500000000001E-122</c:v>
                </c:pt>
                <c:pt idx="2426" formatCode="0.00E+00">
                  <c:v>1.91062E-122</c:v>
                </c:pt>
                <c:pt idx="2427" formatCode="0.00E+00">
                  <c:v>-1.0310300000000001E-122</c:v>
                </c:pt>
                <c:pt idx="2428" formatCode="0.00E+00">
                  <c:v>-4.7007200000000001E-122</c:v>
                </c:pt>
                <c:pt idx="2429" formatCode="0.00E+00">
                  <c:v>-7.6375100000000001E-122</c:v>
                </c:pt>
                <c:pt idx="2430" formatCode="0.00E+00">
                  <c:v>-7.5715099999999999E-122</c:v>
                </c:pt>
                <c:pt idx="2431" formatCode="0.00E+00">
                  <c:v>-2.3077699999999999E-122</c:v>
                </c:pt>
                <c:pt idx="2432" formatCode="0.00E+00">
                  <c:v>9.0316099999999999E-122</c:v>
                </c:pt>
                <c:pt idx="2433" formatCode="0.00E+00">
                  <c:v>2.5138100000000002E-121</c:v>
                </c:pt>
                <c:pt idx="2434" formatCode="0.00E+00">
                  <c:v>4.2308000000000002E-121</c:v>
                </c:pt>
                <c:pt idx="2435" formatCode="0.00E+00">
                  <c:v>5.4918299999999996E-121</c:v>
                </c:pt>
                <c:pt idx="2436" formatCode="0.00E+00">
                  <c:v>5.6675699999999997E-121</c:v>
                </c:pt>
                <c:pt idx="2437" formatCode="0.00E+00">
                  <c:v>4.2407900000000002E-121</c:v>
                </c:pt>
                <c:pt idx="2438" formatCode="0.00E+00">
                  <c:v>1.06592E-121</c:v>
                </c:pt>
                <c:pt idx="2439" formatCode="0.00E+00">
                  <c:v>-3.2440600000000001E-121</c:v>
                </c:pt>
                <c:pt idx="2440" formatCode="0.00E+00">
                  <c:v>-7.0523300000000002E-121</c:v>
                </c:pt>
                <c:pt idx="2441" formatCode="0.00E+00">
                  <c:v>-8.0149300000000003E-121</c:v>
                </c:pt>
                <c:pt idx="2442" formatCode="0.00E+00">
                  <c:v>-4.0111699999999998E-121</c:v>
                </c:pt>
                <c:pt idx="2443" formatCode="0.00E+00">
                  <c:v>5.7664900000000003E-121</c:v>
                </c:pt>
                <c:pt idx="2444" formatCode="0.00E+00">
                  <c:v>2.0169399999999998E-120</c:v>
                </c:pt>
                <c:pt idx="2445" formatCode="0.00E+00">
                  <c:v>3.5781799999999998E-120</c:v>
                </c:pt>
                <c:pt idx="2446" formatCode="0.00E+00">
                  <c:v>4.5537400000000001E-120</c:v>
                </c:pt>
                <c:pt idx="2447" formatCode="0.00E+00">
                  <c:v>3.8038500000000003E-120</c:v>
                </c:pt>
                <c:pt idx="2448" formatCode="0.00E+00">
                  <c:v>2.9642300000000001E-121</c:v>
                </c:pt>
                <c:pt idx="2449" formatCode="0.00E+00">
                  <c:v>-6.0415E-120</c:v>
                </c:pt>
                <c:pt idx="2450" formatCode="0.00E+00">
                  <c:v>-1.41062E-119</c:v>
                </c:pt>
                <c:pt idx="2451" formatCode="0.00E+00">
                  <c:v>-2.1795399999999999E-119</c:v>
                </c:pt>
                <c:pt idx="2452" formatCode="0.00E+00">
                  <c:v>-2.6001800000000001E-119</c:v>
                </c:pt>
                <c:pt idx="2453" formatCode="0.00E+00">
                  <c:v>-2.3173799999999999E-119</c:v>
                </c:pt>
                <c:pt idx="2454" formatCode="0.00E+00">
                  <c:v>-1.08782E-119</c:v>
                </c:pt>
                <c:pt idx="2455" formatCode="0.00E+00">
                  <c:v>1.03588E-119</c:v>
                </c:pt>
                <c:pt idx="2456" formatCode="0.00E+00">
                  <c:v>3.53098E-119</c:v>
                </c:pt>
                <c:pt idx="2457" formatCode="0.00E+00">
                  <c:v>5.3744299999999998E-119</c:v>
                </c:pt>
                <c:pt idx="2458" formatCode="0.00E+00">
                  <c:v>5.3599500000000003E-119</c:v>
                </c:pt>
                <c:pt idx="2459" formatCode="0.00E+00">
                  <c:v>2.5673E-119</c:v>
                </c:pt>
                <c:pt idx="2460" formatCode="0.00E+00">
                  <c:v>-3.26397E-119</c:v>
                </c:pt>
                <c:pt idx="2461" formatCode="0.00E+00">
                  <c:v>-1.1304600000000001E-118</c:v>
                </c:pt>
                <c:pt idx="2462" formatCode="0.00E+00">
                  <c:v>-1.93475E-118</c:v>
                </c:pt>
                <c:pt idx="2463" formatCode="0.00E+00">
                  <c:v>-2.4180900000000001E-118</c:v>
                </c:pt>
                <c:pt idx="2464" formatCode="0.00E+00">
                  <c:v>-2.2255100000000001E-118</c:v>
                </c:pt>
                <c:pt idx="2465" formatCode="0.00E+00">
                  <c:v>-1.0433400000000001E-118</c:v>
                </c:pt>
                <c:pt idx="2466" formatCode="0.00E+00">
                  <c:v>1.1916199999999999E-118</c:v>
                </c:pt>
                <c:pt idx="2467" formatCode="0.00E+00">
                  <c:v>3.9773799999999998E-118</c:v>
                </c:pt>
                <c:pt idx="2468" formatCode="0.00E+00">
                  <c:v>6.1888000000000003E-118</c:v>
                </c:pt>
                <c:pt idx="2469" formatCode="0.00E+00">
                  <c:v>6.4598200000000001E-118</c:v>
                </c:pt>
                <c:pt idx="2470" formatCode="0.00E+00">
                  <c:v>3.67616E-118</c:v>
                </c:pt>
                <c:pt idx="2471" formatCode="0.00E+00">
                  <c:v>-2.59756E-118</c:v>
                </c:pt>
                <c:pt idx="2472" formatCode="0.00E+00">
                  <c:v>-1.15804E-117</c:v>
                </c:pt>
                <c:pt idx="2473" formatCode="0.00E+00">
                  <c:v>-2.09434E-117</c:v>
                </c:pt>
                <c:pt idx="2474" formatCode="0.00E+00">
                  <c:v>-2.7304399999999998E-117</c:v>
                </c:pt>
                <c:pt idx="2475" formatCode="0.00E+00">
                  <c:v>-2.7050599999999999E-117</c:v>
                </c:pt>
                <c:pt idx="2476" formatCode="0.00E+00">
                  <c:v>-1.6746100000000002E-117</c:v>
                </c:pt>
                <c:pt idx="2477" formatCode="0.00E+00">
                  <c:v>5.2335600000000001E-118</c:v>
                </c:pt>
                <c:pt idx="2478" formatCode="0.00E+00">
                  <c:v>3.4499500000000001E-117</c:v>
                </c:pt>
                <c:pt idx="2479" formatCode="0.00E+00">
                  <c:v>5.8470899999999999E-117</c:v>
                </c:pt>
                <c:pt idx="2480" formatCode="0.00E+00">
                  <c:v>6.1795000000000003E-117</c:v>
                </c:pt>
                <c:pt idx="2481" formatCode="0.00E+00">
                  <c:v>3.4266800000000001E-117</c:v>
                </c:pt>
                <c:pt idx="2482" formatCode="0.00E+00">
                  <c:v>-2.69319E-117</c:v>
                </c:pt>
                <c:pt idx="2483" formatCode="0.00E+00">
                  <c:v>-1.15879E-116</c:v>
                </c:pt>
                <c:pt idx="2484" formatCode="0.00E+00">
                  <c:v>-2.0959300000000001E-116</c:v>
                </c:pt>
                <c:pt idx="2485" formatCode="0.00E+00">
                  <c:v>-2.6334300000000002E-116</c:v>
                </c:pt>
                <c:pt idx="2486" formatCode="0.00E+00">
                  <c:v>-2.2383499999999999E-116</c:v>
                </c:pt>
                <c:pt idx="2487" formatCode="0.00E+00">
                  <c:v>-4.5448300000000002E-117</c:v>
                </c:pt>
                <c:pt idx="2488" formatCode="0.00E+00">
                  <c:v>2.9486900000000002E-116</c:v>
                </c:pt>
                <c:pt idx="2489" formatCode="0.00E+00">
                  <c:v>7.4793700000000003E-116</c:v>
                </c:pt>
                <c:pt idx="2490" formatCode="0.00E+00">
                  <c:v>1.1381500000000001E-115</c:v>
                </c:pt>
                <c:pt idx="2491" formatCode="0.00E+00">
                  <c:v>1.1974999999999999E-115</c:v>
                </c:pt>
                <c:pt idx="2492" formatCode="0.00E+00">
                  <c:v>6.4152499999999995E-116</c:v>
                </c:pt>
                <c:pt idx="2493" formatCode="0.00E+00">
                  <c:v>-7.6372099999999999E-116</c:v>
                </c:pt>
                <c:pt idx="2494" formatCode="0.00E+00">
                  <c:v>-3.0026900000000002E-115</c:v>
                </c:pt>
                <c:pt idx="2495" formatCode="0.00E+00">
                  <c:v>-5.5229300000000002E-115</c:v>
                </c:pt>
                <c:pt idx="2496" formatCode="0.00E+00">
                  <c:v>-7.2071000000000001E-115</c:v>
                </c:pt>
                <c:pt idx="2497" formatCode="0.00E+00">
                  <c:v>-6.7462999999999997E-115</c:v>
                </c:pt>
                <c:pt idx="2498" formatCode="0.00E+00">
                  <c:v>-3.1941400000000002E-115</c:v>
                </c:pt>
                <c:pt idx="2499" formatCode="0.00E+00">
                  <c:v>3.5905399999999998E-115</c:v>
                </c:pt>
                <c:pt idx="2500" formatCode="0.00E+00">
                  <c:v>1.25475E-114</c:v>
                </c:pt>
                <c:pt idx="2501" formatCode="0.00E+00">
                  <c:v>2.0599500000000002E-114</c:v>
                </c:pt>
                <c:pt idx="2502" formatCode="0.00E+00">
                  <c:v>2.2146000000000001E-114</c:v>
                </c:pt>
                <c:pt idx="2503" formatCode="0.00E+00">
                  <c:v>1.0554400000000001E-114</c:v>
                </c:pt>
                <c:pt idx="2504" formatCode="0.00E+00">
                  <c:v>-1.8645700000000001E-114</c:v>
                </c:pt>
                <c:pt idx="2505" formatCode="0.00E+00">
                  <c:v>-6.4360100000000001E-114</c:v>
                </c:pt>
                <c:pt idx="2506" formatCode="0.00E+00">
                  <c:v>-1.1671000000000001E-113</c:v>
                </c:pt>
                <c:pt idx="2507" formatCode="0.00E+00">
                  <c:v>-1.55428E-113</c:v>
                </c:pt>
                <c:pt idx="2508" formatCode="0.00E+00">
                  <c:v>-1.5377300000000001E-113</c:v>
                </c:pt>
                <c:pt idx="2509" formatCode="0.00E+00">
                  <c:v>-8.9405100000000006E-114</c:v>
                </c:pt>
                <c:pt idx="2510" formatCode="0.00E+00">
                  <c:v>4.3230100000000001E-114</c:v>
                </c:pt>
                <c:pt idx="2511" formatCode="0.00E+00">
                  <c:v>2.24483E-113</c:v>
                </c:pt>
                <c:pt idx="2512" formatCode="0.00E+00">
                  <c:v>3.9952999999999999E-113</c:v>
                </c:pt>
                <c:pt idx="2513" formatCode="0.00E+00">
                  <c:v>4.6926000000000001E-113</c:v>
                </c:pt>
                <c:pt idx="2514" formatCode="0.00E+00">
                  <c:v>3.0880800000000002E-113</c:v>
                </c:pt>
                <c:pt idx="2515" formatCode="0.00E+00">
                  <c:v>-1.7348500000000001E-113</c:v>
                </c:pt>
                <c:pt idx="2516" formatCode="0.00E+00">
                  <c:v>-9.6593500000000005E-113</c:v>
                </c:pt>
                <c:pt idx="2517" formatCode="0.00E+00">
                  <c:v>-1.9065899999999999E-112</c:v>
                </c:pt>
                <c:pt idx="2518" formatCode="0.00E+00">
                  <c:v>-2.6687499999999998E-112</c:v>
                </c:pt>
                <c:pt idx="2519" formatCode="0.00E+00">
                  <c:v>-2.8134000000000001E-112</c:v>
                </c:pt>
                <c:pt idx="2520" formatCode="0.00E+00">
                  <c:v>-1.9606099999999999E-112</c:v>
                </c:pt>
                <c:pt idx="2521" formatCode="0.00E+00">
                  <c:v>-5.6792499999999999E-116</c:v>
                </c:pt>
                <c:pt idx="2522" formatCode="0.00E+00">
                  <c:v>2.7903699999999998E-112</c:v>
                </c:pt>
                <c:pt idx="2523" formatCode="0.00E+00">
                  <c:v>5.5962400000000004E-112</c:v>
                </c:pt>
                <c:pt idx="2524" formatCode="0.00E+00">
                  <c:v>6.9128600000000002E-112</c:v>
                </c:pt>
                <c:pt idx="2525" formatCode="0.00E+00">
                  <c:v>4.9802300000000002E-112</c:v>
                </c:pt>
                <c:pt idx="2526" formatCode="0.00E+00">
                  <c:v>-1.3219099999999999E-112</c:v>
                </c:pt>
                <c:pt idx="2527" formatCode="0.00E+00">
                  <c:v>-1.1902599999999999E-111</c:v>
                </c:pt>
                <c:pt idx="2528" formatCode="0.00E+00">
                  <c:v>-2.4838100000000001E-111</c:v>
                </c:pt>
                <c:pt idx="2529" formatCode="0.00E+00">
                  <c:v>-3.5384599999999999E-111</c:v>
                </c:pt>
                <c:pt idx="2530" formatCode="0.00E+00">
                  <c:v>-3.6593999999999999E-111</c:v>
                </c:pt>
                <c:pt idx="2531" formatCode="0.00E+00">
                  <c:v>-2.2355399999999999E-111</c:v>
                </c:pt>
                <c:pt idx="2532" formatCode="0.00E+00">
                  <c:v>9.6065800000000003E-112</c:v>
                </c:pt>
                <c:pt idx="2533" formatCode="0.00E+00">
                  <c:v>5.5814999999999999E-111</c:v>
                </c:pt>
                <c:pt idx="2534" formatCode="0.00E+00">
                  <c:v>1.0477500000000001E-110</c:v>
                </c:pt>
                <c:pt idx="2535" formatCode="0.00E+00">
                  <c:v>1.35488E-110</c:v>
                </c:pt>
                <c:pt idx="2536" formatCode="0.00E+00">
                  <c:v>1.2152799999999999E-110</c:v>
                </c:pt>
                <c:pt idx="2537" formatCode="0.00E+00">
                  <c:v>4.3062499999999997E-111</c:v>
                </c:pt>
                <c:pt idx="2538" formatCode="0.00E+00">
                  <c:v>-9.9584600000000006E-111</c:v>
                </c:pt>
                <c:pt idx="2539" formatCode="0.00E+00">
                  <c:v>-2.7978199999999998E-110</c:v>
                </c:pt>
                <c:pt idx="2540" formatCode="0.00E+00">
                  <c:v>-4.4223899999999999E-110</c:v>
                </c:pt>
                <c:pt idx="2541" formatCode="0.00E+00">
                  <c:v>-5.0207899999999999E-110</c:v>
                </c:pt>
                <c:pt idx="2542" formatCode="0.00E+00">
                  <c:v>-3.6364600000000001E-110</c:v>
                </c:pt>
                <c:pt idx="2543" formatCode="0.00E+00">
                  <c:v>3.2557700000000002E-111</c:v>
                </c:pt>
                <c:pt idx="2544" formatCode="0.00E+00">
                  <c:v>6.5715099999999995E-110</c:v>
                </c:pt>
                <c:pt idx="2545" formatCode="0.00E+00">
                  <c:v>1.35521E-109</c:v>
                </c:pt>
                <c:pt idx="2546" formatCode="0.00E+00">
                  <c:v>1.8505400000000001E-109</c:v>
                </c:pt>
                <c:pt idx="2547" formatCode="0.00E+00">
                  <c:v>1.80997E-109</c:v>
                </c:pt>
                <c:pt idx="2548" formatCode="0.00E+00">
                  <c:v>9.3858499999999998E-110</c:v>
                </c:pt>
                <c:pt idx="2549" formatCode="0.00E+00">
                  <c:v>-8.8466E-110</c:v>
                </c:pt>
                <c:pt idx="2550" formatCode="0.00E+00">
                  <c:v>-3.3880800000000002E-109</c:v>
                </c:pt>
                <c:pt idx="2551" formatCode="0.00E+00">
                  <c:v>-5.7541799999999997E-109</c:v>
                </c:pt>
                <c:pt idx="2552" formatCode="0.00E+00">
                  <c:v>-6.8047099999999999E-109</c:v>
                </c:pt>
                <c:pt idx="2553" formatCode="0.00E+00">
                  <c:v>-5.4001799999999995E-109</c:v>
                </c:pt>
                <c:pt idx="2554" formatCode="0.00E+00">
                  <c:v>-7.1824500000000001E-110</c:v>
                </c:pt>
                <c:pt idx="2555" formatCode="0.00E+00">
                  <c:v>7.2562499999999998E-109</c:v>
                </c:pt>
                <c:pt idx="2556" formatCode="0.00E+00">
                  <c:v>1.6627E-108</c:v>
                </c:pt>
                <c:pt idx="2557" formatCode="0.00E+00">
                  <c:v>2.3009399999999998E-108</c:v>
                </c:pt>
                <c:pt idx="2558" formatCode="0.00E+00">
                  <c:v>2.09611E-108</c:v>
                </c:pt>
                <c:pt idx="2559" formatCode="0.00E+00">
                  <c:v>6.3687700000000005E-109</c:v>
                </c:pt>
                <c:pt idx="2560" formatCode="0.00E+00">
                  <c:v>-2.1811E-108</c:v>
                </c:pt>
                <c:pt idx="2561" formatCode="0.00E+00">
                  <c:v>-5.9809699999999998E-108</c:v>
                </c:pt>
                <c:pt idx="2562" formatCode="0.00E+00">
                  <c:v>-9.7520299999999999E-108</c:v>
                </c:pt>
                <c:pt idx="2563" formatCode="0.00E+00">
                  <c:v>-1.1978E-107</c:v>
                </c:pt>
                <c:pt idx="2564" formatCode="0.00E+00">
                  <c:v>-1.1011800000000001E-107</c:v>
                </c:pt>
                <c:pt idx="2565" formatCode="0.00E+00">
                  <c:v>-5.4604299999999998E-108</c:v>
                </c:pt>
                <c:pt idx="2566" formatCode="0.00E+00">
                  <c:v>4.9855199999999997E-108</c:v>
                </c:pt>
                <c:pt idx="2567" formatCode="0.00E+00">
                  <c:v>1.80101E-107</c:v>
                </c:pt>
                <c:pt idx="2568" formatCode="0.00E+00">
                  <c:v>2.8142600000000003E-107</c:v>
                </c:pt>
                <c:pt idx="2569" formatCode="0.00E+00">
                  <c:v>2.8672E-107</c:v>
                </c:pt>
                <c:pt idx="2570" formatCode="0.00E+00">
                  <c:v>1.38066E-107</c:v>
                </c:pt>
                <c:pt idx="2571" formatCode="0.00E+00">
                  <c:v>-1.96823E-107</c:v>
                </c:pt>
                <c:pt idx="2572" formatCode="0.00E+00">
                  <c:v>-6.85555E-107</c:v>
                </c:pt>
                <c:pt idx="2573" formatCode="0.00E+00">
                  <c:v>-1.19369E-106</c:v>
                </c:pt>
                <c:pt idx="2574" formatCode="0.00E+00">
                  <c:v>-1.4948300000000001E-106</c:v>
                </c:pt>
                <c:pt idx="2575" formatCode="0.00E+00">
                  <c:v>-1.3031099999999999E-106</c:v>
                </c:pt>
                <c:pt idx="2576" formatCode="0.00E+00">
                  <c:v>-3.4753399999999997E-107</c:v>
                </c:pt>
                <c:pt idx="2577" formatCode="0.00E+00">
                  <c:v>1.43897E-106</c:v>
                </c:pt>
                <c:pt idx="2578" formatCode="0.00E+00">
                  <c:v>3.7060600000000001E-106</c:v>
                </c:pt>
                <c:pt idx="2579" formatCode="0.00E+00">
                  <c:v>5.6244199999999998E-106</c:v>
                </c:pt>
                <c:pt idx="2580" formatCode="0.00E+00">
                  <c:v>6.0486700000000004E-106</c:v>
                </c:pt>
                <c:pt idx="2581" formatCode="0.00E+00">
                  <c:v>3.9055899999999998E-106</c:v>
                </c:pt>
                <c:pt idx="2582" formatCode="0.00E+00">
                  <c:v>-1.2684899999999999E-106</c:v>
                </c:pt>
                <c:pt idx="2583" formatCode="0.00E+00">
                  <c:v>-8.86207E-106</c:v>
                </c:pt>
                <c:pt idx="2584" formatCode="0.00E+00">
                  <c:v>-1.6994599999999999E-105</c:v>
                </c:pt>
                <c:pt idx="2585" formatCode="0.00E+00">
                  <c:v>-2.2590600000000001E-105</c:v>
                </c:pt>
                <c:pt idx="2586" formatCode="0.00E+00">
                  <c:v>-2.1791000000000002E-105</c:v>
                </c:pt>
                <c:pt idx="2587" formatCode="0.00E+00">
                  <c:v>-1.11855E-105</c:v>
                </c:pt>
                <c:pt idx="2588" formatCode="0.00E+00">
                  <c:v>9.9262800000000004E-106</c:v>
                </c:pt>
                <c:pt idx="2589" formatCode="0.00E+00">
                  <c:v>3.7566800000000001E-105</c:v>
                </c:pt>
                <c:pt idx="2590" formatCode="0.00E+00">
                  <c:v>6.3218300000000003E-105</c:v>
                </c:pt>
                <c:pt idx="2591" formatCode="0.00E+00">
                  <c:v>7.5749699999999992E-105</c:v>
                </c:pt>
                <c:pt idx="2592" formatCode="0.00E+00">
                  <c:v>6.3267699999999997E-105</c:v>
                </c:pt>
                <c:pt idx="2593" formatCode="0.00E+00">
                  <c:v>1.6499199999999999E-105</c:v>
                </c:pt>
                <c:pt idx="2594" formatCode="0.00E+00">
                  <c:v>-6.2890299999999997E-105</c:v>
                </c:pt>
                <c:pt idx="2595" formatCode="0.00E+00">
                  <c:v>-1.5347099999999999E-104</c:v>
                </c:pt>
                <c:pt idx="2596" formatCode="0.00E+00">
                  <c:v>-2.1505099999999999E-104</c:v>
                </c:pt>
                <c:pt idx="2597" formatCode="0.00E+00">
                  <c:v>-2.0074200000000001E-104</c:v>
                </c:pt>
                <c:pt idx="2598" formatCode="0.00E+00">
                  <c:v>-7.2344599999999997E-105</c:v>
                </c:pt>
                <c:pt idx="2599" formatCode="0.00E+00">
                  <c:v>1.8179E-104</c:v>
                </c:pt>
                <c:pt idx="2600" formatCode="0.00E+00">
                  <c:v>5.2306499999999998E-104</c:v>
                </c:pt>
                <c:pt idx="2601" formatCode="0.00E+00">
                  <c:v>8.3895900000000005E-104</c:v>
                </c:pt>
                <c:pt idx="2602" formatCode="0.00E+00">
                  <c:v>9.4731300000000002E-104</c:v>
                </c:pt>
                <c:pt idx="2603" formatCode="0.00E+00">
                  <c:v>6.5524499999999996E-104</c:v>
                </c:pt>
                <c:pt idx="2604" formatCode="0.00E+00">
                  <c:v>-1.4815800000000001E-104</c:v>
                </c:pt>
                <c:pt idx="2605" formatCode="0.00E+00">
                  <c:v>-1.40848E-103</c:v>
                </c:pt>
                <c:pt idx="2606" formatCode="0.00E+00">
                  <c:v>-2.8521700000000002E-103</c:v>
                </c:pt>
                <c:pt idx="2607" formatCode="0.00E+00">
                  <c:v>-3.99254E-103</c:v>
                </c:pt>
                <c:pt idx="2608" formatCode="0.00E+00">
                  <c:v>-4.2460199999999999E-103</c:v>
                </c:pt>
                <c:pt idx="2609" formatCode="0.00E+00">
                  <c:v>-3.1290399999999998E-103</c:v>
                </c:pt>
                <c:pt idx="2610" formatCode="0.00E+00">
                  <c:v>-4.6491599999999997E-104</c:v>
                </c:pt>
                <c:pt idx="2611" formatCode="0.00E+00">
                  <c:v>3.3604899999999999E-103</c:v>
                </c:pt>
                <c:pt idx="2612" formatCode="0.00E+00">
                  <c:v>7.0733899999999995E-103</c:v>
                </c:pt>
                <c:pt idx="2613" formatCode="0.00E+00">
                  <c:v>8.45669E-103</c:v>
                </c:pt>
                <c:pt idx="2614" formatCode="0.00E+00">
                  <c:v>4.95031E-103</c:v>
                </c:pt>
                <c:pt idx="2615" formatCode="0.00E+00">
                  <c:v>-5.2466400000000001E-103</c:v>
                </c:pt>
                <c:pt idx="2616" formatCode="0.00E+00">
                  <c:v>-2.19212E-102</c:v>
                </c:pt>
                <c:pt idx="2617" formatCode="0.00E+00">
                  <c:v>-4.1738499999999999E-102</c:v>
                </c:pt>
                <c:pt idx="2618" formatCode="0.00E+00">
                  <c:v>-5.7984900000000003E-102</c:v>
                </c:pt>
                <c:pt idx="2619" formatCode="0.00E+00">
                  <c:v>-6.2003499999999998E-102</c:v>
                </c:pt>
                <c:pt idx="2620" formatCode="0.00E+00">
                  <c:v>-4.6169400000000001E-102</c:v>
                </c:pt>
                <c:pt idx="2621" formatCode="0.00E+00">
                  <c:v>-7.52697E-103</c:v>
                </c:pt>
                <c:pt idx="2622" formatCode="0.00E+00">
                  <c:v>4.8712499999999997E-102</c:v>
                </c:pt>
                <c:pt idx="2623" formatCode="0.00E+00">
                  <c:v>1.0687299999999999E-101</c:v>
                </c:pt>
                <c:pt idx="2624" formatCode="0.00E+00">
                  <c:v>1.41577E-101</c:v>
                </c:pt>
                <c:pt idx="2625" formatCode="0.00E+00">
                  <c:v>1.2293100000000001E-101</c:v>
                </c:pt>
                <c:pt idx="2626" formatCode="0.00E+00">
                  <c:v>2.69646E-102</c:v>
                </c:pt>
                <c:pt idx="2627" formatCode="0.00E+00">
                  <c:v>-1.4854800000000001E-101</c:v>
                </c:pt>
                <c:pt idx="2628" formatCode="0.00E+00">
                  <c:v>-3.6865000000000001E-101</c:v>
                </c:pt>
                <c:pt idx="2629" formatCode="0.00E+00">
                  <c:v>-5.5380399999999998E-101</c:v>
                </c:pt>
                <c:pt idx="2630" formatCode="0.00E+00">
                  <c:v>-5.8884099999999996E-101</c:v>
                </c:pt>
                <c:pt idx="2631" formatCode="0.00E+00">
                  <c:v>-3.6337200000000001E-101</c:v>
                </c:pt>
                <c:pt idx="2632" formatCode="0.00E+00">
                  <c:v>1.6496800000000001E-101</c:v>
                </c:pt>
                <c:pt idx="2633" formatCode="0.00E+00">
                  <c:v>9.3022299999999996E-101</c:v>
                </c:pt>
                <c:pt idx="2634" formatCode="0.00E+00">
                  <c:v>1.7383499999999999E-100</c:v>
                </c:pt>
                <c:pt idx="2635" formatCode="0.00E+00">
                  <c:v>2.2494299999999999E-100</c:v>
                </c:pt>
                <c:pt idx="2636" formatCode="0.00E+00">
                  <c:v>2.05255E-100</c:v>
                </c:pt>
                <c:pt idx="2637" formatCode="0.00E+00">
                  <c:v>8.5012099999999997E-101</c:v>
                </c:pt>
                <c:pt idx="2638" formatCode="0.00E+00">
                  <c:v>-1.3857900000000001E-100</c:v>
                </c:pt>
                <c:pt idx="2639" formatCode="0.00E+00">
                  <c:v>-4.26431E-100</c:v>
                </c:pt>
                <c:pt idx="2640" formatCode="0.00E+00">
                  <c:v>-6.7763000000000003E-100</c:v>
                </c:pt>
                <c:pt idx="2641" formatCode="0.00E+00">
                  <c:v>-7.3533299999999996E-100</c:v>
                </c:pt>
                <c:pt idx="2642" formatCode="0.00E+00">
                  <c:v>-4.4090900000000001E-100</c:v>
                </c:pt>
                <c:pt idx="2643" formatCode="0.00E+00">
                  <c:v>2.88238E-100</c:v>
                </c:pt>
                <c:pt idx="2644" formatCode="0.00E+00">
                  <c:v>1.3873000000000001E-99</c:v>
                </c:pt>
                <c:pt idx="2645" formatCode="0.00E+00">
                  <c:v>2.6040499999999999E-99</c:v>
                </c:pt>
                <c:pt idx="2646" formatCode="0.00E+00">
                  <c:v>3.5052700000000001E-99</c:v>
                </c:pt>
                <c:pt idx="2647" formatCode="0.00E+00">
                  <c:v>3.5456800000000002E-99</c:v>
                </c:pt>
                <c:pt idx="2648" formatCode="0.00E+00">
                  <c:v>2.2620499999999999E-99</c:v>
                </c:pt>
                <c:pt idx="2649" formatCode="0.00E+00">
                  <c:v>-4.2883200000000002E-100</c:v>
                </c:pt>
                <c:pt idx="2650" formatCode="0.00E+00">
                  <c:v>-4.0356000000000002E-99</c:v>
                </c:pt>
                <c:pt idx="2651" formatCode="0.00E+00">
                  <c:v>-7.4612400000000006E-99</c:v>
                </c:pt>
                <c:pt idx="2652" formatCode="0.00E+00">
                  <c:v>-8.9794800000000006E-99</c:v>
                </c:pt>
                <c:pt idx="2653" formatCode="0.00E+00">
                  <c:v>-6.4075300000000001E-99</c:v>
                </c:pt>
                <c:pt idx="2654" formatCode="0.00E+00">
                  <c:v>1.98871E-99</c:v>
                </c:pt>
                <c:pt idx="2655" formatCode="0.00E+00">
                  <c:v>1.5982600000000002E-98</c:v>
                </c:pt>
                <c:pt idx="2656" formatCode="0.00E+00">
                  <c:v>3.2326099999999997E-98</c:v>
                </c:pt>
                <c:pt idx="2657" formatCode="0.00E+00">
                  <c:v>4.5136700000000001E-98</c:v>
                </c:pt>
                <c:pt idx="2658" formatCode="0.00E+00">
                  <c:v>4.8073799999999999E-98</c:v>
                </c:pt>
                <c:pt idx="2659" formatCode="0.00E+00">
                  <c:v>3.7414899999999997E-98</c:v>
                </c:pt>
                <c:pt idx="2660" formatCode="0.00E+00">
                  <c:v>1.3887600000000001E-98</c:v>
                </c:pt>
                <c:pt idx="2661" formatCode="0.00E+00">
                  <c:v>-1.7703600000000001E-98</c:v>
                </c:pt>
                <c:pt idx="2662" formatCode="0.00E+00">
                  <c:v>-4.9631899999999999E-98</c:v>
                </c:pt>
                <c:pt idx="2663" formatCode="0.00E+00">
                  <c:v>-7.1966100000000006E-98</c:v>
                </c:pt>
                <c:pt idx="2664" formatCode="0.00E+00">
                  <c:v>-7.16624E-98</c:v>
                </c:pt>
                <c:pt idx="2665" formatCode="0.00E+00">
                  <c:v>-3.1980900000000001E-98</c:v>
                </c:pt>
                <c:pt idx="2666" formatCode="0.00E+00">
                  <c:v>5.6579800000000002E-98</c:v>
                </c:pt>
                <c:pt idx="2667" formatCode="0.00E+00">
                  <c:v>1.7290199999999999E-97</c:v>
                </c:pt>
                <c:pt idx="2668" formatCode="0.00E+00">
                  <c:v>2.58464E-97</c:v>
                </c:pt>
                <c:pt idx="2669" formatCode="0.00E+00">
                  <c:v>2.44095E-97</c:v>
                </c:pt>
                <c:pt idx="2670" formatCode="0.00E+00">
                  <c:v>8.1355399999999994E-98</c:v>
                </c:pt>
                <c:pt idx="2671" formatCode="0.00E+00">
                  <c:v>-2.4031499999999999E-97</c:v>
                </c:pt>
                <c:pt idx="2672" formatCode="0.00E+00">
                  <c:v>-6.7932499999999999E-97</c:v>
                </c:pt>
                <c:pt idx="2673" formatCode="0.00E+00">
                  <c:v>-1.12838E-96</c:v>
                </c:pt>
                <c:pt idx="2674" formatCode="0.00E+00">
                  <c:v>-1.42111E-96</c:v>
                </c:pt>
                <c:pt idx="2675" formatCode="0.00E+00">
                  <c:v>-1.39905E-96</c:v>
                </c:pt>
                <c:pt idx="2676" formatCode="0.00E+00">
                  <c:v>-1.00417E-96</c:v>
                </c:pt>
                <c:pt idx="2677" formatCode="0.00E+00">
                  <c:v>-2.8737299999999998E-97</c:v>
                </c:pt>
                <c:pt idx="2678" formatCode="0.00E+00">
                  <c:v>5.9469200000000004E-97</c:v>
                </c:pt>
                <c:pt idx="2679" formatCode="0.00E+00">
                  <c:v>1.2824499999999999E-96</c:v>
                </c:pt>
                <c:pt idx="2680" formatCode="0.00E+00">
                  <c:v>1.2947099999999999E-96</c:v>
                </c:pt>
                <c:pt idx="2681" formatCode="0.00E+00">
                  <c:v>3.9542500000000001E-97</c:v>
                </c:pt>
                <c:pt idx="2682" formatCode="0.00E+00">
                  <c:v>-1.27537E-96</c:v>
                </c:pt>
                <c:pt idx="2683" formatCode="0.00E+00">
                  <c:v>-3.4278899999999998E-96</c:v>
                </c:pt>
                <c:pt idx="2684" formatCode="0.00E+00">
                  <c:v>-5.5774700000000003E-96</c:v>
                </c:pt>
                <c:pt idx="2685" formatCode="0.00E+00">
                  <c:v>-6.4969900000000004E-96</c:v>
                </c:pt>
                <c:pt idx="2686" formatCode="0.00E+00">
                  <c:v>-4.06887E-96</c:v>
                </c:pt>
                <c:pt idx="2687" formatCode="0.00E+00">
                  <c:v>3.4532400000000001E-96</c:v>
                </c:pt>
                <c:pt idx="2688" formatCode="0.00E+00">
                  <c:v>1.5780500000000001E-95</c:v>
                </c:pt>
                <c:pt idx="2689" formatCode="0.00E+00">
                  <c:v>3.0634199999999998E-95</c:v>
                </c:pt>
                <c:pt idx="2690" formatCode="0.00E+00">
                  <c:v>4.5175899999999997E-95</c:v>
                </c:pt>
                <c:pt idx="2691" formatCode="0.00E+00">
                  <c:v>5.7109000000000001E-95</c:v>
                </c:pt>
                <c:pt idx="2692" formatCode="0.00E+00">
                  <c:v>6.5162199999999994E-95</c:v>
                </c:pt>
                <c:pt idx="2693" formatCode="0.00E+00">
                  <c:v>6.8811299999999997E-95</c:v>
                </c:pt>
                <c:pt idx="2694" formatCode="0.00E+00">
                  <c:v>6.8052700000000001E-95</c:v>
                </c:pt>
                <c:pt idx="2695" formatCode="0.00E+00">
                  <c:v>6.6143000000000002E-95</c:v>
                </c:pt>
                <c:pt idx="2696" formatCode="0.00E+00">
                  <c:v>7.3703600000000002E-95</c:v>
                </c:pt>
                <c:pt idx="2697" formatCode="0.00E+00">
                  <c:v>1.05146E-94</c:v>
                </c:pt>
                <c:pt idx="2698" formatCode="0.00E+00">
                  <c:v>1.6597000000000001E-94</c:v>
                </c:pt>
                <c:pt idx="2699" formatCode="0.00E+00">
                  <c:v>2.4790699999999998E-94</c:v>
                </c:pt>
                <c:pt idx="2700" formatCode="0.00E+00">
                  <c:v>3.3839600000000002E-94</c:v>
                </c:pt>
                <c:pt idx="2701" formatCode="0.00E+00">
                  <c:v>4.13614E-94</c:v>
                </c:pt>
                <c:pt idx="2702" formatCode="0.00E+00">
                  <c:v>4.0820500000000001E-94</c:v>
                </c:pt>
                <c:pt idx="2703" formatCode="0.00E+00">
                  <c:v>2.2372600000000001E-94</c:v>
                </c:pt>
                <c:pt idx="2704" formatCode="0.00E+00">
                  <c:v>-2.0250999999999999E-94</c:v>
                </c:pt>
                <c:pt idx="2705" formatCode="0.00E+00">
                  <c:v>-8.3970299999999996E-94</c:v>
                </c:pt>
                <c:pt idx="2706" formatCode="0.00E+00">
                  <c:v>-1.5590699999999999E-93</c:v>
                </c:pt>
                <c:pt idx="2707" formatCode="0.00E+00">
                  <c:v>-2.1490300000000001E-93</c:v>
                </c:pt>
                <c:pt idx="2708" formatCode="0.00E+00">
                  <c:v>-2.32776E-93</c:v>
                </c:pt>
                <c:pt idx="2709" formatCode="0.00E+00">
                  <c:v>-1.8014700000000001E-93</c:v>
                </c:pt>
                <c:pt idx="2710" formatCode="0.00E+00">
                  <c:v>-4.2154999999999999E-94</c:v>
                </c:pt>
                <c:pt idx="2711" formatCode="0.00E+00">
                  <c:v>1.61099E-93</c:v>
                </c:pt>
                <c:pt idx="2712" formatCode="0.00E+00">
                  <c:v>3.6741000000000001E-93</c:v>
                </c:pt>
                <c:pt idx="2713" formatCode="0.00E+00">
                  <c:v>5.0487800000000001E-93</c:v>
                </c:pt>
                <c:pt idx="2714" formatCode="0.00E+00">
                  <c:v>5.3891899999999999E-93</c:v>
                </c:pt>
                <c:pt idx="2715" formatCode="0.00E+00">
                  <c:v>4.6074999999999997E-93</c:v>
                </c:pt>
                <c:pt idx="2716" formatCode="0.00E+00">
                  <c:v>2.6212800000000002E-93</c:v>
                </c:pt>
                <c:pt idx="2717" formatCode="0.00E+00">
                  <c:v>-7.6380099999999999E-95</c:v>
                </c:pt>
                <c:pt idx="2718" formatCode="0.00E+00">
                  <c:v>-1.9990099999999998E-93</c:v>
                </c:pt>
                <c:pt idx="2719" formatCode="0.00E+00">
                  <c:v>-1.2598300000000001E-93</c:v>
                </c:pt>
                <c:pt idx="2720" formatCode="0.00E+00">
                  <c:v>3.72178E-93</c:v>
                </c:pt>
                <c:pt idx="2721" formatCode="0.00E+00">
                  <c:v>1.32489E-92</c:v>
                </c:pt>
                <c:pt idx="2722" formatCode="0.00E+00">
                  <c:v>2.5658900000000001E-92</c:v>
                </c:pt>
                <c:pt idx="2723" formatCode="0.00E+00">
                  <c:v>3.8942299999999998E-92</c:v>
                </c:pt>
                <c:pt idx="2724" formatCode="0.00E+00">
                  <c:v>5.2315200000000003E-92</c:v>
                </c:pt>
                <c:pt idx="2725" formatCode="0.00E+00">
                  <c:v>6.2828799999999998E-92</c:v>
                </c:pt>
                <c:pt idx="2726" formatCode="0.00E+00">
                  <c:v>5.9945799999999998E-92</c:v>
                </c:pt>
                <c:pt idx="2727" formatCode="0.00E+00">
                  <c:v>3.2214299999999997E-92</c:v>
                </c:pt>
                <c:pt idx="2728" formatCode="0.00E+00">
                  <c:v>-1.4654699999999999E-92</c:v>
                </c:pt>
                <c:pt idx="2729" formatCode="0.00E+00">
                  <c:v>-6.2302899999999994E-92</c:v>
                </c:pt>
                <c:pt idx="2730" formatCode="0.00E+00">
                  <c:v>-1.00156E-91</c:v>
                </c:pt>
                <c:pt idx="2731" formatCode="0.00E+00">
                  <c:v>-1.0469399999999999E-91</c:v>
                </c:pt>
                <c:pt idx="2732" formatCode="0.00E+00">
                  <c:v>-2.3777E-92</c:v>
                </c:pt>
                <c:pt idx="2733" formatCode="0.00E+00">
                  <c:v>1.59976E-91</c:v>
                </c:pt>
                <c:pt idx="2734" formatCode="0.00E+00">
                  <c:v>3.7031400000000001E-91</c:v>
                </c:pt>
                <c:pt idx="2735" formatCode="0.00E+00">
                  <c:v>4.3283600000000001E-91</c:v>
                </c:pt>
                <c:pt idx="2736" formatCode="0.00E+00">
                  <c:v>9.8218699999999998E-92</c:v>
                </c:pt>
                <c:pt idx="2737" formatCode="0.00E+00">
                  <c:v>-8.4863899999999998E-91</c:v>
                </c:pt>
                <c:pt idx="2738" formatCode="0.00E+00">
                  <c:v>-2.4581100000000001E-90</c:v>
                </c:pt>
                <c:pt idx="2739" formatCode="0.00E+00">
                  <c:v>-4.4878099999999996E-90</c:v>
                </c:pt>
                <c:pt idx="2740" formatCode="0.00E+00">
                  <c:v>-6.1137400000000001E-90</c:v>
                </c:pt>
                <c:pt idx="2741" formatCode="0.00E+00">
                  <c:v>-5.9794300000000003E-90</c:v>
                </c:pt>
                <c:pt idx="2742" formatCode="0.00E+00">
                  <c:v>-3.0155199999999998E-90</c:v>
                </c:pt>
                <c:pt idx="2743" formatCode="0.00E+00">
                  <c:v>3.019E-90</c:v>
                </c:pt>
                <c:pt idx="2744" formatCode="0.00E+00">
                  <c:v>1.163E-89</c:v>
                </c:pt>
                <c:pt idx="2745" formatCode="0.00E+00">
                  <c:v>2.0933E-89</c:v>
                </c:pt>
                <c:pt idx="2746" formatCode="0.00E+00">
                  <c:v>2.6731699999999999E-89</c:v>
                </c:pt>
                <c:pt idx="2747" formatCode="0.00E+00">
                  <c:v>2.3368499999999999E-89</c:v>
                </c:pt>
                <c:pt idx="2748" formatCode="0.00E+00">
                  <c:v>5.9381100000000002E-90</c:v>
                </c:pt>
                <c:pt idx="2749" formatCode="0.00E+00">
                  <c:v>-2.7150699999999999E-89</c:v>
                </c:pt>
                <c:pt idx="2750" formatCode="0.00E+00">
                  <c:v>-7.1099099999999994E-89</c:v>
                </c:pt>
                <c:pt idx="2751" formatCode="0.00E+00">
                  <c:v>-1.1258900000000001E-88</c:v>
                </c:pt>
                <c:pt idx="2752" formatCode="0.00E+00">
                  <c:v>-1.3187799999999999E-88</c:v>
                </c:pt>
                <c:pt idx="2753" formatCode="0.00E+00">
                  <c:v>-1.10161E-88</c:v>
                </c:pt>
                <c:pt idx="2754" formatCode="0.00E+00">
                  <c:v>-3.7583100000000003E-89</c:v>
                </c:pt>
                <c:pt idx="2755" formatCode="0.00E+00">
                  <c:v>8.1595200000000002E-89</c:v>
                </c:pt>
                <c:pt idx="2756" formatCode="0.00E+00">
                  <c:v>2.18651E-88</c:v>
                </c:pt>
                <c:pt idx="2757" formatCode="0.00E+00">
                  <c:v>3.0754999999999997E-88</c:v>
                </c:pt>
                <c:pt idx="2758" formatCode="0.00E+00">
                  <c:v>2.5953800000000002E-88</c:v>
                </c:pt>
                <c:pt idx="2759" formatCode="0.00E+00">
                  <c:v>-3.4043700000000001E-90</c:v>
                </c:pt>
                <c:pt idx="2760" formatCode="0.00E+00">
                  <c:v>-5.2870299999999995E-88</c:v>
                </c:pt>
                <c:pt idx="2761" formatCode="0.00E+00">
                  <c:v>-1.27267E-87</c:v>
                </c:pt>
                <c:pt idx="2762" formatCode="0.00E+00">
                  <c:v>-1.98479E-87</c:v>
                </c:pt>
                <c:pt idx="2763" formatCode="0.00E+00">
                  <c:v>-2.2283700000000002E-87</c:v>
                </c:pt>
                <c:pt idx="2764" formatCode="0.00E+00">
                  <c:v>-1.6153800000000001E-87</c:v>
                </c:pt>
                <c:pt idx="2765" formatCode="0.00E+00">
                  <c:v>-1.2981199999999999E-90</c:v>
                </c:pt>
                <c:pt idx="2766" formatCode="0.00E+00">
                  <c:v>2.4864300000000001E-87</c:v>
                </c:pt>
                <c:pt idx="2767" formatCode="0.00E+00">
                  <c:v>5.3733000000000003E-87</c:v>
                </c:pt>
                <c:pt idx="2768" formatCode="0.00E+00">
                  <c:v>7.6760600000000001E-87</c:v>
                </c:pt>
                <c:pt idx="2769" formatCode="0.00E+00">
                  <c:v>8.0653400000000003E-87</c:v>
                </c:pt>
                <c:pt idx="2770" formatCode="0.00E+00">
                  <c:v>5.4627600000000001E-87</c:v>
                </c:pt>
                <c:pt idx="2771" formatCode="0.00E+00">
                  <c:v>-4.63048E-88</c:v>
                </c:pt>
                <c:pt idx="2772" formatCode="0.00E+00">
                  <c:v>-8.9653E-87</c:v>
                </c:pt>
                <c:pt idx="2773" formatCode="0.00E+00">
                  <c:v>-1.75891E-86</c:v>
                </c:pt>
                <c:pt idx="2774" formatCode="0.00E+00">
                  <c:v>-2.16358E-86</c:v>
                </c:pt>
                <c:pt idx="2775" formatCode="0.00E+00">
                  <c:v>-1.47232E-86</c:v>
                </c:pt>
                <c:pt idx="2776" formatCode="0.00E+00">
                  <c:v>8.7781299999999998E-87</c:v>
                </c:pt>
                <c:pt idx="2777" formatCode="0.00E+00">
                  <c:v>4.9695099999999997E-86</c:v>
                </c:pt>
                <c:pt idx="2778" formatCode="0.00E+00">
                  <c:v>1.00348E-85</c:v>
                </c:pt>
                <c:pt idx="2779" formatCode="0.00E+00">
                  <c:v>1.4223499999999999E-85</c:v>
                </c:pt>
                <c:pt idx="2780" formatCode="0.00E+00">
                  <c:v>1.4784899999999999E-85</c:v>
                </c:pt>
                <c:pt idx="2781" formatCode="0.00E+00">
                  <c:v>9.2301900000000002E-86</c:v>
                </c:pt>
                <c:pt idx="2782" formatCode="0.00E+00">
                  <c:v>-3.1666399999999999E-86</c:v>
                </c:pt>
                <c:pt idx="2783" formatCode="0.00E+00">
                  <c:v>-2.08245E-85</c:v>
                </c:pt>
                <c:pt idx="2784" formatCode="0.00E+00">
                  <c:v>-3.9292900000000001E-85</c:v>
                </c:pt>
                <c:pt idx="2785" formatCode="0.00E+00">
                  <c:v>-5.0186E-85</c:v>
                </c:pt>
                <c:pt idx="2786" formatCode="0.00E+00">
                  <c:v>-4.2585499999999998E-85</c:v>
                </c:pt>
                <c:pt idx="2787" formatCode="0.00E+00">
                  <c:v>-7.5722800000000003E-86</c:v>
                </c:pt>
                <c:pt idx="2788" formatCode="0.00E+00">
                  <c:v>5.6516199999999996E-85</c:v>
                </c:pt>
                <c:pt idx="2789" formatCode="0.00E+00">
                  <c:v>1.3885199999999999E-84</c:v>
                </c:pt>
                <c:pt idx="2790" formatCode="0.00E+00">
                  <c:v>2.1322200000000001E-84</c:v>
                </c:pt>
                <c:pt idx="2791" formatCode="0.00E+00">
                  <c:v>2.4193600000000001E-84</c:v>
                </c:pt>
                <c:pt idx="2792" formatCode="0.00E+00">
                  <c:v>1.86893E-84</c:v>
                </c:pt>
                <c:pt idx="2793" formatCode="0.00E+00">
                  <c:v>2.62659E-85</c:v>
                </c:pt>
                <c:pt idx="2794" formatCode="0.00E+00">
                  <c:v>-2.2656100000000002E-84</c:v>
                </c:pt>
                <c:pt idx="2795" formatCode="0.00E+00">
                  <c:v>-5.0729900000000002E-84</c:v>
                </c:pt>
                <c:pt idx="2796" formatCode="0.00E+00">
                  <c:v>-6.8933999999999998E-84</c:v>
                </c:pt>
                <c:pt idx="2797" formatCode="0.00E+00">
                  <c:v>-5.9737600000000003E-84</c:v>
                </c:pt>
                <c:pt idx="2798" formatCode="0.00E+00">
                  <c:v>-7.7165000000000005E-85</c:v>
                </c:pt>
                <c:pt idx="2799" formatCode="0.00E+00">
                  <c:v>9.0718800000000008E-84</c:v>
                </c:pt>
                <c:pt idx="2800" formatCode="0.00E+00">
                  <c:v>2.2017000000000001E-83</c:v>
                </c:pt>
                <c:pt idx="2801" formatCode="0.00E+00">
                  <c:v>3.40822E-83</c:v>
                </c:pt>
                <c:pt idx="2802" formatCode="0.00E+00">
                  <c:v>3.8917800000000001E-83</c:v>
                </c:pt>
                <c:pt idx="2803" formatCode="0.00E+00">
                  <c:v>2.9654099999999999E-83</c:v>
                </c:pt>
                <c:pt idx="2804" formatCode="0.00E+00">
                  <c:v>2.0905400000000001E-84</c:v>
                </c:pt>
                <c:pt idx="2805" formatCode="0.00E+00">
                  <c:v>-4.2235200000000003E-83</c:v>
                </c:pt>
                <c:pt idx="2806" formatCode="0.00E+00">
                  <c:v>-9.3248899999999996E-83</c:v>
                </c:pt>
                <c:pt idx="2807" formatCode="0.00E+00">
                  <c:v>-1.3060900000000001E-82</c:v>
                </c:pt>
                <c:pt idx="2808" formatCode="0.00E+00">
                  <c:v>-1.26864E-82</c:v>
                </c:pt>
                <c:pt idx="2809" formatCode="0.00E+00">
                  <c:v>-5.7456599999999999E-83</c:v>
                </c:pt>
                <c:pt idx="2810" formatCode="0.00E+00">
                  <c:v>8.6301300000000006E-83</c:v>
                </c:pt>
                <c:pt idx="2811" formatCode="0.00E+00">
                  <c:v>2.8486000000000003E-82</c:v>
                </c:pt>
                <c:pt idx="2812" formatCode="0.00E+00">
                  <c:v>4.7880200000000002E-82</c:v>
                </c:pt>
                <c:pt idx="2813" formatCode="0.00E+00">
                  <c:v>5.71789E-82</c:v>
                </c:pt>
                <c:pt idx="2814" formatCode="0.00E+00">
                  <c:v>4.6425700000000002E-82</c:v>
                </c:pt>
                <c:pt idx="2815" formatCode="0.00E+00">
                  <c:v>9.5305499999999993E-83</c:v>
                </c:pt>
                <c:pt idx="2816" formatCode="0.00E+00">
                  <c:v>-5.2673699999999998E-82</c:v>
                </c:pt>
                <c:pt idx="2817" formatCode="0.00E+00">
                  <c:v>-1.2725299999999999E-81</c:v>
                </c:pt>
                <c:pt idx="2818" formatCode="0.00E+00">
                  <c:v>-1.84225E-81</c:v>
                </c:pt>
                <c:pt idx="2819" formatCode="0.00E+00">
                  <c:v>-1.83146E-81</c:v>
                </c:pt>
                <c:pt idx="2820" formatCode="0.00E+00">
                  <c:v>-8.8947200000000001E-82</c:v>
                </c:pt>
                <c:pt idx="2821" formatCode="0.00E+00">
                  <c:v>1.1398199999999999E-81</c:v>
                </c:pt>
                <c:pt idx="2822" formatCode="0.00E+00">
                  <c:v>4.0399799999999999E-81</c:v>
                </c:pt>
                <c:pt idx="2823" formatCode="0.00E+00">
                  <c:v>7.0381799999999996E-81</c:v>
                </c:pt>
                <c:pt idx="2824" formatCode="0.00E+00">
                  <c:v>8.9048799999999992E-81</c:v>
                </c:pt>
                <c:pt idx="2825" formatCode="0.00E+00">
                  <c:v>8.3468199999999997E-81</c:v>
                </c:pt>
                <c:pt idx="2826" formatCode="0.00E+00">
                  <c:v>4.3930300000000002E-81</c:v>
                </c:pt>
                <c:pt idx="2827" formatCode="0.00E+00">
                  <c:v>-3.1208099999999998E-81</c:v>
                </c:pt>
                <c:pt idx="2828" formatCode="0.00E+00">
                  <c:v>-1.26976E-80</c:v>
                </c:pt>
                <c:pt idx="2829" formatCode="0.00E+00">
                  <c:v>-2.04281E-80</c:v>
                </c:pt>
                <c:pt idx="2830" formatCode="0.00E+00">
                  <c:v>-2.0462000000000001E-80</c:v>
                </c:pt>
                <c:pt idx="2831" formatCode="0.00E+00">
                  <c:v>-7.0261999999999998E-81</c:v>
                </c:pt>
                <c:pt idx="2832" formatCode="0.00E+00">
                  <c:v>2.27671E-80</c:v>
                </c:pt>
                <c:pt idx="2833" formatCode="0.00E+00">
                  <c:v>6.6098099999999999E-80</c:v>
                </c:pt>
                <c:pt idx="2834" formatCode="0.00E+00">
                  <c:v>1.12149E-79</c:v>
                </c:pt>
                <c:pt idx="2835" formatCode="0.00E+00">
                  <c:v>1.41291E-79</c:v>
                </c:pt>
                <c:pt idx="2836" formatCode="0.00E+00">
                  <c:v>1.2846800000000001E-79</c:v>
                </c:pt>
                <c:pt idx="2837" formatCode="0.00E+00">
                  <c:v>5.3345700000000001E-80</c:v>
                </c:pt>
                <c:pt idx="2838" formatCode="0.00E+00">
                  <c:v>-8.6429400000000007E-80</c:v>
                </c:pt>
                <c:pt idx="2839" formatCode="0.00E+00">
                  <c:v>-2.6559500000000001E-79</c:v>
                </c:pt>
                <c:pt idx="2840" formatCode="0.00E+00">
                  <c:v>-4.2698699999999998E-79</c:v>
                </c:pt>
                <c:pt idx="2841" formatCode="0.00E+00">
                  <c:v>-4.9089100000000002E-79</c:v>
                </c:pt>
                <c:pt idx="2842" formatCode="0.00E+00">
                  <c:v>-3.8480500000000002E-79</c:v>
                </c:pt>
                <c:pt idx="2843" formatCode="0.00E+00">
                  <c:v>-7.3673999999999996E-80</c:v>
                </c:pt>
                <c:pt idx="2844" formatCode="0.00E+00">
                  <c:v>4.1747999999999998E-79</c:v>
                </c:pt>
                <c:pt idx="2845" formatCode="0.00E+00">
                  <c:v>9.6303499999999997E-79</c:v>
                </c:pt>
                <c:pt idx="2846" formatCode="0.00E+00">
                  <c:v>1.31091E-78</c:v>
                </c:pt>
                <c:pt idx="2847" formatCode="0.00E+00">
                  <c:v>1.1509100000000001E-78</c:v>
                </c:pt>
                <c:pt idx="2848" formatCode="0.00E+00">
                  <c:v>2.43009E-79</c:v>
                </c:pt>
                <c:pt idx="2849" formatCode="0.00E+00">
                  <c:v>-1.4744900000000001E-78</c:v>
                </c:pt>
                <c:pt idx="2850" formatCode="0.00E+00">
                  <c:v>-3.7520999999999999E-78</c:v>
                </c:pt>
                <c:pt idx="2851" formatCode="0.00E+00">
                  <c:v>-5.8539199999999999E-78</c:v>
                </c:pt>
                <c:pt idx="2852" formatCode="0.00E+00">
                  <c:v>-6.5925499999999999E-78</c:v>
                </c:pt>
                <c:pt idx="2853" formatCode="0.00E+00">
                  <c:v>-4.7619000000000001E-78</c:v>
                </c:pt>
                <c:pt idx="2854" formatCode="0.00E+00">
                  <c:v>3.1424099999999998E-79</c:v>
                </c:pt>
                <c:pt idx="2855" formatCode="0.00E+00">
                  <c:v>8.3403699999999999E-78</c:v>
                </c:pt>
                <c:pt idx="2856" formatCode="0.00E+00">
                  <c:v>1.75566E-77</c:v>
                </c:pt>
                <c:pt idx="2857" formatCode="0.00E+00">
                  <c:v>2.45439E-77</c:v>
                </c:pt>
                <c:pt idx="2858" formatCode="0.00E+00">
                  <c:v>2.5041800000000002E-77</c:v>
                </c:pt>
                <c:pt idx="2859" formatCode="0.00E+00">
                  <c:v>1.53668E-77</c:v>
                </c:pt>
                <c:pt idx="2860" formatCode="0.00E+00">
                  <c:v>-6.0634199999999996E-78</c:v>
                </c:pt>
                <c:pt idx="2861" formatCode="0.00E+00">
                  <c:v>-3.6462500000000002E-77</c:v>
                </c:pt>
                <c:pt idx="2862" formatCode="0.00E+00">
                  <c:v>-6.6214899999999998E-77</c:v>
                </c:pt>
                <c:pt idx="2863" formatCode="0.00E+00">
                  <c:v>-7.9378499999999998E-77</c:v>
                </c:pt>
                <c:pt idx="2864" formatCode="0.00E+00">
                  <c:v>-5.8974299999999996E-77</c:v>
                </c:pt>
                <c:pt idx="2865" formatCode="0.00E+00">
                  <c:v>5.35384E-78</c:v>
                </c:pt>
                <c:pt idx="2866" formatCode="0.00E+00">
                  <c:v>1.1052499999999999E-76</c:v>
                </c:pt>
                <c:pt idx="2867" formatCode="0.00E+00">
                  <c:v>2.34978E-76</c:v>
                </c:pt>
                <c:pt idx="2868" formatCode="0.00E+00">
                  <c:v>3.3625300000000002E-76</c:v>
                </c:pt>
                <c:pt idx="2869" formatCode="0.00E+00">
                  <c:v>3.5706400000000003E-76</c:v>
                </c:pt>
                <c:pt idx="2870" formatCode="0.00E+00">
                  <c:v>2.45368E-76</c:v>
                </c:pt>
                <c:pt idx="2871" formatCode="0.00E+00">
                  <c:v>-1.7984699999999998E-77</c:v>
                </c:pt>
                <c:pt idx="2872" formatCode="0.00E+00">
                  <c:v>-3.96759E-76</c:v>
                </c:pt>
                <c:pt idx="2873" formatCode="0.00E+00">
                  <c:v>-7.8908500000000002E-76</c:v>
                </c:pt>
                <c:pt idx="2874" formatCode="0.00E+00">
                  <c:v>-1.0384799999999999E-75</c:v>
                </c:pt>
                <c:pt idx="2875" formatCode="0.00E+00">
                  <c:v>-9.6820900000000003E-76</c:v>
                </c:pt>
                <c:pt idx="2876" formatCode="0.00E+00">
                  <c:v>-4.3071700000000002E-76</c:v>
                </c:pt>
                <c:pt idx="2877" formatCode="0.00E+00">
                  <c:v>6.0596900000000002E-76</c:v>
                </c:pt>
                <c:pt idx="2878" formatCode="0.00E+00">
                  <c:v>1.9339500000000001E-75</c:v>
                </c:pt>
                <c:pt idx="2879" formatCode="0.00E+00">
                  <c:v>3.0425999999999998E-75</c:v>
                </c:pt>
                <c:pt idx="2880" formatCode="0.00E+00">
                  <c:v>3.2066800000000001E-75</c:v>
                </c:pt>
                <c:pt idx="2881" formatCode="0.00E+00">
                  <c:v>1.69938E-75</c:v>
                </c:pt>
                <c:pt idx="2882" formatCode="0.00E+00">
                  <c:v>-1.8738199999999999E-75</c:v>
                </c:pt>
                <c:pt idx="2883" formatCode="0.00E+00">
                  <c:v>-7.1664000000000004E-75</c:v>
                </c:pt>
                <c:pt idx="2884" formatCode="0.00E+00">
                  <c:v>-1.28473E-74</c:v>
                </c:pt>
                <c:pt idx="2885" formatCode="0.00E+00">
                  <c:v>-1.6696500000000001E-74</c:v>
                </c:pt>
                <c:pt idx="2886" formatCode="0.00E+00">
                  <c:v>-1.6073199999999999E-74</c:v>
                </c:pt>
                <c:pt idx="2887" formatCode="0.00E+00">
                  <c:v>-8.8474599999999999E-75</c:v>
                </c:pt>
                <c:pt idx="2888" formatCode="0.00E+00">
                  <c:v>5.3014899999999997E-75</c:v>
                </c:pt>
                <c:pt idx="2889" formatCode="0.00E+00">
                  <c:v>2.3729499999999998E-74</c:v>
                </c:pt>
                <c:pt idx="2890" formatCode="0.00E+00">
                  <c:v>4.04085E-74</c:v>
                </c:pt>
                <c:pt idx="2891" formatCode="0.00E+00">
                  <c:v>4.6898799999999998E-74</c:v>
                </c:pt>
                <c:pt idx="2892" formatCode="0.00E+00">
                  <c:v>3.4845E-74</c:v>
                </c:pt>
                <c:pt idx="2893" formatCode="0.00E+00">
                  <c:v>-7.1968300000000002E-76</c:v>
                </c:pt>
                <c:pt idx="2894" formatCode="0.00E+00">
                  <c:v>-5.7349000000000003E-74</c:v>
                </c:pt>
                <c:pt idx="2895" formatCode="0.00E+00">
                  <c:v>-1.20836E-73</c:v>
                </c:pt>
                <c:pt idx="2896" formatCode="0.00E+00">
                  <c:v>-1.6562100000000002E-73</c:v>
                </c:pt>
                <c:pt idx="2897" formatCode="0.00E+00">
                  <c:v>-1.6388100000000001E-73</c:v>
                </c:pt>
                <c:pt idx="2898" formatCode="0.00E+00">
                  <c:v>-9.57343E-74</c:v>
                </c:pt>
                <c:pt idx="2899" formatCode="0.00E+00">
                  <c:v>4.3921199999999997E-74</c:v>
                </c:pt>
                <c:pt idx="2900" formatCode="0.00E+00">
                  <c:v>2.3344E-73</c:v>
                </c:pt>
                <c:pt idx="2901" formatCode="0.00E+00">
                  <c:v>4.0978800000000002E-73</c:v>
                </c:pt>
                <c:pt idx="2902" formatCode="0.00E+00">
                  <c:v>4.7079300000000001E-73</c:v>
                </c:pt>
                <c:pt idx="2903" formatCode="0.00E+00">
                  <c:v>3.0183800000000001E-73</c:v>
                </c:pt>
                <c:pt idx="2904" formatCode="0.00E+00">
                  <c:v>-1.7665599999999999E-73</c:v>
                </c:pt>
                <c:pt idx="2905" formatCode="0.00E+00">
                  <c:v>-9.4595700000000004E-73</c:v>
                </c:pt>
                <c:pt idx="2906" formatCode="0.00E+00">
                  <c:v>-1.8342899999999999E-72</c:v>
                </c:pt>
                <c:pt idx="2907" formatCode="0.00E+00">
                  <c:v>-2.5137399999999999E-72</c:v>
                </c:pt>
                <c:pt idx="2908" formatCode="0.00E+00">
                  <c:v>-2.59203E-72</c:v>
                </c:pt>
                <c:pt idx="2909" formatCode="0.00E+00">
                  <c:v>-1.76392E-72</c:v>
                </c:pt>
                <c:pt idx="2910" formatCode="0.00E+00">
                  <c:v>7.4889700000000003E-74</c:v>
                </c:pt>
                <c:pt idx="2911" formatCode="0.00E+00">
                  <c:v>2.6820299999999999E-72</c:v>
                </c:pt>
                <c:pt idx="2912" formatCode="0.00E+00">
                  <c:v>5.1741099999999997E-72</c:v>
                </c:pt>
                <c:pt idx="2913" formatCode="0.00E+00">
                  <c:v>5.9518999999999998E-72</c:v>
                </c:pt>
                <c:pt idx="2914" formatCode="0.00E+00">
                  <c:v>3.2759499999999999E-72</c:v>
                </c:pt>
                <c:pt idx="2915" formatCode="0.00E+00">
                  <c:v>-3.8604600000000001E-72</c:v>
                </c:pt>
                <c:pt idx="2916" formatCode="0.00E+00">
                  <c:v>-1.5084300000000001E-71</c:v>
                </c:pt>
                <c:pt idx="2917" formatCode="0.00E+00">
                  <c:v>-2.82211E-71</c:v>
                </c:pt>
                <c:pt idx="2918" formatCode="0.00E+00">
                  <c:v>-3.9135E-71</c:v>
                </c:pt>
                <c:pt idx="2919" formatCode="0.00E+00">
                  <c:v>-4.2395300000000001E-71</c:v>
                </c:pt>
                <c:pt idx="2920" formatCode="0.00E+00">
                  <c:v>-3.3209500000000001E-71</c:v>
                </c:pt>
                <c:pt idx="2921" formatCode="0.00E+00">
                  <c:v>-9.9667300000000004E-72</c:v>
                </c:pt>
                <c:pt idx="2922" formatCode="0.00E+00">
                  <c:v>2.3874100000000001E-71</c:v>
                </c:pt>
                <c:pt idx="2923" formatCode="0.00E+00">
                  <c:v>5.8950199999999999E-71</c:v>
                </c:pt>
                <c:pt idx="2924" formatCode="0.00E+00">
                  <c:v>8.1363299999999997E-71</c:v>
                </c:pt>
                <c:pt idx="2925" formatCode="0.00E+00">
                  <c:v>7.7850500000000002E-71</c:v>
                </c:pt>
                <c:pt idx="2926" formatCode="0.00E+00">
                  <c:v>4.1382900000000001E-71</c:v>
                </c:pt>
                <c:pt idx="2927" formatCode="0.00E+00">
                  <c:v>-2.6621300000000002E-71</c:v>
                </c:pt>
                <c:pt idx="2928" formatCode="0.00E+00">
                  <c:v>-1.1194900000000001E-70</c:v>
                </c:pt>
                <c:pt idx="2929" formatCode="0.00E+00">
                  <c:v>-1.7748700000000001E-70</c:v>
                </c:pt>
                <c:pt idx="2930" formatCode="0.00E+00">
                  <c:v>-1.6322300000000001E-70</c:v>
                </c:pt>
                <c:pt idx="2931" formatCode="0.00E+00">
                  <c:v>-8.5983400000000002E-72</c:v>
                </c:pt>
                <c:pt idx="2932" formatCode="0.00E+00">
                  <c:v>3.1704899999999997E-70</c:v>
                </c:pt>
                <c:pt idx="2933" formatCode="0.00E+00">
                  <c:v>7.8624000000000001E-70</c:v>
                </c:pt>
                <c:pt idx="2934" formatCode="0.00E+00">
                  <c:v>1.28413E-69</c:v>
                </c:pt>
                <c:pt idx="2935" formatCode="0.00E+00">
                  <c:v>1.6051199999999999E-69</c:v>
                </c:pt>
                <c:pt idx="2936" formatCode="0.00E+00">
                  <c:v>1.5146200000000001E-69</c:v>
                </c:pt>
                <c:pt idx="2937" formatCode="0.00E+00">
                  <c:v>8.5346699999999997E-70</c:v>
                </c:pt>
                <c:pt idx="2938" formatCode="0.00E+00">
                  <c:v>-3.7800799999999999E-70</c:v>
                </c:pt>
                <c:pt idx="2939" formatCode="0.00E+00">
                  <c:v>-1.9547100000000001E-69</c:v>
                </c:pt>
                <c:pt idx="2940" formatCode="0.00E+00">
                  <c:v>-3.3485899999999999E-69</c:v>
                </c:pt>
                <c:pt idx="2941" formatCode="0.00E+00">
                  <c:v>-3.8092499999999998E-69</c:v>
                </c:pt>
                <c:pt idx="2942" formatCode="0.00E+00">
                  <c:v>-2.74017E-69</c:v>
                </c:pt>
                <c:pt idx="2943" formatCode="0.00E+00">
                  <c:v>-1.2572999999999999E-71</c:v>
                </c:pt>
                <c:pt idx="2944" formatCode="0.00E+00">
                  <c:v>4.01806E-69</c:v>
                </c:pt>
                <c:pt idx="2945" formatCode="0.00E+00">
                  <c:v>8.4464700000000001E-69</c:v>
                </c:pt>
                <c:pt idx="2946" formatCode="0.00E+00">
                  <c:v>1.1809000000000001E-68</c:v>
                </c:pt>
                <c:pt idx="2947" formatCode="0.00E+00">
                  <c:v>1.2484599999999999E-68</c:v>
                </c:pt>
                <c:pt idx="2948" formatCode="0.00E+00">
                  <c:v>8.9856000000000004E-69</c:v>
                </c:pt>
                <c:pt idx="2949" formatCode="0.00E+00">
                  <c:v>3.1738300000000003E-70</c:v>
                </c:pt>
                <c:pt idx="2950" formatCode="0.00E+00">
                  <c:v>-1.2379199999999999E-68</c:v>
                </c:pt>
                <c:pt idx="2951" formatCode="0.00E+00">
                  <c:v>-2.3637100000000002E-68</c:v>
                </c:pt>
                <c:pt idx="2952" formatCode="0.00E+00">
                  <c:v>-2.38163E-68</c:v>
                </c:pt>
                <c:pt idx="2953" formatCode="0.00E+00">
                  <c:v>-2.4605100000000002E-69</c:v>
                </c:pt>
                <c:pt idx="2954" formatCode="0.00E+00">
                  <c:v>4.7173399999999996E-68</c:v>
                </c:pt>
                <c:pt idx="2955" formatCode="0.00E+00">
                  <c:v>1.2302700000000001E-67</c:v>
                </c:pt>
                <c:pt idx="2956" formatCode="0.00E+00">
                  <c:v>2.1003199999999999E-67</c:v>
                </c:pt>
                <c:pt idx="2957" formatCode="0.00E+00">
                  <c:v>2.8388200000000001E-67</c:v>
                </c:pt>
                <c:pt idx="2958" formatCode="0.00E+00">
                  <c:v>3.2077399999999999E-67</c:v>
                </c:pt>
                <c:pt idx="2959" formatCode="0.00E+00">
                  <c:v>3.0011500000000003E-67</c:v>
                </c:pt>
                <c:pt idx="2960" formatCode="0.00E+00">
                  <c:v>2.1009E-67</c:v>
                </c:pt>
                <c:pt idx="2961" formatCode="0.00E+00">
                  <c:v>6.6589900000000002E-68</c:v>
                </c:pt>
                <c:pt idx="2962" formatCode="0.00E+00">
                  <c:v>-8.3331299999999995E-68</c:v>
                </c:pt>
                <c:pt idx="2963" formatCode="0.00E+00">
                  <c:v>-1.7936300000000001E-67</c:v>
                </c:pt>
                <c:pt idx="2964" formatCode="0.00E+00">
                  <c:v>-1.5940200000000002E-67</c:v>
                </c:pt>
                <c:pt idx="2965" formatCode="0.00E+00">
                  <c:v>1.8210800000000001E-68</c:v>
                </c:pt>
                <c:pt idx="2966" formatCode="0.00E+00">
                  <c:v>3.3772700000000002E-67</c:v>
                </c:pt>
                <c:pt idx="2967" formatCode="0.00E+00">
                  <c:v>7.2029299999999997E-67</c:v>
                </c:pt>
                <c:pt idx="2968" formatCode="0.00E+00">
                  <c:v>1.03073E-66</c:v>
                </c:pt>
                <c:pt idx="2969" formatCode="0.00E+00">
                  <c:v>1.06126E-66</c:v>
                </c:pt>
                <c:pt idx="2970" formatCode="0.00E+00">
                  <c:v>5.0848600000000001E-67</c:v>
                </c:pt>
                <c:pt idx="2971" formatCode="0.00E+00">
                  <c:v>-9.74991E-67</c:v>
                </c:pt>
                <c:pt idx="2972" formatCode="0.00E+00">
                  <c:v>-3.4129400000000002E-66</c:v>
                </c:pt>
                <c:pt idx="2973" formatCode="0.00E+00">
                  <c:v>-5.8652899999999998E-66</c:v>
                </c:pt>
                <c:pt idx="2974" formatCode="0.00E+00">
                  <c:v>-6.3448900000000004E-66</c:v>
                </c:pt>
                <c:pt idx="2975" formatCode="0.00E+00">
                  <c:v>-2.75602E-66</c:v>
                </c:pt>
                <c:pt idx="2976" formatCode="0.00E+00">
                  <c:v>6.0177900000000004E-66</c:v>
                </c:pt>
                <c:pt idx="2977" formatCode="0.00E+00">
                  <c:v>1.9585099999999998E-65</c:v>
                </c:pt>
                <c:pt idx="2978" formatCode="0.00E+00">
                  <c:v>3.56845E-65</c:v>
                </c:pt>
                <c:pt idx="2979" formatCode="0.00E+00">
                  <c:v>5.0026000000000004E-65</c:v>
                </c:pt>
                <c:pt idx="2980" formatCode="0.00E+00">
                  <c:v>5.7363300000000003E-65</c:v>
                </c:pt>
                <c:pt idx="2981" formatCode="0.00E+00">
                  <c:v>5.3413199999999998E-65</c:v>
                </c:pt>
                <c:pt idx="2982" formatCode="0.00E+00">
                  <c:v>3.6363200000000002E-65</c:v>
                </c:pt>
                <c:pt idx="2983" formatCode="0.00E+00">
                  <c:v>8.5973699999999996E-66</c:v>
                </c:pt>
                <c:pt idx="2984" formatCode="0.00E+00">
                  <c:v>-2.1910599999999999E-65</c:v>
                </c:pt>
                <c:pt idx="2985" formatCode="0.00E+00">
                  <c:v>-4.1445500000000001E-65</c:v>
                </c:pt>
                <c:pt idx="2986" formatCode="0.00E+00">
                  <c:v>-3.03395E-65</c:v>
                </c:pt>
                <c:pt idx="2987" formatCode="0.00E+00">
                  <c:v>3.1200800000000001E-65</c:v>
                </c:pt>
                <c:pt idx="2988" formatCode="0.00E+00">
                  <c:v>1.4763899999999999E-64</c:v>
                </c:pt>
                <c:pt idx="2989" formatCode="0.00E+00">
                  <c:v>2.9724199999999999E-64</c:v>
                </c:pt>
                <c:pt idx="2990" formatCode="0.00E+00">
                  <c:v>4.2561500000000003E-64</c:v>
                </c:pt>
                <c:pt idx="2991" formatCode="0.00E+00">
                  <c:v>4.4022500000000001E-64</c:v>
                </c:pt>
                <c:pt idx="2992" formatCode="0.00E+00">
                  <c:v>2.4344299999999999E-64</c:v>
                </c:pt>
                <c:pt idx="2993" formatCode="0.00E+00">
                  <c:v>-1.97645E-64</c:v>
                </c:pt>
                <c:pt idx="2994" formatCode="0.00E+00">
                  <c:v>-8.2155500000000005E-64</c:v>
                </c:pt>
                <c:pt idx="2995" formatCode="0.00E+00">
                  <c:v>-1.5014900000000001E-63</c:v>
                </c:pt>
                <c:pt idx="2996" formatCode="0.00E+00">
                  <c:v>-2.0714099999999999E-63</c:v>
                </c:pt>
                <c:pt idx="2997" formatCode="0.00E+00">
                  <c:v>-2.30475E-63</c:v>
                </c:pt>
                <c:pt idx="2998" formatCode="0.00E+00">
                  <c:v>-1.9044400000000001E-63</c:v>
                </c:pt>
                <c:pt idx="2999" formatCode="0.00E+00">
                  <c:v>-6.6461299999999994E-64</c:v>
                </c:pt>
                <c:pt idx="3000" formatCode="0.00E+00">
                  <c:v>1.21747E-63</c:v>
                </c:pt>
                <c:pt idx="3001" formatCode="0.00E+00">
                  <c:v>2.9521099999999999E-63</c:v>
                </c:pt>
                <c:pt idx="3002" formatCode="0.00E+00">
                  <c:v>3.2620300000000001E-63</c:v>
                </c:pt>
                <c:pt idx="3003" formatCode="0.00E+00">
                  <c:v>7.72576E-64</c:v>
                </c:pt>
                <c:pt idx="3004" formatCode="0.00E+00">
                  <c:v>-5.3781500000000002E-63</c:v>
                </c:pt>
                <c:pt idx="3005" formatCode="0.00E+00">
                  <c:v>-1.4869999999999999E-62</c:v>
                </c:pt>
                <c:pt idx="3006" formatCode="0.00E+00">
                  <c:v>-2.57213E-62</c:v>
                </c:pt>
                <c:pt idx="3007" formatCode="0.00E+00">
                  <c:v>-3.4411500000000002E-62</c:v>
                </c:pt>
                <c:pt idx="3008" formatCode="0.00E+00">
                  <c:v>-3.6671900000000002E-62</c:v>
                </c:pt>
                <c:pt idx="3009" formatCode="0.00E+00">
                  <c:v>-2.8464100000000001E-62</c:v>
                </c:pt>
                <c:pt idx="3010" formatCode="0.00E+00">
                  <c:v>-7.7680500000000005E-63</c:v>
                </c:pt>
                <c:pt idx="3011" formatCode="0.00E+00">
                  <c:v>2.2484900000000001E-62</c:v>
                </c:pt>
                <c:pt idx="3012" formatCode="0.00E+00">
                  <c:v>5.2464599999999998E-62</c:v>
                </c:pt>
                <c:pt idx="3013" formatCode="0.00E+00">
                  <c:v>6.6578700000000002E-62</c:v>
                </c:pt>
                <c:pt idx="3014" formatCode="0.00E+00">
                  <c:v>4.8736900000000003E-62</c:v>
                </c:pt>
                <c:pt idx="3015" formatCode="0.00E+00">
                  <c:v>-9.49579E-63</c:v>
                </c:pt>
                <c:pt idx="3016" formatCode="0.00E+00">
                  <c:v>-1.0347299999999999E-61</c:v>
                </c:pt>
                <c:pt idx="3017" formatCode="0.00E+00">
                  <c:v>-2.1343699999999999E-61</c:v>
                </c:pt>
                <c:pt idx="3018" formatCode="0.00E+00">
                  <c:v>-2.9994500000000002E-61</c:v>
                </c:pt>
                <c:pt idx="3019" formatCode="0.00E+00">
                  <c:v>-3.0425200000000001E-61</c:v>
                </c:pt>
                <c:pt idx="3020" formatCode="0.00E+00">
                  <c:v>-1.6671000000000001E-61</c:v>
                </c:pt>
                <c:pt idx="3021" formatCode="0.00E+00">
                  <c:v>1.4159400000000001E-61</c:v>
                </c:pt>
                <c:pt idx="3022" formatCode="0.00E+00">
                  <c:v>5.8602300000000003E-61</c:v>
                </c:pt>
                <c:pt idx="3023" formatCode="0.00E+00">
                  <c:v>1.03929E-60</c:v>
                </c:pt>
                <c:pt idx="3024" formatCode="0.00E+00">
                  <c:v>1.2734200000000001E-60</c:v>
                </c:pt>
                <c:pt idx="3025" formatCode="0.00E+00">
                  <c:v>1.02996E-60</c:v>
                </c:pt>
                <c:pt idx="3026" formatCode="0.00E+00">
                  <c:v>1.7758599999999998E-61</c:v>
                </c:pt>
                <c:pt idx="3027" formatCode="0.00E+00">
                  <c:v>-1.1951899999999999E-60</c:v>
                </c:pt>
                <c:pt idx="3028" formatCode="0.00E+00">
                  <c:v>-2.8125900000000001E-60</c:v>
                </c:pt>
                <c:pt idx="3029" formatCode="0.00E+00">
                  <c:v>-4.1284600000000001E-60</c:v>
                </c:pt>
                <c:pt idx="3030" formatCode="0.00E+00">
                  <c:v>-4.2166899999999999E-60</c:v>
                </c:pt>
                <c:pt idx="3031" formatCode="0.00E+00">
                  <c:v>-2.1358600000000001E-60</c:v>
                </c:pt>
                <c:pt idx="3032" formatCode="0.00E+00">
                  <c:v>2.4521400000000001E-60</c:v>
                </c:pt>
                <c:pt idx="3033" formatCode="0.00E+00">
                  <c:v>9.00472E-60</c:v>
                </c:pt>
                <c:pt idx="3034" formatCode="0.00E+00">
                  <c:v>1.5935500000000001E-59</c:v>
                </c:pt>
                <c:pt idx="3035" formatCode="0.00E+00">
                  <c:v>2.0542099999999999E-59</c:v>
                </c:pt>
                <c:pt idx="3036" formatCode="0.00E+00">
                  <c:v>1.9547399999999999E-59</c:v>
                </c:pt>
                <c:pt idx="3037" formatCode="0.00E+00">
                  <c:v>1.0061399999999999E-59</c:v>
                </c:pt>
                <c:pt idx="3038" formatCode="0.00E+00">
                  <c:v>-8.8978800000000004E-60</c:v>
                </c:pt>
                <c:pt idx="3039" formatCode="0.00E+00">
                  <c:v>-3.4057500000000002E-59</c:v>
                </c:pt>
                <c:pt idx="3040" formatCode="0.00E+00">
                  <c:v>-5.64569E-59</c:v>
                </c:pt>
                <c:pt idx="3041" formatCode="0.00E+00">
                  <c:v>-6.2350500000000002E-59</c:v>
                </c:pt>
                <c:pt idx="3042" formatCode="0.00E+00">
                  <c:v>-3.6015200000000001E-59</c:v>
                </c:pt>
                <c:pt idx="3043" formatCode="0.00E+00">
                  <c:v>3.35625E-59</c:v>
                </c:pt>
                <c:pt idx="3044" formatCode="0.00E+00">
                  <c:v>1.4208799999999999E-58</c:v>
                </c:pt>
                <c:pt idx="3045" formatCode="0.00E+00">
                  <c:v>2.63398E-58</c:v>
                </c:pt>
                <c:pt idx="3046" formatCode="0.00E+00">
                  <c:v>3.5103999999999998E-58</c:v>
                </c:pt>
                <c:pt idx="3047" formatCode="0.00E+00">
                  <c:v>3.4702899999999997E-58</c:v>
                </c:pt>
                <c:pt idx="3048" formatCode="0.00E+00">
                  <c:v>2.0389900000000001E-58</c:v>
                </c:pt>
                <c:pt idx="3049" formatCode="0.00E+00">
                  <c:v>-8.4714700000000006E-59</c:v>
                </c:pt>
                <c:pt idx="3050" formatCode="0.00E+00">
                  <c:v>-4.6699699999999999E-58</c:v>
                </c:pt>
                <c:pt idx="3051" formatCode="0.00E+00">
                  <c:v>-8.3350099999999993E-58</c:v>
                </c:pt>
                <c:pt idx="3052" formatCode="0.00E+00">
                  <c:v>-1.03147E-57</c:v>
                </c:pt>
                <c:pt idx="3053" formatCode="0.00E+00">
                  <c:v>-8.9385999999999993E-58</c:v>
                </c:pt>
                <c:pt idx="3054" formatCode="0.00E+00">
                  <c:v>-2.8231800000000002E-58</c:v>
                </c:pt>
                <c:pt idx="3055" formatCode="0.00E+00">
                  <c:v>8.1423799999999994E-58</c:v>
                </c:pt>
                <c:pt idx="3056" formatCode="0.00E+00">
                  <c:v>2.12228E-57</c:v>
                </c:pt>
                <c:pt idx="3057" formatCode="0.00E+00">
                  <c:v>3.0270899999999998E-57</c:v>
                </c:pt>
                <c:pt idx="3058" formatCode="0.00E+00">
                  <c:v>2.6986299999999998E-57</c:v>
                </c:pt>
                <c:pt idx="3059" formatCode="0.00E+00">
                  <c:v>3.2140299999999997E-58</c:v>
                </c:pt>
                <c:pt idx="3060" formatCode="0.00E+00">
                  <c:v>-4.4735999999999999E-57</c:v>
                </c:pt>
                <c:pt idx="3061" formatCode="0.00E+00">
                  <c:v>-1.1062E-56</c:v>
                </c:pt>
                <c:pt idx="3062" formatCode="0.00E+00">
                  <c:v>-1.7611000000000001E-56</c:v>
                </c:pt>
                <c:pt idx="3063" formatCode="0.00E+00">
                  <c:v>-2.1230799999999999E-56</c:v>
                </c:pt>
                <c:pt idx="3064" formatCode="0.00E+00">
                  <c:v>-1.84416E-56</c:v>
                </c:pt>
                <c:pt idx="3065" formatCode="0.00E+00">
                  <c:v>-6.53174E-57</c:v>
                </c:pt>
                <c:pt idx="3066" formatCode="0.00E+00">
                  <c:v>1.4283200000000001E-56</c:v>
                </c:pt>
                <c:pt idx="3067" formatCode="0.00E+00">
                  <c:v>3.9461699999999999E-56</c:v>
                </c:pt>
                <c:pt idx="3068" formatCode="0.00E+00">
                  <c:v>6.0638799999999998E-56</c:v>
                </c:pt>
                <c:pt idx="3069" formatCode="0.00E+00">
                  <c:v>6.7393999999999999E-56</c:v>
                </c:pt>
                <c:pt idx="3070" formatCode="0.00E+00">
                  <c:v>4.9480799999999996E-56</c:v>
                </c:pt>
                <c:pt idx="3071" formatCode="0.00E+00">
                  <c:v>8.4066799999999997E-58</c:v>
                </c:pt>
                <c:pt idx="3072" formatCode="0.00E+00">
                  <c:v>-7.3469100000000002E-56</c:v>
                </c:pt>
                <c:pt idx="3073" formatCode="0.00E+00">
                  <c:v>-1.4878300000000001E-55</c:v>
                </c:pt>
                <c:pt idx="3074" formatCode="0.00E+00">
                  <c:v>-1.7681200000000001E-55</c:v>
                </c:pt>
                <c:pt idx="3075" formatCode="0.00E+00">
                  <c:v>-9.8182999999999993E-56</c:v>
                </c:pt>
                <c:pt idx="3076" formatCode="0.00E+00">
                  <c:v>1.28319E-55</c:v>
                </c:pt>
                <c:pt idx="3077" formatCode="0.00E+00">
                  <c:v>4.9957599999999997E-55</c:v>
                </c:pt>
                <c:pt idx="3078" formatCode="0.00E+00">
                  <c:v>9.48981E-55</c:v>
                </c:pt>
                <c:pt idx="3079" formatCode="0.00E+00">
                  <c:v>1.32636E-54</c:v>
                </c:pt>
                <c:pt idx="3080" formatCode="0.00E+00">
                  <c:v>1.4193699999999999E-54</c:v>
                </c:pt>
                <c:pt idx="3081" formatCode="0.00E+00">
                  <c:v>1.04483E-54</c:v>
                </c:pt>
                <c:pt idx="3082" formatCode="0.00E+00">
                  <c:v>1.4205900000000001E-55</c:v>
                </c:pt>
                <c:pt idx="3083" formatCode="0.00E+00">
                  <c:v>-1.1763600000000001E-54</c:v>
                </c:pt>
                <c:pt idx="3084" formatCode="0.00E+00">
                  <c:v>-2.58026E-54</c:v>
                </c:pt>
                <c:pt idx="3085" formatCode="0.00E+00">
                  <c:v>-3.48363E-54</c:v>
                </c:pt>
                <c:pt idx="3086" formatCode="0.00E+00">
                  <c:v>-3.08898E-54</c:v>
                </c:pt>
                <c:pt idx="3087" formatCode="0.00E+00">
                  <c:v>-6.58019E-55</c:v>
                </c:pt>
                <c:pt idx="3088" formatCode="0.00E+00">
                  <c:v>3.9687599999999997E-54</c:v>
                </c:pt>
                <c:pt idx="3089" formatCode="0.00E+00">
                  <c:v>9.94978E-54</c:v>
                </c:pt>
                <c:pt idx="3090" formatCode="0.00E+00">
                  <c:v>1.53305E-53</c:v>
                </c:pt>
                <c:pt idx="3091" formatCode="0.00E+00">
                  <c:v>1.7089199999999999E-53</c:v>
                </c:pt>
                <c:pt idx="3092" formatCode="0.00E+00">
                  <c:v>1.17216E-53</c:v>
                </c:pt>
                <c:pt idx="3093" formatCode="0.00E+00">
                  <c:v>-3.0595299999999998E-54</c:v>
                </c:pt>
                <c:pt idx="3094" formatCode="0.00E+00">
                  <c:v>-2.62358E-53</c:v>
                </c:pt>
                <c:pt idx="3095" formatCode="0.00E+00">
                  <c:v>-5.2029500000000001E-53</c:v>
                </c:pt>
                <c:pt idx="3096" formatCode="0.00E+00">
                  <c:v>-6.9717399999999999E-53</c:v>
                </c:pt>
                <c:pt idx="3097" formatCode="0.00E+00">
                  <c:v>-6.6249900000000003E-53</c:v>
                </c:pt>
                <c:pt idx="3098" formatCode="0.00E+00">
                  <c:v>-3.1521399999999998E-53</c:v>
                </c:pt>
                <c:pt idx="3099" formatCode="0.00E+00">
                  <c:v>3.6400699999999998E-53</c:v>
                </c:pt>
                <c:pt idx="3100" formatCode="0.00E+00">
                  <c:v>1.2664200000000001E-52</c:v>
                </c:pt>
                <c:pt idx="3101" formatCode="0.00E+00">
                  <c:v>2.1185299999999998E-52</c:v>
                </c:pt>
                <c:pt idx="3102" formatCode="0.00E+00">
                  <c:v>2.5172500000000001E-52</c:v>
                </c:pt>
                <c:pt idx="3103" formatCode="0.00E+00">
                  <c:v>2.0772299999999999E-52</c:v>
                </c:pt>
                <c:pt idx="3104" formatCode="0.00E+00">
                  <c:v>6.1800699999999998E-53</c:v>
                </c:pt>
                <c:pt idx="3105" formatCode="0.00E+00">
                  <c:v>-1.7161300000000001E-52</c:v>
                </c:pt>
                <c:pt idx="3106" formatCode="0.00E+00">
                  <c:v>-4.3783400000000003E-52</c:v>
                </c:pt>
                <c:pt idx="3107" formatCode="0.00E+00">
                  <c:v>-6.2920800000000001E-52</c:v>
                </c:pt>
                <c:pt idx="3108" formatCode="0.00E+00">
                  <c:v>-6.0152999999999999E-52</c:v>
                </c:pt>
                <c:pt idx="3109" formatCode="0.00E+00">
                  <c:v>-2.50704E-52</c:v>
                </c:pt>
                <c:pt idx="3110" formatCode="0.00E+00">
                  <c:v>4.2622000000000001E-52</c:v>
                </c:pt>
                <c:pt idx="3111" formatCode="0.00E+00">
                  <c:v>1.32526E-51</c:v>
                </c:pt>
                <c:pt idx="3112" formatCode="0.00E+00">
                  <c:v>2.19024E-51</c:v>
                </c:pt>
                <c:pt idx="3113" formatCode="0.00E+00">
                  <c:v>2.5974700000000001E-51</c:v>
                </c:pt>
                <c:pt idx="3114" formatCode="0.00E+00">
                  <c:v>2.1370200000000001E-51</c:v>
                </c:pt>
                <c:pt idx="3115" formatCode="0.00E+00">
                  <c:v>6.2544199999999998E-52</c:v>
                </c:pt>
                <c:pt idx="3116" formatCode="0.00E+00">
                  <c:v>-1.8344599999999999E-51</c:v>
                </c:pt>
                <c:pt idx="3117" formatCode="0.00E+00">
                  <c:v>-4.7304999999999998E-51</c:v>
                </c:pt>
                <c:pt idx="3118" formatCode="0.00E+00">
                  <c:v>-6.7905400000000005E-51</c:v>
                </c:pt>
                <c:pt idx="3119" formatCode="0.00E+00">
                  <c:v>-5.8041899999999994E-51</c:v>
                </c:pt>
                <c:pt idx="3120" formatCode="0.00E+00">
                  <c:v>7.6206300000000007E-52</c:v>
                </c:pt>
                <c:pt idx="3121" formatCode="0.00E+00">
                  <c:v>1.43172E-50</c:v>
                </c:pt>
                <c:pt idx="3122" formatCode="0.00E+00">
                  <c:v>3.3528499999999999E-50</c:v>
                </c:pt>
                <c:pt idx="3123" formatCode="0.00E+00">
                  <c:v>5.3267999999999998E-50</c:v>
                </c:pt>
                <c:pt idx="3124" formatCode="0.00E+00">
                  <c:v>6.5255400000000003E-50</c:v>
                </c:pt>
                <c:pt idx="3125" formatCode="0.00E+00">
                  <c:v>6.1043599999999995E-50</c:v>
                </c:pt>
                <c:pt idx="3126" formatCode="0.00E+00">
                  <c:v>3.55767E-50</c:v>
                </c:pt>
                <c:pt idx="3127" formatCode="0.00E+00">
                  <c:v>-1.02616E-50</c:v>
                </c:pt>
                <c:pt idx="3128" formatCode="0.00E+00">
                  <c:v>-6.7205100000000004E-50</c:v>
                </c:pt>
                <c:pt idx="3129" formatCode="0.00E+00">
                  <c:v>-1.15329E-49</c:v>
                </c:pt>
                <c:pt idx="3130" formatCode="0.00E+00">
                  <c:v>-1.2622799999999999E-49</c:v>
                </c:pt>
                <c:pt idx="3131" formatCode="0.00E+00">
                  <c:v>-7.3231400000000002E-50</c:v>
                </c:pt>
                <c:pt idx="3132" formatCode="0.00E+00">
                  <c:v>5.4577500000000001E-50</c:v>
                </c:pt>
                <c:pt idx="3133" formatCode="0.00E+00">
                  <c:v>2.4207000000000002E-49</c:v>
                </c:pt>
                <c:pt idx="3134" formatCode="0.00E+00">
                  <c:v>4.4151999999999999E-49</c:v>
                </c:pt>
                <c:pt idx="3135" formatCode="0.00E+00">
                  <c:v>5.6799400000000001E-49</c:v>
                </c:pt>
                <c:pt idx="3136" formatCode="0.00E+00">
                  <c:v>5.0404200000000002E-49</c:v>
                </c:pt>
                <c:pt idx="3137" formatCode="0.00E+00">
                  <c:v>1.31281E-49</c:v>
                </c:pt>
                <c:pt idx="3138" formatCode="0.00E+00">
                  <c:v>-5.9191400000000001E-49</c:v>
                </c:pt>
                <c:pt idx="3139" formatCode="0.00E+00">
                  <c:v>-1.5415999999999999E-48</c:v>
                </c:pt>
                <c:pt idx="3140" formatCode="0.00E+00">
                  <c:v>-2.42228E-48</c:v>
                </c:pt>
                <c:pt idx="3141" formatCode="0.00E+00">
                  <c:v>-2.8503600000000001E-48</c:v>
                </c:pt>
                <c:pt idx="3142" formatCode="0.00E+00">
                  <c:v>-2.4330000000000001E-48</c:v>
                </c:pt>
                <c:pt idx="3143" formatCode="0.00E+00">
                  <c:v>-8.8220899999999993E-49</c:v>
                </c:pt>
                <c:pt idx="3144" formatCode="0.00E+00">
                  <c:v>1.73024E-48</c:v>
                </c:pt>
                <c:pt idx="3145" formatCode="0.00E+00">
                  <c:v>4.6875200000000002E-48</c:v>
                </c:pt>
                <c:pt idx="3146" formatCode="0.00E+00">
                  <c:v>6.5587699999999997E-48</c:v>
                </c:pt>
                <c:pt idx="3147" formatCode="0.00E+00">
                  <c:v>5.5412299999999997E-48</c:v>
                </c:pt>
                <c:pt idx="3148" formatCode="0.00E+00">
                  <c:v>1.6967E-49</c:v>
                </c:pt>
                <c:pt idx="3149" formatCode="0.00E+00">
                  <c:v>-9.9046300000000006E-48</c:v>
                </c:pt>
                <c:pt idx="3150" formatCode="0.00E+00">
                  <c:v>-2.3170300000000002E-47</c:v>
                </c:pt>
                <c:pt idx="3151" formatCode="0.00E+00">
                  <c:v>-3.5577199999999998E-47</c:v>
                </c:pt>
                <c:pt idx="3152" formatCode="0.00E+00">
                  <c:v>-4.0958200000000002E-47</c:v>
                </c:pt>
                <c:pt idx="3153" formatCode="0.00E+00">
                  <c:v>-3.3244699999999998E-47</c:v>
                </c:pt>
                <c:pt idx="3154" formatCode="0.00E+00">
                  <c:v>-8.8955900000000005E-48</c:v>
                </c:pt>
                <c:pt idx="3155" formatCode="0.00E+00">
                  <c:v>3.1032399999999999E-47</c:v>
                </c:pt>
                <c:pt idx="3156" formatCode="0.00E+00">
                  <c:v>7.7295499999999999E-47</c:v>
                </c:pt>
                <c:pt idx="3157" formatCode="0.00E+00">
                  <c:v>1.1025700000000001E-46</c:v>
                </c:pt>
                <c:pt idx="3158" formatCode="0.00E+00">
                  <c:v>1.05788E-46</c:v>
                </c:pt>
                <c:pt idx="3159" formatCode="0.00E+00">
                  <c:v>4.4973900000000002E-47</c:v>
                </c:pt>
                <c:pt idx="3160" formatCode="0.00E+00">
                  <c:v>-7.9697899999999998E-47</c:v>
                </c:pt>
                <c:pt idx="3161" formatCode="0.00E+00">
                  <c:v>-2.53537E-46</c:v>
                </c:pt>
                <c:pt idx="3162" formatCode="0.00E+00">
                  <c:v>-4.2324199999999996E-46</c:v>
                </c:pt>
                <c:pt idx="3163" formatCode="0.00E+00">
                  <c:v>-5.0044200000000001E-46</c:v>
                </c:pt>
                <c:pt idx="3164" formatCode="0.00E+00">
                  <c:v>-3.9339400000000002E-46</c:v>
                </c:pt>
                <c:pt idx="3165" formatCode="0.00E+00">
                  <c:v>-4.37897E-47</c:v>
                </c:pt>
                <c:pt idx="3166" formatCode="0.00E+00">
                  <c:v>5.3583399999999997E-46</c:v>
                </c:pt>
                <c:pt idx="3167" formatCode="0.00E+00">
                  <c:v>1.2271999999999999E-45</c:v>
                </c:pt>
                <c:pt idx="3168" formatCode="0.00E+00">
                  <c:v>1.8010699999999999E-45</c:v>
                </c:pt>
                <c:pt idx="3169" formatCode="0.00E+00">
                  <c:v>1.9448000000000001E-45</c:v>
                </c:pt>
                <c:pt idx="3170" formatCode="0.00E+00">
                  <c:v>1.33322E-45</c:v>
                </c:pt>
                <c:pt idx="3171" formatCode="0.00E+00">
                  <c:v>-2.0397899999999999E-46</c:v>
                </c:pt>
                <c:pt idx="3172" formatCode="0.00E+00">
                  <c:v>-2.4756999999999999E-45</c:v>
                </c:pt>
                <c:pt idx="3173" formatCode="0.00E+00">
                  <c:v>-4.8284299999999997E-45</c:v>
                </c:pt>
                <c:pt idx="3174" formatCode="0.00E+00">
                  <c:v>-6.20153E-45</c:v>
                </c:pt>
                <c:pt idx="3175" formatCode="0.00E+00">
                  <c:v>-5.3544000000000003E-45</c:v>
                </c:pt>
                <c:pt idx="3176" formatCode="0.00E+00">
                  <c:v>-1.2765900000000001E-45</c:v>
                </c:pt>
                <c:pt idx="3177" formatCode="0.00E+00">
                  <c:v>6.2010500000000002E-45</c:v>
                </c:pt>
                <c:pt idx="3178" formatCode="0.00E+00">
                  <c:v>1.5641400000000001E-44</c:v>
                </c:pt>
                <c:pt idx="3179" formatCode="0.00E+00">
                  <c:v>2.3722199999999998E-44</c:v>
                </c:pt>
                <c:pt idx="3180" formatCode="0.00E+00">
                  <c:v>2.6190399999999998E-44</c:v>
                </c:pt>
                <c:pt idx="3181" formatCode="0.00E+00">
                  <c:v>1.92644E-44</c:v>
                </c:pt>
                <c:pt idx="3182" formatCode="0.00E+00">
                  <c:v>7.8823500000000003E-46</c:v>
                </c:pt>
                <c:pt idx="3183" formatCode="0.00E+00">
                  <c:v>-2.7705900000000001E-44</c:v>
                </c:pt>
                <c:pt idx="3184" formatCode="0.00E+00">
                  <c:v>-5.8373799999999996E-44</c:v>
                </c:pt>
                <c:pt idx="3185" formatCode="0.00E+00">
                  <c:v>-7.63165E-44</c:v>
                </c:pt>
                <c:pt idx="3186" formatCode="0.00E+00">
                  <c:v>-6.1917600000000005E-44</c:v>
                </c:pt>
                <c:pt idx="3187" formatCode="0.00E+00">
                  <c:v>2.44554E-45</c:v>
                </c:pt>
                <c:pt idx="3188" formatCode="0.00E+00">
                  <c:v>1.2077899999999999E-43</c:v>
                </c:pt>
                <c:pt idx="3189" formatCode="0.00E+00">
                  <c:v>2.7276399999999999E-43</c:v>
                </c:pt>
                <c:pt idx="3190" formatCode="0.00E+00">
                  <c:v>4.1187099999999999E-43</c:v>
                </c:pt>
                <c:pt idx="3191" formatCode="0.00E+00">
                  <c:v>4.7518000000000001E-43</c:v>
                </c:pt>
                <c:pt idx="3192" formatCode="0.00E+00">
                  <c:v>4.0066399999999999E-43</c:v>
                </c:pt>
                <c:pt idx="3193" formatCode="0.00E+00">
                  <c:v>1.4826099999999999E-43</c:v>
                </c:pt>
                <c:pt idx="3194" formatCode="0.00E+00">
                  <c:v>-2.6779399999999999E-43</c:v>
                </c:pt>
                <c:pt idx="3195" formatCode="0.00E+00">
                  <c:v>-7.3713500000000001E-43</c:v>
                </c:pt>
                <c:pt idx="3196" formatCode="0.00E+00">
                  <c:v>-1.0449900000000001E-42</c:v>
                </c:pt>
                <c:pt idx="3197" formatCode="0.00E+00">
                  <c:v>-9.3461699999999993E-43</c:v>
                </c:pt>
                <c:pt idx="3198" formatCode="0.00E+00">
                  <c:v>-2.01755E-43</c:v>
                </c:pt>
                <c:pt idx="3199" formatCode="0.00E+00">
                  <c:v>1.2171400000000001E-42</c:v>
                </c:pt>
                <c:pt idx="3200" formatCode="0.00E+00">
                  <c:v>3.1175300000000002E-42</c:v>
                </c:pt>
                <c:pt idx="3201" formatCode="0.00E+00">
                  <c:v>4.8505499999999999E-42</c:v>
                </c:pt>
                <c:pt idx="3202" formatCode="0.00E+00">
                  <c:v>5.3255699999999998E-42</c:v>
                </c:pt>
                <c:pt idx="3203" formatCode="0.00E+00">
                  <c:v>3.4014499999999998E-42</c:v>
                </c:pt>
                <c:pt idx="3204" formatCode="0.00E+00">
                  <c:v>-1.5705500000000001E-42</c:v>
                </c:pt>
                <c:pt idx="3205" formatCode="0.00E+00">
                  <c:v>-9.3130900000000002E-42</c:v>
                </c:pt>
                <c:pt idx="3206" formatCode="0.00E+00">
                  <c:v>-1.8168400000000001E-41</c:v>
                </c:pt>
                <c:pt idx="3207" formatCode="0.00E+00">
                  <c:v>-2.4964400000000002E-41</c:v>
                </c:pt>
                <c:pt idx="3208" formatCode="0.00E+00">
                  <c:v>-2.5956400000000001E-41</c:v>
                </c:pt>
                <c:pt idx="3209" formatCode="0.00E+00">
                  <c:v>-1.8193600000000001E-41</c:v>
                </c:pt>
                <c:pt idx="3210" formatCode="0.00E+00">
                  <c:v>-5.11612E-43</c:v>
                </c:pt>
                <c:pt idx="3211" formatCode="0.00E+00">
                  <c:v>2.47584E-41</c:v>
                </c:pt>
                <c:pt idx="3212" formatCode="0.00E+00">
                  <c:v>4.9416399999999999E-41</c:v>
                </c:pt>
                <c:pt idx="3213" formatCode="0.00E+00">
                  <c:v>5.9295100000000002E-41</c:v>
                </c:pt>
                <c:pt idx="3214" formatCode="0.00E+00">
                  <c:v>3.80174E-41</c:v>
                </c:pt>
                <c:pt idx="3215" formatCode="0.00E+00">
                  <c:v>-2.6330500000000002E-41</c:v>
                </c:pt>
                <c:pt idx="3216" formatCode="0.00E+00">
                  <c:v>-1.32829E-40</c:v>
                </c:pt>
                <c:pt idx="3217" formatCode="0.00E+00">
                  <c:v>-2.5970099999999999E-40</c:v>
                </c:pt>
                <c:pt idx="3218" formatCode="0.00E+00">
                  <c:v>-3.6029799999999998E-40</c:v>
                </c:pt>
                <c:pt idx="3219" formatCode="0.00E+00">
                  <c:v>-3.7201900000000001E-40</c:v>
                </c:pt>
                <c:pt idx="3220" formatCode="0.00E+00">
                  <c:v>-2.4278300000000002E-40</c:v>
                </c:pt>
                <c:pt idx="3221" formatCode="0.00E+00">
                  <c:v>4.1312699999999998E-41</c:v>
                </c:pt>
                <c:pt idx="3222" formatCode="0.00E+00">
                  <c:v>4.4083199999999999E-40</c:v>
                </c:pt>
                <c:pt idx="3223" formatCode="0.00E+00">
                  <c:v>8.5043199999999994E-40</c:v>
                </c:pt>
                <c:pt idx="3224" formatCode="0.00E+00">
                  <c:v>1.0994600000000001E-39</c:v>
                </c:pt>
                <c:pt idx="3225" formatCode="0.00E+00">
                  <c:v>9.9231700000000001E-40</c:v>
                </c:pt>
                <c:pt idx="3226" formatCode="0.00E+00">
                  <c:v>3.7819999999999997E-40</c:v>
                </c:pt>
                <c:pt idx="3227" formatCode="0.00E+00">
                  <c:v>-7.5994599999999998E-40</c:v>
                </c:pt>
                <c:pt idx="3228" formatCode="0.00E+00">
                  <c:v>-2.19616E-39</c:v>
                </c:pt>
                <c:pt idx="3229" formatCode="0.00E+00">
                  <c:v>-3.3884000000000001E-39</c:v>
                </c:pt>
                <c:pt idx="3230" formatCode="0.00E+00">
                  <c:v>-3.5716999999999998E-39</c:v>
                </c:pt>
                <c:pt idx="3231" formatCode="0.00E+00">
                  <c:v>-2.07504E-39</c:v>
                </c:pt>
                <c:pt idx="3232" formatCode="0.00E+00">
                  <c:v>1.3081399999999999E-39</c:v>
                </c:pt>
                <c:pt idx="3233" formatCode="0.00E+00">
                  <c:v>6.1327400000000005E-39</c:v>
                </c:pt>
                <c:pt idx="3234" formatCode="0.00E+00">
                  <c:v>1.12388E-38</c:v>
                </c:pt>
                <c:pt idx="3235" formatCode="0.00E+00">
                  <c:v>1.4664899999999999E-38</c:v>
                </c:pt>
                <c:pt idx="3236" formatCode="0.00E+00">
                  <c:v>1.3868099999999999E-38</c:v>
                </c:pt>
                <c:pt idx="3237" formatCode="0.00E+00">
                  <c:v>6.6618599999999998E-39</c:v>
                </c:pt>
                <c:pt idx="3238" formatCode="0.00E+00">
                  <c:v>-7.3977099999999996E-39</c:v>
                </c:pt>
                <c:pt idx="3239" formatCode="0.00E+00">
                  <c:v>-2.5741099999999998E-38</c:v>
                </c:pt>
                <c:pt idx="3240" formatCode="0.00E+00">
                  <c:v>-4.18546E-38</c:v>
                </c:pt>
                <c:pt idx="3241" formatCode="0.00E+00">
                  <c:v>-4.5776800000000002E-38</c:v>
                </c:pt>
                <c:pt idx="3242" formatCode="0.00E+00">
                  <c:v>-2.7424999999999999E-38</c:v>
                </c:pt>
                <c:pt idx="3243" formatCode="0.00E+00">
                  <c:v>1.8696599999999999E-38</c:v>
                </c:pt>
                <c:pt idx="3244" formatCode="0.00E+00">
                  <c:v>8.9276199999999998E-38</c:v>
                </c:pt>
                <c:pt idx="3245" formatCode="0.00E+00">
                  <c:v>1.6747700000000001E-37</c:v>
                </c:pt>
                <c:pt idx="3246" formatCode="0.00E+00">
                  <c:v>2.2242600000000002E-37</c:v>
                </c:pt>
                <c:pt idx="3247" formatCode="0.00E+00">
                  <c:v>2.19763E-37</c:v>
                </c:pt>
                <c:pt idx="3248" formatCode="0.00E+00">
                  <c:v>1.3397999999999999E-37</c:v>
                </c:pt>
                <c:pt idx="3249" formatCode="0.00E+00">
                  <c:v>-4.3171399999999999E-38</c:v>
                </c:pt>
                <c:pt idx="3250" formatCode="0.00E+00">
                  <c:v>-2.8521600000000001E-37</c:v>
                </c:pt>
                <c:pt idx="3251" formatCode="0.00E+00">
                  <c:v>-5.1343100000000004E-37</c:v>
                </c:pt>
                <c:pt idx="3252" formatCode="0.00E+00">
                  <c:v>-6.0939400000000003E-37</c:v>
                </c:pt>
                <c:pt idx="3253" formatCode="0.00E+00">
                  <c:v>-4.5250199999999996E-37</c:v>
                </c:pt>
                <c:pt idx="3254" formatCode="0.00E+00">
                  <c:v>3.3530199999999998E-38</c:v>
                </c:pt>
                <c:pt idx="3255" formatCode="0.00E+00">
                  <c:v>8.2110199999999994E-37</c:v>
                </c:pt>
                <c:pt idx="3256" formatCode="0.00E+00">
                  <c:v>1.7307099999999999E-36</c:v>
                </c:pt>
                <c:pt idx="3257" formatCode="0.00E+00">
                  <c:v>2.41574E-36</c:v>
                </c:pt>
                <c:pt idx="3258" formatCode="0.00E+00">
                  <c:v>2.38776E-36</c:v>
                </c:pt>
                <c:pt idx="3259" formatCode="0.00E+00">
                  <c:v>1.16574E-36</c:v>
                </c:pt>
                <c:pt idx="3260" formatCode="0.00E+00">
                  <c:v>-1.42659E-36</c:v>
                </c:pt>
                <c:pt idx="3261" formatCode="0.00E+00">
                  <c:v>-5.0061599999999998E-36</c:v>
                </c:pt>
                <c:pt idx="3262" formatCode="0.00E+00">
                  <c:v>-8.5719599999999995E-36</c:v>
                </c:pt>
                <c:pt idx="3263" formatCode="0.00E+00">
                  <c:v>-1.06438E-35</c:v>
                </c:pt>
                <c:pt idx="3264" formatCode="0.00E+00">
                  <c:v>-9.6040000000000004E-36</c:v>
                </c:pt>
                <c:pt idx="3265" formatCode="0.00E+00">
                  <c:v>-4.2765700000000002E-36</c:v>
                </c:pt>
                <c:pt idx="3266" formatCode="0.00E+00">
                  <c:v>5.2625599999999998E-36</c:v>
                </c:pt>
                <c:pt idx="3267" formatCode="0.00E+00">
                  <c:v>1.6869800000000001E-35</c:v>
                </c:pt>
                <c:pt idx="3268" formatCode="0.00E+00">
                  <c:v>2.5971899999999999E-35</c:v>
                </c:pt>
                <c:pt idx="3269" formatCode="0.00E+00">
                  <c:v>2.6435899999999999E-35</c:v>
                </c:pt>
                <c:pt idx="3270" formatCode="0.00E+00">
                  <c:v>1.32946E-35</c:v>
                </c:pt>
                <c:pt idx="3271" formatCode="0.00E+00">
                  <c:v>-1.41858E-35</c:v>
                </c:pt>
                <c:pt idx="3272" formatCode="0.00E+00">
                  <c:v>-5.1710700000000002E-35</c:v>
                </c:pt>
                <c:pt idx="3273" formatCode="0.00E+00">
                  <c:v>-8.9285499999999997E-35</c:v>
                </c:pt>
                <c:pt idx="3274" formatCode="0.00E+00">
                  <c:v>-1.07962E-34</c:v>
                </c:pt>
                <c:pt idx="3275" formatCode="0.00E+00">
                  <c:v>-8.1541499999999995E-35</c:v>
                </c:pt>
                <c:pt idx="3276" formatCode="0.00E+00">
                  <c:v>9.9116499999999999E-36</c:v>
                </c:pt>
                <c:pt idx="3277" formatCode="0.00E+00">
                  <c:v>1.64096E-34</c:v>
                </c:pt>
                <c:pt idx="3278" formatCode="0.00E+00">
                  <c:v>3.5149799999999998E-34</c:v>
                </c:pt>
                <c:pt idx="3279" formatCode="0.00E+00">
                  <c:v>5.2304600000000004E-34</c:v>
                </c:pt>
                <c:pt idx="3280" formatCode="0.00E+00">
                  <c:v>6.2124E-34</c:v>
                </c:pt>
                <c:pt idx="3281" formatCode="0.00E+00">
                  <c:v>5.8644899999999996E-34</c:v>
                </c:pt>
                <c:pt idx="3282" formatCode="0.00E+00">
                  <c:v>3.7216999999999999E-34</c:v>
                </c:pt>
                <c:pt idx="3283" formatCode="0.00E+00">
                  <c:v>-8.6838900000000004E-36</c:v>
                </c:pt>
                <c:pt idx="3284" formatCode="0.00E+00">
                  <c:v>-4.2879300000000001E-34</c:v>
                </c:pt>
                <c:pt idx="3285" formatCode="0.00E+00">
                  <c:v>-6.56027E-34</c:v>
                </c:pt>
                <c:pt idx="3286" formatCode="0.00E+00">
                  <c:v>-4.5475000000000002E-34</c:v>
                </c:pt>
                <c:pt idx="3287" formatCode="0.00E+00">
                  <c:v>3.1266700000000001E-34</c:v>
                </c:pt>
                <c:pt idx="3288" formatCode="0.00E+00">
                  <c:v>1.6443799999999999E-33</c:v>
                </c:pt>
                <c:pt idx="3289" formatCode="0.00E+00">
                  <c:v>3.3255000000000002E-33</c:v>
                </c:pt>
                <c:pt idx="3290" formatCode="0.00E+00">
                  <c:v>4.8139499999999999E-33</c:v>
                </c:pt>
                <c:pt idx="3291" formatCode="0.00E+00">
                  <c:v>5.3332400000000002E-33</c:v>
                </c:pt>
                <c:pt idx="3292" formatCode="0.00E+00">
                  <c:v>4.2442699999999998E-33</c:v>
                </c:pt>
                <c:pt idx="3293" formatCode="0.00E+00">
                  <c:v>1.3734899999999999E-33</c:v>
                </c:pt>
                <c:pt idx="3294" formatCode="0.00E+00">
                  <c:v>-2.9003299999999999E-33</c:v>
                </c:pt>
                <c:pt idx="3295" formatCode="0.00E+00">
                  <c:v>-7.5402700000000004E-33</c:v>
                </c:pt>
                <c:pt idx="3296" formatCode="0.00E+00">
                  <c:v>-1.03548E-32</c:v>
                </c:pt>
                <c:pt idx="3297" formatCode="0.00E+00">
                  <c:v>-7.7432000000000004E-33</c:v>
                </c:pt>
                <c:pt idx="3298" formatCode="0.00E+00">
                  <c:v>3.9260499999999997E-33</c:v>
                </c:pt>
                <c:pt idx="3299" formatCode="0.00E+00">
                  <c:v>2.5693700000000003E-32</c:v>
                </c:pt>
                <c:pt idx="3300" formatCode="0.00E+00">
                  <c:v>5.4192500000000002E-32</c:v>
                </c:pt>
                <c:pt idx="3301" formatCode="0.00E+00">
                  <c:v>8.1642299999999995E-32</c:v>
                </c:pt>
                <c:pt idx="3302" formatCode="0.00E+00">
                  <c:v>9.78707E-32</c:v>
                </c:pt>
                <c:pt idx="3303" formatCode="0.00E+00">
                  <c:v>9.3366100000000001E-32</c:v>
                </c:pt>
                <c:pt idx="3304" formatCode="0.00E+00">
                  <c:v>6.16477E-32</c:v>
                </c:pt>
                <c:pt idx="3305" formatCode="0.00E+00">
                  <c:v>3.3826500000000002E-33</c:v>
                </c:pt>
                <c:pt idx="3306" formatCode="0.00E+00">
                  <c:v>-6.6586399999999999E-32</c:v>
                </c:pt>
                <c:pt idx="3307" formatCode="0.00E+00">
                  <c:v>-1.19186E-31</c:v>
                </c:pt>
                <c:pt idx="3308" formatCode="0.00E+00">
                  <c:v>-1.22074E-31</c:v>
                </c:pt>
                <c:pt idx="3309" formatCode="0.00E+00">
                  <c:v>-4.78709E-32</c:v>
                </c:pt>
                <c:pt idx="3310" formatCode="0.00E+00">
                  <c:v>1.1803400000000001E-31</c:v>
                </c:pt>
                <c:pt idx="3311" formatCode="0.00E+00">
                  <c:v>3.5542399999999998E-31</c:v>
                </c:pt>
                <c:pt idx="3312" formatCode="0.00E+00">
                  <c:v>5.9298900000000004E-31</c:v>
                </c:pt>
                <c:pt idx="3313" formatCode="0.00E+00">
                  <c:v>7.2048600000000003E-31</c:v>
                </c:pt>
                <c:pt idx="3314" formatCode="0.00E+00">
                  <c:v>6.0822800000000004E-31</c:v>
                </c:pt>
                <c:pt idx="3315" formatCode="0.00E+00">
                  <c:v>1.39104E-31</c:v>
                </c:pt>
                <c:pt idx="3316" formatCode="0.00E+00">
                  <c:v>-7.0427799999999999E-31</c:v>
                </c:pt>
                <c:pt idx="3317" formatCode="0.00E+00">
                  <c:v>-1.7384799999999999E-30</c:v>
                </c:pt>
                <c:pt idx="3318" formatCode="0.00E+00">
                  <c:v>-2.5582099999999999E-30</c:v>
                </c:pt>
                <c:pt idx="3319" formatCode="0.00E+00">
                  <c:v>-2.6082899999999999E-30</c:v>
                </c:pt>
                <c:pt idx="3320" formatCode="0.00E+00">
                  <c:v>-1.3125900000000001E-30</c:v>
                </c:pt>
                <c:pt idx="3321" formatCode="0.00E+00">
                  <c:v>1.6951400000000001E-30</c:v>
                </c:pt>
                <c:pt idx="3322" formatCode="0.00E+00">
                  <c:v>6.1527700000000002E-30</c:v>
                </c:pt>
                <c:pt idx="3323" formatCode="0.00E+00">
                  <c:v>1.07704E-29</c:v>
                </c:pt>
                <c:pt idx="3324" formatCode="0.00E+00">
                  <c:v>1.35315E-29</c:v>
                </c:pt>
                <c:pt idx="3325" formatCode="0.00E+00">
                  <c:v>1.27455E-29</c:v>
                </c:pt>
                <c:pt idx="3326" formatCode="0.00E+00">
                  <c:v>7.6447200000000003E-30</c:v>
                </c:pt>
                <c:pt idx="3327" formatCode="0.00E+00">
                  <c:v>-1.6514999999999998E-30</c:v>
                </c:pt>
                <c:pt idx="3328" formatCode="0.00E+00">
                  <c:v>-1.3367299999999999E-29</c:v>
                </c:pt>
                <c:pt idx="3329" formatCode="0.00E+00">
                  <c:v>-2.3129800000000001E-29</c:v>
                </c:pt>
                <c:pt idx="3330" formatCode="0.00E+00">
                  <c:v>-2.56813E-29</c:v>
                </c:pt>
                <c:pt idx="3331" formatCode="0.00E+00">
                  <c:v>-1.8137000000000001E-29</c:v>
                </c:pt>
                <c:pt idx="3332" formatCode="0.00E+00">
                  <c:v>-6.5525500000000001E-31</c:v>
                </c:pt>
                <c:pt idx="3333" formatCode="0.00E+00">
                  <c:v>2.4407600000000001E-29</c:v>
                </c:pt>
                <c:pt idx="3334" formatCode="0.00E+00">
                  <c:v>5.0388800000000001E-29</c:v>
                </c:pt>
                <c:pt idx="3335" formatCode="0.00E+00">
                  <c:v>6.2460599999999996E-29</c:v>
                </c:pt>
                <c:pt idx="3336" formatCode="0.00E+00">
                  <c:v>3.96937E-29</c:v>
                </c:pt>
                <c:pt idx="3337" formatCode="0.00E+00">
                  <c:v>-3.3284399999999998E-29</c:v>
                </c:pt>
                <c:pt idx="3338" formatCode="0.00E+00">
                  <c:v>-1.5454900000000001E-28</c:v>
                </c:pt>
                <c:pt idx="3339" formatCode="0.00E+00">
                  <c:v>-3.0289200000000002E-28</c:v>
                </c:pt>
                <c:pt idx="3340" formatCode="0.00E+00">
                  <c:v>-4.3989000000000001E-28</c:v>
                </c:pt>
                <c:pt idx="3341" formatCode="0.00E+00">
                  <c:v>-5.16095E-28</c:v>
                </c:pt>
                <c:pt idx="3342" formatCode="0.00E+00">
                  <c:v>-4.8670900000000004E-28</c:v>
                </c:pt>
                <c:pt idx="3343" formatCode="0.00E+00">
                  <c:v>-3.1945299999999999E-28</c:v>
                </c:pt>
                <c:pt idx="3344" formatCode="0.00E+00">
                  <c:v>-1.0313800000000001E-29</c:v>
                </c:pt>
                <c:pt idx="3345" formatCode="0.00E+00">
                  <c:v>3.4105399999999999E-28</c:v>
                </c:pt>
                <c:pt idx="3346" formatCode="0.00E+00">
                  <c:v>4.6974400000000004E-28</c:v>
                </c:pt>
                <c:pt idx="3347" formatCode="0.00E+00">
                  <c:v>2.4268899999999999E-29</c:v>
                </c:pt>
                <c:pt idx="3348" formatCode="0.00E+00">
                  <c:v>-1.27248E-27</c:v>
                </c:pt>
                <c:pt idx="3349" formatCode="0.00E+00">
                  <c:v>-3.4712799999999998E-27</c:v>
                </c:pt>
                <c:pt idx="3350" formatCode="0.00E+00">
                  <c:v>-6.26523E-27</c:v>
                </c:pt>
                <c:pt idx="3351" formatCode="0.00E+00">
                  <c:v>-8.8721699999999993E-27</c:v>
                </c:pt>
                <c:pt idx="3352" formatCode="0.00E+00">
                  <c:v>-9.9042600000000001E-27</c:v>
                </c:pt>
                <c:pt idx="3353" formatCode="0.00E+00">
                  <c:v>-7.5756499999999999E-27</c:v>
                </c:pt>
                <c:pt idx="3354" formatCode="0.00E+00">
                  <c:v>-7.30428E-28</c:v>
                </c:pt>
                <c:pt idx="3355" formatCode="0.00E+00">
                  <c:v>1.00444E-26</c:v>
                </c:pt>
                <c:pt idx="3356" formatCode="0.00E+00">
                  <c:v>2.2311900000000001E-26</c:v>
                </c:pt>
                <c:pt idx="3357" formatCode="0.00E+00">
                  <c:v>3.1799899999999998E-26</c:v>
                </c:pt>
                <c:pt idx="3358" formatCode="0.00E+00">
                  <c:v>3.2304099999999998E-26</c:v>
                </c:pt>
                <c:pt idx="3359" formatCode="0.00E+00">
                  <c:v>1.8141600000000001E-26</c:v>
                </c:pt>
                <c:pt idx="3360" formatCode="0.00E+00">
                  <c:v>-1.1636399999999999E-26</c:v>
                </c:pt>
                <c:pt idx="3361" formatCode="0.00E+00">
                  <c:v>-5.1842399999999995E-26</c:v>
                </c:pt>
                <c:pt idx="3362" formatCode="0.00E+00">
                  <c:v>-9.0985599999999999E-26</c:v>
                </c:pt>
                <c:pt idx="3363" formatCode="0.00E+00">
                  <c:v>-1.1097600000000001E-25</c:v>
                </c:pt>
                <c:pt idx="3364" formatCode="0.00E+00">
                  <c:v>-9.3651199999999998E-26</c:v>
                </c:pt>
                <c:pt idx="3365" formatCode="0.00E+00">
                  <c:v>-3.05727E-26</c:v>
                </c:pt>
                <c:pt idx="3366" formatCode="0.00E+00">
                  <c:v>7.44697E-26</c:v>
                </c:pt>
                <c:pt idx="3367" formatCode="0.00E+00">
                  <c:v>1.9945099999999999E-25</c:v>
                </c:pt>
                <c:pt idx="3368" formatCode="0.00E+00">
                  <c:v>2.9431000000000002E-25</c:v>
                </c:pt>
                <c:pt idx="3369" formatCode="0.00E+00">
                  <c:v>2.9971899999999998E-25</c:v>
                </c:pt>
                <c:pt idx="3370" formatCode="0.00E+00">
                  <c:v>1.7881399999999999E-25</c:v>
                </c:pt>
                <c:pt idx="3371" formatCode="0.00E+00">
                  <c:v>-8.2160699999999999E-26</c:v>
                </c:pt>
                <c:pt idx="3372" formatCode="0.00E+00">
                  <c:v>-4.6218600000000003E-25</c:v>
                </c:pt>
                <c:pt idx="3373" formatCode="0.00E+00">
                  <c:v>-8.4378799999999997E-25</c:v>
                </c:pt>
                <c:pt idx="3374" formatCode="0.00E+00">
                  <c:v>-9.8603900000000002E-25</c:v>
                </c:pt>
                <c:pt idx="3375" formatCode="0.00E+00">
                  <c:v>-6.0411399999999998E-25</c:v>
                </c:pt>
                <c:pt idx="3376" formatCode="0.00E+00">
                  <c:v>5.0152899999999999E-25</c:v>
                </c:pt>
                <c:pt idx="3377" formatCode="0.00E+00">
                  <c:v>2.32889E-24</c:v>
                </c:pt>
                <c:pt idx="3378" formatCode="0.00E+00">
                  <c:v>4.55573E-24</c:v>
                </c:pt>
                <c:pt idx="3379" formatCode="0.00E+00">
                  <c:v>6.4699E-24</c:v>
                </c:pt>
                <c:pt idx="3380" formatCode="0.00E+00">
                  <c:v>7.1467799999999997E-24</c:v>
                </c:pt>
                <c:pt idx="3381" formatCode="0.00E+00">
                  <c:v>5.8134700000000004E-24</c:v>
                </c:pt>
                <c:pt idx="3382" formatCode="0.00E+00">
                  <c:v>2.0885700000000002E-24</c:v>
                </c:pt>
                <c:pt idx="3383" formatCode="0.00E+00">
                  <c:v>-3.7008300000000002E-24</c:v>
                </c:pt>
                <c:pt idx="3384" formatCode="0.00E+00">
                  <c:v>-9.9960099999999997E-24</c:v>
                </c:pt>
                <c:pt idx="3385" formatCode="0.00E+00">
                  <c:v>-1.42074E-23</c:v>
                </c:pt>
                <c:pt idx="3386" formatCode="0.00E+00">
                  <c:v>-1.36467E-23</c:v>
                </c:pt>
                <c:pt idx="3387" formatCode="0.00E+00">
                  <c:v>-5.8966299999999996E-24</c:v>
                </c:pt>
                <c:pt idx="3388" formatCode="0.00E+00">
                  <c:v>1.03483E-23</c:v>
                </c:pt>
                <c:pt idx="3389" formatCode="0.00E+00">
                  <c:v>3.2455399999999999E-23</c:v>
                </c:pt>
                <c:pt idx="3390" formatCode="0.00E+00">
                  <c:v>5.1331099999999999E-23</c:v>
                </c:pt>
                <c:pt idx="3391" formatCode="0.00E+00">
                  <c:v>5.1861699999999999E-23</c:v>
                </c:pt>
                <c:pt idx="3392" formatCode="0.00E+00">
                  <c:v>1.7318999999999999E-23</c:v>
                </c:pt>
                <c:pt idx="3393" formatCode="0.00E+00">
                  <c:v>-6.1235400000000002E-23</c:v>
                </c:pt>
                <c:pt idx="3394" formatCode="0.00E+00">
                  <c:v>-1.76125E-22</c:v>
                </c:pt>
                <c:pt idx="3395" formatCode="0.00E+00">
                  <c:v>-3.0174699999999999E-22</c:v>
                </c:pt>
                <c:pt idx="3396" formatCode="0.00E+00">
                  <c:v>-3.94901E-22</c:v>
                </c:pt>
                <c:pt idx="3397" formatCode="0.00E+00">
                  <c:v>-4.0012099999999999E-22</c:v>
                </c:pt>
                <c:pt idx="3398" formatCode="0.00E+00">
                  <c:v>-2.749E-22</c:v>
                </c:pt>
                <c:pt idx="3399" formatCode="0.00E+00">
                  <c:v>-1.8897099999999999E-23</c:v>
                </c:pt>
                <c:pt idx="3400" formatCode="0.00E+00">
                  <c:v>3.1852699999999998E-22</c:v>
                </c:pt>
                <c:pt idx="3401" formatCode="0.00E+00">
                  <c:v>6.4596200000000004E-22</c:v>
                </c:pt>
                <c:pt idx="3402" formatCode="0.00E+00">
                  <c:v>8.45067E-22</c:v>
                </c:pt>
                <c:pt idx="3403" formatCode="0.00E+00">
                  <c:v>7.9239899999999996E-22</c:v>
                </c:pt>
                <c:pt idx="3404" formatCode="0.00E+00">
                  <c:v>3.9923600000000001E-22</c:v>
                </c:pt>
                <c:pt idx="3405" formatCode="0.00E+00">
                  <c:v>-3.1265199999999999E-22</c:v>
                </c:pt>
                <c:pt idx="3406" formatCode="0.00E+00">
                  <c:v>-1.1576999999999999E-21</c:v>
                </c:pt>
                <c:pt idx="3407" formatCode="0.00E+00">
                  <c:v>-1.76295E-21</c:v>
                </c:pt>
                <c:pt idx="3408" formatCode="0.00E+00">
                  <c:v>-1.4852E-21</c:v>
                </c:pt>
                <c:pt idx="3409" formatCode="0.00E+00">
                  <c:v>4.9127E-22</c:v>
                </c:pt>
                <c:pt idx="3410" formatCode="0.00E+00">
                  <c:v>4.6099199999999997E-21</c:v>
                </c:pt>
                <c:pt idx="3411" formatCode="0.00E+00">
                  <c:v>1.0354799999999999E-20</c:v>
                </c:pt>
                <c:pt idx="3412" formatCode="0.00E+00">
                  <c:v>1.5894700000000001E-20</c:v>
                </c:pt>
                <c:pt idx="3413" formatCode="0.00E+00">
                  <c:v>1.7888600000000001E-20</c:v>
                </c:pt>
                <c:pt idx="3414" formatCode="0.00E+00">
                  <c:v>1.2152E-20</c:v>
                </c:pt>
                <c:pt idx="3415" formatCode="0.00E+00">
                  <c:v>-4.3595600000000001E-21</c:v>
                </c:pt>
                <c:pt idx="3416" formatCode="0.00E+00">
                  <c:v>-3.1274599999999999E-20</c:v>
                </c:pt>
                <c:pt idx="3417" formatCode="0.00E+00">
                  <c:v>-6.3190299999999999E-20</c:v>
                </c:pt>
                <c:pt idx="3418" formatCode="0.00E+00">
                  <c:v>-8.91759E-20</c:v>
                </c:pt>
                <c:pt idx="3419" formatCode="0.00E+00">
                  <c:v>-9.4481099999999995E-20</c:v>
                </c:pt>
                <c:pt idx="3420" formatCode="0.00E+00">
                  <c:v>-6.5091099999999999E-20</c:v>
                </c:pt>
                <c:pt idx="3421" formatCode="0.00E+00">
                  <c:v>5.0207699999999999E-21</c:v>
                </c:pt>
                <c:pt idx="3422" formatCode="0.00E+00">
                  <c:v>1.06515E-19</c:v>
                </c:pt>
                <c:pt idx="3423" formatCode="0.00E+00">
                  <c:v>2.11667E-19</c:v>
                </c:pt>
                <c:pt idx="3424" formatCode="0.00E+00">
                  <c:v>2.7564800000000002E-19</c:v>
                </c:pt>
                <c:pt idx="3425" formatCode="0.00E+00">
                  <c:v>2.43872E-19</c:v>
                </c:pt>
                <c:pt idx="3426" formatCode="0.00E+00">
                  <c:v>7.5438400000000002E-20</c:v>
                </c:pt>
                <c:pt idx="3427" formatCode="0.00E+00">
                  <c:v>-2.2572099999999999E-19</c:v>
                </c:pt>
                <c:pt idx="3428" formatCode="0.00E+00">
                  <c:v>-5.9667099999999997E-19</c:v>
                </c:pt>
                <c:pt idx="3429" formatCode="0.00E+00">
                  <c:v>-9.0317800000000009E-19</c:v>
                </c:pt>
                <c:pt idx="3430" formatCode="0.00E+00">
                  <c:v>-9.16026E-19</c:v>
                </c:pt>
                <c:pt idx="3431" formatCode="0.00E+00">
                  <c:v>-3.4558199999999999E-19</c:v>
                </c:pt>
                <c:pt idx="3432" formatCode="0.00E+00">
                  <c:v>1.00636E-18</c:v>
                </c:pt>
                <c:pt idx="3433" formatCode="0.00E+00">
                  <c:v>3.0412700000000001E-18</c:v>
                </c:pt>
                <c:pt idx="3434" formatCode="0.00E+00">
                  <c:v>5.2299000000000002E-18</c:v>
                </c:pt>
                <c:pt idx="3435" formatCode="0.00E+00">
                  <c:v>6.6497600000000001E-18</c:v>
                </c:pt>
                <c:pt idx="3436" formatCode="0.00E+00">
                  <c:v>6.1868900000000001E-18</c:v>
                </c:pt>
                <c:pt idx="3437" formatCode="0.00E+00">
                  <c:v>2.8738000000000001E-18</c:v>
                </c:pt>
                <c:pt idx="3438" formatCode="0.00E+00">
                  <c:v>-3.5390399999999999E-18</c:v>
                </c:pt>
                <c:pt idx="3439" formatCode="0.00E+00">
                  <c:v>-1.1917999999999999E-17</c:v>
                </c:pt>
                <c:pt idx="3440" formatCode="0.00E+00">
                  <c:v>-1.94239E-17</c:v>
                </c:pt>
                <c:pt idx="3441" formatCode="0.00E+00">
                  <c:v>-2.1799400000000001E-17</c:v>
                </c:pt>
                <c:pt idx="3442" formatCode="0.00E+00">
                  <c:v>-1.43981E-17</c:v>
                </c:pt>
                <c:pt idx="3443" formatCode="0.00E+00">
                  <c:v>5.8398199999999998E-18</c:v>
                </c:pt>
                <c:pt idx="3444" formatCode="0.00E+00">
                  <c:v>3.7696200000000001E-17</c:v>
                </c:pt>
                <c:pt idx="3445" formatCode="0.00E+00">
                  <c:v>7.3265500000000002E-17</c:v>
                </c:pt>
                <c:pt idx="3446" formatCode="0.00E+00">
                  <c:v>9.7688700000000003E-17</c:v>
                </c:pt>
                <c:pt idx="3447" formatCode="0.00E+00">
                  <c:v>9.2899600000000001E-17</c:v>
                </c:pt>
                <c:pt idx="3448" formatCode="0.00E+00">
                  <c:v>4.4854899999999997E-17</c:v>
                </c:pt>
                <c:pt idx="3449" formatCode="0.00E+00">
                  <c:v>-4.8539800000000001E-17</c:v>
                </c:pt>
                <c:pt idx="3450" formatCode="0.00E+00">
                  <c:v>-1.7167400000000001E-16</c:v>
                </c:pt>
                <c:pt idx="3451" formatCode="0.00E+00">
                  <c:v>-2.8862199999999998E-16</c:v>
                </c:pt>
                <c:pt idx="3452" formatCode="0.00E+00">
                  <c:v>-3.46709E-16</c:v>
                </c:pt>
                <c:pt idx="3453" formatCode="0.00E+00">
                  <c:v>-2.9213599999999998E-16</c:v>
                </c:pt>
                <c:pt idx="3454" formatCode="0.00E+00">
                  <c:v>-9.2949199999999995E-17</c:v>
                </c:pt>
                <c:pt idx="3455" formatCode="0.00E+00">
                  <c:v>2.4025199999999999E-16</c:v>
                </c:pt>
                <c:pt idx="3456" formatCode="0.00E+00">
                  <c:v>6.2681600000000003E-16</c:v>
                </c:pt>
                <c:pt idx="3457" formatCode="0.00E+00">
                  <c:v>8.9523600000000006E-16</c:v>
                </c:pt>
                <c:pt idx="3458" formatCode="0.00E+00">
                  <c:v>8.2747100000000003E-16</c:v>
                </c:pt>
                <c:pt idx="3459" formatCode="0.00E+00">
                  <c:v>2.5152799999999998E-16</c:v>
                </c:pt>
                <c:pt idx="3460" formatCode="0.00E+00">
                  <c:v>-8.8610400000000001E-16</c:v>
                </c:pt>
                <c:pt idx="3461" formatCode="0.00E+00">
                  <c:v>-2.4392400000000002E-15</c:v>
                </c:pt>
                <c:pt idx="3462" formatCode="0.00E+00">
                  <c:v>-3.9638899999999998E-15</c:v>
                </c:pt>
                <c:pt idx="3463" formatCode="0.00E+00">
                  <c:v>-4.7199200000000004E-15</c:v>
                </c:pt>
                <c:pt idx="3464" formatCode="0.00E+00">
                  <c:v>-3.8431299999999998E-15</c:v>
                </c:pt>
                <c:pt idx="3465" formatCode="0.00E+00">
                  <c:v>-7.0522400000000002E-16</c:v>
                </c:pt>
                <c:pt idx="3466" formatCode="0.00E+00">
                  <c:v>4.6007E-15</c:v>
                </c:pt>
                <c:pt idx="3467" formatCode="0.00E+00">
                  <c:v>1.0949400000000001E-14</c:v>
                </c:pt>
                <c:pt idx="3468" formatCode="0.00E+00">
                  <c:v>1.6220900000000001E-14</c:v>
                </c:pt>
                <c:pt idx="3469" formatCode="0.00E+00">
                  <c:v>1.76711E-14</c:v>
                </c:pt>
                <c:pt idx="3470" formatCode="0.00E+00">
                  <c:v>1.27574E-14</c:v>
                </c:pt>
                <c:pt idx="3471" formatCode="0.00E+00">
                  <c:v>2.9424599999999998E-16</c:v>
                </c:pt>
                <c:pt idx="3472" formatCode="0.00E+00">
                  <c:v>-1.82506E-14</c:v>
                </c:pt>
                <c:pt idx="3473" formatCode="0.00E+00">
                  <c:v>-3.7143000000000003E-14</c:v>
                </c:pt>
                <c:pt idx="3474" formatCode="0.00E+00">
                  <c:v>-4.59858E-14</c:v>
                </c:pt>
                <c:pt idx="3475" formatCode="0.00E+00">
                  <c:v>-3.2851799999999998E-14</c:v>
                </c:pt>
                <c:pt idx="3476" formatCode="0.00E+00">
                  <c:v>1.0357E-14</c:v>
                </c:pt>
                <c:pt idx="3477" formatCode="0.00E+00">
                  <c:v>8.2972899999999994E-14</c:v>
                </c:pt>
                <c:pt idx="3478" formatCode="0.00E+00">
                  <c:v>1.7161100000000001E-13</c:v>
                </c:pt>
                <c:pt idx="3479" formatCode="0.00E+00">
                  <c:v>2.48237E-13</c:v>
                </c:pt>
                <c:pt idx="3480" formatCode="0.00E+00">
                  <c:v>2.7347300000000001E-13</c:v>
                </c:pt>
                <c:pt idx="3481" formatCode="0.00E+00">
                  <c:v>2.0834999999999999E-13</c:v>
                </c:pt>
                <c:pt idx="3482" formatCode="0.00E+00">
                  <c:v>3.4109600000000002E-14</c:v>
                </c:pt>
                <c:pt idx="3483" formatCode="0.00E+00">
                  <c:v>-2.2859199999999998E-13</c:v>
                </c:pt>
                <c:pt idx="3484" formatCode="0.00E+00">
                  <c:v>-5.1193199999999996E-13</c:v>
                </c:pt>
                <c:pt idx="3485" formatCode="0.00E+00">
                  <c:v>-7.1006899999999995E-13</c:v>
                </c:pt>
                <c:pt idx="3486" formatCode="0.00E+00">
                  <c:v>-7.0573299999999998E-13</c:v>
                </c:pt>
                <c:pt idx="3487" formatCode="0.00E+00">
                  <c:v>-4.0511999999999999E-13</c:v>
                </c:pt>
                <c:pt idx="3488" formatCode="0.00E+00">
                  <c:v>2.1776899999999999E-13</c:v>
                </c:pt>
                <c:pt idx="3489" formatCode="0.00E+00">
                  <c:v>1.0501300000000001E-12</c:v>
                </c:pt>
                <c:pt idx="3490" formatCode="0.00E+00">
                  <c:v>1.7897499999999999E-12</c:v>
                </c:pt>
                <c:pt idx="3491" formatCode="0.00E+00">
                  <c:v>2.0288199999999998E-12</c:v>
                </c:pt>
                <c:pt idx="3492" formatCode="0.00E+00">
                  <c:v>1.4330700000000001E-12</c:v>
                </c:pt>
                <c:pt idx="3493" formatCode="0.00E+00">
                  <c:v>-1.4373499999999999E-13</c:v>
                </c:pt>
                <c:pt idx="3494" formatCode="0.00E+00">
                  <c:v>-2.5693199999999998E-12</c:v>
                </c:pt>
                <c:pt idx="3495" formatCode="0.00E+00">
                  <c:v>-5.2575700000000002E-12</c:v>
                </c:pt>
                <c:pt idx="3496" formatCode="0.00E+00">
                  <c:v>-7.0731499999999996E-12</c:v>
                </c:pt>
                <c:pt idx="3497" formatCode="0.00E+00">
                  <c:v>-6.5760100000000004E-12</c:v>
                </c:pt>
                <c:pt idx="3498" formatCode="0.00E+00">
                  <c:v>-2.5794700000000001E-12</c:v>
                </c:pt>
                <c:pt idx="3499" formatCode="0.00E+00">
                  <c:v>5.2203700000000003E-12</c:v>
                </c:pt>
                <c:pt idx="3500" formatCode="0.00E+00">
                  <c:v>1.5618200000000001E-11</c:v>
                </c:pt>
                <c:pt idx="3501" formatCode="0.00E+00">
                  <c:v>2.5304399999999999E-11</c:v>
                </c:pt>
                <c:pt idx="3502" formatCode="0.00E+00">
                  <c:v>2.9229999999999999E-11</c:v>
                </c:pt>
                <c:pt idx="3503" formatCode="0.00E+00">
                  <c:v>2.2548100000000001E-11</c:v>
                </c:pt>
                <c:pt idx="3504" formatCode="0.00E+00">
                  <c:v>2.5013900000000001E-12</c:v>
                </c:pt>
                <c:pt idx="3505" formatCode="0.00E+00">
                  <c:v>-3.02364E-11</c:v>
                </c:pt>
                <c:pt idx="3506" formatCode="0.00E+00">
                  <c:v>-6.7984900000000005E-11</c:v>
                </c:pt>
                <c:pt idx="3507" formatCode="0.00E+00">
                  <c:v>-9.2164099999999997E-11</c:v>
                </c:pt>
                <c:pt idx="3508" formatCode="0.00E+00">
                  <c:v>-7.7990499999999998E-11</c:v>
                </c:pt>
                <c:pt idx="3509" formatCode="0.00E+00">
                  <c:v>-7.4505799999999995E-12</c:v>
                </c:pt>
                <c:pt idx="3510" formatCode="0.00E+00">
                  <c:v>1.2119400000000001E-10</c:v>
                </c:pt>
                <c:pt idx="3511" formatCode="0.00E+00">
                  <c:v>2.89785E-10</c:v>
                </c:pt>
                <c:pt idx="3512" formatCode="0.00E+00">
                  <c:v>4.5436000000000002E-10</c:v>
                </c:pt>
                <c:pt idx="3513" formatCode="0.00E+00">
                  <c:v>5.4162399999999997E-10</c:v>
                </c:pt>
                <c:pt idx="3514" formatCode="0.00E+00">
                  <c:v>4.66163E-10</c:v>
                </c:pt>
                <c:pt idx="3515" formatCode="0.00E+00">
                  <c:v>1.7034799999999999E-10</c:v>
                </c:pt>
                <c:pt idx="3516" formatCode="0.00E+00">
                  <c:v>-3.3494599999999998E-10</c:v>
                </c:pt>
                <c:pt idx="3517" formatCode="0.00E+00">
                  <c:v>-9.3977300000000008E-10</c:v>
                </c:pt>
                <c:pt idx="3518" formatCode="0.00E+00">
                  <c:v>-1.4134299999999999E-9</c:v>
                </c:pt>
                <c:pt idx="3519" formatCode="0.00E+00">
                  <c:v>-1.4416299999999999E-9</c:v>
                </c:pt>
                <c:pt idx="3520" formatCode="0.00E+00">
                  <c:v>-7.6020399999999995E-10</c:v>
                </c:pt>
                <c:pt idx="3521" formatCode="0.00E+00">
                  <c:v>7.0899800000000002E-10</c:v>
                </c:pt>
                <c:pt idx="3522" formatCode="0.00E+00">
                  <c:v>2.7785800000000001E-9</c:v>
                </c:pt>
                <c:pt idx="3523" formatCode="0.00E+00">
                  <c:v>4.8731200000000002E-9</c:v>
                </c:pt>
                <c:pt idx="3524" formatCode="0.00E+00">
                  <c:v>5.9485399999999998E-9</c:v>
                </c:pt>
                <c:pt idx="3525" formatCode="0.00E+00">
                  <c:v>4.7454599999999999E-9</c:v>
                </c:pt>
                <c:pt idx="3526" formatCode="0.00E+00">
                  <c:v>3.6881599999999999E-10</c:v>
                </c:pt>
                <c:pt idx="3527" formatCode="0.00E+00">
                  <c:v>-7.1071400000000003E-9</c:v>
                </c:pt>
                <c:pt idx="3528" formatCode="0.00E+00">
                  <c:v>-1.6259899999999999E-8</c:v>
                </c:pt>
                <c:pt idx="3529" formatCode="0.00E+00">
                  <c:v>-2.4245599999999999E-8</c:v>
                </c:pt>
                <c:pt idx="3530" formatCode="0.00E+00">
                  <c:v>-2.7023700000000001E-8</c:v>
                </c:pt>
                <c:pt idx="3531" formatCode="0.00E+00">
                  <c:v>-2.0175800000000001E-8</c:v>
                </c:pt>
                <c:pt idx="3532" formatCode="0.00E+00">
                  <c:v>-9.1493900000000004E-10</c:v>
                </c:pt>
                <c:pt idx="3533" formatCode="0.00E+00">
                  <c:v>2.9051200000000001E-8</c:v>
                </c:pt>
                <c:pt idx="3534" formatCode="0.00E+00">
                  <c:v>6.1456700000000003E-8</c:v>
                </c:pt>
                <c:pt idx="3535" formatCode="0.00E+00">
                  <c:v>8.2051999999999999E-8</c:v>
                </c:pt>
                <c:pt idx="3536" formatCode="0.00E+00">
                  <c:v>7.4528000000000004E-8</c:v>
                </c:pt>
                <c:pt idx="3537" formatCode="0.00E+00">
                  <c:v>2.6978499999999999E-8</c:v>
                </c:pt>
                <c:pt idx="3538" formatCode="0.00E+00">
                  <c:v>-6.0923400000000004E-8</c:v>
                </c:pt>
                <c:pt idx="3539" formatCode="0.00E+00">
                  <c:v>-1.72952E-7</c:v>
                </c:pt>
                <c:pt idx="3540" formatCode="0.00E+00">
                  <c:v>-2.7396600000000001E-7</c:v>
                </c:pt>
                <c:pt idx="3541" formatCode="0.00E+00">
                  <c:v>-3.1018199999999999E-7</c:v>
                </c:pt>
                <c:pt idx="3542" formatCode="0.00E+00">
                  <c:v>-2.2088800000000001E-7</c:v>
                </c:pt>
                <c:pt idx="3543" formatCode="0.00E+00">
                  <c:v>3.2655899999999999E-8</c:v>
                </c:pt>
                <c:pt idx="3544" formatCode="0.00E+00">
                  <c:v>4.33655E-7</c:v>
                </c:pt>
                <c:pt idx="3545" formatCode="0.00E+00">
                  <c:v>8.7884199999999995E-7</c:v>
                </c:pt>
                <c:pt idx="3546" formatCode="0.00E+00">
                  <c:v>1.1610599999999999E-6</c:v>
                </c:pt>
                <c:pt idx="3547" formatCode="0.00E+00">
                  <c:v>1.0191699999999999E-6</c:v>
                </c:pt>
                <c:pt idx="3548" formatCode="0.00E+00">
                  <c:v>2.6551899999999998E-7</c:v>
                </c:pt>
                <c:pt idx="3549" formatCode="0.00E+00">
                  <c:v>-1.1083099999999999E-6</c:v>
                </c:pt>
                <c:pt idx="3550" formatCode="0.00E+00">
                  <c:v>-2.88287E-6</c:v>
                </c:pt>
                <c:pt idx="3551" formatCode="0.00E+00">
                  <c:v>-4.4818400000000003E-6</c:v>
                </c:pt>
                <c:pt idx="3552" formatCode="0.00E+00">
                  <c:v>-4.8086E-6</c:v>
                </c:pt>
                <c:pt idx="3553" formatCode="0.00E+00">
                  <c:v>-2.4640500000000002E-6</c:v>
                </c:pt>
                <c:pt idx="3554" formatCode="0.00E+00">
                  <c:v>3.6253599999999998E-6</c:v>
                </c:pt>
                <c:pt idx="3555" formatCode="0.00E+00">
                  <c:v>1.39081E-5</c:v>
                </c:pt>
                <c:pt idx="3556" formatCode="0.00E+00">
                  <c:v>2.8563100000000001E-5</c:v>
                </c:pt>
                <c:pt idx="3557" formatCode="0.00E+00">
                  <c:v>4.7785199999999998E-5</c:v>
                </c:pt>
                <c:pt idx="3558" formatCode="0.00E+00">
                  <c:v>7.1581299999999999E-5</c:v>
                </c:pt>
                <c:pt idx="3559" formatCode="0.00E+00">
                  <c:v>9.9584899999999996E-5</c:v>
                </c:pt>
                <c:pt idx="3560" formatCode="0.00E+00">
                  <c:v>1.3110800000000001E-4</c:v>
                </c:pt>
                <c:pt idx="3561" formatCode="0.00E+00">
                  <c:v>1.6518199999999999E-4</c:v>
                </c:pt>
                <c:pt idx="3562" formatCode="0.00E+00">
                  <c:v>2.00643E-4</c:v>
                </c:pt>
                <c:pt idx="3563" formatCode="0.00E+00">
                  <c:v>2.3635799999999999E-4</c:v>
                </c:pt>
                <c:pt idx="3564" formatCode="0.00E+00">
                  <c:v>2.7136199999999998E-4</c:v>
                </c:pt>
                <c:pt idx="3565" formatCode="0.00E+00">
                  <c:v>3.0482399999999998E-4</c:v>
                </c:pt>
                <c:pt idx="3566" formatCode="0.00E+00">
                  <c:v>3.3594499999999998E-4</c:v>
                </c:pt>
                <c:pt idx="3567" formatCode="0.00E+00">
                  <c:v>3.6386799999999999E-4</c:v>
                </c:pt>
                <c:pt idx="3568" formatCode="0.00E+00">
                  <c:v>3.87663E-4</c:v>
                </c:pt>
                <c:pt idx="3569" formatCode="0.00E+00">
                  <c:v>4.06451E-4</c:v>
                </c:pt>
                <c:pt idx="3570" formatCode="0.00E+00">
                  <c:v>4.1951500000000002E-4</c:v>
                </c:pt>
                <c:pt idx="3571" formatCode="0.00E+00">
                  <c:v>4.2614999999999998E-4</c:v>
                </c:pt>
                <c:pt idx="3572" formatCode="0.00E+00">
                  <c:v>4.25456E-4</c:v>
                </c:pt>
                <c:pt idx="3573" formatCode="0.00E+00">
                  <c:v>4.1647599999999999E-4</c:v>
                </c:pt>
                <c:pt idx="3574" formatCode="0.00E+00">
                  <c:v>3.9847E-4</c:v>
                </c:pt>
                <c:pt idx="3575" formatCode="0.00E+00">
                  <c:v>3.7084299999999999E-4</c:v>
                </c:pt>
                <c:pt idx="3576" formatCode="0.00E+00">
                  <c:v>3.3292700000000001E-4</c:v>
                </c:pt>
                <c:pt idx="3577" formatCode="0.00E+00">
                  <c:v>2.8419900000000001E-4</c:v>
                </c:pt>
                <c:pt idx="3578" formatCode="0.00E+00">
                  <c:v>2.24668E-4</c:v>
                </c:pt>
                <c:pt idx="3579" formatCode="0.00E+00">
                  <c:v>1.5460800000000001E-4</c:v>
                </c:pt>
                <c:pt idx="3580" formatCode="0.00E+00">
                  <c:v>7.3761899999999996E-5</c:v>
                </c:pt>
                <c:pt idx="3581" formatCode="0.00E+00">
                  <c:v>-1.8799699999999999E-5</c:v>
                </c:pt>
                <c:pt idx="3582" formatCode="0.00E+00">
                  <c:v>-1.23872E-4</c:v>
                </c:pt>
                <c:pt idx="3583" formatCode="0.00E+00">
                  <c:v>-2.4162000000000001E-4</c:v>
                </c:pt>
                <c:pt idx="3584" formatCode="0.00E+00">
                  <c:v>-3.7212900000000001E-4</c:v>
                </c:pt>
                <c:pt idx="3585" formatCode="0.00E+00">
                  <c:v>-5.1595999999999999E-4</c:v>
                </c:pt>
                <c:pt idx="3586" formatCode="0.00E+00">
                  <c:v>-6.7365100000000005E-4</c:v>
                </c:pt>
                <c:pt idx="3587" formatCode="0.00E+00">
                  <c:v>-8.4478199999999998E-4</c:v>
                </c:pt>
                <c:pt idx="3588" formatCode="0.00E+00">
                  <c:v>-1.0277800000000001E-3</c:v>
                </c:pt>
                <c:pt idx="3589" formatCode="0.00E+00">
                  <c:v>-1.22054E-3</c:v>
                </c:pt>
                <c:pt idx="3590" formatCode="0.00E+00">
                  <c:v>-1.4212700000000001E-3</c:v>
                </c:pt>
                <c:pt idx="3591" formatCode="0.00E+00">
                  <c:v>-1.62882E-3</c:v>
                </c:pt>
                <c:pt idx="3592" formatCode="0.00E+00">
                  <c:v>-1.8424800000000001E-3</c:v>
                </c:pt>
                <c:pt idx="3593" formatCode="0.00E+00">
                  <c:v>-2.06156E-3</c:v>
                </c:pt>
                <c:pt idx="3594" formatCode="0.00E+00">
                  <c:v>-2.2855000000000002E-3</c:v>
                </c:pt>
                <c:pt idx="3595" formatCode="0.00E+00">
                  <c:v>-2.5146600000000002E-3</c:v>
                </c:pt>
                <c:pt idx="3596" formatCode="0.00E+00">
                  <c:v>-2.7506399999999999E-3</c:v>
                </c:pt>
                <c:pt idx="3597" formatCode="0.00E+00">
                  <c:v>-2.99505E-3</c:v>
                </c:pt>
                <c:pt idx="3598" formatCode="0.00E+00">
                  <c:v>-3.2480899999999999E-3</c:v>
                </c:pt>
                <c:pt idx="3599" formatCode="0.00E+00">
                  <c:v>-3.5080799999999998E-3</c:v>
                </c:pt>
                <c:pt idx="3600" formatCode="0.00E+00">
                  <c:v>-3.7725200000000001E-3</c:v>
                </c:pt>
                <c:pt idx="3601" formatCode="0.00E+00">
                  <c:v>-4.0393099999999999E-3</c:v>
                </c:pt>
                <c:pt idx="3602" formatCode="0.00E+00">
                  <c:v>-4.3078400000000003E-3</c:v>
                </c:pt>
                <c:pt idx="3603" formatCode="0.00E+00">
                  <c:v>-4.5790900000000001E-3</c:v>
                </c:pt>
                <c:pt idx="3604" formatCode="0.00E+00">
                  <c:v>-4.8544800000000004E-3</c:v>
                </c:pt>
                <c:pt idx="3605" formatCode="0.00E+00">
                  <c:v>-5.1336899999999998E-3</c:v>
                </c:pt>
                <c:pt idx="3606" formatCode="0.00E+00">
                  <c:v>-5.4138800000000003E-3</c:v>
                </c:pt>
                <c:pt idx="3607" formatCode="0.00E+00">
                  <c:v>-5.69127E-3</c:v>
                </c:pt>
                <c:pt idx="3608" formatCode="0.00E+00">
                  <c:v>-5.9633300000000002E-3</c:v>
                </c:pt>
                <c:pt idx="3609" formatCode="0.00E+00">
                  <c:v>-6.2297300000000002E-3</c:v>
                </c:pt>
                <c:pt idx="3610" formatCode="0.00E+00">
                  <c:v>-6.4919699999999997E-3</c:v>
                </c:pt>
                <c:pt idx="3611" formatCode="0.00E+00">
                  <c:v>-6.7525900000000002E-3</c:v>
                </c:pt>
                <c:pt idx="3612" formatCode="0.00E+00">
                  <c:v>-7.0135400000000004E-3</c:v>
                </c:pt>
                <c:pt idx="3613" formatCode="0.00E+00">
                  <c:v>-7.2747999999999997E-3</c:v>
                </c:pt>
                <c:pt idx="3614" formatCode="0.00E+00">
                  <c:v>-7.5347799999999996E-3</c:v>
                </c:pt>
                <c:pt idx="3615" formatCode="0.00E+00">
                  <c:v>-7.7920400000000001E-3</c:v>
                </c:pt>
                <c:pt idx="3616" formatCode="0.00E+00">
                  <c:v>-8.0461600000000001E-3</c:v>
                </c:pt>
                <c:pt idx="3617" formatCode="0.00E+00">
                  <c:v>-8.2974299999999997E-3</c:v>
                </c:pt>
                <c:pt idx="3618" formatCode="0.00E+00">
                  <c:v>-8.54713E-3</c:v>
                </c:pt>
                <c:pt idx="3619" formatCode="0.00E+00">
                  <c:v>-8.7987499999999993E-3</c:v>
                </c:pt>
                <c:pt idx="3620" formatCode="0.00E+00">
                  <c:v>-9.0573300000000006E-3</c:v>
                </c:pt>
                <c:pt idx="3621" formatCode="0.00E+00">
                  <c:v>-9.3266200000000007E-3</c:v>
                </c:pt>
                <c:pt idx="3622" formatCode="0.00E+00">
                  <c:v>-9.60774E-3</c:v>
                </c:pt>
                <c:pt idx="3623" formatCode="0.00E+00">
                  <c:v>-9.9011700000000008E-3</c:v>
                </c:pt>
                <c:pt idx="3624">
                  <c:v>-1.02091E-2</c:v>
                </c:pt>
                <c:pt idx="3625">
                  <c:v>-1.0534200000000001E-2</c:v>
                </c:pt>
                <c:pt idx="3626">
                  <c:v>-1.0877100000000001E-2</c:v>
                </c:pt>
                <c:pt idx="3627">
                  <c:v>-1.1234900000000001E-2</c:v>
                </c:pt>
                <c:pt idx="3628">
                  <c:v>-1.16037E-2</c:v>
                </c:pt>
                <c:pt idx="3629">
                  <c:v>-1.19822E-2</c:v>
                </c:pt>
                <c:pt idx="3630">
                  <c:v>-1.2371200000000001E-2</c:v>
                </c:pt>
                <c:pt idx="3631">
                  <c:v>-1.27715E-2</c:v>
                </c:pt>
                <c:pt idx="3632">
                  <c:v>-1.31834E-2</c:v>
                </c:pt>
                <c:pt idx="3633">
                  <c:v>-1.36084E-2</c:v>
                </c:pt>
                <c:pt idx="3634">
                  <c:v>-1.40497E-2</c:v>
                </c:pt>
                <c:pt idx="3635">
                  <c:v>-1.4509599999999999E-2</c:v>
                </c:pt>
                <c:pt idx="3636">
                  <c:v>-1.4988100000000001E-2</c:v>
                </c:pt>
                <c:pt idx="3637">
                  <c:v>-1.54834E-2</c:v>
                </c:pt>
                <c:pt idx="3638">
                  <c:v>-1.5992900000000001E-2</c:v>
                </c:pt>
                <c:pt idx="3639">
                  <c:v>-1.6513699999999999E-2</c:v>
                </c:pt>
                <c:pt idx="3640">
                  <c:v>-1.70435E-2</c:v>
                </c:pt>
                <c:pt idx="3641">
                  <c:v>-1.7583000000000001E-2</c:v>
                </c:pt>
                <c:pt idx="3642">
                  <c:v>-1.8134000000000001E-2</c:v>
                </c:pt>
                <c:pt idx="3643">
                  <c:v>-1.8697800000000001E-2</c:v>
                </c:pt>
                <c:pt idx="3644">
                  <c:v>-1.9274199999999998E-2</c:v>
                </c:pt>
                <c:pt idx="3645">
                  <c:v>-1.9863599999999999E-2</c:v>
                </c:pt>
                <c:pt idx="3646">
                  <c:v>-2.0466999999999999E-2</c:v>
                </c:pt>
                <c:pt idx="3647">
                  <c:v>-2.1084599999999998E-2</c:v>
                </c:pt>
                <c:pt idx="3648">
                  <c:v>-2.17158E-2</c:v>
                </c:pt>
                <c:pt idx="3649">
                  <c:v>-2.23608E-2</c:v>
                </c:pt>
                <c:pt idx="3650">
                  <c:v>-2.3021799999999999E-2</c:v>
                </c:pt>
                <c:pt idx="3651">
                  <c:v>-2.3700800000000001E-2</c:v>
                </c:pt>
                <c:pt idx="3652">
                  <c:v>-2.4397800000000001E-2</c:v>
                </c:pt>
                <c:pt idx="3653">
                  <c:v>-2.5111100000000001E-2</c:v>
                </c:pt>
                <c:pt idx="3654">
                  <c:v>-2.58379E-2</c:v>
                </c:pt>
                <c:pt idx="3655">
                  <c:v>-2.6573300000000001E-2</c:v>
                </c:pt>
                <c:pt idx="3656">
                  <c:v>-2.7312099999999999E-2</c:v>
                </c:pt>
                <c:pt idx="3657">
                  <c:v>-2.8050599999999998E-2</c:v>
                </c:pt>
                <c:pt idx="3658">
                  <c:v>-2.8786699999999998E-2</c:v>
                </c:pt>
                <c:pt idx="3659">
                  <c:v>-2.95184E-2</c:v>
                </c:pt>
                <c:pt idx="3660">
                  <c:v>-3.0243099999999998E-2</c:v>
                </c:pt>
                <c:pt idx="3661">
                  <c:v>-3.0959899999999999E-2</c:v>
                </c:pt>
                <c:pt idx="3662">
                  <c:v>-3.1669999999999997E-2</c:v>
                </c:pt>
                <c:pt idx="3663">
                  <c:v>-3.2371900000000002E-2</c:v>
                </c:pt>
                <c:pt idx="3664">
                  <c:v>-3.3060699999999998E-2</c:v>
                </c:pt>
                <c:pt idx="3665">
                  <c:v>-3.3732199999999997E-2</c:v>
                </c:pt>
                <c:pt idx="3666">
                  <c:v>-3.4389400000000001E-2</c:v>
                </c:pt>
                <c:pt idx="3667">
                  <c:v>-3.5042900000000002E-2</c:v>
                </c:pt>
                <c:pt idx="3668">
                  <c:v>-3.5704899999999998E-2</c:v>
                </c:pt>
                <c:pt idx="3669">
                  <c:v>-3.6383100000000002E-2</c:v>
                </c:pt>
                <c:pt idx="3670">
                  <c:v>-3.7080299999999997E-2</c:v>
                </c:pt>
                <c:pt idx="3671">
                  <c:v>-3.77959E-2</c:v>
                </c:pt>
                <c:pt idx="3672">
                  <c:v>-3.8527800000000001E-2</c:v>
                </c:pt>
                <c:pt idx="3673">
                  <c:v>-3.9271199999999999E-2</c:v>
                </c:pt>
                <c:pt idx="3674">
                  <c:v>-4.0019699999999998E-2</c:v>
                </c:pt>
                <c:pt idx="3675">
                  <c:v>-4.0768100000000002E-2</c:v>
                </c:pt>
                <c:pt idx="3676">
                  <c:v>-4.1516299999999999E-2</c:v>
                </c:pt>
                <c:pt idx="3677">
                  <c:v>-4.2269099999999997E-2</c:v>
                </c:pt>
                <c:pt idx="3678">
                  <c:v>-4.3030800000000001E-2</c:v>
                </c:pt>
                <c:pt idx="3679">
                  <c:v>-4.3801E-2</c:v>
                </c:pt>
                <c:pt idx="3680">
                  <c:v>-4.4575099999999999E-2</c:v>
                </c:pt>
                <c:pt idx="3681">
                  <c:v>-4.53509E-2</c:v>
                </c:pt>
                <c:pt idx="3682">
                  <c:v>-4.6133300000000002E-2</c:v>
                </c:pt>
                <c:pt idx="3683">
                  <c:v>-4.6931800000000003E-2</c:v>
                </c:pt>
                <c:pt idx="3684">
                  <c:v>-4.7751700000000001E-2</c:v>
                </c:pt>
                <c:pt idx="3685">
                  <c:v>-4.8590300000000003E-2</c:v>
                </c:pt>
                <c:pt idx="3686">
                  <c:v>-4.94403E-2</c:v>
                </c:pt>
                <c:pt idx="3687">
                  <c:v>-5.02984E-2</c:v>
                </c:pt>
                <c:pt idx="3688" formatCode="0.00E+00">
                  <c:v>-5.1168199999999997E-2</c:v>
                </c:pt>
                <c:pt idx="3689">
                  <c:v>-5.2057300000000001E-2</c:v>
                </c:pt>
                <c:pt idx="3690">
                  <c:v>-5.2971799999999999E-2</c:v>
                </c:pt>
                <c:pt idx="3691">
                  <c:v>-5.3914499999999997E-2</c:v>
                </c:pt>
                <c:pt idx="3692">
                  <c:v>-5.4887999999999999E-2</c:v>
                </c:pt>
                <c:pt idx="3693">
                  <c:v>-5.5896500000000002E-2</c:v>
                </c:pt>
                <c:pt idx="3694">
                  <c:v>-5.6944500000000002E-2</c:v>
                </c:pt>
                <c:pt idx="3695">
                  <c:v>-5.8033500000000002E-2</c:v>
                </c:pt>
                <c:pt idx="3696">
                  <c:v>-5.9159999999999997E-2</c:v>
                </c:pt>
                <c:pt idx="3697">
                  <c:v>-6.0316799999999997E-2</c:v>
                </c:pt>
                <c:pt idx="3698">
                  <c:v>-6.1497499999999997E-2</c:v>
                </c:pt>
                <c:pt idx="3699">
                  <c:v>-6.2699099999999994E-2</c:v>
                </c:pt>
                <c:pt idx="3700">
                  <c:v>-6.3923300000000002E-2</c:v>
                </c:pt>
                <c:pt idx="3701">
                  <c:v>-6.5176300000000006E-2</c:v>
                </c:pt>
                <c:pt idx="3702">
                  <c:v>-6.6465499999999997E-2</c:v>
                </c:pt>
                <c:pt idx="3703">
                  <c:v>-6.77952E-2</c:v>
                </c:pt>
                <c:pt idx="3704">
                  <c:v>-6.9162299999999996E-2</c:v>
                </c:pt>
                <c:pt idx="3705">
                  <c:v>-7.0560800000000007E-2</c:v>
                </c:pt>
                <c:pt idx="3706">
                  <c:v>-7.1992700000000007E-2</c:v>
                </c:pt>
                <c:pt idx="3707">
                  <c:v>-7.3470099999999997E-2</c:v>
                </c:pt>
                <c:pt idx="3708">
                  <c:v>-7.5001999999999999E-2</c:v>
                </c:pt>
                <c:pt idx="3709">
                  <c:v>-7.6579400000000006E-2</c:v>
                </c:pt>
                <c:pt idx="3710">
                  <c:v>-7.8179399999999996E-2</c:v>
                </c:pt>
                <c:pt idx="3711">
                  <c:v>-7.9783400000000004E-2</c:v>
                </c:pt>
                <c:pt idx="3712">
                  <c:v>-8.1387399999999999E-2</c:v>
                </c:pt>
                <c:pt idx="3713">
                  <c:v>-8.2996100000000003E-2</c:v>
                </c:pt>
                <c:pt idx="3714">
                  <c:v>-8.4612400000000004E-2</c:v>
                </c:pt>
                <c:pt idx="3715">
                  <c:v>-8.6234400000000003E-2</c:v>
                </c:pt>
                <c:pt idx="3716">
                  <c:v>-8.7858000000000006E-2</c:v>
                </c:pt>
                <c:pt idx="3717">
                  <c:v>-8.9477399999999999E-2</c:v>
                </c:pt>
                <c:pt idx="3718">
                  <c:v>-9.1086299999999995E-2</c:v>
                </c:pt>
                <c:pt idx="3719">
                  <c:v>-9.2681600000000003E-2</c:v>
                </c:pt>
                <c:pt idx="3720">
                  <c:v>-9.4268900000000003E-2</c:v>
                </c:pt>
                <c:pt idx="3721">
                  <c:v>-9.5858600000000002E-2</c:v>
                </c:pt>
                <c:pt idx="3722">
                  <c:v>-9.7458100000000006E-2</c:v>
                </c:pt>
                <c:pt idx="3723">
                  <c:v>-9.9069500000000005E-2</c:v>
                </c:pt>
                <c:pt idx="3724">
                  <c:v>-0.100691</c:v>
                </c:pt>
                <c:pt idx="3725">
                  <c:v>-0.10231700000000001</c:v>
                </c:pt>
                <c:pt idx="3726">
                  <c:v>-0.10394100000000001</c:v>
                </c:pt>
                <c:pt idx="3727">
                  <c:v>-0.105561</c:v>
                </c:pt>
                <c:pt idx="3728">
                  <c:v>-0.107185</c:v>
                </c:pt>
                <c:pt idx="3729">
                  <c:v>-0.10882699999999999</c:v>
                </c:pt>
                <c:pt idx="3730">
                  <c:v>-0.110488</c:v>
                </c:pt>
                <c:pt idx="3731">
                  <c:v>-0.112161</c:v>
                </c:pt>
                <c:pt idx="3732">
                  <c:v>-0.11383799999999999</c:v>
                </c:pt>
                <c:pt idx="3733">
                  <c:v>-0.11551599999999999</c:v>
                </c:pt>
                <c:pt idx="3734">
                  <c:v>-0.117198</c:v>
                </c:pt>
                <c:pt idx="3735">
                  <c:v>-0.118892</c:v>
                </c:pt>
                <c:pt idx="3736">
                  <c:v>-0.120605</c:v>
                </c:pt>
                <c:pt idx="3737">
                  <c:v>-0.122347</c:v>
                </c:pt>
                <c:pt idx="3738">
                  <c:v>-0.12411800000000001</c:v>
                </c:pt>
                <c:pt idx="3739">
                  <c:v>-0.12590499999999999</c:v>
                </c:pt>
                <c:pt idx="3740">
                  <c:v>-0.127693</c:v>
                </c:pt>
                <c:pt idx="3741">
                  <c:v>-0.12947800000000001</c:v>
                </c:pt>
                <c:pt idx="3742">
                  <c:v>-0.13126499999999999</c:v>
                </c:pt>
                <c:pt idx="3743">
                  <c:v>-0.13305900000000001</c:v>
                </c:pt>
                <c:pt idx="3744">
                  <c:v>-0.134857</c:v>
                </c:pt>
                <c:pt idx="3745" formatCode="0.00E+00">
                  <c:v>-0.13664899999999999</c:v>
                </c:pt>
                <c:pt idx="3746">
                  <c:v>-0.138432</c:v>
                </c:pt>
                <c:pt idx="3747">
                  <c:v>-0.140208</c:v>
                </c:pt>
                <c:pt idx="3748">
                  <c:v>-0.141982</c:v>
                </c:pt>
                <c:pt idx="3749">
                  <c:v>-0.14374999999999999</c:v>
                </c:pt>
                <c:pt idx="3750">
                  <c:v>-0.145505</c:v>
                </c:pt>
                <c:pt idx="3751">
                  <c:v>-0.14724300000000001</c:v>
                </c:pt>
                <c:pt idx="3752">
                  <c:v>-0.148976</c:v>
                </c:pt>
                <c:pt idx="3753">
                  <c:v>-0.150725</c:v>
                </c:pt>
                <c:pt idx="3754">
                  <c:v>-0.152503</c:v>
                </c:pt>
                <c:pt idx="3755">
                  <c:v>-0.154308</c:v>
                </c:pt>
                <c:pt idx="3756">
                  <c:v>-0.15613099999999999</c:v>
                </c:pt>
                <c:pt idx="3757">
                  <c:v>-0.15795799999999999</c:v>
                </c:pt>
                <c:pt idx="3758">
                  <c:v>-0.159776</c:v>
                </c:pt>
                <c:pt idx="3759">
                  <c:v>-0.16156799999999999</c:v>
                </c:pt>
                <c:pt idx="3760">
                  <c:v>-0.16332099999999999</c:v>
                </c:pt>
                <c:pt idx="3761">
                  <c:v>-0.16503200000000001</c:v>
                </c:pt>
                <c:pt idx="3762">
                  <c:v>-0.166713</c:v>
                </c:pt>
                <c:pt idx="3763">
                  <c:v>-0.168374</c:v>
                </c:pt>
                <c:pt idx="3764">
                  <c:v>-0.17002300000000001</c:v>
                </c:pt>
                <c:pt idx="3765">
                  <c:v>-0.17166200000000001</c:v>
                </c:pt>
                <c:pt idx="3766">
                  <c:v>-0.173292</c:v>
                </c:pt>
                <c:pt idx="3767">
                  <c:v>-0.17490700000000001</c:v>
                </c:pt>
                <c:pt idx="3768">
                  <c:v>-0.17650299999999999</c:v>
                </c:pt>
                <c:pt idx="3769">
                  <c:v>-0.17807899999999999</c:v>
                </c:pt>
                <c:pt idx="3770">
                  <c:v>-0.17965300000000001</c:v>
                </c:pt>
                <c:pt idx="3771">
                  <c:v>-0.181251</c:v>
                </c:pt>
                <c:pt idx="3772">
                  <c:v>-0.18289</c:v>
                </c:pt>
                <c:pt idx="3773">
                  <c:v>-0.18457499999999999</c:v>
                </c:pt>
                <c:pt idx="3774">
                  <c:v>-0.18629399999999999</c:v>
                </c:pt>
                <c:pt idx="3775">
                  <c:v>-0.188032</c:v>
                </c:pt>
                <c:pt idx="3776">
                  <c:v>-0.189776</c:v>
                </c:pt>
                <c:pt idx="3777">
                  <c:v>-0.19151199999999999</c:v>
                </c:pt>
                <c:pt idx="3778">
                  <c:v>-0.19323599999999999</c:v>
                </c:pt>
                <c:pt idx="3779">
                  <c:v>-0.19495499999999999</c:v>
                </c:pt>
                <c:pt idx="3780">
                  <c:v>-0.196688</c:v>
                </c:pt>
                <c:pt idx="3781">
                  <c:v>-0.19844999999999999</c:v>
                </c:pt>
                <c:pt idx="3782">
                  <c:v>-0.20024400000000001</c:v>
                </c:pt>
                <c:pt idx="3783">
                  <c:v>-0.20206299999999999</c:v>
                </c:pt>
                <c:pt idx="3784">
                  <c:v>-0.20389399999999999</c:v>
                </c:pt>
                <c:pt idx="3785">
                  <c:v>-0.205732</c:v>
                </c:pt>
                <c:pt idx="3786">
                  <c:v>-0.207568</c:v>
                </c:pt>
                <c:pt idx="3787">
                  <c:v>-0.209396</c:v>
                </c:pt>
                <c:pt idx="3788">
                  <c:v>-0.211204</c:v>
                </c:pt>
                <c:pt idx="3789">
                  <c:v>-0.212982</c:v>
                </c:pt>
                <c:pt idx="3790">
                  <c:v>-0.214726</c:v>
                </c:pt>
                <c:pt idx="3791">
                  <c:v>-0.21643899999999999</c:v>
                </c:pt>
                <c:pt idx="3792">
                  <c:v>-0.21813199999999999</c:v>
                </c:pt>
                <c:pt idx="3793">
                  <c:v>-0.219802</c:v>
                </c:pt>
                <c:pt idx="3794">
                  <c:v>-0.22143499999999999</c:v>
                </c:pt>
                <c:pt idx="3795">
                  <c:v>-0.22301399999999999</c:v>
                </c:pt>
                <c:pt idx="3796">
                  <c:v>-0.22453200000000001</c:v>
                </c:pt>
                <c:pt idx="3797">
                  <c:v>-0.22598699999999999</c:v>
                </c:pt>
                <c:pt idx="3798">
                  <c:v>-0.22736700000000001</c:v>
                </c:pt>
                <c:pt idx="3799">
                  <c:v>-0.228659</c:v>
                </c:pt>
                <c:pt idx="3800">
                  <c:v>-0.22986000000000001</c:v>
                </c:pt>
                <c:pt idx="3801">
                  <c:v>-0.23097300000000001</c:v>
                </c:pt>
                <c:pt idx="3802">
                  <c:v>-0.232014</c:v>
                </c:pt>
                <c:pt idx="3803">
                  <c:v>-0.23299400000000001</c:v>
                </c:pt>
                <c:pt idx="3804">
                  <c:v>-0.23392399999999999</c:v>
                </c:pt>
                <c:pt idx="3805">
                  <c:v>-0.23480300000000001</c:v>
                </c:pt>
                <c:pt idx="3806">
                  <c:v>-0.235627</c:v>
                </c:pt>
                <c:pt idx="3807">
                  <c:v>-0.23638300000000001</c:v>
                </c:pt>
                <c:pt idx="3808">
                  <c:v>-0.23705899999999999</c:v>
                </c:pt>
                <c:pt idx="3809">
                  <c:v>-0.23764199999999999</c:v>
                </c:pt>
                <c:pt idx="3810">
                  <c:v>-0.23813000000000001</c:v>
                </c:pt>
                <c:pt idx="3811">
                  <c:v>-0.23854</c:v>
                </c:pt>
                <c:pt idx="3812">
                  <c:v>-0.23888899999999999</c:v>
                </c:pt>
                <c:pt idx="3813">
                  <c:v>-0.239179</c:v>
                </c:pt>
                <c:pt idx="3814">
                  <c:v>-0.239402</c:v>
                </c:pt>
                <c:pt idx="3815">
                  <c:v>-0.23954400000000001</c:v>
                </c:pt>
                <c:pt idx="3816">
                  <c:v>-0.239593</c:v>
                </c:pt>
                <c:pt idx="3817">
                  <c:v>-0.23954800000000001</c:v>
                </c:pt>
                <c:pt idx="3818">
                  <c:v>-0.23941799999999999</c:v>
                </c:pt>
                <c:pt idx="3819">
                  <c:v>-0.23921799999999999</c:v>
                </c:pt>
                <c:pt idx="3820">
                  <c:v>-0.23896100000000001</c:v>
                </c:pt>
                <c:pt idx="3821">
                  <c:v>-0.238653</c:v>
                </c:pt>
                <c:pt idx="3822">
                  <c:v>-0.23830200000000001</c:v>
                </c:pt>
                <c:pt idx="3823">
                  <c:v>-0.23791999999999999</c:v>
                </c:pt>
                <c:pt idx="3824">
                  <c:v>-0.237513</c:v>
                </c:pt>
                <c:pt idx="3825">
                  <c:v>-0.23708199999999999</c:v>
                </c:pt>
                <c:pt idx="3826">
                  <c:v>-0.236624</c:v>
                </c:pt>
                <c:pt idx="3827">
                  <c:v>-0.23613999999999999</c:v>
                </c:pt>
                <c:pt idx="3828">
                  <c:v>-0.23563200000000001</c:v>
                </c:pt>
                <c:pt idx="3829">
                  <c:v>-0.235097</c:v>
                </c:pt>
                <c:pt idx="3830">
                  <c:v>-0.23453499999999999</c:v>
                </c:pt>
                <c:pt idx="3831">
                  <c:v>-0.233958</c:v>
                </c:pt>
                <c:pt idx="3832">
                  <c:v>-0.23338200000000001</c:v>
                </c:pt>
                <c:pt idx="3833">
                  <c:v>-0.23282600000000001</c:v>
                </c:pt>
                <c:pt idx="3834">
                  <c:v>-0.23230700000000001</c:v>
                </c:pt>
                <c:pt idx="3835">
                  <c:v>-0.23183999999999999</c:v>
                </c:pt>
                <c:pt idx="3836">
                  <c:v>-0.231429</c:v>
                </c:pt>
                <c:pt idx="3837">
                  <c:v>-0.231069</c:v>
                </c:pt>
                <c:pt idx="3838">
                  <c:v>-0.23076099999999999</c:v>
                </c:pt>
                <c:pt idx="3839">
                  <c:v>-0.23050999999999999</c:v>
                </c:pt>
                <c:pt idx="3840">
                  <c:v>-0.230322</c:v>
                </c:pt>
                <c:pt idx="3841">
                  <c:v>-0.23019899999999999</c:v>
                </c:pt>
                <c:pt idx="3842">
                  <c:v>-0.230128</c:v>
                </c:pt>
                <c:pt idx="3843">
                  <c:v>-0.230097</c:v>
                </c:pt>
                <c:pt idx="3844">
                  <c:v>-0.23008799999999999</c:v>
                </c:pt>
                <c:pt idx="3845">
                  <c:v>-0.23009299999999999</c:v>
                </c:pt>
                <c:pt idx="3846">
                  <c:v>-0.23011000000000001</c:v>
                </c:pt>
                <c:pt idx="3847">
                  <c:v>-0.23013800000000001</c:v>
                </c:pt>
                <c:pt idx="3848">
                  <c:v>-0.23017699999999999</c:v>
                </c:pt>
                <c:pt idx="3849">
                  <c:v>-0.230217</c:v>
                </c:pt>
                <c:pt idx="3850">
                  <c:v>-0.230243</c:v>
                </c:pt>
                <c:pt idx="3851">
                  <c:v>-0.230241</c:v>
                </c:pt>
                <c:pt idx="3852">
                  <c:v>-0.23019600000000001</c:v>
                </c:pt>
                <c:pt idx="3853">
                  <c:v>-0.230098</c:v>
                </c:pt>
                <c:pt idx="3854">
                  <c:v>-0.229936</c:v>
                </c:pt>
                <c:pt idx="3855">
                  <c:v>-0.22970699999999999</c:v>
                </c:pt>
                <c:pt idx="3856">
                  <c:v>-0.22941500000000001</c:v>
                </c:pt>
                <c:pt idx="3857" formatCode="0.00E+00">
                  <c:v>-0.22906299999999999</c:v>
                </c:pt>
                <c:pt idx="3858">
                  <c:v>-0.22864899999999999</c:v>
                </c:pt>
                <c:pt idx="3859">
                  <c:v>-0.228159</c:v>
                </c:pt>
                <c:pt idx="3860">
                  <c:v>-0.22758100000000001</c:v>
                </c:pt>
                <c:pt idx="3861">
                  <c:v>-0.226906</c:v>
                </c:pt>
                <c:pt idx="3862">
                  <c:v>-0.22613800000000001</c:v>
                </c:pt>
                <c:pt idx="3863">
                  <c:v>-0.22529099999999999</c:v>
                </c:pt>
                <c:pt idx="3864">
                  <c:v>-0.224384</c:v>
                </c:pt>
                <c:pt idx="3865">
                  <c:v>-0.22342799999999999</c:v>
                </c:pt>
                <c:pt idx="3866">
                  <c:v>-0.22242200000000001</c:v>
                </c:pt>
                <c:pt idx="3867">
                  <c:v>-0.221363</c:v>
                </c:pt>
                <c:pt idx="3868">
                  <c:v>-0.220247</c:v>
                </c:pt>
                <c:pt idx="3869">
                  <c:v>-0.21908</c:v>
                </c:pt>
                <c:pt idx="3870">
                  <c:v>-0.217857</c:v>
                </c:pt>
                <c:pt idx="3871">
                  <c:v>-0.21656600000000001</c:v>
                </c:pt>
                <c:pt idx="3872">
                  <c:v>-0.215193</c:v>
                </c:pt>
                <c:pt idx="3873">
                  <c:v>-0.21373700000000001</c:v>
                </c:pt>
                <c:pt idx="3874">
                  <c:v>-0.21220900000000001</c:v>
                </c:pt>
                <c:pt idx="3875">
                  <c:v>-0.210615</c:v>
                </c:pt>
                <c:pt idx="3876">
                  <c:v>-0.20896000000000001</c:v>
                </c:pt>
                <c:pt idx="3877">
                  <c:v>-0.20724999999999999</c:v>
                </c:pt>
                <c:pt idx="3878">
                  <c:v>-0.20550399999999999</c:v>
                </c:pt>
                <c:pt idx="3879">
                  <c:v>-0.20374300000000001</c:v>
                </c:pt>
                <c:pt idx="3880">
                  <c:v>-0.20197100000000001</c:v>
                </c:pt>
                <c:pt idx="3881">
                  <c:v>-0.200179</c:v>
                </c:pt>
                <c:pt idx="3882">
                  <c:v>-0.19836100000000001</c:v>
                </c:pt>
                <c:pt idx="3883">
                  <c:v>-0.196524</c:v>
                </c:pt>
                <c:pt idx="3884">
                  <c:v>-0.19467799999999999</c:v>
                </c:pt>
                <c:pt idx="3885">
                  <c:v>-0.19283</c:v>
                </c:pt>
                <c:pt idx="3886">
                  <c:v>-0.19098499999999999</c:v>
                </c:pt>
                <c:pt idx="3887">
                  <c:v>-0.18915000000000001</c:v>
                </c:pt>
                <c:pt idx="3888">
                  <c:v>-0.187331</c:v>
                </c:pt>
                <c:pt idx="3889">
                  <c:v>-0.185528</c:v>
                </c:pt>
                <c:pt idx="3890">
                  <c:v>-0.18374199999999999</c:v>
                </c:pt>
                <c:pt idx="3891">
                  <c:v>-0.181976</c:v>
                </c:pt>
                <c:pt idx="3892">
                  <c:v>-0.18023400000000001</c:v>
                </c:pt>
                <c:pt idx="3893">
                  <c:v>-0.17851400000000001</c:v>
                </c:pt>
                <c:pt idx="3894">
                  <c:v>-0.17680199999999999</c:v>
                </c:pt>
                <c:pt idx="3895">
                  <c:v>-0.17507900000000001</c:v>
                </c:pt>
                <c:pt idx="3896">
                  <c:v>-0.17333699999999999</c:v>
                </c:pt>
                <c:pt idx="3897">
                  <c:v>-0.17158999999999999</c:v>
                </c:pt>
                <c:pt idx="3898" formatCode="0.00E+00">
                  <c:v>-0.16986799999999999</c:v>
                </c:pt>
                <c:pt idx="3899">
                  <c:v>-0.168209</c:v>
                </c:pt>
                <c:pt idx="3900">
                  <c:v>-0.16664200000000001</c:v>
                </c:pt>
                <c:pt idx="3901">
                  <c:v>-0.165183</c:v>
                </c:pt>
                <c:pt idx="3902">
                  <c:v>-0.16383</c:v>
                </c:pt>
                <c:pt idx="3903">
                  <c:v>-0.162573</c:v>
                </c:pt>
                <c:pt idx="3904">
                  <c:v>-0.16139700000000001</c:v>
                </c:pt>
                <c:pt idx="3905">
                  <c:v>-0.16028300000000001</c:v>
                </c:pt>
                <c:pt idx="3906">
                  <c:v>-0.159222</c:v>
                </c:pt>
                <c:pt idx="3907">
                  <c:v>-0.15820699999999999</c:v>
                </c:pt>
                <c:pt idx="3908">
                  <c:v>-0.15724299999999999</c:v>
                </c:pt>
                <c:pt idx="3909">
                  <c:v>-0.15634000000000001</c:v>
                </c:pt>
                <c:pt idx="3910">
                  <c:v>-0.15551499999999999</c:v>
                </c:pt>
                <c:pt idx="3911">
                  <c:v>-0.15479000000000001</c:v>
                </c:pt>
                <c:pt idx="3912">
                  <c:v>-0.15418699999999999</c:v>
                </c:pt>
                <c:pt idx="3913">
                  <c:v>-0.15370900000000001</c:v>
                </c:pt>
                <c:pt idx="3914">
                  <c:v>-0.153339</c:v>
                </c:pt>
                <c:pt idx="3915">
                  <c:v>-0.153054</c:v>
                </c:pt>
                <c:pt idx="3916">
                  <c:v>-0.15284200000000001</c:v>
                </c:pt>
                <c:pt idx="3917">
                  <c:v>-0.15270700000000001</c:v>
                </c:pt>
                <c:pt idx="3918">
                  <c:v>-0.15264800000000001</c:v>
                </c:pt>
                <c:pt idx="3919">
                  <c:v>-0.15266199999999999</c:v>
                </c:pt>
                <c:pt idx="3920">
                  <c:v>-0.15273700000000001</c:v>
                </c:pt>
                <c:pt idx="3921">
                  <c:v>-0.152867</c:v>
                </c:pt>
                <c:pt idx="3922">
                  <c:v>-0.15303900000000001</c:v>
                </c:pt>
                <c:pt idx="3923">
                  <c:v>-0.15323300000000001</c:v>
                </c:pt>
                <c:pt idx="3924">
                  <c:v>-0.153421</c:v>
                </c:pt>
                <c:pt idx="3925">
                  <c:v>-0.153582</c:v>
                </c:pt>
                <c:pt idx="3926">
                  <c:v>-0.15370200000000001</c:v>
                </c:pt>
                <c:pt idx="3927">
                  <c:v>-0.15377299999999999</c:v>
                </c:pt>
                <c:pt idx="3928">
                  <c:v>-0.153782</c:v>
                </c:pt>
                <c:pt idx="3929">
                  <c:v>-0.15371199999999999</c:v>
                </c:pt>
                <c:pt idx="3930">
                  <c:v>-0.153556</c:v>
                </c:pt>
                <c:pt idx="3931">
                  <c:v>-0.15332499999999999</c:v>
                </c:pt>
                <c:pt idx="3932">
                  <c:v>-0.15304699999999999</c:v>
                </c:pt>
                <c:pt idx="3933">
                  <c:v>-0.15273999999999999</c:v>
                </c:pt>
                <c:pt idx="3934">
                  <c:v>-0.15241199999999999</c:v>
                </c:pt>
                <c:pt idx="3935">
                  <c:v>-0.152056</c:v>
                </c:pt>
                <c:pt idx="3936">
                  <c:v>-0.151669</c:v>
                </c:pt>
                <c:pt idx="3937">
                  <c:v>-0.151254</c:v>
                </c:pt>
                <c:pt idx="3938">
                  <c:v>-0.15082400000000001</c:v>
                </c:pt>
                <c:pt idx="3939">
                  <c:v>-0.15038599999999999</c:v>
                </c:pt>
                <c:pt idx="3940" formatCode="0.00E+00">
                  <c:v>-0.14993000000000001</c:v>
                </c:pt>
                <c:pt idx="3941">
                  <c:v>-0.14944399999999999</c:v>
                </c:pt>
                <c:pt idx="3942">
                  <c:v>-0.148925</c:v>
                </c:pt>
                <c:pt idx="3943">
                  <c:v>-0.14838200000000001</c:v>
                </c:pt>
                <c:pt idx="3944">
                  <c:v>-0.14782000000000001</c:v>
                </c:pt>
                <c:pt idx="3945">
                  <c:v>-0.147231</c:v>
                </c:pt>
                <c:pt idx="3946">
                  <c:v>-0.14660899999999999</c:v>
                </c:pt>
                <c:pt idx="3947">
                  <c:v>-0.14596999999999999</c:v>
                </c:pt>
                <c:pt idx="3948">
                  <c:v>-0.14534900000000001</c:v>
                </c:pt>
                <c:pt idx="3949">
                  <c:v>-0.14477999999999999</c:v>
                </c:pt>
                <c:pt idx="3950">
                  <c:v>-0.14427899999999999</c:v>
                </c:pt>
                <c:pt idx="3951">
                  <c:v>-0.143848</c:v>
                </c:pt>
                <c:pt idx="3952">
                  <c:v>-0.143483</c:v>
                </c:pt>
                <c:pt idx="3953">
                  <c:v>-0.14318700000000001</c:v>
                </c:pt>
                <c:pt idx="3954">
                  <c:v>-0.14297099999999999</c:v>
                </c:pt>
                <c:pt idx="3955">
                  <c:v>-0.142849</c:v>
                </c:pt>
                <c:pt idx="3956">
                  <c:v>-0.14282700000000001</c:v>
                </c:pt>
                <c:pt idx="3957">
                  <c:v>-0.142904</c:v>
                </c:pt>
                <c:pt idx="3958">
                  <c:v>-0.14307</c:v>
                </c:pt>
                <c:pt idx="3959">
                  <c:v>-0.14330899999999999</c:v>
                </c:pt>
                <c:pt idx="3960">
                  <c:v>-0.14360800000000001</c:v>
                </c:pt>
                <c:pt idx="3961">
                  <c:v>-0.14396200000000001</c:v>
                </c:pt>
                <c:pt idx="3962">
                  <c:v>-0.14438000000000001</c:v>
                </c:pt>
                <c:pt idx="3963" formatCode="0.00E+00">
                  <c:v>-0.144876</c:v>
                </c:pt>
                <c:pt idx="3964">
                  <c:v>-0.14544899999999999</c:v>
                </c:pt>
                <c:pt idx="3965">
                  <c:v>-0.14608599999999999</c:v>
                </c:pt>
                <c:pt idx="3966">
                  <c:v>-0.14677200000000001</c:v>
                </c:pt>
                <c:pt idx="3967">
                  <c:v>-0.14751700000000001</c:v>
                </c:pt>
                <c:pt idx="3968">
                  <c:v>-0.14835100000000001</c:v>
                </c:pt>
                <c:pt idx="3969">
                  <c:v>-0.14930599999999999</c:v>
                </c:pt>
                <c:pt idx="3970">
                  <c:v>-0.15038299999999999</c:v>
                </c:pt>
                <c:pt idx="3971">
                  <c:v>-0.15157200000000001</c:v>
                </c:pt>
                <c:pt idx="3972">
                  <c:v>-0.15287800000000001</c:v>
                </c:pt>
                <c:pt idx="3973">
                  <c:v>-0.15431600000000001</c:v>
                </c:pt>
                <c:pt idx="3974">
                  <c:v>-0.155889</c:v>
                </c:pt>
                <c:pt idx="3975">
                  <c:v>-0.157586</c:v>
                </c:pt>
                <c:pt idx="3976">
                  <c:v>-0.159389</c:v>
                </c:pt>
                <c:pt idx="3977">
                  <c:v>-0.16128700000000001</c:v>
                </c:pt>
                <c:pt idx="3978">
                  <c:v>-0.163267</c:v>
                </c:pt>
                <c:pt idx="3979">
                  <c:v>-0.16531499999999999</c:v>
                </c:pt>
                <c:pt idx="3980">
                  <c:v>-0.16742299999999999</c:v>
                </c:pt>
                <c:pt idx="3981">
                  <c:v>-0.16958599999999999</c:v>
                </c:pt>
                <c:pt idx="3982">
                  <c:v>-0.17180000000000001</c:v>
                </c:pt>
                <c:pt idx="3983">
                  <c:v>-0.17406099999999999</c:v>
                </c:pt>
                <c:pt idx="3984">
                  <c:v>-0.17637</c:v>
                </c:pt>
                <c:pt idx="3985">
                  <c:v>-0.178729</c:v>
                </c:pt>
                <c:pt idx="3986" formatCode="0.00E+00">
                  <c:v>-0.181142</c:v>
                </c:pt>
                <c:pt idx="3987" formatCode="0.00E+00">
                  <c:v>-0.183614</c:v>
                </c:pt>
                <c:pt idx="3988" formatCode="0.00E+00">
                  <c:v>-0.18615000000000001</c:v>
                </c:pt>
                <c:pt idx="3989" formatCode="0.00E+00">
                  <c:v>-0.188749</c:v>
                </c:pt>
                <c:pt idx="3990" formatCode="0.00E+00">
                  <c:v>-0.19139800000000001</c:v>
                </c:pt>
                <c:pt idx="3991" formatCode="0.00E+00">
                  <c:v>-0.19408800000000001</c:v>
                </c:pt>
                <c:pt idx="3992" formatCode="0.00E+00">
                  <c:v>-0.19681199999999999</c:v>
                </c:pt>
                <c:pt idx="3993" formatCode="0.00E+00">
                  <c:v>-0.19956299999999999</c:v>
                </c:pt>
                <c:pt idx="3994" formatCode="0.00E+00">
                  <c:v>-0.20232800000000001</c:v>
                </c:pt>
                <c:pt idx="3995" formatCode="0.00E+00">
                  <c:v>-0.205095</c:v>
                </c:pt>
                <c:pt idx="3996" formatCode="0.00E+00">
                  <c:v>-0.20786199999999999</c:v>
                </c:pt>
                <c:pt idx="3997">
                  <c:v>-0.210642</c:v>
                </c:pt>
                <c:pt idx="3998">
                  <c:v>-0.213453</c:v>
                </c:pt>
                <c:pt idx="3999">
                  <c:v>-0.21630099999999999</c:v>
                </c:pt>
                <c:pt idx="4000">
                  <c:v>-0.21917800000000001</c:v>
                </c:pt>
                <c:pt idx="4001">
                  <c:v>-0.22207299999999999</c:v>
                </c:pt>
                <c:pt idx="4002">
                  <c:v>-0.224967</c:v>
                </c:pt>
                <c:pt idx="4003">
                  <c:v>-0.22784399999999999</c:v>
                </c:pt>
                <c:pt idx="4004">
                  <c:v>-0.230688</c:v>
                </c:pt>
                <c:pt idx="4005">
                  <c:v>-0.23349200000000001</c:v>
                </c:pt>
                <c:pt idx="4006">
                  <c:v>-0.23625099999999999</c:v>
                </c:pt>
                <c:pt idx="4007">
                  <c:v>-0.23896000000000001</c:v>
                </c:pt>
                <c:pt idx="4008">
                  <c:v>-0.24161099999999999</c:v>
                </c:pt>
                <c:pt idx="4009">
                  <c:v>-0.244201</c:v>
                </c:pt>
                <c:pt idx="4010">
                  <c:v>-0.24673100000000001</c:v>
                </c:pt>
                <c:pt idx="4011">
                  <c:v>-0.24920800000000001</c:v>
                </c:pt>
                <c:pt idx="4012">
                  <c:v>-0.25164399999999998</c:v>
                </c:pt>
                <c:pt idx="4013">
                  <c:v>-0.25405800000000001</c:v>
                </c:pt>
                <c:pt idx="4014">
                  <c:v>-0.256465</c:v>
                </c:pt>
                <c:pt idx="4015">
                  <c:v>-0.25886900000000002</c:v>
                </c:pt>
                <c:pt idx="4016">
                  <c:v>-0.26126899999999997</c:v>
                </c:pt>
                <c:pt idx="4017">
                  <c:v>-0.26366699999999998</c:v>
                </c:pt>
                <c:pt idx="4018">
                  <c:v>-0.26606299999999999</c:v>
                </c:pt>
                <c:pt idx="4019">
                  <c:v>-0.26843800000000001</c:v>
                </c:pt>
                <c:pt idx="4020">
                  <c:v>-0.27075399999999999</c:v>
                </c:pt>
                <c:pt idx="4021">
                  <c:v>-0.27298</c:v>
                </c:pt>
                <c:pt idx="4022">
                  <c:v>-0.27511000000000002</c:v>
                </c:pt>
                <c:pt idx="4023">
                  <c:v>-0.27715600000000001</c:v>
                </c:pt>
                <c:pt idx="4024">
                  <c:v>-0.27914099999999997</c:v>
                </c:pt>
                <c:pt idx="4025" formatCode="0.00E+00">
                  <c:v>-0.28109400000000001</c:v>
                </c:pt>
                <c:pt idx="4026">
                  <c:v>-0.28304400000000002</c:v>
                </c:pt>
                <c:pt idx="4027">
                  <c:v>-0.28501799999999999</c:v>
                </c:pt>
                <c:pt idx="4028">
                  <c:v>-0.287024</c:v>
                </c:pt>
                <c:pt idx="4029">
                  <c:v>-0.289047</c:v>
                </c:pt>
                <c:pt idx="4030">
                  <c:v>-0.29105900000000001</c:v>
                </c:pt>
                <c:pt idx="4031">
                  <c:v>-0.29304400000000003</c:v>
                </c:pt>
                <c:pt idx="4032">
                  <c:v>-0.29500900000000002</c:v>
                </c:pt>
                <c:pt idx="4033">
                  <c:v>-0.296985</c:v>
                </c:pt>
                <c:pt idx="4034">
                  <c:v>-0.29899500000000001</c:v>
                </c:pt>
                <c:pt idx="4035">
                  <c:v>-0.30103799999999997</c:v>
                </c:pt>
                <c:pt idx="4036">
                  <c:v>-0.30309599999999998</c:v>
                </c:pt>
                <c:pt idx="4037">
                  <c:v>-0.30514599999999997</c:v>
                </c:pt>
                <c:pt idx="4038">
                  <c:v>-0.30718000000000001</c:v>
                </c:pt>
                <c:pt idx="4039">
                  <c:v>-0.30921500000000002</c:v>
                </c:pt>
                <c:pt idx="4040">
                  <c:v>-0.311274</c:v>
                </c:pt>
                <c:pt idx="4041">
                  <c:v>-0.31336900000000001</c:v>
                </c:pt>
                <c:pt idx="4042">
                  <c:v>-0.31549100000000002</c:v>
                </c:pt>
                <c:pt idx="4043">
                  <c:v>-0.31761800000000001</c:v>
                </c:pt>
                <c:pt idx="4044">
                  <c:v>-0.31974200000000003</c:v>
                </c:pt>
                <c:pt idx="4045">
                  <c:v>-0.32186599999999999</c:v>
                </c:pt>
                <c:pt idx="4046">
                  <c:v>-0.32399299999999998</c:v>
                </c:pt>
                <c:pt idx="4047">
                  <c:v>-0.32611200000000001</c:v>
                </c:pt>
                <c:pt idx="4048">
                  <c:v>-0.328204</c:v>
                </c:pt>
                <c:pt idx="4049">
                  <c:v>-0.330258</c:v>
                </c:pt>
                <c:pt idx="4050">
                  <c:v>-0.33228799999999997</c:v>
                </c:pt>
                <c:pt idx="4051">
                  <c:v>-0.33432000000000001</c:v>
                </c:pt>
                <c:pt idx="4052">
                  <c:v>-0.33637699999999998</c:v>
                </c:pt>
                <c:pt idx="4053">
                  <c:v>-0.33846799999999999</c:v>
                </c:pt>
                <c:pt idx="4054">
                  <c:v>-0.34060600000000002</c:v>
                </c:pt>
                <c:pt idx="4055">
                  <c:v>-0.34279900000000002</c:v>
                </c:pt>
                <c:pt idx="4056">
                  <c:v>-0.34504699999999999</c:v>
                </c:pt>
                <c:pt idx="4057">
                  <c:v>-0.347327</c:v>
                </c:pt>
                <c:pt idx="4058">
                  <c:v>-0.34960799999999997</c:v>
                </c:pt>
                <c:pt idx="4059">
                  <c:v>-0.351879</c:v>
                </c:pt>
                <c:pt idx="4060">
                  <c:v>-0.354157</c:v>
                </c:pt>
                <c:pt idx="4061">
                  <c:v>-0.35646099999999997</c:v>
                </c:pt>
                <c:pt idx="4062">
                  <c:v>-0.35879299999999997</c:v>
                </c:pt>
                <c:pt idx="4063">
                  <c:v>-0.36113299999999998</c:v>
                </c:pt>
                <c:pt idx="4064">
                  <c:v>-0.36345</c:v>
                </c:pt>
                <c:pt idx="4065">
                  <c:v>-0.36572100000000002</c:v>
                </c:pt>
                <c:pt idx="4066">
                  <c:v>-0.36793399999999998</c:v>
                </c:pt>
                <c:pt idx="4067">
                  <c:v>-0.370085</c:v>
                </c:pt>
                <c:pt idx="4068">
                  <c:v>-0.372174</c:v>
                </c:pt>
                <c:pt idx="4069">
                  <c:v>-0.37420500000000001</c:v>
                </c:pt>
                <c:pt idx="4070">
                  <c:v>-0.37617299999999998</c:v>
                </c:pt>
                <c:pt idx="4071">
                  <c:v>-0.37806299999999998</c:v>
                </c:pt>
                <c:pt idx="4072">
                  <c:v>-0.37985000000000002</c:v>
                </c:pt>
                <c:pt idx="4073">
                  <c:v>-0.38151800000000002</c:v>
                </c:pt>
                <c:pt idx="4074">
                  <c:v>-0.38306800000000002</c:v>
                </c:pt>
                <c:pt idx="4075">
                  <c:v>-0.38450699999999999</c:v>
                </c:pt>
                <c:pt idx="4076">
                  <c:v>-0.38583099999999998</c:v>
                </c:pt>
                <c:pt idx="4077">
                  <c:v>-0.38702199999999998</c:v>
                </c:pt>
                <c:pt idx="4078">
                  <c:v>-0.38806400000000002</c:v>
                </c:pt>
                <c:pt idx="4079" formatCode="0.00E+00">
                  <c:v>-0.38894699999999999</c:v>
                </c:pt>
                <c:pt idx="4080">
                  <c:v>-0.38967200000000002</c:v>
                </c:pt>
                <c:pt idx="4081">
                  <c:v>-0.39024399999999998</c:v>
                </c:pt>
                <c:pt idx="4082">
                  <c:v>-0.39066499999999998</c:v>
                </c:pt>
                <c:pt idx="4083">
                  <c:v>-0.390934</c:v>
                </c:pt>
                <c:pt idx="4084">
                  <c:v>-0.39105000000000001</c:v>
                </c:pt>
                <c:pt idx="4085">
                  <c:v>-0.39100000000000001</c:v>
                </c:pt>
                <c:pt idx="4086">
                  <c:v>-0.39077400000000001</c:v>
                </c:pt>
                <c:pt idx="4087">
                  <c:v>-0.39037300000000003</c:v>
                </c:pt>
                <c:pt idx="4088">
                  <c:v>-0.38981399999999999</c:v>
                </c:pt>
                <c:pt idx="4089">
                  <c:v>-0.38912799999999997</c:v>
                </c:pt>
                <c:pt idx="4090">
                  <c:v>-0.38834400000000002</c:v>
                </c:pt>
                <c:pt idx="4091">
                  <c:v>-0.38749</c:v>
                </c:pt>
                <c:pt idx="4092">
                  <c:v>-0.38659100000000002</c:v>
                </c:pt>
                <c:pt idx="4093">
                  <c:v>-0.38566099999999998</c:v>
                </c:pt>
                <c:pt idx="4094">
                  <c:v>-0.38469700000000001</c:v>
                </c:pt>
                <c:pt idx="4095">
                  <c:v>-0.38367699999999999</c:v>
                </c:pt>
                <c:pt idx="4096">
                  <c:v>-0.382579</c:v>
                </c:pt>
                <c:pt idx="4097">
                  <c:v>-0.38139600000000001</c:v>
                </c:pt>
                <c:pt idx="4098">
                  <c:v>-0.380131</c:v>
                </c:pt>
                <c:pt idx="4099">
                  <c:v>-0.37879299999999999</c:v>
                </c:pt>
                <c:pt idx="4100">
                  <c:v>-0.37739699999999998</c:v>
                </c:pt>
                <c:pt idx="4101">
                  <c:v>-0.37596000000000002</c:v>
                </c:pt>
                <c:pt idx="4102">
                  <c:v>-0.37448999999999999</c:v>
                </c:pt>
                <c:pt idx="4103">
                  <c:v>-0.37298199999999998</c:v>
                </c:pt>
                <c:pt idx="4104">
                  <c:v>-0.37143199999999998</c:v>
                </c:pt>
                <c:pt idx="4105">
                  <c:v>-0.36984499999999998</c:v>
                </c:pt>
                <c:pt idx="4106">
                  <c:v>-0.36823800000000001</c:v>
                </c:pt>
                <c:pt idx="4107">
                  <c:v>-0.366618</c:v>
                </c:pt>
                <c:pt idx="4108" formatCode="0.00E+00">
                  <c:v>-0.36498000000000003</c:v>
                </c:pt>
                <c:pt idx="4109">
                  <c:v>-0.363311</c:v>
                </c:pt>
                <c:pt idx="4110">
                  <c:v>-0.36158699999999999</c:v>
                </c:pt>
                <c:pt idx="4111">
                  <c:v>-0.35978100000000002</c:v>
                </c:pt>
                <c:pt idx="4112">
                  <c:v>-0.35786499999999999</c:v>
                </c:pt>
                <c:pt idx="4113">
                  <c:v>-0.35582200000000003</c:v>
                </c:pt>
                <c:pt idx="4114">
                  <c:v>-0.35366399999999998</c:v>
                </c:pt>
                <c:pt idx="4115">
                  <c:v>-0.35142699999999999</c:v>
                </c:pt>
                <c:pt idx="4116">
                  <c:v>-0.34914299999999998</c:v>
                </c:pt>
                <c:pt idx="4117">
                  <c:v>-0.346829</c:v>
                </c:pt>
                <c:pt idx="4118">
                  <c:v>-0.34448600000000001</c:v>
                </c:pt>
                <c:pt idx="4119">
                  <c:v>-0.34211799999999998</c:v>
                </c:pt>
                <c:pt idx="4120">
                  <c:v>-0.33973999999999999</c:v>
                </c:pt>
                <c:pt idx="4121">
                  <c:v>-0.33735700000000002</c:v>
                </c:pt>
                <c:pt idx="4122">
                  <c:v>-0.33496199999999998</c:v>
                </c:pt>
                <c:pt idx="4123">
                  <c:v>-0.33255000000000001</c:v>
                </c:pt>
                <c:pt idx="4124">
                  <c:v>-0.330119</c:v>
                </c:pt>
                <c:pt idx="4125">
                  <c:v>-0.32766000000000001</c:v>
                </c:pt>
                <c:pt idx="4126">
                  <c:v>-0.325158</c:v>
                </c:pt>
                <c:pt idx="4127">
                  <c:v>-0.322606</c:v>
                </c:pt>
                <c:pt idx="4128">
                  <c:v>-0.320025</c:v>
                </c:pt>
                <c:pt idx="4129">
                  <c:v>-0.31743700000000002</c:v>
                </c:pt>
                <c:pt idx="4130">
                  <c:v>-0.31484800000000002</c:v>
                </c:pt>
                <c:pt idx="4131">
                  <c:v>-0.31225799999999998</c:v>
                </c:pt>
                <c:pt idx="4132">
                  <c:v>-0.309674</c:v>
                </c:pt>
                <c:pt idx="4133">
                  <c:v>-0.30710700000000002</c:v>
                </c:pt>
                <c:pt idx="4134">
                  <c:v>-0.30454900000000001</c:v>
                </c:pt>
                <c:pt idx="4135">
                  <c:v>-0.30198700000000001</c:v>
                </c:pt>
                <c:pt idx="4136" formatCode="0.00E+00">
                  <c:v>-0.29942099999999999</c:v>
                </c:pt>
                <c:pt idx="4137" formatCode="0.00E+00">
                  <c:v>-0.29686699999999999</c:v>
                </c:pt>
                <c:pt idx="4138" formatCode="0.00E+00">
                  <c:v>-0.29432900000000001</c:v>
                </c:pt>
                <c:pt idx="4139" formatCode="0.00E+00">
                  <c:v>-0.29178900000000002</c:v>
                </c:pt>
                <c:pt idx="4140" formatCode="0.00E+00">
                  <c:v>-0.289213</c:v>
                </c:pt>
                <c:pt idx="4141" formatCode="0.00E+00">
                  <c:v>-0.286576</c:v>
                </c:pt>
                <c:pt idx="4142" formatCode="0.00E+00">
                  <c:v>-0.28387600000000002</c:v>
                </c:pt>
                <c:pt idx="4143" formatCode="0.00E+00">
                  <c:v>-0.281134</c:v>
                </c:pt>
                <c:pt idx="4144">
                  <c:v>-0.27836899999999998</c:v>
                </c:pt>
                <c:pt idx="4145">
                  <c:v>-0.27557300000000001</c:v>
                </c:pt>
                <c:pt idx="4146">
                  <c:v>-0.27272299999999999</c:v>
                </c:pt>
                <c:pt idx="4147">
                  <c:v>-0.26980100000000001</c:v>
                </c:pt>
                <c:pt idx="4148">
                  <c:v>-0.26680799999999999</c:v>
                </c:pt>
                <c:pt idx="4149">
                  <c:v>-0.26374900000000001</c:v>
                </c:pt>
                <c:pt idx="4150">
                  <c:v>-0.260633</c:v>
                </c:pt>
                <c:pt idx="4151">
                  <c:v>-0.25747100000000001</c:v>
                </c:pt>
                <c:pt idx="4152">
                  <c:v>-0.254274</c:v>
                </c:pt>
                <c:pt idx="4153">
                  <c:v>-0.25105100000000002</c:v>
                </c:pt>
                <c:pt idx="4154">
                  <c:v>-0.247806</c:v>
                </c:pt>
                <c:pt idx="4155">
                  <c:v>-0.24454799999999999</c:v>
                </c:pt>
                <c:pt idx="4156">
                  <c:v>-0.241283</c:v>
                </c:pt>
                <c:pt idx="4157">
                  <c:v>-0.23799200000000001</c:v>
                </c:pt>
                <c:pt idx="4158">
                  <c:v>-0.23463899999999999</c:v>
                </c:pt>
                <c:pt idx="4159">
                  <c:v>-0.231208</c:v>
                </c:pt>
                <c:pt idx="4160">
                  <c:v>-0.22772400000000001</c:v>
                </c:pt>
                <c:pt idx="4161">
                  <c:v>-0.22423699999999999</c:v>
                </c:pt>
                <c:pt idx="4162">
                  <c:v>-0.220779</c:v>
                </c:pt>
                <c:pt idx="4163">
                  <c:v>-0.21735499999999999</c:v>
                </c:pt>
                <c:pt idx="4164">
                  <c:v>-0.213947</c:v>
                </c:pt>
                <c:pt idx="4165">
                  <c:v>-0.210531</c:v>
                </c:pt>
                <c:pt idx="4166">
                  <c:v>-0.20708299999999999</c:v>
                </c:pt>
                <c:pt idx="4167">
                  <c:v>-0.203593</c:v>
                </c:pt>
                <c:pt idx="4168">
                  <c:v>-0.200073</c:v>
                </c:pt>
                <c:pt idx="4169">
                  <c:v>-0.19653799999999999</c:v>
                </c:pt>
                <c:pt idx="4170">
                  <c:v>-0.19300200000000001</c:v>
                </c:pt>
                <c:pt idx="4171">
                  <c:v>-0.18948000000000001</c:v>
                </c:pt>
                <c:pt idx="4172">
                  <c:v>-0.186001</c:v>
                </c:pt>
                <c:pt idx="4173">
                  <c:v>-0.18260000000000001</c:v>
                </c:pt>
                <c:pt idx="4174">
                  <c:v>-0.17929100000000001</c:v>
                </c:pt>
                <c:pt idx="4175">
                  <c:v>-0.176061</c:v>
                </c:pt>
                <c:pt idx="4176" formatCode="0.00E+00">
                  <c:v>-0.17289199999999999</c:v>
                </c:pt>
                <c:pt idx="4177">
                  <c:v>-0.16978799999999999</c:v>
                </c:pt>
                <c:pt idx="4178">
                  <c:v>-0.16677900000000001</c:v>
                </c:pt>
                <c:pt idx="4179">
                  <c:v>-0.163906</c:v>
                </c:pt>
                <c:pt idx="4180">
                  <c:v>-0.161193</c:v>
                </c:pt>
                <c:pt idx="4181">
                  <c:v>-0.15862999999999999</c:v>
                </c:pt>
                <c:pt idx="4182">
                  <c:v>-0.15618799999999999</c:v>
                </c:pt>
                <c:pt idx="4183">
                  <c:v>-0.15385599999999999</c:v>
                </c:pt>
                <c:pt idx="4184">
                  <c:v>-0.15165200000000001</c:v>
                </c:pt>
                <c:pt idx="4185">
                  <c:v>-0.14959600000000001</c:v>
                </c:pt>
                <c:pt idx="4186">
                  <c:v>-0.14768200000000001</c:v>
                </c:pt>
                <c:pt idx="4187">
                  <c:v>-0.14588799999999999</c:v>
                </c:pt>
                <c:pt idx="4188">
                  <c:v>-0.14419799999999999</c:v>
                </c:pt>
                <c:pt idx="4189">
                  <c:v>-0.14261099999999999</c:v>
                </c:pt>
                <c:pt idx="4190">
                  <c:v>-0.141126</c:v>
                </c:pt>
                <c:pt idx="4191">
                  <c:v>-0.13974600000000001</c:v>
                </c:pt>
                <c:pt idx="4192">
                  <c:v>-0.138486</c:v>
                </c:pt>
                <c:pt idx="4193">
                  <c:v>-0.137378</c:v>
                </c:pt>
                <c:pt idx="4194">
                  <c:v>-0.13645399999999999</c:v>
                </c:pt>
                <c:pt idx="4195">
                  <c:v>-0.13572500000000001</c:v>
                </c:pt>
                <c:pt idx="4196">
                  <c:v>-0.13517999999999999</c:v>
                </c:pt>
                <c:pt idx="4197">
                  <c:v>-0.134795</c:v>
                </c:pt>
                <c:pt idx="4198">
                  <c:v>-0.13455</c:v>
                </c:pt>
                <c:pt idx="4199">
                  <c:v>-0.13442999999999999</c:v>
                </c:pt>
                <c:pt idx="4200">
                  <c:v>-0.13443099999999999</c:v>
                </c:pt>
                <c:pt idx="4201">
                  <c:v>-0.13456000000000001</c:v>
                </c:pt>
                <c:pt idx="4202">
                  <c:v>-0.134823</c:v>
                </c:pt>
                <c:pt idx="4203">
                  <c:v>-0.135212</c:v>
                </c:pt>
                <c:pt idx="4204">
                  <c:v>-0.13572100000000001</c:v>
                </c:pt>
                <c:pt idx="4205" formatCode="0.00E+00">
                  <c:v>-0.13635800000000001</c:v>
                </c:pt>
                <c:pt idx="4206">
                  <c:v>-0.137156</c:v>
                </c:pt>
                <c:pt idx="4207">
                  <c:v>-0.13814699999999999</c:v>
                </c:pt>
                <c:pt idx="4208">
                  <c:v>-0.13933200000000001</c:v>
                </c:pt>
                <c:pt idx="4209">
                  <c:v>-0.14068800000000001</c:v>
                </c:pt>
                <c:pt idx="4210">
                  <c:v>-0.14219799999999999</c:v>
                </c:pt>
                <c:pt idx="4211">
                  <c:v>-0.14385800000000001</c:v>
                </c:pt>
                <c:pt idx="4212">
                  <c:v>-0.14566000000000001</c:v>
                </c:pt>
                <c:pt idx="4213">
                  <c:v>-0.14760400000000001</c:v>
                </c:pt>
                <c:pt idx="4214">
                  <c:v>-0.149703</c:v>
                </c:pt>
                <c:pt idx="4215">
                  <c:v>-0.151972</c:v>
                </c:pt>
                <c:pt idx="4216">
                  <c:v>-0.15439900000000001</c:v>
                </c:pt>
                <c:pt idx="4217">
                  <c:v>-0.156945</c:v>
                </c:pt>
                <c:pt idx="4218">
                  <c:v>-0.159582</c:v>
                </c:pt>
                <c:pt idx="4219">
                  <c:v>-0.16232199999999999</c:v>
                </c:pt>
                <c:pt idx="4220">
                  <c:v>-0.165186</c:v>
                </c:pt>
                <c:pt idx="4221">
                  <c:v>-0.16816500000000001</c:v>
                </c:pt>
                <c:pt idx="4222">
                  <c:v>-0.17122599999999999</c:v>
                </c:pt>
                <c:pt idx="4223">
                  <c:v>-0.174347</c:v>
                </c:pt>
                <c:pt idx="4224">
                  <c:v>-0.17752899999999999</c:v>
                </c:pt>
                <c:pt idx="4225">
                  <c:v>-0.18078</c:v>
                </c:pt>
                <c:pt idx="4226">
                  <c:v>-0.18410000000000001</c:v>
                </c:pt>
                <c:pt idx="4227">
                  <c:v>-0.18748600000000001</c:v>
                </c:pt>
                <c:pt idx="4228">
                  <c:v>-0.19093499999999999</c:v>
                </c:pt>
                <c:pt idx="4229">
                  <c:v>-0.194443</c:v>
                </c:pt>
                <c:pt idx="4230">
                  <c:v>-0.19799900000000001</c:v>
                </c:pt>
                <c:pt idx="4231">
                  <c:v>-0.20158899999999999</c:v>
                </c:pt>
                <c:pt idx="4232">
                  <c:v>-0.20519999999999999</c:v>
                </c:pt>
                <c:pt idx="4233">
                  <c:v>-0.20880799999999999</c:v>
                </c:pt>
                <c:pt idx="4234" formatCode="0.00E+00">
                  <c:v>-0.212396</c:v>
                </c:pt>
                <c:pt idx="4235">
                  <c:v>-0.21595900000000001</c:v>
                </c:pt>
                <c:pt idx="4236">
                  <c:v>-0.21951699999999999</c:v>
                </c:pt>
                <c:pt idx="4237">
                  <c:v>-0.22309799999999999</c:v>
                </c:pt>
                <c:pt idx="4238">
                  <c:v>-0.22672600000000001</c:v>
                </c:pt>
                <c:pt idx="4239">
                  <c:v>-0.23041500000000001</c:v>
                </c:pt>
                <c:pt idx="4240">
                  <c:v>-0.23416999999999999</c:v>
                </c:pt>
                <c:pt idx="4241">
                  <c:v>-0.237987</c:v>
                </c:pt>
                <c:pt idx="4242">
                  <c:v>-0.24185300000000001</c:v>
                </c:pt>
                <c:pt idx="4243">
                  <c:v>-0.245752</c:v>
                </c:pt>
                <c:pt idx="4244">
                  <c:v>-0.24967</c:v>
                </c:pt>
                <c:pt idx="4245">
                  <c:v>-0.253608</c:v>
                </c:pt>
                <c:pt idx="4246">
                  <c:v>-0.25758599999999998</c:v>
                </c:pt>
                <c:pt idx="4247">
                  <c:v>-0.261629</c:v>
                </c:pt>
                <c:pt idx="4248">
                  <c:v>-0.26576</c:v>
                </c:pt>
                <c:pt idx="4249">
                  <c:v>-0.26998699999999998</c:v>
                </c:pt>
                <c:pt idx="4250">
                  <c:v>-0.27430599999999999</c:v>
                </c:pt>
                <c:pt idx="4251">
                  <c:v>-0.27871400000000002</c:v>
                </c:pt>
                <c:pt idx="4252">
                  <c:v>-0.283217</c:v>
                </c:pt>
                <c:pt idx="4253">
                  <c:v>-0.28783799999999998</c:v>
                </c:pt>
                <c:pt idx="4254">
                  <c:v>-0.29261100000000001</c:v>
                </c:pt>
                <c:pt idx="4255">
                  <c:v>-0.29756300000000002</c:v>
                </c:pt>
                <c:pt idx="4256">
                  <c:v>-0.30270399999999997</c:v>
                </c:pt>
                <c:pt idx="4257" formatCode="0.00E+00">
                  <c:v>-0.30803199999999997</c:v>
                </c:pt>
                <c:pt idx="4258">
                  <c:v>-0.31353700000000001</c:v>
                </c:pt>
                <c:pt idx="4259">
                  <c:v>-0.31919199999999998</c:v>
                </c:pt>
                <c:pt idx="4260">
                  <c:v>-0.32495800000000002</c:v>
                </c:pt>
                <c:pt idx="4261">
                  <c:v>-0.33079599999999998</c:v>
                </c:pt>
                <c:pt idx="4262">
                  <c:v>-0.33668500000000001</c:v>
                </c:pt>
                <c:pt idx="4263">
                  <c:v>-0.34262100000000001</c:v>
                </c:pt>
                <c:pt idx="4264">
                  <c:v>-0.348607</c:v>
                </c:pt>
                <c:pt idx="4265">
                  <c:v>-0.35465400000000002</c:v>
                </c:pt>
                <c:pt idx="4266">
                  <c:v>-0.36077500000000001</c:v>
                </c:pt>
                <c:pt idx="4267">
                  <c:v>-0.36698199999999997</c:v>
                </c:pt>
                <c:pt idx="4268">
                  <c:v>-0.373282</c:v>
                </c:pt>
                <c:pt idx="4269">
                  <c:v>-0.37966100000000003</c:v>
                </c:pt>
                <c:pt idx="4270">
                  <c:v>-0.38608700000000001</c:v>
                </c:pt>
                <c:pt idx="4271">
                  <c:v>-0.39251599999999998</c:v>
                </c:pt>
                <c:pt idx="4272">
                  <c:v>-0.39890700000000001</c:v>
                </c:pt>
                <c:pt idx="4273">
                  <c:v>-0.405248</c:v>
                </c:pt>
                <c:pt idx="4274">
                  <c:v>-0.41155900000000001</c:v>
                </c:pt>
                <c:pt idx="4275">
                  <c:v>-0.41787400000000002</c:v>
                </c:pt>
                <c:pt idx="4276">
                  <c:v>-0.42421500000000001</c:v>
                </c:pt>
                <c:pt idx="4277">
                  <c:v>-0.43056699999999998</c:v>
                </c:pt>
                <c:pt idx="4278">
                  <c:v>-0.43688300000000002</c:v>
                </c:pt>
                <c:pt idx="4279" formatCode="0.00E+00">
                  <c:v>-0.44310899999999998</c:v>
                </c:pt>
                <c:pt idx="4280" formatCode="0.00E+00">
                  <c:v>-0.44922099999999998</c:v>
                </c:pt>
                <c:pt idx="4281">
                  <c:v>-0.45523000000000002</c:v>
                </c:pt>
                <c:pt idx="4282">
                  <c:v>-0.46116200000000002</c:v>
                </c:pt>
                <c:pt idx="4283">
                  <c:v>-0.46703099999999997</c:v>
                </c:pt>
                <c:pt idx="4284">
                  <c:v>-0.47283399999999998</c:v>
                </c:pt>
                <c:pt idx="4285">
                  <c:v>-0.47856700000000002</c:v>
                </c:pt>
                <c:pt idx="4286">
                  <c:v>-0.48423300000000002</c:v>
                </c:pt>
                <c:pt idx="4287">
                  <c:v>-0.48982399999999998</c:v>
                </c:pt>
                <c:pt idx="4288">
                  <c:v>-0.49530999999999997</c:v>
                </c:pt>
                <c:pt idx="4289">
                  <c:v>-0.500641</c:v>
                </c:pt>
                <c:pt idx="4290">
                  <c:v>-0.50578199999999995</c:v>
                </c:pt>
                <c:pt idx="4291">
                  <c:v>-0.51073199999999996</c:v>
                </c:pt>
                <c:pt idx="4292">
                  <c:v>-0.51551400000000003</c:v>
                </c:pt>
                <c:pt idx="4293">
                  <c:v>-0.52014400000000005</c:v>
                </c:pt>
                <c:pt idx="4294">
                  <c:v>-0.52461800000000003</c:v>
                </c:pt>
                <c:pt idx="4295">
                  <c:v>-0.52892099999999997</c:v>
                </c:pt>
                <c:pt idx="4296">
                  <c:v>-0.53304099999999999</c:v>
                </c:pt>
                <c:pt idx="4297">
                  <c:v>-0.53696100000000002</c:v>
                </c:pt>
                <c:pt idx="4298">
                  <c:v>-0.540663</c:v>
                </c:pt>
                <c:pt idx="4299">
                  <c:v>-0.54413800000000001</c:v>
                </c:pt>
                <c:pt idx="4300">
                  <c:v>-0.54739700000000002</c:v>
                </c:pt>
                <c:pt idx="4301">
                  <c:v>-0.55045699999999997</c:v>
                </c:pt>
                <c:pt idx="4302">
                  <c:v>-0.55333100000000002</c:v>
                </c:pt>
                <c:pt idx="4303" formatCode="0.00E+00">
                  <c:v>-0.55602300000000004</c:v>
                </c:pt>
                <c:pt idx="4304" formatCode="0.00E+00">
                  <c:v>-0.558535</c:v>
                </c:pt>
                <c:pt idx="4305">
                  <c:v>-0.56087299999999995</c:v>
                </c:pt>
                <c:pt idx="4306">
                  <c:v>-0.56304100000000001</c:v>
                </c:pt>
                <c:pt idx="4307">
                  <c:v>-0.56503199999999998</c:v>
                </c:pt>
                <c:pt idx="4308">
                  <c:v>-0.56683499999999998</c:v>
                </c:pt>
                <c:pt idx="4309">
                  <c:v>-0.56845000000000001</c:v>
                </c:pt>
                <c:pt idx="4310">
                  <c:v>-0.56989000000000001</c:v>
                </c:pt>
                <c:pt idx="4311">
                  <c:v>-0.57117600000000002</c:v>
                </c:pt>
                <c:pt idx="4312">
                  <c:v>-0.57232000000000005</c:v>
                </c:pt>
                <c:pt idx="4313">
                  <c:v>-0.57332899999999998</c:v>
                </c:pt>
                <c:pt idx="4314">
                  <c:v>-0.57422700000000004</c:v>
                </c:pt>
                <c:pt idx="4315">
                  <c:v>-0.57506299999999999</c:v>
                </c:pt>
                <c:pt idx="4316">
                  <c:v>-0.57586499999999996</c:v>
                </c:pt>
                <c:pt idx="4317">
                  <c:v>-0.57662000000000002</c:v>
                </c:pt>
                <c:pt idx="4318">
                  <c:v>-0.57728900000000005</c:v>
                </c:pt>
                <c:pt idx="4319">
                  <c:v>-0.577851</c:v>
                </c:pt>
                <c:pt idx="4320">
                  <c:v>-0.57831399999999999</c:v>
                </c:pt>
                <c:pt idx="4321">
                  <c:v>-0.57869099999999996</c:v>
                </c:pt>
                <c:pt idx="4322">
                  <c:v>-0.57898700000000003</c:v>
                </c:pt>
                <c:pt idx="4323">
                  <c:v>-0.57920199999999999</c:v>
                </c:pt>
                <c:pt idx="4324">
                  <c:v>-0.57933900000000005</c:v>
                </c:pt>
                <c:pt idx="4325">
                  <c:v>-0.57941399999999998</c:v>
                </c:pt>
                <c:pt idx="4326">
                  <c:v>-0.57944300000000004</c:v>
                </c:pt>
                <c:pt idx="4327">
                  <c:v>-0.57945000000000002</c:v>
                </c:pt>
                <c:pt idx="4328">
                  <c:v>-0.57945599999999997</c:v>
                </c:pt>
                <c:pt idx="4329" formatCode="0.00E+00">
                  <c:v>-0.57947400000000004</c:v>
                </c:pt>
                <c:pt idx="4330" formatCode="0.00E+00">
                  <c:v>-0.57950500000000005</c:v>
                </c:pt>
                <c:pt idx="4331">
                  <c:v>-0.57952800000000004</c:v>
                </c:pt>
                <c:pt idx="4332">
                  <c:v>-0.57951699999999995</c:v>
                </c:pt>
                <c:pt idx="4333">
                  <c:v>-0.57945000000000002</c:v>
                </c:pt>
                <c:pt idx="4334">
                  <c:v>-0.579322</c:v>
                </c:pt>
                <c:pt idx="4335">
                  <c:v>-0.57913999999999999</c:v>
                </c:pt>
                <c:pt idx="4336">
                  <c:v>-0.57890200000000003</c:v>
                </c:pt>
                <c:pt idx="4337">
                  <c:v>-0.578596</c:v>
                </c:pt>
                <c:pt idx="4338">
                  <c:v>-0.57820899999999997</c:v>
                </c:pt>
                <c:pt idx="4339">
                  <c:v>-0.57773200000000002</c:v>
                </c:pt>
                <c:pt idx="4340">
                  <c:v>-0.57715899999999998</c:v>
                </c:pt>
                <c:pt idx="4341">
                  <c:v>-0.57647999999999999</c:v>
                </c:pt>
                <c:pt idx="4342">
                  <c:v>-0.575685</c:v>
                </c:pt>
                <c:pt idx="4343">
                  <c:v>-0.57477400000000001</c:v>
                </c:pt>
                <c:pt idx="4344">
                  <c:v>-0.57375200000000004</c:v>
                </c:pt>
                <c:pt idx="4345">
                  <c:v>-0.57261899999999999</c:v>
                </c:pt>
                <c:pt idx="4346">
                  <c:v>-0.57135199999999997</c:v>
                </c:pt>
                <c:pt idx="4347">
                  <c:v>-0.56991400000000003</c:v>
                </c:pt>
                <c:pt idx="4348">
                  <c:v>-0.56827700000000003</c:v>
                </c:pt>
                <c:pt idx="4349">
                  <c:v>-0.56643600000000005</c:v>
                </c:pt>
                <c:pt idx="4350">
                  <c:v>-0.56441200000000002</c:v>
                </c:pt>
                <c:pt idx="4351">
                  <c:v>-0.56222799999999995</c:v>
                </c:pt>
                <c:pt idx="4352">
                  <c:v>-0.55989500000000003</c:v>
                </c:pt>
                <c:pt idx="4353" formatCode="0.00E+00">
                  <c:v>-0.55740100000000004</c:v>
                </c:pt>
                <c:pt idx="4354">
                  <c:v>-0.55471400000000004</c:v>
                </c:pt>
                <c:pt idx="4355">
                  <c:v>-0.55180300000000004</c:v>
                </c:pt>
                <c:pt idx="4356">
                  <c:v>-0.54865699999999995</c:v>
                </c:pt>
                <c:pt idx="4357">
                  <c:v>-0.545292</c:v>
                </c:pt>
                <c:pt idx="4358">
                  <c:v>-0.54171999999999998</c:v>
                </c:pt>
                <c:pt idx="4359">
                  <c:v>-0.53792300000000004</c:v>
                </c:pt>
                <c:pt idx="4360">
                  <c:v>-0.53385800000000005</c:v>
                </c:pt>
                <c:pt idx="4361">
                  <c:v>-0.52949199999999996</c:v>
                </c:pt>
                <c:pt idx="4362">
                  <c:v>-0.52481500000000003</c:v>
                </c:pt>
                <c:pt idx="4363">
                  <c:v>-0.51983800000000002</c:v>
                </c:pt>
                <c:pt idx="4364">
                  <c:v>-0.51458499999999996</c:v>
                </c:pt>
                <c:pt idx="4365">
                  <c:v>-0.50907999999999998</c:v>
                </c:pt>
                <c:pt idx="4366">
                  <c:v>-0.50335099999999999</c:v>
                </c:pt>
                <c:pt idx="4367">
                  <c:v>-0.49742399999999998</c:v>
                </c:pt>
                <c:pt idx="4368">
                  <c:v>-0.49133100000000002</c:v>
                </c:pt>
                <c:pt idx="4369">
                  <c:v>-0.48510300000000001</c:v>
                </c:pt>
                <c:pt idx="4370">
                  <c:v>-0.478769</c:v>
                </c:pt>
                <c:pt idx="4371">
                  <c:v>-0.47234799999999999</c:v>
                </c:pt>
                <c:pt idx="4372">
                  <c:v>-0.46585700000000002</c:v>
                </c:pt>
                <c:pt idx="4373">
                  <c:v>-0.459312</c:v>
                </c:pt>
                <c:pt idx="4374">
                  <c:v>-0.45271499999999998</c:v>
                </c:pt>
                <c:pt idx="4375">
                  <c:v>-0.44605899999999998</c:v>
                </c:pt>
                <c:pt idx="4376">
                  <c:v>-0.43934400000000001</c:v>
                </c:pt>
                <c:pt idx="4377" formatCode="0.00E+00">
                  <c:v>-0.43258400000000002</c:v>
                </c:pt>
                <c:pt idx="4378" formatCode="0.00E+00">
                  <c:v>-0.42579499999999998</c:v>
                </c:pt>
                <c:pt idx="4379" formatCode="0.00E+00">
                  <c:v>-0.418985</c:v>
                </c:pt>
                <c:pt idx="4380" formatCode="0.00E+00">
                  <c:v>-0.41216399999999997</c:v>
                </c:pt>
                <c:pt idx="4381" formatCode="0.00E+00">
                  <c:v>-0.40534599999999998</c:v>
                </c:pt>
                <c:pt idx="4382" formatCode="0.00E+00">
                  <c:v>-0.39854699999999998</c:v>
                </c:pt>
                <c:pt idx="4383" formatCode="0.00E+00">
                  <c:v>-0.39176800000000001</c:v>
                </c:pt>
                <c:pt idx="4384" formatCode="0.00E+00">
                  <c:v>-0.38500400000000001</c:v>
                </c:pt>
                <c:pt idx="4385" formatCode="0.00E+00">
                  <c:v>-0.37825399999999998</c:v>
                </c:pt>
                <c:pt idx="4386" formatCode="0.00E+00">
                  <c:v>-0.371531</c:v>
                </c:pt>
                <c:pt idx="4387" formatCode="0.00E+00">
                  <c:v>-0.364867</c:v>
                </c:pt>
                <c:pt idx="4388" formatCode="0.00E+00">
                  <c:v>-0.35830200000000001</c:v>
                </c:pt>
                <c:pt idx="4389" formatCode="0.00E+00">
                  <c:v>-0.35187299999999999</c:v>
                </c:pt>
                <c:pt idx="4390" formatCode="0.00E+00">
                  <c:v>-0.34559400000000001</c:v>
                </c:pt>
                <c:pt idx="4391" formatCode="0.00E+00">
                  <c:v>-0.33946700000000002</c:v>
                </c:pt>
                <c:pt idx="4392" formatCode="0.00E+00">
                  <c:v>-0.333484</c:v>
                </c:pt>
                <c:pt idx="4393" formatCode="0.00E+00">
                  <c:v>-0.32764700000000002</c:v>
                </c:pt>
                <c:pt idx="4394" formatCode="0.00E+00">
                  <c:v>-0.32196200000000003</c:v>
                </c:pt>
                <c:pt idx="4395" formatCode="0.00E+00">
                  <c:v>-0.31644600000000001</c:v>
                </c:pt>
                <c:pt idx="4396" formatCode="0.00E+00">
                  <c:v>-0.31111</c:v>
                </c:pt>
                <c:pt idx="4397" formatCode="0.00E+00">
                  <c:v>-0.305948</c:v>
                </c:pt>
                <c:pt idx="4398">
                  <c:v>-0.30093700000000001</c:v>
                </c:pt>
                <c:pt idx="4399">
                  <c:v>-0.29605799999999999</c:v>
                </c:pt>
                <c:pt idx="4400">
                  <c:v>-0.29131800000000002</c:v>
                </c:pt>
                <c:pt idx="4401">
                  <c:v>-0.28673599999999999</c:v>
                </c:pt>
                <c:pt idx="4402">
                  <c:v>-0.28232800000000002</c:v>
                </c:pt>
                <c:pt idx="4403">
                  <c:v>-0.27809600000000001</c:v>
                </c:pt>
                <c:pt idx="4404">
                  <c:v>-0.27402700000000002</c:v>
                </c:pt>
                <c:pt idx="4405">
                  <c:v>-0.27010499999999998</c:v>
                </c:pt>
                <c:pt idx="4406">
                  <c:v>-0.26630700000000002</c:v>
                </c:pt>
                <c:pt idx="4407">
                  <c:v>-0.26260899999999998</c:v>
                </c:pt>
                <c:pt idx="4408">
                  <c:v>-0.25898599999999999</c:v>
                </c:pt>
                <c:pt idx="4409">
                  <c:v>-0.25542300000000001</c:v>
                </c:pt>
                <c:pt idx="4410">
                  <c:v>-0.25191400000000003</c:v>
                </c:pt>
                <c:pt idx="4411">
                  <c:v>-0.24846599999999999</c:v>
                </c:pt>
                <c:pt idx="4412">
                  <c:v>-0.24510100000000001</c:v>
                </c:pt>
                <c:pt idx="4413">
                  <c:v>-0.24184800000000001</c:v>
                </c:pt>
                <c:pt idx="4414">
                  <c:v>-0.23872699999999999</c:v>
                </c:pt>
                <c:pt idx="4415">
                  <c:v>-0.235731</c:v>
                </c:pt>
                <c:pt idx="4416">
                  <c:v>-0.23283300000000001</c:v>
                </c:pt>
                <c:pt idx="4417">
                  <c:v>-0.230017</c:v>
                </c:pt>
                <c:pt idx="4418">
                  <c:v>-0.22728300000000001</c:v>
                </c:pt>
                <c:pt idx="4419">
                  <c:v>-0.22462699999999999</c:v>
                </c:pt>
                <c:pt idx="4420">
                  <c:v>-0.222021</c:v>
                </c:pt>
                <c:pt idx="4421">
                  <c:v>-0.21942600000000001</c:v>
                </c:pt>
                <c:pt idx="4422">
                  <c:v>-0.21681600000000001</c:v>
                </c:pt>
                <c:pt idx="4423">
                  <c:v>-0.21418599999999999</c:v>
                </c:pt>
                <c:pt idx="4424">
                  <c:v>-0.211539</c:v>
                </c:pt>
                <c:pt idx="4425" formatCode="0.00E+00">
                  <c:v>-0.208872</c:v>
                </c:pt>
                <c:pt idx="4426" formatCode="0.00E+00">
                  <c:v>-0.206182</c:v>
                </c:pt>
                <c:pt idx="4427" formatCode="0.00E+00">
                  <c:v>-0.20347199999999999</c:v>
                </c:pt>
                <c:pt idx="4428">
                  <c:v>-0.20075899999999999</c:v>
                </c:pt>
                <c:pt idx="4429">
                  <c:v>-0.19806000000000001</c:v>
                </c:pt>
                <c:pt idx="4430">
                  <c:v>-0.19539000000000001</c:v>
                </c:pt>
                <c:pt idx="4431">
                  <c:v>-0.192748</c:v>
                </c:pt>
                <c:pt idx="4432">
                  <c:v>-0.19012000000000001</c:v>
                </c:pt>
                <c:pt idx="4433">
                  <c:v>-0.18749099999999999</c:v>
                </c:pt>
                <c:pt idx="4434">
                  <c:v>-0.18485499999999999</c:v>
                </c:pt>
                <c:pt idx="4435">
                  <c:v>-0.18221200000000001</c:v>
                </c:pt>
                <c:pt idx="4436">
                  <c:v>-0.179563</c:v>
                </c:pt>
                <c:pt idx="4437">
                  <c:v>-0.17691000000000001</c:v>
                </c:pt>
                <c:pt idx="4438">
                  <c:v>-0.174257</c:v>
                </c:pt>
                <c:pt idx="4439">
                  <c:v>-0.171628</c:v>
                </c:pt>
                <c:pt idx="4440">
                  <c:v>-0.16905700000000001</c:v>
                </c:pt>
                <c:pt idx="4441">
                  <c:v>-0.16656000000000001</c:v>
                </c:pt>
                <c:pt idx="4442">
                  <c:v>-0.16411700000000001</c:v>
                </c:pt>
                <c:pt idx="4443">
                  <c:v>-0.16167699999999999</c:v>
                </c:pt>
                <c:pt idx="4444">
                  <c:v>-0.15920400000000001</c:v>
                </c:pt>
                <c:pt idx="4445">
                  <c:v>-0.15670600000000001</c:v>
                </c:pt>
                <c:pt idx="4446">
                  <c:v>-0.154225</c:v>
                </c:pt>
                <c:pt idx="4447">
                  <c:v>-0.151809</c:v>
                </c:pt>
                <c:pt idx="4448">
                  <c:v>-0.14949399999999999</c:v>
                </c:pt>
                <c:pt idx="4449">
                  <c:v>-0.14731</c:v>
                </c:pt>
                <c:pt idx="4450">
                  <c:v>-0.14529500000000001</c:v>
                </c:pt>
                <c:pt idx="4451">
                  <c:v>-0.143485</c:v>
                </c:pt>
                <c:pt idx="4452">
                  <c:v>-0.141898</c:v>
                </c:pt>
                <c:pt idx="4453">
                  <c:v>-0.14052899999999999</c:v>
                </c:pt>
                <c:pt idx="4454">
                  <c:v>-0.13936899999999999</c:v>
                </c:pt>
                <c:pt idx="4455">
                  <c:v>-0.13842199999999999</c:v>
                </c:pt>
                <c:pt idx="4456">
                  <c:v>-0.137707</c:v>
                </c:pt>
                <c:pt idx="4457" formatCode="0.00E+00">
                  <c:v>-0.137238</c:v>
                </c:pt>
                <c:pt idx="4458" formatCode="0.00E+00">
                  <c:v>-0.137016</c:v>
                </c:pt>
                <c:pt idx="4459">
                  <c:v>-0.13702900000000001</c:v>
                </c:pt>
                <c:pt idx="4460">
                  <c:v>-0.137269</c:v>
                </c:pt>
                <c:pt idx="4461">
                  <c:v>-0.13773199999999999</c:v>
                </c:pt>
                <c:pt idx="4462">
                  <c:v>-0.13841800000000001</c:v>
                </c:pt>
                <c:pt idx="4463">
                  <c:v>-0.13932900000000001</c:v>
                </c:pt>
                <c:pt idx="4464">
                  <c:v>-0.14047399999999999</c:v>
                </c:pt>
                <c:pt idx="4465">
                  <c:v>-0.14186099999999999</c:v>
                </c:pt>
                <c:pt idx="4466">
                  <c:v>-0.14349500000000001</c:v>
                </c:pt>
                <c:pt idx="4467">
                  <c:v>-0.14537800000000001</c:v>
                </c:pt>
                <c:pt idx="4468">
                  <c:v>-0.14752399999999999</c:v>
                </c:pt>
                <c:pt idx="4469">
                  <c:v>-0.149955</c:v>
                </c:pt>
                <c:pt idx="4470">
                  <c:v>-0.15268100000000001</c:v>
                </c:pt>
                <c:pt idx="4471">
                  <c:v>-0.155691</c:v>
                </c:pt>
                <c:pt idx="4472">
                  <c:v>-0.15895799999999999</c:v>
                </c:pt>
                <c:pt idx="4473">
                  <c:v>-0.162463</c:v>
                </c:pt>
                <c:pt idx="4474">
                  <c:v>-0.16619999999999999</c:v>
                </c:pt>
                <c:pt idx="4475">
                  <c:v>-0.17016300000000001</c:v>
                </c:pt>
                <c:pt idx="4476">
                  <c:v>-0.17433799999999999</c:v>
                </c:pt>
                <c:pt idx="4477">
                  <c:v>-0.178703</c:v>
                </c:pt>
                <c:pt idx="4478">
                  <c:v>-0.18323</c:v>
                </c:pt>
                <c:pt idx="4479">
                  <c:v>-0.18787599999999999</c:v>
                </c:pt>
                <c:pt idx="4480">
                  <c:v>-0.19259100000000001</c:v>
                </c:pt>
                <c:pt idx="4481">
                  <c:v>-0.19733400000000001</c:v>
                </c:pt>
                <c:pt idx="4482">
                  <c:v>-0.20208699999999999</c:v>
                </c:pt>
                <c:pt idx="4483">
                  <c:v>-0.20683799999999999</c:v>
                </c:pt>
                <c:pt idx="4484" formatCode="0.00E+00">
                  <c:v>-0.21156900000000001</c:v>
                </c:pt>
                <c:pt idx="4485">
                  <c:v>-0.21626100000000001</c:v>
                </c:pt>
                <c:pt idx="4486">
                  <c:v>-0.22090499999999999</c:v>
                </c:pt>
                <c:pt idx="4487">
                  <c:v>-0.22550000000000001</c:v>
                </c:pt>
                <c:pt idx="4488">
                  <c:v>-0.230047</c:v>
                </c:pt>
                <c:pt idx="4489">
                  <c:v>-0.234546</c:v>
                </c:pt>
                <c:pt idx="4490">
                  <c:v>-0.23899699999999999</c:v>
                </c:pt>
                <c:pt idx="4491">
                  <c:v>-0.24338799999999999</c:v>
                </c:pt>
                <c:pt idx="4492">
                  <c:v>-0.24768599999999999</c:v>
                </c:pt>
                <c:pt idx="4493">
                  <c:v>-0.25186199999999997</c:v>
                </c:pt>
                <c:pt idx="4494">
                  <c:v>-0.25590200000000002</c:v>
                </c:pt>
                <c:pt idx="4495">
                  <c:v>-0.25981500000000002</c:v>
                </c:pt>
                <c:pt idx="4496">
                  <c:v>-0.26362000000000002</c:v>
                </c:pt>
                <c:pt idx="4497">
                  <c:v>-0.26733000000000001</c:v>
                </c:pt>
                <c:pt idx="4498">
                  <c:v>-0.27093400000000001</c:v>
                </c:pt>
                <c:pt idx="4499">
                  <c:v>-0.27438899999999999</c:v>
                </c:pt>
                <c:pt idx="4500">
                  <c:v>-0.27763900000000002</c:v>
                </c:pt>
                <c:pt idx="4501">
                  <c:v>-0.28065600000000002</c:v>
                </c:pt>
                <c:pt idx="4502">
                  <c:v>-0.28345399999999998</c:v>
                </c:pt>
                <c:pt idx="4503">
                  <c:v>-0.28606300000000001</c:v>
                </c:pt>
                <c:pt idx="4504">
                  <c:v>-0.288493</c:v>
                </c:pt>
                <c:pt idx="4505">
                  <c:v>-0.290742</c:v>
                </c:pt>
                <c:pt idx="4506">
                  <c:v>-0.29281200000000002</c:v>
                </c:pt>
                <c:pt idx="4507">
                  <c:v>-0.29472399999999999</c:v>
                </c:pt>
                <c:pt idx="4508">
                  <c:v>-0.29650300000000002</c:v>
                </c:pt>
                <c:pt idx="4509">
                  <c:v>-0.29815799999999998</c:v>
                </c:pt>
                <c:pt idx="4510">
                  <c:v>-0.29969400000000002</c:v>
                </c:pt>
                <c:pt idx="4511">
                  <c:v>-0.30110799999999999</c:v>
                </c:pt>
                <c:pt idx="4512" formatCode="0.00E+00">
                  <c:v>-0.30238999999999999</c:v>
                </c:pt>
                <c:pt idx="4513">
                  <c:v>-0.30352099999999999</c:v>
                </c:pt>
                <c:pt idx="4514">
                  <c:v>-0.30448199999999997</c:v>
                </c:pt>
                <c:pt idx="4515">
                  <c:v>-0.30527700000000002</c:v>
                </c:pt>
                <c:pt idx="4516">
                  <c:v>-0.30593799999999999</c:v>
                </c:pt>
                <c:pt idx="4517">
                  <c:v>-0.30651099999999998</c:v>
                </c:pt>
                <c:pt idx="4518">
                  <c:v>-0.307031</c:v>
                </c:pt>
                <c:pt idx="4519">
                  <c:v>-0.30751200000000001</c:v>
                </c:pt>
                <c:pt idx="4520">
                  <c:v>-0.30795600000000001</c:v>
                </c:pt>
                <c:pt idx="4521">
                  <c:v>-0.30837199999999998</c:v>
                </c:pt>
                <c:pt idx="4522">
                  <c:v>-0.30877100000000002</c:v>
                </c:pt>
                <c:pt idx="4523">
                  <c:v>-0.30916300000000002</c:v>
                </c:pt>
                <c:pt idx="4524">
                  <c:v>-0.30954900000000002</c:v>
                </c:pt>
                <c:pt idx="4525">
                  <c:v>-0.30992900000000001</c:v>
                </c:pt>
                <c:pt idx="4526">
                  <c:v>-0.310303</c:v>
                </c:pt>
                <c:pt idx="4527">
                  <c:v>-0.31068000000000001</c:v>
                </c:pt>
                <c:pt idx="4528">
                  <c:v>-0.31107000000000001</c:v>
                </c:pt>
                <c:pt idx="4529">
                  <c:v>-0.31148300000000001</c:v>
                </c:pt>
                <c:pt idx="4530">
                  <c:v>-0.31193300000000002</c:v>
                </c:pt>
                <c:pt idx="4531">
                  <c:v>-0.31243199999999999</c:v>
                </c:pt>
                <c:pt idx="4532">
                  <c:v>-0.31299100000000002</c:v>
                </c:pt>
                <c:pt idx="4533">
                  <c:v>-0.31361099999999997</c:v>
                </c:pt>
                <c:pt idx="4534">
                  <c:v>-0.31429499999999999</c:v>
                </c:pt>
                <c:pt idx="4535">
                  <c:v>-0.31505699999999998</c:v>
                </c:pt>
                <c:pt idx="4536">
                  <c:v>-0.31592300000000001</c:v>
                </c:pt>
                <c:pt idx="4537">
                  <c:v>-0.31690400000000002</c:v>
                </c:pt>
                <c:pt idx="4538">
                  <c:v>-0.31798700000000002</c:v>
                </c:pt>
                <c:pt idx="4539">
                  <c:v>-0.31914300000000001</c:v>
                </c:pt>
                <c:pt idx="4540">
                  <c:v>-0.320353</c:v>
                </c:pt>
                <c:pt idx="4541" formatCode="0.00E+00">
                  <c:v>-0.32161000000000001</c:v>
                </c:pt>
                <c:pt idx="4542">
                  <c:v>-0.32290000000000002</c:v>
                </c:pt>
                <c:pt idx="4543">
                  <c:v>-0.32419100000000001</c:v>
                </c:pt>
                <c:pt idx="4544">
                  <c:v>-0.32545000000000002</c:v>
                </c:pt>
                <c:pt idx="4545">
                  <c:v>-0.326654</c:v>
                </c:pt>
                <c:pt idx="4546">
                  <c:v>-0.32778400000000002</c:v>
                </c:pt>
                <c:pt idx="4547">
                  <c:v>-0.32882</c:v>
                </c:pt>
                <c:pt idx="4548">
                  <c:v>-0.32974900000000001</c:v>
                </c:pt>
                <c:pt idx="4549">
                  <c:v>-0.33057799999999998</c:v>
                </c:pt>
                <c:pt idx="4550">
                  <c:v>-0.33131300000000002</c:v>
                </c:pt>
                <c:pt idx="4551">
                  <c:v>-0.331953</c:v>
                </c:pt>
                <c:pt idx="4552">
                  <c:v>-0.33248800000000001</c:v>
                </c:pt>
                <c:pt idx="4553">
                  <c:v>-0.33291199999999999</c:v>
                </c:pt>
                <c:pt idx="4554">
                  <c:v>-0.33322400000000002</c:v>
                </c:pt>
                <c:pt idx="4555">
                  <c:v>-0.33342100000000002</c:v>
                </c:pt>
                <c:pt idx="4556">
                  <c:v>-0.33348800000000001</c:v>
                </c:pt>
                <c:pt idx="4557">
                  <c:v>-0.33341100000000001</c:v>
                </c:pt>
                <c:pt idx="4558">
                  <c:v>-0.33319199999999999</c:v>
                </c:pt>
                <c:pt idx="4559">
                  <c:v>-0.33284999999999998</c:v>
                </c:pt>
                <c:pt idx="4560">
                  <c:v>-0.33239800000000003</c:v>
                </c:pt>
                <c:pt idx="4561">
                  <c:v>-0.33183499999999999</c:v>
                </c:pt>
                <c:pt idx="4562">
                  <c:v>-0.33113599999999999</c:v>
                </c:pt>
                <c:pt idx="4563">
                  <c:v>-0.33027699999999999</c:v>
                </c:pt>
                <c:pt idx="4564">
                  <c:v>-0.32924199999999998</c:v>
                </c:pt>
                <c:pt idx="4565">
                  <c:v>-0.32802199999999998</c:v>
                </c:pt>
                <c:pt idx="4566">
                  <c:v>-0.32661000000000001</c:v>
                </c:pt>
                <c:pt idx="4567">
                  <c:v>-0.32500499999999999</c:v>
                </c:pt>
                <c:pt idx="4568" formatCode="0.00E+00">
                  <c:v>-0.32320300000000002</c:v>
                </c:pt>
                <c:pt idx="4569" formatCode="0.00E+00">
                  <c:v>-0.32120599999999999</c:v>
                </c:pt>
                <c:pt idx="4570">
                  <c:v>-0.31903199999999998</c:v>
                </c:pt>
                <c:pt idx="4571">
                  <c:v>-0.31670300000000001</c:v>
                </c:pt>
                <c:pt idx="4572">
                  <c:v>-0.31422800000000001</c:v>
                </c:pt>
                <c:pt idx="4573">
                  <c:v>-0.31159900000000001</c:v>
                </c:pt>
                <c:pt idx="4574">
                  <c:v>-0.30881700000000001</c:v>
                </c:pt>
                <c:pt idx="4575">
                  <c:v>-0.305896</c:v>
                </c:pt>
                <c:pt idx="4576">
                  <c:v>-0.30285499999999999</c:v>
                </c:pt>
                <c:pt idx="4577">
                  <c:v>-0.29970200000000002</c:v>
                </c:pt>
                <c:pt idx="4578">
                  <c:v>-0.29644500000000001</c:v>
                </c:pt>
                <c:pt idx="4579">
                  <c:v>-0.29308299999999998</c:v>
                </c:pt>
                <c:pt idx="4580">
                  <c:v>-0.28959600000000002</c:v>
                </c:pt>
                <c:pt idx="4581">
                  <c:v>-0.28595500000000001</c:v>
                </c:pt>
                <c:pt idx="4582">
                  <c:v>-0.282163</c:v>
                </c:pt>
                <c:pt idx="4583">
                  <c:v>-0.27826499999999998</c:v>
                </c:pt>
                <c:pt idx="4584">
                  <c:v>-0.27431499999999998</c:v>
                </c:pt>
                <c:pt idx="4585">
                  <c:v>-0.27033000000000001</c:v>
                </c:pt>
                <c:pt idx="4586">
                  <c:v>-0.26630199999999998</c:v>
                </c:pt>
                <c:pt idx="4587">
                  <c:v>-0.26222699999999999</c:v>
                </c:pt>
                <c:pt idx="4588">
                  <c:v>-0.25812600000000002</c:v>
                </c:pt>
                <c:pt idx="4589">
                  <c:v>-0.254023</c:v>
                </c:pt>
                <c:pt idx="4590">
                  <c:v>-0.24992700000000001</c:v>
                </c:pt>
                <c:pt idx="4591">
                  <c:v>-0.245835</c:v>
                </c:pt>
                <c:pt idx="4592">
                  <c:v>-0.24174999999999999</c:v>
                </c:pt>
                <c:pt idx="4593">
                  <c:v>-0.23768300000000001</c:v>
                </c:pt>
                <c:pt idx="4594">
                  <c:v>-0.23366100000000001</c:v>
                </c:pt>
                <c:pt idx="4595">
                  <c:v>-0.22970699999999999</c:v>
                </c:pt>
                <c:pt idx="4596">
                  <c:v>-0.22584000000000001</c:v>
                </c:pt>
                <c:pt idx="4597">
                  <c:v>-0.22207199999999999</c:v>
                </c:pt>
                <c:pt idx="4598">
                  <c:v>-0.21841099999999999</c:v>
                </c:pt>
                <c:pt idx="4599">
                  <c:v>-0.21487800000000001</c:v>
                </c:pt>
                <c:pt idx="4600">
                  <c:v>-0.211509</c:v>
                </c:pt>
                <c:pt idx="4601">
                  <c:v>-0.208346</c:v>
                </c:pt>
                <c:pt idx="4602">
                  <c:v>-0.20541200000000001</c:v>
                </c:pt>
                <c:pt idx="4603">
                  <c:v>-0.20269799999999999</c:v>
                </c:pt>
                <c:pt idx="4604">
                  <c:v>-0.20016600000000001</c:v>
                </c:pt>
                <c:pt idx="4605">
                  <c:v>-0.19778100000000001</c:v>
                </c:pt>
                <c:pt idx="4606" formatCode="0.00E+00">
                  <c:v>-0.19553999999999999</c:v>
                </c:pt>
                <c:pt idx="4607" formatCode="0.00E+00">
                  <c:v>-0.193464</c:v>
                </c:pt>
                <c:pt idx="4608" formatCode="0.00E+00">
                  <c:v>-0.19156999999999999</c:v>
                </c:pt>
                <c:pt idx="4609" formatCode="0.00E+00">
                  <c:v>-0.189857</c:v>
                </c:pt>
                <c:pt idx="4610">
                  <c:v>-0.18831600000000001</c:v>
                </c:pt>
                <c:pt idx="4611">
                  <c:v>-0.186943</c:v>
                </c:pt>
                <c:pt idx="4612">
                  <c:v>-0.18573999999999999</c:v>
                </c:pt>
                <c:pt idx="4613">
                  <c:v>-0.18471599999999999</c:v>
                </c:pt>
                <c:pt idx="4614">
                  <c:v>-0.18388399999999999</c:v>
                </c:pt>
                <c:pt idx="4615">
                  <c:v>-0.18324699999999999</c:v>
                </c:pt>
                <c:pt idx="4616">
                  <c:v>-0.18278800000000001</c:v>
                </c:pt>
                <c:pt idx="4617">
                  <c:v>-0.18246599999999999</c:v>
                </c:pt>
                <c:pt idx="4618">
                  <c:v>-0.18224799999999999</c:v>
                </c:pt>
                <c:pt idx="4619">
                  <c:v>-0.18212400000000001</c:v>
                </c:pt>
                <c:pt idx="4620">
                  <c:v>-0.18210000000000001</c:v>
                </c:pt>
                <c:pt idx="4621">
                  <c:v>-0.18217700000000001</c:v>
                </c:pt>
                <c:pt idx="4622">
                  <c:v>-0.182361</c:v>
                </c:pt>
                <c:pt idx="4623">
                  <c:v>-0.18266199999999999</c:v>
                </c:pt>
                <c:pt idx="4624">
                  <c:v>-0.18307399999999999</c:v>
                </c:pt>
                <c:pt idx="4625">
                  <c:v>-0.183558</c:v>
                </c:pt>
                <c:pt idx="4626">
                  <c:v>-0.184062</c:v>
                </c:pt>
                <c:pt idx="4627">
                  <c:v>-0.184559</c:v>
                </c:pt>
                <c:pt idx="4628">
                  <c:v>-0.185059</c:v>
                </c:pt>
                <c:pt idx="4629">
                  <c:v>-0.185585</c:v>
                </c:pt>
                <c:pt idx="4630">
                  <c:v>-0.18614800000000001</c:v>
                </c:pt>
                <c:pt idx="4631">
                  <c:v>-0.18673400000000001</c:v>
                </c:pt>
                <c:pt idx="4632">
                  <c:v>-0.18732699999999999</c:v>
                </c:pt>
                <c:pt idx="4633">
                  <c:v>-0.187921</c:v>
                </c:pt>
                <c:pt idx="4634" formatCode="0.00E+00">
                  <c:v>-0.188523</c:v>
                </c:pt>
                <c:pt idx="4635" formatCode="0.00E+00">
                  <c:v>-0.18912699999999999</c:v>
                </c:pt>
                <c:pt idx="4636" formatCode="0.00E+00">
                  <c:v>-0.18970799999999999</c:v>
                </c:pt>
                <c:pt idx="4637">
                  <c:v>-0.19023300000000001</c:v>
                </c:pt>
                <c:pt idx="4638">
                  <c:v>-0.19067600000000001</c:v>
                </c:pt>
                <c:pt idx="4639">
                  <c:v>-0.19103300000000001</c:v>
                </c:pt>
                <c:pt idx="4640">
                  <c:v>-0.19132299999999999</c:v>
                </c:pt>
                <c:pt idx="4641">
                  <c:v>-0.191575</c:v>
                </c:pt>
                <c:pt idx="4642">
                  <c:v>-0.19181200000000001</c:v>
                </c:pt>
                <c:pt idx="4643">
                  <c:v>-0.19203500000000001</c:v>
                </c:pt>
                <c:pt idx="4644">
                  <c:v>-0.19223799999999999</c:v>
                </c:pt>
                <c:pt idx="4645">
                  <c:v>-0.19243199999999999</c:v>
                </c:pt>
                <c:pt idx="4646">
                  <c:v>-0.19264000000000001</c:v>
                </c:pt>
                <c:pt idx="4647">
                  <c:v>-0.19286600000000001</c:v>
                </c:pt>
                <c:pt idx="4648">
                  <c:v>-0.19309299999999999</c:v>
                </c:pt>
                <c:pt idx="4649">
                  <c:v>-0.193301</c:v>
                </c:pt>
                <c:pt idx="4650">
                  <c:v>-0.193493</c:v>
                </c:pt>
                <c:pt idx="4651">
                  <c:v>-0.193688</c:v>
                </c:pt>
                <c:pt idx="4652">
                  <c:v>-0.19389700000000001</c:v>
                </c:pt>
                <c:pt idx="4653">
                  <c:v>-0.19412499999999999</c:v>
                </c:pt>
                <c:pt idx="4654">
                  <c:v>-0.19437199999999999</c:v>
                </c:pt>
                <c:pt idx="4655">
                  <c:v>-0.19464000000000001</c:v>
                </c:pt>
                <c:pt idx="4656">
                  <c:v>-0.19492599999999999</c:v>
                </c:pt>
                <c:pt idx="4657">
                  <c:v>-0.19522900000000001</c:v>
                </c:pt>
                <c:pt idx="4658">
                  <c:v>-0.19556299999999999</c:v>
                </c:pt>
                <c:pt idx="4659">
                  <c:v>-0.19595799999999999</c:v>
                </c:pt>
                <c:pt idx="4660">
                  <c:v>-0.19644700000000001</c:v>
                </c:pt>
                <c:pt idx="4661">
                  <c:v>-0.19705600000000001</c:v>
                </c:pt>
                <c:pt idx="4662">
                  <c:v>-0.19781299999999999</c:v>
                </c:pt>
                <c:pt idx="4663" formatCode="0.00E+00">
                  <c:v>-0.19874800000000001</c:v>
                </c:pt>
                <c:pt idx="4664" formatCode="0.00E+00">
                  <c:v>-0.19987199999999999</c:v>
                </c:pt>
                <c:pt idx="4665" formatCode="0.00E+00">
                  <c:v>-0.20116600000000001</c:v>
                </c:pt>
                <c:pt idx="4666">
                  <c:v>-0.202602</c:v>
                </c:pt>
                <c:pt idx="4667">
                  <c:v>-0.20417299999999999</c:v>
                </c:pt>
                <c:pt idx="4668">
                  <c:v>-0.205904</c:v>
                </c:pt>
                <c:pt idx="4669">
                  <c:v>-0.20782100000000001</c:v>
                </c:pt>
                <c:pt idx="4670">
                  <c:v>-0.209925</c:v>
                </c:pt>
                <c:pt idx="4671">
                  <c:v>-0.212201</c:v>
                </c:pt>
                <c:pt idx="4672">
                  <c:v>-0.21462700000000001</c:v>
                </c:pt>
                <c:pt idx="4673">
                  <c:v>-0.217195</c:v>
                </c:pt>
                <c:pt idx="4674">
                  <c:v>-0.21990499999999999</c:v>
                </c:pt>
                <c:pt idx="4675">
                  <c:v>-0.22276199999999999</c:v>
                </c:pt>
                <c:pt idx="4676">
                  <c:v>-0.225773</c:v>
                </c:pt>
                <c:pt idx="4677">
                  <c:v>-0.22895099999999999</c:v>
                </c:pt>
                <c:pt idx="4678">
                  <c:v>-0.23231299999999999</c:v>
                </c:pt>
                <c:pt idx="4679">
                  <c:v>-0.23585700000000001</c:v>
                </c:pt>
                <c:pt idx="4680">
                  <c:v>-0.23955699999999999</c:v>
                </c:pt>
                <c:pt idx="4681">
                  <c:v>-0.24337600000000001</c:v>
                </c:pt>
                <c:pt idx="4682">
                  <c:v>-0.24729000000000001</c:v>
                </c:pt>
                <c:pt idx="4683">
                  <c:v>-0.25128099999999998</c:v>
                </c:pt>
                <c:pt idx="4684">
                  <c:v>-0.25533299999999998</c:v>
                </c:pt>
                <c:pt idx="4685">
                  <c:v>-0.259432</c:v>
                </c:pt>
                <c:pt idx="4686">
                  <c:v>-0.26358300000000001</c:v>
                </c:pt>
                <c:pt idx="4687">
                  <c:v>-0.26781199999999999</c:v>
                </c:pt>
                <c:pt idx="4688" formatCode="0.00E+00">
                  <c:v>-0.27213999999999999</c:v>
                </c:pt>
                <c:pt idx="4689" formatCode="0.00E+00">
                  <c:v>-0.27656599999999998</c:v>
                </c:pt>
                <c:pt idx="4690">
                  <c:v>-0.28106900000000001</c:v>
                </c:pt>
                <c:pt idx="4691">
                  <c:v>-0.28562599999999999</c:v>
                </c:pt>
                <c:pt idx="4692">
                  <c:v>-0.29023300000000002</c:v>
                </c:pt>
                <c:pt idx="4693">
                  <c:v>-0.29489799999999999</c:v>
                </c:pt>
                <c:pt idx="4694">
                  <c:v>-0.29963699999999999</c:v>
                </c:pt>
                <c:pt idx="4695">
                  <c:v>-0.30444300000000002</c:v>
                </c:pt>
                <c:pt idx="4696">
                  <c:v>-0.30928099999999997</c:v>
                </c:pt>
                <c:pt idx="4697">
                  <c:v>-0.31409100000000001</c:v>
                </c:pt>
                <c:pt idx="4698">
                  <c:v>-0.31881799999999999</c:v>
                </c:pt>
                <c:pt idx="4699">
                  <c:v>-0.32344000000000001</c:v>
                </c:pt>
                <c:pt idx="4700">
                  <c:v>-0.32795800000000003</c:v>
                </c:pt>
                <c:pt idx="4701">
                  <c:v>-0.33237499999999998</c:v>
                </c:pt>
                <c:pt idx="4702">
                  <c:v>-0.336671</c:v>
                </c:pt>
                <c:pt idx="4703">
                  <c:v>-0.34081600000000001</c:v>
                </c:pt>
                <c:pt idx="4704">
                  <c:v>-0.34479399999999999</c:v>
                </c:pt>
                <c:pt idx="4705">
                  <c:v>-0.34860400000000002</c:v>
                </c:pt>
                <c:pt idx="4706">
                  <c:v>-0.35224899999999998</c:v>
                </c:pt>
                <c:pt idx="4707">
                  <c:v>-0.355736</c:v>
                </c:pt>
                <c:pt idx="4708">
                  <c:v>-0.359072</c:v>
                </c:pt>
                <c:pt idx="4709">
                  <c:v>-0.362263</c:v>
                </c:pt>
                <c:pt idx="4710" formatCode="0.00E+00">
                  <c:v>-0.36529800000000001</c:v>
                </c:pt>
                <c:pt idx="4711" formatCode="0.00E+00">
                  <c:v>-0.36815500000000001</c:v>
                </c:pt>
                <c:pt idx="4712">
                  <c:v>-0.37082399999999999</c:v>
                </c:pt>
                <c:pt idx="4713">
                  <c:v>-0.37330799999999997</c:v>
                </c:pt>
                <c:pt idx="4714">
                  <c:v>-0.37562299999999998</c:v>
                </c:pt>
                <c:pt idx="4715">
                  <c:v>-0.37778</c:v>
                </c:pt>
                <c:pt idx="4716">
                  <c:v>-0.37979600000000002</c:v>
                </c:pt>
                <c:pt idx="4717">
                  <c:v>-0.38168999999999997</c:v>
                </c:pt>
                <c:pt idx="4718">
                  <c:v>-0.38347599999999998</c:v>
                </c:pt>
                <c:pt idx="4719">
                  <c:v>-0.385156</c:v>
                </c:pt>
                <c:pt idx="4720">
                  <c:v>-0.38672899999999999</c:v>
                </c:pt>
                <c:pt idx="4721">
                  <c:v>-0.38818999999999998</c:v>
                </c:pt>
                <c:pt idx="4722">
                  <c:v>-0.38952900000000001</c:v>
                </c:pt>
                <c:pt idx="4723">
                  <c:v>-0.39072600000000002</c:v>
                </c:pt>
                <c:pt idx="4724">
                  <c:v>-0.39176299999999997</c:v>
                </c:pt>
                <c:pt idx="4725">
                  <c:v>-0.39264100000000002</c:v>
                </c:pt>
                <c:pt idx="4726">
                  <c:v>-0.39338299999999998</c:v>
                </c:pt>
                <c:pt idx="4727">
                  <c:v>-0.39401999999999998</c:v>
                </c:pt>
                <c:pt idx="4728">
                  <c:v>-0.39457799999999998</c:v>
                </c:pt>
                <c:pt idx="4729">
                  <c:v>-0.395067</c:v>
                </c:pt>
                <c:pt idx="4730">
                  <c:v>-0.395482</c:v>
                </c:pt>
                <c:pt idx="4731">
                  <c:v>-0.39581</c:v>
                </c:pt>
                <c:pt idx="4732">
                  <c:v>-0.39603899999999997</c:v>
                </c:pt>
                <c:pt idx="4733">
                  <c:v>-0.39616800000000002</c:v>
                </c:pt>
                <c:pt idx="4734">
                  <c:v>-0.39622200000000002</c:v>
                </c:pt>
                <c:pt idx="4735" formatCode="0.00E+00">
                  <c:v>-0.39623799999999998</c:v>
                </c:pt>
                <c:pt idx="4736">
                  <c:v>-0.39624199999999998</c:v>
                </c:pt>
                <c:pt idx="4737">
                  <c:v>-0.39624700000000002</c:v>
                </c:pt>
                <c:pt idx="4738">
                  <c:v>-0.39624900000000002</c:v>
                </c:pt>
                <c:pt idx="4739">
                  <c:v>-0.39624999999999999</c:v>
                </c:pt>
                <c:pt idx="4740">
                  <c:v>-0.39626299999999998</c:v>
                </c:pt>
                <c:pt idx="4741">
                  <c:v>-0.39630199999999999</c:v>
                </c:pt>
                <c:pt idx="4742">
                  <c:v>-0.39638600000000002</c:v>
                </c:pt>
                <c:pt idx="4743">
                  <c:v>-0.39653300000000002</c:v>
                </c:pt>
                <c:pt idx="4744">
                  <c:v>-0.39675700000000003</c:v>
                </c:pt>
                <c:pt idx="4745">
                  <c:v>-0.39704800000000001</c:v>
                </c:pt>
                <c:pt idx="4746">
                  <c:v>-0.39737899999999998</c:v>
                </c:pt>
                <c:pt idx="4747">
                  <c:v>-0.39772400000000002</c:v>
                </c:pt>
                <c:pt idx="4748">
                  <c:v>-0.39807799999999999</c:v>
                </c:pt>
                <c:pt idx="4749">
                  <c:v>-0.39845199999999997</c:v>
                </c:pt>
                <c:pt idx="4750">
                  <c:v>-0.39884399999999998</c:v>
                </c:pt>
                <c:pt idx="4751">
                  <c:v>-0.39922999999999997</c:v>
                </c:pt>
                <c:pt idx="4752">
                  <c:v>-0.39958399999999999</c:v>
                </c:pt>
                <c:pt idx="4753">
                  <c:v>-0.399897</c:v>
                </c:pt>
                <c:pt idx="4754">
                  <c:v>-0.400173</c:v>
                </c:pt>
                <c:pt idx="4755">
                  <c:v>-0.40041399999999999</c:v>
                </c:pt>
                <c:pt idx="4756">
                  <c:v>-0.400619</c:v>
                </c:pt>
                <c:pt idx="4757">
                  <c:v>-0.40078000000000003</c:v>
                </c:pt>
                <c:pt idx="4758">
                  <c:v>-0.40088499999999999</c:v>
                </c:pt>
                <c:pt idx="4759">
                  <c:v>-0.40091599999999999</c:v>
                </c:pt>
                <c:pt idx="4760">
                  <c:v>-0.40084999999999998</c:v>
                </c:pt>
                <c:pt idx="4761">
                  <c:v>-0.40066600000000002</c:v>
                </c:pt>
                <c:pt idx="4762" formatCode="0.00E+00">
                  <c:v>-0.40034599999999998</c:v>
                </c:pt>
                <c:pt idx="4763" formatCode="0.00E+00">
                  <c:v>-0.399866</c:v>
                </c:pt>
                <c:pt idx="4764">
                  <c:v>-0.39920299999999997</c:v>
                </c:pt>
                <c:pt idx="4765">
                  <c:v>-0.39834999999999998</c:v>
                </c:pt>
                <c:pt idx="4766">
                  <c:v>-0.39731100000000003</c:v>
                </c:pt>
                <c:pt idx="4767">
                  <c:v>-0.39609299999999997</c:v>
                </c:pt>
                <c:pt idx="4768">
                  <c:v>-0.39468799999999998</c:v>
                </c:pt>
                <c:pt idx="4769">
                  <c:v>-0.39308599999999999</c:v>
                </c:pt>
                <c:pt idx="4770">
                  <c:v>-0.39127899999999999</c:v>
                </c:pt>
                <c:pt idx="4771">
                  <c:v>-0.38925599999999999</c:v>
                </c:pt>
                <c:pt idx="4772">
                  <c:v>-0.38700600000000002</c:v>
                </c:pt>
                <c:pt idx="4773">
                  <c:v>-0.38451999999999997</c:v>
                </c:pt>
                <c:pt idx="4774">
                  <c:v>-0.38179400000000002</c:v>
                </c:pt>
                <c:pt idx="4775">
                  <c:v>-0.378826</c:v>
                </c:pt>
                <c:pt idx="4776">
                  <c:v>-0.375614</c:v>
                </c:pt>
                <c:pt idx="4777">
                  <c:v>-0.37215599999999999</c:v>
                </c:pt>
                <c:pt idx="4778">
                  <c:v>-0.368452</c:v>
                </c:pt>
                <c:pt idx="4779">
                  <c:v>-0.36449999999999999</c:v>
                </c:pt>
                <c:pt idx="4780">
                  <c:v>-0.36031200000000002</c:v>
                </c:pt>
                <c:pt idx="4781">
                  <c:v>-0.35591099999999998</c:v>
                </c:pt>
                <c:pt idx="4782">
                  <c:v>-0.35132099999999999</c:v>
                </c:pt>
                <c:pt idx="4783">
                  <c:v>-0.34655200000000003</c:v>
                </c:pt>
                <c:pt idx="4784">
                  <c:v>-0.34160699999999999</c:v>
                </c:pt>
                <c:pt idx="4785">
                  <c:v>-0.33649200000000001</c:v>
                </c:pt>
                <c:pt idx="4786">
                  <c:v>-0.33122099999999999</c:v>
                </c:pt>
                <c:pt idx="4787">
                  <c:v>-0.32580999999999999</c:v>
                </c:pt>
                <c:pt idx="4788">
                  <c:v>-0.32027600000000001</c:v>
                </c:pt>
                <c:pt idx="4789" formatCode="0.00E+00">
                  <c:v>-0.31463200000000002</c:v>
                </c:pt>
                <c:pt idx="4790">
                  <c:v>-0.30888900000000002</c:v>
                </c:pt>
                <c:pt idx="4791">
                  <c:v>-0.30305100000000001</c:v>
                </c:pt>
                <c:pt idx="4792">
                  <c:v>-0.29712300000000003</c:v>
                </c:pt>
                <c:pt idx="4793">
                  <c:v>-0.29111700000000001</c:v>
                </c:pt>
                <c:pt idx="4794">
                  <c:v>-0.28504099999999999</c:v>
                </c:pt>
                <c:pt idx="4795">
                  <c:v>-0.27889700000000001</c:v>
                </c:pt>
                <c:pt idx="4796">
                  <c:v>-0.27269300000000002</c:v>
                </c:pt>
                <c:pt idx="4797">
                  <c:v>-0.26645000000000002</c:v>
                </c:pt>
                <c:pt idx="4798">
                  <c:v>-0.26020100000000002</c:v>
                </c:pt>
                <c:pt idx="4799">
                  <c:v>-0.25397399999999998</c:v>
                </c:pt>
                <c:pt idx="4800">
                  <c:v>-0.247779</c:v>
                </c:pt>
                <c:pt idx="4801">
                  <c:v>-0.241619</c:v>
                </c:pt>
                <c:pt idx="4802">
                  <c:v>-0.23550099999999999</c:v>
                </c:pt>
                <c:pt idx="4803">
                  <c:v>-0.229432</c:v>
                </c:pt>
                <c:pt idx="4804">
                  <c:v>-0.223409</c:v>
                </c:pt>
                <c:pt idx="4805">
                  <c:v>-0.21742300000000001</c:v>
                </c:pt>
                <c:pt idx="4806">
                  <c:v>-0.21147199999999999</c:v>
                </c:pt>
                <c:pt idx="4807">
                  <c:v>-0.20556199999999999</c:v>
                </c:pt>
                <c:pt idx="4808">
                  <c:v>-0.199707</c:v>
                </c:pt>
                <c:pt idx="4809">
                  <c:v>-0.19392300000000001</c:v>
                </c:pt>
                <c:pt idx="4810">
                  <c:v>-0.18823000000000001</c:v>
                </c:pt>
                <c:pt idx="4811">
                  <c:v>-0.182647</c:v>
                </c:pt>
                <c:pt idx="4812">
                  <c:v>-0.17718500000000001</c:v>
                </c:pt>
                <c:pt idx="4813">
                  <c:v>-0.171843</c:v>
                </c:pt>
                <c:pt idx="4814">
                  <c:v>-0.16661400000000001</c:v>
                </c:pt>
                <c:pt idx="4815">
                  <c:v>-0.161491</c:v>
                </c:pt>
                <c:pt idx="4816">
                  <c:v>-0.15646499999999999</c:v>
                </c:pt>
                <c:pt idx="4817" formatCode="0.00E+00">
                  <c:v>-0.15153700000000001</c:v>
                </c:pt>
                <c:pt idx="4818" formatCode="0.00E+00">
                  <c:v>-0.146707</c:v>
                </c:pt>
                <c:pt idx="4819">
                  <c:v>-0.14197399999999999</c:v>
                </c:pt>
                <c:pt idx="4820">
                  <c:v>-0.137327</c:v>
                </c:pt>
                <c:pt idx="4821">
                  <c:v>-0.13275300000000001</c:v>
                </c:pt>
                <c:pt idx="4822">
                  <c:v>-0.12825</c:v>
                </c:pt>
                <c:pt idx="4823">
                  <c:v>-0.123821</c:v>
                </c:pt>
                <c:pt idx="4824">
                  <c:v>-0.119466</c:v>
                </c:pt>
                <c:pt idx="4825">
                  <c:v>-0.11518100000000001</c:v>
                </c:pt>
                <c:pt idx="4826">
                  <c:v>-0.110956</c:v>
                </c:pt>
                <c:pt idx="4827">
                  <c:v>-0.106781</c:v>
                </c:pt>
                <c:pt idx="4828">
                  <c:v>-0.102647</c:v>
                </c:pt>
                <c:pt idx="4829">
                  <c:v>-9.8540199999999994E-2</c:v>
                </c:pt>
                <c:pt idx="4830">
                  <c:v>-9.4456499999999999E-2</c:v>
                </c:pt>
                <c:pt idx="4831">
                  <c:v>-9.0402800000000005E-2</c:v>
                </c:pt>
                <c:pt idx="4832">
                  <c:v>-8.6393499999999998E-2</c:v>
                </c:pt>
                <c:pt idx="4833">
                  <c:v>-8.2439499999999999E-2</c:v>
                </c:pt>
                <c:pt idx="4834">
                  <c:v>-7.8540899999999997E-2</c:v>
                </c:pt>
                <c:pt idx="4835">
                  <c:v>-7.4691400000000005E-2</c:v>
                </c:pt>
                <c:pt idx="4836">
                  <c:v>-7.0884500000000003E-2</c:v>
                </c:pt>
                <c:pt idx="4837">
                  <c:v>-6.7111799999999999E-2</c:v>
                </c:pt>
                <c:pt idx="4838">
                  <c:v>-6.3361899999999999E-2</c:v>
                </c:pt>
                <c:pt idx="4839">
                  <c:v>-5.9622099999999997E-2</c:v>
                </c:pt>
                <c:pt idx="4840">
                  <c:v>-5.5882000000000001E-2</c:v>
                </c:pt>
                <c:pt idx="4841">
                  <c:v>-5.2129399999999999E-2</c:v>
                </c:pt>
                <c:pt idx="4842">
                  <c:v>-4.8347099999999997E-2</c:v>
                </c:pt>
                <c:pt idx="4843">
                  <c:v>-4.4519799999999998E-2</c:v>
                </c:pt>
                <c:pt idx="4844">
                  <c:v>-4.0646000000000002E-2</c:v>
                </c:pt>
                <c:pt idx="4845">
                  <c:v>-3.67385E-2</c:v>
                </c:pt>
                <c:pt idx="4846">
                  <c:v>-3.2809699999999997E-2</c:v>
                </c:pt>
                <c:pt idx="4847">
                  <c:v>-2.8859099999999999E-2</c:v>
                </c:pt>
                <c:pt idx="4848">
                  <c:v>-2.48763E-2</c:v>
                </c:pt>
                <c:pt idx="4849" formatCode="0.00E+00">
                  <c:v>-2.08547E-2</c:v>
                </c:pt>
                <c:pt idx="4850" formatCode="0.00E+00">
                  <c:v>-1.6797099999999999E-2</c:v>
                </c:pt>
                <c:pt idx="4851">
                  <c:v>-1.27095E-2</c:v>
                </c:pt>
                <c:pt idx="4852" formatCode="0.00E+00">
                  <c:v>-8.5944200000000002E-3</c:v>
                </c:pt>
                <c:pt idx="4853" formatCode="0.00E+00">
                  <c:v>-4.4574599999999999E-3</c:v>
                </c:pt>
                <c:pt idx="4854" formatCode="0.00E+00">
                  <c:v>-3.1597500000000002E-4</c:v>
                </c:pt>
                <c:pt idx="4855" formatCode="0.00E+00">
                  <c:v>3.8058300000000001E-3</c:v>
                </c:pt>
                <c:pt idx="4856" formatCode="0.00E+00">
                  <c:v>7.8924100000000007E-3</c:v>
                </c:pt>
                <c:pt idx="4857">
                  <c:v>1.19422E-2</c:v>
                </c:pt>
                <c:pt idx="4858">
                  <c:v>1.59568E-2</c:v>
                </c:pt>
                <c:pt idx="4859">
                  <c:v>1.9928899999999999E-2</c:v>
                </c:pt>
                <c:pt idx="4860">
                  <c:v>2.3843199999999998E-2</c:v>
                </c:pt>
                <c:pt idx="4861">
                  <c:v>2.76847E-2</c:v>
                </c:pt>
                <c:pt idx="4862">
                  <c:v>3.1444300000000001E-2</c:v>
                </c:pt>
                <c:pt idx="4863">
                  <c:v>3.5118000000000003E-2</c:v>
                </c:pt>
                <c:pt idx="4864">
                  <c:v>3.8701300000000001E-2</c:v>
                </c:pt>
                <c:pt idx="4865">
                  <c:v>4.2184800000000001E-2</c:v>
                </c:pt>
                <c:pt idx="4866">
                  <c:v>4.5553400000000001E-2</c:v>
                </c:pt>
                <c:pt idx="4867">
                  <c:v>4.8788499999999999E-2</c:v>
                </c:pt>
                <c:pt idx="4868">
                  <c:v>5.1873700000000002E-2</c:v>
                </c:pt>
                <c:pt idx="4869">
                  <c:v>5.4800099999999997E-2</c:v>
                </c:pt>
                <c:pt idx="4870">
                  <c:v>5.7563299999999998E-2</c:v>
                </c:pt>
                <c:pt idx="4871">
                  <c:v>6.01562E-2</c:v>
                </c:pt>
                <c:pt idx="4872">
                  <c:v>6.25642E-2</c:v>
                </c:pt>
                <c:pt idx="4873">
                  <c:v>6.4769400000000005E-2</c:v>
                </c:pt>
                <c:pt idx="4874">
                  <c:v>6.6757899999999995E-2</c:v>
                </c:pt>
                <c:pt idx="4875">
                  <c:v>6.85196E-2</c:v>
                </c:pt>
                <c:pt idx="4876">
                  <c:v>7.0045999999999997E-2</c:v>
                </c:pt>
                <c:pt idx="4877">
                  <c:v>7.1333999999999995E-2</c:v>
                </c:pt>
                <c:pt idx="4878">
                  <c:v>7.2391300000000006E-2</c:v>
                </c:pt>
                <c:pt idx="4879">
                  <c:v>7.3228799999999997E-2</c:v>
                </c:pt>
                <c:pt idx="4880">
                  <c:v>7.3845499999999994E-2</c:v>
                </c:pt>
                <c:pt idx="4881" formatCode="0.00E+00">
                  <c:v>7.4224600000000002E-2</c:v>
                </c:pt>
                <c:pt idx="4882" formatCode="0.00E+00">
                  <c:v>7.43505E-2</c:v>
                </c:pt>
                <c:pt idx="4883" formatCode="0.00E+00">
                  <c:v>7.4221800000000004E-2</c:v>
                </c:pt>
                <c:pt idx="4884">
                  <c:v>7.3845999999999995E-2</c:v>
                </c:pt>
                <c:pt idx="4885">
                  <c:v>7.3225299999999993E-2</c:v>
                </c:pt>
                <c:pt idx="4886">
                  <c:v>7.23549E-2</c:v>
                </c:pt>
                <c:pt idx="4887">
                  <c:v>7.1233099999999994E-2</c:v>
                </c:pt>
                <c:pt idx="4888">
                  <c:v>6.9869700000000007E-2</c:v>
                </c:pt>
                <c:pt idx="4889">
                  <c:v>6.8279900000000004E-2</c:v>
                </c:pt>
                <c:pt idx="4890">
                  <c:v>6.6476199999999999E-2</c:v>
                </c:pt>
                <c:pt idx="4891">
                  <c:v>6.4470899999999998E-2</c:v>
                </c:pt>
                <c:pt idx="4892">
                  <c:v>6.2283499999999999E-2</c:v>
                </c:pt>
                <c:pt idx="4893">
                  <c:v>5.99395E-2</c:v>
                </c:pt>
                <c:pt idx="4894">
                  <c:v>5.7459099999999999E-2</c:v>
                </c:pt>
                <c:pt idx="4895">
                  <c:v>5.4853199999999998E-2</c:v>
                </c:pt>
                <c:pt idx="4896">
                  <c:v>5.2129700000000001E-2</c:v>
                </c:pt>
                <c:pt idx="4897">
                  <c:v>4.92989E-2</c:v>
                </c:pt>
                <c:pt idx="4898">
                  <c:v>4.63697E-2</c:v>
                </c:pt>
                <c:pt idx="4899">
                  <c:v>4.33447E-2</c:v>
                </c:pt>
                <c:pt idx="4900">
                  <c:v>4.0223200000000001E-2</c:v>
                </c:pt>
                <c:pt idx="4901">
                  <c:v>3.7008699999999999E-2</c:v>
                </c:pt>
                <c:pt idx="4902">
                  <c:v>3.3712899999999997E-2</c:v>
                </c:pt>
                <c:pt idx="4903">
                  <c:v>3.0354900000000001E-2</c:v>
                </c:pt>
                <c:pt idx="4904">
                  <c:v>2.69567E-2</c:v>
                </c:pt>
                <c:pt idx="4905">
                  <c:v>2.3536000000000001E-2</c:v>
                </c:pt>
                <c:pt idx="4906">
                  <c:v>2.0101999999999998E-2</c:v>
                </c:pt>
                <c:pt idx="4907">
                  <c:v>1.6660000000000001E-2</c:v>
                </c:pt>
                <c:pt idx="4908">
                  <c:v>1.3217400000000001E-2</c:v>
                </c:pt>
                <c:pt idx="4909" formatCode="0.00E+00">
                  <c:v>9.7836099999999999E-3</c:v>
                </c:pt>
                <c:pt idx="4910" formatCode="0.00E+00">
                  <c:v>6.3678600000000004E-3</c:v>
                </c:pt>
                <c:pt idx="4911" formatCode="0.00E+00">
                  <c:v>2.9795400000000001E-3</c:v>
                </c:pt>
                <c:pt idx="4912" formatCode="0.00E+00">
                  <c:v>-3.7008199999999998E-4</c:v>
                </c:pt>
                <c:pt idx="4913" formatCode="0.00E+00">
                  <c:v>-3.6713900000000001E-3</c:v>
                </c:pt>
                <c:pt idx="4914" formatCode="0.00E+00">
                  <c:v>-6.9218999999999999E-3</c:v>
                </c:pt>
                <c:pt idx="4915">
                  <c:v>-1.0125E-2</c:v>
                </c:pt>
                <c:pt idx="4916">
                  <c:v>-1.3281899999999999E-2</c:v>
                </c:pt>
                <c:pt idx="4917">
                  <c:v>-1.63857E-2</c:v>
                </c:pt>
                <c:pt idx="4918">
                  <c:v>-1.94247E-2</c:v>
                </c:pt>
                <c:pt idx="4919">
                  <c:v>-2.23894E-2</c:v>
                </c:pt>
                <c:pt idx="4920">
                  <c:v>-2.52765E-2</c:v>
                </c:pt>
                <c:pt idx="4921">
                  <c:v>-2.8091000000000001E-2</c:v>
                </c:pt>
                <c:pt idx="4922">
                  <c:v>-3.08458E-2</c:v>
                </c:pt>
                <c:pt idx="4923">
                  <c:v>-3.3559100000000001E-2</c:v>
                </c:pt>
                <c:pt idx="4924">
                  <c:v>-3.6246500000000001E-2</c:v>
                </c:pt>
                <c:pt idx="4925">
                  <c:v>-3.89117E-2</c:v>
                </c:pt>
                <c:pt idx="4926">
                  <c:v>-4.1545600000000002E-2</c:v>
                </c:pt>
                <c:pt idx="4927">
                  <c:v>-4.4137700000000002E-2</c:v>
                </c:pt>
                <c:pt idx="4928">
                  <c:v>-4.6688399999999998E-2</c:v>
                </c:pt>
                <c:pt idx="4929">
                  <c:v>-4.92106E-2</c:v>
                </c:pt>
                <c:pt idx="4930">
                  <c:v>-5.1719899999999999E-2</c:v>
                </c:pt>
                <c:pt idx="4931">
                  <c:v>-5.4228999999999999E-2</c:v>
                </c:pt>
                <c:pt idx="4932">
                  <c:v>-5.67485E-2</c:v>
                </c:pt>
                <c:pt idx="4933">
                  <c:v>-5.9287399999999997E-2</c:v>
                </c:pt>
                <c:pt idx="4934">
                  <c:v>-6.1853600000000002E-2</c:v>
                </c:pt>
                <c:pt idx="4935">
                  <c:v>-6.4457700000000007E-2</c:v>
                </c:pt>
                <c:pt idx="4936">
                  <c:v>-6.7115999999999995E-2</c:v>
                </c:pt>
                <c:pt idx="4937">
                  <c:v>-6.9843500000000003E-2</c:v>
                </c:pt>
                <c:pt idx="4938">
                  <c:v>-7.2643899999999997E-2</c:v>
                </c:pt>
                <c:pt idx="4939">
                  <c:v>-7.5510999999999995E-2</c:v>
                </c:pt>
                <c:pt idx="4940">
                  <c:v>-7.8443200000000005E-2</c:v>
                </c:pt>
                <c:pt idx="4941" formatCode="0.00E+00">
                  <c:v>-8.14526E-2</c:v>
                </c:pt>
                <c:pt idx="4942" formatCode="0.00E+00">
                  <c:v>-8.45577E-2</c:v>
                </c:pt>
                <c:pt idx="4943">
                  <c:v>-8.7770000000000001E-2</c:v>
                </c:pt>
                <c:pt idx="4944">
                  <c:v>-9.1089199999999995E-2</c:v>
                </c:pt>
                <c:pt idx="4945">
                  <c:v>-9.4508200000000001E-2</c:v>
                </c:pt>
                <c:pt idx="4946">
                  <c:v>-9.8017900000000005E-2</c:v>
                </c:pt>
                <c:pt idx="4947">
                  <c:v>-0.101609</c:v>
                </c:pt>
                <c:pt idx="4948">
                  <c:v>-0.105272</c:v>
                </c:pt>
                <c:pt idx="4949">
                  <c:v>-0.108998</c:v>
                </c:pt>
                <c:pt idx="4950">
                  <c:v>-0.112777</c:v>
                </c:pt>
                <c:pt idx="4951">
                  <c:v>-0.116604</c:v>
                </c:pt>
                <c:pt idx="4952">
                  <c:v>-0.12048</c:v>
                </c:pt>
                <c:pt idx="4953">
                  <c:v>-0.12441099999999999</c:v>
                </c:pt>
                <c:pt idx="4954">
                  <c:v>-0.12840199999999999</c:v>
                </c:pt>
                <c:pt idx="4955">
                  <c:v>-0.13245299999999999</c:v>
                </c:pt>
                <c:pt idx="4956">
                  <c:v>-0.13656199999999999</c:v>
                </c:pt>
                <c:pt idx="4957">
                  <c:v>-0.14072200000000001</c:v>
                </c:pt>
                <c:pt idx="4958">
                  <c:v>-0.144922</c:v>
                </c:pt>
                <c:pt idx="4959">
                  <c:v>-0.149149</c:v>
                </c:pt>
                <c:pt idx="4960">
                  <c:v>-0.153388</c:v>
                </c:pt>
                <c:pt idx="4961">
                  <c:v>-0.15763199999999999</c:v>
                </c:pt>
                <c:pt idx="4962">
                  <c:v>-0.16187799999999999</c:v>
                </c:pt>
                <c:pt idx="4963">
                  <c:v>-0.166126</c:v>
                </c:pt>
                <c:pt idx="4964">
                  <c:v>-0.17036699999999999</c:v>
                </c:pt>
                <c:pt idx="4965">
                  <c:v>-0.17458799999999999</c:v>
                </c:pt>
                <c:pt idx="4966">
                  <c:v>-0.17877699999999999</c:v>
                </c:pt>
                <c:pt idx="4967">
                  <c:v>-0.18292600000000001</c:v>
                </c:pt>
                <c:pt idx="4968" formatCode="0.00E+00">
                  <c:v>-0.187029</c:v>
                </c:pt>
                <c:pt idx="4969" formatCode="0.00E+00">
                  <c:v>-0.19107499999999999</c:v>
                </c:pt>
                <c:pt idx="4970" formatCode="0.00E+00">
                  <c:v>-0.19505</c:v>
                </c:pt>
                <c:pt idx="4971">
                  <c:v>-0.19894600000000001</c:v>
                </c:pt>
                <c:pt idx="4972">
                  <c:v>-0.20275099999999999</c:v>
                </c:pt>
                <c:pt idx="4973">
                  <c:v>-0.206453</c:v>
                </c:pt>
                <c:pt idx="4974">
                  <c:v>-0.21004100000000001</c:v>
                </c:pt>
                <c:pt idx="4975">
                  <c:v>-0.213501</c:v>
                </c:pt>
                <c:pt idx="4976">
                  <c:v>-0.21682000000000001</c:v>
                </c:pt>
                <c:pt idx="4977">
                  <c:v>-0.21998699999999999</c:v>
                </c:pt>
                <c:pt idx="4978">
                  <c:v>-0.22298999999999999</c:v>
                </c:pt>
                <c:pt idx="4979">
                  <c:v>-0.22581499999999999</c:v>
                </c:pt>
                <c:pt idx="4980">
                  <c:v>-0.22844600000000001</c:v>
                </c:pt>
                <c:pt idx="4981">
                  <c:v>-0.230877</c:v>
                </c:pt>
                <c:pt idx="4982">
                  <c:v>-0.23310700000000001</c:v>
                </c:pt>
                <c:pt idx="4983">
                  <c:v>-0.23513899999999999</c:v>
                </c:pt>
                <c:pt idx="4984">
                  <c:v>-0.23697199999999999</c:v>
                </c:pt>
                <c:pt idx="4985">
                  <c:v>-0.23860600000000001</c:v>
                </c:pt>
                <c:pt idx="4986">
                  <c:v>-0.24004300000000001</c:v>
                </c:pt>
                <c:pt idx="4987">
                  <c:v>-0.241282</c:v>
                </c:pt>
                <c:pt idx="4988">
                  <c:v>-0.24231900000000001</c:v>
                </c:pt>
                <c:pt idx="4989">
                  <c:v>-0.24315400000000001</c:v>
                </c:pt>
                <c:pt idx="4990">
                  <c:v>-0.24379300000000001</c:v>
                </c:pt>
                <c:pt idx="4991">
                  <c:v>-0.24424899999999999</c:v>
                </c:pt>
                <c:pt idx="4992">
                  <c:v>-0.24453</c:v>
                </c:pt>
                <c:pt idx="4993">
                  <c:v>-0.244641</c:v>
                </c:pt>
                <c:pt idx="4994" formatCode="0.00E+00">
                  <c:v>-0.244584</c:v>
                </c:pt>
                <c:pt idx="4995" formatCode="0.00E+00">
                  <c:v>-0.244365</c:v>
                </c:pt>
                <c:pt idx="4996" formatCode="0.00E+00">
                  <c:v>-0.24398800000000001</c:v>
                </c:pt>
                <c:pt idx="4997">
                  <c:v>-0.24346300000000001</c:v>
                </c:pt>
                <c:pt idx="4998">
                  <c:v>-0.24280299999999999</c:v>
                </c:pt>
                <c:pt idx="4999">
                  <c:v>-0.24201800000000001</c:v>
                </c:pt>
                <c:pt idx="5000">
                  <c:v>-0.24111399999999999</c:v>
                </c:pt>
                <c:pt idx="5001">
                  <c:v>-0.24010000000000001</c:v>
                </c:pt>
                <c:pt idx="5002">
                  <c:v>-0.23898900000000001</c:v>
                </c:pt>
                <c:pt idx="5003">
                  <c:v>-0.23779600000000001</c:v>
                </c:pt>
                <c:pt idx="5004">
                  <c:v>-0.236535</c:v>
                </c:pt>
                <c:pt idx="5005">
                  <c:v>-0.23521300000000001</c:v>
                </c:pt>
                <c:pt idx="5006">
                  <c:v>-0.23383799999999999</c:v>
                </c:pt>
                <c:pt idx="5007">
                  <c:v>-0.23241800000000001</c:v>
                </c:pt>
                <c:pt idx="5008">
                  <c:v>-0.230964</c:v>
                </c:pt>
                <c:pt idx="5009">
                  <c:v>-0.22948299999999999</c:v>
                </c:pt>
                <c:pt idx="5010">
                  <c:v>-0.22798099999999999</c:v>
                </c:pt>
                <c:pt idx="5011">
                  <c:v>-0.22647</c:v>
                </c:pt>
                <c:pt idx="5012">
                  <c:v>-0.224964</c:v>
                </c:pt>
                <c:pt idx="5013">
                  <c:v>-0.22347400000000001</c:v>
                </c:pt>
                <c:pt idx="5014">
                  <c:v>-0.22200400000000001</c:v>
                </c:pt>
                <c:pt idx="5015">
                  <c:v>-0.220552</c:v>
                </c:pt>
                <c:pt idx="5016" formatCode="0.00E+00">
                  <c:v>-0.21911700000000001</c:v>
                </c:pt>
                <c:pt idx="5017" formatCode="0.00E+00">
                  <c:v>-0.21770200000000001</c:v>
                </c:pt>
                <c:pt idx="5018" formatCode="0.00E+00">
                  <c:v>-0.216305</c:v>
                </c:pt>
                <c:pt idx="5019" formatCode="0.00E+00">
                  <c:v>-0.21492600000000001</c:v>
                </c:pt>
                <c:pt idx="5020">
                  <c:v>-0.213562</c:v>
                </c:pt>
                <c:pt idx="5021">
                  <c:v>-0.21221100000000001</c:v>
                </c:pt>
                <c:pt idx="5022">
                  <c:v>-0.21087600000000001</c:v>
                </c:pt>
                <c:pt idx="5023">
                  <c:v>-0.20955499999999999</c:v>
                </c:pt>
                <c:pt idx="5024">
                  <c:v>-0.20824500000000001</c:v>
                </c:pt>
                <c:pt idx="5025">
                  <c:v>-0.20693900000000001</c:v>
                </c:pt>
                <c:pt idx="5026">
                  <c:v>-0.20563500000000001</c:v>
                </c:pt>
                <c:pt idx="5027">
                  <c:v>-0.20433599999999999</c:v>
                </c:pt>
                <c:pt idx="5028">
                  <c:v>-0.203043</c:v>
                </c:pt>
                <c:pt idx="5029">
                  <c:v>-0.20175499999999999</c:v>
                </c:pt>
                <c:pt idx="5030">
                  <c:v>-0.20046600000000001</c:v>
                </c:pt>
                <c:pt idx="5031">
                  <c:v>-0.19917000000000001</c:v>
                </c:pt>
                <c:pt idx="5032">
                  <c:v>-0.19786100000000001</c:v>
                </c:pt>
                <c:pt idx="5033">
                  <c:v>-0.19652900000000001</c:v>
                </c:pt>
                <c:pt idx="5034">
                  <c:v>-0.195163</c:v>
                </c:pt>
                <c:pt idx="5035">
                  <c:v>-0.19375300000000001</c:v>
                </c:pt>
                <c:pt idx="5036">
                  <c:v>-0.19228799999999999</c:v>
                </c:pt>
                <c:pt idx="5037" formatCode="0.00E+00">
                  <c:v>-0.19075600000000001</c:v>
                </c:pt>
                <c:pt idx="5038" formatCode="0.00E+00">
                  <c:v>-0.18914800000000001</c:v>
                </c:pt>
                <c:pt idx="5039" formatCode="0.00E+00">
                  <c:v>-0.18745300000000001</c:v>
                </c:pt>
                <c:pt idx="5040" formatCode="0.00E+00">
                  <c:v>-0.185666</c:v>
                </c:pt>
                <c:pt idx="5041">
                  <c:v>-0.183783</c:v>
                </c:pt>
                <c:pt idx="5042">
                  <c:v>-0.18179799999999999</c:v>
                </c:pt>
                <c:pt idx="5043">
                  <c:v>-0.179703</c:v>
                </c:pt>
                <c:pt idx="5044">
                  <c:v>-0.17748800000000001</c:v>
                </c:pt>
                <c:pt idx="5045">
                  <c:v>-0.17514399999999999</c:v>
                </c:pt>
                <c:pt idx="5046">
                  <c:v>-0.17266500000000001</c:v>
                </c:pt>
                <c:pt idx="5047">
                  <c:v>-0.170048</c:v>
                </c:pt>
                <c:pt idx="5048">
                  <c:v>-0.167292</c:v>
                </c:pt>
                <c:pt idx="5049">
                  <c:v>-0.16439500000000001</c:v>
                </c:pt>
                <c:pt idx="5050">
                  <c:v>-0.161359</c:v>
                </c:pt>
                <c:pt idx="5051">
                  <c:v>-0.15818099999999999</c:v>
                </c:pt>
                <c:pt idx="5052">
                  <c:v>-0.154862</c:v>
                </c:pt>
                <c:pt idx="5053">
                  <c:v>-0.15139900000000001</c:v>
                </c:pt>
                <c:pt idx="5054">
                  <c:v>-0.14779300000000001</c:v>
                </c:pt>
                <c:pt idx="5055">
                  <c:v>-0.14404800000000001</c:v>
                </c:pt>
                <c:pt idx="5056">
                  <c:v>-0.14016500000000001</c:v>
                </c:pt>
                <c:pt idx="5057">
                  <c:v>-0.13614799999999999</c:v>
                </c:pt>
                <c:pt idx="5058">
                  <c:v>-0.13200100000000001</c:v>
                </c:pt>
                <c:pt idx="5059">
                  <c:v>-0.12773499999999999</c:v>
                </c:pt>
                <c:pt idx="5060" formatCode="0.00E+00">
                  <c:v>-0.123358</c:v>
                </c:pt>
                <c:pt idx="5061" formatCode="0.00E+00">
                  <c:v>-0.118878</c:v>
                </c:pt>
                <c:pt idx="5062" formatCode="0.00E+00">
                  <c:v>-0.114297</c:v>
                </c:pt>
                <c:pt idx="5063" formatCode="0.00E+00">
                  <c:v>-0.10961899999999999</c:v>
                </c:pt>
                <c:pt idx="5064" formatCode="0.00E+00">
                  <c:v>-0.104851</c:v>
                </c:pt>
                <c:pt idx="5065" formatCode="0.00E+00">
                  <c:v>-0.100007</c:v>
                </c:pt>
                <c:pt idx="5066" formatCode="0.00E+00">
                  <c:v>-9.5098299999999997E-2</c:v>
                </c:pt>
                <c:pt idx="5067">
                  <c:v>-9.0134099999999995E-2</c:v>
                </c:pt>
                <c:pt idx="5068">
                  <c:v>-8.5120299999999996E-2</c:v>
                </c:pt>
                <c:pt idx="5069">
                  <c:v>-8.0063700000000002E-2</c:v>
                </c:pt>
                <c:pt idx="5070">
                  <c:v>-7.4974299999999994E-2</c:v>
                </c:pt>
                <c:pt idx="5071">
                  <c:v>-6.9865800000000006E-2</c:v>
                </c:pt>
                <c:pt idx="5072">
                  <c:v>-6.4752699999999996E-2</c:v>
                </c:pt>
                <c:pt idx="5073">
                  <c:v>-5.9648399999999997E-2</c:v>
                </c:pt>
                <c:pt idx="5074">
                  <c:v>-5.4562600000000003E-2</c:v>
                </c:pt>
                <c:pt idx="5075">
                  <c:v>-4.9502200000000003E-2</c:v>
                </c:pt>
                <c:pt idx="5076">
                  <c:v>-4.4473800000000001E-2</c:v>
                </c:pt>
                <c:pt idx="5077">
                  <c:v>-3.9486199999999999E-2</c:v>
                </c:pt>
                <c:pt idx="5078">
                  <c:v>-3.4549799999999999E-2</c:v>
                </c:pt>
                <c:pt idx="5079">
                  <c:v>-2.9674699999999998E-2</c:v>
                </c:pt>
                <c:pt idx="5080">
                  <c:v>-2.4868500000000002E-2</c:v>
                </c:pt>
                <c:pt idx="5081">
                  <c:v>-2.01362E-2</c:v>
                </c:pt>
                <c:pt idx="5082">
                  <c:v>-1.5482599999999999E-2</c:v>
                </c:pt>
                <c:pt idx="5083">
                  <c:v>-1.09134E-2</c:v>
                </c:pt>
                <c:pt idx="5084" formatCode="0.00E+00">
                  <c:v>-6.43539E-3</c:v>
                </c:pt>
                <c:pt idx="5085" formatCode="0.00E+00">
                  <c:v>-2.0541800000000001E-3</c:v>
                </c:pt>
                <c:pt idx="5086" formatCode="0.00E+00">
                  <c:v>2.2261099999999999E-3</c:v>
                </c:pt>
                <c:pt idx="5087" formatCode="0.00E+00">
                  <c:v>6.40282E-3</c:v>
                </c:pt>
                <c:pt idx="5088">
                  <c:v>1.0474300000000001E-2</c:v>
                </c:pt>
                <c:pt idx="5089" formatCode="0.00E+00">
                  <c:v>1.44394E-2</c:v>
                </c:pt>
                <c:pt idx="5090" formatCode="0.00E+00">
                  <c:v>1.8297399999999998E-2</c:v>
                </c:pt>
                <c:pt idx="5091" formatCode="0.00E+00">
                  <c:v>2.2048100000000001E-2</c:v>
                </c:pt>
                <c:pt idx="5092" formatCode="0.00E+00">
                  <c:v>2.5692E-2</c:v>
                </c:pt>
                <c:pt idx="5093" formatCode="0.00E+00">
                  <c:v>2.9230200000000001E-2</c:v>
                </c:pt>
                <c:pt idx="5094" formatCode="0.00E+00">
                  <c:v>3.2664100000000001E-2</c:v>
                </c:pt>
                <c:pt idx="5095">
                  <c:v>3.59955E-2</c:v>
                </c:pt>
                <c:pt idx="5096">
                  <c:v>3.9227199999999997E-2</c:v>
                </c:pt>
                <c:pt idx="5097">
                  <c:v>4.2362900000000002E-2</c:v>
                </c:pt>
                <c:pt idx="5098">
                  <c:v>4.5406599999999998E-2</c:v>
                </c:pt>
                <c:pt idx="5099">
                  <c:v>4.8362000000000002E-2</c:v>
                </c:pt>
                <c:pt idx="5100">
                  <c:v>5.12332E-2</c:v>
                </c:pt>
                <c:pt idx="5101">
                  <c:v>5.4025200000000002E-2</c:v>
                </c:pt>
                <c:pt idx="5102">
                  <c:v>5.6743500000000002E-2</c:v>
                </c:pt>
                <c:pt idx="5103">
                  <c:v>5.93944E-2</c:v>
                </c:pt>
                <c:pt idx="5104">
                  <c:v>6.1984200000000003E-2</c:v>
                </c:pt>
                <c:pt idx="5105">
                  <c:v>6.4519300000000002E-2</c:v>
                </c:pt>
                <c:pt idx="5106">
                  <c:v>6.7006800000000005E-2</c:v>
                </c:pt>
                <c:pt idx="5107">
                  <c:v>6.9453699999999993E-2</c:v>
                </c:pt>
                <c:pt idx="5108">
                  <c:v>7.1867100000000003E-2</c:v>
                </c:pt>
                <c:pt idx="5109">
                  <c:v>7.4254299999999995E-2</c:v>
                </c:pt>
                <c:pt idx="5110">
                  <c:v>7.6621800000000004E-2</c:v>
                </c:pt>
                <c:pt idx="5111">
                  <c:v>7.8976000000000005E-2</c:v>
                </c:pt>
              </c:numCache>
            </c:numRef>
          </c:yVal>
          <c:smooth val="1"/>
          <c:extLst>
            <c:ext xmlns:c16="http://schemas.microsoft.com/office/drawing/2014/chart" uri="{C3380CC4-5D6E-409C-BE32-E72D297353CC}">
              <c16:uniqueId val="{00000001-27B9-4A4C-8476-8B0E8A50DFCF}"/>
            </c:ext>
          </c:extLst>
        </c:ser>
        <c:dLbls>
          <c:showLegendKey val="0"/>
          <c:showVal val="0"/>
          <c:showCatName val="0"/>
          <c:showSerName val="0"/>
          <c:showPercent val="0"/>
          <c:showBubbleSize val="0"/>
        </c:dLbls>
        <c:axId val="1317426255"/>
        <c:axId val="1186118351"/>
      </c:scatterChart>
      <c:valAx>
        <c:axId val="1317426255"/>
        <c:scaling>
          <c:orientation val="minMax"/>
          <c:max val="7.1"/>
          <c:min val="4.5"/>
        </c:scaling>
        <c:delete val="0"/>
        <c:axPos val="b"/>
        <c:majorGridlines>
          <c:spPr>
            <a:ln w="9525" cap="flat" cmpd="sng" algn="ctr">
              <a:solidFill>
                <a:schemeClr val="tx1">
                  <a:lumMod val="15000"/>
                  <a:lumOff val="85000"/>
                </a:schemeClr>
              </a:solidFill>
              <a:round/>
            </a:ln>
            <a:effectLst/>
          </c:spPr>
        </c:majorGridlines>
        <c:title>
          <c:tx>
            <c:rich>
              <a:bodyPr/>
              <a:lstStyle/>
              <a:p>
                <a:pPr>
                  <a:defRPr b="0"/>
                </a:pPr>
                <a:r>
                  <a:rPr lang="en-US" b="0"/>
                  <a:t>time (sec.)</a:t>
                </a:r>
              </a:p>
            </c:rich>
          </c:tx>
          <c:layout>
            <c:manualLayout>
              <c:xMode val="edge"/>
              <c:yMode val="edge"/>
              <c:x val="0.47783923884514434"/>
              <c:y val="0.91108778069407992"/>
            </c:manualLayout>
          </c:layout>
          <c:overlay val="0"/>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86118351"/>
        <c:crossesAt val="-0.8"/>
        <c:crossBetween val="midCat"/>
      </c:valAx>
      <c:valAx>
        <c:axId val="1186118351"/>
        <c:scaling>
          <c:orientation val="minMax"/>
          <c:max val="0.4"/>
          <c:min val="-0.8"/>
        </c:scaling>
        <c:delete val="0"/>
        <c:axPos val="l"/>
        <c:majorGridlines>
          <c:spPr>
            <a:ln w="9525" cap="flat" cmpd="sng" algn="ctr">
              <a:solidFill>
                <a:schemeClr val="tx1">
                  <a:lumMod val="15000"/>
                  <a:lumOff val="85000"/>
                </a:schemeClr>
              </a:solidFill>
              <a:round/>
            </a:ln>
            <a:effectLst/>
          </c:spPr>
        </c:majorGridlines>
        <c:title>
          <c:tx>
            <c:rich>
              <a:bodyPr/>
              <a:lstStyle/>
              <a:p>
                <a:pPr>
                  <a:defRPr b="0"/>
                </a:pPr>
                <a:r>
                  <a:rPr lang="en-US" b="0"/>
                  <a:t>Bridge Displacement (in.)</a:t>
                </a:r>
              </a:p>
            </c:rich>
          </c:tx>
          <c:overlay val="0"/>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7426255"/>
        <c:crosses val="autoZero"/>
        <c:crossBetween val="midCat"/>
      </c:valAx>
      <c:spPr>
        <a:ln>
          <a:solidFill>
            <a:schemeClr val="tx1"/>
          </a:solidFill>
        </a:ln>
      </c:spPr>
    </c:plotArea>
    <c:plotVisOnly val="1"/>
    <c:dispBlanksAs val="gap"/>
    <c:showDLblsOverMax val="0"/>
    <c:extLst/>
  </c:chart>
  <c:spPr>
    <a:ln>
      <a:noFill/>
    </a:ln>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19050" cap="rnd">
              <a:solidFill>
                <a:schemeClr val="accent1"/>
              </a:solidFill>
              <a:round/>
            </a:ln>
            <a:effectLst/>
          </c:spPr>
          <c:marker>
            <c:symbol val="none"/>
          </c:marker>
          <c:xVal>
            <c:numRef>
              <c:f>errors!$A$8:$A$1119</c:f>
              <c:numCache>
                <c:formatCode>General</c:formatCode>
                <c:ptCount val="1112"/>
                <c:pt idx="0">
                  <c:v>0</c:v>
                </c:pt>
                <c:pt idx="1">
                  <c:v>3.0000000000000001E-3</c:v>
                </c:pt>
                <c:pt idx="2">
                  <c:v>6.0000000000000001E-3</c:v>
                </c:pt>
                <c:pt idx="3">
                  <c:v>8.9999999999999993E-3</c:v>
                </c:pt>
                <c:pt idx="4">
                  <c:v>1.2E-2</c:v>
                </c:pt>
                <c:pt idx="5">
                  <c:v>1.4999999999999999E-2</c:v>
                </c:pt>
                <c:pt idx="6">
                  <c:v>1.7999999999999999E-2</c:v>
                </c:pt>
                <c:pt idx="7">
                  <c:v>2.1000000000000001E-2</c:v>
                </c:pt>
                <c:pt idx="8">
                  <c:v>2.4E-2</c:v>
                </c:pt>
                <c:pt idx="9">
                  <c:v>2.7E-2</c:v>
                </c:pt>
                <c:pt idx="10">
                  <c:v>0.03</c:v>
                </c:pt>
                <c:pt idx="11">
                  <c:v>3.3000000000000002E-2</c:v>
                </c:pt>
                <c:pt idx="12">
                  <c:v>3.5999999999999997E-2</c:v>
                </c:pt>
                <c:pt idx="13">
                  <c:v>3.9E-2</c:v>
                </c:pt>
                <c:pt idx="14">
                  <c:v>4.2000000000000003E-2</c:v>
                </c:pt>
                <c:pt idx="15">
                  <c:v>4.4999999999999998E-2</c:v>
                </c:pt>
                <c:pt idx="16">
                  <c:v>4.8000000000000001E-2</c:v>
                </c:pt>
                <c:pt idx="17">
                  <c:v>5.0999999999999997E-2</c:v>
                </c:pt>
                <c:pt idx="18">
                  <c:v>5.3999999999999999E-2</c:v>
                </c:pt>
                <c:pt idx="19">
                  <c:v>5.7000000000000002E-2</c:v>
                </c:pt>
                <c:pt idx="20">
                  <c:v>0.06</c:v>
                </c:pt>
                <c:pt idx="21">
                  <c:v>6.3E-2</c:v>
                </c:pt>
                <c:pt idx="22">
                  <c:v>6.6000000000000003E-2</c:v>
                </c:pt>
                <c:pt idx="23">
                  <c:v>6.9000000000000006E-2</c:v>
                </c:pt>
                <c:pt idx="24">
                  <c:v>7.1999999999999995E-2</c:v>
                </c:pt>
                <c:pt idx="25">
                  <c:v>7.4999999999999997E-2</c:v>
                </c:pt>
                <c:pt idx="26">
                  <c:v>7.8E-2</c:v>
                </c:pt>
                <c:pt idx="27">
                  <c:v>8.1000000000000003E-2</c:v>
                </c:pt>
                <c:pt idx="28">
                  <c:v>8.4000000000000005E-2</c:v>
                </c:pt>
                <c:pt idx="29">
                  <c:v>8.6999999999999994E-2</c:v>
                </c:pt>
                <c:pt idx="30">
                  <c:v>0.09</c:v>
                </c:pt>
                <c:pt idx="31">
                  <c:v>9.2999999999999999E-2</c:v>
                </c:pt>
                <c:pt idx="32">
                  <c:v>9.6000000000000002E-2</c:v>
                </c:pt>
                <c:pt idx="33">
                  <c:v>9.9000000000000005E-2</c:v>
                </c:pt>
                <c:pt idx="34">
                  <c:v>0.10199999999999999</c:v>
                </c:pt>
                <c:pt idx="35">
                  <c:v>0.105</c:v>
                </c:pt>
                <c:pt idx="36">
                  <c:v>0.108</c:v>
                </c:pt>
                <c:pt idx="37">
                  <c:v>0.111</c:v>
                </c:pt>
                <c:pt idx="38">
                  <c:v>0.114</c:v>
                </c:pt>
                <c:pt idx="39">
                  <c:v>0.11700000000000001</c:v>
                </c:pt>
                <c:pt idx="40">
                  <c:v>0.12</c:v>
                </c:pt>
                <c:pt idx="41">
                  <c:v>0.123</c:v>
                </c:pt>
                <c:pt idx="42">
                  <c:v>0.126</c:v>
                </c:pt>
                <c:pt idx="43">
                  <c:v>0.129</c:v>
                </c:pt>
                <c:pt idx="44">
                  <c:v>0.13200000000000001</c:v>
                </c:pt>
                <c:pt idx="45">
                  <c:v>0.13500000000000001</c:v>
                </c:pt>
                <c:pt idx="46">
                  <c:v>0.13800000000000001</c:v>
                </c:pt>
                <c:pt idx="47">
                  <c:v>0.14099999999999999</c:v>
                </c:pt>
                <c:pt idx="48">
                  <c:v>0.14399999999999999</c:v>
                </c:pt>
                <c:pt idx="49">
                  <c:v>0.14699999999999999</c:v>
                </c:pt>
                <c:pt idx="50">
                  <c:v>0.15</c:v>
                </c:pt>
                <c:pt idx="51">
                  <c:v>0.153</c:v>
                </c:pt>
                <c:pt idx="52">
                  <c:v>0.156</c:v>
                </c:pt>
                <c:pt idx="53">
                  <c:v>0.159</c:v>
                </c:pt>
                <c:pt idx="54">
                  <c:v>0.16200000000000001</c:v>
                </c:pt>
                <c:pt idx="55">
                  <c:v>0.16500000000000001</c:v>
                </c:pt>
                <c:pt idx="56">
                  <c:v>0.16800000000000001</c:v>
                </c:pt>
                <c:pt idx="57">
                  <c:v>0.17100000000000001</c:v>
                </c:pt>
                <c:pt idx="58">
                  <c:v>0.17399999999999999</c:v>
                </c:pt>
                <c:pt idx="59">
                  <c:v>0.17699999999999999</c:v>
                </c:pt>
                <c:pt idx="60">
                  <c:v>0.18</c:v>
                </c:pt>
                <c:pt idx="61">
                  <c:v>0.183</c:v>
                </c:pt>
                <c:pt idx="62">
                  <c:v>0.186</c:v>
                </c:pt>
                <c:pt idx="63">
                  <c:v>0.189</c:v>
                </c:pt>
                <c:pt idx="64">
                  <c:v>0.192</c:v>
                </c:pt>
                <c:pt idx="65">
                  <c:v>0.19500000000000001</c:v>
                </c:pt>
                <c:pt idx="66">
                  <c:v>0.19800000000000001</c:v>
                </c:pt>
                <c:pt idx="67">
                  <c:v>0.20100000000000001</c:v>
                </c:pt>
                <c:pt idx="68">
                  <c:v>0.20399999999999999</c:v>
                </c:pt>
                <c:pt idx="69">
                  <c:v>0.20699999999999999</c:v>
                </c:pt>
                <c:pt idx="70">
                  <c:v>0.21</c:v>
                </c:pt>
                <c:pt idx="71">
                  <c:v>0.21299999999999999</c:v>
                </c:pt>
                <c:pt idx="72">
                  <c:v>0.216</c:v>
                </c:pt>
                <c:pt idx="73">
                  <c:v>0.219</c:v>
                </c:pt>
                <c:pt idx="74">
                  <c:v>0.222</c:v>
                </c:pt>
                <c:pt idx="75">
                  <c:v>0.22500000000000001</c:v>
                </c:pt>
                <c:pt idx="76">
                  <c:v>0.22800000000000001</c:v>
                </c:pt>
                <c:pt idx="77">
                  <c:v>0.23100000000000001</c:v>
                </c:pt>
                <c:pt idx="78">
                  <c:v>0.23400000000000001</c:v>
                </c:pt>
                <c:pt idx="79">
                  <c:v>0.23699999999999999</c:v>
                </c:pt>
                <c:pt idx="80">
                  <c:v>0.24</c:v>
                </c:pt>
                <c:pt idx="81">
                  <c:v>0.24299999999999999</c:v>
                </c:pt>
                <c:pt idx="82">
                  <c:v>0.246</c:v>
                </c:pt>
                <c:pt idx="83">
                  <c:v>0.249</c:v>
                </c:pt>
                <c:pt idx="84">
                  <c:v>0.252</c:v>
                </c:pt>
                <c:pt idx="85">
                  <c:v>0.255</c:v>
                </c:pt>
                <c:pt idx="86">
                  <c:v>0.25800000000000001</c:v>
                </c:pt>
                <c:pt idx="87">
                  <c:v>0.26100000000000001</c:v>
                </c:pt>
                <c:pt idx="88">
                  <c:v>0.26400000000000001</c:v>
                </c:pt>
                <c:pt idx="89">
                  <c:v>0.26700000000000002</c:v>
                </c:pt>
                <c:pt idx="90">
                  <c:v>0.27</c:v>
                </c:pt>
                <c:pt idx="91">
                  <c:v>0.27300000000000002</c:v>
                </c:pt>
                <c:pt idx="92">
                  <c:v>0.27600000000000002</c:v>
                </c:pt>
                <c:pt idx="93">
                  <c:v>0.27900000000000003</c:v>
                </c:pt>
                <c:pt idx="94">
                  <c:v>0.28199999999999997</c:v>
                </c:pt>
                <c:pt idx="95">
                  <c:v>0.28499999999999998</c:v>
                </c:pt>
                <c:pt idx="96">
                  <c:v>0.28799999999999998</c:v>
                </c:pt>
                <c:pt idx="97">
                  <c:v>0.29099999999999998</c:v>
                </c:pt>
                <c:pt idx="98">
                  <c:v>0.29399999999999998</c:v>
                </c:pt>
                <c:pt idx="99">
                  <c:v>0.29699999999999999</c:v>
                </c:pt>
                <c:pt idx="100">
                  <c:v>0.3</c:v>
                </c:pt>
                <c:pt idx="101">
                  <c:v>0.30299999999999999</c:v>
                </c:pt>
                <c:pt idx="102">
                  <c:v>0.30599999999999999</c:v>
                </c:pt>
                <c:pt idx="103">
                  <c:v>0.309</c:v>
                </c:pt>
                <c:pt idx="104">
                  <c:v>0.312</c:v>
                </c:pt>
                <c:pt idx="105">
                  <c:v>0.315</c:v>
                </c:pt>
                <c:pt idx="106">
                  <c:v>0.318</c:v>
                </c:pt>
                <c:pt idx="107">
                  <c:v>0.32100000000000001</c:v>
                </c:pt>
                <c:pt idx="108">
                  <c:v>0.32400000000000001</c:v>
                </c:pt>
                <c:pt idx="109">
                  <c:v>0.32700000000000001</c:v>
                </c:pt>
                <c:pt idx="110">
                  <c:v>0.33</c:v>
                </c:pt>
                <c:pt idx="111">
                  <c:v>0.33300000000000002</c:v>
                </c:pt>
                <c:pt idx="112">
                  <c:v>0.33600000000000002</c:v>
                </c:pt>
                <c:pt idx="113">
                  <c:v>0.33900000000000002</c:v>
                </c:pt>
                <c:pt idx="114">
                  <c:v>0.34200000000000003</c:v>
                </c:pt>
                <c:pt idx="115">
                  <c:v>0.34499999999999997</c:v>
                </c:pt>
                <c:pt idx="116">
                  <c:v>0.34799999999999998</c:v>
                </c:pt>
                <c:pt idx="117">
                  <c:v>0.35099999999999998</c:v>
                </c:pt>
                <c:pt idx="118">
                  <c:v>0.35399999999999998</c:v>
                </c:pt>
                <c:pt idx="119">
                  <c:v>0.35699999999999998</c:v>
                </c:pt>
                <c:pt idx="120">
                  <c:v>0.36</c:v>
                </c:pt>
                <c:pt idx="121">
                  <c:v>0.36299999999999999</c:v>
                </c:pt>
                <c:pt idx="122">
                  <c:v>0.36599999999999999</c:v>
                </c:pt>
                <c:pt idx="123">
                  <c:v>0.36899999999999999</c:v>
                </c:pt>
                <c:pt idx="124">
                  <c:v>0.372</c:v>
                </c:pt>
                <c:pt idx="125">
                  <c:v>0.375</c:v>
                </c:pt>
                <c:pt idx="126">
                  <c:v>0.378</c:v>
                </c:pt>
                <c:pt idx="127">
                  <c:v>0.38100000000000001</c:v>
                </c:pt>
                <c:pt idx="128">
                  <c:v>0.38400000000000001</c:v>
                </c:pt>
                <c:pt idx="129">
                  <c:v>0.38700000000000001</c:v>
                </c:pt>
                <c:pt idx="130">
                  <c:v>0.39</c:v>
                </c:pt>
                <c:pt idx="131">
                  <c:v>0.39300000000000002</c:v>
                </c:pt>
                <c:pt idx="132">
                  <c:v>0.39600000000000002</c:v>
                </c:pt>
                <c:pt idx="133">
                  <c:v>0.39900000000000002</c:v>
                </c:pt>
                <c:pt idx="134">
                  <c:v>0.40200000000000002</c:v>
                </c:pt>
                <c:pt idx="135">
                  <c:v>0.40500000000000003</c:v>
                </c:pt>
                <c:pt idx="136">
                  <c:v>0.40799999999999997</c:v>
                </c:pt>
                <c:pt idx="137">
                  <c:v>0.41099999999999998</c:v>
                </c:pt>
                <c:pt idx="138">
                  <c:v>0.41399999999999998</c:v>
                </c:pt>
                <c:pt idx="139">
                  <c:v>0.41699999999999998</c:v>
                </c:pt>
                <c:pt idx="140">
                  <c:v>0.42</c:v>
                </c:pt>
                <c:pt idx="141">
                  <c:v>0.42299999999999999</c:v>
                </c:pt>
                <c:pt idx="142">
                  <c:v>0.42599999999999999</c:v>
                </c:pt>
                <c:pt idx="143">
                  <c:v>0.42899999999999999</c:v>
                </c:pt>
                <c:pt idx="144">
                  <c:v>0.432</c:v>
                </c:pt>
                <c:pt idx="145">
                  <c:v>0.435</c:v>
                </c:pt>
                <c:pt idx="146">
                  <c:v>0.438</c:v>
                </c:pt>
                <c:pt idx="147">
                  <c:v>0.441</c:v>
                </c:pt>
                <c:pt idx="148">
                  <c:v>0.44400000000000001</c:v>
                </c:pt>
                <c:pt idx="149">
                  <c:v>0.44700000000000001</c:v>
                </c:pt>
                <c:pt idx="150">
                  <c:v>0.45</c:v>
                </c:pt>
                <c:pt idx="151">
                  <c:v>0.45300000000000001</c:v>
                </c:pt>
                <c:pt idx="152">
                  <c:v>0.45600000000000002</c:v>
                </c:pt>
                <c:pt idx="153">
                  <c:v>0.45900000000000002</c:v>
                </c:pt>
                <c:pt idx="154">
                  <c:v>0.46200000000000002</c:v>
                </c:pt>
                <c:pt idx="155">
                  <c:v>0.46500000000000002</c:v>
                </c:pt>
                <c:pt idx="156">
                  <c:v>0.46800000000000003</c:v>
                </c:pt>
                <c:pt idx="157">
                  <c:v>0.47099999999999997</c:v>
                </c:pt>
                <c:pt idx="158">
                  <c:v>0.47399999999999998</c:v>
                </c:pt>
                <c:pt idx="159">
                  <c:v>0.47699999999999998</c:v>
                </c:pt>
                <c:pt idx="160">
                  <c:v>0.48</c:v>
                </c:pt>
                <c:pt idx="161">
                  <c:v>0.48299999999999998</c:v>
                </c:pt>
                <c:pt idx="162">
                  <c:v>0.48599999999999999</c:v>
                </c:pt>
                <c:pt idx="163">
                  <c:v>0.48899999999999999</c:v>
                </c:pt>
                <c:pt idx="164">
                  <c:v>0.49199999999999999</c:v>
                </c:pt>
                <c:pt idx="165">
                  <c:v>0.495</c:v>
                </c:pt>
                <c:pt idx="166">
                  <c:v>0.498</c:v>
                </c:pt>
                <c:pt idx="167">
                  <c:v>0.501</c:v>
                </c:pt>
                <c:pt idx="168">
                  <c:v>0.504</c:v>
                </c:pt>
                <c:pt idx="169">
                  <c:v>0.50700000000000001</c:v>
                </c:pt>
                <c:pt idx="170">
                  <c:v>0.51</c:v>
                </c:pt>
                <c:pt idx="171">
                  <c:v>0.51300000000000001</c:v>
                </c:pt>
                <c:pt idx="172">
                  <c:v>0.51600000000000001</c:v>
                </c:pt>
                <c:pt idx="173">
                  <c:v>0.51900000000000002</c:v>
                </c:pt>
                <c:pt idx="174">
                  <c:v>0.52200000000000002</c:v>
                </c:pt>
                <c:pt idx="175">
                  <c:v>0.52500000000000002</c:v>
                </c:pt>
                <c:pt idx="176">
                  <c:v>0.52800000000000002</c:v>
                </c:pt>
                <c:pt idx="177">
                  <c:v>0.53100000000000003</c:v>
                </c:pt>
                <c:pt idx="178">
                  <c:v>0.53400000000000003</c:v>
                </c:pt>
                <c:pt idx="179">
                  <c:v>0.53700000000000003</c:v>
                </c:pt>
                <c:pt idx="180">
                  <c:v>0.54</c:v>
                </c:pt>
                <c:pt idx="181">
                  <c:v>0.54300000000000004</c:v>
                </c:pt>
                <c:pt idx="182">
                  <c:v>0.54600000000000004</c:v>
                </c:pt>
                <c:pt idx="183">
                  <c:v>0.54900000000000004</c:v>
                </c:pt>
                <c:pt idx="184">
                  <c:v>0.55200000000000005</c:v>
                </c:pt>
                <c:pt idx="185">
                  <c:v>0.55500000000000005</c:v>
                </c:pt>
                <c:pt idx="186">
                  <c:v>0.55800000000000005</c:v>
                </c:pt>
                <c:pt idx="187">
                  <c:v>0.56100000000000005</c:v>
                </c:pt>
                <c:pt idx="188">
                  <c:v>0.56399999999999995</c:v>
                </c:pt>
                <c:pt idx="189">
                  <c:v>0.56699999999999995</c:v>
                </c:pt>
                <c:pt idx="190">
                  <c:v>0.56999999999999995</c:v>
                </c:pt>
                <c:pt idx="191">
                  <c:v>0.57299999999999995</c:v>
                </c:pt>
                <c:pt idx="192">
                  <c:v>0.57599999999999996</c:v>
                </c:pt>
                <c:pt idx="193">
                  <c:v>0.57899999999999996</c:v>
                </c:pt>
                <c:pt idx="194">
                  <c:v>0.58199999999999996</c:v>
                </c:pt>
                <c:pt idx="195">
                  <c:v>0.58499999999999996</c:v>
                </c:pt>
                <c:pt idx="196">
                  <c:v>0.58799999999999997</c:v>
                </c:pt>
                <c:pt idx="197">
                  <c:v>0.59099999999999997</c:v>
                </c:pt>
                <c:pt idx="198">
                  <c:v>0.59399999999999997</c:v>
                </c:pt>
                <c:pt idx="199">
                  <c:v>0.59699999999999998</c:v>
                </c:pt>
                <c:pt idx="200">
                  <c:v>0.6</c:v>
                </c:pt>
                <c:pt idx="201">
                  <c:v>0.60299999999999998</c:v>
                </c:pt>
                <c:pt idx="202">
                  <c:v>0.60599999999999998</c:v>
                </c:pt>
                <c:pt idx="203">
                  <c:v>0.60899999999999999</c:v>
                </c:pt>
                <c:pt idx="204">
                  <c:v>0.61199999999999999</c:v>
                </c:pt>
                <c:pt idx="205">
                  <c:v>0.61499999999999999</c:v>
                </c:pt>
                <c:pt idx="206">
                  <c:v>0.61799999999999999</c:v>
                </c:pt>
                <c:pt idx="207">
                  <c:v>0.621</c:v>
                </c:pt>
                <c:pt idx="208">
                  <c:v>0.624</c:v>
                </c:pt>
                <c:pt idx="209">
                  <c:v>0.627</c:v>
                </c:pt>
                <c:pt idx="210">
                  <c:v>0.63</c:v>
                </c:pt>
                <c:pt idx="211">
                  <c:v>0.63300000000000001</c:v>
                </c:pt>
                <c:pt idx="212">
                  <c:v>0.63600000000000001</c:v>
                </c:pt>
                <c:pt idx="213">
                  <c:v>0.63900000000000001</c:v>
                </c:pt>
                <c:pt idx="214">
                  <c:v>0.64200000000000002</c:v>
                </c:pt>
                <c:pt idx="215">
                  <c:v>0.64500000000000002</c:v>
                </c:pt>
                <c:pt idx="216">
                  <c:v>0.64800000000000002</c:v>
                </c:pt>
                <c:pt idx="217">
                  <c:v>0.65100000000000002</c:v>
                </c:pt>
                <c:pt idx="218">
                  <c:v>0.65400000000000003</c:v>
                </c:pt>
                <c:pt idx="219">
                  <c:v>0.65700000000000003</c:v>
                </c:pt>
                <c:pt idx="220">
                  <c:v>0.66</c:v>
                </c:pt>
                <c:pt idx="221">
                  <c:v>0.66300000000000003</c:v>
                </c:pt>
                <c:pt idx="222">
                  <c:v>0.66600000000000004</c:v>
                </c:pt>
                <c:pt idx="223">
                  <c:v>0.66900000000000004</c:v>
                </c:pt>
                <c:pt idx="224">
                  <c:v>0.67200000000000004</c:v>
                </c:pt>
                <c:pt idx="225">
                  <c:v>0.67500000000000004</c:v>
                </c:pt>
                <c:pt idx="226">
                  <c:v>0.67800000000000005</c:v>
                </c:pt>
                <c:pt idx="227">
                  <c:v>0.68100000000000005</c:v>
                </c:pt>
                <c:pt idx="228">
                  <c:v>0.68400000000000005</c:v>
                </c:pt>
                <c:pt idx="229">
                  <c:v>0.68700000000000006</c:v>
                </c:pt>
                <c:pt idx="230">
                  <c:v>0.69</c:v>
                </c:pt>
                <c:pt idx="231">
                  <c:v>0.69299999999999995</c:v>
                </c:pt>
                <c:pt idx="232">
                  <c:v>0.69599999999999995</c:v>
                </c:pt>
                <c:pt idx="233">
                  <c:v>0.69899999999999995</c:v>
                </c:pt>
                <c:pt idx="234">
                  <c:v>0.70199999999999996</c:v>
                </c:pt>
                <c:pt idx="235">
                  <c:v>0.70499999999999996</c:v>
                </c:pt>
                <c:pt idx="236">
                  <c:v>0.70799999999999996</c:v>
                </c:pt>
                <c:pt idx="237">
                  <c:v>0.71099999999999997</c:v>
                </c:pt>
                <c:pt idx="238">
                  <c:v>0.71399999999999997</c:v>
                </c:pt>
                <c:pt idx="239">
                  <c:v>0.71699999999999997</c:v>
                </c:pt>
                <c:pt idx="240">
                  <c:v>0.72</c:v>
                </c:pt>
                <c:pt idx="241">
                  <c:v>0.72299999999999998</c:v>
                </c:pt>
                <c:pt idx="242">
                  <c:v>0.72599999999999998</c:v>
                </c:pt>
                <c:pt idx="243">
                  <c:v>0.72899999999999998</c:v>
                </c:pt>
                <c:pt idx="244">
                  <c:v>0.73199999999999998</c:v>
                </c:pt>
                <c:pt idx="245">
                  <c:v>0.73499999999999999</c:v>
                </c:pt>
                <c:pt idx="246">
                  <c:v>0.73799999999999999</c:v>
                </c:pt>
                <c:pt idx="247">
                  <c:v>0.74099999999999999</c:v>
                </c:pt>
                <c:pt idx="248">
                  <c:v>0.74399999999999999</c:v>
                </c:pt>
                <c:pt idx="249">
                  <c:v>0.747</c:v>
                </c:pt>
                <c:pt idx="250">
                  <c:v>0.75</c:v>
                </c:pt>
                <c:pt idx="251">
                  <c:v>0.753</c:v>
                </c:pt>
                <c:pt idx="252">
                  <c:v>0.75600000000000001</c:v>
                </c:pt>
                <c:pt idx="253">
                  <c:v>0.75900000000000001</c:v>
                </c:pt>
                <c:pt idx="254">
                  <c:v>0.76200000000000001</c:v>
                </c:pt>
                <c:pt idx="255">
                  <c:v>0.76500000000000001</c:v>
                </c:pt>
                <c:pt idx="256">
                  <c:v>0.76800000000000002</c:v>
                </c:pt>
                <c:pt idx="257">
                  <c:v>0.77100000000000002</c:v>
                </c:pt>
                <c:pt idx="258">
                  <c:v>0.77400000000000002</c:v>
                </c:pt>
                <c:pt idx="259">
                  <c:v>0.77700000000000002</c:v>
                </c:pt>
                <c:pt idx="260">
                  <c:v>0.78</c:v>
                </c:pt>
                <c:pt idx="261">
                  <c:v>0.78300000000000003</c:v>
                </c:pt>
                <c:pt idx="262">
                  <c:v>0.78600000000000003</c:v>
                </c:pt>
                <c:pt idx="263">
                  <c:v>0.78900000000000003</c:v>
                </c:pt>
                <c:pt idx="264">
                  <c:v>0.79200000000000004</c:v>
                </c:pt>
                <c:pt idx="265">
                  <c:v>0.79500000000000004</c:v>
                </c:pt>
                <c:pt idx="266">
                  <c:v>0.79800000000000004</c:v>
                </c:pt>
                <c:pt idx="267">
                  <c:v>0.80100000000000005</c:v>
                </c:pt>
                <c:pt idx="268">
                  <c:v>0.80400000000000005</c:v>
                </c:pt>
                <c:pt idx="269">
                  <c:v>0.80700000000000005</c:v>
                </c:pt>
                <c:pt idx="270">
                  <c:v>0.81</c:v>
                </c:pt>
                <c:pt idx="271">
                  <c:v>0.81299999999999994</c:v>
                </c:pt>
                <c:pt idx="272">
                  <c:v>0.81599999999999995</c:v>
                </c:pt>
                <c:pt idx="273">
                  <c:v>0.81899999999999995</c:v>
                </c:pt>
                <c:pt idx="274">
                  <c:v>0.82199999999999995</c:v>
                </c:pt>
                <c:pt idx="275">
                  <c:v>0.82499999999999996</c:v>
                </c:pt>
                <c:pt idx="276">
                  <c:v>0.82799999999999996</c:v>
                </c:pt>
                <c:pt idx="277">
                  <c:v>0.83099999999999996</c:v>
                </c:pt>
                <c:pt idx="278">
                  <c:v>0.83399999999999996</c:v>
                </c:pt>
                <c:pt idx="279">
                  <c:v>0.83699999999999997</c:v>
                </c:pt>
                <c:pt idx="280">
                  <c:v>0.84</c:v>
                </c:pt>
                <c:pt idx="281">
                  <c:v>0.84299999999999997</c:v>
                </c:pt>
                <c:pt idx="282">
                  <c:v>0.84599999999999997</c:v>
                </c:pt>
                <c:pt idx="283">
                  <c:v>0.84899999999999998</c:v>
                </c:pt>
                <c:pt idx="284">
                  <c:v>0.85199999999999998</c:v>
                </c:pt>
                <c:pt idx="285">
                  <c:v>0.85499999999999998</c:v>
                </c:pt>
                <c:pt idx="286">
                  <c:v>0.85799999999999998</c:v>
                </c:pt>
                <c:pt idx="287">
                  <c:v>0.86099999999999999</c:v>
                </c:pt>
                <c:pt idx="288">
                  <c:v>0.86399999999999999</c:v>
                </c:pt>
                <c:pt idx="289">
                  <c:v>0.86699999999999999</c:v>
                </c:pt>
                <c:pt idx="290">
                  <c:v>0.87</c:v>
                </c:pt>
                <c:pt idx="291">
                  <c:v>0.873</c:v>
                </c:pt>
                <c:pt idx="292">
                  <c:v>0.876</c:v>
                </c:pt>
                <c:pt idx="293">
                  <c:v>0.879</c:v>
                </c:pt>
                <c:pt idx="294">
                  <c:v>0.88200000000000001</c:v>
                </c:pt>
                <c:pt idx="295">
                  <c:v>0.88500000000000001</c:v>
                </c:pt>
                <c:pt idx="296">
                  <c:v>0.88800000000000001</c:v>
                </c:pt>
                <c:pt idx="297">
                  <c:v>0.89100000000000001</c:v>
                </c:pt>
                <c:pt idx="298">
                  <c:v>0.89400000000000002</c:v>
                </c:pt>
                <c:pt idx="299">
                  <c:v>0.89700000000000002</c:v>
                </c:pt>
                <c:pt idx="300">
                  <c:v>0.9</c:v>
                </c:pt>
                <c:pt idx="301">
                  <c:v>0.90300000000000002</c:v>
                </c:pt>
                <c:pt idx="302">
                  <c:v>0.90600000000000003</c:v>
                </c:pt>
                <c:pt idx="303">
                  <c:v>0.90900000000000003</c:v>
                </c:pt>
                <c:pt idx="304">
                  <c:v>0.91200000000000003</c:v>
                </c:pt>
                <c:pt idx="305">
                  <c:v>0.91500000000000004</c:v>
                </c:pt>
                <c:pt idx="306">
                  <c:v>0.91800000000000004</c:v>
                </c:pt>
                <c:pt idx="307">
                  <c:v>0.92100000000000004</c:v>
                </c:pt>
                <c:pt idx="308">
                  <c:v>0.92400000000000004</c:v>
                </c:pt>
                <c:pt idx="309">
                  <c:v>0.92700000000000005</c:v>
                </c:pt>
                <c:pt idx="310">
                  <c:v>0.93</c:v>
                </c:pt>
                <c:pt idx="311">
                  <c:v>0.93300000000000005</c:v>
                </c:pt>
                <c:pt idx="312">
                  <c:v>0.93600000000000005</c:v>
                </c:pt>
                <c:pt idx="313">
                  <c:v>0.93899999999999995</c:v>
                </c:pt>
                <c:pt idx="314">
                  <c:v>0.94199999999999995</c:v>
                </c:pt>
                <c:pt idx="315">
                  <c:v>0.94499999999999995</c:v>
                </c:pt>
                <c:pt idx="316">
                  <c:v>0.94799999999999995</c:v>
                </c:pt>
                <c:pt idx="317">
                  <c:v>0.95099999999999996</c:v>
                </c:pt>
                <c:pt idx="318">
                  <c:v>0.95399999999999996</c:v>
                </c:pt>
                <c:pt idx="319">
                  <c:v>0.95699999999999996</c:v>
                </c:pt>
                <c:pt idx="320">
                  <c:v>0.96</c:v>
                </c:pt>
                <c:pt idx="321">
                  <c:v>0.96299999999999997</c:v>
                </c:pt>
                <c:pt idx="322">
                  <c:v>0.96599999999999997</c:v>
                </c:pt>
                <c:pt idx="323">
                  <c:v>0.96899999999999997</c:v>
                </c:pt>
                <c:pt idx="324">
                  <c:v>0.97199999999999998</c:v>
                </c:pt>
                <c:pt idx="325">
                  <c:v>0.97499999999999998</c:v>
                </c:pt>
                <c:pt idx="326">
                  <c:v>0.97799999999999998</c:v>
                </c:pt>
                <c:pt idx="327">
                  <c:v>0.98099999999999998</c:v>
                </c:pt>
                <c:pt idx="328">
                  <c:v>0.98399999999999999</c:v>
                </c:pt>
                <c:pt idx="329">
                  <c:v>0.98699999999999999</c:v>
                </c:pt>
                <c:pt idx="330">
                  <c:v>0.99</c:v>
                </c:pt>
                <c:pt idx="331">
                  <c:v>0.99299999999999999</c:v>
                </c:pt>
                <c:pt idx="332">
                  <c:v>0.996</c:v>
                </c:pt>
                <c:pt idx="333">
                  <c:v>0.999</c:v>
                </c:pt>
                <c:pt idx="334">
                  <c:v>1.002</c:v>
                </c:pt>
                <c:pt idx="335">
                  <c:v>1.0049999999999999</c:v>
                </c:pt>
                <c:pt idx="336">
                  <c:v>1.008</c:v>
                </c:pt>
                <c:pt idx="337">
                  <c:v>1.0109999999999999</c:v>
                </c:pt>
                <c:pt idx="338">
                  <c:v>1.014</c:v>
                </c:pt>
                <c:pt idx="339">
                  <c:v>1.0169999999999999</c:v>
                </c:pt>
                <c:pt idx="340">
                  <c:v>1.02</c:v>
                </c:pt>
                <c:pt idx="341">
                  <c:v>1.0229999999999999</c:v>
                </c:pt>
                <c:pt idx="342">
                  <c:v>1.026</c:v>
                </c:pt>
                <c:pt idx="343">
                  <c:v>1.0289999999999999</c:v>
                </c:pt>
                <c:pt idx="344">
                  <c:v>1.032</c:v>
                </c:pt>
                <c:pt idx="345">
                  <c:v>1.0349999999999999</c:v>
                </c:pt>
                <c:pt idx="346">
                  <c:v>1.038</c:v>
                </c:pt>
                <c:pt idx="347">
                  <c:v>1.0409999999999999</c:v>
                </c:pt>
                <c:pt idx="348">
                  <c:v>1.044</c:v>
                </c:pt>
                <c:pt idx="349">
                  <c:v>1.0469999999999999</c:v>
                </c:pt>
                <c:pt idx="350">
                  <c:v>1.05</c:v>
                </c:pt>
                <c:pt idx="351">
                  <c:v>1.0529999999999999</c:v>
                </c:pt>
                <c:pt idx="352">
                  <c:v>1.056</c:v>
                </c:pt>
                <c:pt idx="353">
                  <c:v>1.0589999999999999</c:v>
                </c:pt>
                <c:pt idx="354">
                  <c:v>1.0620000000000001</c:v>
                </c:pt>
                <c:pt idx="355">
                  <c:v>1.0649999999999999</c:v>
                </c:pt>
                <c:pt idx="356">
                  <c:v>1.0680000000000001</c:v>
                </c:pt>
                <c:pt idx="357">
                  <c:v>1.071</c:v>
                </c:pt>
                <c:pt idx="358">
                  <c:v>1.0740000000000001</c:v>
                </c:pt>
                <c:pt idx="359">
                  <c:v>1.077</c:v>
                </c:pt>
                <c:pt idx="360">
                  <c:v>1.08</c:v>
                </c:pt>
                <c:pt idx="361">
                  <c:v>1.083</c:v>
                </c:pt>
                <c:pt idx="362">
                  <c:v>1.0860000000000001</c:v>
                </c:pt>
                <c:pt idx="363">
                  <c:v>1.089</c:v>
                </c:pt>
                <c:pt idx="364">
                  <c:v>1.0920000000000001</c:v>
                </c:pt>
                <c:pt idx="365">
                  <c:v>1.095</c:v>
                </c:pt>
                <c:pt idx="366">
                  <c:v>1.0980000000000001</c:v>
                </c:pt>
                <c:pt idx="367">
                  <c:v>1.101</c:v>
                </c:pt>
                <c:pt idx="368">
                  <c:v>1.1040000000000001</c:v>
                </c:pt>
                <c:pt idx="369">
                  <c:v>1.107</c:v>
                </c:pt>
                <c:pt idx="370">
                  <c:v>1.1100000000000001</c:v>
                </c:pt>
                <c:pt idx="371">
                  <c:v>1.113</c:v>
                </c:pt>
                <c:pt idx="372">
                  <c:v>1.1160000000000001</c:v>
                </c:pt>
                <c:pt idx="373">
                  <c:v>1.119</c:v>
                </c:pt>
                <c:pt idx="374">
                  <c:v>1.1220000000000001</c:v>
                </c:pt>
                <c:pt idx="375">
                  <c:v>1.125</c:v>
                </c:pt>
                <c:pt idx="376">
                  <c:v>1.1279999999999999</c:v>
                </c:pt>
                <c:pt idx="377">
                  <c:v>1.131</c:v>
                </c:pt>
                <c:pt idx="378">
                  <c:v>1.1339999999999999</c:v>
                </c:pt>
                <c:pt idx="379">
                  <c:v>1.137</c:v>
                </c:pt>
                <c:pt idx="380">
                  <c:v>1.1399999999999999</c:v>
                </c:pt>
                <c:pt idx="381">
                  <c:v>1.143</c:v>
                </c:pt>
                <c:pt idx="382">
                  <c:v>1.1459999999999999</c:v>
                </c:pt>
                <c:pt idx="383">
                  <c:v>1.149</c:v>
                </c:pt>
                <c:pt idx="384">
                  <c:v>1.1519999999999999</c:v>
                </c:pt>
                <c:pt idx="385">
                  <c:v>1.155</c:v>
                </c:pt>
                <c:pt idx="386">
                  <c:v>1.1579999999999999</c:v>
                </c:pt>
                <c:pt idx="387">
                  <c:v>1.161</c:v>
                </c:pt>
                <c:pt idx="388">
                  <c:v>1.1639999999999999</c:v>
                </c:pt>
                <c:pt idx="389">
                  <c:v>1.167</c:v>
                </c:pt>
                <c:pt idx="390">
                  <c:v>1.17</c:v>
                </c:pt>
                <c:pt idx="391">
                  <c:v>1.173</c:v>
                </c:pt>
                <c:pt idx="392">
                  <c:v>1.1759999999999999</c:v>
                </c:pt>
                <c:pt idx="393">
                  <c:v>1.179</c:v>
                </c:pt>
                <c:pt idx="394">
                  <c:v>1.1819999999999999</c:v>
                </c:pt>
                <c:pt idx="395">
                  <c:v>1.1850000000000001</c:v>
                </c:pt>
                <c:pt idx="396">
                  <c:v>1.1879999999999999</c:v>
                </c:pt>
                <c:pt idx="397">
                  <c:v>1.1910000000000001</c:v>
                </c:pt>
                <c:pt idx="398">
                  <c:v>1.194</c:v>
                </c:pt>
                <c:pt idx="399">
                  <c:v>1.1970000000000001</c:v>
                </c:pt>
                <c:pt idx="400">
                  <c:v>1.2</c:v>
                </c:pt>
                <c:pt idx="401">
                  <c:v>1.2030000000000001</c:v>
                </c:pt>
                <c:pt idx="402">
                  <c:v>1.206</c:v>
                </c:pt>
                <c:pt idx="403">
                  <c:v>1.2090000000000001</c:v>
                </c:pt>
                <c:pt idx="404">
                  <c:v>1.212</c:v>
                </c:pt>
                <c:pt idx="405">
                  <c:v>1.2150000000000001</c:v>
                </c:pt>
                <c:pt idx="406">
                  <c:v>1.218</c:v>
                </c:pt>
                <c:pt idx="407">
                  <c:v>1.2210000000000001</c:v>
                </c:pt>
                <c:pt idx="408">
                  <c:v>1.224</c:v>
                </c:pt>
                <c:pt idx="409">
                  <c:v>1.2270000000000001</c:v>
                </c:pt>
                <c:pt idx="410">
                  <c:v>1.23</c:v>
                </c:pt>
                <c:pt idx="411">
                  <c:v>1.2330000000000001</c:v>
                </c:pt>
                <c:pt idx="412">
                  <c:v>1.236</c:v>
                </c:pt>
                <c:pt idx="413">
                  <c:v>1.2390000000000001</c:v>
                </c:pt>
                <c:pt idx="414">
                  <c:v>1.242</c:v>
                </c:pt>
                <c:pt idx="415">
                  <c:v>1.2450000000000001</c:v>
                </c:pt>
                <c:pt idx="416">
                  <c:v>1.248</c:v>
                </c:pt>
                <c:pt idx="417">
                  <c:v>1.2509999999999999</c:v>
                </c:pt>
                <c:pt idx="418">
                  <c:v>1.254</c:v>
                </c:pt>
                <c:pt idx="419">
                  <c:v>1.2569999999999999</c:v>
                </c:pt>
                <c:pt idx="420">
                  <c:v>1.26</c:v>
                </c:pt>
                <c:pt idx="421">
                  <c:v>1.2629999999999999</c:v>
                </c:pt>
                <c:pt idx="422">
                  <c:v>1.266</c:v>
                </c:pt>
                <c:pt idx="423">
                  <c:v>1.2689999999999999</c:v>
                </c:pt>
                <c:pt idx="424">
                  <c:v>1.272</c:v>
                </c:pt>
                <c:pt idx="425">
                  <c:v>1.2749999999999999</c:v>
                </c:pt>
                <c:pt idx="426">
                  <c:v>1.278</c:v>
                </c:pt>
                <c:pt idx="427">
                  <c:v>1.2809999999999999</c:v>
                </c:pt>
                <c:pt idx="428">
                  <c:v>1.284</c:v>
                </c:pt>
                <c:pt idx="429">
                  <c:v>1.2869999999999999</c:v>
                </c:pt>
                <c:pt idx="430">
                  <c:v>1.29</c:v>
                </c:pt>
                <c:pt idx="431">
                  <c:v>1.2929999999999999</c:v>
                </c:pt>
                <c:pt idx="432">
                  <c:v>1.296</c:v>
                </c:pt>
                <c:pt idx="433">
                  <c:v>1.2989999999999999</c:v>
                </c:pt>
                <c:pt idx="434">
                  <c:v>1.302</c:v>
                </c:pt>
                <c:pt idx="435">
                  <c:v>1.3049999999999999</c:v>
                </c:pt>
                <c:pt idx="436">
                  <c:v>1.3080000000000001</c:v>
                </c:pt>
                <c:pt idx="437">
                  <c:v>1.3109999999999999</c:v>
                </c:pt>
                <c:pt idx="438">
                  <c:v>1.3140000000000001</c:v>
                </c:pt>
                <c:pt idx="439">
                  <c:v>1.3169999999999999</c:v>
                </c:pt>
                <c:pt idx="440">
                  <c:v>1.32</c:v>
                </c:pt>
                <c:pt idx="441">
                  <c:v>1.323</c:v>
                </c:pt>
                <c:pt idx="442">
                  <c:v>1.3260000000000001</c:v>
                </c:pt>
                <c:pt idx="443">
                  <c:v>1.329</c:v>
                </c:pt>
                <c:pt idx="444">
                  <c:v>1.3320000000000001</c:v>
                </c:pt>
                <c:pt idx="445">
                  <c:v>1.335</c:v>
                </c:pt>
                <c:pt idx="446">
                  <c:v>1.3380000000000001</c:v>
                </c:pt>
                <c:pt idx="447">
                  <c:v>1.341</c:v>
                </c:pt>
                <c:pt idx="448">
                  <c:v>1.3440000000000001</c:v>
                </c:pt>
                <c:pt idx="449">
                  <c:v>1.347</c:v>
                </c:pt>
                <c:pt idx="450">
                  <c:v>1.35</c:v>
                </c:pt>
                <c:pt idx="451">
                  <c:v>1.353</c:v>
                </c:pt>
                <c:pt idx="452">
                  <c:v>1.3560000000000001</c:v>
                </c:pt>
                <c:pt idx="453">
                  <c:v>1.359</c:v>
                </c:pt>
                <c:pt idx="454">
                  <c:v>1.3620000000000001</c:v>
                </c:pt>
                <c:pt idx="455">
                  <c:v>1.365</c:v>
                </c:pt>
                <c:pt idx="456">
                  <c:v>1.3680000000000001</c:v>
                </c:pt>
                <c:pt idx="457">
                  <c:v>1.371</c:v>
                </c:pt>
                <c:pt idx="458">
                  <c:v>1.3740000000000001</c:v>
                </c:pt>
                <c:pt idx="459">
                  <c:v>1.377</c:v>
                </c:pt>
                <c:pt idx="460">
                  <c:v>1.38</c:v>
                </c:pt>
                <c:pt idx="461">
                  <c:v>1.383</c:v>
                </c:pt>
                <c:pt idx="462">
                  <c:v>1.3859999999999999</c:v>
                </c:pt>
                <c:pt idx="463">
                  <c:v>1.389</c:v>
                </c:pt>
                <c:pt idx="464">
                  <c:v>1.3919999999999999</c:v>
                </c:pt>
                <c:pt idx="465">
                  <c:v>1.395</c:v>
                </c:pt>
                <c:pt idx="466">
                  <c:v>1.3979999999999999</c:v>
                </c:pt>
                <c:pt idx="467">
                  <c:v>1.401</c:v>
                </c:pt>
                <c:pt idx="468">
                  <c:v>1.4039999999999999</c:v>
                </c:pt>
                <c:pt idx="469">
                  <c:v>1.407</c:v>
                </c:pt>
                <c:pt idx="470">
                  <c:v>1.41</c:v>
                </c:pt>
                <c:pt idx="471">
                  <c:v>1.413</c:v>
                </c:pt>
                <c:pt idx="472">
                  <c:v>1.4159999999999999</c:v>
                </c:pt>
                <c:pt idx="473">
                  <c:v>1.419</c:v>
                </c:pt>
                <c:pt idx="474">
                  <c:v>1.4219999999999999</c:v>
                </c:pt>
                <c:pt idx="475">
                  <c:v>1.425</c:v>
                </c:pt>
                <c:pt idx="476">
                  <c:v>1.4279999999999999</c:v>
                </c:pt>
                <c:pt idx="477">
                  <c:v>1.431</c:v>
                </c:pt>
                <c:pt idx="478">
                  <c:v>1.4339999999999999</c:v>
                </c:pt>
                <c:pt idx="479">
                  <c:v>1.4370000000000001</c:v>
                </c:pt>
                <c:pt idx="480">
                  <c:v>1.44</c:v>
                </c:pt>
                <c:pt idx="481">
                  <c:v>1.4430000000000001</c:v>
                </c:pt>
                <c:pt idx="482">
                  <c:v>1.446</c:v>
                </c:pt>
                <c:pt idx="483">
                  <c:v>1.4490000000000001</c:v>
                </c:pt>
                <c:pt idx="484">
                  <c:v>1.452</c:v>
                </c:pt>
                <c:pt idx="485">
                  <c:v>1.4550000000000001</c:v>
                </c:pt>
                <c:pt idx="486">
                  <c:v>1.458</c:v>
                </c:pt>
                <c:pt idx="487">
                  <c:v>1.4610000000000001</c:v>
                </c:pt>
                <c:pt idx="488">
                  <c:v>1.464</c:v>
                </c:pt>
                <c:pt idx="489">
                  <c:v>1.4670000000000001</c:v>
                </c:pt>
                <c:pt idx="490">
                  <c:v>1.47</c:v>
                </c:pt>
                <c:pt idx="491">
                  <c:v>1.4730000000000001</c:v>
                </c:pt>
                <c:pt idx="492">
                  <c:v>1.476</c:v>
                </c:pt>
                <c:pt idx="493">
                  <c:v>1.4790000000000001</c:v>
                </c:pt>
                <c:pt idx="494">
                  <c:v>1.482</c:v>
                </c:pt>
                <c:pt idx="495">
                  <c:v>1.4850000000000001</c:v>
                </c:pt>
                <c:pt idx="496">
                  <c:v>1.488</c:v>
                </c:pt>
                <c:pt idx="497">
                  <c:v>1.4910000000000001</c:v>
                </c:pt>
                <c:pt idx="498">
                  <c:v>1.494</c:v>
                </c:pt>
                <c:pt idx="499">
                  <c:v>1.4970000000000001</c:v>
                </c:pt>
                <c:pt idx="500">
                  <c:v>1.5</c:v>
                </c:pt>
                <c:pt idx="501">
                  <c:v>1.5029999999999999</c:v>
                </c:pt>
                <c:pt idx="502">
                  <c:v>1.506</c:v>
                </c:pt>
                <c:pt idx="503">
                  <c:v>1.5089999999999999</c:v>
                </c:pt>
                <c:pt idx="504">
                  <c:v>1.512</c:v>
                </c:pt>
                <c:pt idx="505">
                  <c:v>1.5149999999999999</c:v>
                </c:pt>
                <c:pt idx="506">
                  <c:v>1.518</c:v>
                </c:pt>
                <c:pt idx="507">
                  <c:v>1.5209999999999999</c:v>
                </c:pt>
                <c:pt idx="508">
                  <c:v>1.524</c:v>
                </c:pt>
                <c:pt idx="509">
                  <c:v>1.5269999999999999</c:v>
                </c:pt>
                <c:pt idx="510">
                  <c:v>1.53</c:v>
                </c:pt>
                <c:pt idx="511">
                  <c:v>1.5329999999999999</c:v>
                </c:pt>
                <c:pt idx="512">
                  <c:v>1.536</c:v>
                </c:pt>
                <c:pt idx="513">
                  <c:v>1.5389999999999999</c:v>
                </c:pt>
                <c:pt idx="514">
                  <c:v>1.542</c:v>
                </c:pt>
                <c:pt idx="515">
                  <c:v>1.5449999999999999</c:v>
                </c:pt>
                <c:pt idx="516">
                  <c:v>1.548</c:v>
                </c:pt>
                <c:pt idx="517">
                  <c:v>1.5509999999999999</c:v>
                </c:pt>
                <c:pt idx="518">
                  <c:v>1.554</c:v>
                </c:pt>
                <c:pt idx="519">
                  <c:v>1.5569999999999999</c:v>
                </c:pt>
                <c:pt idx="520">
                  <c:v>1.56</c:v>
                </c:pt>
                <c:pt idx="521">
                  <c:v>1.5629999999999999</c:v>
                </c:pt>
                <c:pt idx="522">
                  <c:v>1.5660000000000001</c:v>
                </c:pt>
                <c:pt idx="523">
                  <c:v>1.569</c:v>
                </c:pt>
                <c:pt idx="524">
                  <c:v>1.5720000000000001</c:v>
                </c:pt>
                <c:pt idx="525">
                  <c:v>1.575</c:v>
                </c:pt>
                <c:pt idx="526">
                  <c:v>1.5780000000000001</c:v>
                </c:pt>
                <c:pt idx="527">
                  <c:v>1.581</c:v>
                </c:pt>
                <c:pt idx="528">
                  <c:v>1.5840000000000001</c:v>
                </c:pt>
                <c:pt idx="529">
                  <c:v>1.587</c:v>
                </c:pt>
                <c:pt idx="530">
                  <c:v>1.59</c:v>
                </c:pt>
                <c:pt idx="531">
                  <c:v>1.593</c:v>
                </c:pt>
                <c:pt idx="532">
                  <c:v>1.5960000000000001</c:v>
                </c:pt>
                <c:pt idx="533">
                  <c:v>1.599</c:v>
                </c:pt>
                <c:pt idx="534">
                  <c:v>1.6020000000000001</c:v>
                </c:pt>
                <c:pt idx="535">
                  <c:v>1.605</c:v>
                </c:pt>
                <c:pt idx="536">
                  <c:v>1.6080000000000001</c:v>
                </c:pt>
                <c:pt idx="537">
                  <c:v>1.611</c:v>
                </c:pt>
                <c:pt idx="538">
                  <c:v>1.6140000000000001</c:v>
                </c:pt>
                <c:pt idx="539">
                  <c:v>1.617</c:v>
                </c:pt>
                <c:pt idx="540">
                  <c:v>1.62</c:v>
                </c:pt>
                <c:pt idx="541">
                  <c:v>1.623</c:v>
                </c:pt>
                <c:pt idx="542">
                  <c:v>1.6259999999999999</c:v>
                </c:pt>
                <c:pt idx="543">
                  <c:v>1.629</c:v>
                </c:pt>
                <c:pt idx="544">
                  <c:v>1.6319999999999999</c:v>
                </c:pt>
                <c:pt idx="545">
                  <c:v>1.635</c:v>
                </c:pt>
                <c:pt idx="546">
                  <c:v>1.6379999999999999</c:v>
                </c:pt>
                <c:pt idx="547">
                  <c:v>1.641</c:v>
                </c:pt>
                <c:pt idx="548">
                  <c:v>1.6439999999999999</c:v>
                </c:pt>
                <c:pt idx="549">
                  <c:v>1.647</c:v>
                </c:pt>
                <c:pt idx="550">
                  <c:v>1.65</c:v>
                </c:pt>
                <c:pt idx="551">
                  <c:v>1.653</c:v>
                </c:pt>
                <c:pt idx="552">
                  <c:v>1.6559999999999999</c:v>
                </c:pt>
                <c:pt idx="553">
                  <c:v>1.659</c:v>
                </c:pt>
                <c:pt idx="554">
                  <c:v>1.6619999999999999</c:v>
                </c:pt>
                <c:pt idx="555">
                  <c:v>1.665</c:v>
                </c:pt>
                <c:pt idx="556">
                  <c:v>1.6679999999999999</c:v>
                </c:pt>
                <c:pt idx="557">
                  <c:v>1.671</c:v>
                </c:pt>
                <c:pt idx="558">
                  <c:v>1.6739999999999999</c:v>
                </c:pt>
                <c:pt idx="559">
                  <c:v>1.677</c:v>
                </c:pt>
                <c:pt idx="560">
                  <c:v>1.68</c:v>
                </c:pt>
                <c:pt idx="561">
                  <c:v>1.6830000000000001</c:v>
                </c:pt>
                <c:pt idx="562">
                  <c:v>1.6859999999999999</c:v>
                </c:pt>
                <c:pt idx="563">
                  <c:v>1.6890000000000001</c:v>
                </c:pt>
                <c:pt idx="564">
                  <c:v>1.6919999999999999</c:v>
                </c:pt>
                <c:pt idx="565">
                  <c:v>1.6950000000000001</c:v>
                </c:pt>
                <c:pt idx="566">
                  <c:v>1.698</c:v>
                </c:pt>
                <c:pt idx="567">
                  <c:v>1.7010000000000001</c:v>
                </c:pt>
                <c:pt idx="568">
                  <c:v>1.704</c:v>
                </c:pt>
                <c:pt idx="569">
                  <c:v>1.7070000000000001</c:v>
                </c:pt>
                <c:pt idx="570">
                  <c:v>1.71</c:v>
                </c:pt>
                <c:pt idx="571">
                  <c:v>1.7130000000000001</c:v>
                </c:pt>
                <c:pt idx="572">
                  <c:v>1.716</c:v>
                </c:pt>
                <c:pt idx="573">
                  <c:v>1.7190000000000001</c:v>
                </c:pt>
                <c:pt idx="574">
                  <c:v>1.722</c:v>
                </c:pt>
                <c:pt idx="575">
                  <c:v>1.7250000000000001</c:v>
                </c:pt>
                <c:pt idx="576">
                  <c:v>1.728</c:v>
                </c:pt>
                <c:pt idx="577">
                  <c:v>1.7310000000000001</c:v>
                </c:pt>
                <c:pt idx="578">
                  <c:v>1.734</c:v>
                </c:pt>
                <c:pt idx="579">
                  <c:v>1.7370000000000001</c:v>
                </c:pt>
                <c:pt idx="580">
                  <c:v>1.74</c:v>
                </c:pt>
                <c:pt idx="581">
                  <c:v>1.7430000000000001</c:v>
                </c:pt>
                <c:pt idx="582">
                  <c:v>1.746</c:v>
                </c:pt>
                <c:pt idx="583">
                  <c:v>1.7490000000000001</c:v>
                </c:pt>
                <c:pt idx="584">
                  <c:v>1.752</c:v>
                </c:pt>
                <c:pt idx="585">
                  <c:v>1.7549999999999999</c:v>
                </c:pt>
                <c:pt idx="586">
                  <c:v>1.758</c:v>
                </c:pt>
                <c:pt idx="587">
                  <c:v>1.7609999999999999</c:v>
                </c:pt>
                <c:pt idx="588">
                  <c:v>1.764</c:v>
                </c:pt>
                <c:pt idx="589">
                  <c:v>1.7669999999999999</c:v>
                </c:pt>
                <c:pt idx="590">
                  <c:v>1.77</c:v>
                </c:pt>
                <c:pt idx="591">
                  <c:v>1.7729999999999999</c:v>
                </c:pt>
                <c:pt idx="592">
                  <c:v>1.776</c:v>
                </c:pt>
                <c:pt idx="593">
                  <c:v>1.7789999999999999</c:v>
                </c:pt>
                <c:pt idx="594">
                  <c:v>1.782</c:v>
                </c:pt>
                <c:pt idx="595">
                  <c:v>1.7849999999999999</c:v>
                </c:pt>
                <c:pt idx="596">
                  <c:v>1.788</c:v>
                </c:pt>
                <c:pt idx="597">
                  <c:v>1.7909999999999999</c:v>
                </c:pt>
                <c:pt idx="598">
                  <c:v>1.794</c:v>
                </c:pt>
                <c:pt idx="599">
                  <c:v>1.7969999999999999</c:v>
                </c:pt>
                <c:pt idx="600">
                  <c:v>1.8</c:v>
                </c:pt>
                <c:pt idx="601">
                  <c:v>1.8029999999999999</c:v>
                </c:pt>
                <c:pt idx="602">
                  <c:v>1.806</c:v>
                </c:pt>
                <c:pt idx="603">
                  <c:v>1.8089999999999999</c:v>
                </c:pt>
                <c:pt idx="604">
                  <c:v>1.8120000000000001</c:v>
                </c:pt>
                <c:pt idx="605">
                  <c:v>1.8149999999999999</c:v>
                </c:pt>
                <c:pt idx="606">
                  <c:v>1.8180000000000001</c:v>
                </c:pt>
                <c:pt idx="607">
                  <c:v>1.821</c:v>
                </c:pt>
                <c:pt idx="608">
                  <c:v>1.8240000000000001</c:v>
                </c:pt>
                <c:pt idx="609">
                  <c:v>1.827</c:v>
                </c:pt>
                <c:pt idx="610">
                  <c:v>1.83</c:v>
                </c:pt>
                <c:pt idx="611">
                  <c:v>1.833</c:v>
                </c:pt>
                <c:pt idx="612">
                  <c:v>1.8360000000000001</c:v>
                </c:pt>
                <c:pt idx="613">
                  <c:v>1.839</c:v>
                </c:pt>
                <c:pt idx="614">
                  <c:v>1.8420000000000001</c:v>
                </c:pt>
                <c:pt idx="615">
                  <c:v>1.845</c:v>
                </c:pt>
                <c:pt idx="616">
                  <c:v>1.8480000000000001</c:v>
                </c:pt>
                <c:pt idx="617">
                  <c:v>1.851</c:v>
                </c:pt>
                <c:pt idx="618">
                  <c:v>1.8540000000000001</c:v>
                </c:pt>
                <c:pt idx="619">
                  <c:v>1.857</c:v>
                </c:pt>
                <c:pt idx="620">
                  <c:v>1.86</c:v>
                </c:pt>
                <c:pt idx="621">
                  <c:v>1.863</c:v>
                </c:pt>
                <c:pt idx="622">
                  <c:v>1.8660000000000001</c:v>
                </c:pt>
                <c:pt idx="623">
                  <c:v>1.869</c:v>
                </c:pt>
                <c:pt idx="624">
                  <c:v>1.8720000000000001</c:v>
                </c:pt>
                <c:pt idx="625">
                  <c:v>1.875</c:v>
                </c:pt>
                <c:pt idx="626">
                  <c:v>1.8779999999999999</c:v>
                </c:pt>
                <c:pt idx="627">
                  <c:v>1.881</c:v>
                </c:pt>
                <c:pt idx="628">
                  <c:v>1.8839999999999999</c:v>
                </c:pt>
                <c:pt idx="629">
                  <c:v>1.887</c:v>
                </c:pt>
                <c:pt idx="630">
                  <c:v>1.89</c:v>
                </c:pt>
                <c:pt idx="631">
                  <c:v>1.893</c:v>
                </c:pt>
                <c:pt idx="632">
                  <c:v>1.8959999999999999</c:v>
                </c:pt>
                <c:pt idx="633">
                  <c:v>1.899</c:v>
                </c:pt>
                <c:pt idx="634">
                  <c:v>1.9019999999999999</c:v>
                </c:pt>
                <c:pt idx="635">
                  <c:v>1.905</c:v>
                </c:pt>
                <c:pt idx="636">
                  <c:v>1.9079999999999999</c:v>
                </c:pt>
                <c:pt idx="637">
                  <c:v>1.911</c:v>
                </c:pt>
                <c:pt idx="638">
                  <c:v>1.9139999999999999</c:v>
                </c:pt>
                <c:pt idx="639">
                  <c:v>1.917</c:v>
                </c:pt>
                <c:pt idx="640">
                  <c:v>1.92</c:v>
                </c:pt>
                <c:pt idx="641">
                  <c:v>1.923</c:v>
                </c:pt>
                <c:pt idx="642">
                  <c:v>1.9259999999999999</c:v>
                </c:pt>
                <c:pt idx="643">
                  <c:v>1.929</c:v>
                </c:pt>
                <c:pt idx="644">
                  <c:v>1.9319999999999999</c:v>
                </c:pt>
                <c:pt idx="645">
                  <c:v>1.9350000000000001</c:v>
                </c:pt>
                <c:pt idx="646">
                  <c:v>1.9379999999999999</c:v>
                </c:pt>
                <c:pt idx="647">
                  <c:v>1.9410000000000001</c:v>
                </c:pt>
                <c:pt idx="648">
                  <c:v>1.944</c:v>
                </c:pt>
                <c:pt idx="649">
                  <c:v>1.9470000000000001</c:v>
                </c:pt>
                <c:pt idx="650">
                  <c:v>1.95</c:v>
                </c:pt>
                <c:pt idx="651">
                  <c:v>1.9530000000000001</c:v>
                </c:pt>
                <c:pt idx="652">
                  <c:v>1.956</c:v>
                </c:pt>
                <c:pt idx="653">
                  <c:v>1.9590000000000001</c:v>
                </c:pt>
                <c:pt idx="654">
                  <c:v>1.962</c:v>
                </c:pt>
                <c:pt idx="655">
                  <c:v>1.9650000000000001</c:v>
                </c:pt>
                <c:pt idx="656">
                  <c:v>1.968</c:v>
                </c:pt>
                <c:pt idx="657">
                  <c:v>1.9710000000000001</c:v>
                </c:pt>
                <c:pt idx="658">
                  <c:v>1.974</c:v>
                </c:pt>
                <c:pt idx="659">
                  <c:v>1.9770000000000001</c:v>
                </c:pt>
                <c:pt idx="660">
                  <c:v>1.98</c:v>
                </c:pt>
                <c:pt idx="661">
                  <c:v>1.9830000000000001</c:v>
                </c:pt>
                <c:pt idx="662">
                  <c:v>1.986</c:v>
                </c:pt>
                <c:pt idx="663">
                  <c:v>1.9890000000000001</c:v>
                </c:pt>
                <c:pt idx="664">
                  <c:v>1.992</c:v>
                </c:pt>
                <c:pt idx="665">
                  <c:v>1.9950000000000001</c:v>
                </c:pt>
                <c:pt idx="666">
                  <c:v>1.998</c:v>
                </c:pt>
                <c:pt idx="667">
                  <c:v>2.0009999999999999</c:v>
                </c:pt>
                <c:pt idx="668">
                  <c:v>2.004</c:v>
                </c:pt>
                <c:pt idx="669">
                  <c:v>2.0070000000000001</c:v>
                </c:pt>
                <c:pt idx="670">
                  <c:v>2.0099999999999998</c:v>
                </c:pt>
                <c:pt idx="671">
                  <c:v>2.0129999999999999</c:v>
                </c:pt>
                <c:pt idx="672">
                  <c:v>2.016</c:v>
                </c:pt>
                <c:pt idx="673">
                  <c:v>2.0190000000000001</c:v>
                </c:pt>
                <c:pt idx="674">
                  <c:v>2.0219999999999998</c:v>
                </c:pt>
                <c:pt idx="675">
                  <c:v>2.0249999999999999</c:v>
                </c:pt>
                <c:pt idx="676">
                  <c:v>2.028</c:v>
                </c:pt>
                <c:pt idx="677">
                  <c:v>2.0310000000000001</c:v>
                </c:pt>
                <c:pt idx="678">
                  <c:v>2.0339999999999998</c:v>
                </c:pt>
                <c:pt idx="679">
                  <c:v>2.0369999999999999</c:v>
                </c:pt>
                <c:pt idx="680">
                  <c:v>2.04</c:v>
                </c:pt>
                <c:pt idx="681">
                  <c:v>2.0430000000000001</c:v>
                </c:pt>
                <c:pt idx="682">
                  <c:v>2.0459999999999998</c:v>
                </c:pt>
                <c:pt idx="683">
                  <c:v>2.0489999999999999</c:v>
                </c:pt>
                <c:pt idx="684">
                  <c:v>2.052</c:v>
                </c:pt>
                <c:pt idx="685">
                  <c:v>2.0550000000000002</c:v>
                </c:pt>
                <c:pt idx="686">
                  <c:v>2.0579999999999998</c:v>
                </c:pt>
                <c:pt idx="687">
                  <c:v>2.0609999999999999</c:v>
                </c:pt>
                <c:pt idx="688">
                  <c:v>2.0640000000000001</c:v>
                </c:pt>
                <c:pt idx="689">
                  <c:v>2.0670000000000002</c:v>
                </c:pt>
                <c:pt idx="690">
                  <c:v>2.0699999999999998</c:v>
                </c:pt>
                <c:pt idx="691">
                  <c:v>2.073</c:v>
                </c:pt>
                <c:pt idx="692">
                  <c:v>2.0760000000000001</c:v>
                </c:pt>
                <c:pt idx="693">
                  <c:v>2.0790000000000002</c:v>
                </c:pt>
                <c:pt idx="694">
                  <c:v>2.0819999999999999</c:v>
                </c:pt>
                <c:pt idx="695">
                  <c:v>2.085</c:v>
                </c:pt>
                <c:pt idx="696">
                  <c:v>2.0880000000000001</c:v>
                </c:pt>
                <c:pt idx="697">
                  <c:v>2.0910000000000002</c:v>
                </c:pt>
                <c:pt idx="698">
                  <c:v>2.0939999999999999</c:v>
                </c:pt>
                <c:pt idx="699">
                  <c:v>2.097</c:v>
                </c:pt>
                <c:pt idx="700">
                  <c:v>2.1</c:v>
                </c:pt>
                <c:pt idx="701">
                  <c:v>2.1030000000000002</c:v>
                </c:pt>
                <c:pt idx="702">
                  <c:v>2.1059999999999999</c:v>
                </c:pt>
                <c:pt idx="703">
                  <c:v>2.109</c:v>
                </c:pt>
                <c:pt idx="704">
                  <c:v>2.1120000000000001</c:v>
                </c:pt>
                <c:pt idx="705">
                  <c:v>2.1150000000000002</c:v>
                </c:pt>
                <c:pt idx="706">
                  <c:v>2.1179999999999999</c:v>
                </c:pt>
                <c:pt idx="707">
                  <c:v>2.121</c:v>
                </c:pt>
                <c:pt idx="708">
                  <c:v>2.1240000000000001</c:v>
                </c:pt>
                <c:pt idx="709">
                  <c:v>2.1269999999999998</c:v>
                </c:pt>
                <c:pt idx="710">
                  <c:v>2.13</c:v>
                </c:pt>
                <c:pt idx="711">
                  <c:v>2.133</c:v>
                </c:pt>
                <c:pt idx="712">
                  <c:v>2.1360000000000001</c:v>
                </c:pt>
                <c:pt idx="713">
                  <c:v>2.1389999999999998</c:v>
                </c:pt>
                <c:pt idx="714">
                  <c:v>2.1419999999999999</c:v>
                </c:pt>
                <c:pt idx="715">
                  <c:v>2.145</c:v>
                </c:pt>
                <c:pt idx="716">
                  <c:v>2.1480000000000001</c:v>
                </c:pt>
                <c:pt idx="717">
                  <c:v>2.1509999999999998</c:v>
                </c:pt>
                <c:pt idx="718">
                  <c:v>2.1539999999999999</c:v>
                </c:pt>
                <c:pt idx="719">
                  <c:v>2.157</c:v>
                </c:pt>
                <c:pt idx="720">
                  <c:v>2.16</c:v>
                </c:pt>
                <c:pt idx="721">
                  <c:v>2.1629999999999998</c:v>
                </c:pt>
                <c:pt idx="722">
                  <c:v>2.1659999999999999</c:v>
                </c:pt>
                <c:pt idx="723">
                  <c:v>2.169</c:v>
                </c:pt>
                <c:pt idx="724">
                  <c:v>2.1720000000000002</c:v>
                </c:pt>
                <c:pt idx="725">
                  <c:v>2.1749999999999998</c:v>
                </c:pt>
                <c:pt idx="726">
                  <c:v>2.1779999999999999</c:v>
                </c:pt>
                <c:pt idx="727">
                  <c:v>2.181</c:v>
                </c:pt>
                <c:pt idx="728">
                  <c:v>2.1840000000000002</c:v>
                </c:pt>
                <c:pt idx="729">
                  <c:v>2.1869999999999998</c:v>
                </c:pt>
                <c:pt idx="730">
                  <c:v>2.19</c:v>
                </c:pt>
                <c:pt idx="731">
                  <c:v>2.1930000000000001</c:v>
                </c:pt>
                <c:pt idx="732">
                  <c:v>2.1960000000000002</c:v>
                </c:pt>
                <c:pt idx="733">
                  <c:v>2.1989999999999998</c:v>
                </c:pt>
                <c:pt idx="734">
                  <c:v>2.202</c:v>
                </c:pt>
                <c:pt idx="735">
                  <c:v>2.2050000000000001</c:v>
                </c:pt>
                <c:pt idx="736">
                  <c:v>2.2080000000000002</c:v>
                </c:pt>
                <c:pt idx="737">
                  <c:v>2.2109999999999999</c:v>
                </c:pt>
                <c:pt idx="738">
                  <c:v>2.214</c:v>
                </c:pt>
                <c:pt idx="739">
                  <c:v>2.2170000000000001</c:v>
                </c:pt>
                <c:pt idx="740">
                  <c:v>2.2200000000000002</c:v>
                </c:pt>
                <c:pt idx="741">
                  <c:v>2.2229999999999999</c:v>
                </c:pt>
                <c:pt idx="742">
                  <c:v>2.226</c:v>
                </c:pt>
                <c:pt idx="743">
                  <c:v>2.2290000000000001</c:v>
                </c:pt>
                <c:pt idx="744">
                  <c:v>2.2320000000000002</c:v>
                </c:pt>
                <c:pt idx="745">
                  <c:v>2.2349999999999999</c:v>
                </c:pt>
                <c:pt idx="746">
                  <c:v>2.238</c:v>
                </c:pt>
                <c:pt idx="747">
                  <c:v>2.2410000000000001</c:v>
                </c:pt>
                <c:pt idx="748">
                  <c:v>2.2440000000000002</c:v>
                </c:pt>
                <c:pt idx="749">
                  <c:v>2.2469999999999999</c:v>
                </c:pt>
                <c:pt idx="750">
                  <c:v>2.25</c:v>
                </c:pt>
                <c:pt idx="751">
                  <c:v>2.2530000000000001</c:v>
                </c:pt>
                <c:pt idx="752">
                  <c:v>2.2559999999999998</c:v>
                </c:pt>
                <c:pt idx="753">
                  <c:v>2.2589999999999999</c:v>
                </c:pt>
                <c:pt idx="754">
                  <c:v>2.262</c:v>
                </c:pt>
                <c:pt idx="755">
                  <c:v>2.2650000000000001</c:v>
                </c:pt>
                <c:pt idx="756">
                  <c:v>2.2679999999999998</c:v>
                </c:pt>
                <c:pt idx="757">
                  <c:v>2.2709999999999999</c:v>
                </c:pt>
                <c:pt idx="758">
                  <c:v>2.274</c:v>
                </c:pt>
                <c:pt idx="759">
                  <c:v>2.2770000000000001</c:v>
                </c:pt>
                <c:pt idx="760">
                  <c:v>2.2799999999999998</c:v>
                </c:pt>
                <c:pt idx="761">
                  <c:v>2.2829999999999999</c:v>
                </c:pt>
                <c:pt idx="762">
                  <c:v>2.286</c:v>
                </c:pt>
                <c:pt idx="763">
                  <c:v>2.2890000000000001</c:v>
                </c:pt>
                <c:pt idx="764">
                  <c:v>2.2919999999999998</c:v>
                </c:pt>
                <c:pt idx="765">
                  <c:v>2.2949999999999999</c:v>
                </c:pt>
                <c:pt idx="766">
                  <c:v>2.298</c:v>
                </c:pt>
                <c:pt idx="767">
                  <c:v>2.3010000000000002</c:v>
                </c:pt>
                <c:pt idx="768">
                  <c:v>2.3039999999999998</c:v>
                </c:pt>
                <c:pt idx="769">
                  <c:v>2.3069999999999999</c:v>
                </c:pt>
                <c:pt idx="770">
                  <c:v>2.31</c:v>
                </c:pt>
                <c:pt idx="771">
                  <c:v>2.3130000000000002</c:v>
                </c:pt>
                <c:pt idx="772">
                  <c:v>2.3159999999999998</c:v>
                </c:pt>
                <c:pt idx="773">
                  <c:v>2.319</c:v>
                </c:pt>
                <c:pt idx="774">
                  <c:v>2.3220000000000001</c:v>
                </c:pt>
                <c:pt idx="775">
                  <c:v>2.3250000000000002</c:v>
                </c:pt>
                <c:pt idx="776">
                  <c:v>2.3279999999999998</c:v>
                </c:pt>
                <c:pt idx="777">
                  <c:v>2.331</c:v>
                </c:pt>
                <c:pt idx="778">
                  <c:v>2.3340000000000001</c:v>
                </c:pt>
                <c:pt idx="779">
                  <c:v>2.3370000000000002</c:v>
                </c:pt>
                <c:pt idx="780">
                  <c:v>2.34</c:v>
                </c:pt>
                <c:pt idx="781">
                  <c:v>2.343</c:v>
                </c:pt>
                <c:pt idx="782">
                  <c:v>2.3460000000000001</c:v>
                </c:pt>
                <c:pt idx="783">
                  <c:v>2.3490000000000002</c:v>
                </c:pt>
                <c:pt idx="784">
                  <c:v>2.3519999999999999</c:v>
                </c:pt>
                <c:pt idx="785">
                  <c:v>2.355</c:v>
                </c:pt>
                <c:pt idx="786">
                  <c:v>2.3580000000000001</c:v>
                </c:pt>
                <c:pt idx="787">
                  <c:v>2.3610000000000002</c:v>
                </c:pt>
                <c:pt idx="788">
                  <c:v>2.3639999999999999</c:v>
                </c:pt>
                <c:pt idx="789">
                  <c:v>2.367</c:v>
                </c:pt>
                <c:pt idx="790">
                  <c:v>2.37</c:v>
                </c:pt>
                <c:pt idx="791">
                  <c:v>2.3730000000000002</c:v>
                </c:pt>
                <c:pt idx="792">
                  <c:v>2.3759999999999999</c:v>
                </c:pt>
                <c:pt idx="793">
                  <c:v>2.379</c:v>
                </c:pt>
                <c:pt idx="794">
                  <c:v>2.3820000000000001</c:v>
                </c:pt>
                <c:pt idx="795">
                  <c:v>2.3849999999999998</c:v>
                </c:pt>
                <c:pt idx="796">
                  <c:v>2.3879999999999999</c:v>
                </c:pt>
                <c:pt idx="797">
                  <c:v>2.391</c:v>
                </c:pt>
                <c:pt idx="798">
                  <c:v>2.3940000000000001</c:v>
                </c:pt>
                <c:pt idx="799">
                  <c:v>2.3969999999999998</c:v>
                </c:pt>
                <c:pt idx="800">
                  <c:v>2.4</c:v>
                </c:pt>
                <c:pt idx="801">
                  <c:v>2.403</c:v>
                </c:pt>
                <c:pt idx="802">
                  <c:v>2.4060000000000001</c:v>
                </c:pt>
                <c:pt idx="803">
                  <c:v>2.4089999999999998</c:v>
                </c:pt>
                <c:pt idx="804">
                  <c:v>2.4119999999999999</c:v>
                </c:pt>
                <c:pt idx="805">
                  <c:v>2.415</c:v>
                </c:pt>
                <c:pt idx="806">
                  <c:v>2.4180000000000001</c:v>
                </c:pt>
                <c:pt idx="807">
                  <c:v>2.4209999999999998</c:v>
                </c:pt>
                <c:pt idx="808">
                  <c:v>2.4239999999999999</c:v>
                </c:pt>
                <c:pt idx="809">
                  <c:v>2.427</c:v>
                </c:pt>
                <c:pt idx="810">
                  <c:v>2.4300000000000002</c:v>
                </c:pt>
                <c:pt idx="811">
                  <c:v>2.4329999999999998</c:v>
                </c:pt>
                <c:pt idx="812">
                  <c:v>2.4359999999999999</c:v>
                </c:pt>
                <c:pt idx="813">
                  <c:v>2.4390000000000001</c:v>
                </c:pt>
                <c:pt idx="814">
                  <c:v>2.4420000000000002</c:v>
                </c:pt>
                <c:pt idx="815">
                  <c:v>2.4449999999999998</c:v>
                </c:pt>
                <c:pt idx="816">
                  <c:v>2.448</c:v>
                </c:pt>
                <c:pt idx="817">
                  <c:v>2.4510000000000001</c:v>
                </c:pt>
                <c:pt idx="818">
                  <c:v>2.4540000000000002</c:v>
                </c:pt>
                <c:pt idx="819">
                  <c:v>2.4569999999999999</c:v>
                </c:pt>
                <c:pt idx="820">
                  <c:v>2.46</c:v>
                </c:pt>
                <c:pt idx="821">
                  <c:v>2.4630000000000001</c:v>
                </c:pt>
                <c:pt idx="822">
                  <c:v>2.4660000000000002</c:v>
                </c:pt>
                <c:pt idx="823">
                  <c:v>2.4689999999999999</c:v>
                </c:pt>
                <c:pt idx="824">
                  <c:v>2.472</c:v>
                </c:pt>
                <c:pt idx="825">
                  <c:v>2.4750000000000001</c:v>
                </c:pt>
                <c:pt idx="826">
                  <c:v>2.4780000000000002</c:v>
                </c:pt>
                <c:pt idx="827">
                  <c:v>2.4809999999999999</c:v>
                </c:pt>
                <c:pt idx="828">
                  <c:v>2.484</c:v>
                </c:pt>
                <c:pt idx="829">
                  <c:v>2.4870000000000001</c:v>
                </c:pt>
                <c:pt idx="830">
                  <c:v>2.4900000000000002</c:v>
                </c:pt>
                <c:pt idx="831">
                  <c:v>2.4929999999999999</c:v>
                </c:pt>
                <c:pt idx="832">
                  <c:v>2.496</c:v>
                </c:pt>
                <c:pt idx="833">
                  <c:v>2.4990000000000001</c:v>
                </c:pt>
                <c:pt idx="834">
                  <c:v>2.5019999999999998</c:v>
                </c:pt>
                <c:pt idx="835">
                  <c:v>2.5049999999999999</c:v>
                </c:pt>
                <c:pt idx="836">
                  <c:v>2.508</c:v>
                </c:pt>
                <c:pt idx="837">
                  <c:v>2.5110000000000001</c:v>
                </c:pt>
                <c:pt idx="838">
                  <c:v>2.5139999999999998</c:v>
                </c:pt>
                <c:pt idx="839">
                  <c:v>2.5169999999999999</c:v>
                </c:pt>
                <c:pt idx="840">
                  <c:v>2.52</c:v>
                </c:pt>
                <c:pt idx="841">
                  <c:v>2.5230000000000001</c:v>
                </c:pt>
                <c:pt idx="842">
                  <c:v>2.5259999999999998</c:v>
                </c:pt>
                <c:pt idx="843">
                  <c:v>2.5289999999999999</c:v>
                </c:pt>
                <c:pt idx="844">
                  <c:v>2.532</c:v>
                </c:pt>
                <c:pt idx="845">
                  <c:v>2.5350000000000001</c:v>
                </c:pt>
                <c:pt idx="846">
                  <c:v>2.5379999999999998</c:v>
                </c:pt>
                <c:pt idx="847">
                  <c:v>2.5409999999999999</c:v>
                </c:pt>
                <c:pt idx="848">
                  <c:v>2.544</c:v>
                </c:pt>
                <c:pt idx="849">
                  <c:v>2.5470000000000002</c:v>
                </c:pt>
                <c:pt idx="850">
                  <c:v>2.5499999999999998</c:v>
                </c:pt>
                <c:pt idx="851">
                  <c:v>2.5529999999999999</c:v>
                </c:pt>
                <c:pt idx="852">
                  <c:v>2.556</c:v>
                </c:pt>
                <c:pt idx="853">
                  <c:v>2.5590000000000002</c:v>
                </c:pt>
                <c:pt idx="854">
                  <c:v>2.5619999999999998</c:v>
                </c:pt>
                <c:pt idx="855">
                  <c:v>2.5649999999999999</c:v>
                </c:pt>
                <c:pt idx="856">
                  <c:v>2.5680000000000001</c:v>
                </c:pt>
                <c:pt idx="857">
                  <c:v>2.5710000000000002</c:v>
                </c:pt>
                <c:pt idx="858">
                  <c:v>2.5739999999999998</c:v>
                </c:pt>
                <c:pt idx="859">
                  <c:v>2.577</c:v>
                </c:pt>
                <c:pt idx="860">
                  <c:v>2.58</c:v>
                </c:pt>
                <c:pt idx="861">
                  <c:v>2.5830000000000002</c:v>
                </c:pt>
                <c:pt idx="862">
                  <c:v>2.5859999999999999</c:v>
                </c:pt>
                <c:pt idx="863">
                  <c:v>2.589</c:v>
                </c:pt>
                <c:pt idx="864">
                  <c:v>2.5920000000000001</c:v>
                </c:pt>
                <c:pt idx="865">
                  <c:v>2.5950000000000002</c:v>
                </c:pt>
                <c:pt idx="866">
                  <c:v>2.5979999999999999</c:v>
                </c:pt>
                <c:pt idx="867">
                  <c:v>2.601</c:v>
                </c:pt>
                <c:pt idx="868">
                  <c:v>2.6040000000000001</c:v>
                </c:pt>
                <c:pt idx="869">
                  <c:v>2.6070000000000002</c:v>
                </c:pt>
                <c:pt idx="870">
                  <c:v>2.61</c:v>
                </c:pt>
                <c:pt idx="871">
                  <c:v>2.613</c:v>
                </c:pt>
                <c:pt idx="872">
                  <c:v>2.6160000000000001</c:v>
                </c:pt>
                <c:pt idx="873">
                  <c:v>2.6190000000000002</c:v>
                </c:pt>
                <c:pt idx="874">
                  <c:v>2.6219999999999999</c:v>
                </c:pt>
                <c:pt idx="875">
                  <c:v>2.625</c:v>
                </c:pt>
                <c:pt idx="876">
                  <c:v>2.6280000000000001</c:v>
                </c:pt>
                <c:pt idx="877">
                  <c:v>2.6309999999999998</c:v>
                </c:pt>
                <c:pt idx="878">
                  <c:v>2.6339999999999999</c:v>
                </c:pt>
                <c:pt idx="879">
                  <c:v>2.637</c:v>
                </c:pt>
                <c:pt idx="880">
                  <c:v>2.64</c:v>
                </c:pt>
                <c:pt idx="881">
                  <c:v>2.6429999999999998</c:v>
                </c:pt>
                <c:pt idx="882">
                  <c:v>2.6459999999999999</c:v>
                </c:pt>
                <c:pt idx="883">
                  <c:v>2.649</c:v>
                </c:pt>
                <c:pt idx="884">
                  <c:v>2.6520000000000001</c:v>
                </c:pt>
                <c:pt idx="885">
                  <c:v>2.6549999999999998</c:v>
                </c:pt>
                <c:pt idx="886">
                  <c:v>2.6579999999999999</c:v>
                </c:pt>
                <c:pt idx="887">
                  <c:v>2.661</c:v>
                </c:pt>
                <c:pt idx="888">
                  <c:v>2.6640000000000001</c:v>
                </c:pt>
                <c:pt idx="889">
                  <c:v>2.6669999999999998</c:v>
                </c:pt>
                <c:pt idx="890">
                  <c:v>2.67</c:v>
                </c:pt>
                <c:pt idx="891">
                  <c:v>2.673</c:v>
                </c:pt>
                <c:pt idx="892">
                  <c:v>2.6760000000000002</c:v>
                </c:pt>
                <c:pt idx="893">
                  <c:v>2.6789999999999998</c:v>
                </c:pt>
                <c:pt idx="894">
                  <c:v>2.6819999999999999</c:v>
                </c:pt>
                <c:pt idx="895">
                  <c:v>2.6850000000000001</c:v>
                </c:pt>
                <c:pt idx="896">
                  <c:v>2.6880000000000002</c:v>
                </c:pt>
                <c:pt idx="897">
                  <c:v>2.6909999999999998</c:v>
                </c:pt>
                <c:pt idx="898">
                  <c:v>2.694</c:v>
                </c:pt>
                <c:pt idx="899">
                  <c:v>2.6970000000000001</c:v>
                </c:pt>
                <c:pt idx="900">
                  <c:v>2.7</c:v>
                </c:pt>
                <c:pt idx="901">
                  <c:v>2.7029999999999998</c:v>
                </c:pt>
                <c:pt idx="902">
                  <c:v>2.706</c:v>
                </c:pt>
                <c:pt idx="903">
                  <c:v>2.7090000000000001</c:v>
                </c:pt>
                <c:pt idx="904">
                  <c:v>2.7120000000000002</c:v>
                </c:pt>
                <c:pt idx="905">
                  <c:v>2.7149999999999999</c:v>
                </c:pt>
                <c:pt idx="906">
                  <c:v>2.718</c:v>
                </c:pt>
                <c:pt idx="907">
                  <c:v>2.7210000000000001</c:v>
                </c:pt>
                <c:pt idx="908">
                  <c:v>2.7240000000000002</c:v>
                </c:pt>
                <c:pt idx="909">
                  <c:v>2.7269999999999999</c:v>
                </c:pt>
                <c:pt idx="910">
                  <c:v>2.73</c:v>
                </c:pt>
                <c:pt idx="911">
                  <c:v>2.7330000000000001</c:v>
                </c:pt>
                <c:pt idx="912">
                  <c:v>2.7360000000000002</c:v>
                </c:pt>
                <c:pt idx="913">
                  <c:v>2.7389999999999999</c:v>
                </c:pt>
                <c:pt idx="914">
                  <c:v>2.742</c:v>
                </c:pt>
                <c:pt idx="915">
                  <c:v>2.7450000000000001</c:v>
                </c:pt>
                <c:pt idx="916">
                  <c:v>2.7480000000000002</c:v>
                </c:pt>
                <c:pt idx="917">
                  <c:v>2.7509999999999999</c:v>
                </c:pt>
                <c:pt idx="918">
                  <c:v>2.754</c:v>
                </c:pt>
                <c:pt idx="919">
                  <c:v>2.7570000000000001</c:v>
                </c:pt>
                <c:pt idx="920">
                  <c:v>2.76</c:v>
                </c:pt>
                <c:pt idx="921">
                  <c:v>2.7629999999999999</c:v>
                </c:pt>
                <c:pt idx="922">
                  <c:v>2.766</c:v>
                </c:pt>
                <c:pt idx="923">
                  <c:v>2.7690000000000001</c:v>
                </c:pt>
                <c:pt idx="924">
                  <c:v>2.7719999999999998</c:v>
                </c:pt>
                <c:pt idx="925">
                  <c:v>2.7749999999999999</c:v>
                </c:pt>
                <c:pt idx="926">
                  <c:v>2.778</c:v>
                </c:pt>
                <c:pt idx="927">
                  <c:v>2.7810000000000001</c:v>
                </c:pt>
                <c:pt idx="928">
                  <c:v>2.7839999999999998</c:v>
                </c:pt>
                <c:pt idx="929">
                  <c:v>2.7869999999999999</c:v>
                </c:pt>
                <c:pt idx="930">
                  <c:v>2.79</c:v>
                </c:pt>
                <c:pt idx="931">
                  <c:v>2.7930000000000001</c:v>
                </c:pt>
                <c:pt idx="932">
                  <c:v>2.7959999999999998</c:v>
                </c:pt>
                <c:pt idx="933">
                  <c:v>2.7989999999999999</c:v>
                </c:pt>
                <c:pt idx="934">
                  <c:v>2.802</c:v>
                </c:pt>
                <c:pt idx="935">
                  <c:v>2.8050000000000002</c:v>
                </c:pt>
                <c:pt idx="936">
                  <c:v>2.8079999999999998</c:v>
                </c:pt>
                <c:pt idx="937">
                  <c:v>2.8109999999999999</c:v>
                </c:pt>
                <c:pt idx="938">
                  <c:v>2.8140000000000001</c:v>
                </c:pt>
                <c:pt idx="939">
                  <c:v>2.8170000000000002</c:v>
                </c:pt>
                <c:pt idx="940">
                  <c:v>2.82</c:v>
                </c:pt>
                <c:pt idx="941">
                  <c:v>2.823</c:v>
                </c:pt>
                <c:pt idx="942">
                  <c:v>2.8260000000000001</c:v>
                </c:pt>
                <c:pt idx="943">
                  <c:v>2.8290000000000002</c:v>
                </c:pt>
                <c:pt idx="944">
                  <c:v>2.8319999999999999</c:v>
                </c:pt>
                <c:pt idx="945">
                  <c:v>2.835</c:v>
                </c:pt>
                <c:pt idx="946">
                  <c:v>2.8380000000000001</c:v>
                </c:pt>
                <c:pt idx="947">
                  <c:v>2.8410000000000002</c:v>
                </c:pt>
                <c:pt idx="948">
                  <c:v>2.8439999999999999</c:v>
                </c:pt>
                <c:pt idx="949">
                  <c:v>2.847</c:v>
                </c:pt>
                <c:pt idx="950">
                  <c:v>2.85</c:v>
                </c:pt>
                <c:pt idx="951">
                  <c:v>2.8530000000000002</c:v>
                </c:pt>
                <c:pt idx="952">
                  <c:v>2.8559999999999999</c:v>
                </c:pt>
                <c:pt idx="953">
                  <c:v>2.859</c:v>
                </c:pt>
                <c:pt idx="954">
                  <c:v>2.8620000000000001</c:v>
                </c:pt>
                <c:pt idx="955">
                  <c:v>2.8650000000000002</c:v>
                </c:pt>
                <c:pt idx="956">
                  <c:v>2.8679999999999999</c:v>
                </c:pt>
                <c:pt idx="957">
                  <c:v>2.871</c:v>
                </c:pt>
                <c:pt idx="958">
                  <c:v>2.8740000000000001</c:v>
                </c:pt>
                <c:pt idx="959">
                  <c:v>2.8769999999999998</c:v>
                </c:pt>
                <c:pt idx="960">
                  <c:v>2.88</c:v>
                </c:pt>
                <c:pt idx="961">
                  <c:v>2.883</c:v>
                </c:pt>
                <c:pt idx="962">
                  <c:v>2.8860000000000001</c:v>
                </c:pt>
                <c:pt idx="963">
                  <c:v>2.8889999999999998</c:v>
                </c:pt>
                <c:pt idx="964">
                  <c:v>2.8919999999999999</c:v>
                </c:pt>
                <c:pt idx="965">
                  <c:v>2.895</c:v>
                </c:pt>
                <c:pt idx="966">
                  <c:v>2.8980000000000001</c:v>
                </c:pt>
                <c:pt idx="967">
                  <c:v>2.9009999999999998</c:v>
                </c:pt>
                <c:pt idx="968">
                  <c:v>2.9039999999999999</c:v>
                </c:pt>
                <c:pt idx="969">
                  <c:v>2.907</c:v>
                </c:pt>
                <c:pt idx="970">
                  <c:v>2.91</c:v>
                </c:pt>
                <c:pt idx="971">
                  <c:v>2.9129999999999998</c:v>
                </c:pt>
                <c:pt idx="972">
                  <c:v>2.9159999999999999</c:v>
                </c:pt>
                <c:pt idx="973">
                  <c:v>2.919</c:v>
                </c:pt>
                <c:pt idx="974">
                  <c:v>2.9220000000000002</c:v>
                </c:pt>
                <c:pt idx="975">
                  <c:v>2.9249999999999998</c:v>
                </c:pt>
                <c:pt idx="976">
                  <c:v>2.9279999999999999</c:v>
                </c:pt>
                <c:pt idx="977">
                  <c:v>2.931</c:v>
                </c:pt>
                <c:pt idx="978">
                  <c:v>2.9340000000000002</c:v>
                </c:pt>
                <c:pt idx="979">
                  <c:v>2.9369999999999998</c:v>
                </c:pt>
                <c:pt idx="980">
                  <c:v>2.94</c:v>
                </c:pt>
                <c:pt idx="981">
                  <c:v>2.9430000000000001</c:v>
                </c:pt>
                <c:pt idx="982">
                  <c:v>2.9460000000000002</c:v>
                </c:pt>
                <c:pt idx="983">
                  <c:v>2.9489999999999998</c:v>
                </c:pt>
                <c:pt idx="984">
                  <c:v>2.952</c:v>
                </c:pt>
                <c:pt idx="985">
                  <c:v>2.9550000000000001</c:v>
                </c:pt>
                <c:pt idx="986">
                  <c:v>2.9580000000000002</c:v>
                </c:pt>
                <c:pt idx="987">
                  <c:v>2.9609999999999999</c:v>
                </c:pt>
                <c:pt idx="988">
                  <c:v>2.964</c:v>
                </c:pt>
                <c:pt idx="989">
                  <c:v>2.9670000000000001</c:v>
                </c:pt>
                <c:pt idx="990">
                  <c:v>2.97</c:v>
                </c:pt>
                <c:pt idx="991">
                  <c:v>2.9729999999999999</c:v>
                </c:pt>
                <c:pt idx="992">
                  <c:v>2.976</c:v>
                </c:pt>
                <c:pt idx="993">
                  <c:v>2.9790000000000001</c:v>
                </c:pt>
                <c:pt idx="994">
                  <c:v>2.9820000000000002</c:v>
                </c:pt>
                <c:pt idx="995">
                  <c:v>2.9849999999999999</c:v>
                </c:pt>
                <c:pt idx="996">
                  <c:v>2.988</c:v>
                </c:pt>
                <c:pt idx="997">
                  <c:v>2.9910000000000001</c:v>
                </c:pt>
                <c:pt idx="998">
                  <c:v>2.9940000000000002</c:v>
                </c:pt>
                <c:pt idx="999">
                  <c:v>2.9969999999999999</c:v>
                </c:pt>
                <c:pt idx="1000">
                  <c:v>3</c:v>
                </c:pt>
                <c:pt idx="1001">
                  <c:v>3.0030000000000001</c:v>
                </c:pt>
                <c:pt idx="1002">
                  <c:v>3.0059999999999998</c:v>
                </c:pt>
                <c:pt idx="1003">
                  <c:v>3.0089999999999999</c:v>
                </c:pt>
                <c:pt idx="1004">
                  <c:v>3.012</c:v>
                </c:pt>
                <c:pt idx="1005">
                  <c:v>3.0150000000000001</c:v>
                </c:pt>
                <c:pt idx="1006">
                  <c:v>3.0179999999999998</c:v>
                </c:pt>
                <c:pt idx="1007">
                  <c:v>3.0209999999999999</c:v>
                </c:pt>
                <c:pt idx="1008">
                  <c:v>3.024</c:v>
                </c:pt>
                <c:pt idx="1009">
                  <c:v>3.0270000000000001</c:v>
                </c:pt>
                <c:pt idx="1010">
                  <c:v>3.03</c:v>
                </c:pt>
                <c:pt idx="1011">
                  <c:v>3.0329999999999999</c:v>
                </c:pt>
                <c:pt idx="1012">
                  <c:v>3.036</c:v>
                </c:pt>
                <c:pt idx="1013">
                  <c:v>3.0390000000000001</c:v>
                </c:pt>
                <c:pt idx="1014">
                  <c:v>3.0419999999999998</c:v>
                </c:pt>
                <c:pt idx="1015">
                  <c:v>3.0449999999999999</c:v>
                </c:pt>
                <c:pt idx="1016">
                  <c:v>3.048</c:v>
                </c:pt>
                <c:pt idx="1017">
                  <c:v>3.0510000000000002</c:v>
                </c:pt>
                <c:pt idx="1018">
                  <c:v>3.0539999999999998</c:v>
                </c:pt>
                <c:pt idx="1019">
                  <c:v>3.0569999999999999</c:v>
                </c:pt>
                <c:pt idx="1020">
                  <c:v>3.06</c:v>
                </c:pt>
                <c:pt idx="1021">
                  <c:v>3.0630000000000002</c:v>
                </c:pt>
                <c:pt idx="1022">
                  <c:v>3.0659999999999998</c:v>
                </c:pt>
                <c:pt idx="1023">
                  <c:v>3.069</c:v>
                </c:pt>
                <c:pt idx="1024">
                  <c:v>3.0720000000000001</c:v>
                </c:pt>
                <c:pt idx="1025">
                  <c:v>3.0750000000000002</c:v>
                </c:pt>
                <c:pt idx="1026">
                  <c:v>3.0779999999999998</c:v>
                </c:pt>
                <c:pt idx="1027">
                  <c:v>3.081</c:v>
                </c:pt>
                <c:pt idx="1028">
                  <c:v>3.0840000000000001</c:v>
                </c:pt>
                <c:pt idx="1029">
                  <c:v>3.0870000000000002</c:v>
                </c:pt>
                <c:pt idx="1030">
                  <c:v>3.09</c:v>
                </c:pt>
                <c:pt idx="1031">
                  <c:v>3.093</c:v>
                </c:pt>
                <c:pt idx="1032">
                  <c:v>3.0960000000000001</c:v>
                </c:pt>
                <c:pt idx="1033">
                  <c:v>3.0990000000000002</c:v>
                </c:pt>
                <c:pt idx="1034">
                  <c:v>3.1019999999999999</c:v>
                </c:pt>
                <c:pt idx="1035">
                  <c:v>3.105</c:v>
                </c:pt>
                <c:pt idx="1036">
                  <c:v>3.1080000000000001</c:v>
                </c:pt>
                <c:pt idx="1037">
                  <c:v>3.1110000000000002</c:v>
                </c:pt>
                <c:pt idx="1038">
                  <c:v>3.1139999999999999</c:v>
                </c:pt>
                <c:pt idx="1039">
                  <c:v>3.117</c:v>
                </c:pt>
                <c:pt idx="1040">
                  <c:v>3.12</c:v>
                </c:pt>
                <c:pt idx="1041">
                  <c:v>3.1230000000000002</c:v>
                </c:pt>
                <c:pt idx="1042">
                  <c:v>3.1259999999999999</c:v>
                </c:pt>
                <c:pt idx="1043">
                  <c:v>3.129</c:v>
                </c:pt>
                <c:pt idx="1044">
                  <c:v>3.1320000000000001</c:v>
                </c:pt>
                <c:pt idx="1045">
                  <c:v>3.1349999999999998</c:v>
                </c:pt>
                <c:pt idx="1046">
                  <c:v>3.1379999999999999</c:v>
                </c:pt>
                <c:pt idx="1047">
                  <c:v>3.141</c:v>
                </c:pt>
                <c:pt idx="1048">
                  <c:v>3.1440000000000001</c:v>
                </c:pt>
                <c:pt idx="1049">
                  <c:v>3.1469999999999998</c:v>
                </c:pt>
                <c:pt idx="1050">
                  <c:v>3.15</c:v>
                </c:pt>
                <c:pt idx="1051">
                  <c:v>3.153</c:v>
                </c:pt>
                <c:pt idx="1052">
                  <c:v>3.1560000000000001</c:v>
                </c:pt>
                <c:pt idx="1053">
                  <c:v>3.1589999999999998</c:v>
                </c:pt>
                <c:pt idx="1054">
                  <c:v>3.1619999999999999</c:v>
                </c:pt>
                <c:pt idx="1055">
                  <c:v>3.165</c:v>
                </c:pt>
                <c:pt idx="1056">
                  <c:v>3.1680000000000001</c:v>
                </c:pt>
                <c:pt idx="1057">
                  <c:v>3.1709999999999998</c:v>
                </c:pt>
                <c:pt idx="1058">
                  <c:v>3.1739999999999999</c:v>
                </c:pt>
                <c:pt idx="1059">
                  <c:v>3.177</c:v>
                </c:pt>
                <c:pt idx="1060">
                  <c:v>3.18</c:v>
                </c:pt>
                <c:pt idx="1061">
                  <c:v>3.1829999999999998</c:v>
                </c:pt>
                <c:pt idx="1062">
                  <c:v>3.1859999999999999</c:v>
                </c:pt>
                <c:pt idx="1063">
                  <c:v>3.1890000000000001</c:v>
                </c:pt>
                <c:pt idx="1064">
                  <c:v>3.1920000000000002</c:v>
                </c:pt>
                <c:pt idx="1065">
                  <c:v>3.1949999999999998</c:v>
                </c:pt>
                <c:pt idx="1066">
                  <c:v>3.198</c:v>
                </c:pt>
                <c:pt idx="1067">
                  <c:v>3.2010000000000001</c:v>
                </c:pt>
                <c:pt idx="1068">
                  <c:v>3.2040000000000002</c:v>
                </c:pt>
                <c:pt idx="1069">
                  <c:v>3.2069999999999999</c:v>
                </c:pt>
                <c:pt idx="1070">
                  <c:v>3.21</c:v>
                </c:pt>
                <c:pt idx="1071">
                  <c:v>3.2130000000000001</c:v>
                </c:pt>
                <c:pt idx="1072">
                  <c:v>3.2160000000000002</c:v>
                </c:pt>
                <c:pt idx="1073">
                  <c:v>3.2189999999999999</c:v>
                </c:pt>
                <c:pt idx="1074">
                  <c:v>3.222</c:v>
                </c:pt>
                <c:pt idx="1075">
                  <c:v>3.2250000000000001</c:v>
                </c:pt>
                <c:pt idx="1076">
                  <c:v>3.2280000000000002</c:v>
                </c:pt>
                <c:pt idx="1077">
                  <c:v>3.2309999999999999</c:v>
                </c:pt>
                <c:pt idx="1078">
                  <c:v>3.234</c:v>
                </c:pt>
                <c:pt idx="1079">
                  <c:v>3.2370000000000001</c:v>
                </c:pt>
                <c:pt idx="1080">
                  <c:v>3.24</c:v>
                </c:pt>
                <c:pt idx="1081">
                  <c:v>3.2429999999999999</c:v>
                </c:pt>
                <c:pt idx="1082">
                  <c:v>3.246</c:v>
                </c:pt>
                <c:pt idx="1083">
                  <c:v>3.2490000000000001</c:v>
                </c:pt>
                <c:pt idx="1084">
                  <c:v>3.2519999999999998</c:v>
                </c:pt>
                <c:pt idx="1085">
                  <c:v>3.2549999999999999</c:v>
                </c:pt>
                <c:pt idx="1086">
                  <c:v>3.258</c:v>
                </c:pt>
                <c:pt idx="1087">
                  <c:v>3.2610000000000001</c:v>
                </c:pt>
                <c:pt idx="1088">
                  <c:v>3.2639999999999998</c:v>
                </c:pt>
                <c:pt idx="1089">
                  <c:v>3.2669999999999999</c:v>
                </c:pt>
                <c:pt idx="1090">
                  <c:v>3.27</c:v>
                </c:pt>
                <c:pt idx="1091">
                  <c:v>3.2730000000000001</c:v>
                </c:pt>
                <c:pt idx="1092">
                  <c:v>3.2759999999999998</c:v>
                </c:pt>
                <c:pt idx="1093">
                  <c:v>3.2789999999999999</c:v>
                </c:pt>
                <c:pt idx="1094">
                  <c:v>3.282</c:v>
                </c:pt>
                <c:pt idx="1095">
                  <c:v>3.2850000000000001</c:v>
                </c:pt>
                <c:pt idx="1096">
                  <c:v>3.2879999999999998</c:v>
                </c:pt>
                <c:pt idx="1097">
                  <c:v>3.2909999999999999</c:v>
                </c:pt>
                <c:pt idx="1098">
                  <c:v>3.294</c:v>
                </c:pt>
                <c:pt idx="1099">
                  <c:v>3.2970000000000002</c:v>
                </c:pt>
                <c:pt idx="1100">
                  <c:v>3.3</c:v>
                </c:pt>
                <c:pt idx="1101">
                  <c:v>3.3029999999999999</c:v>
                </c:pt>
                <c:pt idx="1102">
                  <c:v>3.306</c:v>
                </c:pt>
                <c:pt idx="1103">
                  <c:v>3.3090000000000002</c:v>
                </c:pt>
                <c:pt idx="1104">
                  <c:v>3.3119999999999998</c:v>
                </c:pt>
                <c:pt idx="1105">
                  <c:v>3.3149999999999999</c:v>
                </c:pt>
                <c:pt idx="1106">
                  <c:v>3.3180000000000001</c:v>
                </c:pt>
                <c:pt idx="1107">
                  <c:v>3.3210000000000002</c:v>
                </c:pt>
                <c:pt idx="1108">
                  <c:v>3.3239999999999998</c:v>
                </c:pt>
                <c:pt idx="1109">
                  <c:v>3.327</c:v>
                </c:pt>
                <c:pt idx="1110">
                  <c:v>3.33</c:v>
                </c:pt>
                <c:pt idx="1111">
                  <c:v>3.3330000000000002</c:v>
                </c:pt>
              </c:numCache>
            </c:numRef>
          </c:xVal>
          <c:yVal>
            <c:numRef>
              <c:f>errors!$C$8:$C$1119</c:f>
              <c:numCache>
                <c:formatCode>General</c:formatCode>
                <c:ptCount val="1112"/>
                <c:pt idx="0">
                  <c:v>0</c:v>
                </c:pt>
                <c:pt idx="1">
                  <c:v>7.3191342057535572E-122</c:v>
                </c:pt>
                <c:pt idx="2">
                  <c:v>1.8399826705233254E-121</c:v>
                </c:pt>
                <c:pt idx="3">
                  <c:v>2.388112318794412E-121</c:v>
                </c:pt>
                <c:pt idx="4">
                  <c:v>1.1585965672345467E-120</c:v>
                </c:pt>
                <c:pt idx="5">
                  <c:v>9.9878099024367469E-121</c:v>
                </c:pt>
                <c:pt idx="6">
                  <c:v>1.2769658125103546E-120</c:v>
                </c:pt>
                <c:pt idx="7">
                  <c:v>3.4487569923164161E-120</c:v>
                </c:pt>
                <c:pt idx="8">
                  <c:v>2.8704918937974913E-120</c:v>
                </c:pt>
                <c:pt idx="9">
                  <c:v>3.4265005075667795E-120</c:v>
                </c:pt>
                <c:pt idx="10">
                  <c:v>8.9987979799266918E-120</c:v>
                </c:pt>
                <c:pt idx="11">
                  <c:v>1.1372469068158363E-119</c:v>
                </c:pt>
                <c:pt idx="12">
                  <c:v>6.0752982751224333E-119</c:v>
                </c:pt>
                <c:pt idx="13">
                  <c:v>9.1142428760135414E-119</c:v>
                </c:pt>
                <c:pt idx="14">
                  <c:v>2.4632916661357366E-119</c:v>
                </c:pt>
                <c:pt idx="15">
                  <c:v>1.0831984777244013E-118</c:v>
                </c:pt>
                <c:pt idx="16">
                  <c:v>1.5729473277352328E-118</c:v>
                </c:pt>
                <c:pt idx="17">
                  <c:v>1.9553426181950982E-118</c:v>
                </c:pt>
                <c:pt idx="18">
                  <c:v>4.7783483479656963E-118</c:v>
                </c:pt>
                <c:pt idx="19">
                  <c:v>5.914873193253397E-118</c:v>
                </c:pt>
                <c:pt idx="20">
                  <c:v>1.36703236959357E-118</c:v>
                </c:pt>
                <c:pt idx="21">
                  <c:v>3.8893631842063913E-118</c:v>
                </c:pt>
                <c:pt idx="22">
                  <c:v>9.7537345446977318E-118</c:v>
                </c:pt>
                <c:pt idx="23">
                  <c:v>4.0839205392525384E-117</c:v>
                </c:pt>
                <c:pt idx="24">
                  <c:v>6.1118260936046614E-117</c:v>
                </c:pt>
                <c:pt idx="25">
                  <c:v>8.6033631077528136E-117</c:v>
                </c:pt>
                <c:pt idx="26">
                  <c:v>4.8981043761176023E-116</c:v>
                </c:pt>
                <c:pt idx="27">
                  <c:v>6.6367011132489781E-116</c:v>
                </c:pt>
                <c:pt idx="28">
                  <c:v>3.6003262019138838E-116</c:v>
                </c:pt>
                <c:pt idx="29">
                  <c:v>2.0590646330016098E-115</c:v>
                </c:pt>
                <c:pt idx="30">
                  <c:v>2.4149560179580951E-115</c:v>
                </c:pt>
                <c:pt idx="31">
                  <c:v>1.7530804419016549E-115</c:v>
                </c:pt>
                <c:pt idx="32">
                  <c:v>8.6176344414854079E-115</c:v>
                </c:pt>
                <c:pt idx="33">
                  <c:v>4.8771008804903209E-115</c:v>
                </c:pt>
                <c:pt idx="34">
                  <c:v>1.9078776912719749E-114</c:v>
                </c:pt>
                <c:pt idx="35">
                  <c:v>4.2962448553116114E-114</c:v>
                </c:pt>
                <c:pt idx="36">
                  <c:v>1.9683184885977997E-114</c:v>
                </c:pt>
                <c:pt idx="37">
                  <c:v>7.614351185242766E-114</c:v>
                </c:pt>
                <c:pt idx="38">
                  <c:v>1.1716977365494802E-113</c:v>
                </c:pt>
                <c:pt idx="39">
                  <c:v>8.9263794560752972E-114</c:v>
                </c:pt>
                <c:pt idx="40">
                  <c:v>5.1803030109965697E-113</c:v>
                </c:pt>
                <c:pt idx="41">
                  <c:v>4.4273839710835605E-113</c:v>
                </c:pt>
                <c:pt idx="42">
                  <c:v>6.9143762450252023E-113</c:v>
                </c:pt>
                <c:pt idx="43">
                  <c:v>2.1909470474054627E-112</c:v>
                </c:pt>
                <c:pt idx="44">
                  <c:v>1.0798642524327106E-112</c:v>
                </c:pt>
                <c:pt idx="45">
                  <c:v>3.916546677030372E-112</c:v>
                </c:pt>
                <c:pt idx="46">
                  <c:v>8.346118069802114E-112</c:v>
                </c:pt>
                <c:pt idx="47">
                  <c:v>3.1335346610770584E-112</c:v>
                </c:pt>
                <c:pt idx="48">
                  <c:v>1.4265812085611013E-111</c:v>
                </c:pt>
                <c:pt idx="49">
                  <c:v>2.9118702667804974E-111</c:v>
                </c:pt>
                <c:pt idx="50">
                  <c:v>3.9316250207061744E-112</c:v>
                </c:pt>
                <c:pt idx="51">
                  <c:v>7.7139532019181363E-111</c:v>
                </c:pt>
                <c:pt idx="52">
                  <c:v>8.7283647005355982E-111</c:v>
                </c:pt>
                <c:pt idx="53">
                  <c:v>3.843915782141287E-111</c:v>
                </c:pt>
                <c:pt idx="54">
                  <c:v>2.5112238093417777E-110</c:v>
                </c:pt>
                <c:pt idx="55">
                  <c:v>3.1042763032148726E-110</c:v>
                </c:pt>
                <c:pt idx="56">
                  <c:v>2.1607054116387806E-110</c:v>
                </c:pt>
                <c:pt idx="57">
                  <c:v>6.945870869914244E-110</c:v>
                </c:pt>
                <c:pt idx="58">
                  <c:v>9.0835977352752544E-110</c:v>
                </c:pt>
                <c:pt idx="59">
                  <c:v>5.8805540335630835E-111</c:v>
                </c:pt>
                <c:pt idx="60">
                  <c:v>2.159133865959897E-110</c:v>
                </c:pt>
                <c:pt idx="61">
                  <c:v>2.4672842416442612E-109</c:v>
                </c:pt>
                <c:pt idx="62">
                  <c:v>6.1492033962376352E-109</c:v>
                </c:pt>
                <c:pt idx="63">
                  <c:v>6.8355865900431942E-109</c:v>
                </c:pt>
                <c:pt idx="64">
                  <c:v>9.4820907503918259E-109</c:v>
                </c:pt>
                <c:pt idx="65">
                  <c:v>8.2999698433126474E-109</c:v>
                </c:pt>
                <c:pt idx="66">
                  <c:v>2.3850966500592518E-108</c:v>
                </c:pt>
                <c:pt idx="67">
                  <c:v>5.2193155706197424E-108</c:v>
                </c:pt>
                <c:pt idx="68">
                  <c:v>1.0577351903056872E-107</c:v>
                </c:pt>
                <c:pt idx="69">
                  <c:v>1.0122665511368222E-108</c:v>
                </c:pt>
                <c:pt idx="70">
                  <c:v>1.836775867854245E-107</c:v>
                </c:pt>
                <c:pt idx="71">
                  <c:v>3.8693153582487027E-107</c:v>
                </c:pt>
                <c:pt idx="72">
                  <c:v>4.3048246452341814E-107</c:v>
                </c:pt>
                <c:pt idx="73">
                  <c:v>8.5162909823009978E-108</c:v>
                </c:pt>
                <c:pt idx="74">
                  <c:v>6.0183828370222205E-107</c:v>
                </c:pt>
                <c:pt idx="75">
                  <c:v>1.1151603188963506E-106</c:v>
                </c:pt>
                <c:pt idx="76">
                  <c:v>1.5133135403526213E-106</c:v>
                </c:pt>
                <c:pt idx="77">
                  <c:v>1.5135683855978458E-106</c:v>
                </c:pt>
                <c:pt idx="78">
                  <c:v>2.0799619431100479E-106</c:v>
                </c:pt>
                <c:pt idx="79">
                  <c:v>1.7791383682258943E-105</c:v>
                </c:pt>
                <c:pt idx="80">
                  <c:v>3.0095099750676409E-105</c:v>
                </c:pt>
                <c:pt idx="81">
                  <c:v>1.5556178510599434E-105</c:v>
                </c:pt>
                <c:pt idx="82">
                  <c:v>6.5599289831249971E-105</c:v>
                </c:pt>
                <c:pt idx="83">
                  <c:v>8.187328244923268E-105</c:v>
                </c:pt>
                <c:pt idx="84">
                  <c:v>1.8346733945811402E-105</c:v>
                </c:pt>
                <c:pt idx="85">
                  <c:v>7.7547284411541134E-105</c:v>
                </c:pt>
                <c:pt idx="86">
                  <c:v>2.4633766145508133E-104</c:v>
                </c:pt>
                <c:pt idx="87">
                  <c:v>7.248648258345118E-104</c:v>
                </c:pt>
                <c:pt idx="88">
                  <c:v>1.2185213029387906E-103</c:v>
                </c:pt>
                <c:pt idx="89">
                  <c:v>1.0044300598461585E-103</c:v>
                </c:pt>
                <c:pt idx="90">
                  <c:v>5.1952326949459952E-104</c:v>
                </c:pt>
                <c:pt idx="91">
                  <c:v>5.7000386515288526E-104</c:v>
                </c:pt>
                <c:pt idx="92">
                  <c:v>8.5647115788937125E-103</c:v>
                </c:pt>
                <c:pt idx="93">
                  <c:v>1.5154372507294945E-102</c:v>
                </c:pt>
                <c:pt idx="94">
                  <c:v>3.5453221031528601E-103</c:v>
                </c:pt>
                <c:pt idx="95">
                  <c:v>3.1691280469934631E-102</c:v>
                </c:pt>
                <c:pt idx="96">
                  <c:v>8.7193028283574794E-102</c:v>
                </c:pt>
                <c:pt idx="97">
                  <c:v>1.4326550202389617E-102</c:v>
                </c:pt>
                <c:pt idx="98">
                  <c:v>2.9471366012988607E-101</c:v>
                </c:pt>
                <c:pt idx="99">
                  <c:v>6.0251787102282144E-101</c:v>
                </c:pt>
                <c:pt idx="100">
                  <c:v>2.3059247272094006E-101</c:v>
                </c:pt>
                <c:pt idx="101">
                  <c:v>1.0616640545029029E-100</c:v>
                </c:pt>
                <c:pt idx="102">
                  <c:v>1.0101003665524107E-100</c:v>
                </c:pt>
                <c:pt idx="103">
                  <c:v>2.6151369580822042E-100</c:v>
                </c:pt>
                <c:pt idx="104">
                  <c:v>7.0413741255622517E-100</c:v>
                </c:pt>
                <c:pt idx="105">
                  <c:v>5.3789570033597097E-100</c:v>
                </c:pt>
                <c:pt idx="106">
                  <c:v>4.2019733516821888E-100</c:v>
                </c:pt>
                <c:pt idx="107">
                  <c:v>1.9758151862281628E-99</c:v>
                </c:pt>
                <c:pt idx="108">
                  <c:v>6.9897679634042297E-100</c:v>
                </c:pt>
                <c:pt idx="109">
                  <c:v>6.0079766561755385E-99</c:v>
                </c:pt>
                <c:pt idx="110">
                  <c:v>1.1861389671122211E-98</c:v>
                </c:pt>
                <c:pt idx="111">
                  <c:v>6.4471599621130088E-99</c:v>
                </c:pt>
                <c:pt idx="112">
                  <c:v>1.3781393748646125E-98</c:v>
                </c:pt>
                <c:pt idx="113">
                  <c:v>2.2508993913446059E-98</c:v>
                </c:pt>
                <c:pt idx="114">
                  <c:v>2.788644095872778E-98</c:v>
                </c:pt>
                <c:pt idx="115">
                  <c:v>1.2726546804452991E-97</c:v>
                </c:pt>
                <c:pt idx="116">
                  <c:v>1.5439841656154301E-97</c:v>
                </c:pt>
                <c:pt idx="117">
                  <c:v>8.1066272506020777E-98</c:v>
                </c:pt>
                <c:pt idx="118">
                  <c:v>4.0669053717130286E-97</c:v>
                </c:pt>
                <c:pt idx="119">
                  <c:v>1.5620102192943329E-97</c:v>
                </c:pt>
                <c:pt idx="120">
                  <c:v>5.9317354536457661E-97</c:v>
                </c:pt>
                <c:pt idx="121">
                  <c:v>1.6226633876578448E-96</c:v>
                </c:pt>
                <c:pt idx="122">
                  <c:v>1.2640515297085844E-96</c:v>
                </c:pt>
                <c:pt idx="123">
                  <c:v>1.8137336102651659E-96</c:v>
                </c:pt>
                <c:pt idx="124">
                  <c:v>3.7109290383414673E-96</c:v>
                </c:pt>
                <c:pt idx="125">
                  <c:v>7.8577283944346895E-99</c:v>
                </c:pt>
                <c:pt idx="126">
                  <c:v>8.5216002582431797E-96</c:v>
                </c:pt>
                <c:pt idx="127">
                  <c:v>9.7209869306863395E-96</c:v>
                </c:pt>
                <c:pt idx="128">
                  <c:v>7.6782748675866467E-96</c:v>
                </c:pt>
                <c:pt idx="129">
                  <c:v>4.0773965009747832E-95</c:v>
                </c:pt>
                <c:pt idx="130">
                  <c:v>5.3677629259632094E-95</c:v>
                </c:pt>
                <c:pt idx="131">
                  <c:v>4.7794102031541351E-95</c:v>
                </c:pt>
                <c:pt idx="132">
                  <c:v>1.6065231887936052E-94</c:v>
                </c:pt>
                <c:pt idx="133">
                  <c:v>9.46346581038664E-95</c:v>
                </c:pt>
                <c:pt idx="134">
                  <c:v>2.6015452116702127E-94</c:v>
                </c:pt>
                <c:pt idx="135">
                  <c:v>8.9233425502363687E-94</c:v>
                </c:pt>
                <c:pt idx="136">
                  <c:v>3.6081839303083717E-95</c:v>
                </c:pt>
                <c:pt idx="137">
                  <c:v>2.1731928286547998E-93</c:v>
                </c:pt>
                <c:pt idx="138">
                  <c:v>4.1965578902211636E-93</c:v>
                </c:pt>
                <c:pt idx="139">
                  <c:v>3.3382603414076795E-93</c:v>
                </c:pt>
                <c:pt idx="140">
                  <c:v>6.5255248750196461E-94</c:v>
                </c:pt>
                <c:pt idx="141">
                  <c:v>6.9201102630427711E-94</c:v>
                </c:pt>
                <c:pt idx="142">
                  <c:v>9.1820741854508908E-93</c:v>
                </c:pt>
                <c:pt idx="143">
                  <c:v>2.8891380709064421E-92</c:v>
                </c:pt>
                <c:pt idx="144">
                  <c:v>1.4551663502338203E-92</c:v>
                </c:pt>
                <c:pt idx="145">
                  <c:v>5.8287355003674017E-92</c:v>
                </c:pt>
                <c:pt idx="146">
                  <c:v>1.226570165267142E-91</c:v>
                </c:pt>
                <c:pt idx="147">
                  <c:v>1.3694958736307376E-91</c:v>
                </c:pt>
                <c:pt idx="148">
                  <c:v>7.0931926587580026E-94</c:v>
                </c:pt>
                <c:pt idx="149">
                  <c:v>2.0611883433784821E-91</c:v>
                </c:pt>
                <c:pt idx="150">
                  <c:v>6.1906157485866719E-91</c:v>
                </c:pt>
                <c:pt idx="151">
                  <c:v>2.2009284861767686E-90</c:v>
                </c:pt>
                <c:pt idx="152">
                  <c:v>3.6158080505612965E-90</c:v>
                </c:pt>
                <c:pt idx="153">
                  <c:v>2.3086855506993381E-90</c:v>
                </c:pt>
                <c:pt idx="154">
                  <c:v>8.938909347298843E-91</c:v>
                </c:pt>
                <c:pt idx="155">
                  <c:v>5.0328750366340037E-90</c:v>
                </c:pt>
                <c:pt idx="156">
                  <c:v>4.9019482918997449E-90</c:v>
                </c:pt>
                <c:pt idx="157">
                  <c:v>2.3053937996151833E-89</c:v>
                </c:pt>
                <c:pt idx="158">
                  <c:v>7.1845122049635243E-90</c:v>
                </c:pt>
                <c:pt idx="159">
                  <c:v>9.3007895955181278E-89</c:v>
                </c:pt>
                <c:pt idx="160">
                  <c:v>1.4171965324056966E-88</c:v>
                </c:pt>
                <c:pt idx="161">
                  <c:v>7.6973882609785194E-89</c:v>
                </c:pt>
                <c:pt idx="162">
                  <c:v>5.4938263739344262E-88</c:v>
                </c:pt>
                <c:pt idx="163">
                  <c:v>7.6633664207410041E-88</c:v>
                </c:pt>
                <c:pt idx="164">
                  <c:v>2.2972175146642193E-88</c:v>
                </c:pt>
                <c:pt idx="165">
                  <c:v>2.1781198367291455E-87</c:v>
                </c:pt>
                <c:pt idx="166">
                  <c:v>1.4563556280448698E-87</c:v>
                </c:pt>
                <c:pt idx="167">
                  <c:v>3.3518520878196711E-87</c:v>
                </c:pt>
                <c:pt idx="168">
                  <c:v>9.1837731537523835E-87</c:v>
                </c:pt>
                <c:pt idx="169">
                  <c:v>5.1893946151199688E-87</c:v>
                </c:pt>
                <c:pt idx="170">
                  <c:v>1.118961760470954E-86</c:v>
                </c:pt>
                <c:pt idx="171">
                  <c:v>3.1166299264771462E-86</c:v>
                </c:pt>
                <c:pt idx="172">
                  <c:v>1.5999821608328342E-86</c:v>
                </c:pt>
                <c:pt idx="173">
                  <c:v>6.8222072146688911E-86</c:v>
                </c:pt>
                <c:pt idx="174">
                  <c:v>1.2946053509006656E-85</c:v>
                </c:pt>
                <c:pt idx="175">
                  <c:v>5.0724822351626982E-86</c:v>
                </c:pt>
                <c:pt idx="176">
                  <c:v>4.5689505048059546E-85</c:v>
                </c:pt>
                <c:pt idx="177">
                  <c:v>5.1558845890832796E-85</c:v>
                </c:pt>
                <c:pt idx="178">
                  <c:v>3.026924400157997E-85</c:v>
                </c:pt>
                <c:pt idx="179">
                  <c:v>1.6183310184890219E-84</c:v>
                </c:pt>
                <c:pt idx="180">
                  <c:v>1.1343374235995195E-84</c:v>
                </c:pt>
                <c:pt idx="181">
                  <c:v>3.2859745919290521E-84</c:v>
                </c:pt>
                <c:pt idx="182">
                  <c:v>7.8940013676694848E-84</c:v>
                </c:pt>
                <c:pt idx="183">
                  <c:v>3.4023963947892647E-84</c:v>
                </c:pt>
                <c:pt idx="184">
                  <c:v>1.5220844642091084E-83</c:v>
                </c:pt>
                <c:pt idx="185">
                  <c:v>3.156003516864384E-83</c:v>
                </c:pt>
                <c:pt idx="186">
                  <c:v>3.3762747571537179E-84</c:v>
                </c:pt>
                <c:pt idx="187">
                  <c:v>6.9141638739875204E-83</c:v>
                </c:pt>
                <c:pt idx="188">
                  <c:v>1.3740151293127248E-82</c:v>
                </c:pt>
                <c:pt idx="189">
                  <c:v>3.7857261178149671E-83</c:v>
                </c:pt>
                <c:pt idx="190">
                  <c:v>2.321533998479423E-82</c:v>
                </c:pt>
                <c:pt idx="191">
                  <c:v>1.7284878757374571E-82</c:v>
                </c:pt>
                <c:pt idx="192">
                  <c:v>6.1067291887001547E-82</c:v>
                </c:pt>
                <c:pt idx="193">
                  <c:v>1.7840441391964731E-81</c:v>
                </c:pt>
                <c:pt idx="194">
                  <c:v>1.081159715762603E-81</c:v>
                </c:pt>
                <c:pt idx="195">
                  <c:v>2.8784982819183062E-81</c:v>
                </c:pt>
                <c:pt idx="196">
                  <c:v>6.2847810666972479E-81</c:v>
                </c:pt>
                <c:pt idx="197">
                  <c:v>2.4431164175554364E-81</c:v>
                </c:pt>
                <c:pt idx="198">
                  <c:v>8.1172458024864409E-81</c:v>
                </c:pt>
                <c:pt idx="199">
                  <c:v>9.745282177397774E-81</c:v>
                </c:pt>
                <c:pt idx="200">
                  <c:v>3.5869468265395666E-82</c:v>
                </c:pt>
                <c:pt idx="201">
                  <c:v>1.3375765066663272E-80</c:v>
                </c:pt>
                <c:pt idx="202">
                  <c:v>4.3695341004175206E-81</c:v>
                </c:pt>
                <c:pt idx="203">
                  <c:v>3.0460802677574014E-80</c:v>
                </c:pt>
                <c:pt idx="204">
                  <c:v>8.5712950810620252E-80</c:v>
                </c:pt>
                <c:pt idx="205">
                  <c:v>6.9408801505285915E-80</c:v>
                </c:pt>
                <c:pt idx="206">
                  <c:v>7.3363574969100042E-80</c:v>
                </c:pt>
                <c:pt idx="207">
                  <c:v>1.3821531874769047E-79</c:v>
                </c:pt>
                <c:pt idx="208">
                  <c:v>1.4335894528047843E-79</c:v>
                </c:pt>
                <c:pt idx="209">
                  <c:v>4.0758886666072027E-79</c:v>
                </c:pt>
                <c:pt idx="210">
                  <c:v>8.761452108207291E-79</c:v>
                </c:pt>
                <c:pt idx="211">
                  <c:v>3.8394559903498597E-79</c:v>
                </c:pt>
                <c:pt idx="212">
                  <c:v>4.3533939015532752E-79</c:v>
                </c:pt>
                <c:pt idx="213">
                  <c:v>1.2332386158505262E-78</c:v>
                </c:pt>
                <c:pt idx="214">
                  <c:v>5.107948198456484E-78</c:v>
                </c:pt>
                <c:pt idx="215">
                  <c:v>9.1963030449759476E-78</c:v>
                </c:pt>
                <c:pt idx="216">
                  <c:v>1.3044678618908674E-77</c:v>
                </c:pt>
                <c:pt idx="217">
                  <c:v>1.2161852215242279E-77</c:v>
                </c:pt>
                <c:pt idx="218">
                  <c:v>7.4966976303638454E-79</c:v>
                </c:pt>
                <c:pt idx="219">
                  <c:v>5.5008346181781129E-77</c:v>
                </c:pt>
                <c:pt idx="220">
                  <c:v>1.9890034276685486E-76</c:v>
                </c:pt>
                <c:pt idx="221">
                  <c:v>2.5981897492747533E-76</c:v>
                </c:pt>
                <c:pt idx="222">
                  <c:v>1.6832528447100485E-77</c:v>
                </c:pt>
                <c:pt idx="223">
                  <c:v>3.780204470835205E-78</c:v>
                </c:pt>
                <c:pt idx="224">
                  <c:v>2.0440712377408788E-76</c:v>
                </c:pt>
                <c:pt idx="225">
                  <c:v>1.29448642311956E-75</c:v>
                </c:pt>
                <c:pt idx="226">
                  <c:v>2.394228604679807E-75</c:v>
                </c:pt>
                <c:pt idx="227">
                  <c:v>2.394483449925032E-75</c:v>
                </c:pt>
                <c:pt idx="228">
                  <c:v>3.2787964508552171E-75</c:v>
                </c:pt>
                <c:pt idx="229">
                  <c:v>3.7351180995340555E-75</c:v>
                </c:pt>
                <c:pt idx="230">
                  <c:v>1.4887209741884296E-76</c:v>
                </c:pt>
                <c:pt idx="231">
                  <c:v>8.730148617252176E-75</c:v>
                </c:pt>
                <c:pt idx="232">
                  <c:v>4.1851960397048874E-75</c:v>
                </c:pt>
                <c:pt idx="233">
                  <c:v>5.9686880142033789E-74</c:v>
                </c:pt>
                <c:pt idx="234">
                  <c:v>1.5131648806262388E-73</c:v>
                </c:pt>
                <c:pt idx="235">
                  <c:v>3.0689313914125644E-73</c:v>
                </c:pt>
                <c:pt idx="236">
                  <c:v>1.2819565318960054E-73</c:v>
                </c:pt>
                <c:pt idx="237">
                  <c:v>4.0236241542323424E-73</c:v>
                </c:pt>
                <c:pt idx="238">
                  <c:v>1.0952993794518277E-72</c:v>
                </c:pt>
                <c:pt idx="239">
                  <c:v>7.3257389450256265E-73</c:v>
                </c:pt>
                <c:pt idx="240">
                  <c:v>1.5247178650764331E-72</c:v>
                </c:pt>
                <c:pt idx="241">
                  <c:v>2.0444110314011827E-72</c:v>
                </c:pt>
                <c:pt idx="242">
                  <c:v>8.223006579254748E-72</c:v>
                </c:pt>
                <c:pt idx="243">
                  <c:v>2.7820690885459803E-71</c:v>
                </c:pt>
                <c:pt idx="244">
                  <c:v>5.1856759982500581E-72</c:v>
                </c:pt>
                <c:pt idx="245">
                  <c:v>7.2015018879785282E-71</c:v>
                </c:pt>
                <c:pt idx="246">
                  <c:v>1.5454877525622569E-70</c:v>
                </c:pt>
                <c:pt idx="247">
                  <c:v>1.2223885795350774E-70</c:v>
                </c:pt>
                <c:pt idx="248">
                  <c:v>9.8572017142590136E-71</c:v>
                </c:pt>
                <c:pt idx="249">
                  <c:v>1.7383418918861519E-70</c:v>
                </c:pt>
                <c:pt idx="250">
                  <c:v>1.9903413652059751E-70</c:v>
                </c:pt>
                <c:pt idx="251">
                  <c:v>1.0633630228044022E-69</c:v>
                </c:pt>
                <c:pt idx="252">
                  <c:v>1.1789247229619814E-69</c:v>
                </c:pt>
                <c:pt idx="253">
                  <c:v>1.2309450086434999E-69</c:v>
                </c:pt>
                <c:pt idx="254">
                  <c:v>5.8010210799492006E-69</c:v>
                </c:pt>
                <c:pt idx="255">
                  <c:v>5.6031974583434187E-69</c:v>
                </c:pt>
                <c:pt idx="256">
                  <c:v>7.981540709404217E-69</c:v>
                </c:pt>
                <c:pt idx="257">
                  <c:v>2.2072359059960842E-68</c:v>
                </c:pt>
                <c:pt idx="258">
                  <c:v>1.9561283910345443E-68</c:v>
                </c:pt>
                <c:pt idx="259">
                  <c:v>2.9765499900185616E-68</c:v>
                </c:pt>
                <c:pt idx="260">
                  <c:v>6.8422762777303488E-68</c:v>
                </c:pt>
                <c:pt idx="261">
                  <c:v>4.4196536653117448E-68</c:v>
                </c:pt>
                <c:pt idx="262">
                  <c:v>3.5455557112943155E-67</c:v>
                </c:pt>
                <c:pt idx="263">
                  <c:v>4.1117029184027999E-67</c:v>
                </c:pt>
                <c:pt idx="264">
                  <c:v>1.9191970675807093E-67</c:v>
                </c:pt>
                <c:pt idx="265">
                  <c:v>1.0732382760568641E-66</c:v>
                </c:pt>
                <c:pt idx="266">
                  <c:v>1.1778140224348763E-66</c:v>
                </c:pt>
                <c:pt idx="267">
                  <c:v>8.2317137917999273E-67</c:v>
                </c:pt>
                <c:pt idx="268">
                  <c:v>3.609989084128663E-66</c:v>
                </c:pt>
                <c:pt idx="269">
                  <c:v>1.96358261445737E-66</c:v>
                </c:pt>
                <c:pt idx="270">
                  <c:v>9.4343709782234653E-66</c:v>
                </c:pt>
                <c:pt idx="271">
                  <c:v>1.8654671950458083E-65</c:v>
                </c:pt>
                <c:pt idx="272">
                  <c:v>8.7250517123476762E-66</c:v>
                </c:pt>
                <c:pt idx="273">
                  <c:v>2.8144259398480274E-65</c:v>
                </c:pt>
                <c:pt idx="274">
                  <c:v>5.1102205685597422E-65</c:v>
                </c:pt>
                <c:pt idx="275">
                  <c:v>2.5004565977310266E-65</c:v>
                </c:pt>
                <c:pt idx="276">
                  <c:v>1.7179542722681645E-64</c:v>
                </c:pt>
                <c:pt idx="277">
                  <c:v>2.3752426339105577E-64</c:v>
                </c:pt>
                <c:pt idx="278">
                  <c:v>2.9302955780102451E-65</c:v>
                </c:pt>
                <c:pt idx="279">
                  <c:v>3.1533276417895243E-64</c:v>
                </c:pt>
                <c:pt idx="280">
                  <c:v>2.145499645340366E-64</c:v>
                </c:pt>
                <c:pt idx="281">
                  <c:v>7.7421985499305445E-64</c:v>
                </c:pt>
                <c:pt idx="282">
                  <c:v>2.2516002157689743E-63</c:v>
                </c:pt>
                <c:pt idx="283">
                  <c:v>1.4980865369504368E-63</c:v>
                </c:pt>
                <c:pt idx="284">
                  <c:v>2.6715214685882017E-63</c:v>
                </c:pt>
                <c:pt idx="285">
                  <c:v>8.3624069283927325E-63</c:v>
                </c:pt>
                <c:pt idx="286">
                  <c:v>2.4446030148192479E-63</c:v>
                </c:pt>
                <c:pt idx="287">
                  <c:v>1.1002518720506967E-62</c:v>
                </c:pt>
                <c:pt idx="288">
                  <c:v>2.297408648598138E-62</c:v>
                </c:pt>
                <c:pt idx="289">
                  <c:v>1.8861924846137183E-62</c:v>
                </c:pt>
                <c:pt idx="290">
                  <c:v>1.3274888823761772E-62</c:v>
                </c:pt>
                <c:pt idx="291">
                  <c:v>1.0208675781631623E-62</c:v>
                </c:pt>
                <c:pt idx="292">
                  <c:v>1.4699898486643985E-61</c:v>
                </c:pt>
                <c:pt idx="293">
                  <c:v>1.9331498447567719E-61</c:v>
                </c:pt>
                <c:pt idx="294">
                  <c:v>3.3331634365031844E-61</c:v>
                </c:pt>
                <c:pt idx="295">
                  <c:v>6.3802418481377172E-61</c:v>
                </c:pt>
                <c:pt idx="296">
                  <c:v>9.8855744848940465E-61</c:v>
                </c:pt>
                <c:pt idx="297">
                  <c:v>1.4019546630308744E-60</c:v>
                </c:pt>
                <c:pt idx="298">
                  <c:v>7.9316972268589889E-61</c:v>
                </c:pt>
                <c:pt idx="299">
                  <c:v>1.5801891801203719E-60</c:v>
                </c:pt>
                <c:pt idx="300">
                  <c:v>4.5642783419768337E-60</c:v>
                </c:pt>
                <c:pt idx="301">
                  <c:v>1.012691293212197E-59</c:v>
                </c:pt>
                <c:pt idx="302">
                  <c:v>6.1485323037585421E-60</c:v>
                </c:pt>
                <c:pt idx="303">
                  <c:v>1.0583723034187488E-59</c:v>
                </c:pt>
                <c:pt idx="304">
                  <c:v>3.8124211572522571E-59</c:v>
                </c:pt>
                <c:pt idx="305">
                  <c:v>6.9678512723148863E-59</c:v>
                </c:pt>
                <c:pt idx="306">
                  <c:v>2.7803616254029762E-59</c:v>
                </c:pt>
                <c:pt idx="307">
                  <c:v>8.6008358924043367E-59</c:v>
                </c:pt>
                <c:pt idx="308">
                  <c:v>6.0691395150294933E-59</c:v>
                </c:pt>
                <c:pt idx="309">
                  <c:v>1.235787068302777E-58</c:v>
                </c:pt>
                <c:pt idx="310">
                  <c:v>9.5036039365095304E-59</c:v>
                </c:pt>
                <c:pt idx="311">
                  <c:v>6.5325331192633153E-59</c:v>
                </c:pt>
                <c:pt idx="312">
                  <c:v>1.139604225334166E-57</c:v>
                </c:pt>
                <c:pt idx="313">
                  <c:v>2.1834503497750988E-57</c:v>
                </c:pt>
                <c:pt idx="314">
                  <c:v>1.4771042784269257E-57</c:v>
                </c:pt>
                <c:pt idx="315">
                  <c:v>1.3283319953957959E-56</c:v>
                </c:pt>
                <c:pt idx="316">
                  <c:v>4.475931990298897E-57</c:v>
                </c:pt>
                <c:pt idx="317">
                  <c:v>3.7302972769785548E-56</c:v>
                </c:pt>
                <c:pt idx="318">
                  <c:v>8.5910455875669515E-56</c:v>
                </c:pt>
                <c:pt idx="319">
                  <c:v>8.0425761456355631E-56</c:v>
                </c:pt>
                <c:pt idx="320">
                  <c:v>4.417317583897179E-56</c:v>
                </c:pt>
                <c:pt idx="321">
                  <c:v>1.2393145512387602E-55</c:v>
                </c:pt>
                <c:pt idx="322">
                  <c:v>6.9878566240650453E-56</c:v>
                </c:pt>
                <c:pt idx="323">
                  <c:v>7.3488873881335534E-55</c:v>
                </c:pt>
                <c:pt idx="324">
                  <c:v>9.3814544867629132E-55</c:v>
                </c:pt>
                <c:pt idx="325">
                  <c:v>6.8665927615455488E-55</c:v>
                </c:pt>
                <c:pt idx="326">
                  <c:v>4.0001359174641191E-54</c:v>
                </c:pt>
                <c:pt idx="327">
                  <c:v>5.4955175057446359E-54</c:v>
                </c:pt>
                <c:pt idx="328">
                  <c:v>1.8378589601464529E-54</c:v>
                </c:pt>
                <c:pt idx="329">
                  <c:v>1.5908502062122778E-53</c:v>
                </c:pt>
                <c:pt idx="330">
                  <c:v>1.5096395214006299E-53</c:v>
                </c:pt>
                <c:pt idx="331">
                  <c:v>2.5966606778034048E-53</c:v>
                </c:pt>
                <c:pt idx="332">
                  <c:v>7.5182957648967637E-53</c:v>
                </c:pt>
                <c:pt idx="333">
                  <c:v>5.5220717219468482E-53</c:v>
                </c:pt>
                <c:pt idx="334">
                  <c:v>1.2275895462480412E-52</c:v>
                </c:pt>
                <c:pt idx="335">
                  <c:v>2.5105803250975844E-52</c:v>
                </c:pt>
                <c:pt idx="336">
                  <c:v>7.9511716510149212E-53</c:v>
                </c:pt>
                <c:pt idx="337">
                  <c:v>7.3580193427541111E-52</c:v>
                </c:pt>
                <c:pt idx="338">
                  <c:v>1.2565569557885978E-51</c:v>
                </c:pt>
                <c:pt idx="339">
                  <c:v>5.6749788690817503E-52</c:v>
                </c:pt>
                <c:pt idx="340">
                  <c:v>1.4316929794382363E-51</c:v>
                </c:pt>
                <c:pt idx="341">
                  <c:v>4.2474207537550633E-56</c:v>
                </c:pt>
                <c:pt idx="342">
                  <c:v>7.0316050578286361E-51</c:v>
                </c:pt>
                <c:pt idx="343">
                  <c:v>1.6543491464808003E-50</c:v>
                </c:pt>
                <c:pt idx="344">
                  <c:v>1.5091022226752803E-50</c:v>
                </c:pt>
                <c:pt idx="345">
                  <c:v>1.5281370387831986E-50</c:v>
                </c:pt>
                <c:pt idx="346">
                  <c:v>3.9590187608574682E-50</c:v>
                </c:pt>
                <c:pt idx="347">
                  <c:v>9.6034183242226236E-51</c:v>
                </c:pt>
                <c:pt idx="348">
                  <c:v>9.1531917243254056E-50</c:v>
                </c:pt>
                <c:pt idx="349">
                  <c:v>1.2347039760105679E-49</c:v>
                </c:pt>
                <c:pt idx="350">
                  <c:v>5.2689254450235094E-50</c:v>
                </c:pt>
                <c:pt idx="351">
                  <c:v>4.6991976622196172E-49</c:v>
                </c:pt>
                <c:pt idx="352">
                  <c:v>5.5251511019933144E-49</c:v>
                </c:pt>
                <c:pt idx="353">
                  <c:v>4.8346266729528548E-49</c:v>
                </c:pt>
                <c:pt idx="354">
                  <c:v>1.9691679727485485E-48</c:v>
                </c:pt>
                <c:pt idx="355">
                  <c:v>2.3129966827643915E-48</c:v>
                </c:pt>
                <c:pt idx="356">
                  <c:v>3.6952560557602704E-51</c:v>
                </c:pt>
                <c:pt idx="357">
                  <c:v>2.9693930860484976E-48</c:v>
                </c:pt>
                <c:pt idx="358">
                  <c:v>1.9609492135900489E-48</c:v>
                </c:pt>
                <c:pt idx="359">
                  <c:v>6.2328775850864569E-48</c:v>
                </c:pt>
                <c:pt idx="360">
                  <c:v>1.5060716879674821E-47</c:v>
                </c:pt>
                <c:pt idx="361">
                  <c:v>4.4519340630402131E-48</c:v>
                </c:pt>
                <c:pt idx="362">
                  <c:v>6.6752464565892165E-48</c:v>
                </c:pt>
                <c:pt idx="363">
                  <c:v>1.3519540259177595E-47</c:v>
                </c:pt>
                <c:pt idx="364">
                  <c:v>6.4034115283494085E-47</c:v>
                </c:pt>
                <c:pt idx="365">
                  <c:v>1.1128030003780202E-46</c:v>
                </c:pt>
                <c:pt idx="366">
                  <c:v>1.3564987661242711E-46</c:v>
                </c:pt>
                <c:pt idx="367">
                  <c:v>2.4831483581595068E-46</c:v>
                </c:pt>
                <c:pt idx="368">
                  <c:v>4.2019521145784216E-46</c:v>
                </c:pt>
                <c:pt idx="369">
                  <c:v>4.8725986144913504E-46</c:v>
                </c:pt>
                <c:pt idx="370">
                  <c:v>8.6157018650424518E-46</c:v>
                </c:pt>
                <c:pt idx="371">
                  <c:v>1.0117738503293875E-45</c:v>
                </c:pt>
                <c:pt idx="372">
                  <c:v>6.3953414289172923E-46</c:v>
                </c:pt>
                <c:pt idx="373">
                  <c:v>2.9372188738388609E-45</c:v>
                </c:pt>
                <c:pt idx="374">
                  <c:v>4.5175991878931524E-45</c:v>
                </c:pt>
                <c:pt idx="375">
                  <c:v>1.4041973011888527E-44</c:v>
                </c:pt>
                <c:pt idx="376">
                  <c:v>4.8944303571656116E-44</c:v>
                </c:pt>
                <c:pt idx="377">
                  <c:v>3.4322132884805705E-44</c:v>
                </c:pt>
                <c:pt idx="378">
                  <c:v>2.4560710508543698E-44</c:v>
                </c:pt>
                <c:pt idx="379">
                  <c:v>7.7345531925738122E-44</c:v>
                </c:pt>
                <c:pt idx="380">
                  <c:v>9.7110904403301097E-44</c:v>
                </c:pt>
                <c:pt idx="381">
                  <c:v>2.1852979778029809E-44</c:v>
                </c:pt>
                <c:pt idx="382">
                  <c:v>3.984293038052642E-44</c:v>
                </c:pt>
                <c:pt idx="383">
                  <c:v>3.1445779550368044E-43</c:v>
                </c:pt>
                <c:pt idx="384">
                  <c:v>5.8196035457468448E-43</c:v>
                </c:pt>
                <c:pt idx="385">
                  <c:v>1.4271121361553198E-42</c:v>
                </c:pt>
                <c:pt idx="386">
                  <c:v>1.9153743889023391E-42</c:v>
                </c:pt>
                <c:pt idx="387">
                  <c:v>1.6228120473842251E-42</c:v>
                </c:pt>
                <c:pt idx="388">
                  <c:v>1.3558828901149768E-42</c:v>
                </c:pt>
                <c:pt idx="389">
                  <c:v>1.5326605418859406E-42</c:v>
                </c:pt>
                <c:pt idx="390">
                  <c:v>7.7175635095588214E-43</c:v>
                </c:pt>
                <c:pt idx="391">
                  <c:v>9.167632954888142E-42</c:v>
                </c:pt>
                <c:pt idx="392">
                  <c:v>6.6578320314989382E-43</c:v>
                </c:pt>
                <c:pt idx="393">
                  <c:v>7.2034557015252483E-41</c:v>
                </c:pt>
                <c:pt idx="394">
                  <c:v>8.363596206203783E-41</c:v>
                </c:pt>
                <c:pt idx="395">
                  <c:v>2.6357794229454172E-40</c:v>
                </c:pt>
                <c:pt idx="396">
                  <c:v>5.8771136227525842E-40</c:v>
                </c:pt>
                <c:pt idx="397">
                  <c:v>3.2511882159558653E-40</c:v>
                </c:pt>
                <c:pt idx="398">
                  <c:v>8.1913632946393304E-40</c:v>
                </c:pt>
                <c:pt idx="399">
                  <c:v>1.7838784897870766E-39</c:v>
                </c:pt>
                <c:pt idx="400">
                  <c:v>8.160569494174656E-40</c:v>
                </c:pt>
                <c:pt idx="401">
                  <c:v>5.6696695931395613E-39</c:v>
                </c:pt>
                <c:pt idx="402">
                  <c:v>1.1007403254373782E-38</c:v>
                </c:pt>
                <c:pt idx="403">
                  <c:v>6.2367002637648294E-39</c:v>
                </c:pt>
                <c:pt idx="404">
                  <c:v>6.1504776224637639E-39</c:v>
                </c:pt>
                <c:pt idx="405">
                  <c:v>7.7120418625789416E-39</c:v>
                </c:pt>
                <c:pt idx="406">
                  <c:v>5.8915973275228635E-38</c:v>
                </c:pt>
                <c:pt idx="407">
                  <c:v>1.6562893682811111E-37</c:v>
                </c:pt>
                <c:pt idx="408">
                  <c:v>4.3028495945836893E-38</c:v>
                </c:pt>
                <c:pt idx="409">
                  <c:v>5.6025603452303603E-37</c:v>
                </c:pt>
                <c:pt idx="410">
                  <c:v>1.0112068196587622E-36</c:v>
                </c:pt>
                <c:pt idx="411">
                  <c:v>1.9402218003117605E-37</c:v>
                </c:pt>
                <c:pt idx="412">
                  <c:v>2.0416289708074758E-36</c:v>
                </c:pt>
                <c:pt idx="413">
                  <c:v>3.4422796756669512E-36</c:v>
                </c:pt>
                <c:pt idx="414">
                  <c:v>1.1627314313383177E-36</c:v>
                </c:pt>
                <c:pt idx="415">
                  <c:v>1.1420889664751082E-35</c:v>
                </c:pt>
                <c:pt idx="416">
                  <c:v>1.1081733117564357E-35</c:v>
                </c:pt>
                <c:pt idx="417">
                  <c:v>1.7014530426398576E-35</c:v>
                </c:pt>
                <c:pt idx="418">
                  <c:v>5.5516337703929303E-35</c:v>
                </c:pt>
                <c:pt idx="419">
                  <c:v>5.0649430633247964E-35</c:v>
                </c:pt>
                <c:pt idx="420">
                  <c:v>6.7880154776012316E-35</c:v>
                </c:pt>
                <c:pt idx="421">
                  <c:v>1.7605134282207132E-34</c:v>
                </c:pt>
                <c:pt idx="422">
                  <c:v>5.7875355190560506E-35</c:v>
                </c:pt>
                <c:pt idx="423">
                  <c:v>3.7254127431117419E-34</c:v>
                </c:pt>
                <c:pt idx="424">
                  <c:v>6.9265026312771563E-34</c:v>
                </c:pt>
                <c:pt idx="425">
                  <c:v>1.6299477142505242E-34</c:v>
                </c:pt>
                <c:pt idx="426">
                  <c:v>1.8857698662487196E-33</c:v>
                </c:pt>
                <c:pt idx="427">
                  <c:v>2.5551527584874084E-33</c:v>
                </c:pt>
                <c:pt idx="428">
                  <c:v>2.3488236768219901E-35</c:v>
                </c:pt>
                <c:pt idx="429">
                  <c:v>5.0039925755085222E-33</c:v>
                </c:pt>
                <c:pt idx="430">
                  <c:v>3.9223656434630054E-33</c:v>
                </c:pt>
                <c:pt idx="431">
                  <c:v>1.0284492242085999E-32</c:v>
                </c:pt>
                <c:pt idx="432">
                  <c:v>2.588972846239122E-32</c:v>
                </c:pt>
                <c:pt idx="433">
                  <c:v>2.879298920730386E-32</c:v>
                </c:pt>
                <c:pt idx="434">
                  <c:v>9.2079834520487529E-33</c:v>
                </c:pt>
                <c:pt idx="435">
                  <c:v>3.2376389437514067E-32</c:v>
                </c:pt>
                <c:pt idx="436">
                  <c:v>6.448221817301435E-32</c:v>
                </c:pt>
                <c:pt idx="437">
                  <c:v>2.525006689687688E-31</c:v>
                </c:pt>
                <c:pt idx="438">
                  <c:v>3.5692563191002274E-31</c:v>
                </c:pt>
                <c:pt idx="439">
                  <c:v>1.6797487225882085E-31</c:v>
                </c:pt>
                <c:pt idx="440">
                  <c:v>2.9940706006277693E-31</c:v>
                </c:pt>
                <c:pt idx="441">
                  <c:v>2.6057926324239599E-31</c:v>
                </c:pt>
                <c:pt idx="442">
                  <c:v>1.2727183917566063E-30</c:v>
                </c:pt>
                <c:pt idx="443">
                  <c:v>2.5147916427749242E-30</c:v>
                </c:pt>
                <c:pt idx="444">
                  <c:v>8.1818915463584739E-31</c:v>
                </c:pt>
                <c:pt idx="445">
                  <c:v>1.2101538840539095E-30</c:v>
                </c:pt>
                <c:pt idx="446">
                  <c:v>2.6306400438333872E-30</c:v>
                </c:pt>
                <c:pt idx="447">
                  <c:v>2.229471153641956E-31</c:v>
                </c:pt>
                <c:pt idx="448">
                  <c:v>8.1487404273754763E-30</c:v>
                </c:pt>
                <c:pt idx="449">
                  <c:v>2.006821357730518E-29</c:v>
                </c:pt>
                <c:pt idx="450">
                  <c:v>7.8437119059451147E-30</c:v>
                </c:pt>
                <c:pt idx="451">
                  <c:v>1.88445316581506E-29</c:v>
                </c:pt>
                <c:pt idx="452">
                  <c:v>3.6324579399159854E-29</c:v>
                </c:pt>
                <c:pt idx="453">
                  <c:v>1.2461932491494522E-30</c:v>
                </c:pt>
                <c:pt idx="454">
                  <c:v>2.0252976380093175E-29</c:v>
                </c:pt>
                <c:pt idx="455">
                  <c:v>2.8975904382064008E-29</c:v>
                </c:pt>
                <c:pt idx="456">
                  <c:v>3.419173706766575E-29</c:v>
                </c:pt>
                <c:pt idx="457">
                  <c:v>4.9722218682704938E-28</c:v>
                </c:pt>
                <c:pt idx="458">
                  <c:v>1.2974383805434148E-27</c:v>
                </c:pt>
                <c:pt idx="459">
                  <c:v>2.5764641921193359E-28</c:v>
                </c:pt>
                <c:pt idx="460">
                  <c:v>1.4785271643794553E-28</c:v>
                </c:pt>
                <c:pt idx="461">
                  <c:v>4.2777898121365819E-27</c:v>
                </c:pt>
                <c:pt idx="462">
                  <c:v>1.2671117963616593E-26</c:v>
                </c:pt>
                <c:pt idx="463">
                  <c:v>1.4135203897433289E-26</c:v>
                </c:pt>
                <c:pt idx="464">
                  <c:v>1.1586751445184917E-26</c:v>
                </c:pt>
                <c:pt idx="465">
                  <c:v>4.5237791850898538E-26</c:v>
                </c:pt>
                <c:pt idx="466">
                  <c:v>2.3587201671784822E-26</c:v>
                </c:pt>
                <c:pt idx="467">
                  <c:v>1.2956757009306166E-26</c:v>
                </c:pt>
                <c:pt idx="468">
                  <c:v>2.0941908026351003E-26</c:v>
                </c:pt>
                <c:pt idx="469">
                  <c:v>5.831283952819648E-26</c:v>
                </c:pt>
                <c:pt idx="470">
                  <c:v>1.7291249888505206E-25</c:v>
                </c:pt>
                <c:pt idx="471">
                  <c:v>2.4072469492900446E-25</c:v>
                </c:pt>
                <c:pt idx="472">
                  <c:v>7.8747180774474948E-26</c:v>
                </c:pt>
                <c:pt idx="473">
                  <c:v>9.8051708100255472E-26</c:v>
                </c:pt>
                <c:pt idx="474">
                  <c:v>7.9772932886504671E-25</c:v>
                </c:pt>
                <c:pt idx="475">
                  <c:v>3.682301422461209E-25</c:v>
                </c:pt>
                <c:pt idx="476">
                  <c:v>4.1449942022706707E-24</c:v>
                </c:pt>
                <c:pt idx="477">
                  <c:v>4.8185714225036847E-24</c:v>
                </c:pt>
                <c:pt idx="478">
                  <c:v>3.2406758495903358E-24</c:v>
                </c:pt>
                <c:pt idx="479">
                  <c:v>6.1823332781168632E-24</c:v>
                </c:pt>
                <c:pt idx="480">
                  <c:v>1.1852215242294132E-23</c:v>
                </c:pt>
                <c:pt idx="481">
                  <c:v>6.8786979106937326E-24</c:v>
                </c:pt>
                <c:pt idx="482">
                  <c:v>2.7937410007772817E-23</c:v>
                </c:pt>
                <c:pt idx="483">
                  <c:v>4.3752681184350802E-23</c:v>
                </c:pt>
                <c:pt idx="484">
                  <c:v>1.1107430013124528E-22</c:v>
                </c:pt>
                <c:pt idx="485">
                  <c:v>2.1012202839825497E-22</c:v>
                </c:pt>
                <c:pt idx="486">
                  <c:v>8.7339712959305467E-22</c:v>
                </c:pt>
                <c:pt idx="487">
                  <c:v>3.1537948580724354E-21</c:v>
                </c:pt>
                <c:pt idx="488">
                  <c:v>3.3854916601893503E-21</c:v>
                </c:pt>
                <c:pt idx="489">
                  <c:v>3.2520377001066074E-21</c:v>
                </c:pt>
                <c:pt idx="490">
                  <c:v>1.5883229908637975E-20</c:v>
                </c:pt>
                <c:pt idx="491">
                  <c:v>1.8777210039203691E-20</c:v>
                </c:pt>
                <c:pt idx="492">
                  <c:v>1.7948325879109913E-20</c:v>
                </c:pt>
                <c:pt idx="493">
                  <c:v>7.3253779142615637E-20</c:v>
                </c:pt>
                <c:pt idx="494">
                  <c:v>3.0515594405297305E-20</c:v>
                </c:pt>
                <c:pt idx="495">
                  <c:v>1.7574977594855516E-19</c:v>
                </c:pt>
                <c:pt idx="496">
                  <c:v>4.075294027701677E-19</c:v>
                </c:pt>
                <c:pt idx="497">
                  <c:v>2.1098000739051192E-19</c:v>
                </c:pt>
                <c:pt idx="498">
                  <c:v>5.9971457332534859E-19</c:v>
                </c:pt>
                <c:pt idx="499">
                  <c:v>1.2846778543729321E-18</c:v>
                </c:pt>
                <c:pt idx="500">
                  <c:v>3.1653903167301652E-19</c:v>
                </c:pt>
                <c:pt idx="501">
                  <c:v>3.4871961501378293E-18</c:v>
                </c:pt>
                <c:pt idx="502">
                  <c:v>4.2523689989254038E-18</c:v>
                </c:pt>
                <c:pt idx="503">
                  <c:v>6.5473990919014319E-18</c:v>
                </c:pt>
                <c:pt idx="504">
                  <c:v>2.2728797937452479E-17</c:v>
                </c:pt>
                <c:pt idx="505">
                  <c:v>2.0075030687614943E-17</c:v>
                </c:pt>
                <c:pt idx="506">
                  <c:v>1.9507341666772861E-17</c:v>
                </c:pt>
                <c:pt idx="507">
                  <c:v>6.281340655886713E-17</c:v>
                </c:pt>
                <c:pt idx="508">
                  <c:v>5.0629255384667052E-18</c:v>
                </c:pt>
                <c:pt idx="509">
                  <c:v>2.2887226731567249E-16</c:v>
                </c:pt>
                <c:pt idx="510">
                  <c:v>4.2780021831742677E-16</c:v>
                </c:pt>
                <c:pt idx="511">
                  <c:v>8.7637032412067792E-17</c:v>
                </c:pt>
                <c:pt idx="512">
                  <c:v>7.9738953520474728E-16</c:v>
                </c:pt>
                <c:pt idx="513">
                  <c:v>1.2964559521230733E-15</c:v>
                </c:pt>
                <c:pt idx="514">
                  <c:v>1.9652815827588806E-16</c:v>
                </c:pt>
                <c:pt idx="515">
                  <c:v>3.2388282215624559E-15</c:v>
                </c:pt>
                <c:pt idx="516">
                  <c:v>3.2205855494251115E-15</c:v>
                </c:pt>
                <c:pt idx="517">
                  <c:v>4.5889133823485723E-15</c:v>
                </c:pt>
                <c:pt idx="518">
                  <c:v>1.5407518784218282E-14</c:v>
                </c:pt>
                <c:pt idx="519">
                  <c:v>8.3311034374376135E-15</c:v>
                </c:pt>
                <c:pt idx="520">
                  <c:v>2.8893504419441291E-14</c:v>
                </c:pt>
                <c:pt idx="521">
                  <c:v>6.6518856424436255E-14</c:v>
                </c:pt>
                <c:pt idx="522">
                  <c:v>2.5885905783712839E-14</c:v>
                </c:pt>
                <c:pt idx="523">
                  <c:v>1.1584415363770354E-13</c:v>
                </c:pt>
                <c:pt idx="524">
                  <c:v>1.8635346186028534E-13</c:v>
                </c:pt>
                <c:pt idx="525">
                  <c:v>1.3865705050608021E-14</c:v>
                </c:pt>
                <c:pt idx="526">
                  <c:v>4.0573486750170929E-13</c:v>
                </c:pt>
                <c:pt idx="527">
                  <c:v>3.8630928868444629E-13</c:v>
                </c:pt>
                <c:pt idx="528">
                  <c:v>3.6319694865293053E-13</c:v>
                </c:pt>
                <c:pt idx="529">
                  <c:v>1.4161750277144203E-12</c:v>
                </c:pt>
                <c:pt idx="530">
                  <c:v>8.8887897824046355E-13</c:v>
                </c:pt>
                <c:pt idx="531">
                  <c:v>2.2045387938174545E-12</c:v>
                </c:pt>
                <c:pt idx="532">
                  <c:v>5.9954255278482133E-12</c:v>
                </c:pt>
                <c:pt idx="533">
                  <c:v>3.7642341688009954E-12</c:v>
                </c:pt>
                <c:pt idx="534">
                  <c:v>5.2912244039806809E-12</c:v>
                </c:pt>
                <c:pt idx="535">
                  <c:v>1.6298627658354459E-11</c:v>
                </c:pt>
                <c:pt idx="536">
                  <c:v>2.2768587775073589E-11</c:v>
                </c:pt>
                <c:pt idx="537">
                  <c:v>4.4213526336132377E-12</c:v>
                </c:pt>
                <c:pt idx="538">
                  <c:v>1.3058695107396041E-11</c:v>
                </c:pt>
                <c:pt idx="539">
                  <c:v>6.4110568857061572E-11</c:v>
                </c:pt>
                <c:pt idx="540">
                  <c:v>1.4685032514005881E-10</c:v>
                </c:pt>
                <c:pt idx="541">
                  <c:v>7.1874853994911576E-11</c:v>
                </c:pt>
                <c:pt idx="542">
                  <c:v>1.4230770864392598E-10</c:v>
                </c:pt>
                <c:pt idx="543">
                  <c:v>2.0095184699091487E-10</c:v>
                </c:pt>
                <c:pt idx="544">
                  <c:v>1.5769122950088555E-10</c:v>
                </c:pt>
                <c:pt idx="545">
                  <c:v>1.2432200546218327E-10</c:v>
                </c:pt>
                <c:pt idx="546">
                  <c:v>5.8402035364024667E-11</c:v>
                </c:pt>
                <c:pt idx="547">
                  <c:v>1.2801513780756629E-9</c:v>
                </c:pt>
                <c:pt idx="548">
                  <c:v>8.6541197857601079E-10</c:v>
                </c:pt>
                <c:pt idx="549">
                  <c:v>5.8892612461083001E-9</c:v>
                </c:pt>
                <c:pt idx="550">
                  <c:v>1.2676639610596459E-8</c:v>
                </c:pt>
                <c:pt idx="551">
                  <c:v>2.3109791579063615E-8</c:v>
                </c:pt>
                <c:pt idx="552">
                  <c:v>3.2336888424504204E-8</c:v>
                </c:pt>
                <c:pt idx="553">
                  <c:v>7.0823192616283762E-9</c:v>
                </c:pt>
                <c:pt idx="554">
                  <c:v>7.0281434099143279E-8</c:v>
                </c:pt>
                <c:pt idx="555">
                  <c:v>8.4084489693633534E-8</c:v>
                </c:pt>
                <c:pt idx="556">
                  <c:v>3.0632398476025429E-8</c:v>
                </c:pt>
                <c:pt idx="557">
                  <c:v>2.9009635273979877E-7</c:v>
                </c:pt>
                <c:pt idx="558">
                  <c:v>7.0129164065121441E-7</c:v>
                </c:pt>
                <c:pt idx="559">
                  <c:v>6.3224981629905327E-7</c:v>
                </c:pt>
                <c:pt idx="560">
                  <c:v>1.4494323322162594E-6</c:v>
                </c:pt>
                <c:pt idx="561">
                  <c:v>6.5622650645395563E-7</c:v>
                </c:pt>
                <c:pt idx="562">
                  <c:v>2.2199144569460232E-6</c:v>
                </c:pt>
                <c:pt idx="563">
                  <c:v>2.1294443948912089E-6</c:v>
                </c:pt>
                <c:pt idx="564">
                  <c:v>6.3696445333571121E-6</c:v>
                </c:pt>
                <c:pt idx="565">
                  <c:v>8.7072125451819481E-6</c:v>
                </c:pt>
                <c:pt idx="566">
                  <c:v>8.5203260320170609E-6</c:v>
                </c:pt>
                <c:pt idx="567">
                  <c:v>7.1080586313960999E-6</c:v>
                </c:pt>
                <c:pt idx="568">
                  <c:v>7.8471098425481359E-6</c:v>
                </c:pt>
                <c:pt idx="569">
                  <c:v>8.671109468775074E-6</c:v>
                </c:pt>
                <c:pt idx="570">
                  <c:v>1.4339292464650796E-5</c:v>
                </c:pt>
                <c:pt idx="571">
                  <c:v>1.4946673632436723E-5</c:v>
                </c:pt>
                <c:pt idx="572">
                  <c:v>9.3443256582440278E-6</c:v>
                </c:pt>
                <c:pt idx="573">
                  <c:v>4.8866575771862616E-6</c:v>
                </c:pt>
                <c:pt idx="574">
                  <c:v>6.9022710958770093E-6</c:v>
                </c:pt>
                <c:pt idx="575">
                  <c:v>1.6762446004663668E-5</c:v>
                </c:pt>
                <c:pt idx="576">
                  <c:v>2.9477100031006162E-5</c:v>
                </c:pt>
                <c:pt idx="577">
                  <c:v>3.0757697388261042E-5</c:v>
                </c:pt>
                <c:pt idx="578">
                  <c:v>2.9553553604573723E-5</c:v>
                </c:pt>
                <c:pt idx="579">
                  <c:v>4.3036990787344379E-5</c:v>
                </c:pt>
                <c:pt idx="580">
                  <c:v>4.5697999889567045E-5</c:v>
                </c:pt>
                <c:pt idx="581">
                  <c:v>3.8776827771336003E-5</c:v>
                </c:pt>
                <c:pt idx="582">
                  <c:v>4.9185132328393439E-5</c:v>
                </c:pt>
                <c:pt idx="583">
                  <c:v>7.1781410738328816E-5</c:v>
                </c:pt>
                <c:pt idx="584">
                  <c:v>4.7677297960812901E-5</c:v>
                </c:pt>
                <c:pt idx="585">
                  <c:v>5.4812964827108334E-5</c:v>
                </c:pt>
                <c:pt idx="586">
                  <c:v>7.0825741068735376E-5</c:v>
                </c:pt>
                <c:pt idx="587">
                  <c:v>7.2397286747622667E-5</c:v>
                </c:pt>
                <c:pt idx="588">
                  <c:v>8.1210684811647524E-5</c:v>
                </c:pt>
                <c:pt idx="589">
                  <c:v>8.8027795121412873E-5</c:v>
                </c:pt>
                <c:pt idx="590">
                  <c:v>7.772779979357609E-5</c:v>
                </c:pt>
                <c:pt idx="591">
                  <c:v>7.2800791719229016E-5</c:v>
                </c:pt>
                <c:pt idx="592">
                  <c:v>6.3222857919528671E-5</c:v>
                </c:pt>
                <c:pt idx="593">
                  <c:v>8.7688001461111429E-5</c:v>
                </c:pt>
                <c:pt idx="594">
                  <c:v>9.1319546205569582E-5</c:v>
                </c:pt>
                <c:pt idx="595">
                  <c:v>6.604739272076857E-5</c:v>
                </c:pt>
                <c:pt idx="596">
                  <c:v>5.3729872534904598E-5</c:v>
                </c:pt>
                <c:pt idx="597">
                  <c:v>6.9445329323768325E-5</c:v>
                </c:pt>
                <c:pt idx="598">
                  <c:v>7.8577283944322336E-5</c:v>
                </c:pt>
                <c:pt idx="599">
                  <c:v>8.8983464791007709E-5</c:v>
                </c:pt>
                <c:pt idx="600">
                  <c:v>9.195665931862789E-5</c:v>
                </c:pt>
                <c:pt idx="601">
                  <c:v>1.0469892157986775E-4</c:v>
                </c:pt>
                <c:pt idx="602">
                  <c:v>1.2827210676317257E-4</c:v>
                </c:pt>
                <c:pt idx="603">
                  <c:v>1.3082055921542052E-4</c:v>
                </c:pt>
                <c:pt idx="604">
                  <c:v>1.2381231497172755E-4</c:v>
                </c:pt>
                <c:pt idx="605">
                  <c:v>1.2933396195161044E-4</c:v>
                </c:pt>
                <c:pt idx="606">
                  <c:v>1.3782880345909878E-4</c:v>
                </c:pt>
                <c:pt idx="607">
                  <c:v>1.5672982581327248E-4</c:v>
                </c:pt>
                <c:pt idx="608">
                  <c:v>1.6586178043382648E-4</c:v>
                </c:pt>
                <c:pt idx="609">
                  <c:v>1.4738550015502499E-4</c:v>
                </c:pt>
                <c:pt idx="610">
                  <c:v>1.3761643242142003E-4</c:v>
                </c:pt>
                <c:pt idx="611">
                  <c:v>1.2657313846165427E-4</c:v>
                </c:pt>
                <c:pt idx="612">
                  <c:v>9.9177274599992229E-5</c:v>
                </c:pt>
                <c:pt idx="613">
                  <c:v>8.7921609602591931E-5</c:v>
                </c:pt>
                <c:pt idx="614">
                  <c:v>7.6028831492081742E-5</c:v>
                </c:pt>
                <c:pt idx="615">
                  <c:v>4.990719385655106E-5</c:v>
                </c:pt>
                <c:pt idx="616">
                  <c:v>3.4828850180727216E-5</c:v>
                </c:pt>
                <c:pt idx="617">
                  <c:v>2.3360814145633441E-5</c:v>
                </c:pt>
                <c:pt idx="618">
                  <c:v>1.0618551884378836E-5</c:v>
                </c:pt>
                <c:pt idx="619">
                  <c:v>8.4948415075030693E-6</c:v>
                </c:pt>
                <c:pt idx="620">
                  <c:v>3.8226786783704867E-5</c:v>
                </c:pt>
                <c:pt idx="621">
                  <c:v>4.88453386680837E-5</c:v>
                </c:pt>
                <c:pt idx="622">
                  <c:v>6.1587600929338305E-5</c:v>
                </c:pt>
                <c:pt idx="623">
                  <c:v>9.5566966959291635E-5</c:v>
                </c:pt>
                <c:pt idx="624">
                  <c:v>1.1255664997429778E-4</c:v>
                </c:pt>
                <c:pt idx="625">
                  <c:v>8.282470469803703E-5</c:v>
                </c:pt>
                <c:pt idx="626">
                  <c:v>7.857728394434444E-5</c:v>
                </c:pt>
                <c:pt idx="627">
                  <c:v>1.0406180846679471E-4</c:v>
                </c:pt>
                <c:pt idx="628">
                  <c:v>1.4228859525055852E-4</c:v>
                </c:pt>
                <c:pt idx="629">
                  <c:v>2.0599990655677261E-4</c:v>
                </c:pt>
                <c:pt idx="630">
                  <c:v>2.3785556220985016E-4</c:v>
                </c:pt>
                <c:pt idx="631">
                  <c:v>2.2723701032547133E-4</c:v>
                </c:pt>
                <c:pt idx="632">
                  <c:v>2.7395863861667927E-4</c:v>
                </c:pt>
                <c:pt idx="633">
                  <c:v>3.1855655653107036E-4</c:v>
                </c:pt>
                <c:pt idx="634">
                  <c:v>3.1643284615419463E-4</c:v>
                </c:pt>
                <c:pt idx="635">
                  <c:v>3.3554623954601756E-4</c:v>
                </c:pt>
                <c:pt idx="636">
                  <c:v>3.58907053691651E-4</c:v>
                </c:pt>
                <c:pt idx="637">
                  <c:v>3.928864197216633E-4</c:v>
                </c:pt>
                <c:pt idx="638">
                  <c:v>4.2686578575161662E-4</c:v>
                </c:pt>
                <c:pt idx="639">
                  <c:v>4.4385546876656381E-4</c:v>
                </c:pt>
                <c:pt idx="640">
                  <c:v>4.7571112441970032E-4</c:v>
                </c:pt>
                <c:pt idx="641">
                  <c:v>4.7571112441970032E-4</c:v>
                </c:pt>
                <c:pt idx="642">
                  <c:v>4.7358741404282453E-4</c:v>
                </c:pt>
                <c:pt idx="643">
                  <c:v>4.9482451781152331E-4</c:v>
                </c:pt>
                <c:pt idx="644">
                  <c:v>5.160616215802809E-4</c:v>
                </c:pt>
                <c:pt idx="645">
                  <c:v>5.3729872534903861E-4</c:v>
                </c:pt>
                <c:pt idx="646">
                  <c:v>5.2455646308778407E-4</c:v>
                </c:pt>
                <c:pt idx="647">
                  <c:v>5.2455646308778407E-4</c:v>
                </c:pt>
                <c:pt idx="648">
                  <c:v>5.7127809137905085E-4</c:v>
                </c:pt>
                <c:pt idx="649">
                  <c:v>5.670306706252404E-4</c:v>
                </c:pt>
                <c:pt idx="650">
                  <c:v>5.4791727723341752E-4</c:v>
                </c:pt>
                <c:pt idx="651">
                  <c:v>5.5004098761029325E-4</c:v>
                </c:pt>
                <c:pt idx="652">
                  <c:v>5.7977293288649504E-4</c:v>
                </c:pt>
                <c:pt idx="653">
                  <c:v>5.7977293288649504E-4</c:v>
                </c:pt>
                <c:pt idx="654">
                  <c:v>5.7552551213280244E-4</c:v>
                </c:pt>
                <c:pt idx="655">
                  <c:v>5.564121187408616E-4</c:v>
                </c:pt>
                <c:pt idx="656">
                  <c:v>5.0969049044965369E-4</c:v>
                </c:pt>
                <c:pt idx="657">
                  <c:v>5.0756678007283682E-4</c:v>
                </c:pt>
                <c:pt idx="658">
                  <c:v>5.0331935931902637E-4</c:v>
                </c:pt>
                <c:pt idx="659">
                  <c:v>4.7358741404282453E-4</c:v>
                </c:pt>
                <c:pt idx="660">
                  <c:v>4.5447402065094267E-4</c:v>
                </c:pt>
                <c:pt idx="661">
                  <c:v>4.098761027366105E-4</c:v>
                </c:pt>
                <c:pt idx="662">
                  <c:v>3.8863899896788228E-4</c:v>
                </c:pt>
                <c:pt idx="663">
                  <c:v>3.0517718115673535E-4</c:v>
                </c:pt>
                <c:pt idx="664">
                  <c:v>2.293607207023471E-4</c:v>
                </c:pt>
                <c:pt idx="665">
                  <c:v>2.1534423221496114E-4</c:v>
                </c:pt>
                <c:pt idx="666">
                  <c:v>1.822143503357522E-4</c:v>
                </c:pt>
                <c:pt idx="667">
                  <c:v>1.2572365431092459E-4</c:v>
                </c:pt>
                <c:pt idx="668">
                  <c:v>6.392368234390755E-5</c:v>
                </c:pt>
                <c:pt idx="669">
                  <c:v>2.3148443107910498E-5</c:v>
                </c:pt>
                <c:pt idx="670">
                  <c:v>2.7395863861669401E-5</c:v>
                </c:pt>
                <c:pt idx="671">
                  <c:v>3.737730263297519E-5</c:v>
                </c:pt>
                <c:pt idx="672">
                  <c:v>5.9676261590152327E-5</c:v>
                </c:pt>
                <c:pt idx="673">
                  <c:v>1.5936322668059811E-4</c:v>
                </c:pt>
                <c:pt idx="674">
                  <c:v>1.8661043081588772E-4</c:v>
                </c:pt>
                <c:pt idx="675">
                  <c:v>1.9262053118243759E-4</c:v>
                </c:pt>
                <c:pt idx="676">
                  <c:v>2.4592566164196629E-4</c:v>
                </c:pt>
                <c:pt idx="677">
                  <c:v>2.9392151615930556E-4</c:v>
                </c:pt>
                <c:pt idx="678">
                  <c:v>3.393689182243969E-4</c:v>
                </c:pt>
                <c:pt idx="679">
                  <c:v>3.8163075472420402E-4</c:v>
                </c:pt>
                <c:pt idx="680">
                  <c:v>4.4640392121885597E-4</c:v>
                </c:pt>
                <c:pt idx="681">
                  <c:v>5.160616215802809E-4</c:v>
                </c:pt>
                <c:pt idx="682">
                  <c:v>5.5343892421327087E-4</c:v>
                </c:pt>
                <c:pt idx="683">
                  <c:v>5.6766778373832088E-4</c:v>
                </c:pt>
                <c:pt idx="684">
                  <c:v>5.6766778373832088E-4</c:v>
                </c:pt>
                <c:pt idx="685">
                  <c:v>5.7722448043426181E-4</c:v>
                </c:pt>
                <c:pt idx="686">
                  <c:v>6.3074198193145453E-4</c:v>
                </c:pt>
                <c:pt idx="687">
                  <c:v>6.4348424419270907E-4</c:v>
                </c:pt>
                <c:pt idx="688">
                  <c:v>6.6259763758459104E-4</c:v>
                </c:pt>
                <c:pt idx="689">
                  <c:v>7.220615281370241E-4</c:v>
                </c:pt>
                <c:pt idx="690">
                  <c:v>7.2206152813705359E-4</c:v>
                </c:pt>
                <c:pt idx="691">
                  <c:v>7.4542234228265755E-4</c:v>
                </c:pt>
                <c:pt idx="692">
                  <c:v>8.0276252245824425E-4</c:v>
                </c:pt>
                <c:pt idx="693">
                  <c:v>8.3886559886510285E-4</c:v>
                </c:pt>
                <c:pt idx="694">
                  <c:v>8.8983464791006234E-4</c:v>
                </c:pt>
                <c:pt idx="695">
                  <c:v>8.8558722715631076E-4</c:v>
                </c:pt>
                <c:pt idx="696">
                  <c:v>8.0276252245824425E-4</c:v>
                </c:pt>
                <c:pt idx="697">
                  <c:v>7.8364912906636239E-4</c:v>
                </c:pt>
                <c:pt idx="698">
                  <c:v>8.6435012338755316E-4</c:v>
                </c:pt>
                <c:pt idx="699">
                  <c:v>9.2721195054302282E-4</c:v>
                </c:pt>
                <c:pt idx="700">
                  <c:v>9.6331502694988131E-4</c:v>
                </c:pt>
                <c:pt idx="701">
                  <c:v>9.8115419411561717E-4</c:v>
                </c:pt>
                <c:pt idx="702">
                  <c:v>9.5906760619612983E-4</c:v>
                </c:pt>
                <c:pt idx="703">
                  <c:v>9.3910472865353298E-4</c:v>
                </c:pt>
                <c:pt idx="704">
                  <c:v>9.1468205931947641E-4</c:v>
                </c:pt>
                <c:pt idx="705">
                  <c:v>9.1786762488479002E-4</c:v>
                </c:pt>
                <c:pt idx="706">
                  <c:v>9.8722800579348216E-4</c:v>
                </c:pt>
                <c:pt idx="707">
                  <c:v>9.8752532524624438E-4</c:v>
                </c:pt>
                <c:pt idx="708">
                  <c:v>9.0257691017129487E-4</c:v>
                </c:pt>
                <c:pt idx="709">
                  <c:v>8.2442436830235946E-4</c:v>
                </c:pt>
                <c:pt idx="710">
                  <c:v>7.3565327454902312E-4</c:v>
                </c:pt>
                <c:pt idx="711">
                  <c:v>6.6089866928307269E-4</c:v>
                </c:pt>
                <c:pt idx="712">
                  <c:v>6.6811928456444439E-4</c:v>
                </c:pt>
                <c:pt idx="713">
                  <c:v>6.7533989984581619E-4</c:v>
                </c:pt>
                <c:pt idx="714">
                  <c:v>6.349894026852355E-4</c:v>
                </c:pt>
                <c:pt idx="715">
                  <c:v>5.882677743939981E-4</c:v>
                </c:pt>
                <c:pt idx="716">
                  <c:v>5.3729872534903861E-4</c:v>
                </c:pt>
                <c:pt idx="717">
                  <c:v>4.5447402065094267E-4</c:v>
                </c:pt>
                <c:pt idx="718">
                  <c:v>4.0138126122910744E-4</c:v>
                </c:pt>
                <c:pt idx="719">
                  <c:v>3.6103076406846782E-4</c:v>
                </c:pt>
                <c:pt idx="720">
                  <c:v>3.1430913577725991E-4</c:v>
                </c:pt>
                <c:pt idx="721">
                  <c:v>2.6758750748611093E-4</c:v>
                </c:pt>
                <c:pt idx="722">
                  <c:v>1.1892778110492508E-4</c:v>
                </c:pt>
                <c:pt idx="723">
                  <c:v>6.5835021683089835E-5</c:v>
                </c:pt>
                <c:pt idx="724">
                  <c:v>7.2206152813776084E-5</c:v>
                </c:pt>
                <c:pt idx="725">
                  <c:v>8.4948415075030693E-6</c:v>
                </c:pt>
                <c:pt idx="726">
                  <c:v>3.6103076406829102E-5</c:v>
                </c:pt>
                <c:pt idx="727">
                  <c:v>8.0700994321161265E-5</c:v>
                </c:pt>
                <c:pt idx="728">
                  <c:v>1.5078343675800266E-4</c:v>
                </c:pt>
                <c:pt idx="729">
                  <c:v>2.1661845844121039E-4</c:v>
                </c:pt>
                <c:pt idx="730">
                  <c:v>2.4210298296360169E-4</c:v>
                </c:pt>
                <c:pt idx="731">
                  <c:v>2.6971121786292774E-4</c:v>
                </c:pt>
                <c:pt idx="732">
                  <c:v>3.8439157821410126E-4</c:v>
                </c:pt>
                <c:pt idx="733">
                  <c:v>4.9482451781164116E-4</c:v>
                </c:pt>
                <c:pt idx="734">
                  <c:v>5.8189664326337078E-4</c:v>
                </c:pt>
                <c:pt idx="735">
                  <c:v>6.3923682343895759E-4</c:v>
                </c:pt>
                <c:pt idx="736">
                  <c:v>7.3268008002137341E-4</c:v>
                </c:pt>
                <c:pt idx="737">
                  <c:v>8.2399962622697247E-4</c:v>
                </c:pt>
                <c:pt idx="738">
                  <c:v>8.1975220547322099E-4</c:v>
                </c:pt>
                <c:pt idx="739">
                  <c:v>8.1550478471946941E-4</c:v>
                </c:pt>
                <c:pt idx="740">
                  <c:v>8.5160786112629852E-4</c:v>
                </c:pt>
                <c:pt idx="741">
                  <c:v>8.558552818800501E-4</c:v>
                </c:pt>
                <c:pt idx="742">
                  <c:v>8.5797899225698482E-4</c:v>
                </c:pt>
                <c:pt idx="743">
                  <c:v>8.9408206866381382E-4</c:v>
                </c:pt>
                <c:pt idx="744">
                  <c:v>9.3443256582439451E-4</c:v>
                </c:pt>
                <c:pt idx="745">
                  <c:v>9.6628822147747204E-4</c:v>
                </c:pt>
                <c:pt idx="746">
                  <c:v>1.0087624290149875E-3</c:v>
                </c:pt>
                <c:pt idx="747">
                  <c:v>1.0448655054219344E-3</c:v>
                </c:pt>
                <c:pt idx="748">
                  <c:v>1.0491129261755681E-3</c:v>
                </c:pt>
                <c:pt idx="749">
                  <c:v>1.0724737403211425E-3</c:v>
                </c:pt>
                <c:pt idx="750">
                  <c:v>1.0894634233361486E-3</c:v>
                </c:pt>
                <c:pt idx="751">
                  <c:v>1.0533603469293196E-3</c:v>
                </c:pt>
                <c:pt idx="752">
                  <c:v>1.0448655054218165E-3</c:v>
                </c:pt>
                <c:pt idx="753">
                  <c:v>1.0767211610750119E-3</c:v>
                </c:pt>
                <c:pt idx="754">
                  <c:v>1.0852160025825151E-3</c:v>
                </c:pt>
                <c:pt idx="755">
                  <c:v>1.0427417950449997E-3</c:v>
                </c:pt>
                <c:pt idx="756">
                  <c:v>1.0108861393919222E-3</c:v>
                </c:pt>
                <c:pt idx="757">
                  <c:v>1.0448655054218165E-3</c:v>
                </c:pt>
                <c:pt idx="758">
                  <c:v>1.0469892157987512E-3</c:v>
                </c:pt>
                <c:pt idx="759">
                  <c:v>1.0321232431605618E-3</c:v>
                </c:pt>
                <c:pt idx="760">
                  <c:v>1.004515008261236E-3</c:v>
                </c:pt>
                <c:pt idx="761">
                  <c:v>9.8540161486941288E-4</c:v>
                </c:pt>
                <c:pt idx="762">
                  <c:v>9.7053564223122362E-4</c:v>
                </c:pt>
                <c:pt idx="763">
                  <c:v>9.535459592162175E-4</c:v>
                </c:pt>
                <c:pt idx="764">
                  <c:v>9.2806143469382617E-4</c:v>
                </c:pt>
                <c:pt idx="765">
                  <c:v>8.2399962622697247E-4</c:v>
                </c:pt>
                <c:pt idx="766">
                  <c:v>8.4311301961885444E-4</c:v>
                </c:pt>
                <c:pt idx="767">
                  <c:v>8.6222641301067732E-4</c:v>
                </c:pt>
                <c:pt idx="768">
                  <c:v>7.7303057718201298E-4</c:v>
                </c:pt>
                <c:pt idx="769">
                  <c:v>6.6047392720765632E-4</c:v>
                </c:pt>
                <c:pt idx="770">
                  <c:v>5.6915438100211624E-4</c:v>
                </c:pt>
                <c:pt idx="771">
                  <c:v>5.3092759421841129E-4</c:v>
                </c:pt>
                <c:pt idx="772">
                  <c:v>4.5659773102784789E-4</c:v>
                </c:pt>
                <c:pt idx="773">
                  <c:v>3.4404108105352062E-4</c:v>
                </c:pt>
                <c:pt idx="774">
                  <c:v>3.3830706303597372E-4</c:v>
                </c:pt>
                <c:pt idx="775">
                  <c:v>3.4658953350575386E-4</c:v>
                </c:pt>
                <c:pt idx="776">
                  <c:v>2.652514260715122E-4</c:v>
                </c:pt>
                <c:pt idx="777">
                  <c:v>1.7924115580813204E-4</c:v>
                </c:pt>
                <c:pt idx="778">
                  <c:v>8.388655988650439E-5</c:v>
                </c:pt>
                <c:pt idx="779">
                  <c:v>3.8014415746040871E-5</c:v>
                </c:pt>
                <c:pt idx="780">
                  <c:v>1.1807829695417698E-4</c:v>
                </c:pt>
                <c:pt idx="781">
                  <c:v>1.8143749707989822E-4</c:v>
                </c:pt>
                <c:pt idx="782">
                  <c:v>1.7817930061970151E-4</c:v>
                </c:pt>
                <c:pt idx="783">
                  <c:v>1.3145767232847883E-4</c:v>
                </c:pt>
                <c:pt idx="784">
                  <c:v>1.182906679918594E-4</c:v>
                </c:pt>
                <c:pt idx="785">
                  <c:v>1.4674838704197406E-4</c:v>
                </c:pt>
                <c:pt idx="786">
                  <c:v>1.6798549081070225E-4</c:v>
                </c:pt>
                <c:pt idx="787">
                  <c:v>2.8691327191562735E-4</c:v>
                </c:pt>
                <c:pt idx="788">
                  <c:v>4.00319406040699E-4</c:v>
                </c:pt>
                <c:pt idx="789">
                  <c:v>3.4361633897813369E-4</c:v>
                </c:pt>
                <c:pt idx="790">
                  <c:v>3.1261016747580054E-4</c:v>
                </c:pt>
                <c:pt idx="791">
                  <c:v>3.6379158755845347E-4</c:v>
                </c:pt>
                <c:pt idx="792">
                  <c:v>4.0223074537985181E-4</c:v>
                </c:pt>
                <c:pt idx="793">
                  <c:v>3.8332972302569288E-4</c:v>
                </c:pt>
                <c:pt idx="794">
                  <c:v>4.8250699762571457E-4</c:v>
                </c:pt>
                <c:pt idx="795">
                  <c:v>4.7528638234431338E-4</c:v>
                </c:pt>
                <c:pt idx="796">
                  <c:v>4.3897093489979078E-4</c:v>
                </c:pt>
                <c:pt idx="797">
                  <c:v>5.01832762055231E-4</c:v>
                </c:pt>
                <c:pt idx="798">
                  <c:v>4.7995854517345185E-4</c:v>
                </c:pt>
                <c:pt idx="799">
                  <c:v>5.1075234563812105E-4</c:v>
                </c:pt>
                <c:pt idx="800">
                  <c:v>5.6129665260772304E-4</c:v>
                </c:pt>
                <c:pt idx="801">
                  <c:v>5.9973581042912138E-4</c:v>
                </c:pt>
                <c:pt idx="802">
                  <c:v>7.2779554615458569E-4</c:v>
                </c:pt>
                <c:pt idx="803">
                  <c:v>7.5115636030020439E-4</c:v>
                </c:pt>
                <c:pt idx="804">
                  <c:v>7.0910689483810545E-4</c:v>
                </c:pt>
                <c:pt idx="805">
                  <c:v>7.4754605265952591E-4</c:v>
                </c:pt>
                <c:pt idx="806">
                  <c:v>7.9420396963943542E-4</c:v>
                </c:pt>
                <c:pt idx="807">
                  <c:v>8.7981073493121199E-4</c:v>
                </c:pt>
                <c:pt idx="808">
                  <c:v>8.7008414140512949E-4</c:v>
                </c:pt>
                <c:pt idx="809">
                  <c:v>8.2867178905609619E-4</c:v>
                </c:pt>
                <c:pt idx="810">
                  <c:v>9.004531997944264E-4</c:v>
                </c:pt>
                <c:pt idx="811">
                  <c:v>9.1850473799785575E-4</c:v>
                </c:pt>
                <c:pt idx="812">
                  <c:v>9.0894804130191471E-4</c:v>
                </c:pt>
                <c:pt idx="813">
                  <c:v>9.0109031290749213E-4</c:v>
                </c:pt>
                <c:pt idx="814">
                  <c:v>9.131954620556663E-4</c:v>
                </c:pt>
                <c:pt idx="815">
                  <c:v>9.6416451110065528E-4</c:v>
                </c:pt>
                <c:pt idx="816">
                  <c:v>1.029999532783745E-3</c:v>
                </c:pt>
                <c:pt idx="817">
                  <c:v>1.0661026091905743E-3</c:v>
                </c:pt>
                <c:pt idx="818">
                  <c:v>9.9814387713060854E-4</c:v>
                </c:pt>
                <c:pt idx="819">
                  <c:v>1.0427417950449407E-3</c:v>
                </c:pt>
                <c:pt idx="820">
                  <c:v>1.0937108440899591E-3</c:v>
                </c:pt>
                <c:pt idx="821">
                  <c:v>1.0257521120299346E-3</c:v>
                </c:pt>
                <c:pt idx="822">
                  <c:v>9.8752532524622964E-4</c:v>
                </c:pt>
                <c:pt idx="823">
                  <c:v>9.4292740733189757E-4</c:v>
                </c:pt>
                <c:pt idx="824">
                  <c:v>8.622264130107363E-4</c:v>
                </c:pt>
                <c:pt idx="825">
                  <c:v>7.2630894889080507E-4</c:v>
                </c:pt>
                <c:pt idx="826">
                  <c:v>7.1356668662955053E-4</c:v>
                </c:pt>
                <c:pt idx="827">
                  <c:v>7.6241202529763418E-4</c:v>
                </c:pt>
                <c:pt idx="828">
                  <c:v>6.7958732059953818E-4</c:v>
                </c:pt>
                <c:pt idx="829">
                  <c:v>5.1818533195721562E-4</c:v>
                </c:pt>
                <c:pt idx="830">
                  <c:v>4.1624723386717884E-4</c:v>
                </c:pt>
                <c:pt idx="831">
                  <c:v>3.610307640685268E-4</c:v>
                </c:pt>
                <c:pt idx="832">
                  <c:v>3.7589673670671611E-4</c:v>
                </c:pt>
                <c:pt idx="833">
                  <c:v>4.1837094424411356E-4</c:v>
                </c:pt>
                <c:pt idx="834">
                  <c:v>3.9288641972160432E-4</c:v>
                </c:pt>
                <c:pt idx="835">
                  <c:v>3.1855655653112934E-4</c:v>
                </c:pt>
                <c:pt idx="836">
                  <c:v>2.3360814145609863E-4</c:v>
                </c:pt>
                <c:pt idx="837">
                  <c:v>2.1024732731052414E-4</c:v>
                </c:pt>
                <c:pt idx="838">
                  <c:v>1.7414425090357715E-4</c:v>
                </c:pt>
                <c:pt idx="839">
                  <c:v>1.3804117449674804E-4</c:v>
                </c:pt>
                <c:pt idx="840">
                  <c:v>8.919583582866434E-5</c:v>
                </c:pt>
                <c:pt idx="841">
                  <c:v>6.371131130615513E-5</c:v>
                </c:pt>
                <c:pt idx="842">
                  <c:v>6.3711311305683573E-6</c:v>
                </c:pt>
                <c:pt idx="843">
                  <c:v>3.6103076406829102E-5</c:v>
                </c:pt>
                <c:pt idx="844">
                  <c:v>2.1237103768168227E-6</c:v>
                </c:pt>
                <c:pt idx="845">
                  <c:v>4.6721628291266882E-5</c:v>
                </c:pt>
                <c:pt idx="846">
                  <c:v>1.8263909241108021E-4</c:v>
                </c:pt>
                <c:pt idx="847">
                  <c:v>2.3997927258666697E-4</c:v>
                </c:pt>
                <c:pt idx="848">
                  <c:v>3.2068026690794616E-4</c:v>
                </c:pt>
                <c:pt idx="849">
                  <c:v>3.2492768766169769E-4</c:v>
                </c:pt>
                <c:pt idx="850">
                  <c:v>2.2298958957166085E-4</c:v>
                </c:pt>
                <c:pt idx="851">
                  <c:v>2.8882461125475067E-4</c:v>
                </c:pt>
                <c:pt idx="852">
                  <c:v>3.3129881879226603E-4</c:v>
                </c:pt>
                <c:pt idx="853">
                  <c:v>2.782060593704308E-4</c:v>
                </c:pt>
                <c:pt idx="854">
                  <c:v>3.1430913577737776E-4</c:v>
                </c:pt>
                <c:pt idx="855">
                  <c:v>3.3129881879226603E-4</c:v>
                </c:pt>
                <c:pt idx="856">
                  <c:v>3.1643284615419463E-4</c:v>
                </c:pt>
                <c:pt idx="857">
                  <c:v>3.3766994992289335E-4</c:v>
                </c:pt>
                <c:pt idx="858">
                  <c:v>3.610307640685268E-4</c:v>
                </c:pt>
                <c:pt idx="859">
                  <c:v>3.6103076406846782E-4</c:v>
                </c:pt>
                <c:pt idx="860">
                  <c:v>3.6740189519915406E-4</c:v>
                </c:pt>
                <c:pt idx="861">
                  <c:v>4.3748433763593649E-4</c:v>
                </c:pt>
                <c:pt idx="862">
                  <c:v>4.6721628291219726E-4</c:v>
                </c:pt>
                <c:pt idx="863">
                  <c:v>4.9482451781158218E-4</c:v>
                </c:pt>
                <c:pt idx="864">
                  <c:v>5.160616215802809E-4</c:v>
                </c:pt>
                <c:pt idx="865">
                  <c:v>5.4791727723335854E-4</c:v>
                </c:pt>
                <c:pt idx="866">
                  <c:v>5.7127809137905085E-4</c:v>
                </c:pt>
                <c:pt idx="867">
                  <c:v>5.9251519514774969E-4</c:v>
                </c:pt>
                <c:pt idx="868">
                  <c:v>6.4985537532333639E-4</c:v>
                </c:pt>
                <c:pt idx="869">
                  <c:v>6.7109247909203512E-4</c:v>
                </c:pt>
                <c:pt idx="870">
                  <c:v>6.5410279607708798E-4</c:v>
                </c:pt>
                <c:pt idx="871">
                  <c:v>6.3711311306208175E-4</c:v>
                </c:pt>
                <c:pt idx="872">
                  <c:v>6.4560795456958492E-4</c:v>
                </c:pt>
                <c:pt idx="873">
                  <c:v>6.4773166494646066E-4</c:v>
                </c:pt>
                <c:pt idx="874">
                  <c:v>5.8614406401712236E-4</c:v>
                </c:pt>
                <c:pt idx="875">
                  <c:v>5.9676261590150116E-4</c:v>
                </c:pt>
                <c:pt idx="876">
                  <c:v>6.1162858853963155E-4</c:v>
                </c:pt>
                <c:pt idx="877">
                  <c:v>5.4791727723335854E-4</c:v>
                </c:pt>
                <c:pt idx="878">
                  <c:v>5.3305130459528713E-4</c:v>
                </c:pt>
                <c:pt idx="879">
                  <c:v>5.2243275271090823E-4</c:v>
                </c:pt>
                <c:pt idx="880">
                  <c:v>4.5447402065100159E-4</c:v>
                </c:pt>
                <c:pt idx="881">
                  <c:v>4.905770970578307E-4</c:v>
                </c:pt>
                <c:pt idx="882">
                  <c:v>5.5004098761023427E-4</c:v>
                </c:pt>
                <c:pt idx="883">
                  <c:v>5.6703067062529938E-4</c:v>
                </c:pt>
                <c:pt idx="884">
                  <c:v>5.3942243572591435E-4</c:v>
                </c:pt>
                <c:pt idx="885">
                  <c:v>4.7783483479651713E-4</c:v>
                </c:pt>
                <c:pt idx="886">
                  <c:v>4.2474207537474083E-4</c:v>
                </c:pt>
                <c:pt idx="887">
                  <c:v>4.077523923597347E-4</c:v>
                </c:pt>
                <c:pt idx="888">
                  <c:v>3.8014415746040866E-4</c:v>
                </c:pt>
                <c:pt idx="889">
                  <c:v>3.9501013009848011E-4</c:v>
                </c:pt>
                <c:pt idx="890">
                  <c:v>3.6952560557597088E-4</c:v>
                </c:pt>
                <c:pt idx="891">
                  <c:v>2.5696895560173207E-4</c:v>
                </c:pt>
                <c:pt idx="892">
                  <c:v>1.8476280278801493E-4</c:v>
                </c:pt>
                <c:pt idx="893">
                  <c:v>2.0387619617989682E-4</c:v>
                </c:pt>
                <c:pt idx="894">
                  <c:v>2.2298958957171978E-4</c:v>
                </c:pt>
                <c:pt idx="895">
                  <c:v>1.5927827826550572E-4</c:v>
                </c:pt>
                <c:pt idx="896">
                  <c:v>1.1043293959742201E-4</c:v>
                </c:pt>
                <c:pt idx="897">
                  <c:v>1.0830922922060519E-4</c:v>
                </c:pt>
                <c:pt idx="898">
                  <c:v>8.4948415074912809E-5</c:v>
                </c:pt>
                <c:pt idx="899">
                  <c:v>7.6453573567409735E-5</c:v>
                </c:pt>
                <c:pt idx="900">
                  <c:v>1.3167004336617967E-4</c:v>
                </c:pt>
                <c:pt idx="901">
                  <c:v>1.2529891223561133E-4</c:v>
                </c:pt>
                <c:pt idx="902">
                  <c:v>6.371131130615513E-5</c:v>
                </c:pt>
                <c:pt idx="903">
                  <c:v>8.2824704698095984E-5</c:v>
                </c:pt>
                <c:pt idx="904">
                  <c:v>1.1468036035117355E-4</c:v>
                </c:pt>
                <c:pt idx="905">
                  <c:v>1.4865972638071427E-5</c:v>
                </c:pt>
                <c:pt idx="906">
                  <c:v>6.3711311305683573E-6</c:v>
                </c:pt>
                <c:pt idx="907">
                  <c:v>8.4948415075030689E-5</c:v>
                </c:pt>
                <c:pt idx="908">
                  <c:v>1.3804117449674804E-4</c:v>
                </c:pt>
                <c:pt idx="909">
                  <c:v>1.2317520185867661E-4</c:v>
                </c:pt>
                <c:pt idx="910">
                  <c:v>1.2317520185867661E-4</c:v>
                </c:pt>
                <c:pt idx="911">
                  <c:v>1.5715456788868888E-4</c:v>
                </c:pt>
                <c:pt idx="912">
                  <c:v>2.6121637635542468E-4</c:v>
                </c:pt>
                <c:pt idx="913">
                  <c:v>3.7377302632978139E-4</c:v>
                </c:pt>
                <c:pt idx="914">
                  <c:v>4.2686578575161662E-4</c:v>
                </c:pt>
                <c:pt idx="915">
                  <c:v>4.2261836499786509E-4</c:v>
                </c:pt>
                <c:pt idx="916">
                  <c:v>3.9925755085229057E-4</c:v>
                </c:pt>
                <c:pt idx="917">
                  <c:v>4.5235031027406687E-4</c:v>
                </c:pt>
                <c:pt idx="918">
                  <c:v>5.457935668564828E-4</c:v>
                </c:pt>
                <c:pt idx="919">
                  <c:v>5.6065953949461307E-4</c:v>
                </c:pt>
                <c:pt idx="920">
                  <c:v>4.9907193856527478E-4</c:v>
                </c:pt>
                <c:pt idx="921">
                  <c:v>4.6084515178156993E-4</c:v>
                </c:pt>
                <c:pt idx="922">
                  <c:v>4.9907193856527478E-4</c:v>
                </c:pt>
                <c:pt idx="923">
                  <c:v>6.1799971967022938E-4</c:v>
                </c:pt>
                <c:pt idx="924">
                  <c:v>6.7533989984581619E-4</c:v>
                </c:pt>
                <c:pt idx="925">
                  <c:v>6.5176671466251875E-4</c:v>
                </c:pt>
                <c:pt idx="926">
                  <c:v>5.2965336799227992E-4</c:v>
                </c:pt>
                <c:pt idx="927">
                  <c:v>4.7507401130663464E-4</c:v>
                </c:pt>
                <c:pt idx="928">
                  <c:v>4.5978329659314681E-4</c:v>
                </c:pt>
                <c:pt idx="929">
                  <c:v>3.6952560557601511E-4</c:v>
                </c:pt>
                <c:pt idx="930">
                  <c:v>2.9519574238543692E-4</c:v>
                </c:pt>
                <c:pt idx="931">
                  <c:v>2.904917239006614E-4</c:v>
                </c:pt>
                <c:pt idx="932">
                  <c:v>3.0199161559142906E-4</c:v>
                </c:pt>
                <c:pt idx="933">
                  <c:v>2.4252772503896653E-4</c:v>
                </c:pt>
                <c:pt idx="934">
                  <c:v>1.5566797062483459E-4</c:v>
                </c:pt>
                <c:pt idx="935">
                  <c:v>1.3358138270536197E-4</c:v>
                </c:pt>
                <c:pt idx="936">
                  <c:v>4.0138126122916636E-5</c:v>
                </c:pt>
                <c:pt idx="937">
                  <c:v>5.3092759421599456E-6</c:v>
                </c:pt>
                <c:pt idx="938">
                  <c:v>4.3960804801310697E-5</c:v>
                </c:pt>
                <c:pt idx="939">
                  <c:v>1.0915871337129066E-4</c:v>
                </c:pt>
                <c:pt idx="940">
                  <c:v>1.8901022354176646E-4</c:v>
                </c:pt>
                <c:pt idx="941">
                  <c:v>3.1006171502353781E-4</c:v>
                </c:pt>
                <c:pt idx="942">
                  <c:v>3.8863899896788228E-4</c:v>
                </c:pt>
                <c:pt idx="943">
                  <c:v>4.6721628291219726E-4</c:v>
                </c:pt>
                <c:pt idx="944">
                  <c:v>5.3092759421841129E-4</c:v>
                </c:pt>
                <c:pt idx="945">
                  <c:v>5.3305130459528713E-4</c:v>
                </c:pt>
                <c:pt idx="946">
                  <c:v>6.1375229891650728E-4</c:v>
                </c:pt>
                <c:pt idx="947">
                  <c:v>6.9020587248397596E-4</c:v>
                </c:pt>
                <c:pt idx="948">
                  <c:v>6.8808216210704124E-4</c:v>
                </c:pt>
                <c:pt idx="949">
                  <c:v>7.7090686680513724E-4</c:v>
                </c:pt>
                <c:pt idx="950">
                  <c:v>8.8558722715631076E-4</c:v>
                </c:pt>
                <c:pt idx="951">
                  <c:v>9.2593772431689145E-4</c:v>
                </c:pt>
                <c:pt idx="952">
                  <c:v>1.0554840573062248E-3</c:v>
                </c:pt>
                <c:pt idx="953">
                  <c:v>1.1319376308736345E-3</c:v>
                </c:pt>
                <c:pt idx="954">
                  <c:v>1.1744118384111205E-3</c:v>
                </c:pt>
                <c:pt idx="955">
                  <c:v>1.2678550949935658E-3</c:v>
                </c:pt>
                <c:pt idx="956">
                  <c:v>1.2729519998980617E-3</c:v>
                </c:pt>
                <c:pt idx="957">
                  <c:v>1.3313540352620863E-3</c:v>
                </c:pt>
                <c:pt idx="958">
                  <c:v>1.4075952377918615E-3</c:v>
                </c:pt>
                <c:pt idx="959">
                  <c:v>1.3570509308222596E-3</c:v>
                </c:pt>
                <c:pt idx="960">
                  <c:v>1.3224344516792111E-3</c:v>
                </c:pt>
                <c:pt idx="961">
                  <c:v>1.4063210115657302E-3</c:v>
                </c:pt>
                <c:pt idx="962">
                  <c:v>1.4912545606680344E-3</c:v>
                </c:pt>
                <c:pt idx="963">
                  <c:v>1.5785539231301766E-3</c:v>
                </c:pt>
                <c:pt idx="964">
                  <c:v>1.6042508186903425E-3</c:v>
                </c:pt>
                <c:pt idx="965">
                  <c:v>1.5747312444518047E-3</c:v>
                </c:pt>
                <c:pt idx="966">
                  <c:v>1.5789786652055415E-3</c:v>
                </c:pt>
                <c:pt idx="967">
                  <c:v>1.5906590722783581E-3</c:v>
                </c:pt>
                <c:pt idx="968">
                  <c:v>1.6076487552933642E-3</c:v>
                </c:pt>
                <c:pt idx="969">
                  <c:v>1.6373807005695662E-3</c:v>
                </c:pt>
                <c:pt idx="970">
                  <c:v>1.6798549081070814E-3</c:v>
                </c:pt>
                <c:pt idx="971">
                  <c:v>1.6203910175545599E-3</c:v>
                </c:pt>
                <c:pt idx="972">
                  <c:v>1.5821642307708552E-3</c:v>
                </c:pt>
                <c:pt idx="973">
                  <c:v>1.5354426024796473E-3</c:v>
                </c:pt>
                <c:pt idx="974">
                  <c:v>1.4335045043897873E-3</c:v>
                </c:pt>
                <c:pt idx="975">
                  <c:v>1.3570509308222596E-3</c:v>
                </c:pt>
                <c:pt idx="976">
                  <c:v>1.3230715647922474E-3</c:v>
                </c:pt>
                <c:pt idx="977">
                  <c:v>1.3018344610234895E-3</c:v>
                </c:pt>
                <c:pt idx="978">
                  <c:v>1.1998963629335708E-3</c:v>
                </c:pt>
                <c:pt idx="979">
                  <c:v>1.0342469535374965E-3</c:v>
                </c:pt>
                <c:pt idx="980">
                  <c:v>9.0894804130188533E-4</c:v>
                </c:pt>
                <c:pt idx="981">
                  <c:v>8.4098930924197859E-4</c:v>
                </c:pt>
                <c:pt idx="982">
                  <c:v>7.4117492152887647E-4</c:v>
                </c:pt>
                <c:pt idx="983">
                  <c:v>6.3074198193145453E-4</c:v>
                </c:pt>
                <c:pt idx="984">
                  <c:v>5.0969049044971256E-4</c:v>
                </c:pt>
                <c:pt idx="985">
                  <c:v>3.6527818482227833E-4</c:v>
                </c:pt>
                <c:pt idx="986">
                  <c:v>1.805153820342634E-4</c:v>
                </c:pt>
                <c:pt idx="987">
                  <c:v>7.0082442436841379E-5</c:v>
                </c:pt>
                <c:pt idx="988">
                  <c:v>2.1237103768168227E-6</c:v>
                </c:pt>
                <c:pt idx="989">
                  <c:v>1.5715456788868888E-4</c:v>
                </c:pt>
                <c:pt idx="990">
                  <c:v>2.6758750748611093E-4</c:v>
                </c:pt>
                <c:pt idx="991">
                  <c:v>3.6740189519909514E-4</c:v>
                </c:pt>
                <c:pt idx="992">
                  <c:v>5.0544306969596108E-4</c:v>
                </c:pt>
                <c:pt idx="993">
                  <c:v>6.3711311306202288E-4</c:v>
                </c:pt>
                <c:pt idx="994">
                  <c:v>7.7090686680513724E-4</c:v>
                </c:pt>
                <c:pt idx="995">
                  <c:v>9.1319546205575477E-4</c:v>
                </c:pt>
                <c:pt idx="996">
                  <c:v>1.0278758224069283E-3</c:v>
                </c:pt>
                <c:pt idx="997">
                  <c:v>1.1340613412504808E-3</c:v>
                </c:pt>
                <c:pt idx="998">
                  <c:v>1.2784736468779152E-3</c:v>
                </c:pt>
                <c:pt idx="999">
                  <c:v>1.3931540072290886E-3</c:v>
                </c:pt>
                <c:pt idx="1000">
                  <c:v>1.4419993458971725E-3</c:v>
                </c:pt>
                <c:pt idx="1001">
                  <c:v>1.509958077957079E-3</c:v>
                </c:pt>
                <c:pt idx="1002">
                  <c:v>1.639504410946442E-3</c:v>
                </c:pt>
                <c:pt idx="1003">
                  <c:v>1.7796692958201247E-3</c:v>
                </c:pt>
                <c:pt idx="1004">
                  <c:v>1.932576442955062E-3</c:v>
                </c:pt>
                <c:pt idx="1005">
                  <c:v>1.9792980712463287E-3</c:v>
                </c:pt>
                <c:pt idx="1006">
                  <c:v>1.9516898363468849E-3</c:v>
                </c:pt>
                <c:pt idx="1007">
                  <c:v>2.006906306145537E-3</c:v>
                </c:pt>
                <c:pt idx="1008">
                  <c:v>2.08123616933613E-3</c:v>
                </c:pt>
                <c:pt idx="1009">
                  <c:v>2.1130918249892077E-3</c:v>
                </c:pt>
                <c:pt idx="1010">
                  <c:v>2.1152155353661422E-3</c:v>
                </c:pt>
                <c:pt idx="1011">
                  <c:v>2.1428237702654685E-3</c:v>
                </c:pt>
                <c:pt idx="1012">
                  <c:v>2.1874216881798006E-3</c:v>
                </c:pt>
                <c:pt idx="1013">
                  <c:v>2.2256484749636233E-3</c:v>
                </c:pt>
                <c:pt idx="1014">
                  <c:v>2.2426381579785703E-3</c:v>
                </c:pt>
                <c:pt idx="1015">
                  <c:v>2.2341433164711263E-3</c:v>
                </c:pt>
                <c:pt idx="1016">
                  <c:v>2.1768031362954807E-3</c:v>
                </c:pt>
                <c:pt idx="1017">
                  <c:v>2.1067206938586392E-3</c:v>
                </c:pt>
                <c:pt idx="1018">
                  <c:v>2.0769887485824375E-3</c:v>
                </c:pt>
                <c:pt idx="1019">
                  <c:v>2.0281434099143243E-3</c:v>
                </c:pt>
                <c:pt idx="1020">
                  <c:v>1.9665558089849858E-3</c:v>
                </c:pt>
                <c:pt idx="1021">
                  <c:v>1.9030568687164948E-3</c:v>
                </c:pt>
                <c:pt idx="1022">
                  <c:v>1.8219311323199024E-3</c:v>
                </c:pt>
                <c:pt idx="1023">
                  <c:v>1.7715991963879938E-3</c:v>
                </c:pt>
                <c:pt idx="1024">
                  <c:v>1.7112858216847869E-3</c:v>
                </c:pt>
                <c:pt idx="1025">
                  <c:v>1.6292766217714291E-3</c:v>
                </c:pt>
                <c:pt idx="1026">
                  <c:v>1.5477601226655149E-3</c:v>
                </c:pt>
                <c:pt idx="1027">
                  <c:v>1.4156653372239777E-3</c:v>
                </c:pt>
                <c:pt idx="1028">
                  <c:v>1.2842076648954914E-3</c:v>
                </c:pt>
                <c:pt idx="1029">
                  <c:v>1.167828336242829E-3</c:v>
                </c:pt>
                <c:pt idx="1030">
                  <c:v>1.0869149708839449E-3</c:v>
                </c:pt>
                <c:pt idx="1031">
                  <c:v>9.8285316241712066E-4</c:v>
                </c:pt>
                <c:pt idx="1032">
                  <c:v>8.4098930924197859E-4</c:v>
                </c:pt>
                <c:pt idx="1033">
                  <c:v>7.1144297625264519E-4</c:v>
                </c:pt>
                <c:pt idx="1034">
                  <c:v>5.9463890552462542E-4</c:v>
                </c:pt>
                <c:pt idx="1035">
                  <c:v>4.7571112441970032E-4</c:v>
                </c:pt>
                <c:pt idx="1036">
                  <c:v>3.5465963293789947E-4</c:v>
                </c:pt>
                <c:pt idx="1037">
                  <c:v>2.0387619617983789E-4</c:v>
                </c:pt>
                <c:pt idx="1038">
                  <c:v>7.2206152813717144E-5</c:v>
                </c:pt>
                <c:pt idx="1039">
                  <c:v>5.946389055246254E-5</c:v>
                </c:pt>
                <c:pt idx="1040">
                  <c:v>1.9962877542614528E-4</c:v>
                </c:pt>
                <c:pt idx="1041">
                  <c:v>3.4404108105352062E-4</c:v>
                </c:pt>
                <c:pt idx="1042">
                  <c:v>4.7146370366594879E-4</c:v>
                </c:pt>
                <c:pt idx="1043">
                  <c:v>5.6065953949467205E-4</c:v>
                </c:pt>
                <c:pt idx="1044">
                  <c:v>6.4773166494646066E-4</c:v>
                </c:pt>
                <c:pt idx="1045">
                  <c:v>7.7940170831258143E-4</c:v>
                </c:pt>
                <c:pt idx="1046">
                  <c:v>9.089480413019442E-4</c:v>
                </c:pt>
                <c:pt idx="1047">
                  <c:v>1.0087624290149875E-3</c:v>
                </c:pt>
                <c:pt idx="1048">
                  <c:v>1.1064531063512137E-3</c:v>
                </c:pt>
                <c:pt idx="1049">
                  <c:v>1.2041437836873223E-3</c:v>
                </c:pt>
                <c:pt idx="1050">
                  <c:v>1.2869684883854181E-3</c:v>
                </c:pt>
                <c:pt idx="1051">
                  <c:v>1.3549272204453839E-3</c:v>
                </c:pt>
                <c:pt idx="1052">
                  <c:v>1.4016488487366508E-3</c:v>
                </c:pt>
                <c:pt idx="1053">
                  <c:v>1.4844735534346877E-3</c:v>
                </c:pt>
                <c:pt idx="1054">
                  <c:v>1.5630508373789733E-3</c:v>
                </c:pt>
                <c:pt idx="1055">
                  <c:v>1.6161435968008084E-3</c:v>
                </c:pt>
                <c:pt idx="1056">
                  <c:v>1.6819786184838984E-3</c:v>
                </c:pt>
                <c:pt idx="1057">
                  <c:v>1.7499373505438639E-3</c:v>
                </c:pt>
                <c:pt idx="1058">
                  <c:v>1.7924115580813204E-3</c:v>
                </c:pt>
                <c:pt idx="1059">
                  <c:v>1.8072775307194507E-3</c:v>
                </c:pt>
                <c:pt idx="1060">
                  <c:v>1.8391331863725872E-3</c:v>
                </c:pt>
                <c:pt idx="1061">
                  <c:v>1.8794836835331679E-3</c:v>
                </c:pt>
                <c:pt idx="1062">
                  <c:v>1.9219578910706536E-3</c:v>
                </c:pt>
                <c:pt idx="1063">
                  <c:v>1.9516898363468554E-3</c:v>
                </c:pt>
                <c:pt idx="1064">
                  <c:v>1.9495661259700092E-3</c:v>
                </c:pt>
                <c:pt idx="1065">
                  <c:v>1.9296032484273828E-3</c:v>
                </c:pt>
                <c:pt idx="1066">
                  <c:v>1.9310898456912078E-3</c:v>
                </c:pt>
                <c:pt idx="1067">
                  <c:v>1.9404341713494552E-3</c:v>
                </c:pt>
                <c:pt idx="1068">
                  <c:v>1.899871303151181E-3</c:v>
                </c:pt>
                <c:pt idx="1069">
                  <c:v>1.870776470987986E-3</c:v>
                </c:pt>
                <c:pt idx="1070">
                  <c:v>1.8788465704201169E-3</c:v>
                </c:pt>
                <c:pt idx="1071">
                  <c:v>1.8535744169353159E-3</c:v>
                </c:pt>
                <c:pt idx="1072">
                  <c:v>1.8178960826038442E-3</c:v>
                </c:pt>
                <c:pt idx="1073">
                  <c:v>1.7645060037292375E-3</c:v>
                </c:pt>
                <c:pt idx="1074">
                  <c:v>1.7248775680967731E-3</c:v>
                </c:pt>
                <c:pt idx="1075">
                  <c:v>1.7021538670642254E-3</c:v>
                </c:pt>
                <c:pt idx="1076">
                  <c:v>1.6465126551901349E-3</c:v>
                </c:pt>
                <c:pt idx="1077">
                  <c:v>1.5711209368111188E-3</c:v>
                </c:pt>
                <c:pt idx="1078">
                  <c:v>1.4927560239044826E-3</c:v>
                </c:pt>
                <c:pt idx="1079">
                  <c:v>1.4224612104299624E-3</c:v>
                </c:pt>
                <c:pt idx="1080">
                  <c:v>1.3623602067644491E-3</c:v>
                </c:pt>
                <c:pt idx="1081">
                  <c:v>1.2878179725361626E-3</c:v>
                </c:pt>
                <c:pt idx="1082">
                  <c:v>1.1867293585969881E-3</c:v>
                </c:pt>
                <c:pt idx="1083">
                  <c:v>1.0973211517306008E-3</c:v>
                </c:pt>
                <c:pt idx="1084">
                  <c:v>1.0087624290149875E-3</c:v>
                </c:pt>
                <c:pt idx="1085">
                  <c:v>9.1956659318629362E-4</c:v>
                </c:pt>
                <c:pt idx="1086">
                  <c:v>8.2612333660384821E-4</c:v>
                </c:pt>
                <c:pt idx="1087">
                  <c:v>7.2418523851392933E-4</c:v>
                </c:pt>
                <c:pt idx="1088">
                  <c:v>6.2861827155457869E-4</c:v>
                </c:pt>
                <c:pt idx="1089">
                  <c:v>5.3942243572585548E-4</c:v>
                </c:pt>
                <c:pt idx="1090">
                  <c:v>4.5022659989719114E-4</c:v>
                </c:pt>
                <c:pt idx="1091">
                  <c:v>3.4828850180727215E-4</c:v>
                </c:pt>
                <c:pt idx="1092">
                  <c:v>2.3785556220985016E-4</c:v>
                </c:pt>
                <c:pt idx="1093">
                  <c:v>1.3804117449680699E-4</c:v>
                </c:pt>
                <c:pt idx="1094">
                  <c:v>3.8226786783704867E-5</c:v>
                </c:pt>
                <c:pt idx="1095">
                  <c:v>6.371131130621407E-5</c:v>
                </c:pt>
                <c:pt idx="1096">
                  <c:v>1.5715456788862995E-4</c:v>
                </c:pt>
                <c:pt idx="1097">
                  <c:v>2.5272153484798054E-4</c:v>
                </c:pt>
                <c:pt idx="1098">
                  <c:v>3.5678334331477527E-4</c:v>
                </c:pt>
                <c:pt idx="1099">
                  <c:v>4.4810288952031534E-4</c:v>
                </c:pt>
                <c:pt idx="1100">
                  <c:v>5.4154614610279019E-4</c:v>
                </c:pt>
                <c:pt idx="1101">
                  <c:v>6.3711311306208175E-4</c:v>
                </c:pt>
                <c:pt idx="1102">
                  <c:v>7.3055636964455665E-4</c:v>
                </c:pt>
                <c:pt idx="1103">
                  <c:v>8.1975220547322099E-4</c:v>
                </c:pt>
                <c:pt idx="1104">
                  <c:v>9.1107175167876107E-4</c:v>
                </c:pt>
                <c:pt idx="1105">
                  <c:v>1.0002675875074843E-3</c:v>
                </c:pt>
                <c:pt idx="1106">
                  <c:v>1.0830922922055214E-3</c:v>
                </c:pt>
                <c:pt idx="1107">
                  <c:v>1.1659169969036763E-3</c:v>
                </c:pt>
                <c:pt idx="1108">
                  <c:v>1.2444942808479617E-3</c:v>
                </c:pt>
                <c:pt idx="1109">
                  <c:v>1.3188241440385546E-3</c:v>
                </c:pt>
                <c:pt idx="1110">
                  <c:v>1.3889065864753371E-3</c:v>
                </c:pt>
                <c:pt idx="1111">
                  <c:v>1.4568653185353028E-3</c:v>
                </c:pt>
              </c:numCache>
            </c:numRef>
          </c:yVal>
          <c:smooth val="0"/>
          <c:extLst>
            <c:ext xmlns:c16="http://schemas.microsoft.com/office/drawing/2014/chart" uri="{C3380CC4-5D6E-409C-BE32-E72D297353CC}">
              <c16:uniqueId val="{00000000-47E6-4AD8-8D3C-C0F9EE45802A}"/>
            </c:ext>
          </c:extLst>
        </c:ser>
        <c:dLbls>
          <c:showLegendKey val="0"/>
          <c:showVal val="0"/>
          <c:showCatName val="0"/>
          <c:showSerName val="0"/>
          <c:showPercent val="0"/>
          <c:showBubbleSize val="0"/>
        </c:dLbls>
        <c:axId val="1774760383"/>
        <c:axId val="1657000527"/>
      </c:scatterChart>
      <c:valAx>
        <c:axId val="1774760383"/>
        <c:scaling>
          <c:orientation val="minMax"/>
          <c:max val="3.4"/>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sec)</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57000527"/>
        <c:crosses val="autoZero"/>
        <c:crossBetween val="midCat"/>
      </c:valAx>
      <c:valAx>
        <c:axId val="165700052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Differe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4760383"/>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640529308836395"/>
          <c:y val="6.272609991547666E-2"/>
          <c:w val="0.80544881889763775"/>
          <c:h val="0.60269028871391073"/>
        </c:manualLayout>
      </c:layout>
      <c:scatterChart>
        <c:scatterStyle val="smoothMarker"/>
        <c:varyColors val="0"/>
        <c:ser>
          <c:idx val="0"/>
          <c:order val="0"/>
          <c:tx>
            <c:v>State-Space</c:v>
          </c:tx>
          <c:spPr>
            <a:ln w="19050"/>
          </c:spPr>
          <c:marker>
            <c:symbol val="none"/>
          </c:marker>
          <c:xVal>
            <c:numRef>
              <c:f>'single-span'!$V$9:$V$7883</c:f>
              <c:numCache>
                <c:formatCode>General</c:formatCode>
                <c:ptCount val="7875"/>
                <c:pt idx="0">
                  <c:v>0</c:v>
                </c:pt>
                <c:pt idx="1">
                  <c:v>1.3887083333401495E-3</c:v>
                </c:pt>
                <c:pt idx="2">
                  <c:v>2.777416666670085E-3</c:v>
                </c:pt>
                <c:pt idx="3">
                  <c:v>4.1661250000000205E-3</c:v>
                </c:pt>
                <c:pt idx="4">
                  <c:v>5.55483333334017E-3</c:v>
                </c:pt>
                <c:pt idx="5">
                  <c:v>6.9435416666701055E-3</c:v>
                </c:pt>
                <c:pt idx="6">
                  <c:v>8.332250000000041E-3</c:v>
                </c:pt>
                <c:pt idx="7">
                  <c:v>9.7209583333399685E-3</c:v>
                </c:pt>
                <c:pt idx="8">
                  <c:v>1.1109666666670126E-2</c:v>
                </c:pt>
                <c:pt idx="9">
                  <c:v>1.2498375000000062E-2</c:v>
                </c:pt>
                <c:pt idx="10">
                  <c:v>1.3887083333339989E-2</c:v>
                </c:pt>
                <c:pt idx="11">
                  <c:v>1.5275791666670147E-2</c:v>
                </c:pt>
                <c:pt idx="12">
                  <c:v>1.6664500000000082E-2</c:v>
                </c:pt>
                <c:pt idx="13">
                  <c:v>1.805320833334001E-2</c:v>
                </c:pt>
                <c:pt idx="14">
                  <c:v>1.9441916666670167E-2</c:v>
                </c:pt>
                <c:pt idx="15">
                  <c:v>2.0830625000000103E-2</c:v>
                </c:pt>
                <c:pt idx="16">
                  <c:v>2.221933333334003E-2</c:v>
                </c:pt>
                <c:pt idx="17">
                  <c:v>2.3608041666669966E-2</c:v>
                </c:pt>
                <c:pt idx="18">
                  <c:v>2.4996750000000123E-2</c:v>
                </c:pt>
                <c:pt idx="19">
                  <c:v>2.6385458333340051E-2</c:v>
                </c:pt>
                <c:pt idx="20">
                  <c:v>2.7774166666669986E-2</c:v>
                </c:pt>
                <c:pt idx="21">
                  <c:v>2.9162875000000144E-2</c:v>
                </c:pt>
                <c:pt idx="22">
                  <c:v>3.0551583333340071E-2</c:v>
                </c:pt>
                <c:pt idx="23">
                  <c:v>3.1940291666670007E-2</c:v>
                </c:pt>
                <c:pt idx="24">
                  <c:v>3.3329000000000164E-2</c:v>
                </c:pt>
                <c:pt idx="25">
                  <c:v>3.4717708333340092E-2</c:v>
                </c:pt>
                <c:pt idx="26">
                  <c:v>3.6106416666670027E-2</c:v>
                </c:pt>
                <c:pt idx="27">
                  <c:v>3.7495124999999963E-2</c:v>
                </c:pt>
                <c:pt idx="28">
                  <c:v>3.8883833333340112E-2</c:v>
                </c:pt>
                <c:pt idx="29">
                  <c:v>4.0272541666670048E-2</c:v>
                </c:pt>
                <c:pt idx="30">
                  <c:v>4.1661249999999983E-2</c:v>
                </c:pt>
                <c:pt idx="31">
                  <c:v>4.3049958333340133E-2</c:v>
                </c:pt>
                <c:pt idx="32">
                  <c:v>4.4438666666670068E-2</c:v>
                </c:pt>
                <c:pt idx="33">
                  <c:v>4.5827375000000004E-2</c:v>
                </c:pt>
                <c:pt idx="34">
                  <c:v>4.7216083333340153E-2</c:v>
                </c:pt>
                <c:pt idx="35">
                  <c:v>4.8604791666670089E-2</c:v>
                </c:pt>
                <c:pt idx="36">
                  <c:v>4.9993500000000024E-2</c:v>
                </c:pt>
                <c:pt idx="37">
                  <c:v>5.1382208333340174E-2</c:v>
                </c:pt>
                <c:pt idx="38">
                  <c:v>5.2770916666670109E-2</c:v>
                </c:pt>
                <c:pt idx="39">
                  <c:v>5.4159625000000045E-2</c:v>
                </c:pt>
                <c:pt idx="40">
                  <c:v>5.5548333333339972E-2</c:v>
                </c:pt>
                <c:pt idx="41">
                  <c:v>5.693704166667013E-2</c:v>
                </c:pt>
                <c:pt idx="42">
                  <c:v>5.8325750000000065E-2</c:v>
                </c:pt>
                <c:pt idx="43">
                  <c:v>5.9714458333339993E-2</c:v>
                </c:pt>
                <c:pt idx="44">
                  <c:v>6.110316666667015E-2</c:v>
                </c:pt>
                <c:pt idx="45">
                  <c:v>6.2491875000000086E-2</c:v>
                </c:pt>
                <c:pt idx="46">
                  <c:v>6.3880583333340013E-2</c:v>
                </c:pt>
                <c:pt idx="47">
                  <c:v>6.5269291666670171E-2</c:v>
                </c:pt>
                <c:pt idx="48">
                  <c:v>6.6658000000000106E-2</c:v>
                </c:pt>
                <c:pt idx="49">
                  <c:v>6.8046708333340034E-2</c:v>
                </c:pt>
                <c:pt idx="50">
                  <c:v>6.9435416666669969E-2</c:v>
                </c:pt>
                <c:pt idx="51">
                  <c:v>7.0824125000000127E-2</c:v>
                </c:pt>
                <c:pt idx="52">
                  <c:v>7.2212833333340054E-2</c:v>
                </c:pt>
                <c:pt idx="53">
                  <c:v>7.360154166666999E-2</c:v>
                </c:pt>
                <c:pt idx="54">
                  <c:v>7.4990250000000147E-2</c:v>
                </c:pt>
                <c:pt idx="55">
                  <c:v>7.6378958333340075E-2</c:v>
                </c:pt>
                <c:pt idx="56">
                  <c:v>7.776766666667001E-2</c:v>
                </c:pt>
                <c:pt idx="57">
                  <c:v>7.9156375000000168E-2</c:v>
                </c:pt>
                <c:pt idx="58">
                  <c:v>8.0545083333340095E-2</c:v>
                </c:pt>
                <c:pt idx="59">
                  <c:v>8.1933791666670031E-2</c:v>
                </c:pt>
                <c:pt idx="60">
                  <c:v>8.3322499999999966E-2</c:v>
                </c:pt>
                <c:pt idx="61">
                  <c:v>8.4711208333340116E-2</c:v>
                </c:pt>
                <c:pt idx="62">
                  <c:v>8.6099916666670051E-2</c:v>
                </c:pt>
                <c:pt idx="63">
                  <c:v>8.7488624999999987E-2</c:v>
                </c:pt>
                <c:pt idx="64">
                  <c:v>8.8877333333340136E-2</c:v>
                </c:pt>
                <c:pt idx="65">
                  <c:v>9.0266041666670072E-2</c:v>
                </c:pt>
                <c:pt idx="66">
                  <c:v>9.1654750000000007E-2</c:v>
                </c:pt>
                <c:pt idx="67">
                  <c:v>9.3043458333340157E-2</c:v>
                </c:pt>
                <c:pt idx="68">
                  <c:v>9.4432166666670092E-2</c:v>
                </c:pt>
                <c:pt idx="69">
                  <c:v>9.5820875000000028E-2</c:v>
                </c:pt>
                <c:pt idx="70">
                  <c:v>9.7209583333340177E-2</c:v>
                </c:pt>
                <c:pt idx="71">
                  <c:v>9.8598291666670113E-2</c:v>
                </c:pt>
                <c:pt idx="72">
                  <c:v>9.9987000000000048E-2</c:v>
                </c:pt>
                <c:pt idx="73">
                  <c:v>0.10137570833333998</c:v>
                </c:pt>
                <c:pt idx="74">
                  <c:v>0.10276441666667013</c:v>
                </c:pt>
                <c:pt idx="75">
                  <c:v>0.10415312500000007</c:v>
                </c:pt>
                <c:pt idx="76">
                  <c:v>0.10554183333334</c:v>
                </c:pt>
                <c:pt idx="77">
                  <c:v>0.10693054166667015</c:v>
                </c:pt>
                <c:pt idx="78">
                  <c:v>0.10831925000000009</c:v>
                </c:pt>
                <c:pt idx="79">
                  <c:v>0.10970795833334002</c:v>
                </c:pt>
                <c:pt idx="80">
                  <c:v>0.11109666666667017</c:v>
                </c:pt>
                <c:pt idx="81">
                  <c:v>0.11248537500000011</c:v>
                </c:pt>
                <c:pt idx="82">
                  <c:v>0.11387408333334004</c:v>
                </c:pt>
                <c:pt idx="83">
                  <c:v>0.11526279166666997</c:v>
                </c:pt>
                <c:pt idx="84">
                  <c:v>0.11665150000000013</c:v>
                </c:pt>
                <c:pt idx="85">
                  <c:v>0.11804020833334006</c:v>
                </c:pt>
                <c:pt idx="86">
                  <c:v>0.11942891666666999</c:v>
                </c:pt>
                <c:pt idx="87">
                  <c:v>0.12081762500000015</c:v>
                </c:pt>
                <c:pt idx="88">
                  <c:v>0.12220633333334008</c:v>
                </c:pt>
                <c:pt idx="89">
                  <c:v>0.12359504166667001</c:v>
                </c:pt>
                <c:pt idx="90">
                  <c:v>0.12498375000000017</c:v>
                </c:pt>
                <c:pt idx="91">
                  <c:v>0.1263724583333401</c:v>
                </c:pt>
                <c:pt idx="92">
                  <c:v>0.12776116666667003</c:v>
                </c:pt>
                <c:pt idx="93">
                  <c:v>0.12914987499999997</c:v>
                </c:pt>
                <c:pt idx="94">
                  <c:v>0.13053858333334012</c:v>
                </c:pt>
                <c:pt idx="95">
                  <c:v>0.13192729166667005</c:v>
                </c:pt>
                <c:pt idx="96">
                  <c:v>0.13331599999999999</c:v>
                </c:pt>
                <c:pt idx="97">
                  <c:v>0.13470470833334014</c:v>
                </c:pt>
                <c:pt idx="98">
                  <c:v>0.13609341666667008</c:v>
                </c:pt>
                <c:pt idx="99">
                  <c:v>0.13748212500000001</c:v>
                </c:pt>
                <c:pt idx="100">
                  <c:v>0.13887083333334016</c:v>
                </c:pt>
                <c:pt idx="101">
                  <c:v>0.1402595416666701</c:v>
                </c:pt>
                <c:pt idx="102">
                  <c:v>0.14164825000000003</c:v>
                </c:pt>
                <c:pt idx="103">
                  <c:v>0.14303695833334018</c:v>
                </c:pt>
                <c:pt idx="104">
                  <c:v>0.14442566666667012</c:v>
                </c:pt>
                <c:pt idx="105">
                  <c:v>0.14581437500000005</c:v>
                </c:pt>
                <c:pt idx="106">
                  <c:v>0.14720308333333998</c:v>
                </c:pt>
                <c:pt idx="107">
                  <c:v>0.14859179166667014</c:v>
                </c:pt>
                <c:pt idx="108">
                  <c:v>0.14998050000000007</c:v>
                </c:pt>
                <c:pt idx="109">
                  <c:v>0.15136920833334</c:v>
                </c:pt>
                <c:pt idx="110">
                  <c:v>0.15275791666667016</c:v>
                </c:pt>
                <c:pt idx="111">
                  <c:v>0.15414662500000009</c:v>
                </c:pt>
                <c:pt idx="112">
                  <c:v>0.15553533333334002</c:v>
                </c:pt>
                <c:pt idx="113">
                  <c:v>0.15692404166667018</c:v>
                </c:pt>
                <c:pt idx="114">
                  <c:v>0.15831275000000011</c:v>
                </c:pt>
                <c:pt idx="115">
                  <c:v>0.15970145833334004</c:v>
                </c:pt>
                <c:pt idx="116">
                  <c:v>0.16109016666666998</c:v>
                </c:pt>
                <c:pt idx="117">
                  <c:v>0.16247887500000013</c:v>
                </c:pt>
                <c:pt idx="118">
                  <c:v>0.16386758333334006</c:v>
                </c:pt>
                <c:pt idx="119">
                  <c:v>0.16525629166667</c:v>
                </c:pt>
                <c:pt idx="120">
                  <c:v>0.16664500000000015</c:v>
                </c:pt>
                <c:pt idx="121">
                  <c:v>0.16803370833334008</c:v>
                </c:pt>
                <c:pt idx="122">
                  <c:v>0.16942241666667002</c:v>
                </c:pt>
                <c:pt idx="123">
                  <c:v>0.17081112500000017</c:v>
                </c:pt>
                <c:pt idx="124">
                  <c:v>0.1721998333333401</c:v>
                </c:pt>
                <c:pt idx="125">
                  <c:v>0.17358854166667004</c:v>
                </c:pt>
                <c:pt idx="126">
                  <c:v>0.17497724999999997</c:v>
                </c:pt>
                <c:pt idx="127">
                  <c:v>0.17636595833334012</c:v>
                </c:pt>
                <c:pt idx="128">
                  <c:v>0.17775466666667006</c:v>
                </c:pt>
                <c:pt idx="129">
                  <c:v>0.17914337499999999</c:v>
                </c:pt>
                <c:pt idx="130">
                  <c:v>0.18053208333334014</c:v>
                </c:pt>
                <c:pt idx="131">
                  <c:v>0.18192079166667008</c:v>
                </c:pt>
                <c:pt idx="132">
                  <c:v>0.18330950000000001</c:v>
                </c:pt>
                <c:pt idx="133">
                  <c:v>0.18469820833334016</c:v>
                </c:pt>
                <c:pt idx="134">
                  <c:v>0.1860869166666701</c:v>
                </c:pt>
                <c:pt idx="135">
                  <c:v>0.18747562500000003</c:v>
                </c:pt>
                <c:pt idx="136">
                  <c:v>0.18886433333333996</c:v>
                </c:pt>
                <c:pt idx="137">
                  <c:v>0.19025304166667012</c:v>
                </c:pt>
                <c:pt idx="138">
                  <c:v>0.19164175000000006</c:v>
                </c:pt>
                <c:pt idx="139">
                  <c:v>0.19303045833333998</c:v>
                </c:pt>
                <c:pt idx="140">
                  <c:v>0.19441916666667014</c:v>
                </c:pt>
                <c:pt idx="141">
                  <c:v>0.19580787500000008</c:v>
                </c:pt>
                <c:pt idx="142">
                  <c:v>0.19719658333334</c:v>
                </c:pt>
                <c:pt idx="143">
                  <c:v>0.19858529166667016</c:v>
                </c:pt>
                <c:pt idx="144">
                  <c:v>0.1999740000000001</c:v>
                </c:pt>
                <c:pt idx="145">
                  <c:v>0.20136270833334002</c:v>
                </c:pt>
                <c:pt idx="146">
                  <c:v>0.20275141666667018</c:v>
                </c:pt>
                <c:pt idx="147">
                  <c:v>0.20414012500000012</c:v>
                </c:pt>
                <c:pt idx="148">
                  <c:v>0.20552883333334004</c:v>
                </c:pt>
                <c:pt idx="149">
                  <c:v>0.20691754166666998</c:v>
                </c:pt>
                <c:pt idx="150">
                  <c:v>0.20830625000000014</c:v>
                </c:pt>
                <c:pt idx="151">
                  <c:v>0.20969495833334006</c:v>
                </c:pt>
                <c:pt idx="152">
                  <c:v>0.21108366666667</c:v>
                </c:pt>
                <c:pt idx="153">
                  <c:v>0.21247237500000016</c:v>
                </c:pt>
                <c:pt idx="154">
                  <c:v>0.21386108333334009</c:v>
                </c:pt>
                <c:pt idx="155">
                  <c:v>0.21524979166667002</c:v>
                </c:pt>
                <c:pt idx="156">
                  <c:v>0.21663850000000018</c:v>
                </c:pt>
                <c:pt idx="157">
                  <c:v>0.21802720833334011</c:v>
                </c:pt>
                <c:pt idx="158">
                  <c:v>0.21941591666667004</c:v>
                </c:pt>
                <c:pt idx="159">
                  <c:v>0.22080462499999998</c:v>
                </c:pt>
                <c:pt idx="160">
                  <c:v>0.22219333333334013</c:v>
                </c:pt>
                <c:pt idx="161">
                  <c:v>0.22358204166667006</c:v>
                </c:pt>
                <c:pt idx="162">
                  <c:v>0.22497075</c:v>
                </c:pt>
                <c:pt idx="163">
                  <c:v>0.22635945833334015</c:v>
                </c:pt>
                <c:pt idx="164">
                  <c:v>0.22774816666667008</c:v>
                </c:pt>
                <c:pt idx="165">
                  <c:v>0.22913687500000002</c:v>
                </c:pt>
                <c:pt idx="166">
                  <c:v>0.23052558333334017</c:v>
                </c:pt>
                <c:pt idx="167">
                  <c:v>0.2319142916666701</c:v>
                </c:pt>
                <c:pt idx="168">
                  <c:v>0.23330300000000004</c:v>
                </c:pt>
                <c:pt idx="169">
                  <c:v>0.23469170833333997</c:v>
                </c:pt>
                <c:pt idx="170">
                  <c:v>0.23608041666667012</c:v>
                </c:pt>
                <c:pt idx="171">
                  <c:v>0.23746912500000006</c:v>
                </c:pt>
                <c:pt idx="172">
                  <c:v>0.23885783333333999</c:v>
                </c:pt>
                <c:pt idx="173">
                  <c:v>0.24024654166667014</c:v>
                </c:pt>
                <c:pt idx="174">
                  <c:v>0.24163525000000008</c:v>
                </c:pt>
                <c:pt idx="175">
                  <c:v>0.24302395833334001</c:v>
                </c:pt>
                <c:pt idx="176">
                  <c:v>0.24441266666667016</c:v>
                </c:pt>
                <c:pt idx="177">
                  <c:v>0.2458013750000001</c:v>
                </c:pt>
                <c:pt idx="178">
                  <c:v>0.24719008333334003</c:v>
                </c:pt>
                <c:pt idx="179">
                  <c:v>0.24857879166666996</c:v>
                </c:pt>
                <c:pt idx="180">
                  <c:v>0.24996750000000012</c:v>
                </c:pt>
                <c:pt idx="181">
                  <c:v>0.25135620833334005</c:v>
                </c:pt>
                <c:pt idx="182">
                  <c:v>0.25274491666666998</c:v>
                </c:pt>
                <c:pt idx="183">
                  <c:v>0.25413362500000014</c:v>
                </c:pt>
                <c:pt idx="184">
                  <c:v>0.25552233333334007</c:v>
                </c:pt>
                <c:pt idx="185">
                  <c:v>0.25691104166667</c:v>
                </c:pt>
                <c:pt idx="186">
                  <c:v>0.25829975000000016</c:v>
                </c:pt>
                <c:pt idx="187">
                  <c:v>0.25968845833334009</c:v>
                </c:pt>
                <c:pt idx="188">
                  <c:v>0.26107716666667002</c:v>
                </c:pt>
                <c:pt idx="189">
                  <c:v>0.26246587500000018</c:v>
                </c:pt>
                <c:pt idx="190">
                  <c:v>0.26385458333334011</c:v>
                </c:pt>
                <c:pt idx="191">
                  <c:v>0.26524329166667004</c:v>
                </c:pt>
                <c:pt idx="192">
                  <c:v>0.26663199999999998</c:v>
                </c:pt>
                <c:pt idx="193">
                  <c:v>0.26802070833334013</c:v>
                </c:pt>
                <c:pt idx="194">
                  <c:v>0.26940941666667007</c:v>
                </c:pt>
                <c:pt idx="195">
                  <c:v>0.270798125</c:v>
                </c:pt>
                <c:pt idx="196">
                  <c:v>0.27218683333334015</c:v>
                </c:pt>
                <c:pt idx="197">
                  <c:v>0.27357554166667009</c:v>
                </c:pt>
                <c:pt idx="198">
                  <c:v>0.27496425000000002</c:v>
                </c:pt>
                <c:pt idx="199">
                  <c:v>0.27635295833334017</c:v>
                </c:pt>
                <c:pt idx="200">
                  <c:v>0.27774166666667011</c:v>
                </c:pt>
                <c:pt idx="201">
                  <c:v>0.27913037500000004</c:v>
                </c:pt>
                <c:pt idx="202">
                  <c:v>0.28051908333333997</c:v>
                </c:pt>
                <c:pt idx="203">
                  <c:v>0.28190779166667013</c:v>
                </c:pt>
                <c:pt idx="204">
                  <c:v>0.28329650000000006</c:v>
                </c:pt>
                <c:pt idx="205">
                  <c:v>0.28468520833333999</c:v>
                </c:pt>
                <c:pt idx="206">
                  <c:v>0.28607391666667015</c:v>
                </c:pt>
                <c:pt idx="207">
                  <c:v>0.28746262500000008</c:v>
                </c:pt>
                <c:pt idx="208">
                  <c:v>0.28885133333334001</c:v>
                </c:pt>
                <c:pt idx="209">
                  <c:v>0.29024004166667017</c:v>
                </c:pt>
                <c:pt idx="210">
                  <c:v>0.2916287500000001</c:v>
                </c:pt>
                <c:pt idx="211">
                  <c:v>0.29301745833334003</c:v>
                </c:pt>
                <c:pt idx="212">
                  <c:v>0.29440616666666997</c:v>
                </c:pt>
                <c:pt idx="213">
                  <c:v>0.29579487500000012</c:v>
                </c:pt>
                <c:pt idx="214">
                  <c:v>0.29718358333334005</c:v>
                </c:pt>
                <c:pt idx="215">
                  <c:v>0.29857229166666999</c:v>
                </c:pt>
                <c:pt idx="216">
                  <c:v>0.29996100000000014</c:v>
                </c:pt>
                <c:pt idx="217">
                  <c:v>0.30134970833334007</c:v>
                </c:pt>
                <c:pt idx="218">
                  <c:v>0.30273841666667001</c:v>
                </c:pt>
                <c:pt idx="219">
                  <c:v>0.30412712500000016</c:v>
                </c:pt>
                <c:pt idx="220">
                  <c:v>0.30551583333334009</c:v>
                </c:pt>
                <c:pt idx="221">
                  <c:v>0.30690454166667003</c:v>
                </c:pt>
                <c:pt idx="222">
                  <c:v>0.30829324999999996</c:v>
                </c:pt>
                <c:pt idx="223">
                  <c:v>0.30968195833334011</c:v>
                </c:pt>
                <c:pt idx="224">
                  <c:v>0.31107066666667005</c:v>
                </c:pt>
                <c:pt idx="225">
                  <c:v>0.31245937499999998</c:v>
                </c:pt>
                <c:pt idx="226">
                  <c:v>0.31384808333334013</c:v>
                </c:pt>
                <c:pt idx="227">
                  <c:v>0.31523679166667007</c:v>
                </c:pt>
                <c:pt idx="228">
                  <c:v>0.3166255</c:v>
                </c:pt>
                <c:pt idx="229">
                  <c:v>0.31801420833334015</c:v>
                </c:pt>
                <c:pt idx="230">
                  <c:v>0.31940291666667009</c:v>
                </c:pt>
                <c:pt idx="231">
                  <c:v>0.32079162500000002</c:v>
                </c:pt>
                <c:pt idx="232">
                  <c:v>0.32218033333334017</c:v>
                </c:pt>
                <c:pt idx="233">
                  <c:v>0.32356904166667011</c:v>
                </c:pt>
                <c:pt idx="234">
                  <c:v>0.32495775000000005</c:v>
                </c:pt>
                <c:pt idx="235">
                  <c:v>0.32634645833333997</c:v>
                </c:pt>
                <c:pt idx="236">
                  <c:v>0.32773516666667013</c:v>
                </c:pt>
                <c:pt idx="237">
                  <c:v>0.32912387500000007</c:v>
                </c:pt>
                <c:pt idx="238">
                  <c:v>0.33051258333333999</c:v>
                </c:pt>
                <c:pt idx="239">
                  <c:v>0.33190129166667015</c:v>
                </c:pt>
                <c:pt idx="240">
                  <c:v>0.33329000000000009</c:v>
                </c:pt>
                <c:pt idx="241">
                  <c:v>0.33467870833334001</c:v>
                </c:pt>
                <c:pt idx="242">
                  <c:v>0.33606741666667017</c:v>
                </c:pt>
                <c:pt idx="243">
                  <c:v>0.33745612500000011</c:v>
                </c:pt>
                <c:pt idx="244">
                  <c:v>0.33884483333334003</c:v>
                </c:pt>
                <c:pt idx="245">
                  <c:v>0.34023354166666997</c:v>
                </c:pt>
                <c:pt idx="246">
                  <c:v>0.34162225000000013</c:v>
                </c:pt>
                <c:pt idx="247">
                  <c:v>0.34301095833334005</c:v>
                </c:pt>
                <c:pt idx="248">
                  <c:v>0.34439966666666999</c:v>
                </c:pt>
                <c:pt idx="249">
                  <c:v>0.34578837500000015</c:v>
                </c:pt>
                <c:pt idx="250">
                  <c:v>0.34717708333334008</c:v>
                </c:pt>
                <c:pt idx="251">
                  <c:v>0.34856579166667001</c:v>
                </c:pt>
                <c:pt idx="252">
                  <c:v>0.34995450000000017</c:v>
                </c:pt>
                <c:pt idx="253">
                  <c:v>0.3513432083333401</c:v>
                </c:pt>
                <c:pt idx="254">
                  <c:v>0.35273191666667003</c:v>
                </c:pt>
                <c:pt idx="255">
                  <c:v>0.35412062499999997</c:v>
                </c:pt>
                <c:pt idx="256">
                  <c:v>0.35550933333334012</c:v>
                </c:pt>
                <c:pt idx="257">
                  <c:v>0.35689804166667005</c:v>
                </c:pt>
                <c:pt idx="258">
                  <c:v>0.35828674999999999</c:v>
                </c:pt>
                <c:pt idx="259">
                  <c:v>0.35967545833334014</c:v>
                </c:pt>
                <c:pt idx="260">
                  <c:v>0.36106416666667007</c:v>
                </c:pt>
                <c:pt idx="261">
                  <c:v>0.36245287500000001</c:v>
                </c:pt>
                <c:pt idx="262">
                  <c:v>0.36384158333334016</c:v>
                </c:pt>
                <c:pt idx="263">
                  <c:v>0.36523029166667009</c:v>
                </c:pt>
                <c:pt idx="264">
                  <c:v>0.36661900000000003</c:v>
                </c:pt>
                <c:pt idx="265">
                  <c:v>0.36800770833334018</c:v>
                </c:pt>
                <c:pt idx="266">
                  <c:v>0.36939641666667011</c:v>
                </c:pt>
                <c:pt idx="267">
                  <c:v>0.37078512500000005</c:v>
                </c:pt>
                <c:pt idx="268">
                  <c:v>0.37217383333333998</c:v>
                </c:pt>
                <c:pt idx="269">
                  <c:v>0.37356254166667013</c:v>
                </c:pt>
                <c:pt idx="270">
                  <c:v>0.37495125000000007</c:v>
                </c:pt>
                <c:pt idx="271">
                  <c:v>0.37633995833334</c:v>
                </c:pt>
                <c:pt idx="272">
                  <c:v>0.37772866666667015</c:v>
                </c:pt>
                <c:pt idx="273">
                  <c:v>0.37911737500000009</c:v>
                </c:pt>
                <c:pt idx="274">
                  <c:v>0.38050608333334002</c:v>
                </c:pt>
                <c:pt idx="275">
                  <c:v>0.38189479166667017</c:v>
                </c:pt>
                <c:pt idx="276">
                  <c:v>0.38328350000000011</c:v>
                </c:pt>
                <c:pt idx="277">
                  <c:v>0.38467220833334004</c:v>
                </c:pt>
                <c:pt idx="278">
                  <c:v>0.38606091666666997</c:v>
                </c:pt>
                <c:pt idx="279">
                  <c:v>0.38744962500000013</c:v>
                </c:pt>
                <c:pt idx="280">
                  <c:v>0.38883833333334006</c:v>
                </c:pt>
                <c:pt idx="281">
                  <c:v>0.39022704166666999</c:v>
                </c:pt>
                <c:pt idx="282">
                  <c:v>0.39161575000000015</c:v>
                </c:pt>
                <c:pt idx="283">
                  <c:v>0.39300445833334008</c:v>
                </c:pt>
                <c:pt idx="284">
                  <c:v>0.39439316666667001</c:v>
                </c:pt>
                <c:pt idx="285">
                  <c:v>0.39578187500000017</c:v>
                </c:pt>
                <c:pt idx="286">
                  <c:v>0.3971705833333401</c:v>
                </c:pt>
                <c:pt idx="287">
                  <c:v>0.39855929166667003</c:v>
                </c:pt>
                <c:pt idx="288">
                  <c:v>0.39994799999999997</c:v>
                </c:pt>
                <c:pt idx="289">
                  <c:v>0.40133670833334012</c:v>
                </c:pt>
                <c:pt idx="290">
                  <c:v>0.40272541666667006</c:v>
                </c:pt>
                <c:pt idx="291">
                  <c:v>0.40411412499999999</c:v>
                </c:pt>
                <c:pt idx="292">
                  <c:v>0.40550283333334014</c:v>
                </c:pt>
                <c:pt idx="293">
                  <c:v>0.40689154166667008</c:v>
                </c:pt>
                <c:pt idx="294">
                  <c:v>0.40828025000000001</c:v>
                </c:pt>
                <c:pt idx="295">
                  <c:v>0.40966895833334016</c:v>
                </c:pt>
                <c:pt idx="296">
                  <c:v>0.4110576666666701</c:v>
                </c:pt>
                <c:pt idx="297">
                  <c:v>0.41244637500000003</c:v>
                </c:pt>
                <c:pt idx="298">
                  <c:v>0.41383508333334018</c:v>
                </c:pt>
                <c:pt idx="299">
                  <c:v>0.41522379166667012</c:v>
                </c:pt>
                <c:pt idx="300">
                  <c:v>0.41661250000000005</c:v>
                </c:pt>
                <c:pt idx="301">
                  <c:v>0.41800120833333998</c:v>
                </c:pt>
                <c:pt idx="302">
                  <c:v>0.41938991666667014</c:v>
                </c:pt>
                <c:pt idx="303">
                  <c:v>0.42077862500000007</c:v>
                </c:pt>
                <c:pt idx="304">
                  <c:v>0.42216733333334</c:v>
                </c:pt>
                <c:pt idx="305">
                  <c:v>0.42355604166667016</c:v>
                </c:pt>
                <c:pt idx="306">
                  <c:v>0.42494475000000009</c:v>
                </c:pt>
                <c:pt idx="307">
                  <c:v>0.42633345833334002</c:v>
                </c:pt>
                <c:pt idx="308">
                  <c:v>0.42772216666667018</c:v>
                </c:pt>
                <c:pt idx="309">
                  <c:v>0.42911087500000011</c:v>
                </c:pt>
                <c:pt idx="310">
                  <c:v>0.43049958333334004</c:v>
                </c:pt>
                <c:pt idx="311">
                  <c:v>0.43188829166666998</c:v>
                </c:pt>
                <c:pt idx="312">
                  <c:v>0.43327700000000013</c:v>
                </c:pt>
                <c:pt idx="313">
                  <c:v>0.43466570833334006</c:v>
                </c:pt>
                <c:pt idx="314">
                  <c:v>0.43605441666667</c:v>
                </c:pt>
                <c:pt idx="315">
                  <c:v>0.43744312500000015</c:v>
                </c:pt>
                <c:pt idx="316">
                  <c:v>0.43883183333334008</c:v>
                </c:pt>
                <c:pt idx="317">
                  <c:v>0.44022054166667002</c:v>
                </c:pt>
                <c:pt idx="318">
                  <c:v>0.44160925000000018</c:v>
                </c:pt>
                <c:pt idx="319">
                  <c:v>0.4429979583333401</c:v>
                </c:pt>
                <c:pt idx="320">
                  <c:v>0.44438666666667004</c:v>
                </c:pt>
                <c:pt idx="321">
                  <c:v>0.44577537499999997</c:v>
                </c:pt>
                <c:pt idx="322">
                  <c:v>0.44716408333334012</c:v>
                </c:pt>
                <c:pt idx="323">
                  <c:v>0.44855279166667006</c:v>
                </c:pt>
                <c:pt idx="324">
                  <c:v>0.44994149999999999</c:v>
                </c:pt>
                <c:pt idx="325">
                  <c:v>0.45133020833334014</c:v>
                </c:pt>
                <c:pt idx="326">
                  <c:v>0.45271891666667008</c:v>
                </c:pt>
                <c:pt idx="327">
                  <c:v>0.45410762500000001</c:v>
                </c:pt>
                <c:pt idx="328">
                  <c:v>0.45549633333334016</c:v>
                </c:pt>
                <c:pt idx="329">
                  <c:v>0.4568850416666701</c:v>
                </c:pt>
                <c:pt idx="330">
                  <c:v>0.45827375000000004</c:v>
                </c:pt>
                <c:pt idx="331">
                  <c:v>0.45966245833333996</c:v>
                </c:pt>
                <c:pt idx="332">
                  <c:v>0.46105116666667012</c:v>
                </c:pt>
                <c:pt idx="333">
                  <c:v>0.46243987500000006</c:v>
                </c:pt>
                <c:pt idx="334">
                  <c:v>0.46382858333333998</c:v>
                </c:pt>
                <c:pt idx="335">
                  <c:v>0.46521729166667014</c:v>
                </c:pt>
                <c:pt idx="336">
                  <c:v>0.46660600000000008</c:v>
                </c:pt>
                <c:pt idx="337">
                  <c:v>0.46799470833334</c:v>
                </c:pt>
                <c:pt idx="338">
                  <c:v>0.46938341666667016</c:v>
                </c:pt>
                <c:pt idx="339">
                  <c:v>0.4707721250000001</c:v>
                </c:pt>
                <c:pt idx="340">
                  <c:v>0.47216083333334002</c:v>
                </c:pt>
                <c:pt idx="341">
                  <c:v>0.47354954166667018</c:v>
                </c:pt>
                <c:pt idx="342">
                  <c:v>0.47493825000000012</c:v>
                </c:pt>
                <c:pt idx="343">
                  <c:v>0.47632695833334004</c:v>
                </c:pt>
                <c:pt idx="344">
                  <c:v>0.47771566666666998</c:v>
                </c:pt>
                <c:pt idx="345">
                  <c:v>0.47910437500000014</c:v>
                </c:pt>
                <c:pt idx="346">
                  <c:v>0.48049308333334007</c:v>
                </c:pt>
                <c:pt idx="347">
                  <c:v>0.48188179166667</c:v>
                </c:pt>
                <c:pt idx="348">
                  <c:v>0.48327050000000016</c:v>
                </c:pt>
                <c:pt idx="349">
                  <c:v>0.48465920833334009</c:v>
                </c:pt>
                <c:pt idx="350">
                  <c:v>0.48604791666667002</c:v>
                </c:pt>
                <c:pt idx="351">
                  <c:v>0.48743662500000018</c:v>
                </c:pt>
                <c:pt idx="352">
                  <c:v>0.48882533333334011</c:v>
                </c:pt>
                <c:pt idx="353">
                  <c:v>0.49021404166667004</c:v>
                </c:pt>
                <c:pt idx="354">
                  <c:v>0.49160274999999998</c:v>
                </c:pt>
                <c:pt idx="355">
                  <c:v>0.49299145833334013</c:v>
                </c:pt>
                <c:pt idx="356">
                  <c:v>0.49438016666667006</c:v>
                </c:pt>
                <c:pt idx="357">
                  <c:v>0.495768875</c:v>
                </c:pt>
                <c:pt idx="358">
                  <c:v>0.49715758333334015</c:v>
                </c:pt>
                <c:pt idx="359">
                  <c:v>0.49854629166667008</c:v>
                </c:pt>
                <c:pt idx="360">
                  <c:v>0.49993500000000002</c:v>
                </c:pt>
                <c:pt idx="361">
                  <c:v>0.50132370833334017</c:v>
                </c:pt>
                <c:pt idx="362">
                  <c:v>0.5027124166666701</c:v>
                </c:pt>
                <c:pt idx="363">
                  <c:v>0.50410112500000004</c:v>
                </c:pt>
                <c:pt idx="364">
                  <c:v>0.50548983333333997</c:v>
                </c:pt>
                <c:pt idx="365">
                  <c:v>0.50687854166667012</c:v>
                </c:pt>
                <c:pt idx="366">
                  <c:v>0.50826725000000006</c:v>
                </c:pt>
                <c:pt idx="367">
                  <c:v>0.50965595833333999</c:v>
                </c:pt>
                <c:pt idx="368">
                  <c:v>0.51104466666667014</c:v>
                </c:pt>
                <c:pt idx="369">
                  <c:v>0.51243337500000008</c:v>
                </c:pt>
                <c:pt idx="370">
                  <c:v>0.51382208333334001</c:v>
                </c:pt>
                <c:pt idx="371">
                  <c:v>0.51521079166667016</c:v>
                </c:pt>
                <c:pt idx="372">
                  <c:v>0.5165995000000001</c:v>
                </c:pt>
                <c:pt idx="373">
                  <c:v>0.51798820833334003</c:v>
                </c:pt>
                <c:pt idx="374">
                  <c:v>0.51937691666666996</c:v>
                </c:pt>
                <c:pt idx="375">
                  <c:v>0.52076562500000012</c:v>
                </c:pt>
                <c:pt idx="376">
                  <c:v>0.52215433333334005</c:v>
                </c:pt>
                <c:pt idx="377">
                  <c:v>0.52354304166666998</c:v>
                </c:pt>
                <c:pt idx="378">
                  <c:v>0.52493175000000014</c:v>
                </c:pt>
                <c:pt idx="379">
                  <c:v>0.52632045833334007</c:v>
                </c:pt>
                <c:pt idx="380">
                  <c:v>0.52770916666667</c:v>
                </c:pt>
                <c:pt idx="381">
                  <c:v>0.52909787500000016</c:v>
                </c:pt>
                <c:pt idx="382">
                  <c:v>0.53048658333334009</c:v>
                </c:pt>
                <c:pt idx="383">
                  <c:v>0.53187529166667002</c:v>
                </c:pt>
                <c:pt idx="384">
                  <c:v>0.53326400000000018</c:v>
                </c:pt>
                <c:pt idx="385">
                  <c:v>0.53465270833334011</c:v>
                </c:pt>
                <c:pt idx="386">
                  <c:v>0.53604141666667005</c:v>
                </c:pt>
                <c:pt idx="387">
                  <c:v>0.53743012499999998</c:v>
                </c:pt>
                <c:pt idx="388">
                  <c:v>0.53881883333334013</c:v>
                </c:pt>
                <c:pt idx="389">
                  <c:v>0.54020754166667007</c:v>
                </c:pt>
                <c:pt idx="390">
                  <c:v>0.54159625</c:v>
                </c:pt>
                <c:pt idx="391">
                  <c:v>0.54298495833334015</c:v>
                </c:pt>
                <c:pt idx="392">
                  <c:v>0.54437366666667009</c:v>
                </c:pt>
                <c:pt idx="393">
                  <c:v>0.54576237500000002</c:v>
                </c:pt>
                <c:pt idx="394">
                  <c:v>0.54715108333334017</c:v>
                </c:pt>
                <c:pt idx="395">
                  <c:v>0.54853979166667011</c:v>
                </c:pt>
                <c:pt idx="396">
                  <c:v>0.54992850000000004</c:v>
                </c:pt>
                <c:pt idx="397">
                  <c:v>0.55131720833333997</c:v>
                </c:pt>
                <c:pt idx="398">
                  <c:v>0.55270591666667013</c:v>
                </c:pt>
                <c:pt idx="399">
                  <c:v>0.55409462500000006</c:v>
                </c:pt>
                <c:pt idx="400">
                  <c:v>0.55548333333333999</c:v>
                </c:pt>
                <c:pt idx="401">
                  <c:v>0.55687204166667015</c:v>
                </c:pt>
                <c:pt idx="402">
                  <c:v>0.55826075000000008</c:v>
                </c:pt>
                <c:pt idx="403">
                  <c:v>0.55964945833334001</c:v>
                </c:pt>
                <c:pt idx="404">
                  <c:v>0.56103816666667017</c:v>
                </c:pt>
                <c:pt idx="405">
                  <c:v>0.5624268750000001</c:v>
                </c:pt>
                <c:pt idx="406">
                  <c:v>0.56381558333334003</c:v>
                </c:pt>
                <c:pt idx="407">
                  <c:v>0.56520429166666997</c:v>
                </c:pt>
                <c:pt idx="408">
                  <c:v>0.56659300000000012</c:v>
                </c:pt>
                <c:pt idx="409">
                  <c:v>0.56798170833334005</c:v>
                </c:pt>
                <c:pt idx="410">
                  <c:v>0.56937041666666999</c:v>
                </c:pt>
                <c:pt idx="411">
                  <c:v>0.57075912500000014</c:v>
                </c:pt>
                <c:pt idx="412">
                  <c:v>0.57214783333334007</c:v>
                </c:pt>
                <c:pt idx="413">
                  <c:v>0.57353654166667001</c:v>
                </c:pt>
                <c:pt idx="414">
                  <c:v>0.57492525000000017</c:v>
                </c:pt>
                <c:pt idx="415">
                  <c:v>0.57631395833334009</c:v>
                </c:pt>
                <c:pt idx="416">
                  <c:v>0.57770266666667003</c:v>
                </c:pt>
                <c:pt idx="417">
                  <c:v>0.57909137499999996</c:v>
                </c:pt>
                <c:pt idx="418">
                  <c:v>0.58048008333334011</c:v>
                </c:pt>
                <c:pt idx="419">
                  <c:v>0.58186879166667005</c:v>
                </c:pt>
                <c:pt idx="420">
                  <c:v>0.58325749999999998</c:v>
                </c:pt>
                <c:pt idx="421">
                  <c:v>0.58464620833334013</c:v>
                </c:pt>
                <c:pt idx="422">
                  <c:v>0.58603491666667007</c:v>
                </c:pt>
                <c:pt idx="423">
                  <c:v>0.587423625</c:v>
                </c:pt>
                <c:pt idx="424">
                  <c:v>0.58881233333334015</c:v>
                </c:pt>
                <c:pt idx="425">
                  <c:v>0.59020104166667009</c:v>
                </c:pt>
                <c:pt idx="426">
                  <c:v>0.59158975000000003</c:v>
                </c:pt>
                <c:pt idx="427">
                  <c:v>0.59297845833334017</c:v>
                </c:pt>
                <c:pt idx="428">
                  <c:v>0.59436716666667011</c:v>
                </c:pt>
                <c:pt idx="429">
                  <c:v>0.59575587500000005</c:v>
                </c:pt>
                <c:pt idx="430">
                  <c:v>0.59714458333333997</c:v>
                </c:pt>
                <c:pt idx="431">
                  <c:v>0.59853329166667013</c:v>
                </c:pt>
                <c:pt idx="432">
                  <c:v>0.59992200000000007</c:v>
                </c:pt>
                <c:pt idx="433">
                  <c:v>0.60131070833333999</c:v>
                </c:pt>
                <c:pt idx="434">
                  <c:v>0.60269941666667015</c:v>
                </c:pt>
                <c:pt idx="435">
                  <c:v>0.60408812500000009</c:v>
                </c:pt>
                <c:pt idx="436">
                  <c:v>0.60547683333334001</c:v>
                </c:pt>
                <c:pt idx="437">
                  <c:v>0.60686554166667017</c:v>
                </c:pt>
                <c:pt idx="438">
                  <c:v>0.60825425000000011</c:v>
                </c:pt>
                <c:pt idx="439">
                  <c:v>0.60964295833334003</c:v>
                </c:pt>
                <c:pt idx="440">
                  <c:v>0.61103166666666997</c:v>
                </c:pt>
                <c:pt idx="441">
                  <c:v>0.61242037500000013</c:v>
                </c:pt>
                <c:pt idx="442">
                  <c:v>0.61380908333334006</c:v>
                </c:pt>
                <c:pt idx="443">
                  <c:v>0.61519779166666999</c:v>
                </c:pt>
                <c:pt idx="444">
                  <c:v>0.61658650000000015</c:v>
                </c:pt>
                <c:pt idx="445">
                  <c:v>0.61797520833334008</c:v>
                </c:pt>
                <c:pt idx="446">
                  <c:v>0.61936391666667001</c:v>
                </c:pt>
                <c:pt idx="447">
                  <c:v>0.62075262500000017</c:v>
                </c:pt>
                <c:pt idx="448">
                  <c:v>0.6221413333333401</c:v>
                </c:pt>
                <c:pt idx="449">
                  <c:v>0.62353004166667003</c:v>
                </c:pt>
                <c:pt idx="450">
                  <c:v>0.62491874999999997</c:v>
                </c:pt>
                <c:pt idx="451">
                  <c:v>0.62630745833334012</c:v>
                </c:pt>
                <c:pt idx="452">
                  <c:v>0.62769616666667005</c:v>
                </c:pt>
                <c:pt idx="453">
                  <c:v>0.62908487499999999</c:v>
                </c:pt>
                <c:pt idx="454">
                  <c:v>0.63047358333334014</c:v>
                </c:pt>
                <c:pt idx="455">
                  <c:v>0.63186229166667007</c:v>
                </c:pt>
                <c:pt idx="456">
                  <c:v>0.63325100000000001</c:v>
                </c:pt>
                <c:pt idx="457">
                  <c:v>0.63463970833334016</c:v>
                </c:pt>
                <c:pt idx="458">
                  <c:v>0.63602841666667009</c:v>
                </c:pt>
                <c:pt idx="459">
                  <c:v>0.63741712500000003</c:v>
                </c:pt>
                <c:pt idx="460">
                  <c:v>0.63880583333334018</c:v>
                </c:pt>
                <c:pt idx="461">
                  <c:v>0.64019454166667011</c:v>
                </c:pt>
                <c:pt idx="462">
                  <c:v>0.64158325000000005</c:v>
                </c:pt>
                <c:pt idx="463">
                  <c:v>0.64297195833333998</c:v>
                </c:pt>
                <c:pt idx="464">
                  <c:v>0.64436066666667013</c:v>
                </c:pt>
                <c:pt idx="465">
                  <c:v>0.64574937500000007</c:v>
                </c:pt>
                <c:pt idx="466">
                  <c:v>0.64713808333334</c:v>
                </c:pt>
                <c:pt idx="467">
                  <c:v>0.64852679166667015</c:v>
                </c:pt>
                <c:pt idx="468">
                  <c:v>0.64991550000000009</c:v>
                </c:pt>
                <c:pt idx="469">
                  <c:v>0.65130420833334002</c:v>
                </c:pt>
                <c:pt idx="470">
                  <c:v>0.65269291666667018</c:v>
                </c:pt>
                <c:pt idx="471">
                  <c:v>0.65408162500000011</c:v>
                </c:pt>
                <c:pt idx="472">
                  <c:v>0.65547033333334004</c:v>
                </c:pt>
                <c:pt idx="473">
                  <c:v>0.65685904166666997</c:v>
                </c:pt>
                <c:pt idx="474">
                  <c:v>0.65824775000000013</c:v>
                </c:pt>
                <c:pt idx="475">
                  <c:v>0.65963645833334006</c:v>
                </c:pt>
                <c:pt idx="476">
                  <c:v>0.66102516666666999</c:v>
                </c:pt>
                <c:pt idx="477">
                  <c:v>0.66241387500000015</c:v>
                </c:pt>
                <c:pt idx="478">
                  <c:v>0.66380258333334008</c:v>
                </c:pt>
                <c:pt idx="479">
                  <c:v>0.66519129166667001</c:v>
                </c:pt>
                <c:pt idx="480">
                  <c:v>0.66658000000000017</c:v>
                </c:pt>
                <c:pt idx="481">
                  <c:v>0.6679687083333371</c:v>
                </c:pt>
                <c:pt idx="482">
                  <c:v>0.66935741666667004</c:v>
                </c:pt>
                <c:pt idx="483">
                  <c:v>0.67074612500000308</c:v>
                </c:pt>
                <c:pt idx="484">
                  <c:v>0.67213483333333712</c:v>
                </c:pt>
                <c:pt idx="485">
                  <c:v>0.67352354166667006</c:v>
                </c:pt>
                <c:pt idx="486">
                  <c:v>0.6749122500000031</c:v>
                </c:pt>
                <c:pt idx="487">
                  <c:v>0.67630095833333703</c:v>
                </c:pt>
                <c:pt idx="488">
                  <c:v>0.67768966666667008</c:v>
                </c:pt>
                <c:pt idx="489">
                  <c:v>0.67907837500000312</c:v>
                </c:pt>
                <c:pt idx="490">
                  <c:v>0.68046708333333705</c:v>
                </c:pt>
                <c:pt idx="491">
                  <c:v>0.6818557916666701</c:v>
                </c:pt>
                <c:pt idx="492">
                  <c:v>0.68324450000000303</c:v>
                </c:pt>
                <c:pt idx="493">
                  <c:v>0.68463320833333707</c:v>
                </c:pt>
                <c:pt idx="494">
                  <c:v>0.68602191666667012</c:v>
                </c:pt>
                <c:pt idx="495">
                  <c:v>0.68741062500000305</c:v>
                </c:pt>
                <c:pt idx="496">
                  <c:v>0.68879933333333709</c:v>
                </c:pt>
                <c:pt idx="497">
                  <c:v>0.69018804166667003</c:v>
                </c:pt>
                <c:pt idx="498">
                  <c:v>0.69157675000000307</c:v>
                </c:pt>
                <c:pt idx="499">
                  <c:v>0.69296545833333711</c:v>
                </c:pt>
                <c:pt idx="500">
                  <c:v>0.69435416666667005</c:v>
                </c:pt>
                <c:pt idx="501">
                  <c:v>0.69574287500000309</c:v>
                </c:pt>
                <c:pt idx="502">
                  <c:v>0.69713158333333702</c:v>
                </c:pt>
                <c:pt idx="503">
                  <c:v>0.69852029166667007</c:v>
                </c:pt>
                <c:pt idx="504">
                  <c:v>0.69990900000000311</c:v>
                </c:pt>
                <c:pt idx="505">
                  <c:v>0.70129770833333704</c:v>
                </c:pt>
                <c:pt idx="506">
                  <c:v>0.70268641666667009</c:v>
                </c:pt>
                <c:pt idx="507">
                  <c:v>0.70407512500000302</c:v>
                </c:pt>
                <c:pt idx="508">
                  <c:v>0.70546383333333706</c:v>
                </c:pt>
                <c:pt idx="509">
                  <c:v>0.70685254166667011</c:v>
                </c:pt>
                <c:pt idx="510">
                  <c:v>0.70824125000000304</c:v>
                </c:pt>
                <c:pt idx="511">
                  <c:v>0.70962995833333709</c:v>
                </c:pt>
                <c:pt idx="512">
                  <c:v>0.71101866666667002</c:v>
                </c:pt>
                <c:pt idx="513">
                  <c:v>0.71240737500000306</c:v>
                </c:pt>
                <c:pt idx="514">
                  <c:v>0.71379608333333711</c:v>
                </c:pt>
                <c:pt idx="515">
                  <c:v>0.71518479166667004</c:v>
                </c:pt>
                <c:pt idx="516">
                  <c:v>0.71657350000000308</c:v>
                </c:pt>
                <c:pt idx="517">
                  <c:v>0.71796220833333713</c:v>
                </c:pt>
                <c:pt idx="518">
                  <c:v>0.71935091666667006</c:v>
                </c:pt>
                <c:pt idx="519">
                  <c:v>0.7207396250000031</c:v>
                </c:pt>
                <c:pt idx="520">
                  <c:v>0.72212833333333704</c:v>
                </c:pt>
                <c:pt idx="521">
                  <c:v>0.72351704166667008</c:v>
                </c:pt>
                <c:pt idx="522">
                  <c:v>0.72490575000000312</c:v>
                </c:pt>
                <c:pt idx="523">
                  <c:v>0.72629445833333706</c:v>
                </c:pt>
                <c:pt idx="524">
                  <c:v>0.7276831666666701</c:v>
                </c:pt>
                <c:pt idx="525">
                  <c:v>0.72907187500000303</c:v>
                </c:pt>
                <c:pt idx="526">
                  <c:v>0.73046058333333708</c:v>
                </c:pt>
                <c:pt idx="527">
                  <c:v>0.73184929166667012</c:v>
                </c:pt>
                <c:pt idx="528">
                  <c:v>0.73323800000000305</c:v>
                </c:pt>
                <c:pt idx="529">
                  <c:v>0.7346267083333371</c:v>
                </c:pt>
                <c:pt idx="530">
                  <c:v>0.73601541666667003</c:v>
                </c:pt>
                <c:pt idx="531">
                  <c:v>0.73740412500000307</c:v>
                </c:pt>
                <c:pt idx="532">
                  <c:v>0.73879283333333712</c:v>
                </c:pt>
                <c:pt idx="533">
                  <c:v>0.74018154166667005</c:v>
                </c:pt>
                <c:pt idx="534">
                  <c:v>0.7415702500000031</c:v>
                </c:pt>
                <c:pt idx="535">
                  <c:v>0.74295895833333703</c:v>
                </c:pt>
                <c:pt idx="536">
                  <c:v>0.74434766666667007</c:v>
                </c:pt>
                <c:pt idx="537">
                  <c:v>0.74573637500000312</c:v>
                </c:pt>
                <c:pt idx="538">
                  <c:v>0.74712508333333705</c:v>
                </c:pt>
                <c:pt idx="539">
                  <c:v>0.74851379166667009</c:v>
                </c:pt>
                <c:pt idx="540">
                  <c:v>0.74990250000000302</c:v>
                </c:pt>
                <c:pt idx="541">
                  <c:v>0.75129120833333707</c:v>
                </c:pt>
                <c:pt idx="542">
                  <c:v>0.75267991666667011</c:v>
                </c:pt>
                <c:pt idx="543">
                  <c:v>0.75406862500000305</c:v>
                </c:pt>
                <c:pt idx="544">
                  <c:v>0.75545733333333709</c:v>
                </c:pt>
                <c:pt idx="545">
                  <c:v>0.75684604166667002</c:v>
                </c:pt>
                <c:pt idx="546">
                  <c:v>0.75823475000000307</c:v>
                </c:pt>
                <c:pt idx="547">
                  <c:v>0.75962345833333711</c:v>
                </c:pt>
                <c:pt idx="548">
                  <c:v>0.76101216666667004</c:v>
                </c:pt>
                <c:pt idx="549">
                  <c:v>0.76240087500000309</c:v>
                </c:pt>
                <c:pt idx="550">
                  <c:v>0.76378958333333702</c:v>
                </c:pt>
                <c:pt idx="551">
                  <c:v>0.76517829166667006</c:v>
                </c:pt>
                <c:pt idx="552">
                  <c:v>0.76656700000000311</c:v>
                </c:pt>
                <c:pt idx="553">
                  <c:v>0.76795570833333704</c:v>
                </c:pt>
                <c:pt idx="554">
                  <c:v>0.76934441666667008</c:v>
                </c:pt>
                <c:pt idx="555">
                  <c:v>0.77073312500000302</c:v>
                </c:pt>
                <c:pt idx="556">
                  <c:v>0.77212183333333706</c:v>
                </c:pt>
                <c:pt idx="557">
                  <c:v>0.7735105416666701</c:v>
                </c:pt>
                <c:pt idx="558">
                  <c:v>0.77489925000000304</c:v>
                </c:pt>
                <c:pt idx="559">
                  <c:v>0.77628795833333708</c:v>
                </c:pt>
                <c:pt idx="560">
                  <c:v>0.77767666666667012</c:v>
                </c:pt>
                <c:pt idx="561">
                  <c:v>0.77906537500000306</c:v>
                </c:pt>
                <c:pt idx="562">
                  <c:v>0.7804540833333371</c:v>
                </c:pt>
                <c:pt idx="563">
                  <c:v>0.78184279166667003</c:v>
                </c:pt>
                <c:pt idx="564">
                  <c:v>0.78323150000000308</c:v>
                </c:pt>
                <c:pt idx="565">
                  <c:v>0.78462020833333712</c:v>
                </c:pt>
                <c:pt idx="566">
                  <c:v>0.78600891666667005</c:v>
                </c:pt>
                <c:pt idx="567">
                  <c:v>0.7873976250000031</c:v>
                </c:pt>
                <c:pt idx="568">
                  <c:v>0.78878633333333703</c:v>
                </c:pt>
                <c:pt idx="569">
                  <c:v>0.79017504166667007</c:v>
                </c:pt>
                <c:pt idx="570">
                  <c:v>0.79156375000000312</c:v>
                </c:pt>
                <c:pt idx="571">
                  <c:v>0.79295245833333705</c:v>
                </c:pt>
                <c:pt idx="572">
                  <c:v>0.7943411666666701</c:v>
                </c:pt>
                <c:pt idx="573">
                  <c:v>0.79572987500000303</c:v>
                </c:pt>
                <c:pt idx="574">
                  <c:v>0.79711858333333707</c:v>
                </c:pt>
                <c:pt idx="575">
                  <c:v>0.79850729166667012</c:v>
                </c:pt>
                <c:pt idx="576">
                  <c:v>0.79989600000000305</c:v>
                </c:pt>
                <c:pt idx="577">
                  <c:v>0.80128470833333709</c:v>
                </c:pt>
                <c:pt idx="578">
                  <c:v>0.80267341666667003</c:v>
                </c:pt>
                <c:pt idx="579">
                  <c:v>0.80406212500000307</c:v>
                </c:pt>
                <c:pt idx="580">
                  <c:v>0.80545083333333711</c:v>
                </c:pt>
                <c:pt idx="581">
                  <c:v>0.80683954166667005</c:v>
                </c:pt>
                <c:pt idx="582">
                  <c:v>0.80822825000000309</c:v>
                </c:pt>
                <c:pt idx="583">
                  <c:v>0.80961695833333702</c:v>
                </c:pt>
                <c:pt idx="584">
                  <c:v>0.81100566666667007</c:v>
                </c:pt>
                <c:pt idx="585">
                  <c:v>0.81239437500000311</c:v>
                </c:pt>
                <c:pt idx="586">
                  <c:v>0.81378308333333704</c:v>
                </c:pt>
                <c:pt idx="587">
                  <c:v>0.81517179166667009</c:v>
                </c:pt>
                <c:pt idx="588">
                  <c:v>0.81656050000000302</c:v>
                </c:pt>
                <c:pt idx="589">
                  <c:v>0.81794920833333706</c:v>
                </c:pt>
                <c:pt idx="590">
                  <c:v>0.81933791666667011</c:v>
                </c:pt>
                <c:pt idx="591">
                  <c:v>0.82072662500000304</c:v>
                </c:pt>
                <c:pt idx="592">
                  <c:v>0.82211533333333708</c:v>
                </c:pt>
                <c:pt idx="593">
                  <c:v>0.82350404166667002</c:v>
                </c:pt>
                <c:pt idx="594">
                  <c:v>0.82489275000000306</c:v>
                </c:pt>
                <c:pt idx="595">
                  <c:v>0.8262814583333371</c:v>
                </c:pt>
                <c:pt idx="596">
                  <c:v>0.82767016666667004</c:v>
                </c:pt>
                <c:pt idx="597">
                  <c:v>0.82905887500000308</c:v>
                </c:pt>
                <c:pt idx="598">
                  <c:v>0.83044758333333712</c:v>
                </c:pt>
                <c:pt idx="599">
                  <c:v>0.83183629166667006</c:v>
                </c:pt>
                <c:pt idx="600">
                  <c:v>0.8332250000000031</c:v>
                </c:pt>
                <c:pt idx="601">
                  <c:v>0.83461370833333703</c:v>
                </c:pt>
                <c:pt idx="602">
                  <c:v>0.83600241666667008</c:v>
                </c:pt>
                <c:pt idx="603">
                  <c:v>0.83739112500000312</c:v>
                </c:pt>
                <c:pt idx="604">
                  <c:v>0.83877983333333705</c:v>
                </c:pt>
                <c:pt idx="605">
                  <c:v>0.8401685416666701</c:v>
                </c:pt>
                <c:pt idx="606">
                  <c:v>0.84155725000000303</c:v>
                </c:pt>
                <c:pt idx="607">
                  <c:v>0.84294595833333708</c:v>
                </c:pt>
                <c:pt idx="608">
                  <c:v>0.84433466666667012</c:v>
                </c:pt>
                <c:pt idx="609">
                  <c:v>0.84572337500000305</c:v>
                </c:pt>
                <c:pt idx="610">
                  <c:v>0.8471120833333371</c:v>
                </c:pt>
                <c:pt idx="611">
                  <c:v>0.84850079166667003</c:v>
                </c:pt>
                <c:pt idx="612">
                  <c:v>0.84988950000000307</c:v>
                </c:pt>
                <c:pt idx="613">
                  <c:v>0.85127820833333712</c:v>
                </c:pt>
                <c:pt idx="614">
                  <c:v>0.85266691666667005</c:v>
                </c:pt>
                <c:pt idx="615">
                  <c:v>0.85405562500000309</c:v>
                </c:pt>
                <c:pt idx="616">
                  <c:v>0.85544433333333703</c:v>
                </c:pt>
                <c:pt idx="617">
                  <c:v>0.85683304166667007</c:v>
                </c:pt>
                <c:pt idx="618">
                  <c:v>0.85822175000000311</c:v>
                </c:pt>
                <c:pt idx="619">
                  <c:v>0.85961045833333705</c:v>
                </c:pt>
                <c:pt idx="620">
                  <c:v>0.86099916666667009</c:v>
                </c:pt>
                <c:pt idx="621">
                  <c:v>0.86238787500000302</c:v>
                </c:pt>
                <c:pt idx="622">
                  <c:v>0.86377658333333707</c:v>
                </c:pt>
                <c:pt idx="623">
                  <c:v>0.86516529166667011</c:v>
                </c:pt>
                <c:pt idx="624">
                  <c:v>0.86655400000000304</c:v>
                </c:pt>
                <c:pt idx="625">
                  <c:v>0.86794270833333709</c:v>
                </c:pt>
                <c:pt idx="626">
                  <c:v>0.86933141666667002</c:v>
                </c:pt>
                <c:pt idx="627">
                  <c:v>0.87072012500000306</c:v>
                </c:pt>
                <c:pt idx="628">
                  <c:v>0.87210883333333711</c:v>
                </c:pt>
                <c:pt idx="629">
                  <c:v>0.87349754166667004</c:v>
                </c:pt>
                <c:pt idx="630">
                  <c:v>0.87488625000000309</c:v>
                </c:pt>
                <c:pt idx="631">
                  <c:v>0.87627495833333702</c:v>
                </c:pt>
                <c:pt idx="632">
                  <c:v>0.87766366666667006</c:v>
                </c:pt>
                <c:pt idx="633">
                  <c:v>0.87905237500000311</c:v>
                </c:pt>
                <c:pt idx="634">
                  <c:v>0.88044108333333704</c:v>
                </c:pt>
                <c:pt idx="635">
                  <c:v>0.88182979166667008</c:v>
                </c:pt>
                <c:pt idx="636">
                  <c:v>0.88321850000000313</c:v>
                </c:pt>
                <c:pt idx="637">
                  <c:v>0.88460720833333706</c:v>
                </c:pt>
                <c:pt idx="638">
                  <c:v>0.8859959166666701</c:v>
                </c:pt>
                <c:pt idx="639">
                  <c:v>0.88738462500000304</c:v>
                </c:pt>
                <c:pt idx="640">
                  <c:v>0.88877333333333708</c:v>
                </c:pt>
                <c:pt idx="641">
                  <c:v>0.89016204166667012</c:v>
                </c:pt>
                <c:pt idx="642">
                  <c:v>0.89155075000000306</c:v>
                </c:pt>
                <c:pt idx="643">
                  <c:v>0.8929394583333371</c:v>
                </c:pt>
                <c:pt idx="644">
                  <c:v>0.89432816666667003</c:v>
                </c:pt>
                <c:pt idx="645">
                  <c:v>0.89571687500000308</c:v>
                </c:pt>
                <c:pt idx="646">
                  <c:v>0.89710558333333712</c:v>
                </c:pt>
                <c:pt idx="647">
                  <c:v>0.89849429166667005</c:v>
                </c:pt>
                <c:pt idx="648">
                  <c:v>0.8998830000000031</c:v>
                </c:pt>
                <c:pt idx="649">
                  <c:v>0.90127170833333703</c:v>
                </c:pt>
                <c:pt idx="650">
                  <c:v>0.90266041666667007</c:v>
                </c:pt>
                <c:pt idx="651">
                  <c:v>0.90404912500000312</c:v>
                </c:pt>
                <c:pt idx="652">
                  <c:v>0.90543783333333705</c:v>
                </c:pt>
                <c:pt idx="653">
                  <c:v>0.90682654166667009</c:v>
                </c:pt>
                <c:pt idx="654">
                  <c:v>0.90821525000000303</c:v>
                </c:pt>
                <c:pt idx="655">
                  <c:v>0.90960395833333707</c:v>
                </c:pt>
                <c:pt idx="656">
                  <c:v>0.91099266666667011</c:v>
                </c:pt>
                <c:pt idx="657">
                  <c:v>0.91238137500000305</c:v>
                </c:pt>
                <c:pt idx="658">
                  <c:v>0.91377008333333709</c:v>
                </c:pt>
                <c:pt idx="659">
                  <c:v>0.91515879166667002</c:v>
                </c:pt>
                <c:pt idx="660">
                  <c:v>0.91654750000000307</c:v>
                </c:pt>
                <c:pt idx="661">
                  <c:v>0.91793620833333711</c:v>
                </c:pt>
                <c:pt idx="662">
                  <c:v>0.91932491666667004</c:v>
                </c:pt>
                <c:pt idx="663">
                  <c:v>0.92071362500000309</c:v>
                </c:pt>
                <c:pt idx="664">
                  <c:v>0.92210233333333702</c:v>
                </c:pt>
                <c:pt idx="665">
                  <c:v>0.92349104166667006</c:v>
                </c:pt>
                <c:pt idx="666">
                  <c:v>0.92487975000000311</c:v>
                </c:pt>
                <c:pt idx="667">
                  <c:v>0.92626845833333704</c:v>
                </c:pt>
                <c:pt idx="668">
                  <c:v>0.92765716666667009</c:v>
                </c:pt>
                <c:pt idx="669">
                  <c:v>0.92904587500000302</c:v>
                </c:pt>
                <c:pt idx="670">
                  <c:v>0.93043458333333706</c:v>
                </c:pt>
                <c:pt idx="671">
                  <c:v>0.93182329166667011</c:v>
                </c:pt>
                <c:pt idx="672">
                  <c:v>0.93321200000000304</c:v>
                </c:pt>
                <c:pt idx="673">
                  <c:v>0.93460070833333708</c:v>
                </c:pt>
                <c:pt idx="674">
                  <c:v>0.93598941666667013</c:v>
                </c:pt>
                <c:pt idx="675">
                  <c:v>0.93737812500000306</c:v>
                </c:pt>
                <c:pt idx="676">
                  <c:v>0.9387668333333371</c:v>
                </c:pt>
                <c:pt idx="677">
                  <c:v>0.94015554166667004</c:v>
                </c:pt>
                <c:pt idx="678">
                  <c:v>0.94154425000000308</c:v>
                </c:pt>
                <c:pt idx="679">
                  <c:v>0.94293295833333712</c:v>
                </c:pt>
                <c:pt idx="680">
                  <c:v>0.94432166666667006</c:v>
                </c:pt>
                <c:pt idx="681">
                  <c:v>0.9457103750000031</c:v>
                </c:pt>
                <c:pt idx="682">
                  <c:v>0.94709908333333703</c:v>
                </c:pt>
                <c:pt idx="683">
                  <c:v>0.94848779166667008</c:v>
                </c:pt>
                <c:pt idx="684">
                  <c:v>0.94987650000000312</c:v>
                </c:pt>
                <c:pt idx="685">
                  <c:v>0.95126520833333705</c:v>
                </c:pt>
                <c:pt idx="686">
                  <c:v>0.9526539166666701</c:v>
                </c:pt>
                <c:pt idx="687">
                  <c:v>0.95404262500000303</c:v>
                </c:pt>
                <c:pt idx="688">
                  <c:v>0.95543133333333707</c:v>
                </c:pt>
                <c:pt idx="689">
                  <c:v>0.95682004166667012</c:v>
                </c:pt>
                <c:pt idx="690">
                  <c:v>0.95820875000000305</c:v>
                </c:pt>
                <c:pt idx="691">
                  <c:v>0.95959745833333709</c:v>
                </c:pt>
                <c:pt idx="692">
                  <c:v>0.96098616666667003</c:v>
                </c:pt>
                <c:pt idx="693">
                  <c:v>0.96237487500000307</c:v>
                </c:pt>
                <c:pt idx="694">
                  <c:v>0.96376358333333711</c:v>
                </c:pt>
                <c:pt idx="695">
                  <c:v>0.96515229166667005</c:v>
                </c:pt>
                <c:pt idx="696">
                  <c:v>0.96654100000000309</c:v>
                </c:pt>
                <c:pt idx="697">
                  <c:v>0.96792970833333702</c:v>
                </c:pt>
                <c:pt idx="698">
                  <c:v>0.96931841666667007</c:v>
                </c:pt>
                <c:pt idx="699">
                  <c:v>0.97070712500000311</c:v>
                </c:pt>
                <c:pt idx="700">
                  <c:v>0.97209583333333704</c:v>
                </c:pt>
                <c:pt idx="701">
                  <c:v>0.97348454166667009</c:v>
                </c:pt>
                <c:pt idx="702">
                  <c:v>0.97487325000000302</c:v>
                </c:pt>
                <c:pt idx="703">
                  <c:v>0.97626195833333707</c:v>
                </c:pt>
                <c:pt idx="704">
                  <c:v>0.97765066666667011</c:v>
                </c:pt>
                <c:pt idx="705">
                  <c:v>0.97903937500000304</c:v>
                </c:pt>
                <c:pt idx="706">
                  <c:v>0.98042808333333709</c:v>
                </c:pt>
                <c:pt idx="707">
                  <c:v>0.98181679166667002</c:v>
                </c:pt>
                <c:pt idx="708">
                  <c:v>0.98320550000000306</c:v>
                </c:pt>
                <c:pt idx="709">
                  <c:v>0.98459420833333711</c:v>
                </c:pt>
                <c:pt idx="710">
                  <c:v>0.98598291666667004</c:v>
                </c:pt>
                <c:pt idx="711">
                  <c:v>0.98737162500000308</c:v>
                </c:pt>
                <c:pt idx="712">
                  <c:v>0.98876033333333702</c:v>
                </c:pt>
                <c:pt idx="713">
                  <c:v>0.99014904166667006</c:v>
                </c:pt>
                <c:pt idx="714">
                  <c:v>0.9915377500000031</c:v>
                </c:pt>
                <c:pt idx="715">
                  <c:v>0.99292645833333704</c:v>
                </c:pt>
                <c:pt idx="716">
                  <c:v>0.99431516666667008</c:v>
                </c:pt>
                <c:pt idx="717">
                  <c:v>0.99570387500000312</c:v>
                </c:pt>
                <c:pt idx="718">
                  <c:v>0.99709258333333706</c:v>
                </c:pt>
                <c:pt idx="719">
                  <c:v>0.9984812916666701</c:v>
                </c:pt>
                <c:pt idx="720">
                  <c:v>0.99987000000000303</c:v>
                </c:pt>
                <c:pt idx="721">
                  <c:v>1.0012587083333371</c:v>
                </c:pt>
                <c:pt idx="722">
                  <c:v>1.0026474166666701</c:v>
                </c:pt>
                <c:pt idx="723">
                  <c:v>1.0040361250000029</c:v>
                </c:pt>
                <c:pt idx="724">
                  <c:v>1.0054248333333371</c:v>
                </c:pt>
                <c:pt idx="725">
                  <c:v>1.0068135416666699</c:v>
                </c:pt>
                <c:pt idx="726">
                  <c:v>1.0082022500000032</c:v>
                </c:pt>
                <c:pt idx="727">
                  <c:v>1.0095909583333371</c:v>
                </c:pt>
                <c:pt idx="728">
                  <c:v>1.0109796666666702</c:v>
                </c:pt>
                <c:pt idx="729">
                  <c:v>1.012368375000003</c:v>
                </c:pt>
                <c:pt idx="730">
                  <c:v>1.0137570833333371</c:v>
                </c:pt>
                <c:pt idx="731">
                  <c:v>1.01514579166667</c:v>
                </c:pt>
                <c:pt idx="732">
                  <c:v>1.0165345000000032</c:v>
                </c:pt>
                <c:pt idx="733">
                  <c:v>1.0179232083333369</c:v>
                </c:pt>
                <c:pt idx="734">
                  <c:v>1.0193119166666702</c:v>
                </c:pt>
                <c:pt idx="735">
                  <c:v>1.020700625000003</c:v>
                </c:pt>
                <c:pt idx="736">
                  <c:v>1.0220893333333372</c:v>
                </c:pt>
                <c:pt idx="737">
                  <c:v>1.02347804166667</c:v>
                </c:pt>
                <c:pt idx="738">
                  <c:v>1.024866750000003</c:v>
                </c:pt>
                <c:pt idx="739">
                  <c:v>1.026255458333337</c:v>
                </c:pt>
                <c:pt idx="740">
                  <c:v>1.02764416666667</c:v>
                </c:pt>
                <c:pt idx="741">
                  <c:v>1.0290328750000031</c:v>
                </c:pt>
                <c:pt idx="742">
                  <c:v>1.0304215833333372</c:v>
                </c:pt>
                <c:pt idx="743">
                  <c:v>1.03181029166667</c:v>
                </c:pt>
                <c:pt idx="744">
                  <c:v>1.0331990000000031</c:v>
                </c:pt>
                <c:pt idx="745">
                  <c:v>1.034587708333337</c:v>
                </c:pt>
                <c:pt idx="746">
                  <c:v>1.0359764166666701</c:v>
                </c:pt>
                <c:pt idx="747">
                  <c:v>1.0373651250000031</c:v>
                </c:pt>
                <c:pt idx="748">
                  <c:v>1.038753833333337</c:v>
                </c:pt>
                <c:pt idx="749">
                  <c:v>1.0401425416666701</c:v>
                </c:pt>
                <c:pt idx="750">
                  <c:v>1.0415312500000029</c:v>
                </c:pt>
                <c:pt idx="751">
                  <c:v>1.0429199583333371</c:v>
                </c:pt>
                <c:pt idx="752">
                  <c:v>1.0443086666666701</c:v>
                </c:pt>
                <c:pt idx="753">
                  <c:v>1.0456973750000031</c:v>
                </c:pt>
                <c:pt idx="754">
                  <c:v>1.0470860833333371</c:v>
                </c:pt>
                <c:pt idx="755">
                  <c:v>1.0484747916666701</c:v>
                </c:pt>
                <c:pt idx="756">
                  <c:v>1.0498635000000029</c:v>
                </c:pt>
                <c:pt idx="757">
                  <c:v>1.0512522083333371</c:v>
                </c:pt>
                <c:pt idx="758">
                  <c:v>1.0526409166666699</c:v>
                </c:pt>
                <c:pt idx="759">
                  <c:v>1.0540296250000032</c:v>
                </c:pt>
                <c:pt idx="760">
                  <c:v>1.0554183333333371</c:v>
                </c:pt>
                <c:pt idx="761">
                  <c:v>1.0568070416666702</c:v>
                </c:pt>
                <c:pt idx="762">
                  <c:v>1.058195750000003</c:v>
                </c:pt>
                <c:pt idx="763">
                  <c:v>1.0595844583333371</c:v>
                </c:pt>
                <c:pt idx="764">
                  <c:v>1.06097316666667</c:v>
                </c:pt>
                <c:pt idx="765">
                  <c:v>1.0623618750000032</c:v>
                </c:pt>
                <c:pt idx="766">
                  <c:v>1.0637505833333369</c:v>
                </c:pt>
                <c:pt idx="767">
                  <c:v>1.0651392916666702</c:v>
                </c:pt>
                <c:pt idx="768">
                  <c:v>1.066528000000003</c:v>
                </c:pt>
                <c:pt idx="769">
                  <c:v>1.0679167083333372</c:v>
                </c:pt>
                <c:pt idx="770">
                  <c:v>1.06930541666667</c:v>
                </c:pt>
                <c:pt idx="771">
                  <c:v>1.070694125000003</c:v>
                </c:pt>
                <c:pt idx="772">
                  <c:v>1.072082833333337</c:v>
                </c:pt>
                <c:pt idx="773">
                  <c:v>1.07347154166667</c:v>
                </c:pt>
                <c:pt idx="774">
                  <c:v>1.0748602500000031</c:v>
                </c:pt>
                <c:pt idx="775">
                  <c:v>1.0762489583333372</c:v>
                </c:pt>
                <c:pt idx="776">
                  <c:v>1.07763766666667</c:v>
                </c:pt>
                <c:pt idx="777">
                  <c:v>1.0790263750000031</c:v>
                </c:pt>
                <c:pt idx="778">
                  <c:v>1.080415083333337</c:v>
                </c:pt>
                <c:pt idx="779">
                  <c:v>1.0818037916666701</c:v>
                </c:pt>
                <c:pt idx="780">
                  <c:v>1.0831925000000031</c:v>
                </c:pt>
                <c:pt idx="781">
                  <c:v>1.084581208333337</c:v>
                </c:pt>
                <c:pt idx="782">
                  <c:v>1.0859699166666701</c:v>
                </c:pt>
                <c:pt idx="783">
                  <c:v>1.0873586250000029</c:v>
                </c:pt>
                <c:pt idx="784">
                  <c:v>1.0887473333333371</c:v>
                </c:pt>
                <c:pt idx="785">
                  <c:v>1.0901360416666701</c:v>
                </c:pt>
                <c:pt idx="786">
                  <c:v>1.0915247500000032</c:v>
                </c:pt>
                <c:pt idx="787">
                  <c:v>1.0929134583333371</c:v>
                </c:pt>
                <c:pt idx="788">
                  <c:v>1.0943021666666701</c:v>
                </c:pt>
                <c:pt idx="789">
                  <c:v>1.095690875000003</c:v>
                </c:pt>
                <c:pt idx="790">
                  <c:v>1.0970795833333371</c:v>
                </c:pt>
                <c:pt idx="791">
                  <c:v>1.0984682916666699</c:v>
                </c:pt>
                <c:pt idx="792">
                  <c:v>1.0998570000000032</c:v>
                </c:pt>
                <c:pt idx="793">
                  <c:v>1.1012457083333371</c:v>
                </c:pt>
                <c:pt idx="794">
                  <c:v>1.1026344166666702</c:v>
                </c:pt>
                <c:pt idx="795">
                  <c:v>1.104023125000003</c:v>
                </c:pt>
                <c:pt idx="796">
                  <c:v>1.1054118333333371</c:v>
                </c:pt>
                <c:pt idx="797">
                  <c:v>1.10680054166667</c:v>
                </c:pt>
                <c:pt idx="798">
                  <c:v>1.1081892500000032</c:v>
                </c:pt>
                <c:pt idx="799">
                  <c:v>1.1095779583333369</c:v>
                </c:pt>
                <c:pt idx="800">
                  <c:v>1.1109666666666702</c:v>
                </c:pt>
                <c:pt idx="801">
                  <c:v>1.112355375000003</c:v>
                </c:pt>
                <c:pt idx="802">
                  <c:v>1.1137440833333372</c:v>
                </c:pt>
                <c:pt idx="803">
                  <c:v>1.11513279166667</c:v>
                </c:pt>
                <c:pt idx="804">
                  <c:v>1.1165215000000031</c:v>
                </c:pt>
                <c:pt idx="805">
                  <c:v>1.117910208333337</c:v>
                </c:pt>
                <c:pt idx="806">
                  <c:v>1.11929891666667</c:v>
                </c:pt>
                <c:pt idx="807">
                  <c:v>1.1206876250000031</c:v>
                </c:pt>
                <c:pt idx="808">
                  <c:v>1.1220763333333372</c:v>
                </c:pt>
                <c:pt idx="809">
                  <c:v>1.1234650416666701</c:v>
                </c:pt>
                <c:pt idx="810">
                  <c:v>1.1248537500000031</c:v>
                </c:pt>
                <c:pt idx="811">
                  <c:v>1.126242458333337</c:v>
                </c:pt>
                <c:pt idx="812">
                  <c:v>1.1276311666666701</c:v>
                </c:pt>
                <c:pt idx="813">
                  <c:v>1.1290198750000031</c:v>
                </c:pt>
                <c:pt idx="814">
                  <c:v>1.130408583333337</c:v>
                </c:pt>
                <c:pt idx="815">
                  <c:v>1.1317972916666701</c:v>
                </c:pt>
                <c:pt idx="816">
                  <c:v>1.1331860000000029</c:v>
                </c:pt>
                <c:pt idx="817">
                  <c:v>1.1345747083333371</c:v>
                </c:pt>
                <c:pt idx="818">
                  <c:v>1.1359634166666701</c:v>
                </c:pt>
                <c:pt idx="819">
                  <c:v>1.1373521250000032</c:v>
                </c:pt>
                <c:pt idx="820">
                  <c:v>1.1387408333333371</c:v>
                </c:pt>
                <c:pt idx="821">
                  <c:v>1.1401295416666701</c:v>
                </c:pt>
                <c:pt idx="822">
                  <c:v>1.141518250000003</c:v>
                </c:pt>
                <c:pt idx="823">
                  <c:v>1.1429069583333371</c:v>
                </c:pt>
                <c:pt idx="824">
                  <c:v>1.1442956666666699</c:v>
                </c:pt>
                <c:pt idx="825">
                  <c:v>1.1456843750000032</c:v>
                </c:pt>
                <c:pt idx="826">
                  <c:v>1.1470730833333369</c:v>
                </c:pt>
                <c:pt idx="827">
                  <c:v>1.1484617916666702</c:v>
                </c:pt>
                <c:pt idx="828">
                  <c:v>1.149850500000003</c:v>
                </c:pt>
                <c:pt idx="829">
                  <c:v>1.1512392083333371</c:v>
                </c:pt>
                <c:pt idx="830">
                  <c:v>1.15262791666667</c:v>
                </c:pt>
                <c:pt idx="831">
                  <c:v>1.1540166250000032</c:v>
                </c:pt>
                <c:pt idx="832">
                  <c:v>1.1554053333333369</c:v>
                </c:pt>
                <c:pt idx="833">
                  <c:v>1.1567940416666702</c:v>
                </c:pt>
                <c:pt idx="834">
                  <c:v>1.158182750000003</c:v>
                </c:pt>
                <c:pt idx="835">
                  <c:v>1.1595714583333372</c:v>
                </c:pt>
                <c:pt idx="836">
                  <c:v>1.16096016666667</c:v>
                </c:pt>
                <c:pt idx="837">
                  <c:v>1.1623488750000031</c:v>
                </c:pt>
                <c:pt idx="838">
                  <c:v>1.163737583333337</c:v>
                </c:pt>
                <c:pt idx="839">
                  <c:v>1.16512629166667</c:v>
                </c:pt>
                <c:pt idx="840">
                  <c:v>1.1665150000000031</c:v>
                </c:pt>
                <c:pt idx="841">
                  <c:v>1.167903708333337</c:v>
                </c:pt>
                <c:pt idx="842">
                  <c:v>1.1692924166666701</c:v>
                </c:pt>
                <c:pt idx="843">
                  <c:v>1.1706811250000031</c:v>
                </c:pt>
                <c:pt idx="844">
                  <c:v>1.172069833333337</c:v>
                </c:pt>
                <c:pt idx="845">
                  <c:v>1.1734585416666701</c:v>
                </c:pt>
                <c:pt idx="846">
                  <c:v>1.1748472500000031</c:v>
                </c:pt>
                <c:pt idx="847">
                  <c:v>1.1762359583333371</c:v>
                </c:pt>
                <c:pt idx="848">
                  <c:v>1.1776246666666701</c:v>
                </c:pt>
                <c:pt idx="849">
                  <c:v>1.1790133750000031</c:v>
                </c:pt>
                <c:pt idx="850">
                  <c:v>1.1804020833333371</c:v>
                </c:pt>
                <c:pt idx="851">
                  <c:v>1.1817907916666701</c:v>
                </c:pt>
                <c:pt idx="852">
                  <c:v>1.1831795000000032</c:v>
                </c:pt>
                <c:pt idx="853">
                  <c:v>1.1845682083333371</c:v>
                </c:pt>
                <c:pt idx="854">
                  <c:v>1.1859569166666701</c:v>
                </c:pt>
                <c:pt idx="855">
                  <c:v>1.187345625000003</c:v>
                </c:pt>
                <c:pt idx="856">
                  <c:v>1.1887343333333371</c:v>
                </c:pt>
                <c:pt idx="857">
                  <c:v>1.1901230416666699</c:v>
                </c:pt>
                <c:pt idx="858">
                  <c:v>1.1915117500000032</c:v>
                </c:pt>
                <c:pt idx="859">
                  <c:v>1.1929004583333371</c:v>
                </c:pt>
                <c:pt idx="860">
                  <c:v>1.1942891666666702</c:v>
                </c:pt>
                <c:pt idx="861">
                  <c:v>1.195677875000003</c:v>
                </c:pt>
                <c:pt idx="862">
                  <c:v>1.1970665833333372</c:v>
                </c:pt>
                <c:pt idx="863">
                  <c:v>1.19845529166667</c:v>
                </c:pt>
                <c:pt idx="864">
                  <c:v>1.199844000000003</c:v>
                </c:pt>
                <c:pt idx="865">
                  <c:v>1.201232708333337</c:v>
                </c:pt>
                <c:pt idx="866">
                  <c:v>1.20262141666667</c:v>
                </c:pt>
                <c:pt idx="867">
                  <c:v>1.204010125000003</c:v>
                </c:pt>
                <c:pt idx="868">
                  <c:v>1.2053988333333372</c:v>
                </c:pt>
                <c:pt idx="869">
                  <c:v>1.20678754166667</c:v>
                </c:pt>
                <c:pt idx="870">
                  <c:v>1.2081762500000031</c:v>
                </c:pt>
                <c:pt idx="871">
                  <c:v>1.209564958333337</c:v>
                </c:pt>
                <c:pt idx="872">
                  <c:v>1.21095366666667</c:v>
                </c:pt>
                <c:pt idx="873">
                  <c:v>1.2123423750000031</c:v>
                </c:pt>
                <c:pt idx="874">
                  <c:v>1.213731083333337</c:v>
                </c:pt>
                <c:pt idx="875">
                  <c:v>1.2151197916666701</c:v>
                </c:pt>
                <c:pt idx="876">
                  <c:v>1.2165085000000031</c:v>
                </c:pt>
                <c:pt idx="877">
                  <c:v>1.217897208333337</c:v>
                </c:pt>
                <c:pt idx="878">
                  <c:v>1.2192859166666701</c:v>
                </c:pt>
                <c:pt idx="879">
                  <c:v>1.2206746250000031</c:v>
                </c:pt>
                <c:pt idx="880">
                  <c:v>1.2220633333333371</c:v>
                </c:pt>
                <c:pt idx="881">
                  <c:v>1.2234520416666701</c:v>
                </c:pt>
                <c:pt idx="882">
                  <c:v>1.2248407500000031</c:v>
                </c:pt>
                <c:pt idx="883">
                  <c:v>1.2262294583333371</c:v>
                </c:pt>
                <c:pt idx="884">
                  <c:v>1.2276181666666701</c:v>
                </c:pt>
                <c:pt idx="885">
                  <c:v>1.2290068750000032</c:v>
                </c:pt>
                <c:pt idx="886">
                  <c:v>1.2303955833333371</c:v>
                </c:pt>
                <c:pt idx="887">
                  <c:v>1.2317842916666701</c:v>
                </c:pt>
                <c:pt idx="888">
                  <c:v>1.233173000000003</c:v>
                </c:pt>
                <c:pt idx="889">
                  <c:v>1.2345617083333371</c:v>
                </c:pt>
                <c:pt idx="890">
                  <c:v>1.2359504166666699</c:v>
                </c:pt>
                <c:pt idx="891">
                  <c:v>1.2373391250000032</c:v>
                </c:pt>
                <c:pt idx="892">
                  <c:v>1.2387278333333371</c:v>
                </c:pt>
                <c:pt idx="893">
                  <c:v>1.2401165416666702</c:v>
                </c:pt>
                <c:pt idx="894">
                  <c:v>1.241505250000003</c:v>
                </c:pt>
                <c:pt idx="895">
                  <c:v>1.2428939583333372</c:v>
                </c:pt>
                <c:pt idx="896">
                  <c:v>1.24428266666667</c:v>
                </c:pt>
                <c:pt idx="897">
                  <c:v>1.245671375000003</c:v>
                </c:pt>
                <c:pt idx="898">
                  <c:v>1.247060083333337</c:v>
                </c:pt>
                <c:pt idx="899">
                  <c:v>1.24844879166667</c:v>
                </c:pt>
                <c:pt idx="900">
                  <c:v>1.249837500000003</c:v>
                </c:pt>
                <c:pt idx="901">
                  <c:v>1.2512262083333372</c:v>
                </c:pt>
                <c:pt idx="902">
                  <c:v>1.25261491666667</c:v>
                </c:pt>
                <c:pt idx="903">
                  <c:v>1.2540036250000031</c:v>
                </c:pt>
                <c:pt idx="904">
                  <c:v>1.255392333333337</c:v>
                </c:pt>
                <c:pt idx="905">
                  <c:v>1.25678104166667</c:v>
                </c:pt>
                <c:pt idx="906">
                  <c:v>1.2581697500000031</c:v>
                </c:pt>
                <c:pt idx="907">
                  <c:v>1.259558458333337</c:v>
                </c:pt>
                <c:pt idx="908">
                  <c:v>1.2609471666666701</c:v>
                </c:pt>
                <c:pt idx="909">
                  <c:v>1.2623358750000031</c:v>
                </c:pt>
                <c:pt idx="910">
                  <c:v>1.263724583333337</c:v>
                </c:pt>
                <c:pt idx="911">
                  <c:v>1.2651132916666701</c:v>
                </c:pt>
                <c:pt idx="912">
                  <c:v>1.2665020000000031</c:v>
                </c:pt>
                <c:pt idx="913">
                  <c:v>1.2678907083333371</c:v>
                </c:pt>
                <c:pt idx="914">
                  <c:v>1.2692794166666701</c:v>
                </c:pt>
                <c:pt idx="915">
                  <c:v>1.2706681250000031</c:v>
                </c:pt>
                <c:pt idx="916">
                  <c:v>1.2720568333333371</c:v>
                </c:pt>
                <c:pt idx="917">
                  <c:v>1.2734455416666701</c:v>
                </c:pt>
                <c:pt idx="918">
                  <c:v>1.2748342500000032</c:v>
                </c:pt>
                <c:pt idx="919">
                  <c:v>1.2762229583333371</c:v>
                </c:pt>
                <c:pt idx="920">
                  <c:v>1.2776116666666701</c:v>
                </c:pt>
                <c:pt idx="921">
                  <c:v>1.279000375000003</c:v>
                </c:pt>
                <c:pt idx="922">
                  <c:v>1.2803890833333371</c:v>
                </c:pt>
                <c:pt idx="923">
                  <c:v>1.2817777916666699</c:v>
                </c:pt>
                <c:pt idx="924">
                  <c:v>1.2831665000000032</c:v>
                </c:pt>
                <c:pt idx="925">
                  <c:v>1.2845552083333371</c:v>
                </c:pt>
                <c:pt idx="926">
                  <c:v>1.2859439166666702</c:v>
                </c:pt>
                <c:pt idx="927">
                  <c:v>1.287332625000003</c:v>
                </c:pt>
                <c:pt idx="928">
                  <c:v>1.2887213333333372</c:v>
                </c:pt>
                <c:pt idx="929">
                  <c:v>1.29011004166667</c:v>
                </c:pt>
                <c:pt idx="930">
                  <c:v>1.291498750000003</c:v>
                </c:pt>
                <c:pt idx="931">
                  <c:v>1.292887458333337</c:v>
                </c:pt>
                <c:pt idx="932">
                  <c:v>1.29427616666667</c:v>
                </c:pt>
                <c:pt idx="933">
                  <c:v>1.295664875000003</c:v>
                </c:pt>
                <c:pt idx="934">
                  <c:v>1.2970535833333372</c:v>
                </c:pt>
                <c:pt idx="935">
                  <c:v>1.29844229166667</c:v>
                </c:pt>
                <c:pt idx="936">
                  <c:v>1.2998310000000031</c:v>
                </c:pt>
                <c:pt idx="937">
                  <c:v>1.301219708333337</c:v>
                </c:pt>
                <c:pt idx="938">
                  <c:v>1.30260841666667</c:v>
                </c:pt>
                <c:pt idx="939">
                  <c:v>1.3039971250000031</c:v>
                </c:pt>
                <c:pt idx="940">
                  <c:v>1.305385833333337</c:v>
                </c:pt>
                <c:pt idx="941">
                  <c:v>1.3067745416666701</c:v>
                </c:pt>
                <c:pt idx="942">
                  <c:v>1.3081632500000031</c:v>
                </c:pt>
                <c:pt idx="943">
                  <c:v>1.309551958333337</c:v>
                </c:pt>
                <c:pt idx="944">
                  <c:v>1.3109406666666701</c:v>
                </c:pt>
                <c:pt idx="945">
                  <c:v>1.3123293750000031</c:v>
                </c:pt>
                <c:pt idx="946">
                  <c:v>1.3137180833333371</c:v>
                </c:pt>
                <c:pt idx="947">
                  <c:v>1.3151067916666701</c:v>
                </c:pt>
                <c:pt idx="948">
                  <c:v>1.3164955000000031</c:v>
                </c:pt>
                <c:pt idx="949">
                  <c:v>1.3178842083333371</c:v>
                </c:pt>
                <c:pt idx="950">
                  <c:v>1.3192729166666701</c:v>
                </c:pt>
                <c:pt idx="951">
                  <c:v>1.3206616250000032</c:v>
                </c:pt>
                <c:pt idx="952">
                  <c:v>1.3220503333333371</c:v>
                </c:pt>
                <c:pt idx="953">
                  <c:v>1.3234390416666701</c:v>
                </c:pt>
                <c:pt idx="954">
                  <c:v>1.324827750000003</c:v>
                </c:pt>
                <c:pt idx="955">
                  <c:v>1.3262164583333371</c:v>
                </c:pt>
                <c:pt idx="956">
                  <c:v>1.3276051666666699</c:v>
                </c:pt>
                <c:pt idx="957">
                  <c:v>1.328993875000003</c:v>
                </c:pt>
                <c:pt idx="958">
                  <c:v>1.3303825833333371</c:v>
                </c:pt>
                <c:pt idx="959">
                  <c:v>1.3317712916666702</c:v>
                </c:pt>
                <c:pt idx="960">
                  <c:v>1.333160000000003</c:v>
                </c:pt>
                <c:pt idx="961">
                  <c:v>1.3345487083333372</c:v>
                </c:pt>
                <c:pt idx="962">
                  <c:v>1.33593741666667</c:v>
                </c:pt>
                <c:pt idx="963">
                  <c:v>1.337326125000003</c:v>
                </c:pt>
                <c:pt idx="964">
                  <c:v>1.338714833333337</c:v>
                </c:pt>
                <c:pt idx="965">
                  <c:v>1.34010354166667</c:v>
                </c:pt>
                <c:pt idx="966">
                  <c:v>1.3414922500000031</c:v>
                </c:pt>
                <c:pt idx="967">
                  <c:v>1.3428809583333372</c:v>
                </c:pt>
                <c:pt idx="968">
                  <c:v>1.34426966666667</c:v>
                </c:pt>
                <c:pt idx="969">
                  <c:v>1.3456583750000031</c:v>
                </c:pt>
                <c:pt idx="970">
                  <c:v>1.347047083333337</c:v>
                </c:pt>
                <c:pt idx="971">
                  <c:v>1.34843579166667</c:v>
                </c:pt>
                <c:pt idx="972">
                  <c:v>1.3498245000000031</c:v>
                </c:pt>
                <c:pt idx="973">
                  <c:v>1.351213208333337</c:v>
                </c:pt>
                <c:pt idx="974">
                  <c:v>1.3526019166666701</c:v>
                </c:pt>
                <c:pt idx="975">
                  <c:v>1.3539906250000031</c:v>
                </c:pt>
                <c:pt idx="976">
                  <c:v>1.355379333333337</c:v>
                </c:pt>
                <c:pt idx="977">
                  <c:v>1.3567680416666701</c:v>
                </c:pt>
                <c:pt idx="978">
                  <c:v>1.3581567500000031</c:v>
                </c:pt>
                <c:pt idx="979">
                  <c:v>1.3595454583333371</c:v>
                </c:pt>
                <c:pt idx="980">
                  <c:v>1.3609341666666701</c:v>
                </c:pt>
                <c:pt idx="981">
                  <c:v>1.3623228750000032</c:v>
                </c:pt>
                <c:pt idx="982">
                  <c:v>1.3637115833333371</c:v>
                </c:pt>
                <c:pt idx="983">
                  <c:v>1.3651002916666701</c:v>
                </c:pt>
                <c:pt idx="984">
                  <c:v>1.3664890000000032</c:v>
                </c:pt>
                <c:pt idx="985">
                  <c:v>1.3678777083333371</c:v>
                </c:pt>
                <c:pt idx="986">
                  <c:v>1.3692664166666701</c:v>
                </c:pt>
                <c:pt idx="987">
                  <c:v>1.370655125000003</c:v>
                </c:pt>
                <c:pt idx="988">
                  <c:v>1.3720438333333371</c:v>
                </c:pt>
                <c:pt idx="989">
                  <c:v>1.3734325416666699</c:v>
                </c:pt>
                <c:pt idx="990">
                  <c:v>1.374821250000003</c:v>
                </c:pt>
                <c:pt idx="991">
                  <c:v>1.3762099583333371</c:v>
                </c:pt>
                <c:pt idx="992">
                  <c:v>1.3775986666666702</c:v>
                </c:pt>
                <c:pt idx="993">
                  <c:v>1.378987375000003</c:v>
                </c:pt>
                <c:pt idx="994">
                  <c:v>1.3803760833333372</c:v>
                </c:pt>
                <c:pt idx="995">
                  <c:v>1.38176479166667</c:v>
                </c:pt>
                <c:pt idx="996">
                  <c:v>1.383153500000003</c:v>
                </c:pt>
                <c:pt idx="997">
                  <c:v>1.384542208333337</c:v>
                </c:pt>
                <c:pt idx="998">
                  <c:v>1.38593091666667</c:v>
                </c:pt>
                <c:pt idx="999">
                  <c:v>1.3873196250000031</c:v>
                </c:pt>
                <c:pt idx="1000">
                  <c:v>1.3887083333333372</c:v>
                </c:pt>
                <c:pt idx="1001">
                  <c:v>1.39009704166667</c:v>
                </c:pt>
                <c:pt idx="1002">
                  <c:v>1.3914857500000031</c:v>
                </c:pt>
                <c:pt idx="1003">
                  <c:v>1.392874458333337</c:v>
                </c:pt>
                <c:pt idx="1004">
                  <c:v>1.3942631666666701</c:v>
                </c:pt>
                <c:pt idx="1005">
                  <c:v>1.3956518750000031</c:v>
                </c:pt>
                <c:pt idx="1006">
                  <c:v>1.397040583333337</c:v>
                </c:pt>
                <c:pt idx="1007">
                  <c:v>1.3984292916666701</c:v>
                </c:pt>
                <c:pt idx="1008">
                  <c:v>1.3998180000000031</c:v>
                </c:pt>
                <c:pt idx="1009">
                  <c:v>1.401206708333337</c:v>
                </c:pt>
                <c:pt idx="1010">
                  <c:v>1.4025954166666701</c:v>
                </c:pt>
                <c:pt idx="1011">
                  <c:v>1.4039841250000031</c:v>
                </c:pt>
                <c:pt idx="1012">
                  <c:v>1.4053728333333371</c:v>
                </c:pt>
                <c:pt idx="1013">
                  <c:v>1.4067615416666701</c:v>
                </c:pt>
                <c:pt idx="1014">
                  <c:v>1.4081502500000029</c:v>
                </c:pt>
                <c:pt idx="1015">
                  <c:v>1.4095389583333371</c:v>
                </c:pt>
                <c:pt idx="1016">
                  <c:v>1.4109276666666701</c:v>
                </c:pt>
                <c:pt idx="1017">
                  <c:v>1.4123163750000032</c:v>
                </c:pt>
                <c:pt idx="1018">
                  <c:v>1.4137050833333371</c:v>
                </c:pt>
                <c:pt idx="1019">
                  <c:v>1.4150937916666702</c:v>
                </c:pt>
                <c:pt idx="1020">
                  <c:v>1.416482500000003</c:v>
                </c:pt>
                <c:pt idx="1021">
                  <c:v>1.4178712083333371</c:v>
                </c:pt>
                <c:pt idx="1022">
                  <c:v>1.41925991666667</c:v>
                </c:pt>
                <c:pt idx="1023">
                  <c:v>1.420648625000003</c:v>
                </c:pt>
                <c:pt idx="1024">
                  <c:v>1.4220373333333372</c:v>
                </c:pt>
                <c:pt idx="1025">
                  <c:v>1.4234260416666702</c:v>
                </c:pt>
                <c:pt idx="1026">
                  <c:v>1.424814750000003</c:v>
                </c:pt>
                <c:pt idx="1027">
                  <c:v>1.4262034583333372</c:v>
                </c:pt>
                <c:pt idx="1028">
                  <c:v>1.42759216666667</c:v>
                </c:pt>
                <c:pt idx="1029">
                  <c:v>1.428980875000003</c:v>
                </c:pt>
                <c:pt idx="1030">
                  <c:v>1.430369583333337</c:v>
                </c:pt>
                <c:pt idx="1031">
                  <c:v>1.43175829166667</c:v>
                </c:pt>
                <c:pt idx="1032">
                  <c:v>1.4331470000000031</c:v>
                </c:pt>
                <c:pt idx="1033">
                  <c:v>1.434535708333337</c:v>
                </c:pt>
                <c:pt idx="1034">
                  <c:v>1.43592441666667</c:v>
                </c:pt>
                <c:pt idx="1035">
                  <c:v>1.4373131250000031</c:v>
                </c:pt>
                <c:pt idx="1036">
                  <c:v>1.438701833333337</c:v>
                </c:pt>
                <c:pt idx="1037">
                  <c:v>1.4400905416666701</c:v>
                </c:pt>
                <c:pt idx="1038">
                  <c:v>1.4414792500000031</c:v>
                </c:pt>
                <c:pt idx="1039">
                  <c:v>1.442867958333337</c:v>
                </c:pt>
                <c:pt idx="1040">
                  <c:v>1.4442566666666701</c:v>
                </c:pt>
                <c:pt idx="1041">
                  <c:v>1.4456453750000031</c:v>
                </c:pt>
                <c:pt idx="1042">
                  <c:v>1.4470340833333371</c:v>
                </c:pt>
                <c:pt idx="1043">
                  <c:v>1.4484227916666701</c:v>
                </c:pt>
                <c:pt idx="1044">
                  <c:v>1.4498115000000031</c:v>
                </c:pt>
                <c:pt idx="1045">
                  <c:v>1.4512002083333371</c:v>
                </c:pt>
                <c:pt idx="1046">
                  <c:v>1.4525889166666701</c:v>
                </c:pt>
                <c:pt idx="1047">
                  <c:v>1.4539776250000032</c:v>
                </c:pt>
                <c:pt idx="1048">
                  <c:v>1.4553663333333371</c:v>
                </c:pt>
                <c:pt idx="1049">
                  <c:v>1.4567550416666701</c:v>
                </c:pt>
                <c:pt idx="1050">
                  <c:v>1.4581437500000032</c:v>
                </c:pt>
                <c:pt idx="1051">
                  <c:v>1.4595324583333371</c:v>
                </c:pt>
                <c:pt idx="1052">
                  <c:v>1.4609211666666702</c:v>
                </c:pt>
                <c:pt idx="1053">
                  <c:v>1.462309875000003</c:v>
                </c:pt>
                <c:pt idx="1054">
                  <c:v>1.4636985833333371</c:v>
                </c:pt>
                <c:pt idx="1055">
                  <c:v>1.46508729166667</c:v>
                </c:pt>
                <c:pt idx="1056">
                  <c:v>1.466476000000003</c:v>
                </c:pt>
                <c:pt idx="1057">
                  <c:v>1.4678647083333372</c:v>
                </c:pt>
                <c:pt idx="1058">
                  <c:v>1.46925341666667</c:v>
                </c:pt>
                <c:pt idx="1059">
                  <c:v>1.470642125000003</c:v>
                </c:pt>
                <c:pt idx="1060">
                  <c:v>1.4720308333333372</c:v>
                </c:pt>
                <c:pt idx="1061">
                  <c:v>1.47341954166667</c:v>
                </c:pt>
                <c:pt idx="1062">
                  <c:v>1.474808250000003</c:v>
                </c:pt>
                <c:pt idx="1063">
                  <c:v>1.476196958333337</c:v>
                </c:pt>
                <c:pt idx="1064">
                  <c:v>1.47758566666667</c:v>
                </c:pt>
                <c:pt idx="1065">
                  <c:v>1.4789743750000031</c:v>
                </c:pt>
                <c:pt idx="1066">
                  <c:v>1.480363083333337</c:v>
                </c:pt>
                <c:pt idx="1067">
                  <c:v>1.48175179166667</c:v>
                </c:pt>
                <c:pt idx="1068">
                  <c:v>1.4831405000000031</c:v>
                </c:pt>
                <c:pt idx="1069">
                  <c:v>1.484529208333337</c:v>
                </c:pt>
                <c:pt idx="1070">
                  <c:v>1.4859179166666701</c:v>
                </c:pt>
                <c:pt idx="1071">
                  <c:v>1.4873066250000031</c:v>
                </c:pt>
                <c:pt idx="1072">
                  <c:v>1.488695333333337</c:v>
                </c:pt>
                <c:pt idx="1073">
                  <c:v>1.4900840416666701</c:v>
                </c:pt>
                <c:pt idx="1074">
                  <c:v>1.4914727500000031</c:v>
                </c:pt>
                <c:pt idx="1075">
                  <c:v>1.4928614583333371</c:v>
                </c:pt>
                <c:pt idx="1076">
                  <c:v>1.4942501666666701</c:v>
                </c:pt>
                <c:pt idx="1077">
                  <c:v>1.495638875000004</c:v>
                </c:pt>
                <c:pt idx="1078">
                  <c:v>1.4970275833333371</c:v>
                </c:pt>
                <c:pt idx="1079">
                  <c:v>1.4984162916666701</c:v>
                </c:pt>
                <c:pt idx="1080">
                  <c:v>1.4998050000000032</c:v>
                </c:pt>
                <c:pt idx="1081">
                  <c:v>1.5011937083333371</c:v>
                </c:pt>
                <c:pt idx="1082">
                  <c:v>1.5025824166666701</c:v>
                </c:pt>
                <c:pt idx="1083">
                  <c:v>1.5039711250000032</c:v>
                </c:pt>
                <c:pt idx="1084">
                  <c:v>1.5053598333333371</c:v>
                </c:pt>
                <c:pt idx="1085">
                  <c:v>1.5067485416666702</c:v>
                </c:pt>
                <c:pt idx="1086">
                  <c:v>1.5081372500000041</c:v>
                </c:pt>
                <c:pt idx="1087">
                  <c:v>1.5095259583333371</c:v>
                </c:pt>
                <c:pt idx="1088">
                  <c:v>1.51091466666667</c:v>
                </c:pt>
                <c:pt idx="1089">
                  <c:v>1.512303375000003</c:v>
                </c:pt>
                <c:pt idx="1090">
                  <c:v>1.5136920833333372</c:v>
                </c:pt>
                <c:pt idx="1091">
                  <c:v>1.51508079166667</c:v>
                </c:pt>
                <c:pt idx="1092">
                  <c:v>1.516469500000003</c:v>
                </c:pt>
                <c:pt idx="1093">
                  <c:v>1.5178582083333372</c:v>
                </c:pt>
                <c:pt idx="1094">
                  <c:v>1.51924691666667</c:v>
                </c:pt>
                <c:pt idx="1095">
                  <c:v>1.5206356250000042</c:v>
                </c:pt>
                <c:pt idx="1096">
                  <c:v>1.522024333333337</c:v>
                </c:pt>
                <c:pt idx="1097">
                  <c:v>1.52341304166667</c:v>
                </c:pt>
                <c:pt idx="1098">
                  <c:v>1.5248017500000031</c:v>
                </c:pt>
                <c:pt idx="1099">
                  <c:v>1.526190458333337</c:v>
                </c:pt>
                <c:pt idx="1100">
                  <c:v>1.52757916666667</c:v>
                </c:pt>
                <c:pt idx="1101">
                  <c:v>1.5289678750000031</c:v>
                </c:pt>
                <c:pt idx="1102">
                  <c:v>1.530356583333337</c:v>
                </c:pt>
                <c:pt idx="1103">
                  <c:v>1.5317452916666701</c:v>
                </c:pt>
                <c:pt idx="1104">
                  <c:v>1.533134000000004</c:v>
                </c:pt>
                <c:pt idx="1105">
                  <c:v>1.534522708333337</c:v>
                </c:pt>
                <c:pt idx="1106">
                  <c:v>1.5359114166666701</c:v>
                </c:pt>
                <c:pt idx="1107">
                  <c:v>1.5373001250000031</c:v>
                </c:pt>
                <c:pt idx="1108">
                  <c:v>1.5386888333333371</c:v>
                </c:pt>
                <c:pt idx="1109">
                  <c:v>1.5400775416666701</c:v>
                </c:pt>
                <c:pt idx="1110">
                  <c:v>1.5414662500000031</c:v>
                </c:pt>
                <c:pt idx="1111">
                  <c:v>1.5428549583333371</c:v>
                </c:pt>
                <c:pt idx="1112">
                  <c:v>1.5442436666666701</c:v>
                </c:pt>
                <c:pt idx="1113">
                  <c:v>1.5456323750000041</c:v>
                </c:pt>
                <c:pt idx="1114">
                  <c:v>1.5470210833333371</c:v>
                </c:pt>
                <c:pt idx="1115">
                  <c:v>1.5484097916666701</c:v>
                </c:pt>
                <c:pt idx="1116">
                  <c:v>1.5497985000000032</c:v>
                </c:pt>
                <c:pt idx="1117">
                  <c:v>1.5511872083333371</c:v>
                </c:pt>
                <c:pt idx="1118">
                  <c:v>1.5525759166666702</c:v>
                </c:pt>
                <c:pt idx="1119">
                  <c:v>1.553964625000003</c:v>
                </c:pt>
                <c:pt idx="1120">
                  <c:v>1.5553533333333371</c:v>
                </c:pt>
                <c:pt idx="1121">
                  <c:v>1.55674204166667</c:v>
                </c:pt>
                <c:pt idx="1122">
                  <c:v>1.5581307500000041</c:v>
                </c:pt>
                <c:pt idx="1123">
                  <c:v>1.5595194583333372</c:v>
                </c:pt>
                <c:pt idx="1124">
                  <c:v>1.56090816666667</c:v>
                </c:pt>
                <c:pt idx="1125">
                  <c:v>1.562296875000003</c:v>
                </c:pt>
                <c:pt idx="1126">
                  <c:v>1.5636855833333372</c:v>
                </c:pt>
                <c:pt idx="1127">
                  <c:v>1.56507429166667</c:v>
                </c:pt>
                <c:pt idx="1128">
                  <c:v>1.566463000000003</c:v>
                </c:pt>
                <c:pt idx="1129">
                  <c:v>1.5678517083333368</c:v>
                </c:pt>
                <c:pt idx="1130">
                  <c:v>1.56924041666667</c:v>
                </c:pt>
                <c:pt idx="1131">
                  <c:v>1.5706291250000035</c:v>
                </c:pt>
                <c:pt idx="1132">
                  <c:v>1.5720178333333368</c:v>
                </c:pt>
                <c:pt idx="1133">
                  <c:v>1.5734065416666703</c:v>
                </c:pt>
                <c:pt idx="1134">
                  <c:v>1.5747952500000033</c:v>
                </c:pt>
                <c:pt idx="1135">
                  <c:v>1.5761839583333368</c:v>
                </c:pt>
                <c:pt idx="1136">
                  <c:v>1.5775726666666701</c:v>
                </c:pt>
                <c:pt idx="1137">
                  <c:v>1.5789613750000036</c:v>
                </c:pt>
                <c:pt idx="1138">
                  <c:v>1.5803500833333366</c:v>
                </c:pt>
                <c:pt idx="1139">
                  <c:v>1.5817387916666701</c:v>
                </c:pt>
                <c:pt idx="1140">
                  <c:v>1.5831275000000036</c:v>
                </c:pt>
                <c:pt idx="1141">
                  <c:v>1.5845162083333368</c:v>
                </c:pt>
                <c:pt idx="1142">
                  <c:v>1.5859049166666703</c:v>
                </c:pt>
                <c:pt idx="1143">
                  <c:v>1.5872936250000034</c:v>
                </c:pt>
                <c:pt idx="1144">
                  <c:v>1.5886823333333369</c:v>
                </c:pt>
                <c:pt idx="1145">
                  <c:v>1.5900710416666699</c:v>
                </c:pt>
                <c:pt idx="1146">
                  <c:v>1.5914597500000034</c:v>
                </c:pt>
                <c:pt idx="1147">
                  <c:v>1.5928484583333367</c:v>
                </c:pt>
                <c:pt idx="1148">
                  <c:v>1.5942371666666701</c:v>
                </c:pt>
                <c:pt idx="1149">
                  <c:v>1.5956258750000036</c:v>
                </c:pt>
                <c:pt idx="1150">
                  <c:v>1.5970145833333367</c:v>
                </c:pt>
                <c:pt idx="1151">
                  <c:v>1.5984032916666702</c:v>
                </c:pt>
                <c:pt idx="1152">
                  <c:v>1.5997920000000034</c:v>
                </c:pt>
                <c:pt idx="1153">
                  <c:v>1.6011807083333369</c:v>
                </c:pt>
                <c:pt idx="1154">
                  <c:v>1.60256941666667</c:v>
                </c:pt>
                <c:pt idx="1155">
                  <c:v>1.6039581250000035</c:v>
                </c:pt>
                <c:pt idx="1156">
                  <c:v>1.6053468333333367</c:v>
                </c:pt>
                <c:pt idx="1157">
                  <c:v>1.60673554166667</c:v>
                </c:pt>
                <c:pt idx="1158">
                  <c:v>1.6081242500000035</c:v>
                </c:pt>
                <c:pt idx="1159">
                  <c:v>1.6095129583333367</c:v>
                </c:pt>
                <c:pt idx="1160">
                  <c:v>1.6109016666666702</c:v>
                </c:pt>
                <c:pt idx="1161">
                  <c:v>1.6122903750000033</c:v>
                </c:pt>
                <c:pt idx="1162">
                  <c:v>1.613679083333337</c:v>
                </c:pt>
                <c:pt idx="1163">
                  <c:v>1.61506779166667</c:v>
                </c:pt>
                <c:pt idx="1164">
                  <c:v>1.6164565000000035</c:v>
                </c:pt>
                <c:pt idx="1165">
                  <c:v>1.6178452083333368</c:v>
                </c:pt>
                <c:pt idx="1166">
                  <c:v>1.61923391666667</c:v>
                </c:pt>
                <c:pt idx="1167">
                  <c:v>1.6206226250000035</c:v>
                </c:pt>
                <c:pt idx="1168">
                  <c:v>1.6220113333333368</c:v>
                </c:pt>
                <c:pt idx="1169">
                  <c:v>1.6234000416666701</c:v>
                </c:pt>
                <c:pt idx="1170">
                  <c:v>1.6247887500000033</c:v>
                </c:pt>
                <c:pt idx="1171">
                  <c:v>1.6261774583333368</c:v>
                </c:pt>
                <c:pt idx="1172">
                  <c:v>1.6275661666666699</c:v>
                </c:pt>
                <c:pt idx="1173">
                  <c:v>1.6289548750000036</c:v>
                </c:pt>
                <c:pt idx="1174">
                  <c:v>1.6303435833333366</c:v>
                </c:pt>
                <c:pt idx="1175">
                  <c:v>1.6317322916666701</c:v>
                </c:pt>
                <c:pt idx="1176">
                  <c:v>1.6331210000000036</c:v>
                </c:pt>
                <c:pt idx="1177">
                  <c:v>1.6345097083333369</c:v>
                </c:pt>
                <c:pt idx="1178">
                  <c:v>1.6358984166666701</c:v>
                </c:pt>
                <c:pt idx="1179">
                  <c:v>1.6372871250000034</c:v>
                </c:pt>
                <c:pt idx="1180">
                  <c:v>1.6386758333333369</c:v>
                </c:pt>
                <c:pt idx="1181">
                  <c:v>1.6400645416666699</c:v>
                </c:pt>
                <c:pt idx="1182">
                  <c:v>1.6414532500000034</c:v>
                </c:pt>
                <c:pt idx="1183">
                  <c:v>1.6428419583333369</c:v>
                </c:pt>
                <c:pt idx="1184">
                  <c:v>1.6442306666666702</c:v>
                </c:pt>
                <c:pt idx="1185">
                  <c:v>1.6456193750000037</c:v>
                </c:pt>
                <c:pt idx="1186">
                  <c:v>1.6470080833333367</c:v>
                </c:pt>
                <c:pt idx="1187">
                  <c:v>1.6483967916666702</c:v>
                </c:pt>
                <c:pt idx="1188">
                  <c:v>1.6497855000000035</c:v>
                </c:pt>
                <c:pt idx="1189">
                  <c:v>1.6511742083333369</c:v>
                </c:pt>
                <c:pt idx="1190">
                  <c:v>1.65256291666667</c:v>
                </c:pt>
                <c:pt idx="1191">
                  <c:v>1.6539516250000035</c:v>
                </c:pt>
                <c:pt idx="1192">
                  <c:v>1.655340333333337</c:v>
                </c:pt>
                <c:pt idx="1193">
                  <c:v>1.65672904166667</c:v>
                </c:pt>
                <c:pt idx="1194">
                  <c:v>1.6581177500000035</c:v>
                </c:pt>
                <c:pt idx="1195">
                  <c:v>1.6595064583333368</c:v>
                </c:pt>
                <c:pt idx="1196">
                  <c:v>1.6608951666666703</c:v>
                </c:pt>
                <c:pt idx="1197">
                  <c:v>1.6622838750000033</c:v>
                </c:pt>
                <c:pt idx="1198">
                  <c:v>1.6636725833333368</c:v>
                </c:pt>
                <c:pt idx="1199">
                  <c:v>1.6650612916666701</c:v>
                </c:pt>
                <c:pt idx="1200">
                  <c:v>1.6664500000000035</c:v>
                </c:pt>
                <c:pt idx="1201">
                  <c:v>1.667838708333337</c:v>
                </c:pt>
                <c:pt idx="1202">
                  <c:v>1.6692274166666701</c:v>
                </c:pt>
                <c:pt idx="1203">
                  <c:v>1.6706161250000036</c:v>
                </c:pt>
                <c:pt idx="1204">
                  <c:v>1.6720048333333368</c:v>
                </c:pt>
                <c:pt idx="1205">
                  <c:v>1.6733935416666703</c:v>
                </c:pt>
                <c:pt idx="1206">
                  <c:v>1.6747822500000034</c:v>
                </c:pt>
                <c:pt idx="1207">
                  <c:v>1.6761709583333368</c:v>
                </c:pt>
                <c:pt idx="1208">
                  <c:v>1.6775596666666699</c:v>
                </c:pt>
                <c:pt idx="1209">
                  <c:v>1.6789483750000034</c:v>
                </c:pt>
                <c:pt idx="1210">
                  <c:v>1.6803370833333369</c:v>
                </c:pt>
                <c:pt idx="1211">
                  <c:v>1.6817257916666701</c:v>
                </c:pt>
                <c:pt idx="1212">
                  <c:v>1.6831145000000036</c:v>
                </c:pt>
                <c:pt idx="1213">
                  <c:v>1.6845032083333367</c:v>
                </c:pt>
                <c:pt idx="1214">
                  <c:v>1.6858919166666702</c:v>
                </c:pt>
                <c:pt idx="1215">
                  <c:v>1.6872806250000034</c:v>
                </c:pt>
                <c:pt idx="1216">
                  <c:v>1.6886693333333369</c:v>
                </c:pt>
                <c:pt idx="1217">
                  <c:v>1.69005804166667</c:v>
                </c:pt>
                <c:pt idx="1218">
                  <c:v>1.6914467500000034</c:v>
                </c:pt>
                <c:pt idx="1219">
                  <c:v>1.6928354583333369</c:v>
                </c:pt>
                <c:pt idx="1220">
                  <c:v>1.69422416666667</c:v>
                </c:pt>
                <c:pt idx="1221">
                  <c:v>1.6956128750000037</c:v>
                </c:pt>
                <c:pt idx="1222">
                  <c:v>1.6970015833333367</c:v>
                </c:pt>
                <c:pt idx="1223">
                  <c:v>1.6983902916666702</c:v>
                </c:pt>
                <c:pt idx="1224">
                  <c:v>1.6997790000000035</c:v>
                </c:pt>
                <c:pt idx="1225">
                  <c:v>1.701167708333337</c:v>
                </c:pt>
                <c:pt idx="1226">
                  <c:v>1.70255641666667</c:v>
                </c:pt>
                <c:pt idx="1227">
                  <c:v>1.7039451250000035</c:v>
                </c:pt>
                <c:pt idx="1228">
                  <c:v>1.705333833333337</c:v>
                </c:pt>
                <c:pt idx="1229">
                  <c:v>1.70672254166667</c:v>
                </c:pt>
                <c:pt idx="1230">
                  <c:v>1.7081112500000035</c:v>
                </c:pt>
                <c:pt idx="1231">
                  <c:v>1.7094999583333368</c:v>
                </c:pt>
                <c:pt idx="1232">
                  <c:v>1.7108886666666703</c:v>
                </c:pt>
                <c:pt idx="1233">
                  <c:v>1.7122773750000033</c:v>
                </c:pt>
                <c:pt idx="1234">
                  <c:v>1.7136660833333368</c:v>
                </c:pt>
                <c:pt idx="1235">
                  <c:v>1.7150547916666701</c:v>
                </c:pt>
                <c:pt idx="1236">
                  <c:v>1.7164435000000036</c:v>
                </c:pt>
                <c:pt idx="1237">
                  <c:v>1.7178322083333371</c:v>
                </c:pt>
                <c:pt idx="1238">
                  <c:v>1.7192209166666701</c:v>
                </c:pt>
                <c:pt idx="1239">
                  <c:v>1.7206096250000036</c:v>
                </c:pt>
                <c:pt idx="1240">
                  <c:v>1.7219983333333369</c:v>
                </c:pt>
                <c:pt idx="1241">
                  <c:v>1.7233870416666701</c:v>
                </c:pt>
                <c:pt idx="1242">
                  <c:v>1.7247757500000034</c:v>
                </c:pt>
                <c:pt idx="1243">
                  <c:v>1.7261644583333369</c:v>
                </c:pt>
                <c:pt idx="1244">
                  <c:v>1.7275531666666699</c:v>
                </c:pt>
                <c:pt idx="1245">
                  <c:v>1.7289418750000034</c:v>
                </c:pt>
                <c:pt idx="1246">
                  <c:v>1.7303305833333369</c:v>
                </c:pt>
                <c:pt idx="1247">
                  <c:v>1.7317192916666702</c:v>
                </c:pt>
                <c:pt idx="1248">
                  <c:v>1.7331080000000036</c:v>
                </c:pt>
                <c:pt idx="1249">
                  <c:v>1.7344967083333367</c:v>
                </c:pt>
                <c:pt idx="1250">
                  <c:v>1.7358854166666702</c:v>
                </c:pt>
                <c:pt idx="1251">
                  <c:v>1.7372741250000034</c:v>
                </c:pt>
                <c:pt idx="1252">
                  <c:v>1.7386628333333369</c:v>
                </c:pt>
                <c:pt idx="1253">
                  <c:v>1.74005154166667</c:v>
                </c:pt>
                <c:pt idx="1254">
                  <c:v>1.7414402500000035</c:v>
                </c:pt>
                <c:pt idx="1255">
                  <c:v>1.742828958333337</c:v>
                </c:pt>
                <c:pt idx="1256">
                  <c:v>1.74421766666667</c:v>
                </c:pt>
                <c:pt idx="1257">
                  <c:v>1.7456063750000035</c:v>
                </c:pt>
                <c:pt idx="1258">
                  <c:v>1.7469950833333368</c:v>
                </c:pt>
                <c:pt idx="1259">
                  <c:v>1.7483837916666702</c:v>
                </c:pt>
                <c:pt idx="1260">
                  <c:v>1.7497725000000033</c:v>
                </c:pt>
                <c:pt idx="1261">
                  <c:v>1.7511612083333368</c:v>
                </c:pt>
                <c:pt idx="1262">
                  <c:v>1.75254991666667</c:v>
                </c:pt>
                <c:pt idx="1263">
                  <c:v>1.7539386250000035</c:v>
                </c:pt>
                <c:pt idx="1264">
                  <c:v>1.755327333333337</c:v>
                </c:pt>
                <c:pt idx="1265">
                  <c:v>1.7567160416666701</c:v>
                </c:pt>
                <c:pt idx="1266">
                  <c:v>1.7581047500000035</c:v>
                </c:pt>
                <c:pt idx="1267">
                  <c:v>1.7594934583333366</c:v>
                </c:pt>
                <c:pt idx="1268">
                  <c:v>1.7608821666666701</c:v>
                </c:pt>
                <c:pt idx="1269">
                  <c:v>1.7622708750000033</c:v>
                </c:pt>
                <c:pt idx="1270">
                  <c:v>1.7636595833333368</c:v>
                </c:pt>
                <c:pt idx="1271">
                  <c:v>1.7650482916666699</c:v>
                </c:pt>
                <c:pt idx="1272">
                  <c:v>1.7664370000000034</c:v>
                </c:pt>
                <c:pt idx="1273">
                  <c:v>1.7678257083333371</c:v>
                </c:pt>
                <c:pt idx="1274">
                  <c:v>1.7692144166666701</c:v>
                </c:pt>
                <c:pt idx="1275">
                  <c:v>1.7706031250000032</c:v>
                </c:pt>
                <c:pt idx="1276">
                  <c:v>1.7719918333333371</c:v>
                </c:pt>
                <c:pt idx="1277">
                  <c:v>1.7733805416666701</c:v>
                </c:pt>
                <c:pt idx="1278">
                  <c:v>1.774769250000003</c:v>
                </c:pt>
                <c:pt idx="1279">
                  <c:v>1.7761579583333371</c:v>
                </c:pt>
                <c:pt idx="1280">
                  <c:v>1.7775466666666702</c:v>
                </c:pt>
                <c:pt idx="1281">
                  <c:v>1.778935375000003</c:v>
                </c:pt>
                <c:pt idx="1282">
                  <c:v>1.7803240833333371</c:v>
                </c:pt>
                <c:pt idx="1283">
                  <c:v>1.7817127916666702</c:v>
                </c:pt>
                <c:pt idx="1284">
                  <c:v>1.783101500000003</c:v>
                </c:pt>
                <c:pt idx="1285">
                  <c:v>1.7844902083333372</c:v>
                </c:pt>
                <c:pt idx="1286">
                  <c:v>1.78587891666667</c:v>
                </c:pt>
                <c:pt idx="1287">
                  <c:v>1.787267625000003</c:v>
                </c:pt>
                <c:pt idx="1288">
                  <c:v>1.788656333333337</c:v>
                </c:pt>
                <c:pt idx="1289">
                  <c:v>1.79004504166667</c:v>
                </c:pt>
                <c:pt idx="1290">
                  <c:v>1.791433750000003</c:v>
                </c:pt>
                <c:pt idx="1291">
                  <c:v>1.792822458333337</c:v>
                </c:pt>
                <c:pt idx="1292">
                  <c:v>1.79421116666667</c:v>
                </c:pt>
                <c:pt idx="1293">
                  <c:v>1.7955998750000042</c:v>
                </c:pt>
                <c:pt idx="1294">
                  <c:v>1.796988583333337</c:v>
                </c:pt>
                <c:pt idx="1295">
                  <c:v>1.79837729166667</c:v>
                </c:pt>
                <c:pt idx="1296">
                  <c:v>1.7997660000000031</c:v>
                </c:pt>
                <c:pt idx="1297">
                  <c:v>1.801154708333337</c:v>
                </c:pt>
                <c:pt idx="1298">
                  <c:v>1.8025434166666701</c:v>
                </c:pt>
                <c:pt idx="1299">
                  <c:v>1.8039321250000031</c:v>
                </c:pt>
                <c:pt idx="1300">
                  <c:v>1.805320833333337</c:v>
                </c:pt>
                <c:pt idx="1301">
                  <c:v>1.8067095416666701</c:v>
                </c:pt>
                <c:pt idx="1302">
                  <c:v>1.8080982500000031</c:v>
                </c:pt>
                <c:pt idx="1303">
                  <c:v>1.8094869583333371</c:v>
                </c:pt>
                <c:pt idx="1304">
                  <c:v>1.8108756666666701</c:v>
                </c:pt>
                <c:pt idx="1305">
                  <c:v>1.8122643750000031</c:v>
                </c:pt>
                <c:pt idx="1306">
                  <c:v>1.8136530833333371</c:v>
                </c:pt>
                <c:pt idx="1307">
                  <c:v>1.8150417916666701</c:v>
                </c:pt>
                <c:pt idx="1308">
                  <c:v>1.8164305000000032</c:v>
                </c:pt>
                <c:pt idx="1309">
                  <c:v>1.8178192083333371</c:v>
                </c:pt>
                <c:pt idx="1310">
                  <c:v>1.8192079166666701</c:v>
                </c:pt>
                <c:pt idx="1311">
                  <c:v>1.820596625000003</c:v>
                </c:pt>
                <c:pt idx="1312">
                  <c:v>1.8219853333333371</c:v>
                </c:pt>
                <c:pt idx="1313">
                  <c:v>1.8233740416666702</c:v>
                </c:pt>
                <c:pt idx="1314">
                  <c:v>1.824762750000003</c:v>
                </c:pt>
                <c:pt idx="1315">
                  <c:v>1.8261514583333371</c:v>
                </c:pt>
                <c:pt idx="1316">
                  <c:v>1.8275401666666702</c:v>
                </c:pt>
                <c:pt idx="1317">
                  <c:v>1.828928875000003</c:v>
                </c:pt>
                <c:pt idx="1318">
                  <c:v>1.8303175833333372</c:v>
                </c:pt>
                <c:pt idx="1319">
                  <c:v>1.83170629166667</c:v>
                </c:pt>
                <c:pt idx="1320">
                  <c:v>1.833095000000003</c:v>
                </c:pt>
                <c:pt idx="1321">
                  <c:v>1.834483708333337</c:v>
                </c:pt>
                <c:pt idx="1322">
                  <c:v>1.83587241666667</c:v>
                </c:pt>
                <c:pt idx="1323">
                  <c:v>1.837261125000003</c:v>
                </c:pt>
                <c:pt idx="1324">
                  <c:v>1.838649833333337</c:v>
                </c:pt>
                <c:pt idx="1325">
                  <c:v>1.84003854166667</c:v>
                </c:pt>
                <c:pt idx="1326">
                  <c:v>1.8414272500000031</c:v>
                </c:pt>
                <c:pt idx="1327">
                  <c:v>1.842815958333337</c:v>
                </c:pt>
                <c:pt idx="1328">
                  <c:v>1.84420466666667</c:v>
                </c:pt>
                <c:pt idx="1329">
                  <c:v>1.8455933750000031</c:v>
                </c:pt>
                <c:pt idx="1330">
                  <c:v>1.846982083333337</c:v>
                </c:pt>
                <c:pt idx="1331">
                  <c:v>1.8483707916666701</c:v>
                </c:pt>
                <c:pt idx="1332">
                  <c:v>1.8497595000000031</c:v>
                </c:pt>
                <c:pt idx="1333">
                  <c:v>1.851148208333337</c:v>
                </c:pt>
                <c:pt idx="1334">
                  <c:v>1.8525369166666701</c:v>
                </c:pt>
                <c:pt idx="1335">
                  <c:v>1.8539256250000031</c:v>
                </c:pt>
                <c:pt idx="1336">
                  <c:v>1.8553143333333371</c:v>
                </c:pt>
                <c:pt idx="1337">
                  <c:v>1.8567030416666701</c:v>
                </c:pt>
                <c:pt idx="1338">
                  <c:v>1.8580917500000032</c:v>
                </c:pt>
                <c:pt idx="1339">
                  <c:v>1.8594804583333371</c:v>
                </c:pt>
                <c:pt idx="1340">
                  <c:v>1.8608691666666701</c:v>
                </c:pt>
                <c:pt idx="1341">
                  <c:v>1.8622578750000032</c:v>
                </c:pt>
                <c:pt idx="1342">
                  <c:v>1.8636465833333371</c:v>
                </c:pt>
                <c:pt idx="1343">
                  <c:v>1.8650352916666701</c:v>
                </c:pt>
                <c:pt idx="1344">
                  <c:v>1.866424000000003</c:v>
                </c:pt>
                <c:pt idx="1345">
                  <c:v>1.8678127083333371</c:v>
                </c:pt>
                <c:pt idx="1346">
                  <c:v>1.8692014166666702</c:v>
                </c:pt>
                <c:pt idx="1347">
                  <c:v>1.870590125000003</c:v>
                </c:pt>
                <c:pt idx="1348">
                  <c:v>1.8719788333333371</c:v>
                </c:pt>
                <c:pt idx="1349">
                  <c:v>1.8733675416666702</c:v>
                </c:pt>
                <c:pt idx="1350">
                  <c:v>1.874756250000003</c:v>
                </c:pt>
                <c:pt idx="1351">
                  <c:v>1.8761449583333372</c:v>
                </c:pt>
                <c:pt idx="1352">
                  <c:v>1.87753366666667</c:v>
                </c:pt>
                <c:pt idx="1353">
                  <c:v>1.878922375000003</c:v>
                </c:pt>
                <c:pt idx="1354">
                  <c:v>1.880311083333337</c:v>
                </c:pt>
                <c:pt idx="1355">
                  <c:v>1.88169979166667</c:v>
                </c:pt>
                <c:pt idx="1356">
                  <c:v>1.8830885000000031</c:v>
                </c:pt>
                <c:pt idx="1357">
                  <c:v>1.884477208333337</c:v>
                </c:pt>
                <c:pt idx="1358">
                  <c:v>1.88586591666667</c:v>
                </c:pt>
                <c:pt idx="1359">
                  <c:v>1.8872546250000031</c:v>
                </c:pt>
                <c:pt idx="1360">
                  <c:v>1.888643333333337</c:v>
                </c:pt>
                <c:pt idx="1361">
                  <c:v>1.89003204166667</c:v>
                </c:pt>
                <c:pt idx="1362">
                  <c:v>1.8914207500000031</c:v>
                </c:pt>
                <c:pt idx="1363">
                  <c:v>1.892809458333337</c:v>
                </c:pt>
                <c:pt idx="1364">
                  <c:v>1.8941981666666701</c:v>
                </c:pt>
                <c:pt idx="1365">
                  <c:v>1.8955868750000031</c:v>
                </c:pt>
                <c:pt idx="1366">
                  <c:v>1.896975583333337</c:v>
                </c:pt>
                <c:pt idx="1367">
                  <c:v>1.8983642916666701</c:v>
                </c:pt>
                <c:pt idx="1368">
                  <c:v>1.8997530000000031</c:v>
                </c:pt>
                <c:pt idx="1369">
                  <c:v>1.9011417083333371</c:v>
                </c:pt>
                <c:pt idx="1370">
                  <c:v>1.9025304166666701</c:v>
                </c:pt>
                <c:pt idx="1371">
                  <c:v>1.9039191250000032</c:v>
                </c:pt>
                <c:pt idx="1372">
                  <c:v>1.9053078333333371</c:v>
                </c:pt>
                <c:pt idx="1373">
                  <c:v>1.9066965416666701</c:v>
                </c:pt>
                <c:pt idx="1374">
                  <c:v>1.9080852500000032</c:v>
                </c:pt>
                <c:pt idx="1375">
                  <c:v>1.9094739583333371</c:v>
                </c:pt>
                <c:pt idx="1376">
                  <c:v>1.9108626666666702</c:v>
                </c:pt>
                <c:pt idx="1377">
                  <c:v>1.912251375000003</c:v>
                </c:pt>
                <c:pt idx="1378">
                  <c:v>1.9136400833333371</c:v>
                </c:pt>
                <c:pt idx="1379">
                  <c:v>1.9150287916666699</c:v>
                </c:pt>
                <c:pt idx="1380">
                  <c:v>1.916417500000003</c:v>
                </c:pt>
                <c:pt idx="1381">
                  <c:v>1.9178062083333371</c:v>
                </c:pt>
                <c:pt idx="1382">
                  <c:v>1.9191949166666702</c:v>
                </c:pt>
                <c:pt idx="1383">
                  <c:v>1.920583625000003</c:v>
                </c:pt>
                <c:pt idx="1384">
                  <c:v>1.9219723333333372</c:v>
                </c:pt>
                <c:pt idx="1385">
                  <c:v>1.92336104166667</c:v>
                </c:pt>
                <c:pt idx="1386">
                  <c:v>1.9247497500000041</c:v>
                </c:pt>
                <c:pt idx="1387">
                  <c:v>1.926138458333337</c:v>
                </c:pt>
                <c:pt idx="1388">
                  <c:v>1.92752716666667</c:v>
                </c:pt>
                <c:pt idx="1389">
                  <c:v>1.9289158750000031</c:v>
                </c:pt>
                <c:pt idx="1390">
                  <c:v>1.9303045833333372</c:v>
                </c:pt>
                <c:pt idx="1391">
                  <c:v>1.93169329166667</c:v>
                </c:pt>
                <c:pt idx="1392">
                  <c:v>1.9330820000000031</c:v>
                </c:pt>
                <c:pt idx="1393">
                  <c:v>1.934470708333337</c:v>
                </c:pt>
                <c:pt idx="1394">
                  <c:v>1.9358594166666701</c:v>
                </c:pt>
                <c:pt idx="1395">
                  <c:v>1.937248125000004</c:v>
                </c:pt>
                <c:pt idx="1396">
                  <c:v>1.938636833333337</c:v>
                </c:pt>
                <c:pt idx="1397">
                  <c:v>1.9400255416666701</c:v>
                </c:pt>
                <c:pt idx="1398">
                  <c:v>1.9414142500000031</c:v>
                </c:pt>
                <c:pt idx="1399">
                  <c:v>1.942802958333337</c:v>
                </c:pt>
                <c:pt idx="1400">
                  <c:v>1.9441916666666701</c:v>
                </c:pt>
                <c:pt idx="1401">
                  <c:v>1.9455803750000031</c:v>
                </c:pt>
                <c:pt idx="1402">
                  <c:v>1.9469690833333371</c:v>
                </c:pt>
                <c:pt idx="1403">
                  <c:v>1.9483577916666701</c:v>
                </c:pt>
                <c:pt idx="1404">
                  <c:v>1.949746500000004</c:v>
                </c:pt>
                <c:pt idx="1405">
                  <c:v>1.9511352083333371</c:v>
                </c:pt>
                <c:pt idx="1406">
                  <c:v>1.9525239166666701</c:v>
                </c:pt>
                <c:pt idx="1407">
                  <c:v>1.9539126250000032</c:v>
                </c:pt>
                <c:pt idx="1408">
                  <c:v>1.9553013333333371</c:v>
                </c:pt>
                <c:pt idx="1409">
                  <c:v>1.9566900416666702</c:v>
                </c:pt>
                <c:pt idx="1410">
                  <c:v>1.958078750000003</c:v>
                </c:pt>
                <c:pt idx="1411">
                  <c:v>1.9594674583333371</c:v>
                </c:pt>
                <c:pt idx="1412">
                  <c:v>1.96085616666667</c:v>
                </c:pt>
                <c:pt idx="1413">
                  <c:v>1.9622448750000041</c:v>
                </c:pt>
                <c:pt idx="1414">
                  <c:v>1.9636335833333372</c:v>
                </c:pt>
                <c:pt idx="1415">
                  <c:v>1.9650222916666702</c:v>
                </c:pt>
                <c:pt idx="1416">
                  <c:v>1.966411000000003</c:v>
                </c:pt>
                <c:pt idx="1417">
                  <c:v>1.9677997083333372</c:v>
                </c:pt>
                <c:pt idx="1418">
                  <c:v>1.96918841666667</c:v>
                </c:pt>
                <c:pt idx="1419">
                  <c:v>1.970577125000003</c:v>
                </c:pt>
                <c:pt idx="1420">
                  <c:v>1.971965833333337</c:v>
                </c:pt>
                <c:pt idx="1421">
                  <c:v>1.97335454166667</c:v>
                </c:pt>
                <c:pt idx="1422">
                  <c:v>1.9747432500000039</c:v>
                </c:pt>
                <c:pt idx="1423">
                  <c:v>1.976131958333337</c:v>
                </c:pt>
                <c:pt idx="1424">
                  <c:v>1.97752066666667</c:v>
                </c:pt>
                <c:pt idx="1425">
                  <c:v>1.9789093750000031</c:v>
                </c:pt>
                <c:pt idx="1426">
                  <c:v>1.980298083333337</c:v>
                </c:pt>
                <c:pt idx="1427">
                  <c:v>1.9816867916666701</c:v>
                </c:pt>
                <c:pt idx="1428">
                  <c:v>1.9830755000000031</c:v>
                </c:pt>
                <c:pt idx="1429">
                  <c:v>1.984464208333337</c:v>
                </c:pt>
                <c:pt idx="1430">
                  <c:v>1.9858529166666701</c:v>
                </c:pt>
                <c:pt idx="1431">
                  <c:v>1.987241625000004</c:v>
                </c:pt>
                <c:pt idx="1432">
                  <c:v>1.9886303333333371</c:v>
                </c:pt>
                <c:pt idx="1433">
                  <c:v>1.9900190416666701</c:v>
                </c:pt>
                <c:pt idx="1434">
                  <c:v>1.9914077500000031</c:v>
                </c:pt>
                <c:pt idx="1435">
                  <c:v>1.9927964583333371</c:v>
                </c:pt>
                <c:pt idx="1436">
                  <c:v>1.9941851666666701</c:v>
                </c:pt>
                <c:pt idx="1437">
                  <c:v>1.9955738750000029</c:v>
                </c:pt>
                <c:pt idx="1438">
                  <c:v>1.9969625833333371</c:v>
                </c:pt>
                <c:pt idx="1439">
                  <c:v>1.9983512916666701</c:v>
                </c:pt>
                <c:pt idx="1440">
                  <c:v>1.9997400000000041</c:v>
                </c:pt>
                <c:pt idx="1441">
                  <c:v>2.0011287083333369</c:v>
                </c:pt>
                <c:pt idx="1442">
                  <c:v>2.0025174166666702</c:v>
                </c:pt>
                <c:pt idx="1443">
                  <c:v>2.003906125000003</c:v>
                </c:pt>
                <c:pt idx="1444">
                  <c:v>2.0052948333333371</c:v>
                </c:pt>
                <c:pt idx="1445">
                  <c:v>2.00668354166667</c:v>
                </c:pt>
                <c:pt idx="1446">
                  <c:v>2.0080722500000032</c:v>
                </c:pt>
                <c:pt idx="1447">
                  <c:v>2.0094609583333369</c:v>
                </c:pt>
                <c:pt idx="1448">
                  <c:v>2.0108496666666702</c:v>
                </c:pt>
                <c:pt idx="1449">
                  <c:v>2.0122383750000039</c:v>
                </c:pt>
                <c:pt idx="1450">
                  <c:v>2.0136270833333372</c:v>
                </c:pt>
                <c:pt idx="1451">
                  <c:v>2.01501579166667</c:v>
                </c:pt>
                <c:pt idx="1452">
                  <c:v>2.0164045000000033</c:v>
                </c:pt>
                <c:pt idx="1453">
                  <c:v>2.017793208333337</c:v>
                </c:pt>
                <c:pt idx="1454">
                  <c:v>2.0191819166666702</c:v>
                </c:pt>
                <c:pt idx="1455">
                  <c:v>2.0205706250000031</c:v>
                </c:pt>
                <c:pt idx="1456">
                  <c:v>2.0219593333333372</c:v>
                </c:pt>
                <c:pt idx="1457">
                  <c:v>2.02334804166667</c:v>
                </c:pt>
                <c:pt idx="1458">
                  <c:v>2.0247367500000042</c:v>
                </c:pt>
                <c:pt idx="1459">
                  <c:v>2.026125458333337</c:v>
                </c:pt>
                <c:pt idx="1460">
                  <c:v>2.0275141666666698</c:v>
                </c:pt>
                <c:pt idx="1461">
                  <c:v>2.0289028750000031</c:v>
                </c:pt>
                <c:pt idx="1462">
                  <c:v>2.0302915833333373</c:v>
                </c:pt>
                <c:pt idx="1463">
                  <c:v>2.0316802916666701</c:v>
                </c:pt>
                <c:pt idx="1464">
                  <c:v>2.0330690000000029</c:v>
                </c:pt>
                <c:pt idx="1465">
                  <c:v>2.0344577083333371</c:v>
                </c:pt>
                <c:pt idx="1466">
                  <c:v>2.0358464166666699</c:v>
                </c:pt>
                <c:pt idx="1467">
                  <c:v>2.037235125000004</c:v>
                </c:pt>
                <c:pt idx="1468">
                  <c:v>2.0386238333333369</c:v>
                </c:pt>
                <c:pt idx="1469">
                  <c:v>2.0400125416666701</c:v>
                </c:pt>
                <c:pt idx="1470">
                  <c:v>2.0414012500000029</c:v>
                </c:pt>
                <c:pt idx="1471">
                  <c:v>2.0427899583333371</c:v>
                </c:pt>
                <c:pt idx="1472">
                  <c:v>2.0441786666666699</c:v>
                </c:pt>
                <c:pt idx="1473">
                  <c:v>2.0455673750000032</c:v>
                </c:pt>
                <c:pt idx="1474">
                  <c:v>2.0469560833333369</c:v>
                </c:pt>
                <c:pt idx="1475">
                  <c:v>2.0483447916666702</c:v>
                </c:pt>
                <c:pt idx="1476">
                  <c:v>2.0497335000000039</c:v>
                </c:pt>
                <c:pt idx="1477">
                  <c:v>2.0511222083333371</c:v>
                </c:pt>
                <c:pt idx="1478">
                  <c:v>2.05251091666667</c:v>
                </c:pt>
                <c:pt idx="1479">
                  <c:v>2.0538996250000032</c:v>
                </c:pt>
                <c:pt idx="1480">
                  <c:v>2.0552883333333369</c:v>
                </c:pt>
                <c:pt idx="1481">
                  <c:v>2.0566770416666702</c:v>
                </c:pt>
                <c:pt idx="1482">
                  <c:v>2.058065750000003</c:v>
                </c:pt>
                <c:pt idx="1483">
                  <c:v>2.0594544583333372</c:v>
                </c:pt>
                <c:pt idx="1484">
                  <c:v>2.06084316666667</c:v>
                </c:pt>
                <c:pt idx="1485">
                  <c:v>2.0622318750000042</c:v>
                </c:pt>
                <c:pt idx="1486">
                  <c:v>2.063620583333337</c:v>
                </c:pt>
                <c:pt idx="1487">
                  <c:v>2.0650092916666702</c:v>
                </c:pt>
                <c:pt idx="1488">
                  <c:v>2.0663980000000031</c:v>
                </c:pt>
                <c:pt idx="1489">
                  <c:v>2.0677867083333372</c:v>
                </c:pt>
                <c:pt idx="1490">
                  <c:v>2.06917541666667</c:v>
                </c:pt>
                <c:pt idx="1491">
                  <c:v>2.0705641250000033</c:v>
                </c:pt>
                <c:pt idx="1492">
                  <c:v>2.071952833333337</c:v>
                </c:pt>
                <c:pt idx="1493">
                  <c:v>2.0733415416666698</c:v>
                </c:pt>
                <c:pt idx="1494">
                  <c:v>2.074730250000004</c:v>
                </c:pt>
                <c:pt idx="1495">
                  <c:v>2.0761189583333373</c:v>
                </c:pt>
                <c:pt idx="1496">
                  <c:v>2.0775076666666701</c:v>
                </c:pt>
                <c:pt idx="1497">
                  <c:v>2.0788963750000029</c:v>
                </c:pt>
                <c:pt idx="1498">
                  <c:v>2.0802850833333371</c:v>
                </c:pt>
                <c:pt idx="1499">
                  <c:v>2.0816737916666699</c:v>
                </c:pt>
                <c:pt idx="1500">
                  <c:v>2.0830625000000031</c:v>
                </c:pt>
                <c:pt idx="1501">
                  <c:v>2.0844512083333369</c:v>
                </c:pt>
                <c:pt idx="1502">
                  <c:v>2.0858399166666701</c:v>
                </c:pt>
                <c:pt idx="1503">
                  <c:v>2.0872286250000043</c:v>
                </c:pt>
                <c:pt idx="1504">
                  <c:v>2.0886173333333371</c:v>
                </c:pt>
                <c:pt idx="1505">
                  <c:v>2.0900060416666699</c:v>
                </c:pt>
                <c:pt idx="1506">
                  <c:v>2.0913947500000032</c:v>
                </c:pt>
                <c:pt idx="1507">
                  <c:v>2.0927834583333369</c:v>
                </c:pt>
                <c:pt idx="1508">
                  <c:v>2.0941721666666702</c:v>
                </c:pt>
                <c:pt idx="1509">
                  <c:v>2.095560875000003</c:v>
                </c:pt>
                <c:pt idx="1510">
                  <c:v>2.0969495833333371</c:v>
                </c:pt>
                <c:pt idx="1511">
                  <c:v>2.09833829166667</c:v>
                </c:pt>
                <c:pt idx="1512">
                  <c:v>2.0997270000000041</c:v>
                </c:pt>
                <c:pt idx="1513">
                  <c:v>2.1011157083333369</c:v>
                </c:pt>
                <c:pt idx="1514">
                  <c:v>2.1025044166666702</c:v>
                </c:pt>
                <c:pt idx="1515">
                  <c:v>2.103893125000003</c:v>
                </c:pt>
                <c:pt idx="1516">
                  <c:v>2.1052818333333372</c:v>
                </c:pt>
                <c:pt idx="1517">
                  <c:v>2.10667054166667</c:v>
                </c:pt>
                <c:pt idx="1518">
                  <c:v>2.1080592500000028</c:v>
                </c:pt>
                <c:pt idx="1519">
                  <c:v>2.109447958333337</c:v>
                </c:pt>
                <c:pt idx="1520">
                  <c:v>2.1108366666666702</c:v>
                </c:pt>
                <c:pt idx="1521">
                  <c:v>2.112225375000004</c:v>
                </c:pt>
                <c:pt idx="1522">
                  <c:v>2.1136140833333372</c:v>
                </c:pt>
                <c:pt idx="1523">
                  <c:v>2.11500279166667</c:v>
                </c:pt>
                <c:pt idx="1524">
                  <c:v>2.1163915000000033</c:v>
                </c:pt>
                <c:pt idx="1525">
                  <c:v>2.117780208333337</c:v>
                </c:pt>
                <c:pt idx="1526">
                  <c:v>2.1191689166666698</c:v>
                </c:pt>
                <c:pt idx="1527">
                  <c:v>2.1205576250000031</c:v>
                </c:pt>
                <c:pt idx="1528">
                  <c:v>2.1219463333333373</c:v>
                </c:pt>
                <c:pt idx="1529">
                  <c:v>2.1233350416666701</c:v>
                </c:pt>
                <c:pt idx="1530">
                  <c:v>2.1247237500000042</c:v>
                </c:pt>
                <c:pt idx="1531">
                  <c:v>2.1261124583333371</c:v>
                </c:pt>
                <c:pt idx="1532">
                  <c:v>2.1275011666666699</c:v>
                </c:pt>
                <c:pt idx="1533">
                  <c:v>2.1288898750000032</c:v>
                </c:pt>
                <c:pt idx="1534">
                  <c:v>2.1302785833333369</c:v>
                </c:pt>
                <c:pt idx="1535">
                  <c:v>2.1316672916666701</c:v>
                </c:pt>
                <c:pt idx="1536">
                  <c:v>2.1330560000000029</c:v>
                </c:pt>
                <c:pt idx="1537">
                  <c:v>2.1344447083333371</c:v>
                </c:pt>
                <c:pt idx="1538">
                  <c:v>2.1358334166666699</c:v>
                </c:pt>
                <c:pt idx="1539">
                  <c:v>2.1372221250000041</c:v>
                </c:pt>
                <c:pt idx="1540">
                  <c:v>2.1386108333333369</c:v>
                </c:pt>
                <c:pt idx="1541">
                  <c:v>2.1399995416666702</c:v>
                </c:pt>
                <c:pt idx="1542">
                  <c:v>2.141388250000003</c:v>
                </c:pt>
                <c:pt idx="1543">
                  <c:v>2.1427769583333371</c:v>
                </c:pt>
                <c:pt idx="1544">
                  <c:v>2.14416566666667</c:v>
                </c:pt>
                <c:pt idx="1545">
                  <c:v>2.1455543750000032</c:v>
                </c:pt>
                <c:pt idx="1546">
                  <c:v>2.1469430833333369</c:v>
                </c:pt>
                <c:pt idx="1547">
                  <c:v>2.1483317916666702</c:v>
                </c:pt>
                <c:pt idx="1548">
                  <c:v>2.1497205000000039</c:v>
                </c:pt>
                <c:pt idx="1549">
                  <c:v>2.1511092083333372</c:v>
                </c:pt>
                <c:pt idx="1550">
                  <c:v>2.15249791666667</c:v>
                </c:pt>
                <c:pt idx="1551">
                  <c:v>2.1538866250000028</c:v>
                </c:pt>
                <c:pt idx="1552">
                  <c:v>2.155275333333337</c:v>
                </c:pt>
                <c:pt idx="1553">
                  <c:v>2.1566640416666703</c:v>
                </c:pt>
                <c:pt idx="1554">
                  <c:v>2.1580527500000031</c:v>
                </c:pt>
                <c:pt idx="1555">
                  <c:v>2.1594414583333372</c:v>
                </c:pt>
                <c:pt idx="1556">
                  <c:v>2.16083016666667</c:v>
                </c:pt>
                <c:pt idx="1557">
                  <c:v>2.1622188750000042</c:v>
                </c:pt>
                <c:pt idx="1558">
                  <c:v>2.163607583333337</c:v>
                </c:pt>
                <c:pt idx="1559">
                  <c:v>2.1649962916666698</c:v>
                </c:pt>
                <c:pt idx="1560">
                  <c:v>2.1663850000000031</c:v>
                </c:pt>
                <c:pt idx="1561">
                  <c:v>2.1677737083333373</c:v>
                </c:pt>
                <c:pt idx="1562">
                  <c:v>2.1691624166666701</c:v>
                </c:pt>
                <c:pt idx="1563">
                  <c:v>2.1705511250000029</c:v>
                </c:pt>
                <c:pt idx="1564">
                  <c:v>2.1719398333333371</c:v>
                </c:pt>
                <c:pt idx="1565">
                  <c:v>2.1733285416666703</c:v>
                </c:pt>
                <c:pt idx="1566">
                  <c:v>2.174717250000004</c:v>
                </c:pt>
                <c:pt idx="1567">
                  <c:v>2.1761059583333369</c:v>
                </c:pt>
                <c:pt idx="1568">
                  <c:v>2.1774946666666701</c:v>
                </c:pt>
                <c:pt idx="1569">
                  <c:v>2.178883375000003</c:v>
                </c:pt>
                <c:pt idx="1570">
                  <c:v>2.1802720833333371</c:v>
                </c:pt>
                <c:pt idx="1571">
                  <c:v>2.1816607916666699</c:v>
                </c:pt>
                <c:pt idx="1572">
                  <c:v>2.1830495000000032</c:v>
                </c:pt>
                <c:pt idx="1573">
                  <c:v>2.1844382083333369</c:v>
                </c:pt>
                <c:pt idx="1574">
                  <c:v>2.1858269166666702</c:v>
                </c:pt>
                <c:pt idx="1575">
                  <c:v>2.1872156250000039</c:v>
                </c:pt>
                <c:pt idx="1576">
                  <c:v>2.1886043333333371</c:v>
                </c:pt>
                <c:pt idx="1577">
                  <c:v>2.18999304166667</c:v>
                </c:pt>
                <c:pt idx="1578">
                  <c:v>2.1913817500000032</c:v>
                </c:pt>
                <c:pt idx="1579">
                  <c:v>2.1927704583333369</c:v>
                </c:pt>
                <c:pt idx="1580">
                  <c:v>2.1941591666666702</c:v>
                </c:pt>
                <c:pt idx="1581">
                  <c:v>2.195547875000003</c:v>
                </c:pt>
                <c:pt idx="1582">
                  <c:v>2.1969365833333372</c:v>
                </c:pt>
                <c:pt idx="1583">
                  <c:v>2.19832529166667</c:v>
                </c:pt>
                <c:pt idx="1584">
                  <c:v>2.1997140000000042</c:v>
                </c:pt>
                <c:pt idx="1585">
                  <c:v>2.201102708333337</c:v>
                </c:pt>
                <c:pt idx="1586">
                  <c:v>2.2024914166666703</c:v>
                </c:pt>
                <c:pt idx="1587">
                  <c:v>2.2038801250000031</c:v>
                </c:pt>
                <c:pt idx="1588">
                  <c:v>2.2052688333333372</c:v>
                </c:pt>
                <c:pt idx="1589">
                  <c:v>2.2066575416666701</c:v>
                </c:pt>
                <c:pt idx="1590">
                  <c:v>2.2080462500000033</c:v>
                </c:pt>
                <c:pt idx="1591">
                  <c:v>2.209434958333337</c:v>
                </c:pt>
                <c:pt idx="1592">
                  <c:v>2.2108236666666699</c:v>
                </c:pt>
                <c:pt idx="1593">
                  <c:v>2.212212375000004</c:v>
                </c:pt>
                <c:pt idx="1594">
                  <c:v>2.2136010833333373</c:v>
                </c:pt>
                <c:pt idx="1595">
                  <c:v>2.2149897916666701</c:v>
                </c:pt>
                <c:pt idx="1596">
                  <c:v>2.2163785000000029</c:v>
                </c:pt>
                <c:pt idx="1597">
                  <c:v>2.2177672083333371</c:v>
                </c:pt>
                <c:pt idx="1598">
                  <c:v>2.2191559166666703</c:v>
                </c:pt>
                <c:pt idx="1599">
                  <c:v>2.2205446250000032</c:v>
                </c:pt>
                <c:pt idx="1600">
                  <c:v>2.2219333333333369</c:v>
                </c:pt>
                <c:pt idx="1601">
                  <c:v>2.2233220416666701</c:v>
                </c:pt>
                <c:pt idx="1602">
                  <c:v>2.2247107500000043</c:v>
                </c:pt>
                <c:pt idx="1603">
                  <c:v>2.2260994583333371</c:v>
                </c:pt>
                <c:pt idx="1604">
                  <c:v>2.2274881666666699</c:v>
                </c:pt>
                <c:pt idx="1605">
                  <c:v>2.2288768750000032</c:v>
                </c:pt>
                <c:pt idx="1606">
                  <c:v>2.2302655833333369</c:v>
                </c:pt>
                <c:pt idx="1607">
                  <c:v>2.2316542916666702</c:v>
                </c:pt>
                <c:pt idx="1608">
                  <c:v>2.233043000000003</c:v>
                </c:pt>
                <c:pt idx="1609">
                  <c:v>2.2344317083333372</c:v>
                </c:pt>
                <c:pt idx="1610">
                  <c:v>2.23582041666667</c:v>
                </c:pt>
                <c:pt idx="1611">
                  <c:v>2.2372091250000041</c:v>
                </c:pt>
                <c:pt idx="1612">
                  <c:v>2.238597833333337</c:v>
                </c:pt>
                <c:pt idx="1613">
                  <c:v>2.2399865416666702</c:v>
                </c:pt>
                <c:pt idx="1614">
                  <c:v>2.241375250000003</c:v>
                </c:pt>
                <c:pt idx="1615">
                  <c:v>2.2427639583333372</c:v>
                </c:pt>
                <c:pt idx="1616">
                  <c:v>2.24415266666667</c:v>
                </c:pt>
                <c:pt idx="1617">
                  <c:v>2.2455413750000028</c:v>
                </c:pt>
                <c:pt idx="1618">
                  <c:v>2.246930083333337</c:v>
                </c:pt>
                <c:pt idx="1619">
                  <c:v>2.2483187916666703</c:v>
                </c:pt>
                <c:pt idx="1620">
                  <c:v>2.249707500000004</c:v>
                </c:pt>
                <c:pt idx="1621">
                  <c:v>2.2510962083333372</c:v>
                </c:pt>
                <c:pt idx="1622">
                  <c:v>2.2524849166666701</c:v>
                </c:pt>
                <c:pt idx="1623">
                  <c:v>2.2538736250000033</c:v>
                </c:pt>
                <c:pt idx="1624">
                  <c:v>2.255262333333337</c:v>
                </c:pt>
                <c:pt idx="1625">
                  <c:v>2.2566510416666699</c:v>
                </c:pt>
                <c:pt idx="1626">
                  <c:v>2.2580397500000031</c:v>
                </c:pt>
                <c:pt idx="1627">
                  <c:v>2.2594284583333373</c:v>
                </c:pt>
                <c:pt idx="1628">
                  <c:v>2.2608171666666701</c:v>
                </c:pt>
                <c:pt idx="1629">
                  <c:v>2.2622058750000038</c:v>
                </c:pt>
                <c:pt idx="1630">
                  <c:v>2.2635945833333371</c:v>
                </c:pt>
                <c:pt idx="1631">
                  <c:v>2.2649832916666703</c:v>
                </c:pt>
                <c:pt idx="1632">
                  <c:v>2.2663720000000032</c:v>
                </c:pt>
                <c:pt idx="1633">
                  <c:v>2.2677607083333369</c:v>
                </c:pt>
                <c:pt idx="1634">
                  <c:v>2.2691494166666701</c:v>
                </c:pt>
                <c:pt idx="1635">
                  <c:v>2.270538125000003</c:v>
                </c:pt>
                <c:pt idx="1636">
                  <c:v>2.2719268333333371</c:v>
                </c:pt>
                <c:pt idx="1637">
                  <c:v>2.2733155416666699</c:v>
                </c:pt>
                <c:pt idx="1638">
                  <c:v>2.2747042500000041</c:v>
                </c:pt>
                <c:pt idx="1639">
                  <c:v>2.2760929583333369</c:v>
                </c:pt>
                <c:pt idx="1640">
                  <c:v>2.2774816666666702</c:v>
                </c:pt>
                <c:pt idx="1641">
                  <c:v>2.278870375000003</c:v>
                </c:pt>
                <c:pt idx="1642">
                  <c:v>2.2802590833333372</c:v>
                </c:pt>
                <c:pt idx="1643">
                  <c:v>2.28164779166667</c:v>
                </c:pt>
                <c:pt idx="1644">
                  <c:v>2.2830365000000032</c:v>
                </c:pt>
                <c:pt idx="1645">
                  <c:v>2.284425208333337</c:v>
                </c:pt>
                <c:pt idx="1646">
                  <c:v>2.2858139166666702</c:v>
                </c:pt>
                <c:pt idx="1647">
                  <c:v>2.2872026250000039</c:v>
                </c:pt>
                <c:pt idx="1648">
                  <c:v>2.2885913333333372</c:v>
                </c:pt>
                <c:pt idx="1649">
                  <c:v>2.28998004166667</c:v>
                </c:pt>
                <c:pt idx="1650">
                  <c:v>2.2913687500000028</c:v>
                </c:pt>
                <c:pt idx="1651">
                  <c:v>2.292757458333337</c:v>
                </c:pt>
                <c:pt idx="1652">
                  <c:v>2.2941461666666703</c:v>
                </c:pt>
                <c:pt idx="1653">
                  <c:v>2.2955348750000031</c:v>
                </c:pt>
                <c:pt idx="1654">
                  <c:v>2.2969235833333372</c:v>
                </c:pt>
                <c:pt idx="1655">
                  <c:v>2.2983122916666701</c:v>
                </c:pt>
                <c:pt idx="1656">
                  <c:v>2.2997010000000042</c:v>
                </c:pt>
                <c:pt idx="1657">
                  <c:v>2.301089708333337</c:v>
                </c:pt>
                <c:pt idx="1658">
                  <c:v>2.3024784166666699</c:v>
                </c:pt>
                <c:pt idx="1659">
                  <c:v>2.3038671250000031</c:v>
                </c:pt>
                <c:pt idx="1660">
                  <c:v>2.3052558333333373</c:v>
                </c:pt>
                <c:pt idx="1661">
                  <c:v>2.3066445416666701</c:v>
                </c:pt>
                <c:pt idx="1662">
                  <c:v>2.3080332500000029</c:v>
                </c:pt>
                <c:pt idx="1663">
                  <c:v>2.3094219583333371</c:v>
                </c:pt>
                <c:pt idx="1664">
                  <c:v>2.3108106666666703</c:v>
                </c:pt>
                <c:pt idx="1665">
                  <c:v>2.3121993750000032</c:v>
                </c:pt>
                <c:pt idx="1666">
                  <c:v>2.3135880833333369</c:v>
                </c:pt>
                <c:pt idx="1667">
                  <c:v>2.3149767916666701</c:v>
                </c:pt>
                <c:pt idx="1668">
                  <c:v>2.316365500000003</c:v>
                </c:pt>
                <c:pt idx="1669">
                  <c:v>2.3177542083333371</c:v>
                </c:pt>
                <c:pt idx="1670">
                  <c:v>2.3191429166666699</c:v>
                </c:pt>
                <c:pt idx="1671">
                  <c:v>2.3205316250000032</c:v>
                </c:pt>
                <c:pt idx="1672">
                  <c:v>2.3219203333333369</c:v>
                </c:pt>
                <c:pt idx="1673">
                  <c:v>2.3233090416666702</c:v>
                </c:pt>
                <c:pt idx="1674">
                  <c:v>2.3246977500000039</c:v>
                </c:pt>
                <c:pt idx="1675">
                  <c:v>2.3260864583333372</c:v>
                </c:pt>
                <c:pt idx="1676">
                  <c:v>2.32747516666667</c:v>
                </c:pt>
                <c:pt idx="1677">
                  <c:v>2.3288638750000032</c:v>
                </c:pt>
                <c:pt idx="1678">
                  <c:v>2.330252583333337</c:v>
                </c:pt>
                <c:pt idx="1679">
                  <c:v>2.3316412916666702</c:v>
                </c:pt>
                <c:pt idx="1680">
                  <c:v>2.333030000000003</c:v>
                </c:pt>
                <c:pt idx="1681">
                  <c:v>2.3344187083333372</c:v>
                </c:pt>
                <c:pt idx="1682">
                  <c:v>2.33580741666667</c:v>
                </c:pt>
                <c:pt idx="1683">
                  <c:v>2.3371961250000028</c:v>
                </c:pt>
                <c:pt idx="1684">
                  <c:v>2.338584833333337</c:v>
                </c:pt>
                <c:pt idx="1685">
                  <c:v>2.3399735416666703</c:v>
                </c:pt>
                <c:pt idx="1686">
                  <c:v>2.3413622500000031</c:v>
                </c:pt>
                <c:pt idx="1687">
                  <c:v>2.3427509583333368</c:v>
                </c:pt>
                <c:pt idx="1688">
                  <c:v>2.3441396666666701</c:v>
                </c:pt>
                <c:pt idx="1689">
                  <c:v>2.3455283750000033</c:v>
                </c:pt>
                <c:pt idx="1690">
                  <c:v>2.346917083333337</c:v>
                </c:pt>
                <c:pt idx="1691">
                  <c:v>2.3483057916666699</c:v>
                </c:pt>
                <c:pt idx="1692">
                  <c:v>2.349694500000004</c:v>
                </c:pt>
                <c:pt idx="1693">
                  <c:v>2.3510832083333373</c:v>
                </c:pt>
                <c:pt idx="1694">
                  <c:v>2.3524719166666701</c:v>
                </c:pt>
                <c:pt idx="1695">
                  <c:v>2.3538606250000038</c:v>
                </c:pt>
                <c:pt idx="1696">
                  <c:v>2.3552493333333371</c:v>
                </c:pt>
                <c:pt idx="1697">
                  <c:v>2.3566380416666703</c:v>
                </c:pt>
                <c:pt idx="1698">
                  <c:v>2.3580267500000032</c:v>
                </c:pt>
                <c:pt idx="1699">
                  <c:v>2.3594154583333369</c:v>
                </c:pt>
                <c:pt idx="1700">
                  <c:v>2.3608041666666701</c:v>
                </c:pt>
                <c:pt idx="1701">
                  <c:v>2.3621928750000043</c:v>
                </c:pt>
                <c:pt idx="1702">
                  <c:v>2.3635815833333371</c:v>
                </c:pt>
                <c:pt idx="1703">
                  <c:v>2.3649702916666699</c:v>
                </c:pt>
                <c:pt idx="1704">
                  <c:v>2.3663590000000041</c:v>
                </c:pt>
                <c:pt idx="1705">
                  <c:v>2.3677477083333369</c:v>
                </c:pt>
                <c:pt idx="1706">
                  <c:v>2.3691364166666702</c:v>
                </c:pt>
                <c:pt idx="1707">
                  <c:v>2.370525125000003</c:v>
                </c:pt>
                <c:pt idx="1708">
                  <c:v>2.3719138333333372</c:v>
                </c:pt>
                <c:pt idx="1709">
                  <c:v>2.37330254166667</c:v>
                </c:pt>
                <c:pt idx="1710">
                  <c:v>2.3746912500000041</c:v>
                </c:pt>
                <c:pt idx="1711">
                  <c:v>2.376079958333337</c:v>
                </c:pt>
                <c:pt idx="1712">
                  <c:v>2.3774686666666702</c:v>
                </c:pt>
                <c:pt idx="1713">
                  <c:v>2.3788573750000039</c:v>
                </c:pt>
                <c:pt idx="1714">
                  <c:v>2.3802460833333372</c:v>
                </c:pt>
                <c:pt idx="1715">
                  <c:v>2.38163479166667</c:v>
                </c:pt>
                <c:pt idx="1716">
                  <c:v>2.3830235000000028</c:v>
                </c:pt>
                <c:pt idx="1717">
                  <c:v>2.384412208333337</c:v>
                </c:pt>
                <c:pt idx="1718">
                  <c:v>2.3858009166666703</c:v>
                </c:pt>
                <c:pt idx="1719">
                  <c:v>2.387189625000004</c:v>
                </c:pt>
                <c:pt idx="1720">
                  <c:v>2.3885783333333368</c:v>
                </c:pt>
                <c:pt idx="1721">
                  <c:v>2.3899670416666701</c:v>
                </c:pt>
                <c:pt idx="1722">
                  <c:v>2.3913557500000042</c:v>
                </c:pt>
                <c:pt idx="1723">
                  <c:v>2.392744458333337</c:v>
                </c:pt>
                <c:pt idx="1724">
                  <c:v>2.3941331666666699</c:v>
                </c:pt>
                <c:pt idx="1725">
                  <c:v>2.3955218750000031</c:v>
                </c:pt>
                <c:pt idx="1726">
                  <c:v>2.3969105833333373</c:v>
                </c:pt>
                <c:pt idx="1727">
                  <c:v>2.3982992916666701</c:v>
                </c:pt>
                <c:pt idx="1728">
                  <c:v>2.3996880000000029</c:v>
                </c:pt>
                <c:pt idx="1729">
                  <c:v>2.4010767083333371</c:v>
                </c:pt>
                <c:pt idx="1730">
                  <c:v>2.4024654166666699</c:v>
                </c:pt>
                <c:pt idx="1731">
                  <c:v>2.4038541250000041</c:v>
                </c:pt>
                <c:pt idx="1732">
                  <c:v>2.4052428333333369</c:v>
                </c:pt>
                <c:pt idx="1733">
                  <c:v>2.4066315416666701</c:v>
                </c:pt>
                <c:pt idx="1734">
                  <c:v>2.408020250000003</c:v>
                </c:pt>
                <c:pt idx="1735">
                  <c:v>2.4094089583333371</c:v>
                </c:pt>
                <c:pt idx="1736">
                  <c:v>2.4107976666666699</c:v>
                </c:pt>
                <c:pt idx="1737">
                  <c:v>2.4121863750000041</c:v>
                </c:pt>
                <c:pt idx="1738">
                  <c:v>2.4135750833333369</c:v>
                </c:pt>
                <c:pt idx="1739">
                  <c:v>2.4149637916666702</c:v>
                </c:pt>
                <c:pt idx="1740">
                  <c:v>2.4163525000000039</c:v>
                </c:pt>
                <c:pt idx="1741">
                  <c:v>2.4177412083333372</c:v>
                </c:pt>
                <c:pt idx="1742">
                  <c:v>2.41912991666667</c:v>
                </c:pt>
                <c:pt idx="1743">
                  <c:v>2.4205186250000033</c:v>
                </c:pt>
                <c:pt idx="1744">
                  <c:v>2.421907333333337</c:v>
                </c:pt>
                <c:pt idx="1745">
                  <c:v>2.4232960416666702</c:v>
                </c:pt>
                <c:pt idx="1746">
                  <c:v>2.4246847500000031</c:v>
                </c:pt>
                <c:pt idx="1747">
                  <c:v>2.4260734583333372</c:v>
                </c:pt>
                <c:pt idx="1748">
                  <c:v>2.42746216666667</c:v>
                </c:pt>
                <c:pt idx="1749">
                  <c:v>2.4288508750000042</c:v>
                </c:pt>
                <c:pt idx="1750">
                  <c:v>2.430239583333337</c:v>
                </c:pt>
                <c:pt idx="1751">
                  <c:v>2.4316282916666703</c:v>
                </c:pt>
                <c:pt idx="1752">
                  <c:v>2.4330170000000031</c:v>
                </c:pt>
                <c:pt idx="1753">
                  <c:v>2.4344057083333368</c:v>
                </c:pt>
                <c:pt idx="1754">
                  <c:v>2.4357944166666701</c:v>
                </c:pt>
                <c:pt idx="1755">
                  <c:v>2.4371831250000042</c:v>
                </c:pt>
                <c:pt idx="1756">
                  <c:v>2.438571833333337</c:v>
                </c:pt>
                <c:pt idx="1757">
                  <c:v>2.4399605416666699</c:v>
                </c:pt>
                <c:pt idx="1758">
                  <c:v>2.441349250000004</c:v>
                </c:pt>
                <c:pt idx="1759">
                  <c:v>2.4427379583333373</c:v>
                </c:pt>
                <c:pt idx="1760">
                  <c:v>2.4441266666666701</c:v>
                </c:pt>
                <c:pt idx="1761">
                  <c:v>2.4455153750000029</c:v>
                </c:pt>
                <c:pt idx="1762">
                  <c:v>2.4469040833333371</c:v>
                </c:pt>
                <c:pt idx="1763">
                  <c:v>2.4482927916666699</c:v>
                </c:pt>
                <c:pt idx="1764">
                  <c:v>2.4496815000000032</c:v>
                </c:pt>
                <c:pt idx="1765">
                  <c:v>2.4510702083333369</c:v>
                </c:pt>
                <c:pt idx="1766">
                  <c:v>2.4524589166666702</c:v>
                </c:pt>
                <c:pt idx="1767">
                  <c:v>2.4538476250000043</c:v>
                </c:pt>
                <c:pt idx="1768">
                  <c:v>2.4552363333333371</c:v>
                </c:pt>
                <c:pt idx="1769">
                  <c:v>2.45662504166667</c:v>
                </c:pt>
                <c:pt idx="1770">
                  <c:v>2.4580137500000032</c:v>
                </c:pt>
                <c:pt idx="1771">
                  <c:v>2.4594024583333369</c:v>
                </c:pt>
                <c:pt idx="1772">
                  <c:v>2.4607911666666702</c:v>
                </c:pt>
                <c:pt idx="1773">
                  <c:v>2.4621798750000039</c:v>
                </c:pt>
                <c:pt idx="1774">
                  <c:v>2.4635685833333372</c:v>
                </c:pt>
                <c:pt idx="1775">
                  <c:v>2.46495729166667</c:v>
                </c:pt>
                <c:pt idx="1776">
                  <c:v>2.4663460000000041</c:v>
                </c:pt>
                <c:pt idx="1777">
                  <c:v>2.467734708333337</c:v>
                </c:pt>
                <c:pt idx="1778">
                  <c:v>2.4691234166666702</c:v>
                </c:pt>
                <c:pt idx="1779">
                  <c:v>2.4705121250000031</c:v>
                </c:pt>
                <c:pt idx="1780">
                  <c:v>2.4719008333333372</c:v>
                </c:pt>
                <c:pt idx="1781">
                  <c:v>2.47328954166667</c:v>
                </c:pt>
                <c:pt idx="1782">
                  <c:v>2.4746782500000029</c:v>
                </c:pt>
                <c:pt idx="1783">
                  <c:v>2.476066958333337</c:v>
                </c:pt>
                <c:pt idx="1784">
                  <c:v>2.4774556666666703</c:v>
                </c:pt>
                <c:pt idx="1785">
                  <c:v>2.478844375000004</c:v>
                </c:pt>
                <c:pt idx="1786">
                  <c:v>2.4802330833333368</c:v>
                </c:pt>
                <c:pt idx="1787">
                  <c:v>2.4816217916666701</c:v>
                </c:pt>
                <c:pt idx="1788">
                  <c:v>2.4830105000000033</c:v>
                </c:pt>
                <c:pt idx="1789">
                  <c:v>2.4843992083333371</c:v>
                </c:pt>
                <c:pt idx="1790">
                  <c:v>2.4857879166666699</c:v>
                </c:pt>
                <c:pt idx="1791">
                  <c:v>2.4871766250000031</c:v>
                </c:pt>
                <c:pt idx="1792">
                  <c:v>2.4885653333333373</c:v>
                </c:pt>
                <c:pt idx="1793">
                  <c:v>2.4899540416666701</c:v>
                </c:pt>
                <c:pt idx="1794">
                  <c:v>2.4913427500000038</c:v>
                </c:pt>
                <c:pt idx="1795">
                  <c:v>2.4927314583333371</c:v>
                </c:pt>
                <c:pt idx="1796">
                  <c:v>2.4941201666666699</c:v>
                </c:pt>
                <c:pt idx="1797">
                  <c:v>2.4955088750000032</c:v>
                </c:pt>
                <c:pt idx="1798">
                  <c:v>2.4968975833333369</c:v>
                </c:pt>
                <c:pt idx="1799">
                  <c:v>2.4982862916666702</c:v>
                </c:pt>
                <c:pt idx="1800">
                  <c:v>2.4996750000000043</c:v>
                </c:pt>
                <c:pt idx="1801">
                  <c:v>2.5010637083333371</c:v>
                </c:pt>
                <c:pt idx="1802">
                  <c:v>2.50245241666667</c:v>
                </c:pt>
                <c:pt idx="1803">
                  <c:v>2.5038411250000041</c:v>
                </c:pt>
                <c:pt idx="1804">
                  <c:v>2.5052298333333369</c:v>
                </c:pt>
                <c:pt idx="1805">
                  <c:v>2.5066185416666702</c:v>
                </c:pt>
                <c:pt idx="1806">
                  <c:v>2.508007250000003</c:v>
                </c:pt>
                <c:pt idx="1807">
                  <c:v>2.5093959583333372</c:v>
                </c:pt>
                <c:pt idx="1808">
                  <c:v>2.51078466666667</c:v>
                </c:pt>
                <c:pt idx="1809">
                  <c:v>2.5121733750000033</c:v>
                </c:pt>
                <c:pt idx="1810">
                  <c:v>2.513562083333337</c:v>
                </c:pt>
                <c:pt idx="1811">
                  <c:v>2.5149507916666702</c:v>
                </c:pt>
                <c:pt idx="1812">
                  <c:v>2.5163395000000039</c:v>
                </c:pt>
                <c:pt idx="1813">
                  <c:v>2.5177282083333372</c:v>
                </c:pt>
                <c:pt idx="1814">
                  <c:v>2.51911691666667</c:v>
                </c:pt>
                <c:pt idx="1815">
                  <c:v>2.5205056250000029</c:v>
                </c:pt>
                <c:pt idx="1816">
                  <c:v>2.521894333333337</c:v>
                </c:pt>
                <c:pt idx="1817">
                  <c:v>2.5232830416666703</c:v>
                </c:pt>
                <c:pt idx="1818">
                  <c:v>2.524671750000004</c:v>
                </c:pt>
                <c:pt idx="1819">
                  <c:v>2.5260604583333368</c:v>
                </c:pt>
                <c:pt idx="1820">
                  <c:v>2.5274491666666701</c:v>
                </c:pt>
                <c:pt idx="1821">
                  <c:v>2.5288378750000042</c:v>
                </c:pt>
                <c:pt idx="1822">
                  <c:v>2.5302265833333371</c:v>
                </c:pt>
                <c:pt idx="1823">
                  <c:v>2.5316152916666699</c:v>
                </c:pt>
                <c:pt idx="1824">
                  <c:v>2.5330040000000031</c:v>
                </c:pt>
                <c:pt idx="1825">
                  <c:v>2.5343927083333373</c:v>
                </c:pt>
                <c:pt idx="1826">
                  <c:v>2.5357814166666701</c:v>
                </c:pt>
                <c:pt idx="1827">
                  <c:v>2.5371701250000029</c:v>
                </c:pt>
                <c:pt idx="1828">
                  <c:v>2.5385588333333371</c:v>
                </c:pt>
                <c:pt idx="1829">
                  <c:v>2.5399475416666699</c:v>
                </c:pt>
                <c:pt idx="1830">
                  <c:v>2.5413362500000041</c:v>
                </c:pt>
                <c:pt idx="1831">
                  <c:v>2.5427249583333369</c:v>
                </c:pt>
                <c:pt idx="1832">
                  <c:v>2.5441136666666702</c:v>
                </c:pt>
                <c:pt idx="1833">
                  <c:v>2.545502375000003</c:v>
                </c:pt>
                <c:pt idx="1834">
                  <c:v>2.5468910833333371</c:v>
                </c:pt>
                <c:pt idx="1835">
                  <c:v>2.54827979166667</c:v>
                </c:pt>
                <c:pt idx="1836">
                  <c:v>2.5496685000000032</c:v>
                </c:pt>
                <c:pt idx="1837">
                  <c:v>2.5510572083333369</c:v>
                </c:pt>
                <c:pt idx="1838">
                  <c:v>2.5524459166666702</c:v>
                </c:pt>
                <c:pt idx="1839">
                  <c:v>2.5538346250000039</c:v>
                </c:pt>
                <c:pt idx="1840">
                  <c:v>2.5552233333333372</c:v>
                </c:pt>
                <c:pt idx="1841">
                  <c:v>2.55661204166667</c:v>
                </c:pt>
                <c:pt idx="1842">
                  <c:v>2.5580007500000033</c:v>
                </c:pt>
                <c:pt idx="1843">
                  <c:v>2.559389458333337</c:v>
                </c:pt>
                <c:pt idx="1844">
                  <c:v>2.5607781666666698</c:v>
                </c:pt>
                <c:pt idx="1845">
                  <c:v>2.5621668750000031</c:v>
                </c:pt>
                <c:pt idx="1846">
                  <c:v>2.5635555833333372</c:v>
                </c:pt>
                <c:pt idx="1847">
                  <c:v>2.56494429166667</c:v>
                </c:pt>
                <c:pt idx="1848">
                  <c:v>2.5663330000000042</c:v>
                </c:pt>
                <c:pt idx="1849">
                  <c:v>2.567721708333337</c:v>
                </c:pt>
                <c:pt idx="1850">
                  <c:v>2.5691104166666703</c:v>
                </c:pt>
                <c:pt idx="1851">
                  <c:v>2.5704991250000031</c:v>
                </c:pt>
                <c:pt idx="1852">
                  <c:v>2.5718878333333368</c:v>
                </c:pt>
                <c:pt idx="1853">
                  <c:v>2.5732765416666701</c:v>
                </c:pt>
                <c:pt idx="1854">
                  <c:v>2.5746652500000033</c:v>
                </c:pt>
                <c:pt idx="1855">
                  <c:v>2.5760539583333371</c:v>
                </c:pt>
                <c:pt idx="1856">
                  <c:v>2.5774426666666699</c:v>
                </c:pt>
                <c:pt idx="1857">
                  <c:v>2.578831375000004</c:v>
                </c:pt>
                <c:pt idx="1858">
                  <c:v>2.5802200833333373</c:v>
                </c:pt>
                <c:pt idx="1859">
                  <c:v>2.5816087916666701</c:v>
                </c:pt>
                <c:pt idx="1860">
                  <c:v>2.5829975000000029</c:v>
                </c:pt>
                <c:pt idx="1861">
                  <c:v>2.5843862083333371</c:v>
                </c:pt>
                <c:pt idx="1862">
                  <c:v>2.5857749166666699</c:v>
                </c:pt>
                <c:pt idx="1863">
                  <c:v>2.5871636250000032</c:v>
                </c:pt>
                <c:pt idx="1864">
                  <c:v>2.5885523333333369</c:v>
                </c:pt>
                <c:pt idx="1865">
                  <c:v>2.5899410416666702</c:v>
                </c:pt>
                <c:pt idx="1866">
                  <c:v>2.5913297500000043</c:v>
                </c:pt>
                <c:pt idx="1867">
                  <c:v>2.5927184583333371</c:v>
                </c:pt>
                <c:pt idx="1868">
                  <c:v>2.59410716666667</c:v>
                </c:pt>
                <c:pt idx="1869">
                  <c:v>2.5954958750000032</c:v>
                </c:pt>
                <c:pt idx="1870">
                  <c:v>2.5968845833333369</c:v>
                </c:pt>
                <c:pt idx="1871">
                  <c:v>2.5982732916666702</c:v>
                </c:pt>
                <c:pt idx="1872">
                  <c:v>2.599662000000003</c:v>
                </c:pt>
                <c:pt idx="1873">
                  <c:v>2.6010507083333372</c:v>
                </c:pt>
                <c:pt idx="1874">
                  <c:v>2.60243941666667</c:v>
                </c:pt>
                <c:pt idx="1875">
                  <c:v>2.6038281250000042</c:v>
                </c:pt>
                <c:pt idx="1876">
                  <c:v>2.605216833333337</c:v>
                </c:pt>
                <c:pt idx="1877">
                  <c:v>2.6066055416666698</c:v>
                </c:pt>
                <c:pt idx="1878">
                  <c:v>2.6079942500000031</c:v>
                </c:pt>
                <c:pt idx="1879">
                  <c:v>2.6093829583333372</c:v>
                </c:pt>
                <c:pt idx="1880">
                  <c:v>2.61077166666667</c:v>
                </c:pt>
                <c:pt idx="1881">
                  <c:v>2.6121603750000042</c:v>
                </c:pt>
                <c:pt idx="1882">
                  <c:v>2.613549083333337</c:v>
                </c:pt>
                <c:pt idx="1883">
                  <c:v>2.6149377916666703</c:v>
                </c:pt>
                <c:pt idx="1884">
                  <c:v>2.616326500000004</c:v>
                </c:pt>
                <c:pt idx="1885">
                  <c:v>2.6177152083333368</c:v>
                </c:pt>
                <c:pt idx="1886">
                  <c:v>2.6191039166666701</c:v>
                </c:pt>
                <c:pt idx="1887">
                  <c:v>2.6204926250000029</c:v>
                </c:pt>
                <c:pt idx="1888">
                  <c:v>2.6218813333333371</c:v>
                </c:pt>
                <c:pt idx="1889">
                  <c:v>2.6232700416666699</c:v>
                </c:pt>
                <c:pt idx="1890">
                  <c:v>2.6246587500000031</c:v>
                </c:pt>
                <c:pt idx="1891">
                  <c:v>2.6260474583333373</c:v>
                </c:pt>
                <c:pt idx="1892">
                  <c:v>2.6274361666666701</c:v>
                </c:pt>
                <c:pt idx="1893">
                  <c:v>2.6288248750000038</c:v>
                </c:pt>
                <c:pt idx="1894">
                  <c:v>2.6302135833333371</c:v>
                </c:pt>
                <c:pt idx="1895">
                  <c:v>2.6316022916666699</c:v>
                </c:pt>
                <c:pt idx="1896">
                  <c:v>2.6329910000000032</c:v>
                </c:pt>
                <c:pt idx="1897">
                  <c:v>2.6343797083333369</c:v>
                </c:pt>
                <c:pt idx="1898">
                  <c:v>2.6357684166666702</c:v>
                </c:pt>
                <c:pt idx="1899">
                  <c:v>2.637157125000003</c:v>
                </c:pt>
                <c:pt idx="1900">
                  <c:v>2.6385458333333371</c:v>
                </c:pt>
                <c:pt idx="1901">
                  <c:v>2.63993454166667</c:v>
                </c:pt>
                <c:pt idx="1902">
                  <c:v>2.6413232500000041</c:v>
                </c:pt>
                <c:pt idx="1903">
                  <c:v>2.6427119583333369</c:v>
                </c:pt>
                <c:pt idx="1904">
                  <c:v>2.6441006666666702</c:v>
                </c:pt>
                <c:pt idx="1905">
                  <c:v>2.645489375000003</c:v>
                </c:pt>
                <c:pt idx="1906">
                  <c:v>2.6468780833333372</c:v>
                </c:pt>
                <c:pt idx="1907">
                  <c:v>2.64826679166667</c:v>
                </c:pt>
                <c:pt idx="1908">
                  <c:v>2.6496555000000033</c:v>
                </c:pt>
                <c:pt idx="1909">
                  <c:v>2.651044208333337</c:v>
                </c:pt>
                <c:pt idx="1910">
                  <c:v>2.6524329166666698</c:v>
                </c:pt>
                <c:pt idx="1911">
                  <c:v>2.653821625000004</c:v>
                </c:pt>
                <c:pt idx="1912">
                  <c:v>2.6552103333333372</c:v>
                </c:pt>
                <c:pt idx="1913">
                  <c:v>2.65659904166667</c:v>
                </c:pt>
                <c:pt idx="1914">
                  <c:v>2.6579877500000029</c:v>
                </c:pt>
                <c:pt idx="1915">
                  <c:v>2.659376458333337</c:v>
                </c:pt>
                <c:pt idx="1916">
                  <c:v>2.6607651666666703</c:v>
                </c:pt>
                <c:pt idx="1917">
                  <c:v>2.6621538750000031</c:v>
                </c:pt>
                <c:pt idx="1918">
                  <c:v>2.6635425833333368</c:v>
                </c:pt>
                <c:pt idx="1919">
                  <c:v>2.6649312916666701</c:v>
                </c:pt>
                <c:pt idx="1920">
                  <c:v>2.6663200000000042</c:v>
                </c:pt>
                <c:pt idx="1921">
                  <c:v>2.6677087083333402</c:v>
                </c:pt>
                <c:pt idx="1922">
                  <c:v>2.6690974166666699</c:v>
                </c:pt>
                <c:pt idx="1923">
                  <c:v>2.670486125</c:v>
                </c:pt>
                <c:pt idx="1924">
                  <c:v>2.67187483333334</c:v>
                </c:pt>
                <c:pt idx="1925">
                  <c:v>2.6732635416666701</c:v>
                </c:pt>
                <c:pt idx="1926">
                  <c:v>2.6746522500000003</c:v>
                </c:pt>
                <c:pt idx="1927">
                  <c:v>2.6760409583333402</c:v>
                </c:pt>
                <c:pt idx="1928">
                  <c:v>2.6774296666666704</c:v>
                </c:pt>
                <c:pt idx="1929">
                  <c:v>2.6788183750000001</c:v>
                </c:pt>
                <c:pt idx="1930">
                  <c:v>2.68020708333334</c:v>
                </c:pt>
                <c:pt idx="1931">
                  <c:v>2.6815957916666702</c:v>
                </c:pt>
                <c:pt idx="1932">
                  <c:v>2.6829844999999999</c:v>
                </c:pt>
                <c:pt idx="1933">
                  <c:v>2.6843732083333398</c:v>
                </c:pt>
                <c:pt idx="1934">
                  <c:v>2.68576191666667</c:v>
                </c:pt>
                <c:pt idx="1935">
                  <c:v>2.6871506250000001</c:v>
                </c:pt>
                <c:pt idx="1936">
                  <c:v>2.6885393333333401</c:v>
                </c:pt>
                <c:pt idx="1937">
                  <c:v>2.6899280416666702</c:v>
                </c:pt>
                <c:pt idx="1938">
                  <c:v>2.6913167500000004</c:v>
                </c:pt>
                <c:pt idx="1939">
                  <c:v>2.6927054583333403</c:v>
                </c:pt>
                <c:pt idx="1940">
                  <c:v>2.69409416666667</c:v>
                </c:pt>
                <c:pt idx="1941">
                  <c:v>2.6954828750000002</c:v>
                </c:pt>
                <c:pt idx="1942">
                  <c:v>2.6968715833333401</c:v>
                </c:pt>
                <c:pt idx="1943">
                  <c:v>2.6982602916666698</c:v>
                </c:pt>
                <c:pt idx="1944">
                  <c:v>2.699649</c:v>
                </c:pt>
                <c:pt idx="1945">
                  <c:v>2.7010377083333399</c:v>
                </c:pt>
                <c:pt idx="1946">
                  <c:v>2.7024264166666701</c:v>
                </c:pt>
                <c:pt idx="1947">
                  <c:v>2.7038151250000002</c:v>
                </c:pt>
                <c:pt idx="1948">
                  <c:v>2.7052038333333401</c:v>
                </c:pt>
                <c:pt idx="1949">
                  <c:v>2.7065925416666703</c:v>
                </c:pt>
                <c:pt idx="1950">
                  <c:v>2.70798125</c:v>
                </c:pt>
                <c:pt idx="1951">
                  <c:v>2.7093699583333404</c:v>
                </c:pt>
                <c:pt idx="1952">
                  <c:v>2.7107586666666701</c:v>
                </c:pt>
                <c:pt idx="1953">
                  <c:v>2.7121473749999998</c:v>
                </c:pt>
                <c:pt idx="1954">
                  <c:v>2.7135360833333402</c:v>
                </c:pt>
                <c:pt idx="1955">
                  <c:v>2.7149247916666699</c:v>
                </c:pt>
                <c:pt idx="1956">
                  <c:v>2.7163135</c:v>
                </c:pt>
                <c:pt idx="1957">
                  <c:v>2.71770220833334</c:v>
                </c:pt>
                <c:pt idx="1958">
                  <c:v>2.7190909166666701</c:v>
                </c:pt>
                <c:pt idx="1959">
                  <c:v>2.7204796250000003</c:v>
                </c:pt>
                <c:pt idx="1960">
                  <c:v>2.7218683333333402</c:v>
                </c:pt>
                <c:pt idx="1961">
                  <c:v>2.7232570416666704</c:v>
                </c:pt>
                <c:pt idx="1962">
                  <c:v>2.7246457500000001</c:v>
                </c:pt>
                <c:pt idx="1963">
                  <c:v>2.72603445833334</c:v>
                </c:pt>
                <c:pt idx="1964">
                  <c:v>2.7274231666666702</c:v>
                </c:pt>
                <c:pt idx="1965">
                  <c:v>2.7288118749999999</c:v>
                </c:pt>
                <c:pt idx="1966">
                  <c:v>2.7302005833333398</c:v>
                </c:pt>
                <c:pt idx="1967">
                  <c:v>2.73158929166667</c:v>
                </c:pt>
                <c:pt idx="1968">
                  <c:v>2.7329780000000001</c:v>
                </c:pt>
                <c:pt idx="1969">
                  <c:v>2.7343667083333401</c:v>
                </c:pt>
                <c:pt idx="1970">
                  <c:v>2.7357554166666702</c:v>
                </c:pt>
                <c:pt idx="1971">
                  <c:v>2.7371441250000004</c:v>
                </c:pt>
                <c:pt idx="1972">
                  <c:v>2.7385328333333403</c:v>
                </c:pt>
                <c:pt idx="1973">
                  <c:v>2.73992154166667</c:v>
                </c:pt>
                <c:pt idx="1974">
                  <c:v>2.7413102500000002</c:v>
                </c:pt>
                <c:pt idx="1975">
                  <c:v>2.7426989583333401</c:v>
                </c:pt>
                <c:pt idx="1976">
                  <c:v>2.7440876666666698</c:v>
                </c:pt>
                <c:pt idx="1977">
                  <c:v>2.745476375</c:v>
                </c:pt>
                <c:pt idx="1978">
                  <c:v>2.7468650833333399</c:v>
                </c:pt>
                <c:pt idx="1979">
                  <c:v>2.7482537916666701</c:v>
                </c:pt>
                <c:pt idx="1980">
                  <c:v>2.7496425000000002</c:v>
                </c:pt>
                <c:pt idx="1981">
                  <c:v>2.7510312083333401</c:v>
                </c:pt>
                <c:pt idx="1982">
                  <c:v>2.7524199166666703</c:v>
                </c:pt>
                <c:pt idx="1983">
                  <c:v>2.753808625</c:v>
                </c:pt>
                <c:pt idx="1984">
                  <c:v>2.7551973333333404</c:v>
                </c:pt>
                <c:pt idx="1985">
                  <c:v>2.7565860416666701</c:v>
                </c:pt>
                <c:pt idx="1986">
                  <c:v>2.7579747499999998</c:v>
                </c:pt>
                <c:pt idx="1987">
                  <c:v>2.7593634583333402</c:v>
                </c:pt>
                <c:pt idx="1988">
                  <c:v>2.7607521666666699</c:v>
                </c:pt>
                <c:pt idx="1989">
                  <c:v>2.7621408750000001</c:v>
                </c:pt>
                <c:pt idx="1990">
                  <c:v>2.76352958333334</c:v>
                </c:pt>
                <c:pt idx="1991">
                  <c:v>2.7649182916666701</c:v>
                </c:pt>
                <c:pt idx="1992">
                  <c:v>2.7663070000000003</c:v>
                </c:pt>
                <c:pt idx="1993">
                  <c:v>2.7676957083333402</c:v>
                </c:pt>
                <c:pt idx="1994">
                  <c:v>2.7690844166666704</c:v>
                </c:pt>
                <c:pt idx="1995">
                  <c:v>2.7704731250000001</c:v>
                </c:pt>
                <c:pt idx="1996">
                  <c:v>2.77186183333334</c:v>
                </c:pt>
                <c:pt idx="1997">
                  <c:v>2.7732505416666702</c:v>
                </c:pt>
                <c:pt idx="1998">
                  <c:v>2.7746392499999999</c:v>
                </c:pt>
                <c:pt idx="1999">
                  <c:v>2.7760279583333398</c:v>
                </c:pt>
                <c:pt idx="2000">
                  <c:v>2.77741666666667</c:v>
                </c:pt>
                <c:pt idx="2001">
                  <c:v>2.7788053750000001</c:v>
                </c:pt>
                <c:pt idx="2002">
                  <c:v>2.7801940833333401</c:v>
                </c:pt>
                <c:pt idx="2003">
                  <c:v>2.7815827916666702</c:v>
                </c:pt>
                <c:pt idx="2004">
                  <c:v>2.7829715000000004</c:v>
                </c:pt>
                <c:pt idx="2005">
                  <c:v>2.7843602083333403</c:v>
                </c:pt>
                <c:pt idx="2006">
                  <c:v>2.78574891666667</c:v>
                </c:pt>
                <c:pt idx="2007">
                  <c:v>2.7871376250000002</c:v>
                </c:pt>
                <c:pt idx="2008">
                  <c:v>2.7885263333333401</c:v>
                </c:pt>
                <c:pt idx="2009">
                  <c:v>2.7899150416666698</c:v>
                </c:pt>
                <c:pt idx="2010">
                  <c:v>2.79130375</c:v>
                </c:pt>
                <c:pt idx="2011">
                  <c:v>2.7926924583333399</c:v>
                </c:pt>
                <c:pt idx="2012">
                  <c:v>2.7940811666666701</c:v>
                </c:pt>
                <c:pt idx="2013">
                  <c:v>2.7954698750000002</c:v>
                </c:pt>
                <c:pt idx="2014">
                  <c:v>2.7968585833333401</c:v>
                </c:pt>
                <c:pt idx="2015">
                  <c:v>2.7982472916666703</c:v>
                </c:pt>
                <c:pt idx="2016">
                  <c:v>2.799636</c:v>
                </c:pt>
                <c:pt idx="2017">
                  <c:v>2.8010247083333404</c:v>
                </c:pt>
                <c:pt idx="2018">
                  <c:v>2.8024134166666701</c:v>
                </c:pt>
                <c:pt idx="2019">
                  <c:v>2.8038021249999998</c:v>
                </c:pt>
                <c:pt idx="2020">
                  <c:v>2.8051908333333397</c:v>
                </c:pt>
                <c:pt idx="2021">
                  <c:v>2.8065795416666699</c:v>
                </c:pt>
                <c:pt idx="2022">
                  <c:v>2.8079682500000001</c:v>
                </c:pt>
                <c:pt idx="2023">
                  <c:v>2.80935695833334</c:v>
                </c:pt>
                <c:pt idx="2024">
                  <c:v>2.8107456666666701</c:v>
                </c:pt>
                <c:pt idx="2025">
                  <c:v>2.8121343750000003</c:v>
                </c:pt>
                <c:pt idx="2026">
                  <c:v>2.8135230833333402</c:v>
                </c:pt>
                <c:pt idx="2027">
                  <c:v>2.8149117916666704</c:v>
                </c:pt>
                <c:pt idx="2028">
                  <c:v>2.8163005000000001</c:v>
                </c:pt>
                <c:pt idx="2029">
                  <c:v>2.81768920833334</c:v>
                </c:pt>
                <c:pt idx="2030">
                  <c:v>2.8190779166666702</c:v>
                </c:pt>
                <c:pt idx="2031">
                  <c:v>2.8204666249999999</c:v>
                </c:pt>
                <c:pt idx="2032">
                  <c:v>2.8218553333333398</c:v>
                </c:pt>
                <c:pt idx="2033">
                  <c:v>2.82324404166667</c:v>
                </c:pt>
                <c:pt idx="2034">
                  <c:v>2.8246327500000001</c:v>
                </c:pt>
                <c:pt idx="2035">
                  <c:v>2.8260214583333401</c:v>
                </c:pt>
                <c:pt idx="2036">
                  <c:v>2.8274101666666702</c:v>
                </c:pt>
                <c:pt idx="2037">
                  <c:v>2.8287988750000004</c:v>
                </c:pt>
                <c:pt idx="2038">
                  <c:v>2.8301875833333403</c:v>
                </c:pt>
                <c:pt idx="2039">
                  <c:v>2.83157629166667</c:v>
                </c:pt>
                <c:pt idx="2040">
                  <c:v>2.8329650000000002</c:v>
                </c:pt>
                <c:pt idx="2041">
                  <c:v>2.8343537083333401</c:v>
                </c:pt>
                <c:pt idx="2042">
                  <c:v>2.8357424166666698</c:v>
                </c:pt>
                <c:pt idx="2043">
                  <c:v>2.837131125</c:v>
                </c:pt>
                <c:pt idx="2044">
                  <c:v>2.8385198333333399</c:v>
                </c:pt>
                <c:pt idx="2045">
                  <c:v>2.8399085416666701</c:v>
                </c:pt>
                <c:pt idx="2046">
                  <c:v>2.8412972500000002</c:v>
                </c:pt>
                <c:pt idx="2047">
                  <c:v>2.8426859583333401</c:v>
                </c:pt>
                <c:pt idx="2048">
                  <c:v>2.8440746666666703</c:v>
                </c:pt>
                <c:pt idx="2049">
                  <c:v>2.845463375</c:v>
                </c:pt>
                <c:pt idx="2050">
                  <c:v>2.8468520833333404</c:v>
                </c:pt>
                <c:pt idx="2051">
                  <c:v>2.8482407916666701</c:v>
                </c:pt>
                <c:pt idx="2052">
                  <c:v>2.8496294999999998</c:v>
                </c:pt>
                <c:pt idx="2053">
                  <c:v>2.8510182083333397</c:v>
                </c:pt>
                <c:pt idx="2054">
                  <c:v>2.8524069166666699</c:v>
                </c:pt>
                <c:pt idx="2055">
                  <c:v>2.8537956250000001</c:v>
                </c:pt>
                <c:pt idx="2056">
                  <c:v>2.85518433333334</c:v>
                </c:pt>
                <c:pt idx="2057">
                  <c:v>2.8565730416666701</c:v>
                </c:pt>
                <c:pt idx="2058">
                  <c:v>2.8579617500000003</c:v>
                </c:pt>
                <c:pt idx="2059">
                  <c:v>2.8593504583333402</c:v>
                </c:pt>
                <c:pt idx="2060">
                  <c:v>2.8607391666666704</c:v>
                </c:pt>
                <c:pt idx="2061">
                  <c:v>2.8621278750000001</c:v>
                </c:pt>
                <c:pt idx="2062">
                  <c:v>2.86351658333334</c:v>
                </c:pt>
                <c:pt idx="2063">
                  <c:v>2.8649052916666697</c:v>
                </c:pt>
                <c:pt idx="2064">
                  <c:v>2.8662939999999999</c:v>
                </c:pt>
                <c:pt idx="2065">
                  <c:v>2.8676827083333398</c:v>
                </c:pt>
                <c:pt idx="2066">
                  <c:v>2.86907141666667</c:v>
                </c:pt>
                <c:pt idx="2067">
                  <c:v>2.8704601250000001</c:v>
                </c:pt>
                <c:pt idx="2068">
                  <c:v>2.8718488333333401</c:v>
                </c:pt>
                <c:pt idx="2069">
                  <c:v>2.8732375416666702</c:v>
                </c:pt>
                <c:pt idx="2070">
                  <c:v>2.8746262500000004</c:v>
                </c:pt>
                <c:pt idx="2071">
                  <c:v>2.8760149583333403</c:v>
                </c:pt>
                <c:pt idx="2072">
                  <c:v>2.87740366666667</c:v>
                </c:pt>
                <c:pt idx="2073">
                  <c:v>2.8787923750000002</c:v>
                </c:pt>
                <c:pt idx="2074">
                  <c:v>2.8801810833333401</c:v>
                </c:pt>
                <c:pt idx="2075">
                  <c:v>2.8815697916666698</c:v>
                </c:pt>
                <c:pt idx="2076">
                  <c:v>2.8829585</c:v>
                </c:pt>
                <c:pt idx="2077">
                  <c:v>2.8843472083333399</c:v>
                </c:pt>
                <c:pt idx="2078">
                  <c:v>2.8857359166666701</c:v>
                </c:pt>
                <c:pt idx="2079">
                  <c:v>2.8871246250000002</c:v>
                </c:pt>
                <c:pt idx="2080">
                  <c:v>2.8885133333333401</c:v>
                </c:pt>
                <c:pt idx="2081">
                  <c:v>2.8899020416666703</c:v>
                </c:pt>
                <c:pt idx="2082">
                  <c:v>2.89129075</c:v>
                </c:pt>
                <c:pt idx="2083">
                  <c:v>2.8926794583333404</c:v>
                </c:pt>
                <c:pt idx="2084">
                  <c:v>2.8940681666666701</c:v>
                </c:pt>
                <c:pt idx="2085">
                  <c:v>2.8954568749999998</c:v>
                </c:pt>
                <c:pt idx="2086">
                  <c:v>2.8968455833333397</c:v>
                </c:pt>
                <c:pt idx="2087">
                  <c:v>2.8982342916666699</c:v>
                </c:pt>
                <c:pt idx="2088">
                  <c:v>2.8996230000000001</c:v>
                </c:pt>
                <c:pt idx="2089">
                  <c:v>2.90101170833334</c:v>
                </c:pt>
                <c:pt idx="2090">
                  <c:v>2.9024004166666701</c:v>
                </c:pt>
                <c:pt idx="2091">
                  <c:v>2.9037891250000003</c:v>
                </c:pt>
                <c:pt idx="2092">
                  <c:v>2.9051778333333402</c:v>
                </c:pt>
                <c:pt idx="2093">
                  <c:v>2.9065665416666704</c:v>
                </c:pt>
                <c:pt idx="2094">
                  <c:v>2.9079552500000001</c:v>
                </c:pt>
                <c:pt idx="2095">
                  <c:v>2.90934395833334</c:v>
                </c:pt>
                <c:pt idx="2096">
                  <c:v>2.9107326666666697</c:v>
                </c:pt>
                <c:pt idx="2097">
                  <c:v>2.9121213749999999</c:v>
                </c:pt>
                <c:pt idx="2098">
                  <c:v>2.9135100833333398</c:v>
                </c:pt>
                <c:pt idx="2099">
                  <c:v>2.91489879166667</c:v>
                </c:pt>
                <c:pt idx="2100">
                  <c:v>2.9162875000000001</c:v>
                </c:pt>
                <c:pt idx="2101">
                  <c:v>2.9176762083333401</c:v>
                </c:pt>
                <c:pt idx="2102">
                  <c:v>2.9190649166666702</c:v>
                </c:pt>
                <c:pt idx="2103">
                  <c:v>2.9204536250000004</c:v>
                </c:pt>
                <c:pt idx="2104">
                  <c:v>2.9218423333333403</c:v>
                </c:pt>
                <c:pt idx="2105">
                  <c:v>2.92323104166667</c:v>
                </c:pt>
                <c:pt idx="2106">
                  <c:v>2.9246197499999997</c:v>
                </c:pt>
                <c:pt idx="2107">
                  <c:v>2.9260084583333401</c:v>
                </c:pt>
                <c:pt idx="2108">
                  <c:v>2.9273971666666698</c:v>
                </c:pt>
                <c:pt idx="2109">
                  <c:v>2.928785875</c:v>
                </c:pt>
                <c:pt idx="2110">
                  <c:v>2.9301745833333399</c:v>
                </c:pt>
                <c:pt idx="2111">
                  <c:v>2.9315632916666701</c:v>
                </c:pt>
                <c:pt idx="2112">
                  <c:v>2.9329520000000002</c:v>
                </c:pt>
                <c:pt idx="2113">
                  <c:v>2.9343407083333402</c:v>
                </c:pt>
                <c:pt idx="2114">
                  <c:v>2.9357294166666703</c:v>
                </c:pt>
                <c:pt idx="2115">
                  <c:v>2.937118125</c:v>
                </c:pt>
                <c:pt idx="2116">
                  <c:v>2.9385068333333404</c:v>
                </c:pt>
                <c:pt idx="2117">
                  <c:v>2.9398955416666701</c:v>
                </c:pt>
                <c:pt idx="2118">
                  <c:v>2.9412842499999998</c:v>
                </c:pt>
                <c:pt idx="2119">
                  <c:v>2.9426729583333397</c:v>
                </c:pt>
                <c:pt idx="2120">
                  <c:v>2.9440616666666699</c:v>
                </c:pt>
                <c:pt idx="2121">
                  <c:v>2.9454503750000001</c:v>
                </c:pt>
                <c:pt idx="2122">
                  <c:v>2.94683908333334</c:v>
                </c:pt>
                <c:pt idx="2123">
                  <c:v>2.9482277916666702</c:v>
                </c:pt>
                <c:pt idx="2124">
                  <c:v>2.9496165000000003</c:v>
                </c:pt>
                <c:pt idx="2125">
                  <c:v>2.9510052083333402</c:v>
                </c:pt>
                <c:pt idx="2126">
                  <c:v>2.9523939166666704</c:v>
                </c:pt>
                <c:pt idx="2127">
                  <c:v>2.9537826250000001</c:v>
                </c:pt>
                <c:pt idx="2128">
                  <c:v>2.95517133333334</c:v>
                </c:pt>
                <c:pt idx="2129">
                  <c:v>2.9565600416666697</c:v>
                </c:pt>
                <c:pt idx="2130">
                  <c:v>2.9579487499999999</c:v>
                </c:pt>
                <c:pt idx="2131">
                  <c:v>2.9593374583333398</c:v>
                </c:pt>
                <c:pt idx="2132">
                  <c:v>2.96072616666667</c:v>
                </c:pt>
                <c:pt idx="2133">
                  <c:v>2.9621148750000001</c:v>
                </c:pt>
                <c:pt idx="2134">
                  <c:v>2.9635035833333401</c:v>
                </c:pt>
                <c:pt idx="2135">
                  <c:v>2.9648922916666702</c:v>
                </c:pt>
                <c:pt idx="2136">
                  <c:v>2.9662810000000004</c:v>
                </c:pt>
                <c:pt idx="2137">
                  <c:v>2.9676697083333403</c:v>
                </c:pt>
                <c:pt idx="2138">
                  <c:v>2.96905841666667</c:v>
                </c:pt>
                <c:pt idx="2139">
                  <c:v>2.9704471249999997</c:v>
                </c:pt>
                <c:pt idx="2140">
                  <c:v>2.9718358333333401</c:v>
                </c:pt>
                <c:pt idx="2141">
                  <c:v>2.9732245416666698</c:v>
                </c:pt>
                <c:pt idx="2142">
                  <c:v>2.97461325</c:v>
                </c:pt>
                <c:pt idx="2143">
                  <c:v>2.9760019583333399</c:v>
                </c:pt>
                <c:pt idx="2144">
                  <c:v>2.9773906666666701</c:v>
                </c:pt>
                <c:pt idx="2145">
                  <c:v>2.9787793750000002</c:v>
                </c:pt>
                <c:pt idx="2146">
                  <c:v>2.9801680833333402</c:v>
                </c:pt>
                <c:pt idx="2147">
                  <c:v>2.9815567916666703</c:v>
                </c:pt>
                <c:pt idx="2148">
                  <c:v>2.9829455</c:v>
                </c:pt>
                <c:pt idx="2149">
                  <c:v>2.9843342083333404</c:v>
                </c:pt>
                <c:pt idx="2150">
                  <c:v>2.9857229166666701</c:v>
                </c:pt>
                <c:pt idx="2151">
                  <c:v>2.9871116249999998</c:v>
                </c:pt>
                <c:pt idx="2152">
                  <c:v>2.9885003333333398</c:v>
                </c:pt>
                <c:pt idx="2153">
                  <c:v>2.9898890416666699</c:v>
                </c:pt>
                <c:pt idx="2154">
                  <c:v>2.9912777500000001</c:v>
                </c:pt>
                <c:pt idx="2155">
                  <c:v>2.99266645833334</c:v>
                </c:pt>
                <c:pt idx="2156">
                  <c:v>2.9940551666666702</c:v>
                </c:pt>
                <c:pt idx="2157">
                  <c:v>2.9954438750000003</c:v>
                </c:pt>
                <c:pt idx="2158">
                  <c:v>2.9968325833333402</c:v>
                </c:pt>
                <c:pt idx="2159">
                  <c:v>2.9982212916666704</c:v>
                </c:pt>
                <c:pt idx="2160">
                  <c:v>2.9996100000000001</c:v>
                </c:pt>
                <c:pt idx="2161">
                  <c:v>3.00099870833334</c:v>
                </c:pt>
                <c:pt idx="2162">
                  <c:v>3.0023874166666698</c:v>
                </c:pt>
                <c:pt idx="2163">
                  <c:v>3.0037761249999999</c:v>
                </c:pt>
                <c:pt idx="2164">
                  <c:v>3.0051648333333398</c:v>
                </c:pt>
                <c:pt idx="2165">
                  <c:v>3.00655354166667</c:v>
                </c:pt>
                <c:pt idx="2166">
                  <c:v>3.0079422500000002</c:v>
                </c:pt>
                <c:pt idx="2167">
                  <c:v>3.0093309583333401</c:v>
                </c:pt>
                <c:pt idx="2168">
                  <c:v>3.0107196666666702</c:v>
                </c:pt>
                <c:pt idx="2169">
                  <c:v>3.0121083750000004</c:v>
                </c:pt>
                <c:pt idx="2170">
                  <c:v>3.0134970833333403</c:v>
                </c:pt>
                <c:pt idx="2171">
                  <c:v>3.01488579166667</c:v>
                </c:pt>
                <c:pt idx="2172">
                  <c:v>3.0162744999999997</c:v>
                </c:pt>
                <c:pt idx="2173">
                  <c:v>3.0176632083333401</c:v>
                </c:pt>
                <c:pt idx="2174">
                  <c:v>3.0190519166666698</c:v>
                </c:pt>
                <c:pt idx="2175">
                  <c:v>3.020440625</c:v>
                </c:pt>
                <c:pt idx="2176">
                  <c:v>3.0218293333333399</c:v>
                </c:pt>
                <c:pt idx="2177">
                  <c:v>3.0232180416666701</c:v>
                </c:pt>
                <c:pt idx="2178">
                  <c:v>3.0246067500000002</c:v>
                </c:pt>
                <c:pt idx="2179">
                  <c:v>3.0259954583333402</c:v>
                </c:pt>
                <c:pt idx="2180">
                  <c:v>3.0273841666666703</c:v>
                </c:pt>
                <c:pt idx="2181">
                  <c:v>3.028772875</c:v>
                </c:pt>
                <c:pt idx="2182">
                  <c:v>3.0301615833333404</c:v>
                </c:pt>
                <c:pt idx="2183">
                  <c:v>3.0315502916666701</c:v>
                </c:pt>
                <c:pt idx="2184">
                  <c:v>3.0329389999999998</c:v>
                </c:pt>
                <c:pt idx="2185">
                  <c:v>3.0343277083333398</c:v>
                </c:pt>
                <c:pt idx="2186">
                  <c:v>3.0357164166666699</c:v>
                </c:pt>
                <c:pt idx="2187">
                  <c:v>3.0371051250000001</c:v>
                </c:pt>
                <c:pt idx="2188">
                  <c:v>3.03849383333334</c:v>
                </c:pt>
                <c:pt idx="2189">
                  <c:v>3.0398825416666702</c:v>
                </c:pt>
                <c:pt idx="2190">
                  <c:v>3.0412712500000003</c:v>
                </c:pt>
                <c:pt idx="2191">
                  <c:v>3.0426599583333402</c:v>
                </c:pt>
                <c:pt idx="2192">
                  <c:v>3.0440486666666704</c:v>
                </c:pt>
                <c:pt idx="2193">
                  <c:v>3.0454373750000001</c:v>
                </c:pt>
                <c:pt idx="2194">
                  <c:v>3.04682608333334</c:v>
                </c:pt>
                <c:pt idx="2195">
                  <c:v>3.0482147916666698</c:v>
                </c:pt>
                <c:pt idx="2196">
                  <c:v>3.0496034999999999</c:v>
                </c:pt>
                <c:pt idx="2197">
                  <c:v>3.0509922083333398</c:v>
                </c:pt>
                <c:pt idx="2198">
                  <c:v>3.05238091666667</c:v>
                </c:pt>
                <c:pt idx="2199">
                  <c:v>3.0537696250000002</c:v>
                </c:pt>
                <c:pt idx="2200">
                  <c:v>3.0551583333333401</c:v>
                </c:pt>
                <c:pt idx="2201">
                  <c:v>3.0565470416666702</c:v>
                </c:pt>
                <c:pt idx="2202">
                  <c:v>3.0579357500000004</c:v>
                </c:pt>
                <c:pt idx="2203">
                  <c:v>3.0593244583333403</c:v>
                </c:pt>
                <c:pt idx="2204">
                  <c:v>3.06071316666667</c:v>
                </c:pt>
                <c:pt idx="2205">
                  <c:v>3.0621018749999998</c:v>
                </c:pt>
                <c:pt idx="2206">
                  <c:v>3.0634905833333401</c:v>
                </c:pt>
                <c:pt idx="2207">
                  <c:v>3.0648792916666698</c:v>
                </c:pt>
                <c:pt idx="2208">
                  <c:v>3.066268</c:v>
                </c:pt>
                <c:pt idx="2209">
                  <c:v>3.0676567083333399</c:v>
                </c:pt>
                <c:pt idx="2210">
                  <c:v>3.0690454166666701</c:v>
                </c:pt>
                <c:pt idx="2211">
                  <c:v>3.0704341250000002</c:v>
                </c:pt>
                <c:pt idx="2212">
                  <c:v>3.0718228333333402</c:v>
                </c:pt>
                <c:pt idx="2213">
                  <c:v>3.0732115416666703</c:v>
                </c:pt>
                <c:pt idx="2214">
                  <c:v>3.07460025</c:v>
                </c:pt>
                <c:pt idx="2215">
                  <c:v>3.07598895833334</c:v>
                </c:pt>
                <c:pt idx="2216">
                  <c:v>3.0773776666666701</c:v>
                </c:pt>
                <c:pt idx="2217">
                  <c:v>3.0787663749999998</c:v>
                </c:pt>
                <c:pt idx="2218">
                  <c:v>3.0801550833333398</c:v>
                </c:pt>
                <c:pt idx="2219">
                  <c:v>3.0815437916666699</c:v>
                </c:pt>
                <c:pt idx="2220">
                  <c:v>3.0829325000000001</c:v>
                </c:pt>
                <c:pt idx="2221">
                  <c:v>3.08432120833334</c:v>
                </c:pt>
                <c:pt idx="2222">
                  <c:v>3.0857099166666702</c:v>
                </c:pt>
                <c:pt idx="2223">
                  <c:v>3.0870986250000003</c:v>
                </c:pt>
                <c:pt idx="2224">
                  <c:v>3.0884873333333402</c:v>
                </c:pt>
                <c:pt idx="2225">
                  <c:v>3.0898760416666704</c:v>
                </c:pt>
                <c:pt idx="2226">
                  <c:v>3.0912647500000001</c:v>
                </c:pt>
                <c:pt idx="2227">
                  <c:v>3.09265345833334</c:v>
                </c:pt>
                <c:pt idx="2228">
                  <c:v>3.0940421666666698</c:v>
                </c:pt>
                <c:pt idx="2229">
                  <c:v>3.0954308749999999</c:v>
                </c:pt>
                <c:pt idx="2230">
                  <c:v>3.0968195833333398</c:v>
                </c:pt>
                <c:pt idx="2231">
                  <c:v>3.09820829166667</c:v>
                </c:pt>
                <c:pt idx="2232">
                  <c:v>3.0995970000000002</c:v>
                </c:pt>
                <c:pt idx="2233">
                  <c:v>3.1009857083333401</c:v>
                </c:pt>
                <c:pt idx="2234">
                  <c:v>3.1023744166666702</c:v>
                </c:pt>
                <c:pt idx="2235">
                  <c:v>3.1037631250000004</c:v>
                </c:pt>
                <c:pt idx="2236">
                  <c:v>3.1051518333333403</c:v>
                </c:pt>
                <c:pt idx="2237">
                  <c:v>3.10654054166667</c:v>
                </c:pt>
                <c:pt idx="2238">
                  <c:v>3.1079292499999998</c:v>
                </c:pt>
                <c:pt idx="2239">
                  <c:v>3.1093179583333401</c:v>
                </c:pt>
                <c:pt idx="2240">
                  <c:v>3.1107066666666698</c:v>
                </c:pt>
                <c:pt idx="2241">
                  <c:v>3.112095375</c:v>
                </c:pt>
                <c:pt idx="2242">
                  <c:v>3.1134840833333399</c:v>
                </c:pt>
                <c:pt idx="2243">
                  <c:v>3.1148727916666701</c:v>
                </c:pt>
                <c:pt idx="2244">
                  <c:v>3.1162615000000002</c:v>
                </c:pt>
                <c:pt idx="2245">
                  <c:v>3.1176502083333402</c:v>
                </c:pt>
                <c:pt idx="2246">
                  <c:v>3.1190389166666703</c:v>
                </c:pt>
                <c:pt idx="2247">
                  <c:v>3.120427625</c:v>
                </c:pt>
                <c:pt idx="2248">
                  <c:v>3.12181633333334</c:v>
                </c:pt>
                <c:pt idx="2249">
                  <c:v>3.1232050416666701</c:v>
                </c:pt>
                <c:pt idx="2250">
                  <c:v>3.1245937499999998</c:v>
                </c:pt>
                <c:pt idx="2251">
                  <c:v>3.1259824583333398</c:v>
                </c:pt>
                <c:pt idx="2252">
                  <c:v>3.1273711666666699</c:v>
                </c:pt>
                <c:pt idx="2253">
                  <c:v>3.1287598750000001</c:v>
                </c:pt>
                <c:pt idx="2254">
                  <c:v>3.13014858333334</c:v>
                </c:pt>
                <c:pt idx="2255">
                  <c:v>3.1315372916666702</c:v>
                </c:pt>
                <c:pt idx="2256">
                  <c:v>3.1329260000000003</c:v>
                </c:pt>
                <c:pt idx="2257">
                  <c:v>3.1343147083333402</c:v>
                </c:pt>
                <c:pt idx="2258">
                  <c:v>3.13570341666667</c:v>
                </c:pt>
                <c:pt idx="2259">
                  <c:v>3.1370921250000001</c:v>
                </c:pt>
                <c:pt idx="2260">
                  <c:v>3.13848083333334</c:v>
                </c:pt>
                <c:pt idx="2261">
                  <c:v>3.1398695416666698</c:v>
                </c:pt>
                <c:pt idx="2262">
                  <c:v>3.1412582499999999</c:v>
                </c:pt>
                <c:pt idx="2263">
                  <c:v>3.1426469583333398</c:v>
                </c:pt>
                <c:pt idx="2264">
                  <c:v>3.14403566666667</c:v>
                </c:pt>
                <c:pt idx="2265">
                  <c:v>3.1454243750000002</c:v>
                </c:pt>
                <c:pt idx="2266">
                  <c:v>3.1468130833333401</c:v>
                </c:pt>
                <c:pt idx="2267">
                  <c:v>3.1482017916666702</c:v>
                </c:pt>
                <c:pt idx="2268">
                  <c:v>3.1495905000000004</c:v>
                </c:pt>
                <c:pt idx="2269">
                  <c:v>3.1509792083333403</c:v>
                </c:pt>
                <c:pt idx="2270">
                  <c:v>3.15236791666667</c:v>
                </c:pt>
                <c:pt idx="2271">
                  <c:v>3.1537566249999998</c:v>
                </c:pt>
                <c:pt idx="2272">
                  <c:v>3.1551453333333401</c:v>
                </c:pt>
                <c:pt idx="2273">
                  <c:v>3.1565340416666698</c:v>
                </c:pt>
                <c:pt idx="2274">
                  <c:v>3.15792275</c:v>
                </c:pt>
                <c:pt idx="2275">
                  <c:v>3.1593114583333399</c:v>
                </c:pt>
                <c:pt idx="2276">
                  <c:v>3.1607001666666701</c:v>
                </c:pt>
                <c:pt idx="2277">
                  <c:v>3.1620888750000002</c:v>
                </c:pt>
                <c:pt idx="2278">
                  <c:v>3.1634775833333402</c:v>
                </c:pt>
                <c:pt idx="2279">
                  <c:v>3.1648662916666703</c:v>
                </c:pt>
                <c:pt idx="2280">
                  <c:v>3.166255</c:v>
                </c:pt>
                <c:pt idx="2281">
                  <c:v>3.16764370833334</c:v>
                </c:pt>
                <c:pt idx="2282">
                  <c:v>3.1690324166666701</c:v>
                </c:pt>
                <c:pt idx="2283">
                  <c:v>3.1704211249999998</c:v>
                </c:pt>
                <c:pt idx="2284">
                  <c:v>3.1718098333333398</c:v>
                </c:pt>
                <c:pt idx="2285">
                  <c:v>3.1731985416666699</c:v>
                </c:pt>
                <c:pt idx="2286">
                  <c:v>3.1745872500000001</c:v>
                </c:pt>
                <c:pt idx="2287">
                  <c:v>3.17597595833334</c:v>
                </c:pt>
                <c:pt idx="2288">
                  <c:v>3.1773646666666702</c:v>
                </c:pt>
                <c:pt idx="2289">
                  <c:v>3.1787533750000003</c:v>
                </c:pt>
                <c:pt idx="2290">
                  <c:v>3.1801420833333403</c:v>
                </c:pt>
                <c:pt idx="2291">
                  <c:v>3.18153079166667</c:v>
                </c:pt>
                <c:pt idx="2292">
                  <c:v>3.1829195000000001</c:v>
                </c:pt>
                <c:pt idx="2293">
                  <c:v>3.1843082083333401</c:v>
                </c:pt>
                <c:pt idx="2294">
                  <c:v>3.1856969166666698</c:v>
                </c:pt>
                <c:pt idx="2295">
                  <c:v>3.1870856249999999</c:v>
                </c:pt>
                <c:pt idx="2296">
                  <c:v>3.1884743333333398</c:v>
                </c:pt>
                <c:pt idx="2297">
                  <c:v>3.18986304166667</c:v>
                </c:pt>
                <c:pt idx="2298">
                  <c:v>3.1912517500000002</c:v>
                </c:pt>
                <c:pt idx="2299">
                  <c:v>3.1926404583333401</c:v>
                </c:pt>
                <c:pt idx="2300">
                  <c:v>3.1940291666666702</c:v>
                </c:pt>
                <c:pt idx="2301">
                  <c:v>3.195417875</c:v>
                </c:pt>
                <c:pt idx="2302">
                  <c:v>3.1968065833333403</c:v>
                </c:pt>
                <c:pt idx="2303">
                  <c:v>3.19819529166667</c:v>
                </c:pt>
                <c:pt idx="2304">
                  <c:v>3.1995839999999998</c:v>
                </c:pt>
                <c:pt idx="2305">
                  <c:v>3.2009727083333401</c:v>
                </c:pt>
                <c:pt idx="2306">
                  <c:v>3.2023614166666698</c:v>
                </c:pt>
                <c:pt idx="2307">
                  <c:v>3.203750125</c:v>
                </c:pt>
                <c:pt idx="2308">
                  <c:v>3.2051388333333399</c:v>
                </c:pt>
                <c:pt idx="2309">
                  <c:v>3.2065275416666701</c:v>
                </c:pt>
                <c:pt idx="2310">
                  <c:v>3.2079162500000002</c:v>
                </c:pt>
                <c:pt idx="2311">
                  <c:v>3.2093049583333402</c:v>
                </c:pt>
                <c:pt idx="2312">
                  <c:v>3.2106936666666703</c:v>
                </c:pt>
                <c:pt idx="2313">
                  <c:v>3.212082375</c:v>
                </c:pt>
                <c:pt idx="2314">
                  <c:v>3.21347108333334</c:v>
                </c:pt>
                <c:pt idx="2315">
                  <c:v>3.2148597916666701</c:v>
                </c:pt>
                <c:pt idx="2316">
                  <c:v>3.2162484999999998</c:v>
                </c:pt>
                <c:pt idx="2317">
                  <c:v>3.2176372083333398</c:v>
                </c:pt>
                <c:pt idx="2318">
                  <c:v>3.2190259166666699</c:v>
                </c:pt>
                <c:pt idx="2319">
                  <c:v>3.2204146250000001</c:v>
                </c:pt>
                <c:pt idx="2320">
                  <c:v>3.22180333333334</c:v>
                </c:pt>
                <c:pt idx="2321">
                  <c:v>3.2231920416666702</c:v>
                </c:pt>
                <c:pt idx="2322">
                  <c:v>3.2245807500000003</c:v>
                </c:pt>
                <c:pt idx="2323">
                  <c:v>3.2259694583333403</c:v>
                </c:pt>
                <c:pt idx="2324">
                  <c:v>3.22735816666667</c:v>
                </c:pt>
                <c:pt idx="2325">
                  <c:v>3.2287468750000001</c:v>
                </c:pt>
                <c:pt idx="2326">
                  <c:v>3.2301355833333401</c:v>
                </c:pt>
                <c:pt idx="2327">
                  <c:v>3.2315242916666698</c:v>
                </c:pt>
                <c:pt idx="2328">
                  <c:v>3.2329129999999999</c:v>
                </c:pt>
                <c:pt idx="2329">
                  <c:v>3.2343017083333399</c:v>
                </c:pt>
                <c:pt idx="2330">
                  <c:v>3.23569041666667</c:v>
                </c:pt>
                <c:pt idx="2331">
                  <c:v>3.2370791250000002</c:v>
                </c:pt>
                <c:pt idx="2332">
                  <c:v>3.2384678333333401</c:v>
                </c:pt>
                <c:pt idx="2333">
                  <c:v>3.2398565416666703</c:v>
                </c:pt>
                <c:pt idx="2334">
                  <c:v>3.24124525</c:v>
                </c:pt>
                <c:pt idx="2335">
                  <c:v>3.2426339583333403</c:v>
                </c:pt>
                <c:pt idx="2336">
                  <c:v>3.2440226666666701</c:v>
                </c:pt>
                <c:pt idx="2337">
                  <c:v>3.2454113749999998</c:v>
                </c:pt>
                <c:pt idx="2338">
                  <c:v>3.2468000833333401</c:v>
                </c:pt>
                <c:pt idx="2339">
                  <c:v>3.2481887916666699</c:v>
                </c:pt>
                <c:pt idx="2340">
                  <c:v>3.2495775</c:v>
                </c:pt>
                <c:pt idx="2341">
                  <c:v>3.2509662083333399</c:v>
                </c:pt>
                <c:pt idx="2342">
                  <c:v>3.2523549166666701</c:v>
                </c:pt>
                <c:pt idx="2343">
                  <c:v>3.2537436250000003</c:v>
                </c:pt>
                <c:pt idx="2344">
                  <c:v>3.2551323333333402</c:v>
                </c:pt>
                <c:pt idx="2345">
                  <c:v>3.2565210416666703</c:v>
                </c:pt>
                <c:pt idx="2346">
                  <c:v>3.25790975</c:v>
                </c:pt>
                <c:pt idx="2347">
                  <c:v>3.25929845833334</c:v>
                </c:pt>
                <c:pt idx="2348">
                  <c:v>3.2606871666666701</c:v>
                </c:pt>
                <c:pt idx="2349">
                  <c:v>3.2620758749999998</c:v>
                </c:pt>
                <c:pt idx="2350">
                  <c:v>3.2634645833333398</c:v>
                </c:pt>
                <c:pt idx="2351">
                  <c:v>3.2648532916666699</c:v>
                </c:pt>
                <c:pt idx="2352">
                  <c:v>3.2662420000000001</c:v>
                </c:pt>
                <c:pt idx="2353">
                  <c:v>3.26763070833334</c:v>
                </c:pt>
                <c:pt idx="2354">
                  <c:v>3.2690194166666702</c:v>
                </c:pt>
                <c:pt idx="2355">
                  <c:v>3.2704081250000003</c:v>
                </c:pt>
                <c:pt idx="2356">
                  <c:v>3.2717968333333403</c:v>
                </c:pt>
                <c:pt idx="2357">
                  <c:v>3.27318554166667</c:v>
                </c:pt>
                <c:pt idx="2358">
                  <c:v>3.2745742500000001</c:v>
                </c:pt>
                <c:pt idx="2359">
                  <c:v>3.2759629583333401</c:v>
                </c:pt>
                <c:pt idx="2360">
                  <c:v>3.2773516666666698</c:v>
                </c:pt>
                <c:pt idx="2361">
                  <c:v>3.2787403749999999</c:v>
                </c:pt>
                <c:pt idx="2362">
                  <c:v>3.2801290833333399</c:v>
                </c:pt>
                <c:pt idx="2363">
                  <c:v>3.28151779166667</c:v>
                </c:pt>
                <c:pt idx="2364">
                  <c:v>3.2829065000000002</c:v>
                </c:pt>
                <c:pt idx="2365">
                  <c:v>3.2842952083333401</c:v>
                </c:pt>
                <c:pt idx="2366">
                  <c:v>3.2856839166666703</c:v>
                </c:pt>
                <c:pt idx="2367">
                  <c:v>3.287072625</c:v>
                </c:pt>
                <c:pt idx="2368">
                  <c:v>3.2884613333333403</c:v>
                </c:pt>
                <c:pt idx="2369">
                  <c:v>3.2898500416666701</c:v>
                </c:pt>
                <c:pt idx="2370">
                  <c:v>3.2912387499999998</c:v>
                </c:pt>
                <c:pt idx="2371">
                  <c:v>3.2926274583333401</c:v>
                </c:pt>
                <c:pt idx="2372">
                  <c:v>3.2940161666666699</c:v>
                </c:pt>
                <c:pt idx="2373">
                  <c:v>3.295404875</c:v>
                </c:pt>
                <c:pt idx="2374">
                  <c:v>3.2967935833333399</c:v>
                </c:pt>
                <c:pt idx="2375">
                  <c:v>3.2981822916666701</c:v>
                </c:pt>
                <c:pt idx="2376">
                  <c:v>3.2995710000000003</c:v>
                </c:pt>
                <c:pt idx="2377">
                  <c:v>3.3009597083333402</c:v>
                </c:pt>
                <c:pt idx="2378">
                  <c:v>3.3023484166666703</c:v>
                </c:pt>
                <c:pt idx="2379">
                  <c:v>3.3037371250000001</c:v>
                </c:pt>
                <c:pt idx="2380">
                  <c:v>3.30512583333334</c:v>
                </c:pt>
                <c:pt idx="2381">
                  <c:v>3.3065145416666701</c:v>
                </c:pt>
                <c:pt idx="2382">
                  <c:v>3.3079032499999999</c:v>
                </c:pt>
                <c:pt idx="2383">
                  <c:v>3.3092919583333398</c:v>
                </c:pt>
                <c:pt idx="2384">
                  <c:v>3.3106806666666699</c:v>
                </c:pt>
                <c:pt idx="2385">
                  <c:v>3.3120693750000001</c:v>
                </c:pt>
                <c:pt idx="2386">
                  <c:v>3.31345808333334</c:v>
                </c:pt>
                <c:pt idx="2387">
                  <c:v>3.3148467916666702</c:v>
                </c:pt>
                <c:pt idx="2388">
                  <c:v>3.3162355000000003</c:v>
                </c:pt>
                <c:pt idx="2389">
                  <c:v>3.3176242083333403</c:v>
                </c:pt>
                <c:pt idx="2390">
                  <c:v>3.31901291666667</c:v>
                </c:pt>
                <c:pt idx="2391">
                  <c:v>3.3204016250000001</c:v>
                </c:pt>
                <c:pt idx="2392">
                  <c:v>3.3217903333333401</c:v>
                </c:pt>
                <c:pt idx="2393">
                  <c:v>3.3231790416666698</c:v>
                </c:pt>
                <c:pt idx="2394">
                  <c:v>3.3245677499999999</c:v>
                </c:pt>
                <c:pt idx="2395">
                  <c:v>3.3259564583333399</c:v>
                </c:pt>
                <c:pt idx="2396">
                  <c:v>3.32734516666667</c:v>
                </c:pt>
                <c:pt idx="2397">
                  <c:v>3.3287338750000002</c:v>
                </c:pt>
                <c:pt idx="2398">
                  <c:v>3.3301225833333401</c:v>
                </c:pt>
                <c:pt idx="2399">
                  <c:v>3.3315112916666703</c:v>
                </c:pt>
                <c:pt idx="2400">
                  <c:v>3.3329</c:v>
                </c:pt>
                <c:pt idx="2401">
                  <c:v>3.3342887083333403</c:v>
                </c:pt>
                <c:pt idx="2402">
                  <c:v>3.3356774166666701</c:v>
                </c:pt>
                <c:pt idx="2403">
                  <c:v>3.3370661249999998</c:v>
                </c:pt>
                <c:pt idx="2404">
                  <c:v>3.3384548333333401</c:v>
                </c:pt>
                <c:pt idx="2405">
                  <c:v>3.3398435416666699</c:v>
                </c:pt>
                <c:pt idx="2406">
                  <c:v>3.34123225</c:v>
                </c:pt>
                <c:pt idx="2407">
                  <c:v>3.3426209583333399</c:v>
                </c:pt>
                <c:pt idx="2408">
                  <c:v>3.3440096666666701</c:v>
                </c:pt>
                <c:pt idx="2409">
                  <c:v>3.3453983750000003</c:v>
                </c:pt>
                <c:pt idx="2410">
                  <c:v>3.3467870833333402</c:v>
                </c:pt>
                <c:pt idx="2411">
                  <c:v>3.3481757916666703</c:v>
                </c:pt>
                <c:pt idx="2412">
                  <c:v>3.3495645000000001</c:v>
                </c:pt>
                <c:pt idx="2413">
                  <c:v>3.35095320833334</c:v>
                </c:pt>
                <c:pt idx="2414">
                  <c:v>3.3523419166666701</c:v>
                </c:pt>
                <c:pt idx="2415">
                  <c:v>3.3537306249999999</c:v>
                </c:pt>
                <c:pt idx="2416">
                  <c:v>3.3551193333333398</c:v>
                </c:pt>
                <c:pt idx="2417">
                  <c:v>3.3565080416666699</c:v>
                </c:pt>
                <c:pt idx="2418">
                  <c:v>3.3578967500000001</c:v>
                </c:pt>
                <c:pt idx="2419">
                  <c:v>3.35928545833334</c:v>
                </c:pt>
                <c:pt idx="2420">
                  <c:v>3.3606741666666702</c:v>
                </c:pt>
                <c:pt idx="2421">
                  <c:v>3.3620628750000003</c:v>
                </c:pt>
                <c:pt idx="2422">
                  <c:v>3.3634515833333403</c:v>
                </c:pt>
                <c:pt idx="2423">
                  <c:v>3.36484029166667</c:v>
                </c:pt>
                <c:pt idx="2424">
                  <c:v>3.3662290000000001</c:v>
                </c:pt>
                <c:pt idx="2425">
                  <c:v>3.3676177083333401</c:v>
                </c:pt>
                <c:pt idx="2426">
                  <c:v>3.3690064166666698</c:v>
                </c:pt>
                <c:pt idx="2427">
                  <c:v>3.3703951249999999</c:v>
                </c:pt>
                <c:pt idx="2428">
                  <c:v>3.3717838333333399</c:v>
                </c:pt>
                <c:pt idx="2429">
                  <c:v>3.37317254166667</c:v>
                </c:pt>
                <c:pt idx="2430">
                  <c:v>3.3745612500000002</c:v>
                </c:pt>
                <c:pt idx="2431">
                  <c:v>3.3759499583333401</c:v>
                </c:pt>
                <c:pt idx="2432">
                  <c:v>3.3773386666666703</c:v>
                </c:pt>
                <c:pt idx="2433">
                  <c:v>3.378727375</c:v>
                </c:pt>
                <c:pt idx="2434">
                  <c:v>3.3801160833333403</c:v>
                </c:pt>
                <c:pt idx="2435">
                  <c:v>3.3815047916666701</c:v>
                </c:pt>
                <c:pt idx="2436">
                  <c:v>3.3828934999999998</c:v>
                </c:pt>
                <c:pt idx="2437">
                  <c:v>3.3842822083333401</c:v>
                </c:pt>
                <c:pt idx="2438">
                  <c:v>3.3856709166666699</c:v>
                </c:pt>
                <c:pt idx="2439">
                  <c:v>3.387059625</c:v>
                </c:pt>
                <c:pt idx="2440">
                  <c:v>3.3884483333333399</c:v>
                </c:pt>
                <c:pt idx="2441">
                  <c:v>3.3898370416666701</c:v>
                </c:pt>
                <c:pt idx="2442">
                  <c:v>3.3912257500000003</c:v>
                </c:pt>
                <c:pt idx="2443">
                  <c:v>3.3926144583333402</c:v>
                </c:pt>
                <c:pt idx="2444">
                  <c:v>3.3940031666666703</c:v>
                </c:pt>
                <c:pt idx="2445">
                  <c:v>3.3953918750000001</c:v>
                </c:pt>
                <c:pt idx="2446">
                  <c:v>3.39678058333334</c:v>
                </c:pt>
                <c:pt idx="2447">
                  <c:v>3.3981692916666701</c:v>
                </c:pt>
                <c:pt idx="2448">
                  <c:v>3.3995579999999999</c:v>
                </c:pt>
                <c:pt idx="2449">
                  <c:v>3.4009467083333398</c:v>
                </c:pt>
                <c:pt idx="2450">
                  <c:v>3.4023354166666699</c:v>
                </c:pt>
                <c:pt idx="2451">
                  <c:v>3.4037241250000001</c:v>
                </c:pt>
                <c:pt idx="2452">
                  <c:v>3.40511283333334</c:v>
                </c:pt>
                <c:pt idx="2453">
                  <c:v>3.4065015416666702</c:v>
                </c:pt>
                <c:pt idx="2454">
                  <c:v>3.4078902500000003</c:v>
                </c:pt>
                <c:pt idx="2455">
                  <c:v>3.4092789583333403</c:v>
                </c:pt>
                <c:pt idx="2456">
                  <c:v>3.41066766666667</c:v>
                </c:pt>
                <c:pt idx="2457">
                  <c:v>3.4120563750000001</c:v>
                </c:pt>
                <c:pt idx="2458">
                  <c:v>3.4134450833333401</c:v>
                </c:pt>
                <c:pt idx="2459">
                  <c:v>3.4148337916666698</c:v>
                </c:pt>
                <c:pt idx="2460">
                  <c:v>3.4162224999999999</c:v>
                </c:pt>
                <c:pt idx="2461">
                  <c:v>3.4176112083333399</c:v>
                </c:pt>
                <c:pt idx="2462">
                  <c:v>3.41899991666667</c:v>
                </c:pt>
                <c:pt idx="2463">
                  <c:v>3.4203886250000002</c:v>
                </c:pt>
                <c:pt idx="2464">
                  <c:v>3.4217773333333401</c:v>
                </c:pt>
                <c:pt idx="2465">
                  <c:v>3.4231660416666703</c:v>
                </c:pt>
                <c:pt idx="2466">
                  <c:v>3.42455475</c:v>
                </c:pt>
                <c:pt idx="2467">
                  <c:v>3.4259434583333404</c:v>
                </c:pt>
                <c:pt idx="2468">
                  <c:v>3.4273321666666701</c:v>
                </c:pt>
                <c:pt idx="2469">
                  <c:v>3.4287208749999998</c:v>
                </c:pt>
                <c:pt idx="2470">
                  <c:v>3.4301095833333402</c:v>
                </c:pt>
                <c:pt idx="2471">
                  <c:v>3.4314982916666699</c:v>
                </c:pt>
                <c:pt idx="2472">
                  <c:v>3.432887</c:v>
                </c:pt>
                <c:pt idx="2473">
                  <c:v>3.4342757083333399</c:v>
                </c:pt>
                <c:pt idx="2474">
                  <c:v>3.4356644166666701</c:v>
                </c:pt>
                <c:pt idx="2475">
                  <c:v>3.4370531250000003</c:v>
                </c:pt>
                <c:pt idx="2476">
                  <c:v>3.4384418333333402</c:v>
                </c:pt>
                <c:pt idx="2477">
                  <c:v>3.4398305416666703</c:v>
                </c:pt>
                <c:pt idx="2478">
                  <c:v>3.4412192500000001</c:v>
                </c:pt>
                <c:pt idx="2479">
                  <c:v>3.44260795833334</c:v>
                </c:pt>
                <c:pt idx="2480">
                  <c:v>3.4439966666666701</c:v>
                </c:pt>
                <c:pt idx="2481">
                  <c:v>3.4453853749999999</c:v>
                </c:pt>
                <c:pt idx="2482">
                  <c:v>3.4467740833333398</c:v>
                </c:pt>
                <c:pt idx="2483">
                  <c:v>3.4481627916666699</c:v>
                </c:pt>
                <c:pt idx="2484">
                  <c:v>3.4495515000000001</c:v>
                </c:pt>
                <c:pt idx="2485">
                  <c:v>3.45094020833334</c:v>
                </c:pt>
                <c:pt idx="2486">
                  <c:v>3.4523289166666702</c:v>
                </c:pt>
                <c:pt idx="2487">
                  <c:v>3.4537176250000003</c:v>
                </c:pt>
                <c:pt idx="2488">
                  <c:v>3.4551063333333403</c:v>
                </c:pt>
                <c:pt idx="2489">
                  <c:v>3.45649504166667</c:v>
                </c:pt>
                <c:pt idx="2490">
                  <c:v>3.4578837500000001</c:v>
                </c:pt>
                <c:pt idx="2491">
                  <c:v>3.4592724583333401</c:v>
                </c:pt>
                <c:pt idx="2492">
                  <c:v>3.4606611666666698</c:v>
                </c:pt>
                <c:pt idx="2493">
                  <c:v>3.4620498749999999</c:v>
                </c:pt>
                <c:pt idx="2494">
                  <c:v>3.4634385833333399</c:v>
                </c:pt>
                <c:pt idx="2495">
                  <c:v>3.46482729166667</c:v>
                </c:pt>
                <c:pt idx="2496">
                  <c:v>3.4662160000000002</c:v>
                </c:pt>
                <c:pt idx="2497">
                  <c:v>3.4676047083333401</c:v>
                </c:pt>
                <c:pt idx="2498">
                  <c:v>3.4689934166666703</c:v>
                </c:pt>
                <c:pt idx="2499">
                  <c:v>3.470382125</c:v>
                </c:pt>
                <c:pt idx="2500">
                  <c:v>3.4717708333333404</c:v>
                </c:pt>
                <c:pt idx="2501">
                  <c:v>3.4731595416666701</c:v>
                </c:pt>
                <c:pt idx="2502">
                  <c:v>3.4745482499999998</c:v>
                </c:pt>
                <c:pt idx="2503">
                  <c:v>3.4759369583333402</c:v>
                </c:pt>
                <c:pt idx="2504">
                  <c:v>3.4773256666666699</c:v>
                </c:pt>
                <c:pt idx="2505">
                  <c:v>3.478714375</c:v>
                </c:pt>
                <c:pt idx="2506">
                  <c:v>3.48010308333334</c:v>
                </c:pt>
                <c:pt idx="2507">
                  <c:v>3.4814917916666701</c:v>
                </c:pt>
                <c:pt idx="2508">
                  <c:v>3.4828805000000003</c:v>
                </c:pt>
                <c:pt idx="2509">
                  <c:v>3.4842692083333402</c:v>
                </c:pt>
                <c:pt idx="2510">
                  <c:v>3.4856579166666704</c:v>
                </c:pt>
                <c:pt idx="2511">
                  <c:v>3.4870466250000001</c:v>
                </c:pt>
                <c:pt idx="2512">
                  <c:v>3.48843533333334</c:v>
                </c:pt>
                <c:pt idx="2513">
                  <c:v>3.4898240416666702</c:v>
                </c:pt>
                <c:pt idx="2514">
                  <c:v>3.4912127499999999</c:v>
                </c:pt>
                <c:pt idx="2515">
                  <c:v>3.4926014583333398</c:v>
                </c:pt>
                <c:pt idx="2516">
                  <c:v>3.4939901666666699</c:v>
                </c:pt>
                <c:pt idx="2517">
                  <c:v>3.4953788750000001</c:v>
                </c:pt>
                <c:pt idx="2518">
                  <c:v>3.49676758333334</c:v>
                </c:pt>
                <c:pt idx="2519">
                  <c:v>3.4981562916666702</c:v>
                </c:pt>
                <c:pt idx="2520">
                  <c:v>3.4995450000000003</c:v>
                </c:pt>
                <c:pt idx="2521">
                  <c:v>3.5009337083333403</c:v>
                </c:pt>
                <c:pt idx="2522">
                  <c:v>3.50232241666667</c:v>
                </c:pt>
                <c:pt idx="2523">
                  <c:v>3.5037111250000001</c:v>
                </c:pt>
                <c:pt idx="2524">
                  <c:v>3.5050998333333401</c:v>
                </c:pt>
                <c:pt idx="2525">
                  <c:v>3.5064885416666698</c:v>
                </c:pt>
                <c:pt idx="2526">
                  <c:v>3.5078772499999999</c:v>
                </c:pt>
                <c:pt idx="2527">
                  <c:v>3.5092659583333399</c:v>
                </c:pt>
                <c:pt idx="2528">
                  <c:v>3.51065466666667</c:v>
                </c:pt>
                <c:pt idx="2529">
                  <c:v>3.5120433750000002</c:v>
                </c:pt>
                <c:pt idx="2530">
                  <c:v>3.5134320833333401</c:v>
                </c:pt>
                <c:pt idx="2531">
                  <c:v>3.5148207916666703</c:v>
                </c:pt>
                <c:pt idx="2532">
                  <c:v>3.5162095</c:v>
                </c:pt>
                <c:pt idx="2533">
                  <c:v>3.5175982083333404</c:v>
                </c:pt>
                <c:pt idx="2534">
                  <c:v>3.5189869166666701</c:v>
                </c:pt>
                <c:pt idx="2535">
                  <c:v>3.5203756249999998</c:v>
                </c:pt>
                <c:pt idx="2536">
                  <c:v>3.5217643333333402</c:v>
                </c:pt>
                <c:pt idx="2537">
                  <c:v>3.5231530416666699</c:v>
                </c:pt>
                <c:pt idx="2538">
                  <c:v>3.52454175</c:v>
                </c:pt>
                <c:pt idx="2539">
                  <c:v>3.52593045833334</c:v>
                </c:pt>
                <c:pt idx="2540">
                  <c:v>3.5273191666666701</c:v>
                </c:pt>
                <c:pt idx="2541">
                  <c:v>3.5287078750000003</c:v>
                </c:pt>
                <c:pt idx="2542">
                  <c:v>3.5300965833333402</c:v>
                </c:pt>
                <c:pt idx="2543">
                  <c:v>3.5314852916666704</c:v>
                </c:pt>
                <c:pt idx="2544">
                  <c:v>3.5328740000000001</c:v>
                </c:pt>
                <c:pt idx="2545">
                  <c:v>3.53426270833334</c:v>
                </c:pt>
                <c:pt idx="2546">
                  <c:v>3.5356514166666702</c:v>
                </c:pt>
                <c:pt idx="2547">
                  <c:v>3.5370401249999999</c:v>
                </c:pt>
                <c:pt idx="2548">
                  <c:v>3.5384288333333398</c:v>
                </c:pt>
                <c:pt idx="2549">
                  <c:v>3.53981754166667</c:v>
                </c:pt>
                <c:pt idx="2550">
                  <c:v>3.5412062500000001</c:v>
                </c:pt>
                <c:pt idx="2551">
                  <c:v>3.54259495833334</c:v>
                </c:pt>
                <c:pt idx="2552">
                  <c:v>3.5439836666666702</c:v>
                </c:pt>
                <c:pt idx="2553">
                  <c:v>3.5453723750000004</c:v>
                </c:pt>
                <c:pt idx="2554">
                  <c:v>3.5467610833333403</c:v>
                </c:pt>
                <c:pt idx="2555">
                  <c:v>3.54814979166667</c:v>
                </c:pt>
                <c:pt idx="2556">
                  <c:v>3.5495385000000002</c:v>
                </c:pt>
                <c:pt idx="2557">
                  <c:v>3.5509272083333401</c:v>
                </c:pt>
                <c:pt idx="2558">
                  <c:v>3.5523159166666698</c:v>
                </c:pt>
                <c:pt idx="2559">
                  <c:v>3.553704625</c:v>
                </c:pt>
                <c:pt idx="2560">
                  <c:v>3.5550933333333399</c:v>
                </c:pt>
                <c:pt idx="2561">
                  <c:v>3.55648204166667</c:v>
                </c:pt>
                <c:pt idx="2562">
                  <c:v>3.5578707500000002</c:v>
                </c:pt>
                <c:pt idx="2563">
                  <c:v>3.5592594583333401</c:v>
                </c:pt>
                <c:pt idx="2564">
                  <c:v>3.5606481666666703</c:v>
                </c:pt>
                <c:pt idx="2565">
                  <c:v>3.562036875</c:v>
                </c:pt>
                <c:pt idx="2566">
                  <c:v>3.5634255833333404</c:v>
                </c:pt>
                <c:pt idx="2567">
                  <c:v>3.5648142916666701</c:v>
                </c:pt>
                <c:pt idx="2568">
                  <c:v>3.5662029999999998</c:v>
                </c:pt>
                <c:pt idx="2569">
                  <c:v>3.5675917083333402</c:v>
                </c:pt>
                <c:pt idx="2570">
                  <c:v>3.5689804166666699</c:v>
                </c:pt>
                <c:pt idx="2571">
                  <c:v>3.570369125</c:v>
                </c:pt>
                <c:pt idx="2572">
                  <c:v>3.57175783333334</c:v>
                </c:pt>
                <c:pt idx="2573">
                  <c:v>3.5731465416666701</c:v>
                </c:pt>
                <c:pt idx="2574">
                  <c:v>3.5745352500000003</c:v>
                </c:pt>
                <c:pt idx="2575">
                  <c:v>3.5759239583333402</c:v>
                </c:pt>
                <c:pt idx="2576">
                  <c:v>3.5773126666666704</c:v>
                </c:pt>
                <c:pt idx="2577">
                  <c:v>3.5787013750000001</c:v>
                </c:pt>
                <c:pt idx="2578">
                  <c:v>3.58009008333334</c:v>
                </c:pt>
                <c:pt idx="2579">
                  <c:v>3.5814787916666702</c:v>
                </c:pt>
                <c:pt idx="2580">
                  <c:v>3.5828674999999999</c:v>
                </c:pt>
                <c:pt idx="2581">
                  <c:v>3.5842562083333398</c:v>
                </c:pt>
                <c:pt idx="2582">
                  <c:v>3.58564491666667</c:v>
                </c:pt>
                <c:pt idx="2583">
                  <c:v>3.5870336250000001</c:v>
                </c:pt>
                <c:pt idx="2584">
                  <c:v>3.58842233333334</c:v>
                </c:pt>
                <c:pt idx="2585">
                  <c:v>3.5898110416666702</c:v>
                </c:pt>
                <c:pt idx="2586">
                  <c:v>3.5911997500000004</c:v>
                </c:pt>
                <c:pt idx="2587">
                  <c:v>3.5925884583333403</c:v>
                </c:pt>
                <c:pt idx="2588">
                  <c:v>3.59397716666667</c:v>
                </c:pt>
                <c:pt idx="2589">
                  <c:v>3.5953658750000002</c:v>
                </c:pt>
                <c:pt idx="2590">
                  <c:v>3.5967545833333401</c:v>
                </c:pt>
                <c:pt idx="2591">
                  <c:v>3.5981432916666698</c:v>
                </c:pt>
                <c:pt idx="2592">
                  <c:v>3.599532</c:v>
                </c:pt>
                <c:pt idx="2593">
                  <c:v>3.6009207083333399</c:v>
                </c:pt>
                <c:pt idx="2594">
                  <c:v>3.60230941666667</c:v>
                </c:pt>
                <c:pt idx="2595">
                  <c:v>3.6036981250000002</c:v>
                </c:pt>
                <c:pt idx="2596">
                  <c:v>3.6050868333333401</c:v>
                </c:pt>
                <c:pt idx="2597">
                  <c:v>3.6064755416666703</c:v>
                </c:pt>
                <c:pt idx="2598">
                  <c:v>3.60786425</c:v>
                </c:pt>
                <c:pt idx="2599">
                  <c:v>3.6092529583333404</c:v>
                </c:pt>
                <c:pt idx="2600">
                  <c:v>3.6106416666666701</c:v>
                </c:pt>
                <c:pt idx="2601">
                  <c:v>3.6120303749999998</c:v>
                </c:pt>
                <c:pt idx="2602">
                  <c:v>3.6134190833333402</c:v>
                </c:pt>
                <c:pt idx="2603">
                  <c:v>3.6148077916666699</c:v>
                </c:pt>
                <c:pt idx="2604">
                  <c:v>3.6161965</c:v>
                </c:pt>
                <c:pt idx="2605">
                  <c:v>3.61758520833334</c:v>
                </c:pt>
                <c:pt idx="2606">
                  <c:v>3.6189739166666701</c:v>
                </c:pt>
                <c:pt idx="2607">
                  <c:v>3.6203626250000003</c:v>
                </c:pt>
                <c:pt idx="2608">
                  <c:v>3.6217513333333402</c:v>
                </c:pt>
                <c:pt idx="2609">
                  <c:v>3.6231400416666704</c:v>
                </c:pt>
                <c:pt idx="2610">
                  <c:v>3.6245287500000001</c:v>
                </c:pt>
                <c:pt idx="2611">
                  <c:v>3.62591745833334</c:v>
                </c:pt>
                <c:pt idx="2612">
                  <c:v>3.6273061666666702</c:v>
                </c:pt>
                <c:pt idx="2613">
                  <c:v>3.6286948749999999</c:v>
                </c:pt>
                <c:pt idx="2614">
                  <c:v>3.6300835833333398</c:v>
                </c:pt>
                <c:pt idx="2615">
                  <c:v>3.63147229166667</c:v>
                </c:pt>
                <c:pt idx="2616">
                  <c:v>3.6328610000000001</c:v>
                </c:pt>
                <c:pt idx="2617">
                  <c:v>3.63424970833334</c:v>
                </c:pt>
                <c:pt idx="2618">
                  <c:v>3.6356384166666702</c:v>
                </c:pt>
                <c:pt idx="2619">
                  <c:v>3.6370271250000004</c:v>
                </c:pt>
                <c:pt idx="2620">
                  <c:v>3.6384158333333403</c:v>
                </c:pt>
                <c:pt idx="2621">
                  <c:v>3.63980454166667</c:v>
                </c:pt>
                <c:pt idx="2622">
                  <c:v>3.6411932500000002</c:v>
                </c:pt>
                <c:pt idx="2623">
                  <c:v>3.6425819583333401</c:v>
                </c:pt>
                <c:pt idx="2624">
                  <c:v>3.6439706666666698</c:v>
                </c:pt>
                <c:pt idx="2625">
                  <c:v>3.645359375</c:v>
                </c:pt>
                <c:pt idx="2626">
                  <c:v>3.6467480833333399</c:v>
                </c:pt>
                <c:pt idx="2627">
                  <c:v>3.64813679166667</c:v>
                </c:pt>
                <c:pt idx="2628">
                  <c:v>3.6495255000000002</c:v>
                </c:pt>
                <c:pt idx="2629">
                  <c:v>3.6509142083333401</c:v>
                </c:pt>
                <c:pt idx="2630">
                  <c:v>3.6523029166666703</c:v>
                </c:pt>
                <c:pt idx="2631">
                  <c:v>3.653691625</c:v>
                </c:pt>
                <c:pt idx="2632">
                  <c:v>3.6550803333333404</c:v>
                </c:pt>
                <c:pt idx="2633">
                  <c:v>3.6564690416666701</c:v>
                </c:pt>
                <c:pt idx="2634">
                  <c:v>3.6578577499999998</c:v>
                </c:pt>
                <c:pt idx="2635">
                  <c:v>3.6592464583333402</c:v>
                </c:pt>
                <c:pt idx="2636">
                  <c:v>3.6606351666666699</c:v>
                </c:pt>
                <c:pt idx="2637">
                  <c:v>3.662023875</c:v>
                </c:pt>
                <c:pt idx="2638">
                  <c:v>3.66341258333334</c:v>
                </c:pt>
                <c:pt idx="2639">
                  <c:v>3.6648012916666701</c:v>
                </c:pt>
                <c:pt idx="2640">
                  <c:v>3.6661900000000003</c:v>
                </c:pt>
                <c:pt idx="2641">
                  <c:v>3.6675787083333402</c:v>
                </c:pt>
                <c:pt idx="2642">
                  <c:v>3.6689674166666699</c:v>
                </c:pt>
                <c:pt idx="2643">
                  <c:v>3.6703561250000001</c:v>
                </c:pt>
                <c:pt idx="2644">
                  <c:v>3.67174483333334</c:v>
                </c:pt>
                <c:pt idx="2645">
                  <c:v>3.6731335416666702</c:v>
                </c:pt>
                <c:pt idx="2646">
                  <c:v>3.6745222499999999</c:v>
                </c:pt>
                <c:pt idx="2647">
                  <c:v>3.6759109583333403</c:v>
                </c:pt>
                <c:pt idx="2648">
                  <c:v>3.67729966666667</c:v>
                </c:pt>
                <c:pt idx="2649">
                  <c:v>3.6786883750000001</c:v>
                </c:pt>
                <c:pt idx="2650">
                  <c:v>3.68007708333334</c:v>
                </c:pt>
                <c:pt idx="2651">
                  <c:v>3.6814657916666702</c:v>
                </c:pt>
                <c:pt idx="2652">
                  <c:v>3.6828544999999999</c:v>
                </c:pt>
                <c:pt idx="2653">
                  <c:v>3.6842432083333403</c:v>
                </c:pt>
                <c:pt idx="2654">
                  <c:v>3.68563191666667</c:v>
                </c:pt>
                <c:pt idx="2655">
                  <c:v>3.6870206250000002</c:v>
                </c:pt>
                <c:pt idx="2656">
                  <c:v>3.6884093333333401</c:v>
                </c:pt>
                <c:pt idx="2657">
                  <c:v>3.6897980416666702</c:v>
                </c:pt>
                <c:pt idx="2658">
                  <c:v>3.69118675</c:v>
                </c:pt>
                <c:pt idx="2659">
                  <c:v>3.6925754583333399</c:v>
                </c:pt>
                <c:pt idx="2660">
                  <c:v>3.69396416666667</c:v>
                </c:pt>
                <c:pt idx="2661">
                  <c:v>3.6953528750000002</c:v>
                </c:pt>
                <c:pt idx="2662">
                  <c:v>3.6967415833333401</c:v>
                </c:pt>
                <c:pt idx="2663">
                  <c:v>3.6981302916666703</c:v>
                </c:pt>
                <c:pt idx="2664">
                  <c:v>3.699519</c:v>
                </c:pt>
                <c:pt idx="2665">
                  <c:v>3.7009077083333399</c:v>
                </c:pt>
                <c:pt idx="2666">
                  <c:v>3.7022964166666701</c:v>
                </c:pt>
                <c:pt idx="2667">
                  <c:v>3.7036851250000002</c:v>
                </c:pt>
                <c:pt idx="2668">
                  <c:v>3.7050738333333402</c:v>
                </c:pt>
                <c:pt idx="2669">
                  <c:v>3.7064625416666699</c:v>
                </c:pt>
                <c:pt idx="2670">
                  <c:v>3.70785125</c:v>
                </c:pt>
                <c:pt idx="2671">
                  <c:v>3.70923995833334</c:v>
                </c:pt>
                <c:pt idx="2672">
                  <c:v>3.7106286666666701</c:v>
                </c:pt>
                <c:pt idx="2673">
                  <c:v>3.7120173750000003</c:v>
                </c:pt>
                <c:pt idx="2674">
                  <c:v>3.7134060833333402</c:v>
                </c:pt>
                <c:pt idx="2675">
                  <c:v>3.7147947916666699</c:v>
                </c:pt>
                <c:pt idx="2676">
                  <c:v>3.7161835000000001</c:v>
                </c:pt>
                <c:pt idx="2677">
                  <c:v>3.71757220833334</c:v>
                </c:pt>
                <c:pt idx="2678">
                  <c:v>3.7189609166666702</c:v>
                </c:pt>
                <c:pt idx="2679">
                  <c:v>3.7203496249999999</c:v>
                </c:pt>
                <c:pt idx="2680">
                  <c:v>3.7217383333333403</c:v>
                </c:pt>
                <c:pt idx="2681">
                  <c:v>3.72312704166667</c:v>
                </c:pt>
                <c:pt idx="2682">
                  <c:v>3.7245157500000001</c:v>
                </c:pt>
                <c:pt idx="2683">
                  <c:v>3.7259044583333401</c:v>
                </c:pt>
                <c:pt idx="2684">
                  <c:v>3.7272931666666702</c:v>
                </c:pt>
                <c:pt idx="2685">
                  <c:v>3.7286818749999999</c:v>
                </c:pt>
                <c:pt idx="2686">
                  <c:v>3.7300705833333399</c:v>
                </c:pt>
                <c:pt idx="2687">
                  <c:v>3.73145929166667</c:v>
                </c:pt>
                <c:pt idx="2688">
                  <c:v>3.7328480000000002</c:v>
                </c:pt>
                <c:pt idx="2689">
                  <c:v>3.7342367083333401</c:v>
                </c:pt>
                <c:pt idx="2690">
                  <c:v>3.7356254166666703</c:v>
                </c:pt>
                <c:pt idx="2691">
                  <c:v>3.737014125</c:v>
                </c:pt>
                <c:pt idx="2692">
                  <c:v>3.7384028333333399</c:v>
                </c:pt>
                <c:pt idx="2693">
                  <c:v>3.73979154166667</c:v>
                </c:pt>
                <c:pt idx="2694">
                  <c:v>3.7411802500000002</c:v>
                </c:pt>
                <c:pt idx="2695">
                  <c:v>3.7425689583333401</c:v>
                </c:pt>
                <c:pt idx="2696">
                  <c:v>3.7439576666666703</c:v>
                </c:pt>
                <c:pt idx="2697">
                  <c:v>3.745346375</c:v>
                </c:pt>
                <c:pt idx="2698">
                  <c:v>3.7467350833333399</c:v>
                </c:pt>
                <c:pt idx="2699">
                  <c:v>3.7481237916666701</c:v>
                </c:pt>
                <c:pt idx="2700">
                  <c:v>3.7495125000000002</c:v>
                </c:pt>
                <c:pt idx="2701">
                  <c:v>3.7509012083333402</c:v>
                </c:pt>
                <c:pt idx="2702">
                  <c:v>3.7522899166666699</c:v>
                </c:pt>
                <c:pt idx="2703">
                  <c:v>3.753678625</c:v>
                </c:pt>
                <c:pt idx="2704">
                  <c:v>3.75506733333334</c:v>
                </c:pt>
                <c:pt idx="2705">
                  <c:v>3.7564560416666701</c:v>
                </c:pt>
                <c:pt idx="2706">
                  <c:v>3.7578447500000003</c:v>
                </c:pt>
                <c:pt idx="2707">
                  <c:v>3.7592334583333402</c:v>
                </c:pt>
                <c:pt idx="2708">
                  <c:v>3.7606221666666699</c:v>
                </c:pt>
                <c:pt idx="2709">
                  <c:v>3.7620108750000001</c:v>
                </c:pt>
                <c:pt idx="2710">
                  <c:v>3.76339958333334</c:v>
                </c:pt>
                <c:pt idx="2711">
                  <c:v>3.7647882916666702</c:v>
                </c:pt>
                <c:pt idx="2712">
                  <c:v>3.7661769999999999</c:v>
                </c:pt>
                <c:pt idx="2713">
                  <c:v>3.7675657083333403</c:v>
                </c:pt>
                <c:pt idx="2714">
                  <c:v>3.76895441666667</c:v>
                </c:pt>
                <c:pt idx="2715">
                  <c:v>3.7703431250000001</c:v>
                </c:pt>
                <c:pt idx="2716">
                  <c:v>3.7717318333333401</c:v>
                </c:pt>
                <c:pt idx="2717">
                  <c:v>3.7731205416666702</c:v>
                </c:pt>
                <c:pt idx="2718">
                  <c:v>3.7745092499999999</c:v>
                </c:pt>
                <c:pt idx="2719">
                  <c:v>3.7758979583333399</c:v>
                </c:pt>
                <c:pt idx="2720">
                  <c:v>3.77728666666667</c:v>
                </c:pt>
                <c:pt idx="2721">
                  <c:v>3.7786753750000002</c:v>
                </c:pt>
                <c:pt idx="2722">
                  <c:v>3.7800640833333401</c:v>
                </c:pt>
                <c:pt idx="2723">
                  <c:v>3.7814527916666703</c:v>
                </c:pt>
                <c:pt idx="2724">
                  <c:v>3.7828415</c:v>
                </c:pt>
                <c:pt idx="2725">
                  <c:v>3.7842302083333399</c:v>
                </c:pt>
                <c:pt idx="2726">
                  <c:v>3.7856189166666701</c:v>
                </c:pt>
                <c:pt idx="2727">
                  <c:v>3.7870076250000002</c:v>
                </c:pt>
                <c:pt idx="2728">
                  <c:v>3.7883963333333401</c:v>
                </c:pt>
                <c:pt idx="2729">
                  <c:v>3.7897850416666699</c:v>
                </c:pt>
                <c:pt idx="2730">
                  <c:v>3.79117375</c:v>
                </c:pt>
                <c:pt idx="2731">
                  <c:v>3.7925624583333399</c:v>
                </c:pt>
                <c:pt idx="2732">
                  <c:v>3.7939511666666701</c:v>
                </c:pt>
                <c:pt idx="2733">
                  <c:v>3.7953398750000003</c:v>
                </c:pt>
                <c:pt idx="2734">
                  <c:v>3.7967285833333402</c:v>
                </c:pt>
                <c:pt idx="2735">
                  <c:v>3.7981172916666699</c:v>
                </c:pt>
                <c:pt idx="2736">
                  <c:v>3.799506</c:v>
                </c:pt>
                <c:pt idx="2737">
                  <c:v>3.80089470833334</c:v>
                </c:pt>
                <c:pt idx="2738">
                  <c:v>3.8022834166666701</c:v>
                </c:pt>
                <c:pt idx="2739">
                  <c:v>3.8036721250000003</c:v>
                </c:pt>
                <c:pt idx="2740">
                  <c:v>3.8050608333333402</c:v>
                </c:pt>
                <c:pt idx="2741">
                  <c:v>3.8064495416666699</c:v>
                </c:pt>
                <c:pt idx="2742">
                  <c:v>3.8078382500000001</c:v>
                </c:pt>
                <c:pt idx="2743">
                  <c:v>3.80922695833334</c:v>
                </c:pt>
                <c:pt idx="2744">
                  <c:v>3.8106156666666702</c:v>
                </c:pt>
                <c:pt idx="2745">
                  <c:v>3.8120043749999999</c:v>
                </c:pt>
                <c:pt idx="2746">
                  <c:v>3.8133930833333403</c:v>
                </c:pt>
                <c:pt idx="2747">
                  <c:v>3.81478179166667</c:v>
                </c:pt>
                <c:pt idx="2748">
                  <c:v>3.8161705000000001</c:v>
                </c:pt>
                <c:pt idx="2749">
                  <c:v>3.8175592083333401</c:v>
                </c:pt>
                <c:pt idx="2750">
                  <c:v>3.8189479166666702</c:v>
                </c:pt>
                <c:pt idx="2751">
                  <c:v>3.8203366249999999</c:v>
                </c:pt>
                <c:pt idx="2752">
                  <c:v>3.8217253333333399</c:v>
                </c:pt>
                <c:pt idx="2753">
                  <c:v>3.82311404166667</c:v>
                </c:pt>
                <c:pt idx="2754">
                  <c:v>3.8245027500000002</c:v>
                </c:pt>
                <c:pt idx="2755">
                  <c:v>3.8258914583333401</c:v>
                </c:pt>
                <c:pt idx="2756">
                  <c:v>3.8272801666666703</c:v>
                </c:pt>
                <c:pt idx="2757">
                  <c:v>3.828668875</c:v>
                </c:pt>
                <c:pt idx="2758">
                  <c:v>3.8300575833333399</c:v>
                </c:pt>
                <c:pt idx="2759">
                  <c:v>3.8314462916666701</c:v>
                </c:pt>
                <c:pt idx="2760">
                  <c:v>3.8328350000000002</c:v>
                </c:pt>
                <c:pt idx="2761">
                  <c:v>3.8342237083333401</c:v>
                </c:pt>
                <c:pt idx="2762">
                  <c:v>3.8356124166666699</c:v>
                </c:pt>
                <c:pt idx="2763">
                  <c:v>3.837001125</c:v>
                </c:pt>
                <c:pt idx="2764">
                  <c:v>3.8383898333333399</c:v>
                </c:pt>
                <c:pt idx="2765">
                  <c:v>3.8397785416666701</c:v>
                </c:pt>
                <c:pt idx="2766">
                  <c:v>3.8411672500000003</c:v>
                </c:pt>
                <c:pt idx="2767">
                  <c:v>3.8425559583333402</c:v>
                </c:pt>
                <c:pt idx="2768">
                  <c:v>3.8439446666666699</c:v>
                </c:pt>
                <c:pt idx="2769">
                  <c:v>3.8453333750000001</c:v>
                </c:pt>
                <c:pt idx="2770">
                  <c:v>3.84672208333334</c:v>
                </c:pt>
                <c:pt idx="2771">
                  <c:v>3.8481107916666701</c:v>
                </c:pt>
                <c:pt idx="2772">
                  <c:v>3.8494994999999999</c:v>
                </c:pt>
                <c:pt idx="2773">
                  <c:v>3.8508882083333402</c:v>
                </c:pt>
                <c:pt idx="2774">
                  <c:v>3.8522769166666699</c:v>
                </c:pt>
                <c:pt idx="2775">
                  <c:v>3.8536656250000001</c:v>
                </c:pt>
                <c:pt idx="2776">
                  <c:v>3.85505433333334</c:v>
                </c:pt>
                <c:pt idx="2777">
                  <c:v>3.8564430416666702</c:v>
                </c:pt>
                <c:pt idx="2778">
                  <c:v>3.8578317499999999</c:v>
                </c:pt>
                <c:pt idx="2779">
                  <c:v>3.8592204583333403</c:v>
                </c:pt>
                <c:pt idx="2780">
                  <c:v>3.86060916666667</c:v>
                </c:pt>
                <c:pt idx="2781">
                  <c:v>3.8619978750000001</c:v>
                </c:pt>
                <c:pt idx="2782">
                  <c:v>3.8633865833333401</c:v>
                </c:pt>
                <c:pt idx="2783">
                  <c:v>3.8647752916666702</c:v>
                </c:pt>
                <c:pt idx="2784">
                  <c:v>3.8661639999999999</c:v>
                </c:pt>
                <c:pt idx="2785">
                  <c:v>3.8675527083333399</c:v>
                </c:pt>
                <c:pt idx="2786">
                  <c:v>3.86894141666667</c:v>
                </c:pt>
                <c:pt idx="2787">
                  <c:v>3.8703301250000002</c:v>
                </c:pt>
                <c:pt idx="2788">
                  <c:v>3.8717188333333401</c:v>
                </c:pt>
                <c:pt idx="2789">
                  <c:v>3.8731075416666703</c:v>
                </c:pt>
                <c:pt idx="2790">
                  <c:v>3.87449625</c:v>
                </c:pt>
                <c:pt idx="2791">
                  <c:v>3.8758849583333399</c:v>
                </c:pt>
                <c:pt idx="2792">
                  <c:v>3.8772736666666701</c:v>
                </c:pt>
                <c:pt idx="2793">
                  <c:v>3.8786623750000002</c:v>
                </c:pt>
                <c:pt idx="2794">
                  <c:v>3.8800510833333401</c:v>
                </c:pt>
                <c:pt idx="2795">
                  <c:v>3.8814397916666699</c:v>
                </c:pt>
                <c:pt idx="2796">
                  <c:v>3.8828285</c:v>
                </c:pt>
                <c:pt idx="2797">
                  <c:v>3.8842172083333399</c:v>
                </c:pt>
                <c:pt idx="2798">
                  <c:v>3.8856059166666701</c:v>
                </c:pt>
                <c:pt idx="2799">
                  <c:v>3.8869946250000003</c:v>
                </c:pt>
                <c:pt idx="2800">
                  <c:v>3.8883833333333402</c:v>
                </c:pt>
                <c:pt idx="2801">
                  <c:v>3.8897720416666699</c:v>
                </c:pt>
                <c:pt idx="2802">
                  <c:v>3.8911607500000001</c:v>
                </c:pt>
                <c:pt idx="2803">
                  <c:v>3.89254945833334</c:v>
                </c:pt>
                <c:pt idx="2804">
                  <c:v>3.8939381666666701</c:v>
                </c:pt>
                <c:pt idx="2805">
                  <c:v>3.8953268749999999</c:v>
                </c:pt>
                <c:pt idx="2806">
                  <c:v>3.8967155833333402</c:v>
                </c:pt>
                <c:pt idx="2807">
                  <c:v>3.8981042916666699</c:v>
                </c:pt>
                <c:pt idx="2808">
                  <c:v>3.8994930000000001</c:v>
                </c:pt>
                <c:pt idx="2809">
                  <c:v>3.90088170833334</c:v>
                </c:pt>
                <c:pt idx="2810">
                  <c:v>3.9022704166666702</c:v>
                </c:pt>
                <c:pt idx="2811">
                  <c:v>3.9036591249999999</c:v>
                </c:pt>
                <c:pt idx="2812">
                  <c:v>3.9050478333333403</c:v>
                </c:pt>
                <c:pt idx="2813">
                  <c:v>3.90643654166667</c:v>
                </c:pt>
                <c:pt idx="2814">
                  <c:v>3.9078252500000001</c:v>
                </c:pt>
                <c:pt idx="2815">
                  <c:v>3.9092139583333401</c:v>
                </c:pt>
                <c:pt idx="2816">
                  <c:v>3.9106026666666702</c:v>
                </c:pt>
                <c:pt idx="2817">
                  <c:v>3.9119913749999999</c:v>
                </c:pt>
                <c:pt idx="2818">
                  <c:v>3.9133800833333399</c:v>
                </c:pt>
                <c:pt idx="2819">
                  <c:v>3.91476879166667</c:v>
                </c:pt>
                <c:pt idx="2820">
                  <c:v>3.9161575000000002</c:v>
                </c:pt>
                <c:pt idx="2821">
                  <c:v>3.9175462083333401</c:v>
                </c:pt>
                <c:pt idx="2822">
                  <c:v>3.9189349166666703</c:v>
                </c:pt>
                <c:pt idx="2823">
                  <c:v>3.920323625</c:v>
                </c:pt>
                <c:pt idx="2824">
                  <c:v>3.9217123333333399</c:v>
                </c:pt>
                <c:pt idx="2825">
                  <c:v>3.9231010416666701</c:v>
                </c:pt>
                <c:pt idx="2826">
                  <c:v>3.9244897500000002</c:v>
                </c:pt>
                <c:pt idx="2827">
                  <c:v>3.9258784583333401</c:v>
                </c:pt>
                <c:pt idx="2828">
                  <c:v>3.9272671666666699</c:v>
                </c:pt>
                <c:pt idx="2829">
                  <c:v>3.928655875</c:v>
                </c:pt>
                <c:pt idx="2830">
                  <c:v>3.9300445833333399</c:v>
                </c:pt>
                <c:pt idx="2831">
                  <c:v>3.9314332916666701</c:v>
                </c:pt>
                <c:pt idx="2832">
                  <c:v>3.9328220000000003</c:v>
                </c:pt>
                <c:pt idx="2833">
                  <c:v>3.9342107083333402</c:v>
                </c:pt>
                <c:pt idx="2834">
                  <c:v>3.9355994166666699</c:v>
                </c:pt>
                <c:pt idx="2835">
                  <c:v>3.9369881250000001</c:v>
                </c:pt>
                <c:pt idx="2836">
                  <c:v>3.93837683333334</c:v>
                </c:pt>
                <c:pt idx="2837">
                  <c:v>3.9397655416666701</c:v>
                </c:pt>
                <c:pt idx="2838">
                  <c:v>3.9411542499999999</c:v>
                </c:pt>
                <c:pt idx="2839">
                  <c:v>3.9425429583333402</c:v>
                </c:pt>
                <c:pt idx="2840">
                  <c:v>3.9439316666666699</c:v>
                </c:pt>
                <c:pt idx="2841">
                  <c:v>3.9453203750000001</c:v>
                </c:pt>
                <c:pt idx="2842">
                  <c:v>3.94670908333334</c:v>
                </c:pt>
                <c:pt idx="2843">
                  <c:v>3.9480977916666702</c:v>
                </c:pt>
                <c:pt idx="2844">
                  <c:v>3.9494864999999999</c:v>
                </c:pt>
                <c:pt idx="2845">
                  <c:v>3.9508752083333403</c:v>
                </c:pt>
                <c:pt idx="2846">
                  <c:v>3.95226391666667</c:v>
                </c:pt>
                <c:pt idx="2847">
                  <c:v>3.9536526250000001</c:v>
                </c:pt>
                <c:pt idx="2848">
                  <c:v>3.9550413333333401</c:v>
                </c:pt>
                <c:pt idx="2849">
                  <c:v>3.9564300416666702</c:v>
                </c:pt>
                <c:pt idx="2850">
                  <c:v>3.9578187499999999</c:v>
                </c:pt>
                <c:pt idx="2851">
                  <c:v>3.9592074583333399</c:v>
                </c:pt>
                <c:pt idx="2852">
                  <c:v>3.96059616666667</c:v>
                </c:pt>
                <c:pt idx="2853">
                  <c:v>3.9619848750000002</c:v>
                </c:pt>
                <c:pt idx="2854">
                  <c:v>3.9633735833333401</c:v>
                </c:pt>
                <c:pt idx="2855">
                  <c:v>3.9647622916666703</c:v>
                </c:pt>
                <c:pt idx="2856">
                  <c:v>3.966151</c:v>
                </c:pt>
                <c:pt idx="2857">
                  <c:v>3.9675397083333399</c:v>
                </c:pt>
                <c:pt idx="2858">
                  <c:v>3.9689284166666701</c:v>
                </c:pt>
                <c:pt idx="2859">
                  <c:v>3.9703171250000002</c:v>
                </c:pt>
                <c:pt idx="2860">
                  <c:v>3.9717058333333402</c:v>
                </c:pt>
                <c:pt idx="2861">
                  <c:v>3.9730945416666699</c:v>
                </c:pt>
                <c:pt idx="2862">
                  <c:v>3.97448325</c:v>
                </c:pt>
                <c:pt idx="2863">
                  <c:v>3.97587195833334</c:v>
                </c:pt>
                <c:pt idx="2864">
                  <c:v>3.9772606666666701</c:v>
                </c:pt>
                <c:pt idx="2865">
                  <c:v>3.9786493750000003</c:v>
                </c:pt>
                <c:pt idx="2866">
                  <c:v>3.9800380833333402</c:v>
                </c:pt>
                <c:pt idx="2867">
                  <c:v>3.9814267916666699</c:v>
                </c:pt>
                <c:pt idx="2868">
                  <c:v>3.9828155000000001</c:v>
                </c:pt>
                <c:pt idx="2869">
                  <c:v>3.98420420833334</c:v>
                </c:pt>
                <c:pt idx="2870">
                  <c:v>3.9855929166666701</c:v>
                </c:pt>
                <c:pt idx="2871">
                  <c:v>3.9869816249999999</c:v>
                </c:pt>
                <c:pt idx="2872">
                  <c:v>3.9883703333333402</c:v>
                </c:pt>
                <c:pt idx="2873">
                  <c:v>3.9897590416666699</c:v>
                </c:pt>
                <c:pt idx="2874">
                  <c:v>3.9911477500000001</c:v>
                </c:pt>
                <c:pt idx="2875">
                  <c:v>3.99253645833334</c:v>
                </c:pt>
                <c:pt idx="2876">
                  <c:v>3.9939251666666702</c:v>
                </c:pt>
                <c:pt idx="2877">
                  <c:v>3.9953138749999999</c:v>
                </c:pt>
                <c:pt idx="2878">
                  <c:v>3.9967025833333403</c:v>
                </c:pt>
                <c:pt idx="2879">
                  <c:v>3.99809129166667</c:v>
                </c:pt>
                <c:pt idx="2880">
                  <c:v>3.9994800000000001</c:v>
                </c:pt>
                <c:pt idx="2881">
                  <c:v>4.0008687083333401</c:v>
                </c:pt>
                <c:pt idx="2882">
                  <c:v>4.0022574166666702</c:v>
                </c:pt>
                <c:pt idx="2883">
                  <c:v>4.0036461249999995</c:v>
                </c:pt>
                <c:pt idx="2884">
                  <c:v>4.0050348333333403</c:v>
                </c:pt>
                <c:pt idx="2885">
                  <c:v>4.0064235416666705</c:v>
                </c:pt>
                <c:pt idx="2886">
                  <c:v>4.0078122500000006</c:v>
                </c:pt>
                <c:pt idx="2887">
                  <c:v>4.0092009583333397</c:v>
                </c:pt>
                <c:pt idx="2888">
                  <c:v>4.0105896666666698</c:v>
                </c:pt>
                <c:pt idx="2889">
                  <c:v>4.011978375</c:v>
                </c:pt>
                <c:pt idx="2890">
                  <c:v>4.0133670833333399</c:v>
                </c:pt>
                <c:pt idx="2891">
                  <c:v>4.0147557916666701</c:v>
                </c:pt>
                <c:pt idx="2892">
                  <c:v>4.0161445000000002</c:v>
                </c:pt>
                <c:pt idx="2893">
                  <c:v>4.0175332083333402</c:v>
                </c:pt>
                <c:pt idx="2894">
                  <c:v>4.0189219166666703</c:v>
                </c:pt>
                <c:pt idx="2895">
                  <c:v>4.0203106250000005</c:v>
                </c:pt>
                <c:pt idx="2896">
                  <c:v>4.0216993333333395</c:v>
                </c:pt>
                <c:pt idx="2897">
                  <c:v>4.0230880416666697</c:v>
                </c:pt>
                <c:pt idx="2898">
                  <c:v>4.0244767499999998</c:v>
                </c:pt>
                <c:pt idx="2899">
                  <c:v>4.0258654583333406</c:v>
                </c:pt>
                <c:pt idx="2900">
                  <c:v>4.0272541666666699</c:v>
                </c:pt>
                <c:pt idx="2901">
                  <c:v>4.0286428750000001</c:v>
                </c:pt>
                <c:pt idx="2902">
                  <c:v>4.03003158333334</c:v>
                </c:pt>
                <c:pt idx="2903">
                  <c:v>4.0314202916666702</c:v>
                </c:pt>
                <c:pt idx="2904">
                  <c:v>4.0328090000000003</c:v>
                </c:pt>
                <c:pt idx="2905">
                  <c:v>4.0341977083333402</c:v>
                </c:pt>
                <c:pt idx="2906">
                  <c:v>4.0355864166666695</c:v>
                </c:pt>
                <c:pt idx="2907">
                  <c:v>4.0369751249999997</c:v>
                </c:pt>
                <c:pt idx="2908">
                  <c:v>4.0383638333333405</c:v>
                </c:pt>
                <c:pt idx="2909">
                  <c:v>4.0397525416666706</c:v>
                </c:pt>
                <c:pt idx="2910">
                  <c:v>4.0411412499999999</c:v>
                </c:pt>
                <c:pt idx="2911">
                  <c:v>4.0425299583333398</c:v>
                </c:pt>
                <c:pt idx="2912">
                  <c:v>4.04391866666667</c:v>
                </c:pt>
                <c:pt idx="2913">
                  <c:v>4.0453073750000001</c:v>
                </c:pt>
                <c:pt idx="2914">
                  <c:v>4.0466960833333401</c:v>
                </c:pt>
                <c:pt idx="2915">
                  <c:v>4.0480847916666702</c:v>
                </c:pt>
                <c:pt idx="2916">
                  <c:v>4.0494734999999995</c:v>
                </c:pt>
                <c:pt idx="2917">
                  <c:v>4.0508622083333403</c:v>
                </c:pt>
                <c:pt idx="2918">
                  <c:v>4.0522509166666705</c:v>
                </c:pt>
                <c:pt idx="2919">
                  <c:v>4.0536396250000006</c:v>
                </c:pt>
                <c:pt idx="2920">
                  <c:v>4.0550283333333397</c:v>
                </c:pt>
                <c:pt idx="2921">
                  <c:v>4.0564170416666698</c:v>
                </c:pt>
                <c:pt idx="2922">
                  <c:v>4.05780575</c:v>
                </c:pt>
                <c:pt idx="2923">
                  <c:v>4.0591944583333399</c:v>
                </c:pt>
                <c:pt idx="2924">
                  <c:v>4.0605831666666701</c:v>
                </c:pt>
                <c:pt idx="2925">
                  <c:v>4.0619718750000002</c:v>
                </c:pt>
                <c:pt idx="2926">
                  <c:v>4.0633605833333402</c:v>
                </c:pt>
                <c:pt idx="2927">
                  <c:v>4.0647492916666703</c:v>
                </c:pt>
                <c:pt idx="2928">
                  <c:v>4.0661380000000005</c:v>
                </c:pt>
                <c:pt idx="2929">
                  <c:v>4.0675267083333395</c:v>
                </c:pt>
                <c:pt idx="2930">
                  <c:v>4.0689154166666697</c:v>
                </c:pt>
                <c:pt idx="2931">
                  <c:v>4.0703041249999998</c:v>
                </c:pt>
                <c:pt idx="2932">
                  <c:v>4.0716928333333406</c:v>
                </c:pt>
                <c:pt idx="2933">
                  <c:v>4.0730815416666699</c:v>
                </c:pt>
                <c:pt idx="2934">
                  <c:v>4.0744702500000001</c:v>
                </c:pt>
                <c:pt idx="2935">
                  <c:v>4.07585895833334</c:v>
                </c:pt>
                <c:pt idx="2936">
                  <c:v>4.0772476666666702</c:v>
                </c:pt>
                <c:pt idx="2937">
                  <c:v>4.0786363750000003</c:v>
                </c:pt>
                <c:pt idx="2938">
                  <c:v>4.0800250833333402</c:v>
                </c:pt>
                <c:pt idx="2939">
                  <c:v>4.0814137916666695</c:v>
                </c:pt>
                <c:pt idx="2940">
                  <c:v>4.0828024999999997</c:v>
                </c:pt>
                <c:pt idx="2941">
                  <c:v>4.0841912083333405</c:v>
                </c:pt>
                <c:pt idx="2942">
                  <c:v>4.0855799166666706</c:v>
                </c:pt>
                <c:pt idx="2943">
                  <c:v>4.0869686249999999</c:v>
                </c:pt>
                <c:pt idx="2944">
                  <c:v>4.0883573333333398</c:v>
                </c:pt>
                <c:pt idx="2945">
                  <c:v>4.08974604166667</c:v>
                </c:pt>
                <c:pt idx="2946">
                  <c:v>4.0911347500000002</c:v>
                </c:pt>
                <c:pt idx="2947">
                  <c:v>4.0925234583333401</c:v>
                </c:pt>
                <c:pt idx="2948">
                  <c:v>4.0939121666666702</c:v>
                </c:pt>
                <c:pt idx="2949">
                  <c:v>4.0953008749999995</c:v>
                </c:pt>
                <c:pt idx="2950">
                  <c:v>4.0966895833333403</c:v>
                </c:pt>
                <c:pt idx="2951">
                  <c:v>4.0980782916666705</c:v>
                </c:pt>
                <c:pt idx="2952">
                  <c:v>4.0994670000000006</c:v>
                </c:pt>
                <c:pt idx="2953">
                  <c:v>4.1008557083333397</c:v>
                </c:pt>
                <c:pt idx="2954">
                  <c:v>4.1022444166666698</c:v>
                </c:pt>
                <c:pt idx="2955">
                  <c:v>4.103633125</c:v>
                </c:pt>
                <c:pt idx="2956">
                  <c:v>4.1050218333333399</c:v>
                </c:pt>
                <c:pt idx="2957">
                  <c:v>4.1064105416666701</c:v>
                </c:pt>
                <c:pt idx="2958">
                  <c:v>4.1077992500000002</c:v>
                </c:pt>
                <c:pt idx="2959">
                  <c:v>4.1091879583333402</c:v>
                </c:pt>
                <c:pt idx="2960">
                  <c:v>4.1105766666666703</c:v>
                </c:pt>
                <c:pt idx="2961">
                  <c:v>4.1119653750000005</c:v>
                </c:pt>
                <c:pt idx="2962">
                  <c:v>4.1133540833333395</c:v>
                </c:pt>
                <c:pt idx="2963">
                  <c:v>4.1147427916666697</c:v>
                </c:pt>
                <c:pt idx="2964">
                  <c:v>4.1161314999999998</c:v>
                </c:pt>
                <c:pt idx="2965">
                  <c:v>4.1175202083333406</c:v>
                </c:pt>
                <c:pt idx="2966">
                  <c:v>4.1189089166666699</c:v>
                </c:pt>
                <c:pt idx="2967">
                  <c:v>4.1202976250000001</c:v>
                </c:pt>
                <c:pt idx="2968">
                  <c:v>4.12168633333334</c:v>
                </c:pt>
                <c:pt idx="2969">
                  <c:v>4.1230750416666702</c:v>
                </c:pt>
                <c:pt idx="2970">
                  <c:v>4.1244637500000003</c:v>
                </c:pt>
                <c:pt idx="2971">
                  <c:v>4.1258524583333402</c:v>
                </c:pt>
                <c:pt idx="2972">
                  <c:v>4.1272411666666695</c:v>
                </c:pt>
                <c:pt idx="2973">
                  <c:v>4.1286298749999997</c:v>
                </c:pt>
                <c:pt idx="2974">
                  <c:v>4.1300185833333405</c:v>
                </c:pt>
                <c:pt idx="2975">
                  <c:v>4.1314072916666706</c:v>
                </c:pt>
                <c:pt idx="2976">
                  <c:v>4.1327959999999999</c:v>
                </c:pt>
                <c:pt idx="2977">
                  <c:v>4.1341847083333398</c:v>
                </c:pt>
                <c:pt idx="2978">
                  <c:v>4.13557341666667</c:v>
                </c:pt>
                <c:pt idx="2979">
                  <c:v>4.1369621250000002</c:v>
                </c:pt>
                <c:pt idx="2980">
                  <c:v>4.1383508333333401</c:v>
                </c:pt>
                <c:pt idx="2981">
                  <c:v>4.1397395416666702</c:v>
                </c:pt>
                <c:pt idx="2982">
                  <c:v>4.1411282499999995</c:v>
                </c:pt>
                <c:pt idx="2983">
                  <c:v>4.1425169583333403</c:v>
                </c:pt>
                <c:pt idx="2984">
                  <c:v>4.1439056666666705</c:v>
                </c:pt>
                <c:pt idx="2985">
                  <c:v>4.1452943750000006</c:v>
                </c:pt>
                <c:pt idx="2986">
                  <c:v>4.1466830833333397</c:v>
                </c:pt>
                <c:pt idx="2987">
                  <c:v>4.1480717916666698</c:v>
                </c:pt>
                <c:pt idx="2988">
                  <c:v>4.1494605</c:v>
                </c:pt>
                <c:pt idx="2989">
                  <c:v>4.1508492083333399</c:v>
                </c:pt>
                <c:pt idx="2990">
                  <c:v>4.1522379166666701</c:v>
                </c:pt>
                <c:pt idx="2991">
                  <c:v>4.1536266250000002</c:v>
                </c:pt>
                <c:pt idx="2992">
                  <c:v>4.1550153333333402</c:v>
                </c:pt>
                <c:pt idx="2993">
                  <c:v>4.1564040416666703</c:v>
                </c:pt>
                <c:pt idx="2994">
                  <c:v>4.1577927500000005</c:v>
                </c:pt>
                <c:pt idx="2995">
                  <c:v>4.1591814583333395</c:v>
                </c:pt>
                <c:pt idx="2996">
                  <c:v>4.1605701666666697</c:v>
                </c:pt>
                <c:pt idx="2997">
                  <c:v>4.1619588749999998</c:v>
                </c:pt>
                <c:pt idx="2998">
                  <c:v>4.1633475833333407</c:v>
                </c:pt>
                <c:pt idx="2999">
                  <c:v>4.1647362916666699</c:v>
                </c:pt>
                <c:pt idx="3000">
                  <c:v>4.1661250000000001</c:v>
                </c:pt>
                <c:pt idx="3001">
                  <c:v>4.16751370833334</c:v>
                </c:pt>
                <c:pt idx="3002">
                  <c:v>4.1689024166666702</c:v>
                </c:pt>
                <c:pt idx="3003">
                  <c:v>4.1702911250000003</c:v>
                </c:pt>
                <c:pt idx="3004">
                  <c:v>4.1716798333333402</c:v>
                </c:pt>
                <c:pt idx="3005">
                  <c:v>4.1730685416666695</c:v>
                </c:pt>
                <c:pt idx="3006">
                  <c:v>4.1744572499999997</c:v>
                </c:pt>
                <c:pt idx="3007">
                  <c:v>4.1758459583333405</c:v>
                </c:pt>
                <c:pt idx="3008">
                  <c:v>4.1772346666666706</c:v>
                </c:pt>
                <c:pt idx="3009">
                  <c:v>4.1786233749999999</c:v>
                </c:pt>
                <c:pt idx="3010">
                  <c:v>4.1800120833333398</c:v>
                </c:pt>
                <c:pt idx="3011">
                  <c:v>4.18140079166667</c:v>
                </c:pt>
                <c:pt idx="3012">
                  <c:v>4.1827895000000002</c:v>
                </c:pt>
                <c:pt idx="3013">
                  <c:v>4.1841782083333401</c:v>
                </c:pt>
                <c:pt idx="3014">
                  <c:v>4.1855669166666702</c:v>
                </c:pt>
                <c:pt idx="3015">
                  <c:v>4.1869556249999995</c:v>
                </c:pt>
                <c:pt idx="3016">
                  <c:v>4.1883443333333403</c:v>
                </c:pt>
                <c:pt idx="3017">
                  <c:v>4.1897330416666705</c:v>
                </c:pt>
                <c:pt idx="3018">
                  <c:v>4.1911217500000006</c:v>
                </c:pt>
                <c:pt idx="3019">
                  <c:v>4.1925104583333397</c:v>
                </c:pt>
                <c:pt idx="3020">
                  <c:v>4.1938991666666698</c:v>
                </c:pt>
                <c:pt idx="3021">
                  <c:v>4.195287875</c:v>
                </c:pt>
                <c:pt idx="3022">
                  <c:v>4.1966765833333399</c:v>
                </c:pt>
                <c:pt idx="3023">
                  <c:v>4.1980652916666701</c:v>
                </c:pt>
                <c:pt idx="3024">
                  <c:v>4.1994540000000002</c:v>
                </c:pt>
                <c:pt idx="3025">
                  <c:v>4.2008427083333402</c:v>
                </c:pt>
                <c:pt idx="3026">
                  <c:v>4.2022314166666703</c:v>
                </c:pt>
                <c:pt idx="3027">
                  <c:v>4.2036201250000005</c:v>
                </c:pt>
                <c:pt idx="3028">
                  <c:v>4.2050088333333395</c:v>
                </c:pt>
                <c:pt idx="3029">
                  <c:v>4.2063975416666697</c:v>
                </c:pt>
                <c:pt idx="3030">
                  <c:v>4.2077862499999998</c:v>
                </c:pt>
                <c:pt idx="3031">
                  <c:v>4.2091749583333407</c:v>
                </c:pt>
                <c:pt idx="3032">
                  <c:v>4.2105636666666699</c:v>
                </c:pt>
                <c:pt idx="3033">
                  <c:v>4.2119523750000001</c:v>
                </c:pt>
                <c:pt idx="3034">
                  <c:v>4.21334108333334</c:v>
                </c:pt>
                <c:pt idx="3035">
                  <c:v>4.2147297916666702</c:v>
                </c:pt>
                <c:pt idx="3036">
                  <c:v>4.2161185000000003</c:v>
                </c:pt>
                <c:pt idx="3037">
                  <c:v>4.2175072083333403</c:v>
                </c:pt>
                <c:pt idx="3038">
                  <c:v>4.2188959166666695</c:v>
                </c:pt>
                <c:pt idx="3039">
                  <c:v>4.2202846249999997</c:v>
                </c:pt>
                <c:pt idx="3040">
                  <c:v>4.2216733333333405</c:v>
                </c:pt>
                <c:pt idx="3041">
                  <c:v>4.2230620416666707</c:v>
                </c:pt>
                <c:pt idx="3042">
                  <c:v>4.2244507499999999</c:v>
                </c:pt>
                <c:pt idx="3043">
                  <c:v>4.2258394583333398</c:v>
                </c:pt>
                <c:pt idx="3044">
                  <c:v>4.22722816666667</c:v>
                </c:pt>
                <c:pt idx="3045">
                  <c:v>4.2286168750000002</c:v>
                </c:pt>
                <c:pt idx="3046">
                  <c:v>4.2300055833333401</c:v>
                </c:pt>
                <c:pt idx="3047">
                  <c:v>4.2313942916666702</c:v>
                </c:pt>
                <c:pt idx="3048">
                  <c:v>4.2327829999999995</c:v>
                </c:pt>
                <c:pt idx="3049">
                  <c:v>4.2341717083333403</c:v>
                </c:pt>
                <c:pt idx="3050">
                  <c:v>4.2355604166666705</c:v>
                </c:pt>
                <c:pt idx="3051">
                  <c:v>4.2369491250000006</c:v>
                </c:pt>
                <c:pt idx="3052">
                  <c:v>4.2383378333333397</c:v>
                </c:pt>
                <c:pt idx="3053">
                  <c:v>4.2397265416666698</c:v>
                </c:pt>
                <c:pt idx="3054">
                  <c:v>4.24111525</c:v>
                </c:pt>
                <c:pt idx="3055">
                  <c:v>4.2425039583333399</c:v>
                </c:pt>
                <c:pt idx="3056">
                  <c:v>4.2438926666666701</c:v>
                </c:pt>
                <c:pt idx="3057">
                  <c:v>4.2452813750000002</c:v>
                </c:pt>
                <c:pt idx="3058">
                  <c:v>4.2466700833333402</c:v>
                </c:pt>
                <c:pt idx="3059">
                  <c:v>4.2480587916666703</c:v>
                </c:pt>
                <c:pt idx="3060">
                  <c:v>4.2494475000000005</c:v>
                </c:pt>
                <c:pt idx="3061">
                  <c:v>4.2508362083333395</c:v>
                </c:pt>
                <c:pt idx="3062">
                  <c:v>4.2522249166666697</c:v>
                </c:pt>
                <c:pt idx="3063">
                  <c:v>4.2536136249999998</c:v>
                </c:pt>
                <c:pt idx="3064">
                  <c:v>4.2550023333333407</c:v>
                </c:pt>
                <c:pt idx="3065">
                  <c:v>4.2563910416666699</c:v>
                </c:pt>
                <c:pt idx="3066">
                  <c:v>4.2577797500000001</c:v>
                </c:pt>
                <c:pt idx="3067">
                  <c:v>4.25916845833334</c:v>
                </c:pt>
                <c:pt idx="3068">
                  <c:v>4.2605571666666702</c:v>
                </c:pt>
                <c:pt idx="3069">
                  <c:v>4.2619458750000003</c:v>
                </c:pt>
                <c:pt idx="3070">
                  <c:v>4.2633345833333403</c:v>
                </c:pt>
                <c:pt idx="3071">
                  <c:v>4.2647232916666695</c:v>
                </c:pt>
                <c:pt idx="3072">
                  <c:v>4.2661119999999997</c:v>
                </c:pt>
                <c:pt idx="3073">
                  <c:v>4.2675007083333405</c:v>
                </c:pt>
                <c:pt idx="3074">
                  <c:v>4.2688894166666707</c:v>
                </c:pt>
                <c:pt idx="3075">
                  <c:v>4.2702781249999999</c:v>
                </c:pt>
                <c:pt idx="3076">
                  <c:v>4.2716668333333399</c:v>
                </c:pt>
                <c:pt idx="3077">
                  <c:v>4.27305554166667</c:v>
                </c:pt>
                <c:pt idx="3078">
                  <c:v>4.2744442500000002</c:v>
                </c:pt>
                <c:pt idx="3079">
                  <c:v>4.2758329583333401</c:v>
                </c:pt>
                <c:pt idx="3080">
                  <c:v>4.2772216666666703</c:v>
                </c:pt>
                <c:pt idx="3081">
                  <c:v>4.2786103749999995</c:v>
                </c:pt>
                <c:pt idx="3082">
                  <c:v>4.2799990833333403</c:v>
                </c:pt>
                <c:pt idx="3083">
                  <c:v>4.2813877916666705</c:v>
                </c:pt>
                <c:pt idx="3084">
                  <c:v>4.2827765000000007</c:v>
                </c:pt>
                <c:pt idx="3085">
                  <c:v>4.2841652083333397</c:v>
                </c:pt>
                <c:pt idx="3086">
                  <c:v>4.2855539166666698</c:v>
                </c:pt>
                <c:pt idx="3087">
                  <c:v>4.286942625</c:v>
                </c:pt>
                <c:pt idx="3088">
                  <c:v>4.2883313333333399</c:v>
                </c:pt>
                <c:pt idx="3089">
                  <c:v>4.2897200416666701</c:v>
                </c:pt>
                <c:pt idx="3090">
                  <c:v>4.2911087500000002</c:v>
                </c:pt>
                <c:pt idx="3091">
                  <c:v>4.2924974583333402</c:v>
                </c:pt>
                <c:pt idx="3092">
                  <c:v>4.2938861666666703</c:v>
                </c:pt>
                <c:pt idx="3093">
                  <c:v>4.2952748750000005</c:v>
                </c:pt>
                <c:pt idx="3094">
                  <c:v>4.2966635833333395</c:v>
                </c:pt>
                <c:pt idx="3095">
                  <c:v>4.2980522916666697</c:v>
                </c:pt>
                <c:pt idx="3096">
                  <c:v>4.2994409999999998</c:v>
                </c:pt>
                <c:pt idx="3097">
                  <c:v>4.3008297083333407</c:v>
                </c:pt>
                <c:pt idx="3098">
                  <c:v>4.3022184166666699</c:v>
                </c:pt>
                <c:pt idx="3099">
                  <c:v>4.3036071250000001</c:v>
                </c:pt>
                <c:pt idx="3100">
                  <c:v>4.30499583333334</c:v>
                </c:pt>
                <c:pt idx="3101">
                  <c:v>4.3063845416666702</c:v>
                </c:pt>
                <c:pt idx="3102">
                  <c:v>4.3077732500000003</c:v>
                </c:pt>
                <c:pt idx="3103">
                  <c:v>4.3091619583333403</c:v>
                </c:pt>
                <c:pt idx="3104">
                  <c:v>4.3105506666666695</c:v>
                </c:pt>
                <c:pt idx="3105">
                  <c:v>4.3119393749999997</c:v>
                </c:pt>
                <c:pt idx="3106">
                  <c:v>4.3133280833333405</c:v>
                </c:pt>
                <c:pt idx="3107">
                  <c:v>4.3147167916666707</c:v>
                </c:pt>
                <c:pt idx="3108">
                  <c:v>4.3161054999999999</c:v>
                </c:pt>
                <c:pt idx="3109">
                  <c:v>4.3174942083333399</c:v>
                </c:pt>
                <c:pt idx="3110">
                  <c:v>4.31888291666667</c:v>
                </c:pt>
                <c:pt idx="3111">
                  <c:v>4.3202716250000002</c:v>
                </c:pt>
                <c:pt idx="3112">
                  <c:v>4.3216603333333401</c:v>
                </c:pt>
                <c:pt idx="3113">
                  <c:v>4.3230490416666703</c:v>
                </c:pt>
                <c:pt idx="3114">
                  <c:v>4.3244377499999995</c:v>
                </c:pt>
                <c:pt idx="3115">
                  <c:v>4.3258264583333403</c:v>
                </c:pt>
                <c:pt idx="3116">
                  <c:v>4.3272151666666705</c:v>
                </c:pt>
                <c:pt idx="3117">
                  <c:v>4.3286038750000007</c:v>
                </c:pt>
                <c:pt idx="3118">
                  <c:v>4.3299925833333397</c:v>
                </c:pt>
                <c:pt idx="3119">
                  <c:v>4.3313812916666699</c:v>
                </c:pt>
                <c:pt idx="3120">
                  <c:v>4.33277</c:v>
                </c:pt>
                <c:pt idx="3121">
                  <c:v>4.3341587083333399</c:v>
                </c:pt>
                <c:pt idx="3122">
                  <c:v>4.3355474166666701</c:v>
                </c:pt>
                <c:pt idx="3123">
                  <c:v>4.3369361250000003</c:v>
                </c:pt>
                <c:pt idx="3124">
                  <c:v>4.3383248333333402</c:v>
                </c:pt>
                <c:pt idx="3125">
                  <c:v>4.3397135416666703</c:v>
                </c:pt>
                <c:pt idx="3126">
                  <c:v>4.3411022500000005</c:v>
                </c:pt>
                <c:pt idx="3127">
                  <c:v>4.3424909583333395</c:v>
                </c:pt>
                <c:pt idx="3128">
                  <c:v>4.3438796666666697</c:v>
                </c:pt>
                <c:pt idx="3129">
                  <c:v>4.3452683749999998</c:v>
                </c:pt>
                <c:pt idx="3130">
                  <c:v>4.3466570833333407</c:v>
                </c:pt>
                <c:pt idx="3131">
                  <c:v>4.3480457916666699</c:v>
                </c:pt>
                <c:pt idx="3132">
                  <c:v>4.3494345000000001</c:v>
                </c:pt>
                <c:pt idx="3133">
                  <c:v>4.35082320833334</c:v>
                </c:pt>
                <c:pt idx="3134">
                  <c:v>4.3522119166666702</c:v>
                </c:pt>
                <c:pt idx="3135">
                  <c:v>4.3536006250000003</c:v>
                </c:pt>
                <c:pt idx="3136">
                  <c:v>4.3549893333333403</c:v>
                </c:pt>
                <c:pt idx="3137">
                  <c:v>4.3563780416666695</c:v>
                </c:pt>
                <c:pt idx="3138">
                  <c:v>4.3577667499999997</c:v>
                </c:pt>
                <c:pt idx="3139">
                  <c:v>4.3591554583333405</c:v>
                </c:pt>
                <c:pt idx="3140">
                  <c:v>4.3605441666666707</c:v>
                </c:pt>
                <c:pt idx="3141">
                  <c:v>4.3619328749999999</c:v>
                </c:pt>
                <c:pt idx="3142">
                  <c:v>4.3633215833333399</c:v>
                </c:pt>
                <c:pt idx="3143">
                  <c:v>4.36471029166667</c:v>
                </c:pt>
                <c:pt idx="3144">
                  <c:v>4.3660990000000002</c:v>
                </c:pt>
                <c:pt idx="3145">
                  <c:v>4.3674877083333401</c:v>
                </c:pt>
                <c:pt idx="3146">
                  <c:v>4.3688764166666703</c:v>
                </c:pt>
                <c:pt idx="3147">
                  <c:v>4.3702651249999995</c:v>
                </c:pt>
                <c:pt idx="3148">
                  <c:v>4.3716538333333403</c:v>
                </c:pt>
                <c:pt idx="3149">
                  <c:v>4.3730425416666705</c:v>
                </c:pt>
                <c:pt idx="3150">
                  <c:v>4.3744312500000007</c:v>
                </c:pt>
                <c:pt idx="3151">
                  <c:v>4.3758199583333397</c:v>
                </c:pt>
                <c:pt idx="3152">
                  <c:v>4.3772086666666699</c:v>
                </c:pt>
                <c:pt idx="3153">
                  <c:v>4.378597375</c:v>
                </c:pt>
                <c:pt idx="3154">
                  <c:v>4.3799860833333399</c:v>
                </c:pt>
                <c:pt idx="3155">
                  <c:v>4.3813747916666701</c:v>
                </c:pt>
                <c:pt idx="3156">
                  <c:v>4.3827635000000003</c:v>
                </c:pt>
                <c:pt idx="3157">
                  <c:v>4.3841522083333402</c:v>
                </c:pt>
                <c:pt idx="3158">
                  <c:v>4.3855409166666703</c:v>
                </c:pt>
                <c:pt idx="3159">
                  <c:v>4.3869296250000005</c:v>
                </c:pt>
                <c:pt idx="3160">
                  <c:v>4.3883183333333395</c:v>
                </c:pt>
                <c:pt idx="3161">
                  <c:v>4.3897070416666697</c:v>
                </c:pt>
                <c:pt idx="3162">
                  <c:v>4.3910957499999999</c:v>
                </c:pt>
                <c:pt idx="3163">
                  <c:v>4.3924844583333407</c:v>
                </c:pt>
                <c:pt idx="3164">
                  <c:v>4.3938731666666699</c:v>
                </c:pt>
                <c:pt idx="3165">
                  <c:v>4.3952618750000001</c:v>
                </c:pt>
                <c:pt idx="3166">
                  <c:v>4.39665058333334</c:v>
                </c:pt>
                <c:pt idx="3167">
                  <c:v>4.3980392916666702</c:v>
                </c:pt>
                <c:pt idx="3168">
                  <c:v>4.3994280000000003</c:v>
                </c:pt>
                <c:pt idx="3169">
                  <c:v>4.4008167083333403</c:v>
                </c:pt>
                <c:pt idx="3170">
                  <c:v>4.4022054166666695</c:v>
                </c:pt>
                <c:pt idx="3171">
                  <c:v>4.4035941249999997</c:v>
                </c:pt>
                <c:pt idx="3172">
                  <c:v>4.4049828333333405</c:v>
                </c:pt>
                <c:pt idx="3173">
                  <c:v>4.4063715416666707</c:v>
                </c:pt>
                <c:pt idx="3174">
                  <c:v>4.4077602499999999</c:v>
                </c:pt>
                <c:pt idx="3175">
                  <c:v>4.4091489583333399</c:v>
                </c:pt>
                <c:pt idx="3176">
                  <c:v>4.41053766666667</c:v>
                </c:pt>
                <c:pt idx="3177">
                  <c:v>4.4119263750000002</c:v>
                </c:pt>
                <c:pt idx="3178">
                  <c:v>4.4133150833333401</c:v>
                </c:pt>
                <c:pt idx="3179">
                  <c:v>4.4147037916666703</c:v>
                </c:pt>
                <c:pt idx="3180">
                  <c:v>4.4160924999999995</c:v>
                </c:pt>
                <c:pt idx="3181">
                  <c:v>4.4174812083333403</c:v>
                </c:pt>
                <c:pt idx="3182">
                  <c:v>4.4188699166666705</c:v>
                </c:pt>
                <c:pt idx="3183">
                  <c:v>4.4202586250000007</c:v>
                </c:pt>
                <c:pt idx="3184">
                  <c:v>4.4216473333333397</c:v>
                </c:pt>
                <c:pt idx="3185">
                  <c:v>4.4230360416666699</c:v>
                </c:pt>
                <c:pt idx="3186">
                  <c:v>4.42442475</c:v>
                </c:pt>
                <c:pt idx="3187">
                  <c:v>4.4258134583333399</c:v>
                </c:pt>
                <c:pt idx="3188">
                  <c:v>4.4272021666666701</c:v>
                </c:pt>
                <c:pt idx="3189">
                  <c:v>4.4285908750000003</c:v>
                </c:pt>
                <c:pt idx="3190">
                  <c:v>4.4299795833333402</c:v>
                </c:pt>
                <c:pt idx="3191">
                  <c:v>4.4313682916666703</c:v>
                </c:pt>
                <c:pt idx="3192">
                  <c:v>4.4327570000000005</c:v>
                </c:pt>
                <c:pt idx="3193">
                  <c:v>4.4341457083333395</c:v>
                </c:pt>
                <c:pt idx="3194">
                  <c:v>4.4355344166666697</c:v>
                </c:pt>
                <c:pt idx="3195">
                  <c:v>4.4369231249999999</c:v>
                </c:pt>
                <c:pt idx="3196">
                  <c:v>4.4383118333333407</c:v>
                </c:pt>
                <c:pt idx="3197">
                  <c:v>4.4397005416666699</c:v>
                </c:pt>
                <c:pt idx="3198">
                  <c:v>4.4410892500000001</c:v>
                </c:pt>
                <c:pt idx="3199">
                  <c:v>4.44247795833334</c:v>
                </c:pt>
                <c:pt idx="3200">
                  <c:v>4.4438666666666702</c:v>
                </c:pt>
                <c:pt idx="3201">
                  <c:v>4.4452553750000003</c:v>
                </c:pt>
                <c:pt idx="3202">
                  <c:v>4.4466440833333403</c:v>
                </c:pt>
                <c:pt idx="3203">
                  <c:v>4.4480327916666695</c:v>
                </c:pt>
                <c:pt idx="3204">
                  <c:v>4.4494214999999997</c:v>
                </c:pt>
                <c:pt idx="3205">
                  <c:v>4.4508102083333405</c:v>
                </c:pt>
                <c:pt idx="3206">
                  <c:v>4.4521989166666707</c:v>
                </c:pt>
                <c:pt idx="3207">
                  <c:v>4.4535876249999999</c:v>
                </c:pt>
                <c:pt idx="3208">
                  <c:v>4.4549763333333399</c:v>
                </c:pt>
                <c:pt idx="3209">
                  <c:v>4.45636504166667</c:v>
                </c:pt>
                <c:pt idx="3210">
                  <c:v>4.4577537500000002</c:v>
                </c:pt>
                <c:pt idx="3211">
                  <c:v>4.4591424583333401</c:v>
                </c:pt>
                <c:pt idx="3212">
                  <c:v>4.4605311666666703</c:v>
                </c:pt>
                <c:pt idx="3213">
                  <c:v>4.4619198749999995</c:v>
                </c:pt>
                <c:pt idx="3214">
                  <c:v>4.4633085833333404</c:v>
                </c:pt>
                <c:pt idx="3215">
                  <c:v>4.4646972916666705</c:v>
                </c:pt>
                <c:pt idx="3216">
                  <c:v>4.4660860000000007</c:v>
                </c:pt>
                <c:pt idx="3217">
                  <c:v>4.4674747083333397</c:v>
                </c:pt>
                <c:pt idx="3218">
                  <c:v>4.4688634166666699</c:v>
                </c:pt>
                <c:pt idx="3219">
                  <c:v>4.470252125</c:v>
                </c:pt>
                <c:pt idx="3220">
                  <c:v>4.4716408333333399</c:v>
                </c:pt>
                <c:pt idx="3221">
                  <c:v>4.4730295416666701</c:v>
                </c:pt>
                <c:pt idx="3222">
                  <c:v>4.4744182500000003</c:v>
                </c:pt>
                <c:pt idx="3223">
                  <c:v>4.4758069583333402</c:v>
                </c:pt>
                <c:pt idx="3224">
                  <c:v>4.4771956666666703</c:v>
                </c:pt>
                <c:pt idx="3225">
                  <c:v>4.4785843750000005</c:v>
                </c:pt>
                <c:pt idx="3226">
                  <c:v>4.4799730833333395</c:v>
                </c:pt>
                <c:pt idx="3227">
                  <c:v>4.4813617916666697</c:v>
                </c:pt>
                <c:pt idx="3228">
                  <c:v>4.4827504999999999</c:v>
                </c:pt>
                <c:pt idx="3229">
                  <c:v>4.4841392083333407</c:v>
                </c:pt>
                <c:pt idx="3230">
                  <c:v>4.4855279166666699</c:v>
                </c:pt>
                <c:pt idx="3231">
                  <c:v>4.4869166250000001</c:v>
                </c:pt>
                <c:pt idx="3232">
                  <c:v>4.48830533333334</c:v>
                </c:pt>
                <c:pt idx="3233">
                  <c:v>4.4896940416666702</c:v>
                </c:pt>
                <c:pt idx="3234">
                  <c:v>4.4910827500000003</c:v>
                </c:pt>
                <c:pt idx="3235">
                  <c:v>4.4924714583333403</c:v>
                </c:pt>
                <c:pt idx="3236">
                  <c:v>4.4938601666666695</c:v>
                </c:pt>
                <c:pt idx="3237">
                  <c:v>4.4952488749999997</c:v>
                </c:pt>
                <c:pt idx="3238">
                  <c:v>4.4966375833333405</c:v>
                </c:pt>
                <c:pt idx="3239">
                  <c:v>4.4980262916666707</c:v>
                </c:pt>
                <c:pt idx="3240">
                  <c:v>4.4994149999999999</c:v>
                </c:pt>
                <c:pt idx="3241">
                  <c:v>4.5008037083333399</c:v>
                </c:pt>
                <c:pt idx="3242">
                  <c:v>4.50219241666667</c:v>
                </c:pt>
                <c:pt idx="3243">
                  <c:v>4.5035811250000002</c:v>
                </c:pt>
                <c:pt idx="3244">
                  <c:v>4.5049698333333401</c:v>
                </c:pt>
                <c:pt idx="3245">
                  <c:v>4.5063585416666703</c:v>
                </c:pt>
                <c:pt idx="3246">
                  <c:v>4.5077472499999995</c:v>
                </c:pt>
                <c:pt idx="3247">
                  <c:v>4.5091359583333404</c:v>
                </c:pt>
                <c:pt idx="3248">
                  <c:v>4.5105246666666705</c:v>
                </c:pt>
                <c:pt idx="3249">
                  <c:v>4.5119133750000007</c:v>
                </c:pt>
                <c:pt idx="3250">
                  <c:v>4.5133020833333397</c:v>
                </c:pt>
                <c:pt idx="3251">
                  <c:v>4.5146907916666699</c:v>
                </c:pt>
                <c:pt idx="3252">
                  <c:v>4.5160795</c:v>
                </c:pt>
                <c:pt idx="3253">
                  <c:v>4.51746820833334</c:v>
                </c:pt>
                <c:pt idx="3254">
                  <c:v>4.5188569166666701</c:v>
                </c:pt>
                <c:pt idx="3255">
                  <c:v>4.5202456250000003</c:v>
                </c:pt>
                <c:pt idx="3256">
                  <c:v>4.5216343333333402</c:v>
                </c:pt>
                <c:pt idx="3257">
                  <c:v>4.5230230416666704</c:v>
                </c:pt>
                <c:pt idx="3258">
                  <c:v>4.5244117500000005</c:v>
                </c:pt>
                <c:pt idx="3259">
                  <c:v>4.5258004583333395</c:v>
                </c:pt>
                <c:pt idx="3260">
                  <c:v>4.5271891666666697</c:v>
                </c:pt>
                <c:pt idx="3261">
                  <c:v>4.5285778749999999</c:v>
                </c:pt>
                <c:pt idx="3262">
                  <c:v>4.5299665833333407</c:v>
                </c:pt>
                <c:pt idx="3263">
                  <c:v>4.5313552916666699</c:v>
                </c:pt>
                <c:pt idx="3264">
                  <c:v>4.5327440000000001</c:v>
                </c:pt>
                <c:pt idx="3265">
                  <c:v>4.53413270833334</c:v>
                </c:pt>
                <c:pt idx="3266">
                  <c:v>4.5355214166666702</c:v>
                </c:pt>
                <c:pt idx="3267">
                  <c:v>4.5369101250000003</c:v>
                </c:pt>
                <c:pt idx="3268">
                  <c:v>4.5382988333333403</c:v>
                </c:pt>
                <c:pt idx="3269">
                  <c:v>4.5396875416666695</c:v>
                </c:pt>
                <c:pt idx="3270">
                  <c:v>4.5410762499999997</c:v>
                </c:pt>
                <c:pt idx="3271">
                  <c:v>4.5424649583333405</c:v>
                </c:pt>
                <c:pt idx="3272">
                  <c:v>4.5438536666666707</c:v>
                </c:pt>
                <c:pt idx="3273">
                  <c:v>4.5452423749999999</c:v>
                </c:pt>
                <c:pt idx="3274">
                  <c:v>4.5466310833333399</c:v>
                </c:pt>
                <c:pt idx="3275">
                  <c:v>4.54801979166667</c:v>
                </c:pt>
                <c:pt idx="3276">
                  <c:v>4.5494085000000002</c:v>
                </c:pt>
                <c:pt idx="3277">
                  <c:v>4.5507972083333401</c:v>
                </c:pt>
                <c:pt idx="3278">
                  <c:v>4.5521859166666703</c:v>
                </c:pt>
                <c:pt idx="3279">
                  <c:v>4.5535746249999995</c:v>
                </c:pt>
                <c:pt idx="3280">
                  <c:v>4.5549633333333404</c:v>
                </c:pt>
                <c:pt idx="3281">
                  <c:v>4.5563520416666705</c:v>
                </c:pt>
                <c:pt idx="3282">
                  <c:v>4.5577407500000007</c:v>
                </c:pt>
                <c:pt idx="3283">
                  <c:v>4.5591294583333397</c:v>
                </c:pt>
                <c:pt idx="3284">
                  <c:v>4.5605181666666699</c:v>
                </c:pt>
                <c:pt idx="3285">
                  <c:v>4.561906875</c:v>
                </c:pt>
                <c:pt idx="3286">
                  <c:v>4.56329558333334</c:v>
                </c:pt>
                <c:pt idx="3287">
                  <c:v>4.5646842916666701</c:v>
                </c:pt>
                <c:pt idx="3288">
                  <c:v>4.5660730000000003</c:v>
                </c:pt>
                <c:pt idx="3289">
                  <c:v>4.5674617083333402</c:v>
                </c:pt>
                <c:pt idx="3290">
                  <c:v>4.5688504166666704</c:v>
                </c:pt>
                <c:pt idx="3291">
                  <c:v>4.5702391250000005</c:v>
                </c:pt>
                <c:pt idx="3292">
                  <c:v>4.5716278333333396</c:v>
                </c:pt>
                <c:pt idx="3293">
                  <c:v>4.5730165416666697</c:v>
                </c:pt>
                <c:pt idx="3294">
                  <c:v>4.5744052499999999</c:v>
                </c:pt>
                <c:pt idx="3295">
                  <c:v>4.5757939583333407</c:v>
                </c:pt>
                <c:pt idx="3296">
                  <c:v>4.57718266666667</c:v>
                </c:pt>
                <c:pt idx="3297">
                  <c:v>4.5785713750000001</c:v>
                </c:pt>
                <c:pt idx="3298">
                  <c:v>4.57996008333334</c:v>
                </c:pt>
                <c:pt idx="3299">
                  <c:v>4.5813487916666702</c:v>
                </c:pt>
                <c:pt idx="3300">
                  <c:v>4.5827375000000004</c:v>
                </c:pt>
                <c:pt idx="3301">
                  <c:v>4.5841262083333403</c:v>
                </c:pt>
                <c:pt idx="3302">
                  <c:v>4.5855149166666695</c:v>
                </c:pt>
                <c:pt idx="3303">
                  <c:v>4.5869036249999997</c:v>
                </c:pt>
                <c:pt idx="3304">
                  <c:v>4.5882923333333405</c:v>
                </c:pt>
                <c:pt idx="3305">
                  <c:v>4.5896810416666707</c:v>
                </c:pt>
                <c:pt idx="3306">
                  <c:v>4.5910697499999999</c:v>
                </c:pt>
                <c:pt idx="3307">
                  <c:v>4.5924584583333399</c:v>
                </c:pt>
                <c:pt idx="3308">
                  <c:v>4.59384716666667</c:v>
                </c:pt>
                <c:pt idx="3309">
                  <c:v>4.5952358750000002</c:v>
                </c:pt>
                <c:pt idx="3310">
                  <c:v>4.5966245833333401</c:v>
                </c:pt>
                <c:pt idx="3311">
                  <c:v>4.5980132916666703</c:v>
                </c:pt>
                <c:pt idx="3312">
                  <c:v>4.5994019999999995</c:v>
                </c:pt>
                <c:pt idx="3313">
                  <c:v>4.6007907083333404</c:v>
                </c:pt>
                <c:pt idx="3314">
                  <c:v>4.6021794166666705</c:v>
                </c:pt>
                <c:pt idx="3315">
                  <c:v>4.6035681250000007</c:v>
                </c:pt>
                <c:pt idx="3316">
                  <c:v>4.6049568333333397</c:v>
                </c:pt>
                <c:pt idx="3317">
                  <c:v>4.6063455416666699</c:v>
                </c:pt>
                <c:pt idx="3318">
                  <c:v>4.60773425</c:v>
                </c:pt>
                <c:pt idx="3319">
                  <c:v>4.60912295833334</c:v>
                </c:pt>
                <c:pt idx="3320">
                  <c:v>4.6105116666666701</c:v>
                </c:pt>
                <c:pt idx="3321">
                  <c:v>4.6119003750000003</c:v>
                </c:pt>
                <c:pt idx="3322">
                  <c:v>4.6132890833333402</c:v>
                </c:pt>
                <c:pt idx="3323">
                  <c:v>4.6146777916666704</c:v>
                </c:pt>
                <c:pt idx="3324">
                  <c:v>4.6160665000000005</c:v>
                </c:pt>
                <c:pt idx="3325">
                  <c:v>4.6174552083333396</c:v>
                </c:pt>
                <c:pt idx="3326">
                  <c:v>4.6188439166666697</c:v>
                </c:pt>
                <c:pt idx="3327">
                  <c:v>4.6202326249999999</c:v>
                </c:pt>
                <c:pt idx="3328">
                  <c:v>4.6216213333333407</c:v>
                </c:pt>
                <c:pt idx="3329">
                  <c:v>4.62301004166667</c:v>
                </c:pt>
                <c:pt idx="3330">
                  <c:v>4.6243987500000001</c:v>
                </c:pt>
                <c:pt idx="3331">
                  <c:v>4.62578745833334</c:v>
                </c:pt>
                <c:pt idx="3332">
                  <c:v>4.6271761666666702</c:v>
                </c:pt>
                <c:pt idx="3333">
                  <c:v>4.6285648750000004</c:v>
                </c:pt>
                <c:pt idx="3334">
                  <c:v>4.6299535833333403</c:v>
                </c:pt>
                <c:pt idx="3335">
                  <c:v>4.6313422916666696</c:v>
                </c:pt>
                <c:pt idx="3336">
                  <c:v>4.6327309999999997</c:v>
                </c:pt>
                <c:pt idx="3337">
                  <c:v>4.6341197083333405</c:v>
                </c:pt>
                <c:pt idx="3338">
                  <c:v>4.6355084166666707</c:v>
                </c:pt>
                <c:pt idx="3339">
                  <c:v>4.636897125</c:v>
                </c:pt>
                <c:pt idx="3340">
                  <c:v>4.6382858333333399</c:v>
                </c:pt>
                <c:pt idx="3341">
                  <c:v>4.63967454166667</c:v>
                </c:pt>
                <c:pt idx="3342">
                  <c:v>4.6410632500000002</c:v>
                </c:pt>
                <c:pt idx="3343">
                  <c:v>4.6424519583333401</c:v>
                </c:pt>
                <c:pt idx="3344">
                  <c:v>4.6438406666666703</c:v>
                </c:pt>
                <c:pt idx="3345">
                  <c:v>4.6452293749999995</c:v>
                </c:pt>
                <c:pt idx="3346">
                  <c:v>4.6466180833333404</c:v>
                </c:pt>
                <c:pt idx="3347">
                  <c:v>4.6480067916666705</c:v>
                </c:pt>
                <c:pt idx="3348">
                  <c:v>4.6493955000000007</c:v>
                </c:pt>
                <c:pt idx="3349">
                  <c:v>4.6507842083333397</c:v>
                </c:pt>
                <c:pt idx="3350">
                  <c:v>4.6521729166666699</c:v>
                </c:pt>
                <c:pt idx="3351">
                  <c:v>4.653561625</c:v>
                </c:pt>
                <c:pt idx="3352">
                  <c:v>4.65495033333334</c:v>
                </c:pt>
                <c:pt idx="3353">
                  <c:v>4.6563390416666701</c:v>
                </c:pt>
                <c:pt idx="3354">
                  <c:v>4.6577277500000003</c:v>
                </c:pt>
                <c:pt idx="3355">
                  <c:v>4.6591164583333402</c:v>
                </c:pt>
                <c:pt idx="3356">
                  <c:v>4.6605051666666704</c:v>
                </c:pt>
                <c:pt idx="3357">
                  <c:v>4.6618938750000005</c:v>
                </c:pt>
                <c:pt idx="3358">
                  <c:v>4.6632825833333396</c:v>
                </c:pt>
                <c:pt idx="3359">
                  <c:v>4.6646712916666697</c:v>
                </c:pt>
                <c:pt idx="3360">
                  <c:v>4.6660599999999999</c:v>
                </c:pt>
                <c:pt idx="3361">
                  <c:v>4.6674487083333407</c:v>
                </c:pt>
                <c:pt idx="3362">
                  <c:v>4.66883741666667</c:v>
                </c:pt>
                <c:pt idx="3363">
                  <c:v>4.6702261250000001</c:v>
                </c:pt>
                <c:pt idx="3364">
                  <c:v>4.67161483333334</c:v>
                </c:pt>
                <c:pt idx="3365">
                  <c:v>4.6730035416666702</c:v>
                </c:pt>
                <c:pt idx="3366">
                  <c:v>4.6743922500000004</c:v>
                </c:pt>
                <c:pt idx="3367">
                  <c:v>4.6757809583333403</c:v>
                </c:pt>
                <c:pt idx="3368">
                  <c:v>4.6771696666666696</c:v>
                </c:pt>
                <c:pt idx="3369">
                  <c:v>4.6785583749999997</c:v>
                </c:pt>
                <c:pt idx="3370">
                  <c:v>4.6799470833333405</c:v>
                </c:pt>
                <c:pt idx="3371">
                  <c:v>4.6813357916666707</c:v>
                </c:pt>
                <c:pt idx="3372">
                  <c:v>4.6827245</c:v>
                </c:pt>
                <c:pt idx="3373">
                  <c:v>4.6841132083333399</c:v>
                </c:pt>
                <c:pt idx="3374">
                  <c:v>4.68550191666667</c:v>
                </c:pt>
                <c:pt idx="3375">
                  <c:v>4.6868906250000002</c:v>
                </c:pt>
                <c:pt idx="3376">
                  <c:v>4.6882793333333401</c:v>
                </c:pt>
                <c:pt idx="3377">
                  <c:v>4.6896680416666703</c:v>
                </c:pt>
                <c:pt idx="3378">
                  <c:v>4.6910567499999996</c:v>
                </c:pt>
                <c:pt idx="3379">
                  <c:v>4.6924454583333404</c:v>
                </c:pt>
                <c:pt idx="3380">
                  <c:v>4.6938341666666705</c:v>
                </c:pt>
                <c:pt idx="3381">
                  <c:v>4.6952228750000007</c:v>
                </c:pt>
                <c:pt idx="3382">
                  <c:v>4.6966115833333397</c:v>
                </c:pt>
                <c:pt idx="3383">
                  <c:v>4.6980002916666699</c:v>
                </c:pt>
                <c:pt idx="3384">
                  <c:v>4.699389</c:v>
                </c:pt>
                <c:pt idx="3385">
                  <c:v>4.70077770833334</c:v>
                </c:pt>
                <c:pt idx="3386">
                  <c:v>4.7021664166666701</c:v>
                </c:pt>
                <c:pt idx="3387">
                  <c:v>4.7035551250000003</c:v>
                </c:pt>
                <c:pt idx="3388">
                  <c:v>4.7049438333333402</c:v>
                </c:pt>
                <c:pt idx="3389">
                  <c:v>4.7063325416666704</c:v>
                </c:pt>
                <c:pt idx="3390">
                  <c:v>4.7077212500000005</c:v>
                </c:pt>
                <c:pt idx="3391">
                  <c:v>4.7091099583333396</c:v>
                </c:pt>
                <c:pt idx="3392">
                  <c:v>4.7104986666666697</c:v>
                </c:pt>
                <c:pt idx="3393">
                  <c:v>4.7118873749999999</c:v>
                </c:pt>
                <c:pt idx="3394">
                  <c:v>4.7132760833333407</c:v>
                </c:pt>
                <c:pt idx="3395">
                  <c:v>4.71466479166667</c:v>
                </c:pt>
                <c:pt idx="3396">
                  <c:v>4.7160535000000001</c:v>
                </c:pt>
                <c:pt idx="3397">
                  <c:v>4.71744220833334</c:v>
                </c:pt>
                <c:pt idx="3398">
                  <c:v>4.7188309166666702</c:v>
                </c:pt>
                <c:pt idx="3399">
                  <c:v>4.7202196250000004</c:v>
                </c:pt>
                <c:pt idx="3400">
                  <c:v>4.7216083333333403</c:v>
                </c:pt>
                <c:pt idx="3401">
                  <c:v>4.7229970416666696</c:v>
                </c:pt>
                <c:pt idx="3402">
                  <c:v>4.7243857499999997</c:v>
                </c:pt>
                <c:pt idx="3403">
                  <c:v>4.7257744583333405</c:v>
                </c:pt>
                <c:pt idx="3404">
                  <c:v>4.7271631666666707</c:v>
                </c:pt>
                <c:pt idx="3405">
                  <c:v>4.728551875</c:v>
                </c:pt>
                <c:pt idx="3406">
                  <c:v>4.7299405833333399</c:v>
                </c:pt>
                <c:pt idx="3407">
                  <c:v>4.73132929166667</c:v>
                </c:pt>
                <c:pt idx="3408">
                  <c:v>4.7327180000000002</c:v>
                </c:pt>
                <c:pt idx="3409">
                  <c:v>4.7341067083333401</c:v>
                </c:pt>
                <c:pt idx="3410">
                  <c:v>4.7354954166666703</c:v>
                </c:pt>
                <c:pt idx="3411">
                  <c:v>4.7368841249999996</c:v>
                </c:pt>
                <c:pt idx="3412">
                  <c:v>4.7382728333333404</c:v>
                </c:pt>
                <c:pt idx="3413">
                  <c:v>4.7396615416666705</c:v>
                </c:pt>
                <c:pt idx="3414">
                  <c:v>4.7410502500000007</c:v>
                </c:pt>
                <c:pt idx="3415">
                  <c:v>4.7424389583333397</c:v>
                </c:pt>
                <c:pt idx="3416">
                  <c:v>4.7438276666666699</c:v>
                </c:pt>
                <c:pt idx="3417">
                  <c:v>4.745216375</c:v>
                </c:pt>
                <c:pt idx="3418">
                  <c:v>4.74660508333334</c:v>
                </c:pt>
                <c:pt idx="3419">
                  <c:v>4.7479937916666701</c:v>
                </c:pt>
                <c:pt idx="3420">
                  <c:v>4.7493825000000003</c:v>
                </c:pt>
                <c:pt idx="3421">
                  <c:v>4.7507712083333402</c:v>
                </c:pt>
                <c:pt idx="3422">
                  <c:v>4.7521599166666704</c:v>
                </c:pt>
                <c:pt idx="3423">
                  <c:v>4.7535486250000005</c:v>
                </c:pt>
                <c:pt idx="3424">
                  <c:v>4.7549373333333396</c:v>
                </c:pt>
                <c:pt idx="3425">
                  <c:v>4.7563260416666697</c:v>
                </c:pt>
                <c:pt idx="3426">
                  <c:v>4.7577147499999999</c:v>
                </c:pt>
                <c:pt idx="3427">
                  <c:v>4.7591034583333407</c:v>
                </c:pt>
                <c:pt idx="3428">
                  <c:v>4.76049216666667</c:v>
                </c:pt>
                <c:pt idx="3429">
                  <c:v>4.7618808750000001</c:v>
                </c:pt>
                <c:pt idx="3430">
                  <c:v>4.7632695833333401</c:v>
                </c:pt>
                <c:pt idx="3431">
                  <c:v>4.7646582916666702</c:v>
                </c:pt>
                <c:pt idx="3432">
                  <c:v>4.7660470000000004</c:v>
                </c:pt>
                <c:pt idx="3433">
                  <c:v>4.7674357083333394</c:v>
                </c:pt>
                <c:pt idx="3434">
                  <c:v>4.7688244166666696</c:v>
                </c:pt>
                <c:pt idx="3435">
                  <c:v>4.7702131249999997</c:v>
                </c:pt>
                <c:pt idx="3436">
                  <c:v>4.7716018333333405</c:v>
                </c:pt>
                <c:pt idx="3437">
                  <c:v>4.7729905416666707</c:v>
                </c:pt>
                <c:pt idx="3438">
                  <c:v>4.77437925</c:v>
                </c:pt>
                <c:pt idx="3439">
                  <c:v>4.7757679583333399</c:v>
                </c:pt>
                <c:pt idx="3440">
                  <c:v>4.77715666666667</c:v>
                </c:pt>
                <c:pt idx="3441">
                  <c:v>4.7785453750000002</c:v>
                </c:pt>
                <c:pt idx="3442">
                  <c:v>4.7799340833333401</c:v>
                </c:pt>
                <c:pt idx="3443">
                  <c:v>4.7813227916666703</c:v>
                </c:pt>
                <c:pt idx="3444">
                  <c:v>4.7827114999999996</c:v>
                </c:pt>
                <c:pt idx="3445">
                  <c:v>4.7841002083333404</c:v>
                </c:pt>
                <c:pt idx="3446">
                  <c:v>4.7854889166666705</c:v>
                </c:pt>
                <c:pt idx="3447">
                  <c:v>4.7868776250000007</c:v>
                </c:pt>
                <c:pt idx="3448">
                  <c:v>4.7882663333333397</c:v>
                </c:pt>
                <c:pt idx="3449">
                  <c:v>4.7896550416666699</c:v>
                </c:pt>
                <c:pt idx="3450">
                  <c:v>4.79104375</c:v>
                </c:pt>
                <c:pt idx="3451">
                  <c:v>4.79243245833334</c:v>
                </c:pt>
                <c:pt idx="3452">
                  <c:v>4.7938211666666701</c:v>
                </c:pt>
                <c:pt idx="3453">
                  <c:v>4.7952098750000003</c:v>
                </c:pt>
                <c:pt idx="3454">
                  <c:v>4.7965985833333402</c:v>
                </c:pt>
                <c:pt idx="3455">
                  <c:v>4.7979872916666704</c:v>
                </c:pt>
                <c:pt idx="3456">
                  <c:v>4.7993760000000005</c:v>
                </c:pt>
                <c:pt idx="3457">
                  <c:v>4.8007647083333396</c:v>
                </c:pt>
                <c:pt idx="3458">
                  <c:v>4.8021534166666697</c:v>
                </c:pt>
                <c:pt idx="3459">
                  <c:v>4.8035421249999999</c:v>
                </c:pt>
                <c:pt idx="3460">
                  <c:v>4.8049308333333407</c:v>
                </c:pt>
                <c:pt idx="3461">
                  <c:v>4.80631954166667</c:v>
                </c:pt>
                <c:pt idx="3462">
                  <c:v>4.8077082500000001</c:v>
                </c:pt>
                <c:pt idx="3463">
                  <c:v>4.8090969583333401</c:v>
                </c:pt>
                <c:pt idx="3464">
                  <c:v>4.8104856666666702</c:v>
                </c:pt>
                <c:pt idx="3465">
                  <c:v>4.8118743750000004</c:v>
                </c:pt>
                <c:pt idx="3466">
                  <c:v>4.8132630833333394</c:v>
                </c:pt>
                <c:pt idx="3467">
                  <c:v>4.8146517916666696</c:v>
                </c:pt>
                <c:pt idx="3468">
                  <c:v>4.8160404999999997</c:v>
                </c:pt>
                <c:pt idx="3469">
                  <c:v>4.8174292083333405</c:v>
                </c:pt>
                <c:pt idx="3470">
                  <c:v>4.8188179166666707</c:v>
                </c:pt>
                <c:pt idx="3471">
                  <c:v>4.820206625</c:v>
                </c:pt>
                <c:pt idx="3472">
                  <c:v>4.8215953333333399</c:v>
                </c:pt>
                <c:pt idx="3473">
                  <c:v>4.8229840416666701</c:v>
                </c:pt>
                <c:pt idx="3474">
                  <c:v>4.8243727500000002</c:v>
                </c:pt>
                <c:pt idx="3475">
                  <c:v>4.8257614583333401</c:v>
                </c:pt>
                <c:pt idx="3476">
                  <c:v>4.8271501666666694</c:v>
                </c:pt>
                <c:pt idx="3477">
                  <c:v>4.8285388749999996</c:v>
                </c:pt>
                <c:pt idx="3478">
                  <c:v>4.8299275833333404</c:v>
                </c:pt>
                <c:pt idx="3479">
                  <c:v>4.8313162916666705</c:v>
                </c:pt>
                <c:pt idx="3480">
                  <c:v>4.8327050000000007</c:v>
                </c:pt>
                <c:pt idx="3481">
                  <c:v>4.8340937083333397</c:v>
                </c:pt>
                <c:pt idx="3482">
                  <c:v>4.8354824166666699</c:v>
                </c:pt>
                <c:pt idx="3483">
                  <c:v>4.836871125</c:v>
                </c:pt>
                <c:pt idx="3484">
                  <c:v>4.83825983333334</c:v>
                </c:pt>
                <c:pt idx="3485">
                  <c:v>4.8396485416666701</c:v>
                </c:pt>
                <c:pt idx="3486">
                  <c:v>4.8410372500000003</c:v>
                </c:pt>
                <c:pt idx="3487">
                  <c:v>4.8424259583333402</c:v>
                </c:pt>
                <c:pt idx="3488">
                  <c:v>4.8438146666666704</c:v>
                </c:pt>
                <c:pt idx="3489">
                  <c:v>4.8452033750000005</c:v>
                </c:pt>
                <c:pt idx="3490">
                  <c:v>4.8465920833333396</c:v>
                </c:pt>
                <c:pt idx="3491">
                  <c:v>4.8479807916666697</c:v>
                </c:pt>
                <c:pt idx="3492">
                  <c:v>4.8493694999999999</c:v>
                </c:pt>
                <c:pt idx="3493">
                  <c:v>4.8507582083333407</c:v>
                </c:pt>
                <c:pt idx="3494">
                  <c:v>4.85214691666667</c:v>
                </c:pt>
                <c:pt idx="3495">
                  <c:v>4.8535356250000001</c:v>
                </c:pt>
                <c:pt idx="3496">
                  <c:v>4.8549243333333401</c:v>
                </c:pt>
                <c:pt idx="3497">
                  <c:v>4.8563130416666702</c:v>
                </c:pt>
                <c:pt idx="3498">
                  <c:v>4.8577017500000004</c:v>
                </c:pt>
                <c:pt idx="3499">
                  <c:v>4.8590904583333394</c:v>
                </c:pt>
                <c:pt idx="3500">
                  <c:v>4.8604791666666696</c:v>
                </c:pt>
                <c:pt idx="3501">
                  <c:v>4.8618678749999997</c:v>
                </c:pt>
                <c:pt idx="3502">
                  <c:v>4.8632565833333405</c:v>
                </c:pt>
                <c:pt idx="3503">
                  <c:v>4.8646452916666707</c:v>
                </c:pt>
                <c:pt idx="3504">
                  <c:v>4.866034</c:v>
                </c:pt>
                <c:pt idx="3505">
                  <c:v>4.8674227083333399</c:v>
                </c:pt>
                <c:pt idx="3506">
                  <c:v>4.8688114166666701</c:v>
                </c:pt>
                <c:pt idx="3507">
                  <c:v>4.8702001250000002</c:v>
                </c:pt>
                <c:pt idx="3508">
                  <c:v>4.8715888333333401</c:v>
                </c:pt>
                <c:pt idx="3509">
                  <c:v>4.8729775416666694</c:v>
                </c:pt>
                <c:pt idx="3510">
                  <c:v>4.8743662499999996</c:v>
                </c:pt>
                <c:pt idx="3511">
                  <c:v>4.8757549583333404</c:v>
                </c:pt>
                <c:pt idx="3512">
                  <c:v>4.8771436666666705</c:v>
                </c:pt>
                <c:pt idx="3513">
                  <c:v>4.8785323750000007</c:v>
                </c:pt>
                <c:pt idx="3514">
                  <c:v>4.8799210833333397</c:v>
                </c:pt>
                <c:pt idx="3515">
                  <c:v>4.8813097916666699</c:v>
                </c:pt>
                <c:pt idx="3516">
                  <c:v>4.8826985000000001</c:v>
                </c:pt>
                <c:pt idx="3517">
                  <c:v>4.88408720833334</c:v>
                </c:pt>
                <c:pt idx="3518">
                  <c:v>4.8854759166666701</c:v>
                </c:pt>
                <c:pt idx="3519">
                  <c:v>4.8868646249999994</c:v>
                </c:pt>
                <c:pt idx="3520">
                  <c:v>4.8882533333333402</c:v>
                </c:pt>
                <c:pt idx="3521">
                  <c:v>4.8896420416666704</c:v>
                </c:pt>
                <c:pt idx="3522">
                  <c:v>4.8910307500000005</c:v>
                </c:pt>
                <c:pt idx="3523">
                  <c:v>4.8924194583333396</c:v>
                </c:pt>
                <c:pt idx="3524">
                  <c:v>4.8938081666666697</c:v>
                </c:pt>
                <c:pt idx="3525">
                  <c:v>4.8951968749999999</c:v>
                </c:pt>
                <c:pt idx="3526">
                  <c:v>4.8965855833333407</c:v>
                </c:pt>
                <c:pt idx="3527">
                  <c:v>4.89797429166667</c:v>
                </c:pt>
                <c:pt idx="3528">
                  <c:v>4.8993630000000001</c:v>
                </c:pt>
                <c:pt idx="3529">
                  <c:v>4.9007517083333401</c:v>
                </c:pt>
                <c:pt idx="3530">
                  <c:v>4.9021404166666702</c:v>
                </c:pt>
                <c:pt idx="3531">
                  <c:v>4.9035291250000004</c:v>
                </c:pt>
                <c:pt idx="3532">
                  <c:v>4.9049178333333394</c:v>
                </c:pt>
                <c:pt idx="3533">
                  <c:v>4.9063065416666696</c:v>
                </c:pt>
                <c:pt idx="3534">
                  <c:v>4.9076952499999997</c:v>
                </c:pt>
                <c:pt idx="3535">
                  <c:v>4.9090839583333405</c:v>
                </c:pt>
                <c:pt idx="3536">
                  <c:v>4.9104726666666707</c:v>
                </c:pt>
                <c:pt idx="3537">
                  <c:v>4.911861375</c:v>
                </c:pt>
                <c:pt idx="3538">
                  <c:v>4.9132500833333399</c:v>
                </c:pt>
                <c:pt idx="3539">
                  <c:v>4.9146387916666701</c:v>
                </c:pt>
                <c:pt idx="3540">
                  <c:v>4.9160275000000002</c:v>
                </c:pt>
                <c:pt idx="3541">
                  <c:v>4.9174162083333401</c:v>
                </c:pt>
                <c:pt idx="3542">
                  <c:v>4.9188049166666694</c:v>
                </c:pt>
                <c:pt idx="3543">
                  <c:v>4.9201936249999996</c:v>
                </c:pt>
                <c:pt idx="3544">
                  <c:v>4.9215823333333404</c:v>
                </c:pt>
                <c:pt idx="3545">
                  <c:v>4.9229710416666705</c:v>
                </c:pt>
                <c:pt idx="3546">
                  <c:v>4.9243597500000007</c:v>
                </c:pt>
                <c:pt idx="3547">
                  <c:v>4.9257484583333397</c:v>
                </c:pt>
                <c:pt idx="3548">
                  <c:v>4.9271371666666699</c:v>
                </c:pt>
                <c:pt idx="3549">
                  <c:v>4.9285258750000001</c:v>
                </c:pt>
                <c:pt idx="3550">
                  <c:v>4.92991458333334</c:v>
                </c:pt>
                <c:pt idx="3551">
                  <c:v>4.9313032916666701</c:v>
                </c:pt>
                <c:pt idx="3552">
                  <c:v>4.9326919999999994</c:v>
                </c:pt>
                <c:pt idx="3553">
                  <c:v>4.9340807083333402</c:v>
                </c:pt>
                <c:pt idx="3554">
                  <c:v>4.9354694166666704</c:v>
                </c:pt>
                <c:pt idx="3555">
                  <c:v>4.9368581250000005</c:v>
                </c:pt>
                <c:pt idx="3556">
                  <c:v>4.9382468333333396</c:v>
                </c:pt>
                <c:pt idx="3557">
                  <c:v>4.9396355416666697</c:v>
                </c:pt>
                <c:pt idx="3558">
                  <c:v>4.9410242499999999</c:v>
                </c:pt>
                <c:pt idx="3559">
                  <c:v>4.9424129583333407</c:v>
                </c:pt>
                <c:pt idx="3560">
                  <c:v>4.94380166666667</c:v>
                </c:pt>
                <c:pt idx="3561">
                  <c:v>4.9451903750000001</c:v>
                </c:pt>
                <c:pt idx="3562">
                  <c:v>4.9465790833333401</c:v>
                </c:pt>
                <c:pt idx="3563">
                  <c:v>4.9479677916666702</c:v>
                </c:pt>
                <c:pt idx="3564">
                  <c:v>4.9493565000000004</c:v>
                </c:pt>
                <c:pt idx="3565">
                  <c:v>4.9507452083333394</c:v>
                </c:pt>
                <c:pt idx="3566">
                  <c:v>4.9521339166666696</c:v>
                </c:pt>
                <c:pt idx="3567">
                  <c:v>4.9535226249999997</c:v>
                </c:pt>
                <c:pt idx="3568">
                  <c:v>4.9549113333333406</c:v>
                </c:pt>
                <c:pt idx="3569">
                  <c:v>4.9563000416666707</c:v>
                </c:pt>
                <c:pt idx="3570">
                  <c:v>4.95768875</c:v>
                </c:pt>
                <c:pt idx="3571">
                  <c:v>4.9590774583333399</c:v>
                </c:pt>
                <c:pt idx="3572">
                  <c:v>4.9604661666666701</c:v>
                </c:pt>
                <c:pt idx="3573">
                  <c:v>4.9618548750000002</c:v>
                </c:pt>
                <c:pt idx="3574">
                  <c:v>4.9632435833333401</c:v>
                </c:pt>
                <c:pt idx="3575">
                  <c:v>4.9646322916666694</c:v>
                </c:pt>
                <c:pt idx="3576">
                  <c:v>4.9660209999999996</c:v>
                </c:pt>
                <c:pt idx="3577">
                  <c:v>4.9674097083333404</c:v>
                </c:pt>
                <c:pt idx="3578">
                  <c:v>4.9687984166666705</c:v>
                </c:pt>
                <c:pt idx="3579">
                  <c:v>4.9701871250000007</c:v>
                </c:pt>
                <c:pt idx="3580">
                  <c:v>4.9715758333333397</c:v>
                </c:pt>
                <c:pt idx="3581">
                  <c:v>4.9729645416666699</c:v>
                </c:pt>
                <c:pt idx="3582">
                  <c:v>4.9743532500000001</c:v>
                </c:pt>
                <c:pt idx="3583">
                  <c:v>4.97574195833334</c:v>
                </c:pt>
                <c:pt idx="3584">
                  <c:v>4.9771306666666701</c:v>
                </c:pt>
                <c:pt idx="3585">
                  <c:v>4.9785193749999994</c:v>
                </c:pt>
                <c:pt idx="3586">
                  <c:v>4.9799080833333402</c:v>
                </c:pt>
                <c:pt idx="3587">
                  <c:v>4.9812967916666704</c:v>
                </c:pt>
                <c:pt idx="3588">
                  <c:v>4.9826855000000005</c:v>
                </c:pt>
                <c:pt idx="3589">
                  <c:v>4.9840742083333396</c:v>
                </c:pt>
                <c:pt idx="3590">
                  <c:v>4.9854629166666697</c:v>
                </c:pt>
                <c:pt idx="3591">
                  <c:v>4.9868516249999999</c:v>
                </c:pt>
                <c:pt idx="3592">
                  <c:v>4.9882403333333407</c:v>
                </c:pt>
                <c:pt idx="3593">
                  <c:v>4.98962904166667</c:v>
                </c:pt>
                <c:pt idx="3594">
                  <c:v>4.9910177500000001</c:v>
                </c:pt>
                <c:pt idx="3595">
                  <c:v>4.9924064583333401</c:v>
                </c:pt>
                <c:pt idx="3596">
                  <c:v>4.9937951666666702</c:v>
                </c:pt>
                <c:pt idx="3597">
                  <c:v>4.9951838750000004</c:v>
                </c:pt>
                <c:pt idx="3598">
                  <c:v>4.9965725833333394</c:v>
                </c:pt>
                <c:pt idx="3599">
                  <c:v>4.9979612916666696</c:v>
                </c:pt>
                <c:pt idx="3600">
                  <c:v>4.9993499999999997</c:v>
                </c:pt>
                <c:pt idx="3601">
                  <c:v>5.0007387083333406</c:v>
                </c:pt>
                <c:pt idx="3602">
                  <c:v>5.0021274166666707</c:v>
                </c:pt>
                <c:pt idx="3603">
                  <c:v>5.003516125</c:v>
                </c:pt>
                <c:pt idx="3604">
                  <c:v>5.0049048333333399</c:v>
                </c:pt>
                <c:pt idx="3605">
                  <c:v>5.0062935416666701</c:v>
                </c:pt>
                <c:pt idx="3606">
                  <c:v>5.0076822500000002</c:v>
                </c:pt>
                <c:pt idx="3607">
                  <c:v>5.0090709583333402</c:v>
                </c:pt>
                <c:pt idx="3608">
                  <c:v>5.0104596666666694</c:v>
                </c:pt>
                <c:pt idx="3609">
                  <c:v>5.0118483749999996</c:v>
                </c:pt>
                <c:pt idx="3610">
                  <c:v>5.0132370833333404</c:v>
                </c:pt>
                <c:pt idx="3611">
                  <c:v>5.0146257916666706</c:v>
                </c:pt>
                <c:pt idx="3612">
                  <c:v>5.0160145000000007</c:v>
                </c:pt>
                <c:pt idx="3613">
                  <c:v>5.0174032083333397</c:v>
                </c:pt>
                <c:pt idx="3614">
                  <c:v>5.0187919166666699</c:v>
                </c:pt>
                <c:pt idx="3615">
                  <c:v>5.0201806250000001</c:v>
                </c:pt>
                <c:pt idx="3616">
                  <c:v>5.02156933333334</c:v>
                </c:pt>
                <c:pt idx="3617">
                  <c:v>5.0229580416666701</c:v>
                </c:pt>
                <c:pt idx="3618">
                  <c:v>5.0243467499999994</c:v>
                </c:pt>
                <c:pt idx="3619">
                  <c:v>5.0257354583333402</c:v>
                </c:pt>
                <c:pt idx="3620">
                  <c:v>5.0271241666666704</c:v>
                </c:pt>
                <c:pt idx="3621">
                  <c:v>5.0285128750000005</c:v>
                </c:pt>
                <c:pt idx="3622">
                  <c:v>5.0299015833333396</c:v>
                </c:pt>
                <c:pt idx="3623">
                  <c:v>5.0312902916666697</c:v>
                </c:pt>
                <c:pt idx="3624">
                  <c:v>5.0326789999999999</c:v>
                </c:pt>
                <c:pt idx="3625">
                  <c:v>5.0340677083333407</c:v>
                </c:pt>
                <c:pt idx="3626">
                  <c:v>5.03545641666667</c:v>
                </c:pt>
                <c:pt idx="3627">
                  <c:v>5.0368451250000001</c:v>
                </c:pt>
                <c:pt idx="3628">
                  <c:v>5.0382338333333401</c:v>
                </c:pt>
                <c:pt idx="3629">
                  <c:v>5.0396225416666702</c:v>
                </c:pt>
                <c:pt idx="3630">
                  <c:v>5.0410112500000004</c:v>
                </c:pt>
                <c:pt idx="3631">
                  <c:v>5.0423999583333394</c:v>
                </c:pt>
                <c:pt idx="3632">
                  <c:v>5.0437886666666696</c:v>
                </c:pt>
                <c:pt idx="3633">
                  <c:v>5.0451773749999997</c:v>
                </c:pt>
                <c:pt idx="3634">
                  <c:v>5.0465660833333406</c:v>
                </c:pt>
                <c:pt idx="3635">
                  <c:v>5.0479547916666707</c:v>
                </c:pt>
                <c:pt idx="3636">
                  <c:v>5.0493435</c:v>
                </c:pt>
                <c:pt idx="3637">
                  <c:v>5.0507322083333399</c:v>
                </c:pt>
                <c:pt idx="3638">
                  <c:v>5.0521209166666701</c:v>
                </c:pt>
                <c:pt idx="3639">
                  <c:v>5.0535096250000002</c:v>
                </c:pt>
                <c:pt idx="3640">
                  <c:v>5.0548983333333402</c:v>
                </c:pt>
                <c:pt idx="3641">
                  <c:v>5.0562870416666694</c:v>
                </c:pt>
                <c:pt idx="3642">
                  <c:v>5.0576757499999996</c:v>
                </c:pt>
                <c:pt idx="3643">
                  <c:v>5.0590644583333404</c:v>
                </c:pt>
                <c:pt idx="3644">
                  <c:v>5.0604531666666706</c:v>
                </c:pt>
                <c:pt idx="3645">
                  <c:v>5.0618418750000007</c:v>
                </c:pt>
                <c:pt idx="3646">
                  <c:v>5.0632305833333398</c:v>
                </c:pt>
                <c:pt idx="3647">
                  <c:v>5.0646192916666699</c:v>
                </c:pt>
                <c:pt idx="3648">
                  <c:v>5.0660080000000001</c:v>
                </c:pt>
                <c:pt idx="3649">
                  <c:v>5.06739670833334</c:v>
                </c:pt>
                <c:pt idx="3650">
                  <c:v>5.0687854166666702</c:v>
                </c:pt>
                <c:pt idx="3651">
                  <c:v>5.0701741249999994</c:v>
                </c:pt>
                <c:pt idx="3652">
                  <c:v>5.0715628333333402</c:v>
                </c:pt>
                <c:pt idx="3653">
                  <c:v>5.0729515416666704</c:v>
                </c:pt>
                <c:pt idx="3654">
                  <c:v>5.0743402500000006</c:v>
                </c:pt>
                <c:pt idx="3655">
                  <c:v>5.0757289583333396</c:v>
                </c:pt>
                <c:pt idx="3656">
                  <c:v>5.0771176666666697</c:v>
                </c:pt>
                <c:pt idx="3657">
                  <c:v>5.0785063749999999</c:v>
                </c:pt>
                <c:pt idx="3658">
                  <c:v>5.0798950833333407</c:v>
                </c:pt>
                <c:pt idx="3659">
                  <c:v>5.08128379166667</c:v>
                </c:pt>
                <c:pt idx="3660">
                  <c:v>5.0826725000000001</c:v>
                </c:pt>
                <c:pt idx="3661">
                  <c:v>5.0840612083333401</c:v>
                </c:pt>
                <c:pt idx="3662">
                  <c:v>5.0854499166666702</c:v>
                </c:pt>
                <c:pt idx="3663">
                  <c:v>5.0868386250000004</c:v>
                </c:pt>
                <c:pt idx="3664">
                  <c:v>5.0882273333333394</c:v>
                </c:pt>
                <c:pt idx="3665">
                  <c:v>5.0896160416666696</c:v>
                </c:pt>
                <c:pt idx="3666">
                  <c:v>5.0910047499999997</c:v>
                </c:pt>
                <c:pt idx="3667">
                  <c:v>5.0923934583333406</c:v>
                </c:pt>
                <c:pt idx="3668">
                  <c:v>5.0937821666666707</c:v>
                </c:pt>
                <c:pt idx="3669">
                  <c:v>5.095170875</c:v>
                </c:pt>
                <c:pt idx="3670">
                  <c:v>5.0965595833333399</c:v>
                </c:pt>
                <c:pt idx="3671">
                  <c:v>5.0979482916666701</c:v>
                </c:pt>
                <c:pt idx="3672">
                  <c:v>5.0993370000000002</c:v>
                </c:pt>
                <c:pt idx="3673">
                  <c:v>5.1007257083333402</c:v>
                </c:pt>
                <c:pt idx="3674">
                  <c:v>5.1021144166666694</c:v>
                </c:pt>
                <c:pt idx="3675">
                  <c:v>5.1035031249999996</c:v>
                </c:pt>
                <c:pt idx="3676">
                  <c:v>5.1048918333333404</c:v>
                </c:pt>
                <c:pt idx="3677">
                  <c:v>5.1062805416666706</c:v>
                </c:pt>
                <c:pt idx="3678">
                  <c:v>5.1076692500000007</c:v>
                </c:pt>
                <c:pt idx="3679">
                  <c:v>5.1090579583333398</c:v>
                </c:pt>
                <c:pt idx="3680">
                  <c:v>5.1104466666666699</c:v>
                </c:pt>
                <c:pt idx="3681">
                  <c:v>5.1118353750000001</c:v>
                </c:pt>
                <c:pt idx="3682">
                  <c:v>5.11322408333334</c:v>
                </c:pt>
                <c:pt idx="3683">
                  <c:v>5.1146127916666702</c:v>
                </c:pt>
                <c:pt idx="3684">
                  <c:v>5.1160014999999994</c:v>
                </c:pt>
                <c:pt idx="3685">
                  <c:v>5.1173902083333402</c:v>
                </c:pt>
                <c:pt idx="3686">
                  <c:v>5.1187789166666704</c:v>
                </c:pt>
                <c:pt idx="3687">
                  <c:v>5.1201676250000006</c:v>
                </c:pt>
                <c:pt idx="3688">
                  <c:v>5.1215563333333396</c:v>
                </c:pt>
                <c:pt idx="3689">
                  <c:v>5.1229450416666698</c:v>
                </c:pt>
                <c:pt idx="3690">
                  <c:v>5.1243337499999999</c:v>
                </c:pt>
                <c:pt idx="3691">
                  <c:v>5.1257224583333407</c:v>
                </c:pt>
                <c:pt idx="3692">
                  <c:v>5.12711116666667</c:v>
                </c:pt>
                <c:pt idx="3693">
                  <c:v>5.1284998750000002</c:v>
                </c:pt>
                <c:pt idx="3694">
                  <c:v>5.1298885833333401</c:v>
                </c:pt>
                <c:pt idx="3695">
                  <c:v>5.1312772916666702</c:v>
                </c:pt>
                <c:pt idx="3696">
                  <c:v>5.1326660000000004</c:v>
                </c:pt>
                <c:pt idx="3697">
                  <c:v>5.1340547083333394</c:v>
                </c:pt>
                <c:pt idx="3698">
                  <c:v>5.1354434166666696</c:v>
                </c:pt>
                <c:pt idx="3699">
                  <c:v>5.1368321249999997</c:v>
                </c:pt>
                <c:pt idx="3700">
                  <c:v>5.1382208333333406</c:v>
                </c:pt>
                <c:pt idx="3701">
                  <c:v>5.1396095416666707</c:v>
                </c:pt>
                <c:pt idx="3702">
                  <c:v>5.14099825</c:v>
                </c:pt>
                <c:pt idx="3703">
                  <c:v>5.1423869583333399</c:v>
                </c:pt>
                <c:pt idx="3704">
                  <c:v>5.1437756666666701</c:v>
                </c:pt>
                <c:pt idx="3705">
                  <c:v>5.1451643750000002</c:v>
                </c:pt>
                <c:pt idx="3706">
                  <c:v>5.1465530833333402</c:v>
                </c:pt>
                <c:pt idx="3707">
                  <c:v>5.1479417916666694</c:v>
                </c:pt>
                <c:pt idx="3708">
                  <c:v>5.1493304999999996</c:v>
                </c:pt>
                <c:pt idx="3709">
                  <c:v>5.1507192083333404</c:v>
                </c:pt>
                <c:pt idx="3710">
                  <c:v>5.1521079166666706</c:v>
                </c:pt>
                <c:pt idx="3711">
                  <c:v>5.1534966250000007</c:v>
                </c:pt>
                <c:pt idx="3712">
                  <c:v>5.1548853333333398</c:v>
                </c:pt>
                <c:pt idx="3713">
                  <c:v>5.1562740416666699</c:v>
                </c:pt>
                <c:pt idx="3714">
                  <c:v>5.1576627500000001</c:v>
                </c:pt>
                <c:pt idx="3715">
                  <c:v>5.15905145833334</c:v>
                </c:pt>
                <c:pt idx="3716">
                  <c:v>5.1604401666666702</c:v>
                </c:pt>
                <c:pt idx="3717">
                  <c:v>5.1618288749999994</c:v>
                </c:pt>
                <c:pt idx="3718">
                  <c:v>5.1632175833333402</c:v>
                </c:pt>
                <c:pt idx="3719">
                  <c:v>5.1646062916666704</c:v>
                </c:pt>
                <c:pt idx="3720">
                  <c:v>5.1659950000000006</c:v>
                </c:pt>
                <c:pt idx="3721">
                  <c:v>5.1673837083333396</c:v>
                </c:pt>
                <c:pt idx="3722">
                  <c:v>5.1687724166666698</c:v>
                </c:pt>
                <c:pt idx="3723">
                  <c:v>5.1701611249999999</c:v>
                </c:pt>
                <c:pt idx="3724">
                  <c:v>5.1715498333333407</c:v>
                </c:pt>
                <c:pt idx="3725">
                  <c:v>5.17293854166667</c:v>
                </c:pt>
                <c:pt idx="3726">
                  <c:v>5.1743272500000002</c:v>
                </c:pt>
                <c:pt idx="3727">
                  <c:v>5.1757159583333401</c:v>
                </c:pt>
                <c:pt idx="3728">
                  <c:v>5.1771046666666702</c:v>
                </c:pt>
                <c:pt idx="3729">
                  <c:v>5.1784933750000004</c:v>
                </c:pt>
                <c:pt idx="3730">
                  <c:v>5.1798820833333394</c:v>
                </c:pt>
                <c:pt idx="3731">
                  <c:v>5.1812707916666696</c:v>
                </c:pt>
                <c:pt idx="3732">
                  <c:v>5.1826594999999998</c:v>
                </c:pt>
                <c:pt idx="3733">
                  <c:v>5.1840482083333406</c:v>
                </c:pt>
                <c:pt idx="3734">
                  <c:v>5.1854369166666707</c:v>
                </c:pt>
                <c:pt idx="3735">
                  <c:v>5.186825625</c:v>
                </c:pt>
                <c:pt idx="3736">
                  <c:v>5.1882143333333399</c:v>
                </c:pt>
                <c:pt idx="3737">
                  <c:v>5.1896030416666701</c:v>
                </c:pt>
                <c:pt idx="3738">
                  <c:v>5.1909917500000002</c:v>
                </c:pt>
                <c:pt idx="3739">
                  <c:v>5.1923804583333402</c:v>
                </c:pt>
                <c:pt idx="3740">
                  <c:v>5.1937691666666694</c:v>
                </c:pt>
                <c:pt idx="3741">
                  <c:v>5.1951578749999996</c:v>
                </c:pt>
                <c:pt idx="3742">
                  <c:v>5.1965465833333404</c:v>
                </c:pt>
                <c:pt idx="3743">
                  <c:v>5.1979352916666706</c:v>
                </c:pt>
                <c:pt idx="3744">
                  <c:v>5.1993240000000007</c:v>
                </c:pt>
                <c:pt idx="3745">
                  <c:v>5.2007127083333398</c:v>
                </c:pt>
                <c:pt idx="3746">
                  <c:v>5.2021014166666699</c:v>
                </c:pt>
                <c:pt idx="3747">
                  <c:v>5.2034901250000001</c:v>
                </c:pt>
                <c:pt idx="3748">
                  <c:v>5.20487883333334</c:v>
                </c:pt>
                <c:pt idx="3749">
                  <c:v>5.2062675416666702</c:v>
                </c:pt>
                <c:pt idx="3750">
                  <c:v>5.2076562499999994</c:v>
                </c:pt>
                <c:pt idx="3751">
                  <c:v>5.2090449583333402</c:v>
                </c:pt>
                <c:pt idx="3752">
                  <c:v>5.2104336666666704</c:v>
                </c:pt>
                <c:pt idx="3753">
                  <c:v>5.2118223750000006</c:v>
                </c:pt>
                <c:pt idx="3754">
                  <c:v>5.2132110833333396</c:v>
                </c:pt>
                <c:pt idx="3755">
                  <c:v>5.2145997916666698</c:v>
                </c:pt>
                <c:pt idx="3756">
                  <c:v>5.2159884999999999</c:v>
                </c:pt>
                <c:pt idx="3757">
                  <c:v>5.2173772083333407</c:v>
                </c:pt>
                <c:pt idx="3758">
                  <c:v>5.21876591666667</c:v>
                </c:pt>
                <c:pt idx="3759">
                  <c:v>5.2201546250000002</c:v>
                </c:pt>
                <c:pt idx="3760">
                  <c:v>5.2215433333333401</c:v>
                </c:pt>
                <c:pt idx="3761">
                  <c:v>5.2229320416666702</c:v>
                </c:pt>
                <c:pt idx="3762">
                  <c:v>5.2243207500000004</c:v>
                </c:pt>
                <c:pt idx="3763">
                  <c:v>5.2257094583333394</c:v>
                </c:pt>
                <c:pt idx="3764">
                  <c:v>5.2270981666666696</c:v>
                </c:pt>
                <c:pt idx="3765">
                  <c:v>5.2284868749999998</c:v>
                </c:pt>
                <c:pt idx="3766">
                  <c:v>5.2298755833333406</c:v>
                </c:pt>
                <c:pt idx="3767">
                  <c:v>5.2312642916666707</c:v>
                </c:pt>
                <c:pt idx="3768">
                  <c:v>5.232653</c:v>
                </c:pt>
                <c:pt idx="3769">
                  <c:v>5.2340417083333399</c:v>
                </c:pt>
                <c:pt idx="3770">
                  <c:v>5.2354304166666701</c:v>
                </c:pt>
                <c:pt idx="3771">
                  <c:v>5.2368191250000002</c:v>
                </c:pt>
                <c:pt idx="3772">
                  <c:v>5.2382078333333402</c:v>
                </c:pt>
                <c:pt idx="3773">
                  <c:v>5.2395965416666694</c:v>
                </c:pt>
                <c:pt idx="3774">
                  <c:v>5.2409852499999996</c:v>
                </c:pt>
                <c:pt idx="3775">
                  <c:v>5.2423739583333404</c:v>
                </c:pt>
                <c:pt idx="3776">
                  <c:v>5.2437626666666706</c:v>
                </c:pt>
                <c:pt idx="3777">
                  <c:v>5.2451513750000007</c:v>
                </c:pt>
                <c:pt idx="3778">
                  <c:v>5.2465400833333398</c:v>
                </c:pt>
                <c:pt idx="3779">
                  <c:v>5.2479287916666699</c:v>
                </c:pt>
                <c:pt idx="3780">
                  <c:v>5.2493175000000001</c:v>
                </c:pt>
                <c:pt idx="3781">
                  <c:v>5.25070620833334</c:v>
                </c:pt>
                <c:pt idx="3782">
                  <c:v>5.2520949166666702</c:v>
                </c:pt>
                <c:pt idx="3783">
                  <c:v>5.2534836249999994</c:v>
                </c:pt>
                <c:pt idx="3784">
                  <c:v>5.2548723333333403</c:v>
                </c:pt>
                <c:pt idx="3785">
                  <c:v>5.2562610416666704</c:v>
                </c:pt>
                <c:pt idx="3786">
                  <c:v>5.2576497500000006</c:v>
                </c:pt>
                <c:pt idx="3787">
                  <c:v>5.2590384583333396</c:v>
                </c:pt>
                <c:pt idx="3788">
                  <c:v>5.2604271666666698</c:v>
                </c:pt>
                <c:pt idx="3789">
                  <c:v>5.2618158749999999</c:v>
                </c:pt>
                <c:pt idx="3790">
                  <c:v>5.2632045833333407</c:v>
                </c:pt>
                <c:pt idx="3791">
                  <c:v>5.26459329166667</c:v>
                </c:pt>
                <c:pt idx="3792">
                  <c:v>5.2659820000000002</c:v>
                </c:pt>
                <c:pt idx="3793">
                  <c:v>5.2673707083333401</c:v>
                </c:pt>
                <c:pt idx="3794">
                  <c:v>5.2687594166666702</c:v>
                </c:pt>
                <c:pt idx="3795">
                  <c:v>5.2701481250000004</c:v>
                </c:pt>
                <c:pt idx="3796">
                  <c:v>5.2715368333333394</c:v>
                </c:pt>
                <c:pt idx="3797">
                  <c:v>5.2729255416666696</c:v>
                </c:pt>
                <c:pt idx="3798">
                  <c:v>5.2743142499999998</c:v>
                </c:pt>
                <c:pt idx="3799">
                  <c:v>5.2757029583333406</c:v>
                </c:pt>
                <c:pt idx="3800">
                  <c:v>5.2770916666666707</c:v>
                </c:pt>
                <c:pt idx="3801">
                  <c:v>5.278480375</c:v>
                </c:pt>
                <c:pt idx="3802">
                  <c:v>5.2798690833333399</c:v>
                </c:pt>
                <c:pt idx="3803">
                  <c:v>5.2812577916666701</c:v>
                </c:pt>
                <c:pt idx="3804">
                  <c:v>5.2826465000000002</c:v>
                </c:pt>
                <c:pt idx="3805">
                  <c:v>5.2840352083333402</c:v>
                </c:pt>
                <c:pt idx="3806">
                  <c:v>5.2854239166666694</c:v>
                </c:pt>
                <c:pt idx="3807">
                  <c:v>5.2868126249999996</c:v>
                </c:pt>
                <c:pt idx="3808">
                  <c:v>5.2882013333333404</c:v>
                </c:pt>
                <c:pt idx="3809">
                  <c:v>5.2895900416666706</c:v>
                </c:pt>
                <c:pt idx="3810">
                  <c:v>5.2909787500000007</c:v>
                </c:pt>
                <c:pt idx="3811">
                  <c:v>5.2923674583333398</c:v>
                </c:pt>
                <c:pt idx="3812">
                  <c:v>5.2937561666666699</c:v>
                </c:pt>
                <c:pt idx="3813">
                  <c:v>5.2951448750000001</c:v>
                </c:pt>
                <c:pt idx="3814">
                  <c:v>5.29653358333334</c:v>
                </c:pt>
                <c:pt idx="3815">
                  <c:v>5.2979222916666702</c:v>
                </c:pt>
                <c:pt idx="3816">
                  <c:v>5.2993109999999994</c:v>
                </c:pt>
                <c:pt idx="3817">
                  <c:v>5.3006997083333403</c:v>
                </c:pt>
                <c:pt idx="3818">
                  <c:v>5.3020884166666704</c:v>
                </c:pt>
                <c:pt idx="3819">
                  <c:v>5.3034771250000006</c:v>
                </c:pt>
                <c:pt idx="3820">
                  <c:v>5.3048658333333396</c:v>
                </c:pt>
                <c:pt idx="3821">
                  <c:v>5.3062545416666698</c:v>
                </c:pt>
                <c:pt idx="3822">
                  <c:v>5.3076432499999999</c:v>
                </c:pt>
                <c:pt idx="3823">
                  <c:v>5.3090319583333399</c:v>
                </c:pt>
                <c:pt idx="3824">
                  <c:v>5.31042066666667</c:v>
                </c:pt>
                <c:pt idx="3825">
                  <c:v>5.3118093750000002</c:v>
                </c:pt>
                <c:pt idx="3826">
                  <c:v>5.3131980833333401</c:v>
                </c:pt>
                <c:pt idx="3827">
                  <c:v>5.3145867916666703</c:v>
                </c:pt>
                <c:pt idx="3828">
                  <c:v>5.3159755000000004</c:v>
                </c:pt>
                <c:pt idx="3829">
                  <c:v>5.3173642083333394</c:v>
                </c:pt>
                <c:pt idx="3830">
                  <c:v>5.3187529166666696</c:v>
                </c:pt>
                <c:pt idx="3831">
                  <c:v>5.3201416249999998</c:v>
                </c:pt>
                <c:pt idx="3832">
                  <c:v>5.3215303333333406</c:v>
                </c:pt>
                <c:pt idx="3833">
                  <c:v>5.3229190416666707</c:v>
                </c:pt>
                <c:pt idx="3834">
                  <c:v>5.32430775</c:v>
                </c:pt>
                <c:pt idx="3835">
                  <c:v>5.3256964583333399</c:v>
                </c:pt>
                <c:pt idx="3836">
                  <c:v>5.3270851666666701</c:v>
                </c:pt>
                <c:pt idx="3837">
                  <c:v>5.3284738750000002</c:v>
                </c:pt>
                <c:pt idx="3838">
                  <c:v>5.3298625833333402</c:v>
                </c:pt>
                <c:pt idx="3839">
                  <c:v>5.3312512916666694</c:v>
                </c:pt>
                <c:pt idx="3840">
                  <c:v>5.3326399999999996</c:v>
                </c:pt>
                <c:pt idx="3841">
                  <c:v>5.3340287083333404</c:v>
                </c:pt>
                <c:pt idx="3842">
                  <c:v>5.3354174166666706</c:v>
                </c:pt>
                <c:pt idx="3843">
                  <c:v>5.3368061250000007</c:v>
                </c:pt>
                <c:pt idx="3844">
                  <c:v>5.3381948333333398</c:v>
                </c:pt>
                <c:pt idx="3845">
                  <c:v>5.3395835416666699</c:v>
                </c:pt>
                <c:pt idx="3846">
                  <c:v>5.3409722500000001</c:v>
                </c:pt>
                <c:pt idx="3847">
                  <c:v>5.34236095833334</c:v>
                </c:pt>
                <c:pt idx="3848">
                  <c:v>5.3437496666666702</c:v>
                </c:pt>
                <c:pt idx="3849">
                  <c:v>5.3451383749999994</c:v>
                </c:pt>
                <c:pt idx="3850">
                  <c:v>5.3465270833333403</c:v>
                </c:pt>
                <c:pt idx="3851">
                  <c:v>5.3479157916666704</c:v>
                </c:pt>
                <c:pt idx="3852">
                  <c:v>5.3493045000000006</c:v>
                </c:pt>
                <c:pt idx="3853">
                  <c:v>5.3506932083333396</c:v>
                </c:pt>
                <c:pt idx="3854">
                  <c:v>5.3520819166666698</c:v>
                </c:pt>
                <c:pt idx="3855">
                  <c:v>5.3534706249999999</c:v>
                </c:pt>
                <c:pt idx="3856">
                  <c:v>5.3548593333333399</c:v>
                </c:pt>
                <c:pt idx="3857">
                  <c:v>5.35624804166667</c:v>
                </c:pt>
                <c:pt idx="3858">
                  <c:v>5.3576367500000002</c:v>
                </c:pt>
                <c:pt idx="3859">
                  <c:v>5.3590254583333401</c:v>
                </c:pt>
                <c:pt idx="3860">
                  <c:v>5.3604141666666703</c:v>
                </c:pt>
                <c:pt idx="3861">
                  <c:v>5.3618028750000004</c:v>
                </c:pt>
                <c:pt idx="3862">
                  <c:v>5.3631915833333395</c:v>
                </c:pt>
                <c:pt idx="3863">
                  <c:v>5.3645802916666696</c:v>
                </c:pt>
                <c:pt idx="3864">
                  <c:v>5.3659689999999998</c:v>
                </c:pt>
                <c:pt idx="3865">
                  <c:v>5.3673577083333406</c:v>
                </c:pt>
                <c:pt idx="3866">
                  <c:v>5.3687464166666699</c:v>
                </c:pt>
                <c:pt idx="3867">
                  <c:v>5.370135125</c:v>
                </c:pt>
                <c:pt idx="3868">
                  <c:v>5.3715238333333399</c:v>
                </c:pt>
                <c:pt idx="3869">
                  <c:v>5.3729125416666701</c:v>
                </c:pt>
                <c:pt idx="3870">
                  <c:v>5.3743012500000003</c:v>
                </c:pt>
                <c:pt idx="3871">
                  <c:v>5.3756899583333402</c:v>
                </c:pt>
                <c:pt idx="3872">
                  <c:v>5.3770786666666694</c:v>
                </c:pt>
                <c:pt idx="3873">
                  <c:v>5.3784673749999996</c:v>
                </c:pt>
                <c:pt idx="3874">
                  <c:v>5.3798560833333404</c:v>
                </c:pt>
                <c:pt idx="3875">
                  <c:v>5.3812447916666706</c:v>
                </c:pt>
                <c:pt idx="3876">
                  <c:v>5.3826335000000007</c:v>
                </c:pt>
                <c:pt idx="3877">
                  <c:v>5.3840222083333398</c:v>
                </c:pt>
                <c:pt idx="3878">
                  <c:v>5.3854109166666699</c:v>
                </c:pt>
                <c:pt idx="3879">
                  <c:v>5.3867996250000001</c:v>
                </c:pt>
                <c:pt idx="3880">
                  <c:v>5.38818833333334</c:v>
                </c:pt>
                <c:pt idx="3881">
                  <c:v>5.3895770416666702</c:v>
                </c:pt>
                <c:pt idx="3882">
                  <c:v>5.3909657499999994</c:v>
                </c:pt>
                <c:pt idx="3883">
                  <c:v>5.3923544583333403</c:v>
                </c:pt>
                <c:pt idx="3884">
                  <c:v>5.3937431666666704</c:v>
                </c:pt>
                <c:pt idx="3885">
                  <c:v>5.3951318750000006</c:v>
                </c:pt>
                <c:pt idx="3886">
                  <c:v>5.3965205833333396</c:v>
                </c:pt>
                <c:pt idx="3887">
                  <c:v>5.3979092916666698</c:v>
                </c:pt>
                <c:pt idx="3888">
                  <c:v>5.3992979999999999</c:v>
                </c:pt>
                <c:pt idx="3889">
                  <c:v>5.4006867083333399</c:v>
                </c:pt>
                <c:pt idx="3890">
                  <c:v>5.40207541666667</c:v>
                </c:pt>
                <c:pt idx="3891">
                  <c:v>5.4034641250000002</c:v>
                </c:pt>
                <c:pt idx="3892">
                  <c:v>5.4048528333333401</c:v>
                </c:pt>
                <c:pt idx="3893">
                  <c:v>5.4062415416666703</c:v>
                </c:pt>
                <c:pt idx="3894">
                  <c:v>5.4076302500000004</c:v>
                </c:pt>
                <c:pt idx="3895">
                  <c:v>5.4090189583333395</c:v>
                </c:pt>
                <c:pt idx="3896">
                  <c:v>5.4104076666666696</c:v>
                </c:pt>
                <c:pt idx="3897">
                  <c:v>5.4117963749999998</c:v>
                </c:pt>
                <c:pt idx="3898">
                  <c:v>5.4131850833333406</c:v>
                </c:pt>
                <c:pt idx="3899">
                  <c:v>5.4145737916666699</c:v>
                </c:pt>
                <c:pt idx="3900">
                  <c:v>5.4159625</c:v>
                </c:pt>
                <c:pt idx="3901">
                  <c:v>5.4173512083333399</c:v>
                </c:pt>
                <c:pt idx="3902">
                  <c:v>5.4187399166666701</c:v>
                </c:pt>
                <c:pt idx="3903">
                  <c:v>5.4201286250000003</c:v>
                </c:pt>
                <c:pt idx="3904">
                  <c:v>5.4215173333333402</c:v>
                </c:pt>
                <c:pt idx="3905">
                  <c:v>5.4229060416666695</c:v>
                </c:pt>
                <c:pt idx="3906">
                  <c:v>5.4242947499999996</c:v>
                </c:pt>
                <c:pt idx="3907">
                  <c:v>5.4256834583333404</c:v>
                </c:pt>
                <c:pt idx="3908">
                  <c:v>5.4270721666666706</c:v>
                </c:pt>
                <c:pt idx="3909">
                  <c:v>5.4284608749999999</c:v>
                </c:pt>
                <c:pt idx="3910">
                  <c:v>5.4298495833333398</c:v>
                </c:pt>
                <c:pt idx="3911">
                  <c:v>5.4312382916666699</c:v>
                </c:pt>
                <c:pt idx="3912">
                  <c:v>5.4326270000000001</c:v>
                </c:pt>
                <c:pt idx="3913">
                  <c:v>5.43401570833334</c:v>
                </c:pt>
                <c:pt idx="3914">
                  <c:v>5.4354044166666702</c:v>
                </c:pt>
                <c:pt idx="3915">
                  <c:v>5.4367931249999994</c:v>
                </c:pt>
                <c:pt idx="3916">
                  <c:v>5.4381818333333403</c:v>
                </c:pt>
                <c:pt idx="3917">
                  <c:v>5.4395705416666704</c:v>
                </c:pt>
                <c:pt idx="3918">
                  <c:v>5.4409592500000006</c:v>
                </c:pt>
                <c:pt idx="3919">
                  <c:v>5.4423479583333396</c:v>
                </c:pt>
                <c:pt idx="3920">
                  <c:v>5.4437366666666698</c:v>
                </c:pt>
                <c:pt idx="3921">
                  <c:v>5.4451253749999999</c:v>
                </c:pt>
                <c:pt idx="3922">
                  <c:v>5.4465140833333399</c:v>
                </c:pt>
                <c:pt idx="3923">
                  <c:v>5.44790279166667</c:v>
                </c:pt>
                <c:pt idx="3924">
                  <c:v>5.4492915000000002</c:v>
                </c:pt>
                <c:pt idx="3925">
                  <c:v>5.4506802083333401</c:v>
                </c:pt>
                <c:pt idx="3926">
                  <c:v>5.4520689166666703</c:v>
                </c:pt>
                <c:pt idx="3927">
                  <c:v>5.4534576250000004</c:v>
                </c:pt>
                <c:pt idx="3928">
                  <c:v>5.4548463333333395</c:v>
                </c:pt>
                <c:pt idx="3929">
                  <c:v>5.4562350416666696</c:v>
                </c:pt>
                <c:pt idx="3930">
                  <c:v>5.4576237499999998</c:v>
                </c:pt>
                <c:pt idx="3931">
                  <c:v>5.4590124583333406</c:v>
                </c:pt>
                <c:pt idx="3932">
                  <c:v>5.4604011666666699</c:v>
                </c:pt>
                <c:pt idx="3933">
                  <c:v>5.461789875</c:v>
                </c:pt>
                <c:pt idx="3934">
                  <c:v>5.4631785833333399</c:v>
                </c:pt>
                <c:pt idx="3935">
                  <c:v>5.4645672916666701</c:v>
                </c:pt>
                <c:pt idx="3936">
                  <c:v>5.4659560000000003</c:v>
                </c:pt>
                <c:pt idx="3937">
                  <c:v>5.4673447083333402</c:v>
                </c:pt>
                <c:pt idx="3938">
                  <c:v>5.4687334166666695</c:v>
                </c:pt>
                <c:pt idx="3939">
                  <c:v>5.4701221249999996</c:v>
                </c:pt>
                <c:pt idx="3940">
                  <c:v>5.4715108333333404</c:v>
                </c:pt>
                <c:pt idx="3941">
                  <c:v>5.4728995416666706</c:v>
                </c:pt>
                <c:pt idx="3942">
                  <c:v>5.4742882499999999</c:v>
                </c:pt>
                <c:pt idx="3943">
                  <c:v>5.4756769583333398</c:v>
                </c:pt>
                <c:pt idx="3944">
                  <c:v>5.4770656666666699</c:v>
                </c:pt>
                <c:pt idx="3945">
                  <c:v>5.4784543750000001</c:v>
                </c:pt>
                <c:pt idx="3946">
                  <c:v>5.47984308333334</c:v>
                </c:pt>
                <c:pt idx="3947">
                  <c:v>5.4812317916666702</c:v>
                </c:pt>
                <c:pt idx="3948">
                  <c:v>5.4826204999999995</c:v>
                </c:pt>
                <c:pt idx="3949">
                  <c:v>5.4840092083333403</c:v>
                </c:pt>
                <c:pt idx="3950">
                  <c:v>5.4853979166666704</c:v>
                </c:pt>
                <c:pt idx="3951">
                  <c:v>5.4867866250000006</c:v>
                </c:pt>
                <c:pt idx="3952">
                  <c:v>5.4881753333333396</c:v>
                </c:pt>
                <c:pt idx="3953">
                  <c:v>5.4895640416666698</c:v>
                </c:pt>
                <c:pt idx="3954">
                  <c:v>5.4909527499999999</c:v>
                </c:pt>
                <c:pt idx="3955">
                  <c:v>5.4923414583333399</c:v>
                </c:pt>
                <c:pt idx="3956">
                  <c:v>5.49373016666667</c:v>
                </c:pt>
                <c:pt idx="3957">
                  <c:v>5.4951188750000002</c:v>
                </c:pt>
                <c:pt idx="3958">
                  <c:v>5.4965075833333401</c:v>
                </c:pt>
                <c:pt idx="3959">
                  <c:v>5.4978962916666703</c:v>
                </c:pt>
                <c:pt idx="3960">
                  <c:v>5.4992850000000004</c:v>
                </c:pt>
                <c:pt idx="3961">
                  <c:v>5.5006737083333395</c:v>
                </c:pt>
                <c:pt idx="3962">
                  <c:v>5.5020624166666696</c:v>
                </c:pt>
                <c:pt idx="3963">
                  <c:v>5.5034511249999998</c:v>
                </c:pt>
                <c:pt idx="3964">
                  <c:v>5.5048398333333406</c:v>
                </c:pt>
                <c:pt idx="3965">
                  <c:v>5.5062285416666699</c:v>
                </c:pt>
                <c:pt idx="3966">
                  <c:v>5.50761725</c:v>
                </c:pt>
                <c:pt idx="3967">
                  <c:v>5.5090059583333399</c:v>
                </c:pt>
                <c:pt idx="3968">
                  <c:v>5.5103946666666701</c:v>
                </c:pt>
                <c:pt idx="3969">
                  <c:v>5.5117833750000003</c:v>
                </c:pt>
                <c:pt idx="3970">
                  <c:v>5.5131720833333402</c:v>
                </c:pt>
                <c:pt idx="3971">
                  <c:v>5.5145607916666695</c:v>
                </c:pt>
                <c:pt idx="3972">
                  <c:v>5.5159494999999996</c:v>
                </c:pt>
                <c:pt idx="3973">
                  <c:v>5.5173382083333404</c:v>
                </c:pt>
                <c:pt idx="3974">
                  <c:v>5.5187269166666706</c:v>
                </c:pt>
                <c:pt idx="3975">
                  <c:v>5.5201156249999999</c:v>
                </c:pt>
                <c:pt idx="3976">
                  <c:v>5.5215043333333398</c:v>
                </c:pt>
                <c:pt idx="3977">
                  <c:v>5.5228930416666699</c:v>
                </c:pt>
                <c:pt idx="3978">
                  <c:v>5.5242817500000001</c:v>
                </c:pt>
                <c:pt idx="3979">
                  <c:v>5.52567045833334</c:v>
                </c:pt>
                <c:pt idx="3980">
                  <c:v>5.5270591666666702</c:v>
                </c:pt>
                <c:pt idx="3981">
                  <c:v>5.5284478749999995</c:v>
                </c:pt>
                <c:pt idx="3982">
                  <c:v>5.5298365833333403</c:v>
                </c:pt>
                <c:pt idx="3983">
                  <c:v>5.5312252916666704</c:v>
                </c:pt>
                <c:pt idx="3984">
                  <c:v>5.5326140000000006</c:v>
                </c:pt>
                <c:pt idx="3985">
                  <c:v>5.5340027083333396</c:v>
                </c:pt>
                <c:pt idx="3986">
                  <c:v>5.5353914166666698</c:v>
                </c:pt>
                <c:pt idx="3987">
                  <c:v>5.5367801249999999</c:v>
                </c:pt>
                <c:pt idx="3988">
                  <c:v>5.5381688333333399</c:v>
                </c:pt>
                <c:pt idx="3989">
                  <c:v>5.53955754166667</c:v>
                </c:pt>
                <c:pt idx="3990">
                  <c:v>5.5409462500000002</c:v>
                </c:pt>
                <c:pt idx="3991">
                  <c:v>5.5423349583333401</c:v>
                </c:pt>
                <c:pt idx="3992">
                  <c:v>5.5437236666666703</c:v>
                </c:pt>
                <c:pt idx="3993">
                  <c:v>5.5451123750000004</c:v>
                </c:pt>
                <c:pt idx="3994">
                  <c:v>5.5465010833333395</c:v>
                </c:pt>
                <c:pt idx="3995">
                  <c:v>5.5478897916666696</c:v>
                </c:pt>
                <c:pt idx="3996">
                  <c:v>5.5492784999999998</c:v>
                </c:pt>
                <c:pt idx="3997">
                  <c:v>5.5506672083333406</c:v>
                </c:pt>
                <c:pt idx="3998">
                  <c:v>5.5520559166666699</c:v>
                </c:pt>
                <c:pt idx="3999">
                  <c:v>5.553444625</c:v>
                </c:pt>
                <c:pt idx="4000">
                  <c:v>5.55483333333334</c:v>
                </c:pt>
                <c:pt idx="4001">
                  <c:v>5.5562220416666701</c:v>
                </c:pt>
                <c:pt idx="4002">
                  <c:v>5.5576107500000003</c:v>
                </c:pt>
                <c:pt idx="4003">
                  <c:v>5.5589994583333402</c:v>
                </c:pt>
                <c:pt idx="4004">
                  <c:v>5.5603881666666695</c:v>
                </c:pt>
                <c:pt idx="4005">
                  <c:v>5.5617768749999996</c:v>
                </c:pt>
                <c:pt idx="4006">
                  <c:v>5.5631655833333404</c:v>
                </c:pt>
                <c:pt idx="4007">
                  <c:v>5.5645542916666706</c:v>
                </c:pt>
                <c:pt idx="4008">
                  <c:v>5.5659429999999999</c:v>
                </c:pt>
                <c:pt idx="4009">
                  <c:v>5.5673317083333398</c:v>
                </c:pt>
                <c:pt idx="4010">
                  <c:v>5.5687204166666699</c:v>
                </c:pt>
                <c:pt idx="4011">
                  <c:v>5.5701091250000001</c:v>
                </c:pt>
                <c:pt idx="4012">
                  <c:v>5.57149783333334</c:v>
                </c:pt>
                <c:pt idx="4013">
                  <c:v>5.5728865416666702</c:v>
                </c:pt>
                <c:pt idx="4014">
                  <c:v>5.5742752499999995</c:v>
                </c:pt>
                <c:pt idx="4015">
                  <c:v>5.5756639583333403</c:v>
                </c:pt>
                <c:pt idx="4016">
                  <c:v>5.5770526666666704</c:v>
                </c:pt>
                <c:pt idx="4017">
                  <c:v>5.5784413750000006</c:v>
                </c:pt>
                <c:pt idx="4018">
                  <c:v>5.5798300833333396</c:v>
                </c:pt>
                <c:pt idx="4019">
                  <c:v>5.5812187916666698</c:v>
                </c:pt>
                <c:pt idx="4020">
                  <c:v>5.5826074999999999</c:v>
                </c:pt>
                <c:pt idx="4021">
                  <c:v>5.5839962083333399</c:v>
                </c:pt>
                <c:pt idx="4022">
                  <c:v>5.58538491666667</c:v>
                </c:pt>
                <c:pt idx="4023">
                  <c:v>5.5867736250000002</c:v>
                </c:pt>
                <c:pt idx="4024">
                  <c:v>5.5881623333333401</c:v>
                </c:pt>
                <c:pt idx="4025">
                  <c:v>5.5895510416666703</c:v>
                </c:pt>
                <c:pt idx="4026">
                  <c:v>5.5909397500000004</c:v>
                </c:pt>
                <c:pt idx="4027">
                  <c:v>5.5923284583333395</c:v>
                </c:pt>
                <c:pt idx="4028">
                  <c:v>5.5937171666666696</c:v>
                </c:pt>
                <c:pt idx="4029">
                  <c:v>5.5951058749999998</c:v>
                </c:pt>
                <c:pt idx="4030">
                  <c:v>5.5964945833333406</c:v>
                </c:pt>
                <c:pt idx="4031">
                  <c:v>5.5978832916666699</c:v>
                </c:pt>
                <c:pt idx="4032">
                  <c:v>5.599272</c:v>
                </c:pt>
                <c:pt idx="4033">
                  <c:v>5.60066070833334</c:v>
                </c:pt>
                <c:pt idx="4034">
                  <c:v>5.6020494166666701</c:v>
                </c:pt>
                <c:pt idx="4035">
                  <c:v>5.6034381250000003</c:v>
                </c:pt>
                <c:pt idx="4036">
                  <c:v>5.6048268333333402</c:v>
                </c:pt>
                <c:pt idx="4037">
                  <c:v>5.6062155416666695</c:v>
                </c:pt>
                <c:pt idx="4038">
                  <c:v>5.6076042499999996</c:v>
                </c:pt>
                <c:pt idx="4039">
                  <c:v>5.6089929583333404</c:v>
                </c:pt>
                <c:pt idx="4040">
                  <c:v>5.6103816666666706</c:v>
                </c:pt>
                <c:pt idx="4041">
                  <c:v>5.6117703749999999</c:v>
                </c:pt>
                <c:pt idx="4042">
                  <c:v>5.6131590833333398</c:v>
                </c:pt>
                <c:pt idx="4043">
                  <c:v>5.61454779166667</c:v>
                </c:pt>
                <c:pt idx="4044">
                  <c:v>5.6159365000000001</c:v>
                </c:pt>
                <c:pt idx="4045">
                  <c:v>5.61732520833334</c:v>
                </c:pt>
                <c:pt idx="4046">
                  <c:v>5.6187139166666702</c:v>
                </c:pt>
                <c:pt idx="4047">
                  <c:v>5.6201026249999995</c:v>
                </c:pt>
                <c:pt idx="4048">
                  <c:v>5.6214913333333403</c:v>
                </c:pt>
                <c:pt idx="4049">
                  <c:v>5.6228800416666704</c:v>
                </c:pt>
                <c:pt idx="4050">
                  <c:v>5.6242687500000006</c:v>
                </c:pt>
                <c:pt idx="4051">
                  <c:v>5.6256574583333396</c:v>
                </c:pt>
                <c:pt idx="4052">
                  <c:v>5.6270461666666698</c:v>
                </c:pt>
                <c:pt idx="4053">
                  <c:v>5.6284348749999999</c:v>
                </c:pt>
                <c:pt idx="4054">
                  <c:v>5.6298235833333399</c:v>
                </c:pt>
                <c:pt idx="4055">
                  <c:v>5.63121229166667</c:v>
                </c:pt>
                <c:pt idx="4056">
                  <c:v>5.6326010000000002</c:v>
                </c:pt>
                <c:pt idx="4057">
                  <c:v>5.6339897083333401</c:v>
                </c:pt>
                <c:pt idx="4058">
                  <c:v>5.6353784166666703</c:v>
                </c:pt>
                <c:pt idx="4059">
                  <c:v>5.6367671250000004</c:v>
                </c:pt>
                <c:pt idx="4060">
                  <c:v>5.6381558333333395</c:v>
                </c:pt>
                <c:pt idx="4061">
                  <c:v>5.6395445416666696</c:v>
                </c:pt>
                <c:pt idx="4062">
                  <c:v>5.6409332499999998</c:v>
                </c:pt>
                <c:pt idx="4063">
                  <c:v>5.6423219583333406</c:v>
                </c:pt>
                <c:pt idx="4064">
                  <c:v>5.6437106666666699</c:v>
                </c:pt>
                <c:pt idx="4065">
                  <c:v>5.645099375</c:v>
                </c:pt>
                <c:pt idx="4066">
                  <c:v>5.64648808333334</c:v>
                </c:pt>
                <c:pt idx="4067">
                  <c:v>5.6478767916666701</c:v>
                </c:pt>
                <c:pt idx="4068">
                  <c:v>5.6492655000000003</c:v>
                </c:pt>
                <c:pt idx="4069">
                  <c:v>5.6506542083333402</c:v>
                </c:pt>
                <c:pt idx="4070">
                  <c:v>5.6520429166666695</c:v>
                </c:pt>
                <c:pt idx="4071">
                  <c:v>5.6534316249999996</c:v>
                </c:pt>
                <c:pt idx="4072">
                  <c:v>5.6548203333333404</c:v>
                </c:pt>
                <c:pt idx="4073">
                  <c:v>5.6562090416666706</c:v>
                </c:pt>
                <c:pt idx="4074">
                  <c:v>5.6575977499999999</c:v>
                </c:pt>
                <c:pt idx="4075">
                  <c:v>5.6589864583333398</c:v>
                </c:pt>
                <c:pt idx="4076">
                  <c:v>5.66037516666667</c:v>
                </c:pt>
                <c:pt idx="4077">
                  <c:v>5.6617638750000001</c:v>
                </c:pt>
                <c:pt idx="4078">
                  <c:v>5.66315258333334</c:v>
                </c:pt>
                <c:pt idx="4079">
                  <c:v>5.6645412916666702</c:v>
                </c:pt>
                <c:pt idx="4080">
                  <c:v>5.6659299999999995</c:v>
                </c:pt>
                <c:pt idx="4081">
                  <c:v>5.6673187083333403</c:v>
                </c:pt>
                <c:pt idx="4082">
                  <c:v>5.6687074166666704</c:v>
                </c:pt>
                <c:pt idx="4083">
                  <c:v>5.6700961250000006</c:v>
                </c:pt>
                <c:pt idx="4084">
                  <c:v>5.6714848333333396</c:v>
                </c:pt>
                <c:pt idx="4085">
                  <c:v>5.6728735416666698</c:v>
                </c:pt>
                <c:pt idx="4086">
                  <c:v>5.67426225</c:v>
                </c:pt>
                <c:pt idx="4087">
                  <c:v>5.6756509583333408</c:v>
                </c:pt>
                <c:pt idx="4088">
                  <c:v>5.6770396666666709</c:v>
                </c:pt>
                <c:pt idx="4089">
                  <c:v>5.6784283749999993</c:v>
                </c:pt>
                <c:pt idx="4090">
                  <c:v>5.6798170833333401</c:v>
                </c:pt>
                <c:pt idx="4091">
                  <c:v>5.6812057916666703</c:v>
                </c:pt>
                <c:pt idx="4092">
                  <c:v>5.6825945000000004</c:v>
                </c:pt>
                <c:pt idx="4093">
                  <c:v>5.6839832083333395</c:v>
                </c:pt>
                <c:pt idx="4094">
                  <c:v>5.6853719166666696</c:v>
                </c:pt>
                <c:pt idx="4095">
                  <c:v>5.6867606249999998</c:v>
                </c:pt>
                <c:pt idx="4096">
                  <c:v>5.6881493333333406</c:v>
                </c:pt>
                <c:pt idx="4097">
                  <c:v>5.6895380416666708</c:v>
                </c:pt>
                <c:pt idx="4098">
                  <c:v>5.6909267500000009</c:v>
                </c:pt>
                <c:pt idx="4099">
                  <c:v>5.69231545833334</c:v>
                </c:pt>
                <c:pt idx="4100">
                  <c:v>5.6937041666666701</c:v>
                </c:pt>
                <c:pt idx="4101">
                  <c:v>5.6950928750000003</c:v>
                </c:pt>
                <c:pt idx="4102">
                  <c:v>5.6964815833333393</c:v>
                </c:pt>
                <c:pt idx="4103">
                  <c:v>5.6978702916666695</c:v>
                </c:pt>
                <c:pt idx="4104">
                  <c:v>5.6992589999999996</c:v>
                </c:pt>
                <c:pt idx="4105">
                  <c:v>5.7006477083333404</c:v>
                </c:pt>
                <c:pt idx="4106">
                  <c:v>5.7020364166666706</c:v>
                </c:pt>
                <c:pt idx="4107">
                  <c:v>5.7034251250000008</c:v>
                </c:pt>
                <c:pt idx="4108">
                  <c:v>5.7048138333333398</c:v>
                </c:pt>
                <c:pt idx="4109">
                  <c:v>5.70620254166667</c:v>
                </c:pt>
                <c:pt idx="4110">
                  <c:v>5.7075912500000001</c:v>
                </c:pt>
                <c:pt idx="4111">
                  <c:v>5.7089799583333409</c:v>
                </c:pt>
                <c:pt idx="4112">
                  <c:v>5.7103686666666693</c:v>
                </c:pt>
                <c:pt idx="4113">
                  <c:v>5.7117573749999995</c:v>
                </c:pt>
                <c:pt idx="4114">
                  <c:v>5.7131460833333403</c:v>
                </c:pt>
                <c:pt idx="4115">
                  <c:v>5.7145347916666704</c:v>
                </c:pt>
                <c:pt idx="4116">
                  <c:v>5.7159235000000006</c:v>
                </c:pt>
                <c:pt idx="4117">
                  <c:v>5.7173122083333396</c:v>
                </c:pt>
                <c:pt idx="4118">
                  <c:v>5.7187009166666698</c:v>
                </c:pt>
                <c:pt idx="4119">
                  <c:v>5.720089625</c:v>
                </c:pt>
                <c:pt idx="4120">
                  <c:v>5.7214783333333408</c:v>
                </c:pt>
                <c:pt idx="4121">
                  <c:v>5.7228670416666709</c:v>
                </c:pt>
                <c:pt idx="4122">
                  <c:v>5.7242557499999993</c:v>
                </c:pt>
                <c:pt idx="4123">
                  <c:v>5.7256444583333401</c:v>
                </c:pt>
                <c:pt idx="4124">
                  <c:v>5.7270331666666703</c:v>
                </c:pt>
                <c:pt idx="4125">
                  <c:v>5.7284218750000004</c:v>
                </c:pt>
                <c:pt idx="4126">
                  <c:v>5.7298105833333395</c:v>
                </c:pt>
                <c:pt idx="4127">
                  <c:v>5.7311992916666696</c:v>
                </c:pt>
                <c:pt idx="4128">
                  <c:v>5.7325879999999998</c:v>
                </c:pt>
                <c:pt idx="4129">
                  <c:v>5.7339767083333406</c:v>
                </c:pt>
                <c:pt idx="4130">
                  <c:v>5.7353654166666708</c:v>
                </c:pt>
                <c:pt idx="4131">
                  <c:v>5.7367541250000009</c:v>
                </c:pt>
                <c:pt idx="4132">
                  <c:v>5.73814283333334</c:v>
                </c:pt>
                <c:pt idx="4133">
                  <c:v>5.7395315416666701</c:v>
                </c:pt>
                <c:pt idx="4134">
                  <c:v>5.7409202500000003</c:v>
                </c:pt>
                <c:pt idx="4135">
                  <c:v>5.7423089583333393</c:v>
                </c:pt>
                <c:pt idx="4136">
                  <c:v>5.7436976666666695</c:v>
                </c:pt>
                <c:pt idx="4137">
                  <c:v>5.7450863749999996</c:v>
                </c:pt>
                <c:pt idx="4138">
                  <c:v>5.7464750833333405</c:v>
                </c:pt>
                <c:pt idx="4139">
                  <c:v>5.7478637916666706</c:v>
                </c:pt>
                <c:pt idx="4140">
                  <c:v>5.7492525000000008</c:v>
                </c:pt>
                <c:pt idx="4141">
                  <c:v>5.7506412083333398</c:v>
                </c:pt>
                <c:pt idx="4142">
                  <c:v>5.75202991666667</c:v>
                </c:pt>
                <c:pt idx="4143">
                  <c:v>5.7534186250000001</c:v>
                </c:pt>
                <c:pt idx="4144">
                  <c:v>5.7548073333333409</c:v>
                </c:pt>
                <c:pt idx="4145">
                  <c:v>5.7561960416666693</c:v>
                </c:pt>
                <c:pt idx="4146">
                  <c:v>5.7575847499999995</c:v>
                </c:pt>
                <c:pt idx="4147">
                  <c:v>5.7589734583333403</c:v>
                </c:pt>
                <c:pt idx="4148">
                  <c:v>5.7603621666666704</c:v>
                </c:pt>
                <c:pt idx="4149">
                  <c:v>5.7617508750000006</c:v>
                </c:pt>
                <c:pt idx="4150">
                  <c:v>5.7631395833333396</c:v>
                </c:pt>
                <c:pt idx="4151">
                  <c:v>5.7645282916666698</c:v>
                </c:pt>
                <c:pt idx="4152">
                  <c:v>5.765917</c:v>
                </c:pt>
                <c:pt idx="4153">
                  <c:v>5.7673057083333408</c:v>
                </c:pt>
                <c:pt idx="4154">
                  <c:v>5.7686944166666709</c:v>
                </c:pt>
                <c:pt idx="4155">
                  <c:v>5.7700831249999993</c:v>
                </c:pt>
                <c:pt idx="4156">
                  <c:v>5.7714718333333401</c:v>
                </c:pt>
                <c:pt idx="4157">
                  <c:v>5.7728605416666703</c:v>
                </c:pt>
                <c:pt idx="4158">
                  <c:v>5.7742492500000004</c:v>
                </c:pt>
                <c:pt idx="4159">
                  <c:v>5.7756379583333395</c:v>
                </c:pt>
                <c:pt idx="4160">
                  <c:v>5.7770266666666696</c:v>
                </c:pt>
                <c:pt idx="4161">
                  <c:v>5.7784153749999998</c:v>
                </c:pt>
                <c:pt idx="4162">
                  <c:v>5.7798040833333406</c:v>
                </c:pt>
                <c:pt idx="4163">
                  <c:v>5.7811927916666708</c:v>
                </c:pt>
                <c:pt idx="4164">
                  <c:v>5.7825815000000009</c:v>
                </c:pt>
                <c:pt idx="4165">
                  <c:v>5.78397020833334</c:v>
                </c:pt>
                <c:pt idx="4166">
                  <c:v>5.7853589166666701</c:v>
                </c:pt>
                <c:pt idx="4167">
                  <c:v>5.7867476250000003</c:v>
                </c:pt>
                <c:pt idx="4168">
                  <c:v>5.7881363333333393</c:v>
                </c:pt>
                <c:pt idx="4169">
                  <c:v>5.7895250416666695</c:v>
                </c:pt>
                <c:pt idx="4170">
                  <c:v>5.7909137499999996</c:v>
                </c:pt>
                <c:pt idx="4171">
                  <c:v>5.7923024583333405</c:v>
                </c:pt>
                <c:pt idx="4172">
                  <c:v>5.7936911666666706</c:v>
                </c:pt>
                <c:pt idx="4173">
                  <c:v>5.7950798750000008</c:v>
                </c:pt>
                <c:pt idx="4174">
                  <c:v>5.7964685833333398</c:v>
                </c:pt>
                <c:pt idx="4175">
                  <c:v>5.79785729166667</c:v>
                </c:pt>
                <c:pt idx="4176">
                  <c:v>5.7992460000000001</c:v>
                </c:pt>
                <c:pt idx="4177">
                  <c:v>5.8006347083333409</c:v>
                </c:pt>
                <c:pt idx="4178">
                  <c:v>5.8020234166666693</c:v>
                </c:pt>
                <c:pt idx="4179">
                  <c:v>5.8034121249999995</c:v>
                </c:pt>
                <c:pt idx="4180">
                  <c:v>5.8048008333333403</c:v>
                </c:pt>
                <c:pt idx="4181">
                  <c:v>5.8061895416666705</c:v>
                </c:pt>
                <c:pt idx="4182">
                  <c:v>5.8075782500000006</c:v>
                </c:pt>
                <c:pt idx="4183">
                  <c:v>5.8089669583333396</c:v>
                </c:pt>
                <c:pt idx="4184">
                  <c:v>5.8103556666666698</c:v>
                </c:pt>
                <c:pt idx="4185">
                  <c:v>5.811744375</c:v>
                </c:pt>
                <c:pt idx="4186">
                  <c:v>5.8131330833333408</c:v>
                </c:pt>
                <c:pt idx="4187">
                  <c:v>5.8145217916666709</c:v>
                </c:pt>
                <c:pt idx="4188">
                  <c:v>5.8159104999999993</c:v>
                </c:pt>
                <c:pt idx="4189">
                  <c:v>5.8172992083333401</c:v>
                </c:pt>
                <c:pt idx="4190">
                  <c:v>5.8186879166666703</c:v>
                </c:pt>
                <c:pt idx="4191">
                  <c:v>5.8200766250000004</c:v>
                </c:pt>
                <c:pt idx="4192">
                  <c:v>5.8214653333333395</c:v>
                </c:pt>
                <c:pt idx="4193">
                  <c:v>5.8228540416666696</c:v>
                </c:pt>
                <c:pt idx="4194">
                  <c:v>5.8242427499999998</c:v>
                </c:pt>
                <c:pt idx="4195">
                  <c:v>5.8256314583333406</c:v>
                </c:pt>
                <c:pt idx="4196">
                  <c:v>5.8270201666666708</c:v>
                </c:pt>
                <c:pt idx="4197">
                  <c:v>5.8284088750000009</c:v>
                </c:pt>
                <c:pt idx="4198">
                  <c:v>5.82979758333334</c:v>
                </c:pt>
                <c:pt idx="4199">
                  <c:v>5.8311862916666701</c:v>
                </c:pt>
                <c:pt idx="4200">
                  <c:v>5.8325750000000003</c:v>
                </c:pt>
                <c:pt idx="4201">
                  <c:v>5.8339637083333393</c:v>
                </c:pt>
                <c:pt idx="4202">
                  <c:v>5.8353524166666695</c:v>
                </c:pt>
                <c:pt idx="4203">
                  <c:v>5.8367411249999996</c:v>
                </c:pt>
                <c:pt idx="4204">
                  <c:v>5.8381298333333405</c:v>
                </c:pt>
                <c:pt idx="4205">
                  <c:v>5.8395185416666706</c:v>
                </c:pt>
                <c:pt idx="4206">
                  <c:v>5.8409072500000008</c:v>
                </c:pt>
                <c:pt idx="4207">
                  <c:v>5.8422959583333398</c:v>
                </c:pt>
                <c:pt idx="4208">
                  <c:v>5.84368466666667</c:v>
                </c:pt>
                <c:pt idx="4209">
                  <c:v>5.8450733750000001</c:v>
                </c:pt>
                <c:pt idx="4210">
                  <c:v>5.8464620833333409</c:v>
                </c:pt>
                <c:pt idx="4211">
                  <c:v>5.8478507916666693</c:v>
                </c:pt>
                <c:pt idx="4212">
                  <c:v>5.8492394999999995</c:v>
                </c:pt>
                <c:pt idx="4213">
                  <c:v>5.8506282083333403</c:v>
                </c:pt>
                <c:pt idx="4214">
                  <c:v>5.8520169166666705</c:v>
                </c:pt>
                <c:pt idx="4215">
                  <c:v>5.8534056250000006</c:v>
                </c:pt>
                <c:pt idx="4216">
                  <c:v>5.8547943333333397</c:v>
                </c:pt>
                <c:pt idx="4217">
                  <c:v>5.8561830416666698</c:v>
                </c:pt>
                <c:pt idx="4218">
                  <c:v>5.85757175</c:v>
                </c:pt>
                <c:pt idx="4219">
                  <c:v>5.8589604583333408</c:v>
                </c:pt>
                <c:pt idx="4220">
                  <c:v>5.8603491666666709</c:v>
                </c:pt>
                <c:pt idx="4221">
                  <c:v>5.8617378749999993</c:v>
                </c:pt>
                <c:pt idx="4222">
                  <c:v>5.8631265833333401</c:v>
                </c:pt>
                <c:pt idx="4223">
                  <c:v>5.8645152916666703</c:v>
                </c:pt>
                <c:pt idx="4224">
                  <c:v>5.8659040000000005</c:v>
                </c:pt>
                <c:pt idx="4225">
                  <c:v>5.8672927083333395</c:v>
                </c:pt>
                <c:pt idx="4226">
                  <c:v>5.8686814166666696</c:v>
                </c:pt>
                <c:pt idx="4227">
                  <c:v>5.8700701249999998</c:v>
                </c:pt>
                <c:pt idx="4228">
                  <c:v>5.8714588333333406</c:v>
                </c:pt>
                <c:pt idx="4229">
                  <c:v>5.8728475416666708</c:v>
                </c:pt>
                <c:pt idx="4230">
                  <c:v>5.8742362500000009</c:v>
                </c:pt>
                <c:pt idx="4231">
                  <c:v>5.87562495833334</c:v>
                </c:pt>
                <c:pt idx="4232">
                  <c:v>5.8770136666666701</c:v>
                </c:pt>
                <c:pt idx="4233">
                  <c:v>5.8784023750000003</c:v>
                </c:pt>
                <c:pt idx="4234">
                  <c:v>5.8797910833333393</c:v>
                </c:pt>
                <c:pt idx="4235">
                  <c:v>5.8811797916666695</c:v>
                </c:pt>
                <c:pt idx="4236">
                  <c:v>5.8825684999999996</c:v>
                </c:pt>
                <c:pt idx="4237">
                  <c:v>5.8839572083333405</c:v>
                </c:pt>
                <c:pt idx="4238">
                  <c:v>5.8853459166666706</c:v>
                </c:pt>
                <c:pt idx="4239">
                  <c:v>5.8867346250000008</c:v>
                </c:pt>
                <c:pt idx="4240">
                  <c:v>5.8881233333333398</c:v>
                </c:pt>
                <c:pt idx="4241">
                  <c:v>5.88951204166667</c:v>
                </c:pt>
                <c:pt idx="4242">
                  <c:v>5.8909007500000001</c:v>
                </c:pt>
                <c:pt idx="4243">
                  <c:v>5.8922894583333409</c:v>
                </c:pt>
                <c:pt idx="4244">
                  <c:v>5.8936781666666693</c:v>
                </c:pt>
                <c:pt idx="4245">
                  <c:v>5.8950668749999995</c:v>
                </c:pt>
                <c:pt idx="4246">
                  <c:v>5.8964555833333403</c:v>
                </c:pt>
                <c:pt idx="4247">
                  <c:v>5.8978442916666705</c:v>
                </c:pt>
                <c:pt idx="4248">
                  <c:v>5.8992330000000006</c:v>
                </c:pt>
                <c:pt idx="4249">
                  <c:v>5.9006217083333397</c:v>
                </c:pt>
                <c:pt idx="4250">
                  <c:v>5.9020104166666698</c:v>
                </c:pt>
                <c:pt idx="4251">
                  <c:v>5.903399125</c:v>
                </c:pt>
                <c:pt idx="4252">
                  <c:v>5.9047878333333408</c:v>
                </c:pt>
                <c:pt idx="4253">
                  <c:v>5.9061765416666709</c:v>
                </c:pt>
                <c:pt idx="4254">
                  <c:v>5.9075652499999993</c:v>
                </c:pt>
                <c:pt idx="4255">
                  <c:v>5.9089539583333401</c:v>
                </c:pt>
                <c:pt idx="4256">
                  <c:v>5.9103426666666703</c:v>
                </c:pt>
                <c:pt idx="4257">
                  <c:v>5.9117313750000005</c:v>
                </c:pt>
                <c:pt idx="4258">
                  <c:v>5.9131200833333395</c:v>
                </c:pt>
                <c:pt idx="4259">
                  <c:v>5.9145087916666697</c:v>
                </c:pt>
                <c:pt idx="4260">
                  <c:v>5.9158974999999998</c:v>
                </c:pt>
                <c:pt idx="4261">
                  <c:v>5.9172862083333406</c:v>
                </c:pt>
                <c:pt idx="4262">
                  <c:v>5.9186749166666708</c:v>
                </c:pt>
                <c:pt idx="4263">
                  <c:v>5.9200636250000009</c:v>
                </c:pt>
                <c:pt idx="4264">
                  <c:v>5.92145233333334</c:v>
                </c:pt>
                <c:pt idx="4265">
                  <c:v>5.9228410416666701</c:v>
                </c:pt>
                <c:pt idx="4266">
                  <c:v>5.9242297500000003</c:v>
                </c:pt>
                <c:pt idx="4267">
                  <c:v>5.9256184583333393</c:v>
                </c:pt>
                <c:pt idx="4268">
                  <c:v>5.9270071666666695</c:v>
                </c:pt>
                <c:pt idx="4269">
                  <c:v>5.9283958749999996</c:v>
                </c:pt>
                <c:pt idx="4270">
                  <c:v>5.9297845833333405</c:v>
                </c:pt>
                <c:pt idx="4271">
                  <c:v>5.9311732916666706</c:v>
                </c:pt>
                <c:pt idx="4272">
                  <c:v>5.9325620000000008</c:v>
                </c:pt>
                <c:pt idx="4273">
                  <c:v>5.9339507083333398</c:v>
                </c:pt>
                <c:pt idx="4274">
                  <c:v>5.93533941666667</c:v>
                </c:pt>
                <c:pt idx="4275">
                  <c:v>5.9367281250000001</c:v>
                </c:pt>
                <c:pt idx="4276">
                  <c:v>5.9381168333333409</c:v>
                </c:pt>
                <c:pt idx="4277">
                  <c:v>5.9395055416666693</c:v>
                </c:pt>
                <c:pt idx="4278">
                  <c:v>5.9408942499999995</c:v>
                </c:pt>
                <c:pt idx="4279">
                  <c:v>5.9422829583333403</c:v>
                </c:pt>
                <c:pt idx="4280">
                  <c:v>5.9436716666666705</c:v>
                </c:pt>
                <c:pt idx="4281">
                  <c:v>5.9450603750000006</c:v>
                </c:pt>
                <c:pt idx="4282">
                  <c:v>5.9464490833333397</c:v>
                </c:pt>
                <c:pt idx="4283">
                  <c:v>5.9478377916666698</c:v>
                </c:pt>
                <c:pt idx="4284">
                  <c:v>5.9492265</c:v>
                </c:pt>
                <c:pt idx="4285">
                  <c:v>5.9506152083333408</c:v>
                </c:pt>
                <c:pt idx="4286">
                  <c:v>5.9520039166666709</c:v>
                </c:pt>
                <c:pt idx="4287">
                  <c:v>5.9533926249999993</c:v>
                </c:pt>
                <c:pt idx="4288">
                  <c:v>5.9547813333333401</c:v>
                </c:pt>
                <c:pt idx="4289">
                  <c:v>5.9561700416666703</c:v>
                </c:pt>
                <c:pt idx="4290">
                  <c:v>5.9575587500000005</c:v>
                </c:pt>
                <c:pt idx="4291">
                  <c:v>5.9589474583333395</c:v>
                </c:pt>
                <c:pt idx="4292">
                  <c:v>5.9603361666666697</c:v>
                </c:pt>
                <c:pt idx="4293">
                  <c:v>5.9617248749999998</c:v>
                </c:pt>
                <c:pt idx="4294">
                  <c:v>5.9631135833333406</c:v>
                </c:pt>
                <c:pt idx="4295">
                  <c:v>5.9645022916666708</c:v>
                </c:pt>
                <c:pt idx="4296">
                  <c:v>5.9658910000000009</c:v>
                </c:pt>
                <c:pt idx="4297">
                  <c:v>5.96727970833334</c:v>
                </c:pt>
                <c:pt idx="4298">
                  <c:v>5.9686684166666701</c:v>
                </c:pt>
                <c:pt idx="4299">
                  <c:v>5.9700571250000003</c:v>
                </c:pt>
                <c:pt idx="4300">
                  <c:v>5.9714458333333393</c:v>
                </c:pt>
                <c:pt idx="4301">
                  <c:v>5.9728345416666695</c:v>
                </c:pt>
                <c:pt idx="4302">
                  <c:v>5.9742232499999997</c:v>
                </c:pt>
                <c:pt idx="4303">
                  <c:v>5.9756119583333405</c:v>
                </c:pt>
                <c:pt idx="4304">
                  <c:v>5.9770006666666706</c:v>
                </c:pt>
                <c:pt idx="4305">
                  <c:v>5.9783893750000008</c:v>
                </c:pt>
                <c:pt idx="4306">
                  <c:v>5.9797780833333398</c:v>
                </c:pt>
                <c:pt idx="4307">
                  <c:v>5.98116679166667</c:v>
                </c:pt>
                <c:pt idx="4308">
                  <c:v>5.9825555000000001</c:v>
                </c:pt>
                <c:pt idx="4309">
                  <c:v>5.983944208333341</c:v>
                </c:pt>
                <c:pt idx="4310">
                  <c:v>5.9853329166666693</c:v>
                </c:pt>
                <c:pt idx="4311">
                  <c:v>5.9867216249999995</c:v>
                </c:pt>
                <c:pt idx="4312">
                  <c:v>5.9881103333333403</c:v>
                </c:pt>
                <c:pt idx="4313">
                  <c:v>5.9894990416666705</c:v>
                </c:pt>
                <c:pt idx="4314">
                  <c:v>5.9908877500000006</c:v>
                </c:pt>
                <c:pt idx="4315">
                  <c:v>5.9922764583333397</c:v>
                </c:pt>
                <c:pt idx="4316">
                  <c:v>5.9936651666666698</c:v>
                </c:pt>
                <c:pt idx="4317">
                  <c:v>5.995053875</c:v>
                </c:pt>
                <c:pt idx="4318">
                  <c:v>5.9964425833333408</c:v>
                </c:pt>
                <c:pt idx="4319">
                  <c:v>5.9978312916666709</c:v>
                </c:pt>
                <c:pt idx="4320">
                  <c:v>5.9992199999999993</c:v>
                </c:pt>
                <c:pt idx="4321">
                  <c:v>6.0006087083333401</c:v>
                </c:pt>
                <c:pt idx="4322">
                  <c:v>6.0019974166666703</c:v>
                </c:pt>
                <c:pt idx="4323">
                  <c:v>6.0033861250000005</c:v>
                </c:pt>
                <c:pt idx="4324">
                  <c:v>6.0047748333333395</c:v>
                </c:pt>
                <c:pt idx="4325">
                  <c:v>6.0061635416666697</c:v>
                </c:pt>
                <c:pt idx="4326">
                  <c:v>6.0075522499999998</c:v>
                </c:pt>
                <c:pt idx="4327">
                  <c:v>6.0089409583333406</c:v>
                </c:pt>
                <c:pt idx="4328">
                  <c:v>6.0103296666666708</c:v>
                </c:pt>
                <c:pt idx="4329">
                  <c:v>6.0117183750000009</c:v>
                </c:pt>
                <c:pt idx="4330">
                  <c:v>6.01310708333334</c:v>
                </c:pt>
                <c:pt idx="4331">
                  <c:v>6.0144957916666701</c:v>
                </c:pt>
                <c:pt idx="4332">
                  <c:v>6.0158845000000003</c:v>
                </c:pt>
                <c:pt idx="4333">
                  <c:v>6.0172732083333393</c:v>
                </c:pt>
                <c:pt idx="4334">
                  <c:v>6.0186619166666695</c:v>
                </c:pt>
                <c:pt idx="4335">
                  <c:v>6.0200506249999997</c:v>
                </c:pt>
                <c:pt idx="4336">
                  <c:v>6.0214393333333405</c:v>
                </c:pt>
                <c:pt idx="4337">
                  <c:v>6.0228280416666706</c:v>
                </c:pt>
                <c:pt idx="4338">
                  <c:v>6.0242167500000008</c:v>
                </c:pt>
                <c:pt idx="4339">
                  <c:v>6.0256054583333398</c:v>
                </c:pt>
                <c:pt idx="4340">
                  <c:v>6.02699416666667</c:v>
                </c:pt>
                <c:pt idx="4341">
                  <c:v>6.0283828750000001</c:v>
                </c:pt>
                <c:pt idx="4342">
                  <c:v>6.029771583333341</c:v>
                </c:pt>
                <c:pt idx="4343">
                  <c:v>6.0311602916666693</c:v>
                </c:pt>
                <c:pt idx="4344">
                  <c:v>6.0325489999999995</c:v>
                </c:pt>
                <c:pt idx="4345">
                  <c:v>6.0339377083333403</c:v>
                </c:pt>
                <c:pt idx="4346">
                  <c:v>6.0353264166666705</c:v>
                </c:pt>
                <c:pt idx="4347">
                  <c:v>6.0367151250000006</c:v>
                </c:pt>
                <c:pt idx="4348">
                  <c:v>6.0381038333333397</c:v>
                </c:pt>
                <c:pt idx="4349">
                  <c:v>6.0394925416666698</c:v>
                </c:pt>
                <c:pt idx="4350">
                  <c:v>6.04088125</c:v>
                </c:pt>
                <c:pt idx="4351">
                  <c:v>6.0422699583333408</c:v>
                </c:pt>
                <c:pt idx="4352">
                  <c:v>6.043658666666671</c:v>
                </c:pt>
                <c:pt idx="4353">
                  <c:v>6.0450473749999993</c:v>
                </c:pt>
                <c:pt idx="4354">
                  <c:v>6.0464360833333402</c:v>
                </c:pt>
                <c:pt idx="4355">
                  <c:v>6.0478247916666703</c:v>
                </c:pt>
                <c:pt idx="4356">
                  <c:v>6.0492135000000005</c:v>
                </c:pt>
                <c:pt idx="4357">
                  <c:v>6.0506022083333395</c:v>
                </c:pt>
                <c:pt idx="4358">
                  <c:v>6.0519909166666697</c:v>
                </c:pt>
                <c:pt idx="4359">
                  <c:v>6.0533796249999998</c:v>
                </c:pt>
                <c:pt idx="4360">
                  <c:v>6.0547683333333406</c:v>
                </c:pt>
                <c:pt idx="4361">
                  <c:v>6.0561570416666708</c:v>
                </c:pt>
                <c:pt idx="4362">
                  <c:v>6.057545750000001</c:v>
                </c:pt>
                <c:pt idx="4363">
                  <c:v>6.05893445833334</c:v>
                </c:pt>
                <c:pt idx="4364">
                  <c:v>6.0603231666666701</c:v>
                </c:pt>
                <c:pt idx="4365">
                  <c:v>6.0617118750000003</c:v>
                </c:pt>
                <c:pt idx="4366">
                  <c:v>6.0631005833333393</c:v>
                </c:pt>
                <c:pt idx="4367">
                  <c:v>6.0644892916666695</c:v>
                </c:pt>
                <c:pt idx="4368">
                  <c:v>6.0658779999999997</c:v>
                </c:pt>
                <c:pt idx="4369">
                  <c:v>6.0672667083333405</c:v>
                </c:pt>
                <c:pt idx="4370">
                  <c:v>6.0686554166666706</c:v>
                </c:pt>
                <c:pt idx="4371">
                  <c:v>6.0700441250000008</c:v>
                </c:pt>
                <c:pt idx="4372">
                  <c:v>6.0714328333333398</c:v>
                </c:pt>
                <c:pt idx="4373">
                  <c:v>6.07282154166667</c:v>
                </c:pt>
                <c:pt idx="4374">
                  <c:v>6.0742102500000001</c:v>
                </c:pt>
                <c:pt idx="4375">
                  <c:v>6.0755989583333392</c:v>
                </c:pt>
                <c:pt idx="4376">
                  <c:v>6.0769876666666693</c:v>
                </c:pt>
                <c:pt idx="4377">
                  <c:v>6.0783763749999995</c:v>
                </c:pt>
                <c:pt idx="4378">
                  <c:v>6.0797650833333403</c:v>
                </c:pt>
                <c:pt idx="4379">
                  <c:v>6.0811537916666705</c:v>
                </c:pt>
                <c:pt idx="4380">
                  <c:v>6.0825425000000006</c:v>
                </c:pt>
                <c:pt idx="4381">
                  <c:v>6.0839312083333397</c:v>
                </c:pt>
                <c:pt idx="4382">
                  <c:v>6.0853199166666698</c:v>
                </c:pt>
                <c:pt idx="4383">
                  <c:v>6.086708625</c:v>
                </c:pt>
                <c:pt idx="4384">
                  <c:v>6.0880973333333408</c:v>
                </c:pt>
                <c:pt idx="4385">
                  <c:v>6.089486041666671</c:v>
                </c:pt>
                <c:pt idx="4386">
                  <c:v>6.0908747499999993</c:v>
                </c:pt>
                <c:pt idx="4387">
                  <c:v>6.0922634583333402</c:v>
                </c:pt>
                <c:pt idx="4388">
                  <c:v>6.0936521666666703</c:v>
                </c:pt>
                <c:pt idx="4389">
                  <c:v>6.0950408750000005</c:v>
                </c:pt>
                <c:pt idx="4390">
                  <c:v>6.0964295833333395</c:v>
                </c:pt>
                <c:pt idx="4391">
                  <c:v>6.0978182916666697</c:v>
                </c:pt>
                <c:pt idx="4392">
                  <c:v>6.0992069999999998</c:v>
                </c:pt>
                <c:pt idx="4393">
                  <c:v>6.1005957083333406</c:v>
                </c:pt>
                <c:pt idx="4394">
                  <c:v>6.1019844166666708</c:v>
                </c:pt>
                <c:pt idx="4395">
                  <c:v>6.103373125000001</c:v>
                </c:pt>
                <c:pt idx="4396">
                  <c:v>6.10476183333334</c:v>
                </c:pt>
                <c:pt idx="4397">
                  <c:v>6.1061505416666702</c:v>
                </c:pt>
                <c:pt idx="4398">
                  <c:v>6.1075392500000003</c:v>
                </c:pt>
                <c:pt idx="4399">
                  <c:v>6.1089279583333393</c:v>
                </c:pt>
                <c:pt idx="4400">
                  <c:v>6.1103166666666695</c:v>
                </c:pt>
                <c:pt idx="4401">
                  <c:v>6.1117053749999997</c:v>
                </c:pt>
                <c:pt idx="4402">
                  <c:v>6.1130940833333405</c:v>
                </c:pt>
                <c:pt idx="4403">
                  <c:v>6.1144827916666706</c:v>
                </c:pt>
                <c:pt idx="4404">
                  <c:v>6.1158715000000008</c:v>
                </c:pt>
                <c:pt idx="4405">
                  <c:v>6.1172602083333398</c:v>
                </c:pt>
                <c:pt idx="4406">
                  <c:v>6.11864891666667</c:v>
                </c:pt>
                <c:pt idx="4407">
                  <c:v>6.1200376250000001</c:v>
                </c:pt>
                <c:pt idx="4408">
                  <c:v>6.1214263333333392</c:v>
                </c:pt>
                <c:pt idx="4409">
                  <c:v>6.1228150416666693</c:v>
                </c:pt>
                <c:pt idx="4410">
                  <c:v>6.1242037499999995</c:v>
                </c:pt>
                <c:pt idx="4411">
                  <c:v>6.1255924583333403</c:v>
                </c:pt>
                <c:pt idx="4412">
                  <c:v>6.1269811666666705</c:v>
                </c:pt>
                <c:pt idx="4413">
                  <c:v>6.1283698750000006</c:v>
                </c:pt>
                <c:pt idx="4414">
                  <c:v>6.1297585833333397</c:v>
                </c:pt>
                <c:pt idx="4415">
                  <c:v>6.1311472916666698</c:v>
                </c:pt>
                <c:pt idx="4416">
                  <c:v>6.132536</c:v>
                </c:pt>
                <c:pt idx="4417">
                  <c:v>6.1339247083333408</c:v>
                </c:pt>
                <c:pt idx="4418">
                  <c:v>6.1353134166666692</c:v>
                </c:pt>
                <c:pt idx="4419">
                  <c:v>6.1367021249999993</c:v>
                </c:pt>
                <c:pt idx="4420">
                  <c:v>6.1380908333333402</c:v>
                </c:pt>
                <c:pt idx="4421">
                  <c:v>6.1394795416666703</c:v>
                </c:pt>
                <c:pt idx="4422">
                  <c:v>6.1408682500000005</c:v>
                </c:pt>
                <c:pt idx="4423">
                  <c:v>6.1422569583333395</c:v>
                </c:pt>
                <c:pt idx="4424">
                  <c:v>6.1436456666666697</c:v>
                </c:pt>
                <c:pt idx="4425">
                  <c:v>6.1450343749999998</c:v>
                </c:pt>
                <c:pt idx="4426">
                  <c:v>6.1464230833333406</c:v>
                </c:pt>
                <c:pt idx="4427">
                  <c:v>6.1478117916666708</c:v>
                </c:pt>
                <c:pt idx="4428">
                  <c:v>6.149200500000001</c:v>
                </c:pt>
                <c:pt idx="4429">
                  <c:v>6.15058920833334</c:v>
                </c:pt>
                <c:pt idx="4430">
                  <c:v>6.1519779166666702</c:v>
                </c:pt>
                <c:pt idx="4431">
                  <c:v>6.1533666250000003</c:v>
                </c:pt>
                <c:pt idx="4432">
                  <c:v>6.1547553333333394</c:v>
                </c:pt>
                <c:pt idx="4433">
                  <c:v>6.1561440416666695</c:v>
                </c:pt>
                <c:pt idx="4434">
                  <c:v>6.1575327499999997</c:v>
                </c:pt>
                <c:pt idx="4435">
                  <c:v>6.1589214583333405</c:v>
                </c:pt>
                <c:pt idx="4436">
                  <c:v>6.1603101666666706</c:v>
                </c:pt>
                <c:pt idx="4437">
                  <c:v>6.1616988750000008</c:v>
                </c:pt>
                <c:pt idx="4438">
                  <c:v>6.1630875833333398</c:v>
                </c:pt>
                <c:pt idx="4439">
                  <c:v>6.16447629166667</c:v>
                </c:pt>
                <c:pt idx="4440">
                  <c:v>6.1658650000000002</c:v>
                </c:pt>
                <c:pt idx="4441">
                  <c:v>6.1672537083333392</c:v>
                </c:pt>
                <c:pt idx="4442">
                  <c:v>6.1686424166666693</c:v>
                </c:pt>
                <c:pt idx="4443">
                  <c:v>6.1700311249999995</c:v>
                </c:pt>
                <c:pt idx="4444">
                  <c:v>6.1714198333333403</c:v>
                </c:pt>
                <c:pt idx="4445">
                  <c:v>6.1728085416666705</c:v>
                </c:pt>
                <c:pt idx="4446">
                  <c:v>6.1741972500000006</c:v>
                </c:pt>
                <c:pt idx="4447">
                  <c:v>6.1755859583333397</c:v>
                </c:pt>
                <c:pt idx="4448">
                  <c:v>6.1769746666666698</c:v>
                </c:pt>
                <c:pt idx="4449">
                  <c:v>6.178363375</c:v>
                </c:pt>
                <c:pt idx="4450">
                  <c:v>6.1797520833333408</c:v>
                </c:pt>
                <c:pt idx="4451">
                  <c:v>6.1811407916666692</c:v>
                </c:pt>
                <c:pt idx="4452">
                  <c:v>6.1825294999999993</c:v>
                </c:pt>
                <c:pt idx="4453">
                  <c:v>6.1839182083333402</c:v>
                </c:pt>
                <c:pt idx="4454">
                  <c:v>6.1853069166666703</c:v>
                </c:pt>
                <c:pt idx="4455">
                  <c:v>6.1866956250000005</c:v>
                </c:pt>
                <c:pt idx="4456">
                  <c:v>6.1880843333333395</c:v>
                </c:pt>
                <c:pt idx="4457">
                  <c:v>6.1894730416666697</c:v>
                </c:pt>
                <c:pt idx="4458">
                  <c:v>6.1908617499999998</c:v>
                </c:pt>
                <c:pt idx="4459">
                  <c:v>6.1922504583333406</c:v>
                </c:pt>
                <c:pt idx="4460">
                  <c:v>6.1936391666666708</c:v>
                </c:pt>
                <c:pt idx="4461">
                  <c:v>6.1950278749999992</c:v>
                </c:pt>
                <c:pt idx="4462">
                  <c:v>6.19641658333334</c:v>
                </c:pt>
                <c:pt idx="4463">
                  <c:v>6.1978052916666702</c:v>
                </c:pt>
                <c:pt idx="4464">
                  <c:v>6.1991940000000003</c:v>
                </c:pt>
                <c:pt idx="4465">
                  <c:v>6.2005827083333394</c:v>
                </c:pt>
                <c:pt idx="4466">
                  <c:v>6.2019714166666695</c:v>
                </c:pt>
                <c:pt idx="4467">
                  <c:v>6.2033601249999997</c:v>
                </c:pt>
                <c:pt idx="4468">
                  <c:v>6.2047488333333405</c:v>
                </c:pt>
                <c:pt idx="4469">
                  <c:v>6.2061375416666706</c:v>
                </c:pt>
                <c:pt idx="4470">
                  <c:v>6.2075262500000008</c:v>
                </c:pt>
                <c:pt idx="4471">
                  <c:v>6.2089149583333398</c:v>
                </c:pt>
                <c:pt idx="4472">
                  <c:v>6.21030366666667</c:v>
                </c:pt>
                <c:pt idx="4473">
                  <c:v>6.2116923750000002</c:v>
                </c:pt>
                <c:pt idx="4474">
                  <c:v>6.2130810833333392</c:v>
                </c:pt>
                <c:pt idx="4475">
                  <c:v>6.2144697916666694</c:v>
                </c:pt>
                <c:pt idx="4476">
                  <c:v>6.2158584999999995</c:v>
                </c:pt>
                <c:pt idx="4477">
                  <c:v>6.2172472083333403</c:v>
                </c:pt>
                <c:pt idx="4478">
                  <c:v>6.2186359166666705</c:v>
                </c:pt>
                <c:pt idx="4479">
                  <c:v>6.2200246250000006</c:v>
                </c:pt>
                <c:pt idx="4480">
                  <c:v>6.2214133333333397</c:v>
                </c:pt>
                <c:pt idx="4481">
                  <c:v>6.2228020416666698</c:v>
                </c:pt>
                <c:pt idx="4482">
                  <c:v>6.22419075</c:v>
                </c:pt>
                <c:pt idx="4483">
                  <c:v>6.2255794583333408</c:v>
                </c:pt>
                <c:pt idx="4484">
                  <c:v>6.2269681666666692</c:v>
                </c:pt>
                <c:pt idx="4485">
                  <c:v>6.2283568749999993</c:v>
                </c:pt>
                <c:pt idx="4486">
                  <c:v>6.2297455833333402</c:v>
                </c:pt>
                <c:pt idx="4487">
                  <c:v>6.2311342916666703</c:v>
                </c:pt>
                <c:pt idx="4488">
                  <c:v>6.2325230000000005</c:v>
                </c:pt>
                <c:pt idx="4489">
                  <c:v>6.2339117083333395</c:v>
                </c:pt>
                <c:pt idx="4490">
                  <c:v>6.2353004166666697</c:v>
                </c:pt>
                <c:pt idx="4491">
                  <c:v>6.2366891249999998</c:v>
                </c:pt>
                <c:pt idx="4492">
                  <c:v>6.2380778333333406</c:v>
                </c:pt>
                <c:pt idx="4493">
                  <c:v>6.2394665416666708</c:v>
                </c:pt>
                <c:pt idx="4494">
                  <c:v>6.2408552499999992</c:v>
                </c:pt>
                <c:pt idx="4495">
                  <c:v>6.24224395833334</c:v>
                </c:pt>
                <c:pt idx="4496">
                  <c:v>6.2436326666666702</c:v>
                </c:pt>
                <c:pt idx="4497">
                  <c:v>6.2450213750000003</c:v>
                </c:pt>
                <c:pt idx="4498">
                  <c:v>6.2464100833333394</c:v>
                </c:pt>
                <c:pt idx="4499">
                  <c:v>6.2477987916666695</c:v>
                </c:pt>
                <c:pt idx="4500">
                  <c:v>6.2491874999999997</c:v>
                </c:pt>
                <c:pt idx="4501">
                  <c:v>6.2505762083333405</c:v>
                </c:pt>
                <c:pt idx="4502">
                  <c:v>6.2519649166666706</c:v>
                </c:pt>
                <c:pt idx="4503">
                  <c:v>6.2533536250000008</c:v>
                </c:pt>
                <c:pt idx="4504">
                  <c:v>6.2547423333333398</c:v>
                </c:pt>
                <c:pt idx="4505">
                  <c:v>6.25613104166667</c:v>
                </c:pt>
                <c:pt idx="4506">
                  <c:v>6.2575197500000002</c:v>
                </c:pt>
                <c:pt idx="4507">
                  <c:v>6.2589084583333392</c:v>
                </c:pt>
                <c:pt idx="4508">
                  <c:v>6.2602971666666694</c:v>
                </c:pt>
                <c:pt idx="4509">
                  <c:v>6.2616858749999995</c:v>
                </c:pt>
                <c:pt idx="4510">
                  <c:v>6.2630745833333403</c:v>
                </c:pt>
                <c:pt idx="4511">
                  <c:v>6.2644632916666705</c:v>
                </c:pt>
                <c:pt idx="4512">
                  <c:v>6.2658520000000006</c:v>
                </c:pt>
                <c:pt idx="4513">
                  <c:v>6.2672407083333397</c:v>
                </c:pt>
                <c:pt idx="4514">
                  <c:v>6.2686294166666698</c:v>
                </c:pt>
                <c:pt idx="4515">
                  <c:v>6.270018125</c:v>
                </c:pt>
                <c:pt idx="4516">
                  <c:v>6.2714068333333408</c:v>
                </c:pt>
                <c:pt idx="4517">
                  <c:v>6.2727955416666692</c:v>
                </c:pt>
                <c:pt idx="4518">
                  <c:v>6.2741842499999994</c:v>
                </c:pt>
                <c:pt idx="4519">
                  <c:v>6.2755729583333402</c:v>
                </c:pt>
                <c:pt idx="4520">
                  <c:v>6.2769616666666703</c:v>
                </c:pt>
                <c:pt idx="4521">
                  <c:v>6.2783503750000005</c:v>
                </c:pt>
                <c:pt idx="4522">
                  <c:v>6.2797390833333395</c:v>
                </c:pt>
                <c:pt idx="4523">
                  <c:v>6.2811277916666697</c:v>
                </c:pt>
                <c:pt idx="4524">
                  <c:v>6.2825164999999998</c:v>
                </c:pt>
                <c:pt idx="4525">
                  <c:v>6.2839052083333407</c:v>
                </c:pt>
                <c:pt idx="4526">
                  <c:v>6.2852939166666708</c:v>
                </c:pt>
                <c:pt idx="4527">
                  <c:v>6.2866826249999992</c:v>
                </c:pt>
                <c:pt idx="4528">
                  <c:v>6.28807133333334</c:v>
                </c:pt>
                <c:pt idx="4529">
                  <c:v>6.2894600416666702</c:v>
                </c:pt>
                <c:pt idx="4530">
                  <c:v>6.2908487500000003</c:v>
                </c:pt>
                <c:pt idx="4531">
                  <c:v>6.2922374583333394</c:v>
                </c:pt>
                <c:pt idx="4532">
                  <c:v>6.2936261666666695</c:v>
                </c:pt>
                <c:pt idx="4533">
                  <c:v>6.2950148749999997</c:v>
                </c:pt>
                <c:pt idx="4534">
                  <c:v>6.2964035833333405</c:v>
                </c:pt>
                <c:pt idx="4535">
                  <c:v>6.2977922916666706</c:v>
                </c:pt>
                <c:pt idx="4536">
                  <c:v>6.2991810000000008</c:v>
                </c:pt>
                <c:pt idx="4537">
                  <c:v>6.3005697083333398</c:v>
                </c:pt>
                <c:pt idx="4538">
                  <c:v>6.30195841666667</c:v>
                </c:pt>
                <c:pt idx="4539">
                  <c:v>6.3033471250000002</c:v>
                </c:pt>
                <c:pt idx="4540">
                  <c:v>6.3047358333333392</c:v>
                </c:pt>
                <c:pt idx="4541">
                  <c:v>6.3061245416666694</c:v>
                </c:pt>
                <c:pt idx="4542">
                  <c:v>6.3075132499999995</c:v>
                </c:pt>
                <c:pt idx="4543">
                  <c:v>6.3089019583333403</c:v>
                </c:pt>
                <c:pt idx="4544">
                  <c:v>6.3102906666666705</c:v>
                </c:pt>
                <c:pt idx="4545">
                  <c:v>6.3116793750000006</c:v>
                </c:pt>
                <c:pt idx="4546">
                  <c:v>6.3130680833333397</c:v>
                </c:pt>
                <c:pt idx="4547">
                  <c:v>6.3144567916666698</c:v>
                </c:pt>
                <c:pt idx="4548">
                  <c:v>6.3158455</c:v>
                </c:pt>
                <c:pt idx="4549">
                  <c:v>6.3172342083333408</c:v>
                </c:pt>
                <c:pt idx="4550">
                  <c:v>6.3186229166666692</c:v>
                </c:pt>
                <c:pt idx="4551">
                  <c:v>6.3200116249999994</c:v>
                </c:pt>
                <c:pt idx="4552">
                  <c:v>6.3214003333333402</c:v>
                </c:pt>
                <c:pt idx="4553">
                  <c:v>6.3227890416666703</c:v>
                </c:pt>
                <c:pt idx="4554">
                  <c:v>6.3241777500000005</c:v>
                </c:pt>
                <c:pt idx="4555">
                  <c:v>6.3255664583333395</c:v>
                </c:pt>
                <c:pt idx="4556">
                  <c:v>6.3269551666666697</c:v>
                </c:pt>
                <c:pt idx="4557">
                  <c:v>6.3283438749999998</c:v>
                </c:pt>
                <c:pt idx="4558">
                  <c:v>6.3297325833333407</c:v>
                </c:pt>
                <c:pt idx="4559">
                  <c:v>6.3311212916666708</c:v>
                </c:pt>
                <c:pt idx="4560">
                  <c:v>6.3325099999999992</c:v>
                </c:pt>
                <c:pt idx="4561">
                  <c:v>6.33389870833334</c:v>
                </c:pt>
                <c:pt idx="4562">
                  <c:v>6.3352874166666702</c:v>
                </c:pt>
                <c:pt idx="4563">
                  <c:v>6.3366761250000003</c:v>
                </c:pt>
                <c:pt idx="4564">
                  <c:v>6.3380648333333394</c:v>
                </c:pt>
                <c:pt idx="4565">
                  <c:v>6.3394535416666695</c:v>
                </c:pt>
                <c:pt idx="4566">
                  <c:v>6.3408422499999997</c:v>
                </c:pt>
                <c:pt idx="4567">
                  <c:v>6.3422309583333405</c:v>
                </c:pt>
                <c:pt idx="4568">
                  <c:v>6.3436196666666707</c:v>
                </c:pt>
                <c:pt idx="4569">
                  <c:v>6.3450083750000008</c:v>
                </c:pt>
                <c:pt idx="4570">
                  <c:v>6.3463970833333399</c:v>
                </c:pt>
                <c:pt idx="4571">
                  <c:v>6.34778579166667</c:v>
                </c:pt>
                <c:pt idx="4572">
                  <c:v>6.3491745000000002</c:v>
                </c:pt>
                <c:pt idx="4573">
                  <c:v>6.3505632083333392</c:v>
                </c:pt>
                <c:pt idx="4574">
                  <c:v>6.3519519166666694</c:v>
                </c:pt>
                <c:pt idx="4575">
                  <c:v>6.3533406249999995</c:v>
                </c:pt>
                <c:pt idx="4576">
                  <c:v>6.3547293333333403</c:v>
                </c:pt>
                <c:pt idx="4577">
                  <c:v>6.3561180416666705</c:v>
                </c:pt>
                <c:pt idx="4578">
                  <c:v>6.3575067500000007</c:v>
                </c:pt>
                <c:pt idx="4579">
                  <c:v>6.3588954583333397</c:v>
                </c:pt>
                <c:pt idx="4580">
                  <c:v>6.3602841666666698</c:v>
                </c:pt>
                <c:pt idx="4581">
                  <c:v>6.361672875</c:v>
                </c:pt>
                <c:pt idx="4582">
                  <c:v>6.3630615833333408</c:v>
                </c:pt>
                <c:pt idx="4583">
                  <c:v>6.3644502916666692</c:v>
                </c:pt>
                <c:pt idx="4584">
                  <c:v>6.3658389999999994</c:v>
                </c:pt>
                <c:pt idx="4585">
                  <c:v>6.3672277083333402</c:v>
                </c:pt>
                <c:pt idx="4586">
                  <c:v>6.3686164166666703</c:v>
                </c:pt>
                <c:pt idx="4587">
                  <c:v>6.3700051250000005</c:v>
                </c:pt>
                <c:pt idx="4588">
                  <c:v>6.3713938333333395</c:v>
                </c:pt>
                <c:pt idx="4589">
                  <c:v>6.3727825416666697</c:v>
                </c:pt>
                <c:pt idx="4590">
                  <c:v>6.3741712499999998</c:v>
                </c:pt>
                <c:pt idx="4591">
                  <c:v>6.3755599583333407</c:v>
                </c:pt>
                <c:pt idx="4592">
                  <c:v>6.3769486666666708</c:v>
                </c:pt>
                <c:pt idx="4593">
                  <c:v>6.3783373749999992</c:v>
                </c:pt>
                <c:pt idx="4594">
                  <c:v>6.37972608333334</c:v>
                </c:pt>
                <c:pt idx="4595">
                  <c:v>6.3811147916666702</c:v>
                </c:pt>
                <c:pt idx="4596">
                  <c:v>6.3825035000000003</c:v>
                </c:pt>
                <c:pt idx="4597">
                  <c:v>6.3838922083333394</c:v>
                </c:pt>
                <c:pt idx="4598">
                  <c:v>6.3852809166666695</c:v>
                </c:pt>
                <c:pt idx="4599">
                  <c:v>6.3866696249999997</c:v>
                </c:pt>
                <c:pt idx="4600">
                  <c:v>6.3880583333333405</c:v>
                </c:pt>
                <c:pt idx="4601">
                  <c:v>6.3894470416666707</c:v>
                </c:pt>
                <c:pt idx="4602">
                  <c:v>6.3908357500000008</c:v>
                </c:pt>
                <c:pt idx="4603">
                  <c:v>6.3922244583333399</c:v>
                </c:pt>
                <c:pt idx="4604">
                  <c:v>6.39361316666667</c:v>
                </c:pt>
                <c:pt idx="4605">
                  <c:v>6.3950018750000002</c:v>
                </c:pt>
                <c:pt idx="4606">
                  <c:v>6.3963905833333392</c:v>
                </c:pt>
                <c:pt idx="4607">
                  <c:v>6.3977792916666694</c:v>
                </c:pt>
                <c:pt idx="4608">
                  <c:v>6.3991679999999995</c:v>
                </c:pt>
                <c:pt idx="4609">
                  <c:v>6.4005567083333403</c:v>
                </c:pt>
                <c:pt idx="4610">
                  <c:v>6.4019454166666705</c:v>
                </c:pt>
                <c:pt idx="4611">
                  <c:v>6.4033341250000007</c:v>
                </c:pt>
                <c:pt idx="4612">
                  <c:v>6.4047228333333397</c:v>
                </c:pt>
                <c:pt idx="4613">
                  <c:v>6.4061115416666699</c:v>
                </c:pt>
                <c:pt idx="4614">
                  <c:v>6.40750025</c:v>
                </c:pt>
                <c:pt idx="4615">
                  <c:v>6.4088889583333408</c:v>
                </c:pt>
                <c:pt idx="4616">
                  <c:v>6.4102776666666692</c:v>
                </c:pt>
                <c:pt idx="4617">
                  <c:v>6.4116663749999994</c:v>
                </c:pt>
                <c:pt idx="4618">
                  <c:v>6.4130550833333402</c:v>
                </c:pt>
                <c:pt idx="4619">
                  <c:v>6.4144437916666703</c:v>
                </c:pt>
                <c:pt idx="4620">
                  <c:v>6.4158325000000005</c:v>
                </c:pt>
                <c:pt idx="4621">
                  <c:v>6.4172212083333395</c:v>
                </c:pt>
                <c:pt idx="4622">
                  <c:v>6.4186099166666697</c:v>
                </c:pt>
                <c:pt idx="4623">
                  <c:v>6.4199986249999998</c:v>
                </c:pt>
                <c:pt idx="4624">
                  <c:v>6.4213873333333407</c:v>
                </c:pt>
                <c:pt idx="4625">
                  <c:v>6.4227760416666708</c:v>
                </c:pt>
                <c:pt idx="4626">
                  <c:v>6.4241647499999992</c:v>
                </c:pt>
                <c:pt idx="4627">
                  <c:v>6.42555345833334</c:v>
                </c:pt>
                <c:pt idx="4628">
                  <c:v>6.4269421666666702</c:v>
                </c:pt>
                <c:pt idx="4629">
                  <c:v>6.4283308750000003</c:v>
                </c:pt>
                <c:pt idx="4630">
                  <c:v>6.4297195833333394</c:v>
                </c:pt>
                <c:pt idx="4631">
                  <c:v>6.4311082916666695</c:v>
                </c:pt>
                <c:pt idx="4632">
                  <c:v>6.4324969999999997</c:v>
                </c:pt>
                <c:pt idx="4633">
                  <c:v>6.4338857083333405</c:v>
                </c:pt>
                <c:pt idx="4634">
                  <c:v>6.4352744166666707</c:v>
                </c:pt>
                <c:pt idx="4635">
                  <c:v>6.4366631250000008</c:v>
                </c:pt>
                <c:pt idx="4636">
                  <c:v>6.4380518333333399</c:v>
                </c:pt>
                <c:pt idx="4637">
                  <c:v>6.43944054166667</c:v>
                </c:pt>
                <c:pt idx="4638">
                  <c:v>6.4408292500000002</c:v>
                </c:pt>
                <c:pt idx="4639">
                  <c:v>6.4422179583333392</c:v>
                </c:pt>
                <c:pt idx="4640">
                  <c:v>6.4436066666666694</c:v>
                </c:pt>
                <c:pt idx="4641">
                  <c:v>6.4449953749999995</c:v>
                </c:pt>
                <c:pt idx="4642">
                  <c:v>6.4463840833333403</c:v>
                </c:pt>
                <c:pt idx="4643">
                  <c:v>6.4477727916666705</c:v>
                </c:pt>
                <c:pt idx="4644">
                  <c:v>6.4491615000000007</c:v>
                </c:pt>
                <c:pt idx="4645">
                  <c:v>6.4505502083333397</c:v>
                </c:pt>
                <c:pt idx="4646">
                  <c:v>6.4519389166666699</c:v>
                </c:pt>
                <c:pt idx="4647">
                  <c:v>6.453327625</c:v>
                </c:pt>
                <c:pt idx="4648">
                  <c:v>6.4547163333333408</c:v>
                </c:pt>
                <c:pt idx="4649">
                  <c:v>6.4561050416666692</c:v>
                </c:pt>
                <c:pt idx="4650">
                  <c:v>6.4574937499999994</c:v>
                </c:pt>
                <c:pt idx="4651">
                  <c:v>6.4588824583333402</c:v>
                </c:pt>
                <c:pt idx="4652">
                  <c:v>6.4602711666666703</c:v>
                </c:pt>
                <c:pt idx="4653">
                  <c:v>6.4616598750000005</c:v>
                </c:pt>
                <c:pt idx="4654">
                  <c:v>6.4630485833333395</c:v>
                </c:pt>
                <c:pt idx="4655">
                  <c:v>6.4644372916666697</c:v>
                </c:pt>
                <c:pt idx="4656">
                  <c:v>6.4658259999999999</c:v>
                </c:pt>
                <c:pt idx="4657">
                  <c:v>6.4672147083333407</c:v>
                </c:pt>
                <c:pt idx="4658">
                  <c:v>6.4686034166666708</c:v>
                </c:pt>
                <c:pt idx="4659">
                  <c:v>6.4699921249999992</c:v>
                </c:pt>
                <c:pt idx="4660">
                  <c:v>6.47138083333334</c:v>
                </c:pt>
                <c:pt idx="4661">
                  <c:v>6.4727695416666702</c:v>
                </c:pt>
                <c:pt idx="4662">
                  <c:v>6.4741582500000003</c:v>
                </c:pt>
                <c:pt idx="4663">
                  <c:v>6.4755469583333394</c:v>
                </c:pt>
                <c:pt idx="4664">
                  <c:v>6.4769356666666695</c:v>
                </c:pt>
                <c:pt idx="4665">
                  <c:v>6.4783243749999997</c:v>
                </c:pt>
                <c:pt idx="4666">
                  <c:v>6.4797130833333405</c:v>
                </c:pt>
                <c:pt idx="4667">
                  <c:v>6.4811017916666707</c:v>
                </c:pt>
                <c:pt idx="4668">
                  <c:v>6.4824905000000008</c:v>
                </c:pt>
                <c:pt idx="4669">
                  <c:v>6.4838792083333399</c:v>
                </c:pt>
                <c:pt idx="4670">
                  <c:v>6.48526791666667</c:v>
                </c:pt>
                <c:pt idx="4671">
                  <c:v>6.4866566250000002</c:v>
                </c:pt>
                <c:pt idx="4672">
                  <c:v>6.4880453333333392</c:v>
                </c:pt>
                <c:pt idx="4673">
                  <c:v>6.4894340416666694</c:v>
                </c:pt>
                <c:pt idx="4674">
                  <c:v>6.4908227499999995</c:v>
                </c:pt>
                <c:pt idx="4675">
                  <c:v>6.4922114583333403</c:v>
                </c:pt>
                <c:pt idx="4676">
                  <c:v>6.4936001666666705</c:v>
                </c:pt>
                <c:pt idx="4677">
                  <c:v>6.4949888750000007</c:v>
                </c:pt>
                <c:pt idx="4678">
                  <c:v>6.4963775833333397</c:v>
                </c:pt>
                <c:pt idx="4679">
                  <c:v>6.4977662916666699</c:v>
                </c:pt>
                <c:pt idx="4680">
                  <c:v>6.499155</c:v>
                </c:pt>
                <c:pt idx="4681">
                  <c:v>6.5005437083333408</c:v>
                </c:pt>
                <c:pt idx="4682">
                  <c:v>6.5019324166666692</c:v>
                </c:pt>
                <c:pt idx="4683">
                  <c:v>6.5033211249999994</c:v>
                </c:pt>
                <c:pt idx="4684">
                  <c:v>6.5047098333333402</c:v>
                </c:pt>
                <c:pt idx="4685">
                  <c:v>6.5060985416666703</c:v>
                </c:pt>
                <c:pt idx="4686">
                  <c:v>6.5074872500000005</c:v>
                </c:pt>
                <c:pt idx="4687">
                  <c:v>6.5088759583333395</c:v>
                </c:pt>
                <c:pt idx="4688">
                  <c:v>6.5102646666666697</c:v>
                </c:pt>
                <c:pt idx="4689">
                  <c:v>6.5116533749999999</c:v>
                </c:pt>
                <c:pt idx="4690">
                  <c:v>6.5130420833333407</c:v>
                </c:pt>
                <c:pt idx="4691">
                  <c:v>6.5144307916666708</c:v>
                </c:pt>
                <c:pt idx="4692">
                  <c:v>6.5158194999999992</c:v>
                </c:pt>
                <c:pt idx="4693">
                  <c:v>6.51720820833334</c:v>
                </c:pt>
                <c:pt idx="4694">
                  <c:v>6.5185969166666702</c:v>
                </c:pt>
                <c:pt idx="4695">
                  <c:v>6.5199856250000003</c:v>
                </c:pt>
                <c:pt idx="4696">
                  <c:v>6.5213743333333394</c:v>
                </c:pt>
                <c:pt idx="4697">
                  <c:v>6.5227630416666695</c:v>
                </c:pt>
                <c:pt idx="4698">
                  <c:v>6.5241517499999997</c:v>
                </c:pt>
                <c:pt idx="4699">
                  <c:v>6.5255404583333405</c:v>
                </c:pt>
                <c:pt idx="4700">
                  <c:v>6.5269291666666707</c:v>
                </c:pt>
                <c:pt idx="4701">
                  <c:v>6.5283178750000008</c:v>
                </c:pt>
                <c:pt idx="4702">
                  <c:v>6.5297065833333399</c:v>
                </c:pt>
                <c:pt idx="4703">
                  <c:v>6.53109529166667</c:v>
                </c:pt>
                <c:pt idx="4704">
                  <c:v>6.5324840000000002</c:v>
                </c:pt>
                <c:pt idx="4705">
                  <c:v>6.5338727083333392</c:v>
                </c:pt>
                <c:pt idx="4706">
                  <c:v>6.5352614166666694</c:v>
                </c:pt>
                <c:pt idx="4707">
                  <c:v>6.5366501249999995</c:v>
                </c:pt>
                <c:pt idx="4708">
                  <c:v>6.5380388333333403</c:v>
                </c:pt>
                <c:pt idx="4709">
                  <c:v>6.5394275416666705</c:v>
                </c:pt>
                <c:pt idx="4710">
                  <c:v>6.5408162500000007</c:v>
                </c:pt>
                <c:pt idx="4711">
                  <c:v>6.5422049583333397</c:v>
                </c:pt>
                <c:pt idx="4712">
                  <c:v>6.5435936666666699</c:v>
                </c:pt>
                <c:pt idx="4713">
                  <c:v>6.544982375</c:v>
                </c:pt>
                <c:pt idx="4714">
                  <c:v>6.5463710833333408</c:v>
                </c:pt>
                <c:pt idx="4715">
                  <c:v>6.5477597916666692</c:v>
                </c:pt>
                <c:pt idx="4716">
                  <c:v>6.5491484999999994</c:v>
                </c:pt>
                <c:pt idx="4717">
                  <c:v>6.5505372083333402</c:v>
                </c:pt>
                <c:pt idx="4718">
                  <c:v>6.5519259166666703</c:v>
                </c:pt>
                <c:pt idx="4719">
                  <c:v>6.5533146250000005</c:v>
                </c:pt>
                <c:pt idx="4720">
                  <c:v>6.5547033333333395</c:v>
                </c:pt>
                <c:pt idx="4721">
                  <c:v>6.5560920416666697</c:v>
                </c:pt>
                <c:pt idx="4722">
                  <c:v>6.5574807499999999</c:v>
                </c:pt>
                <c:pt idx="4723">
                  <c:v>6.5588694583333407</c:v>
                </c:pt>
                <c:pt idx="4724">
                  <c:v>6.5602581666666708</c:v>
                </c:pt>
                <c:pt idx="4725">
                  <c:v>6.5616468749999992</c:v>
                </c:pt>
                <c:pt idx="4726">
                  <c:v>6.56303558333334</c:v>
                </c:pt>
                <c:pt idx="4727">
                  <c:v>6.5644242916666702</c:v>
                </c:pt>
                <c:pt idx="4728">
                  <c:v>6.5658130000000003</c:v>
                </c:pt>
                <c:pt idx="4729">
                  <c:v>6.5672017083333394</c:v>
                </c:pt>
                <c:pt idx="4730">
                  <c:v>6.5685904166666695</c:v>
                </c:pt>
                <c:pt idx="4731">
                  <c:v>6.5699791249999997</c:v>
                </c:pt>
                <c:pt idx="4732">
                  <c:v>6.5713678333333405</c:v>
                </c:pt>
                <c:pt idx="4733">
                  <c:v>6.5727565416666707</c:v>
                </c:pt>
                <c:pt idx="4734">
                  <c:v>6.5741452500000008</c:v>
                </c:pt>
                <c:pt idx="4735">
                  <c:v>6.5755339583333399</c:v>
                </c:pt>
                <c:pt idx="4736">
                  <c:v>6.57692266666667</c:v>
                </c:pt>
                <c:pt idx="4737">
                  <c:v>6.5783113750000002</c:v>
                </c:pt>
                <c:pt idx="4738">
                  <c:v>6.5797000833333392</c:v>
                </c:pt>
                <c:pt idx="4739">
                  <c:v>6.5810887916666694</c:v>
                </c:pt>
                <c:pt idx="4740">
                  <c:v>6.5824774999999995</c:v>
                </c:pt>
                <c:pt idx="4741">
                  <c:v>6.5838662083333404</c:v>
                </c:pt>
                <c:pt idx="4742">
                  <c:v>6.5852549166666705</c:v>
                </c:pt>
                <c:pt idx="4743">
                  <c:v>6.5866436250000007</c:v>
                </c:pt>
                <c:pt idx="4744">
                  <c:v>6.5880323333333397</c:v>
                </c:pt>
                <c:pt idx="4745">
                  <c:v>6.5894210416666699</c:v>
                </c:pt>
                <c:pt idx="4746">
                  <c:v>6.59080975</c:v>
                </c:pt>
                <c:pt idx="4747">
                  <c:v>6.5921984583333408</c:v>
                </c:pt>
                <c:pt idx="4748">
                  <c:v>6.5935871666666692</c:v>
                </c:pt>
                <c:pt idx="4749">
                  <c:v>6.5949758749999994</c:v>
                </c:pt>
                <c:pt idx="4750">
                  <c:v>6.5963645833333402</c:v>
                </c:pt>
                <c:pt idx="4751">
                  <c:v>6.5977532916666703</c:v>
                </c:pt>
                <c:pt idx="4752">
                  <c:v>6.5991420000000005</c:v>
                </c:pt>
                <c:pt idx="4753">
                  <c:v>6.6005307083333395</c:v>
                </c:pt>
                <c:pt idx="4754">
                  <c:v>6.6019194166666697</c:v>
                </c:pt>
                <c:pt idx="4755">
                  <c:v>6.6033081249999999</c:v>
                </c:pt>
                <c:pt idx="4756">
                  <c:v>6.6046968333333407</c:v>
                </c:pt>
                <c:pt idx="4757">
                  <c:v>6.6060855416666708</c:v>
                </c:pt>
                <c:pt idx="4758">
                  <c:v>6.6074742499999992</c:v>
                </c:pt>
                <c:pt idx="4759">
                  <c:v>6.60886295833334</c:v>
                </c:pt>
                <c:pt idx="4760">
                  <c:v>6.6102516666666702</c:v>
                </c:pt>
                <c:pt idx="4761">
                  <c:v>6.6116403750000003</c:v>
                </c:pt>
                <c:pt idx="4762">
                  <c:v>6.6130290833333394</c:v>
                </c:pt>
                <c:pt idx="4763">
                  <c:v>6.6144177916666695</c:v>
                </c:pt>
                <c:pt idx="4764">
                  <c:v>6.6158064999999997</c:v>
                </c:pt>
                <c:pt idx="4765">
                  <c:v>6.6171952083333405</c:v>
                </c:pt>
                <c:pt idx="4766">
                  <c:v>6.6185839166666707</c:v>
                </c:pt>
                <c:pt idx="4767">
                  <c:v>6.6199726250000008</c:v>
                </c:pt>
                <c:pt idx="4768">
                  <c:v>6.6213613333333399</c:v>
                </c:pt>
                <c:pt idx="4769">
                  <c:v>6.62275004166667</c:v>
                </c:pt>
                <c:pt idx="4770">
                  <c:v>6.6241387500000002</c:v>
                </c:pt>
                <c:pt idx="4771">
                  <c:v>6.6255274583333392</c:v>
                </c:pt>
                <c:pt idx="4772">
                  <c:v>6.6269161666666694</c:v>
                </c:pt>
                <c:pt idx="4773">
                  <c:v>6.6283048749999995</c:v>
                </c:pt>
                <c:pt idx="4774">
                  <c:v>6.6296935833333404</c:v>
                </c:pt>
                <c:pt idx="4775">
                  <c:v>6.6310822916666705</c:v>
                </c:pt>
                <c:pt idx="4776">
                  <c:v>6.6324710000000007</c:v>
                </c:pt>
                <c:pt idx="4777">
                  <c:v>6.6338597083333397</c:v>
                </c:pt>
                <c:pt idx="4778">
                  <c:v>6.6352484166666699</c:v>
                </c:pt>
                <c:pt idx="4779">
                  <c:v>6.636637125</c:v>
                </c:pt>
                <c:pt idx="4780">
                  <c:v>6.6380258333333408</c:v>
                </c:pt>
                <c:pt idx="4781">
                  <c:v>6.6394145416666692</c:v>
                </c:pt>
                <c:pt idx="4782">
                  <c:v>6.6408032499999994</c:v>
                </c:pt>
                <c:pt idx="4783">
                  <c:v>6.6421919583333402</c:v>
                </c:pt>
                <c:pt idx="4784">
                  <c:v>6.6435806666666704</c:v>
                </c:pt>
                <c:pt idx="4785">
                  <c:v>6.6449693750000005</c:v>
                </c:pt>
                <c:pt idx="4786">
                  <c:v>6.6463580833333396</c:v>
                </c:pt>
                <c:pt idx="4787">
                  <c:v>6.6477467916666697</c:v>
                </c:pt>
                <c:pt idx="4788">
                  <c:v>6.6491354999999999</c:v>
                </c:pt>
                <c:pt idx="4789">
                  <c:v>6.6505242083333407</c:v>
                </c:pt>
                <c:pt idx="4790">
                  <c:v>6.6519129166666708</c:v>
                </c:pt>
                <c:pt idx="4791">
                  <c:v>6.6533016249999992</c:v>
                </c:pt>
                <c:pt idx="4792">
                  <c:v>6.65469033333334</c:v>
                </c:pt>
                <c:pt idx="4793">
                  <c:v>6.6560790416666702</c:v>
                </c:pt>
                <c:pt idx="4794">
                  <c:v>6.6574677500000004</c:v>
                </c:pt>
                <c:pt idx="4795">
                  <c:v>6.6588564583333394</c:v>
                </c:pt>
                <c:pt idx="4796">
                  <c:v>6.6602451666666695</c:v>
                </c:pt>
                <c:pt idx="4797">
                  <c:v>6.6616338749999997</c:v>
                </c:pt>
                <c:pt idx="4798">
                  <c:v>6.6630225833333405</c:v>
                </c:pt>
                <c:pt idx="4799">
                  <c:v>6.6644112916666707</c:v>
                </c:pt>
                <c:pt idx="4800">
                  <c:v>6.6658000000000008</c:v>
                </c:pt>
                <c:pt idx="4801">
                  <c:v>6.6671887083333399</c:v>
                </c:pt>
                <c:pt idx="4802">
                  <c:v>6.66857741666667</c:v>
                </c:pt>
                <c:pt idx="4803">
                  <c:v>6.6699661250000002</c:v>
                </c:pt>
                <c:pt idx="4804">
                  <c:v>6.6713548333333392</c:v>
                </c:pt>
                <c:pt idx="4805">
                  <c:v>6.6727435416666694</c:v>
                </c:pt>
                <c:pt idx="4806">
                  <c:v>6.6741322499999995</c:v>
                </c:pt>
                <c:pt idx="4807">
                  <c:v>6.6755209583333404</c:v>
                </c:pt>
                <c:pt idx="4808">
                  <c:v>6.6769096666666705</c:v>
                </c:pt>
                <c:pt idx="4809">
                  <c:v>6.6782983750000007</c:v>
                </c:pt>
                <c:pt idx="4810">
                  <c:v>6.6796870833333397</c:v>
                </c:pt>
                <c:pt idx="4811">
                  <c:v>6.6810757916666699</c:v>
                </c:pt>
                <c:pt idx="4812">
                  <c:v>6.6824645</c:v>
                </c:pt>
                <c:pt idx="4813">
                  <c:v>6.6838532083333408</c:v>
                </c:pt>
                <c:pt idx="4814">
                  <c:v>6.6852419166666692</c:v>
                </c:pt>
                <c:pt idx="4815">
                  <c:v>6.6866306249999994</c:v>
                </c:pt>
                <c:pt idx="4816">
                  <c:v>6.6880193333333402</c:v>
                </c:pt>
                <c:pt idx="4817">
                  <c:v>6.6894080416666704</c:v>
                </c:pt>
                <c:pt idx="4818">
                  <c:v>6.6907967500000005</c:v>
                </c:pt>
                <c:pt idx="4819">
                  <c:v>6.6921854583333396</c:v>
                </c:pt>
                <c:pt idx="4820">
                  <c:v>6.6935741666666697</c:v>
                </c:pt>
                <c:pt idx="4821">
                  <c:v>6.6949628749999999</c:v>
                </c:pt>
                <c:pt idx="4822">
                  <c:v>6.6963515833333407</c:v>
                </c:pt>
                <c:pt idx="4823">
                  <c:v>6.6977402916666708</c:v>
                </c:pt>
                <c:pt idx="4824">
                  <c:v>6.6991289999999992</c:v>
                </c:pt>
                <c:pt idx="4825">
                  <c:v>6.70051770833334</c:v>
                </c:pt>
                <c:pt idx="4826">
                  <c:v>6.7019064166666702</c:v>
                </c:pt>
                <c:pt idx="4827">
                  <c:v>6.7032951250000004</c:v>
                </c:pt>
                <c:pt idx="4828">
                  <c:v>6.7046838333333394</c:v>
                </c:pt>
                <c:pt idx="4829">
                  <c:v>6.7060725416666696</c:v>
                </c:pt>
                <c:pt idx="4830">
                  <c:v>6.7074612499999997</c:v>
                </c:pt>
                <c:pt idx="4831">
                  <c:v>6.7088499583333405</c:v>
                </c:pt>
                <c:pt idx="4832">
                  <c:v>6.7102386666666707</c:v>
                </c:pt>
                <c:pt idx="4833">
                  <c:v>6.7116273750000008</c:v>
                </c:pt>
                <c:pt idx="4834">
                  <c:v>6.7130160833333399</c:v>
                </c:pt>
                <c:pt idx="4835">
                  <c:v>6.71440479166667</c:v>
                </c:pt>
                <c:pt idx="4836">
                  <c:v>6.7157935000000002</c:v>
                </c:pt>
                <c:pt idx="4837">
                  <c:v>6.7171822083333392</c:v>
                </c:pt>
                <c:pt idx="4838">
                  <c:v>6.7185709166666694</c:v>
                </c:pt>
                <c:pt idx="4839">
                  <c:v>6.7199596249999995</c:v>
                </c:pt>
                <c:pt idx="4840">
                  <c:v>6.7213483333333404</c:v>
                </c:pt>
                <c:pt idx="4841">
                  <c:v>6.7227370416666705</c:v>
                </c:pt>
                <c:pt idx="4842">
                  <c:v>6.7241257500000007</c:v>
                </c:pt>
                <c:pt idx="4843">
                  <c:v>6.7255144583333397</c:v>
                </c:pt>
                <c:pt idx="4844">
                  <c:v>6.7269031666666699</c:v>
                </c:pt>
                <c:pt idx="4845">
                  <c:v>6.728291875</c:v>
                </c:pt>
                <c:pt idx="4846">
                  <c:v>6.7296805833333408</c:v>
                </c:pt>
                <c:pt idx="4847">
                  <c:v>6.7310692916666692</c:v>
                </c:pt>
                <c:pt idx="4848">
                  <c:v>6.7324579999999994</c:v>
                </c:pt>
                <c:pt idx="4849">
                  <c:v>6.7338467083333402</c:v>
                </c:pt>
                <c:pt idx="4850">
                  <c:v>6.7352354166666704</c:v>
                </c:pt>
                <c:pt idx="4851">
                  <c:v>6.7366241250000005</c:v>
                </c:pt>
                <c:pt idx="4852">
                  <c:v>6.7380128333333396</c:v>
                </c:pt>
                <c:pt idx="4853">
                  <c:v>6.7394015416666697</c:v>
                </c:pt>
                <c:pt idx="4854">
                  <c:v>6.7407902499999999</c:v>
                </c:pt>
                <c:pt idx="4855">
                  <c:v>6.7421789583333407</c:v>
                </c:pt>
                <c:pt idx="4856">
                  <c:v>6.7435676666666708</c:v>
                </c:pt>
                <c:pt idx="4857">
                  <c:v>6.7449563749999992</c:v>
                </c:pt>
                <c:pt idx="4858">
                  <c:v>6.74634508333334</c:v>
                </c:pt>
                <c:pt idx="4859">
                  <c:v>6.7477337916666702</c:v>
                </c:pt>
                <c:pt idx="4860">
                  <c:v>6.7491225000000004</c:v>
                </c:pt>
                <c:pt idx="4861">
                  <c:v>6.7505112083333394</c:v>
                </c:pt>
                <c:pt idx="4862">
                  <c:v>6.7518999166666696</c:v>
                </c:pt>
                <c:pt idx="4863">
                  <c:v>6.7532886249999997</c:v>
                </c:pt>
                <c:pt idx="4864">
                  <c:v>6.7546773333333405</c:v>
                </c:pt>
                <c:pt idx="4865">
                  <c:v>6.7560660416666707</c:v>
                </c:pt>
                <c:pt idx="4866">
                  <c:v>6.7574547500000008</c:v>
                </c:pt>
                <c:pt idx="4867">
                  <c:v>6.7588434583333399</c:v>
                </c:pt>
                <c:pt idx="4868">
                  <c:v>6.76023216666667</c:v>
                </c:pt>
                <c:pt idx="4869">
                  <c:v>6.7616208750000002</c:v>
                </c:pt>
                <c:pt idx="4870">
                  <c:v>6.7630095833333392</c:v>
                </c:pt>
                <c:pt idx="4871">
                  <c:v>6.7643982916666694</c:v>
                </c:pt>
                <c:pt idx="4872">
                  <c:v>6.7657869999999996</c:v>
                </c:pt>
                <c:pt idx="4873">
                  <c:v>6.7671757083333404</c:v>
                </c:pt>
                <c:pt idx="4874">
                  <c:v>6.7685644166666705</c:v>
                </c:pt>
                <c:pt idx="4875">
                  <c:v>6.7699531250000007</c:v>
                </c:pt>
                <c:pt idx="4876">
                  <c:v>6.7713418333333397</c:v>
                </c:pt>
                <c:pt idx="4877">
                  <c:v>6.7727305416666699</c:v>
                </c:pt>
                <c:pt idx="4878">
                  <c:v>6.77411925</c:v>
                </c:pt>
                <c:pt idx="4879">
                  <c:v>6.7755079583333409</c:v>
                </c:pt>
                <c:pt idx="4880">
                  <c:v>6.7768966666666692</c:v>
                </c:pt>
                <c:pt idx="4881">
                  <c:v>6.7782853749999994</c:v>
                </c:pt>
                <c:pt idx="4882">
                  <c:v>6.7796740833333402</c:v>
                </c:pt>
                <c:pt idx="4883">
                  <c:v>6.7810627916666704</c:v>
                </c:pt>
                <c:pt idx="4884">
                  <c:v>6.7824515000000005</c:v>
                </c:pt>
                <c:pt idx="4885">
                  <c:v>6.7838402083333396</c:v>
                </c:pt>
                <c:pt idx="4886">
                  <c:v>6.7852289166666697</c:v>
                </c:pt>
                <c:pt idx="4887">
                  <c:v>6.7866176249999999</c:v>
                </c:pt>
                <c:pt idx="4888">
                  <c:v>6.7880063333333407</c:v>
                </c:pt>
                <c:pt idx="4889">
                  <c:v>6.7893950416666708</c:v>
                </c:pt>
                <c:pt idx="4890">
                  <c:v>6.7907837499999992</c:v>
                </c:pt>
                <c:pt idx="4891">
                  <c:v>6.79217245833334</c:v>
                </c:pt>
                <c:pt idx="4892">
                  <c:v>6.7935611666666702</c:v>
                </c:pt>
                <c:pt idx="4893">
                  <c:v>6.7949498750000004</c:v>
                </c:pt>
                <c:pt idx="4894">
                  <c:v>6.7963385833333394</c:v>
                </c:pt>
                <c:pt idx="4895">
                  <c:v>6.7977272916666696</c:v>
                </c:pt>
                <c:pt idx="4896">
                  <c:v>6.7991159999999997</c:v>
                </c:pt>
                <c:pt idx="4897">
                  <c:v>6.8005047083333405</c:v>
                </c:pt>
                <c:pt idx="4898">
                  <c:v>6.8018934166666707</c:v>
                </c:pt>
                <c:pt idx="4899">
                  <c:v>6.8032821250000008</c:v>
                </c:pt>
                <c:pt idx="4900">
                  <c:v>6.8046708333333399</c:v>
                </c:pt>
                <c:pt idx="4901">
                  <c:v>6.80605954166667</c:v>
                </c:pt>
                <c:pt idx="4902">
                  <c:v>6.8074482500000002</c:v>
                </c:pt>
                <c:pt idx="4903">
                  <c:v>6.8088369583333392</c:v>
                </c:pt>
                <c:pt idx="4904">
                  <c:v>6.8102256666666694</c:v>
                </c:pt>
                <c:pt idx="4905">
                  <c:v>6.8116143749999996</c:v>
                </c:pt>
                <c:pt idx="4906">
                  <c:v>6.8130030833333404</c:v>
                </c:pt>
                <c:pt idx="4907">
                  <c:v>6.8143917916666705</c:v>
                </c:pt>
                <c:pt idx="4908">
                  <c:v>6.8157805000000007</c:v>
                </c:pt>
                <c:pt idx="4909">
                  <c:v>6.8171692083333397</c:v>
                </c:pt>
                <c:pt idx="4910">
                  <c:v>6.8185579166666699</c:v>
                </c:pt>
                <c:pt idx="4911">
                  <c:v>6.819946625</c:v>
                </c:pt>
                <c:pt idx="4912">
                  <c:v>6.8213353333333409</c:v>
                </c:pt>
                <c:pt idx="4913">
                  <c:v>6.8227240416666692</c:v>
                </c:pt>
                <c:pt idx="4914">
                  <c:v>6.8241127499999994</c:v>
                </c:pt>
                <c:pt idx="4915">
                  <c:v>6.8255014583333402</c:v>
                </c:pt>
                <c:pt idx="4916">
                  <c:v>6.8268901666666704</c:v>
                </c:pt>
                <c:pt idx="4917">
                  <c:v>6.8282788750000005</c:v>
                </c:pt>
                <c:pt idx="4918">
                  <c:v>6.8296675833333396</c:v>
                </c:pt>
                <c:pt idx="4919">
                  <c:v>6.8310562916666697</c:v>
                </c:pt>
                <c:pt idx="4920">
                  <c:v>6.8324449999999999</c:v>
                </c:pt>
                <c:pt idx="4921">
                  <c:v>6.8338337083333407</c:v>
                </c:pt>
                <c:pt idx="4922">
                  <c:v>6.8352224166666709</c:v>
                </c:pt>
                <c:pt idx="4923">
                  <c:v>6.8366111249999992</c:v>
                </c:pt>
                <c:pt idx="4924">
                  <c:v>6.83799983333334</c:v>
                </c:pt>
                <c:pt idx="4925">
                  <c:v>6.8393885416666702</c:v>
                </c:pt>
                <c:pt idx="4926">
                  <c:v>6.8407772500000004</c:v>
                </c:pt>
                <c:pt idx="4927">
                  <c:v>6.8421659583333394</c:v>
                </c:pt>
                <c:pt idx="4928">
                  <c:v>6.8435546666666696</c:v>
                </c:pt>
                <c:pt idx="4929">
                  <c:v>6.8449433749999997</c:v>
                </c:pt>
                <c:pt idx="4930">
                  <c:v>6.8463320833333405</c:v>
                </c:pt>
                <c:pt idx="4931">
                  <c:v>6.8477207916666707</c:v>
                </c:pt>
                <c:pt idx="4932">
                  <c:v>6.8491095000000008</c:v>
                </c:pt>
                <c:pt idx="4933">
                  <c:v>6.8504982083333399</c:v>
                </c:pt>
                <c:pt idx="4934">
                  <c:v>6.85188691666667</c:v>
                </c:pt>
                <c:pt idx="4935">
                  <c:v>6.8532756250000002</c:v>
                </c:pt>
                <c:pt idx="4936">
                  <c:v>6.8546643333333392</c:v>
                </c:pt>
                <c:pt idx="4937">
                  <c:v>6.8560530416666694</c:v>
                </c:pt>
                <c:pt idx="4938">
                  <c:v>6.8574417499999996</c:v>
                </c:pt>
                <c:pt idx="4939">
                  <c:v>6.8588304583333404</c:v>
                </c:pt>
                <c:pt idx="4940">
                  <c:v>6.8602191666666705</c:v>
                </c:pt>
                <c:pt idx="4941">
                  <c:v>6.8616078750000007</c:v>
                </c:pt>
                <c:pt idx="4942">
                  <c:v>6.8629965833333397</c:v>
                </c:pt>
                <c:pt idx="4943">
                  <c:v>6.8643852916666699</c:v>
                </c:pt>
                <c:pt idx="4944">
                  <c:v>6.865774</c:v>
                </c:pt>
                <c:pt idx="4945">
                  <c:v>6.8671627083333409</c:v>
                </c:pt>
                <c:pt idx="4946">
                  <c:v>6.8685514166666692</c:v>
                </c:pt>
                <c:pt idx="4947">
                  <c:v>6.8699401249999994</c:v>
                </c:pt>
                <c:pt idx="4948">
                  <c:v>6.8713288333333402</c:v>
                </c:pt>
                <c:pt idx="4949">
                  <c:v>6.8727175416666704</c:v>
                </c:pt>
                <c:pt idx="4950">
                  <c:v>6.8741062500000005</c:v>
                </c:pt>
                <c:pt idx="4951">
                  <c:v>6.8754949583333396</c:v>
                </c:pt>
                <c:pt idx="4952">
                  <c:v>6.8768836666666697</c:v>
                </c:pt>
                <c:pt idx="4953">
                  <c:v>6.8782723749999999</c:v>
                </c:pt>
                <c:pt idx="4954">
                  <c:v>6.8796610833333407</c:v>
                </c:pt>
                <c:pt idx="4955">
                  <c:v>6.8810497916666709</c:v>
                </c:pt>
                <c:pt idx="4956">
                  <c:v>6.8824384999999992</c:v>
                </c:pt>
                <c:pt idx="4957">
                  <c:v>6.8838272083333401</c:v>
                </c:pt>
                <c:pt idx="4958">
                  <c:v>6.8852159166666702</c:v>
                </c:pt>
                <c:pt idx="4959">
                  <c:v>6.8866046250000004</c:v>
                </c:pt>
                <c:pt idx="4960">
                  <c:v>6.8879933333333394</c:v>
                </c:pt>
                <c:pt idx="4961">
                  <c:v>6.8893820416666696</c:v>
                </c:pt>
                <c:pt idx="4962">
                  <c:v>6.8907707499999997</c:v>
                </c:pt>
                <c:pt idx="4963">
                  <c:v>6.8921594583333405</c:v>
                </c:pt>
                <c:pt idx="4964">
                  <c:v>6.8935481666666707</c:v>
                </c:pt>
                <c:pt idx="4965">
                  <c:v>6.8949368750000009</c:v>
                </c:pt>
                <c:pt idx="4966">
                  <c:v>6.8963255833333399</c:v>
                </c:pt>
                <c:pt idx="4967">
                  <c:v>6.8977142916666701</c:v>
                </c:pt>
                <c:pt idx="4968">
                  <c:v>6.8991030000000002</c:v>
                </c:pt>
                <c:pt idx="4969">
                  <c:v>6.9004917083333392</c:v>
                </c:pt>
                <c:pt idx="4970">
                  <c:v>6.9018804166666694</c:v>
                </c:pt>
                <c:pt idx="4971">
                  <c:v>6.9032691249999996</c:v>
                </c:pt>
                <c:pt idx="4972">
                  <c:v>6.9046578333333404</c:v>
                </c:pt>
                <c:pt idx="4973">
                  <c:v>6.9060465416666705</c:v>
                </c:pt>
                <c:pt idx="4974">
                  <c:v>6.9074352500000007</c:v>
                </c:pt>
                <c:pt idx="4975">
                  <c:v>6.9088239583333397</c:v>
                </c:pt>
                <c:pt idx="4976">
                  <c:v>6.9102126666666699</c:v>
                </c:pt>
                <c:pt idx="4977">
                  <c:v>6.911601375</c:v>
                </c:pt>
                <c:pt idx="4978">
                  <c:v>6.9129900833333409</c:v>
                </c:pt>
                <c:pt idx="4979">
                  <c:v>6.9143787916666692</c:v>
                </c:pt>
                <c:pt idx="4980">
                  <c:v>6.9157674999999994</c:v>
                </c:pt>
                <c:pt idx="4981">
                  <c:v>6.9171562083333402</c:v>
                </c:pt>
                <c:pt idx="4982">
                  <c:v>6.9185449166666704</c:v>
                </c:pt>
                <c:pt idx="4983">
                  <c:v>6.9199336250000005</c:v>
                </c:pt>
                <c:pt idx="4984">
                  <c:v>6.9213223333333396</c:v>
                </c:pt>
                <c:pt idx="4985">
                  <c:v>6.9227110416666697</c:v>
                </c:pt>
                <c:pt idx="4986">
                  <c:v>6.9240997499999999</c:v>
                </c:pt>
                <c:pt idx="4987">
                  <c:v>6.9254884583333407</c:v>
                </c:pt>
                <c:pt idx="4988">
                  <c:v>6.9268771666666709</c:v>
                </c:pt>
                <c:pt idx="4989">
                  <c:v>6.9282658749999992</c:v>
                </c:pt>
                <c:pt idx="4990">
                  <c:v>6.9296545833333401</c:v>
                </c:pt>
                <c:pt idx="4991">
                  <c:v>6.9310432916666702</c:v>
                </c:pt>
                <c:pt idx="4992">
                  <c:v>6.9324320000000004</c:v>
                </c:pt>
                <c:pt idx="4993">
                  <c:v>6.9338207083333394</c:v>
                </c:pt>
                <c:pt idx="4994">
                  <c:v>6.9352094166666696</c:v>
                </c:pt>
                <c:pt idx="4995">
                  <c:v>6.9365981249999997</c:v>
                </c:pt>
                <c:pt idx="4996">
                  <c:v>6.9379868333333405</c:v>
                </c:pt>
                <c:pt idx="4997">
                  <c:v>6.9393755416666707</c:v>
                </c:pt>
                <c:pt idx="4998">
                  <c:v>6.9407642500000009</c:v>
                </c:pt>
                <c:pt idx="4999">
                  <c:v>6.9421529583333399</c:v>
                </c:pt>
                <c:pt idx="5000">
                  <c:v>6.9435416666666701</c:v>
                </c:pt>
                <c:pt idx="5001">
                  <c:v>6.9449303750000002</c:v>
                </c:pt>
                <c:pt idx="5002">
                  <c:v>6.9463190833333393</c:v>
                </c:pt>
                <c:pt idx="5003">
                  <c:v>6.9477077916666694</c:v>
                </c:pt>
                <c:pt idx="5004">
                  <c:v>6.9490964999999996</c:v>
                </c:pt>
                <c:pt idx="5005">
                  <c:v>6.9504852083333404</c:v>
                </c:pt>
                <c:pt idx="5006">
                  <c:v>6.9518739166666705</c:v>
                </c:pt>
                <c:pt idx="5007">
                  <c:v>6.9532626250000007</c:v>
                </c:pt>
                <c:pt idx="5008">
                  <c:v>6.9546513333333397</c:v>
                </c:pt>
                <c:pt idx="5009">
                  <c:v>6.9560400416666699</c:v>
                </c:pt>
                <c:pt idx="5010">
                  <c:v>6.9574287500000001</c:v>
                </c:pt>
                <c:pt idx="5011">
                  <c:v>6.9588174583333409</c:v>
                </c:pt>
                <c:pt idx="5012">
                  <c:v>6.9602061666666692</c:v>
                </c:pt>
                <c:pt idx="5013">
                  <c:v>6.9615948749999994</c:v>
                </c:pt>
                <c:pt idx="5014">
                  <c:v>6.9629835833333402</c:v>
                </c:pt>
                <c:pt idx="5015">
                  <c:v>6.9643722916666704</c:v>
                </c:pt>
                <c:pt idx="5016">
                  <c:v>6.9657610000000005</c:v>
                </c:pt>
                <c:pt idx="5017">
                  <c:v>6.9671497083333396</c:v>
                </c:pt>
                <c:pt idx="5018">
                  <c:v>6.9685384166666697</c:v>
                </c:pt>
                <c:pt idx="5019">
                  <c:v>6.9699271249999999</c:v>
                </c:pt>
                <c:pt idx="5020">
                  <c:v>6.9713158333333407</c:v>
                </c:pt>
                <c:pt idx="5021">
                  <c:v>6.9727045416666709</c:v>
                </c:pt>
                <c:pt idx="5022">
                  <c:v>6.9740932499999992</c:v>
                </c:pt>
                <c:pt idx="5023">
                  <c:v>6.9754819583333401</c:v>
                </c:pt>
                <c:pt idx="5024">
                  <c:v>6.9768706666666702</c:v>
                </c:pt>
                <c:pt idx="5025">
                  <c:v>6.9782593750000004</c:v>
                </c:pt>
                <c:pt idx="5026">
                  <c:v>6.9796480833333394</c:v>
                </c:pt>
                <c:pt idx="5027">
                  <c:v>6.9810367916666696</c:v>
                </c:pt>
                <c:pt idx="5028">
                  <c:v>6.9824254999999997</c:v>
                </c:pt>
                <c:pt idx="5029">
                  <c:v>6.9838142083333405</c:v>
                </c:pt>
                <c:pt idx="5030">
                  <c:v>6.9852029166666707</c:v>
                </c:pt>
                <c:pt idx="5031">
                  <c:v>6.9865916250000009</c:v>
                </c:pt>
                <c:pt idx="5032">
                  <c:v>6.9879803333333399</c:v>
                </c:pt>
                <c:pt idx="5033">
                  <c:v>6.9893690416666701</c:v>
                </c:pt>
                <c:pt idx="5034">
                  <c:v>6.9907577500000002</c:v>
                </c:pt>
                <c:pt idx="5035">
                  <c:v>6.9921464583333393</c:v>
                </c:pt>
                <c:pt idx="5036">
                  <c:v>6.9935351666666694</c:v>
                </c:pt>
                <c:pt idx="5037">
                  <c:v>6.9949238749999996</c:v>
                </c:pt>
                <c:pt idx="5038">
                  <c:v>6.9963125833333404</c:v>
                </c:pt>
                <c:pt idx="5039">
                  <c:v>6.9977012916666705</c:v>
                </c:pt>
                <c:pt idx="5040">
                  <c:v>6.9990900000000007</c:v>
                </c:pt>
                <c:pt idx="5041">
                  <c:v>7.0004787083333397</c:v>
                </c:pt>
                <c:pt idx="5042">
                  <c:v>7.0018674166666699</c:v>
                </c:pt>
                <c:pt idx="5043">
                  <c:v>7.0032561250000001</c:v>
                </c:pt>
                <c:pt idx="5044">
                  <c:v>7.0046448333333409</c:v>
                </c:pt>
                <c:pt idx="5045">
                  <c:v>7.0060335416666693</c:v>
                </c:pt>
                <c:pt idx="5046">
                  <c:v>7.0074222499999994</c:v>
                </c:pt>
                <c:pt idx="5047">
                  <c:v>7.0088109583333402</c:v>
                </c:pt>
                <c:pt idx="5048">
                  <c:v>7.0101996666666704</c:v>
                </c:pt>
                <c:pt idx="5049">
                  <c:v>7.0115883750000005</c:v>
                </c:pt>
                <c:pt idx="5050">
                  <c:v>7.0129770833333396</c:v>
                </c:pt>
                <c:pt idx="5051">
                  <c:v>7.0143657916666697</c:v>
                </c:pt>
                <c:pt idx="5052">
                  <c:v>7.0157544999999999</c:v>
                </c:pt>
                <c:pt idx="5053">
                  <c:v>7.0171432083333407</c:v>
                </c:pt>
                <c:pt idx="5054">
                  <c:v>7.0185319166666709</c:v>
                </c:pt>
                <c:pt idx="5055">
                  <c:v>7.0199206249999992</c:v>
                </c:pt>
                <c:pt idx="5056">
                  <c:v>7.0213093333333401</c:v>
                </c:pt>
                <c:pt idx="5057">
                  <c:v>7.0226980416666702</c:v>
                </c:pt>
                <c:pt idx="5058">
                  <c:v>7.0240867500000004</c:v>
                </c:pt>
                <c:pt idx="5059">
                  <c:v>7.0254754583333394</c:v>
                </c:pt>
                <c:pt idx="5060">
                  <c:v>7.0268641666666696</c:v>
                </c:pt>
                <c:pt idx="5061">
                  <c:v>7.0282528749999997</c:v>
                </c:pt>
                <c:pt idx="5062">
                  <c:v>7.0296415833333405</c:v>
                </c:pt>
                <c:pt idx="5063">
                  <c:v>7.0310302916666707</c:v>
                </c:pt>
                <c:pt idx="5064">
                  <c:v>7.0324190000000009</c:v>
                </c:pt>
                <c:pt idx="5065">
                  <c:v>7.0338077083333399</c:v>
                </c:pt>
                <c:pt idx="5066">
                  <c:v>7.0351964166666701</c:v>
                </c:pt>
                <c:pt idx="5067">
                  <c:v>7.0365851250000002</c:v>
                </c:pt>
                <c:pt idx="5068">
                  <c:v>7.0379738333333393</c:v>
                </c:pt>
                <c:pt idx="5069">
                  <c:v>7.0393625416666694</c:v>
                </c:pt>
                <c:pt idx="5070">
                  <c:v>7.0407512499999996</c:v>
                </c:pt>
                <c:pt idx="5071">
                  <c:v>7.0421399583333404</c:v>
                </c:pt>
                <c:pt idx="5072">
                  <c:v>7.0435286666666705</c:v>
                </c:pt>
                <c:pt idx="5073">
                  <c:v>7.0449173750000007</c:v>
                </c:pt>
                <c:pt idx="5074">
                  <c:v>7.0463060833333397</c:v>
                </c:pt>
                <c:pt idx="5075">
                  <c:v>7.0476947916666699</c:v>
                </c:pt>
                <c:pt idx="5076">
                  <c:v>7.0490835000000001</c:v>
                </c:pt>
                <c:pt idx="5077">
                  <c:v>7.0504722083333409</c:v>
                </c:pt>
                <c:pt idx="5078">
                  <c:v>7.0518609166666693</c:v>
                </c:pt>
                <c:pt idx="5079">
                  <c:v>7.0532496249999994</c:v>
                </c:pt>
                <c:pt idx="5080">
                  <c:v>7.0546383333333402</c:v>
                </c:pt>
                <c:pt idx="5081">
                  <c:v>7.0560270416666704</c:v>
                </c:pt>
                <c:pt idx="5082">
                  <c:v>7.0574157500000005</c:v>
                </c:pt>
                <c:pt idx="5083">
                  <c:v>7.0588044583333396</c:v>
                </c:pt>
                <c:pt idx="5084">
                  <c:v>7.0601931666666697</c:v>
                </c:pt>
                <c:pt idx="5085">
                  <c:v>7.0615818749999999</c:v>
                </c:pt>
                <c:pt idx="5086">
                  <c:v>7.0629705833333407</c:v>
                </c:pt>
                <c:pt idx="5087">
                  <c:v>7.0643592916666709</c:v>
                </c:pt>
                <c:pt idx="5088">
                  <c:v>7.0657479999999993</c:v>
                </c:pt>
                <c:pt idx="5089">
                  <c:v>7.0671367083333401</c:v>
                </c:pt>
                <c:pt idx="5090">
                  <c:v>7.0685254166666702</c:v>
                </c:pt>
                <c:pt idx="5091">
                  <c:v>7.0699141250000004</c:v>
                </c:pt>
                <c:pt idx="5092">
                  <c:v>7.0713028333333394</c:v>
                </c:pt>
                <c:pt idx="5093">
                  <c:v>7.0726915416666696</c:v>
                </c:pt>
                <c:pt idx="5094">
                  <c:v>7.0740802499999997</c:v>
                </c:pt>
                <c:pt idx="5095">
                  <c:v>7.0754689583333406</c:v>
                </c:pt>
                <c:pt idx="5096">
                  <c:v>7.0768576666666707</c:v>
                </c:pt>
                <c:pt idx="5097">
                  <c:v>7.0782463750000009</c:v>
                </c:pt>
                <c:pt idx="5098">
                  <c:v>7.0796350833333399</c:v>
                </c:pt>
                <c:pt idx="5099">
                  <c:v>7.0810237916666701</c:v>
                </c:pt>
                <c:pt idx="5100">
                  <c:v>7.0824125000000002</c:v>
                </c:pt>
                <c:pt idx="5101">
                  <c:v>7.0838012083333393</c:v>
                </c:pt>
                <c:pt idx="5102">
                  <c:v>7.0851899166666694</c:v>
                </c:pt>
                <c:pt idx="5103">
                  <c:v>7.0865786249999996</c:v>
                </c:pt>
                <c:pt idx="5104">
                  <c:v>7.0879673333333404</c:v>
                </c:pt>
                <c:pt idx="5105">
                  <c:v>7.0893560416666705</c:v>
                </c:pt>
                <c:pt idx="5106">
                  <c:v>7.0907447500000007</c:v>
                </c:pt>
                <c:pt idx="5107">
                  <c:v>7.0921334583333397</c:v>
                </c:pt>
                <c:pt idx="5108">
                  <c:v>7.0935221666666699</c:v>
                </c:pt>
                <c:pt idx="5109">
                  <c:v>7.0949108750000001</c:v>
                </c:pt>
                <c:pt idx="5110">
                  <c:v>7.0962995833333409</c:v>
                </c:pt>
                <c:pt idx="5111">
                  <c:v>7.0976882916666693</c:v>
                </c:pt>
                <c:pt idx="5112">
                  <c:v>7.0990769999999994</c:v>
                </c:pt>
                <c:pt idx="5113">
                  <c:v>7.1004657083333402</c:v>
                </c:pt>
                <c:pt idx="5114">
                  <c:v>7.1018544166666704</c:v>
                </c:pt>
                <c:pt idx="5115">
                  <c:v>7.1032431250000005</c:v>
                </c:pt>
                <c:pt idx="5116">
                  <c:v>7.1046318333333396</c:v>
                </c:pt>
                <c:pt idx="5117">
                  <c:v>7.1060205416666697</c:v>
                </c:pt>
                <c:pt idx="5118">
                  <c:v>7.1074092499999999</c:v>
                </c:pt>
                <c:pt idx="5119">
                  <c:v>7.1087979583333407</c:v>
                </c:pt>
                <c:pt idx="5120">
                  <c:v>7.1101866666666709</c:v>
                </c:pt>
                <c:pt idx="5121">
                  <c:v>7.1115753749999993</c:v>
                </c:pt>
                <c:pt idx="5122">
                  <c:v>7.1129640833333401</c:v>
                </c:pt>
                <c:pt idx="5123">
                  <c:v>7.1143527916666702</c:v>
                </c:pt>
                <c:pt idx="5124">
                  <c:v>7.1157415000000004</c:v>
                </c:pt>
                <c:pt idx="5125">
                  <c:v>7.1171302083333394</c:v>
                </c:pt>
                <c:pt idx="5126">
                  <c:v>7.1185189166666696</c:v>
                </c:pt>
                <c:pt idx="5127">
                  <c:v>7.1199076249999997</c:v>
                </c:pt>
                <c:pt idx="5128">
                  <c:v>7.1212963333333406</c:v>
                </c:pt>
                <c:pt idx="5129">
                  <c:v>7.1226850416666707</c:v>
                </c:pt>
                <c:pt idx="5130">
                  <c:v>7.1240737500000009</c:v>
                </c:pt>
                <c:pt idx="5131">
                  <c:v>7.1254624583333399</c:v>
                </c:pt>
                <c:pt idx="5132">
                  <c:v>7.1268511666666701</c:v>
                </c:pt>
                <c:pt idx="5133">
                  <c:v>7.1282398750000002</c:v>
                </c:pt>
                <c:pt idx="5134">
                  <c:v>7.1296285833333393</c:v>
                </c:pt>
                <c:pt idx="5135">
                  <c:v>7.1310172916666694</c:v>
                </c:pt>
                <c:pt idx="5136">
                  <c:v>7.1324059999999996</c:v>
                </c:pt>
                <c:pt idx="5137">
                  <c:v>7.1337947083333404</c:v>
                </c:pt>
                <c:pt idx="5138">
                  <c:v>7.1351834166666706</c:v>
                </c:pt>
                <c:pt idx="5139">
                  <c:v>7.1365721250000007</c:v>
                </c:pt>
                <c:pt idx="5140">
                  <c:v>7.1379608333333397</c:v>
                </c:pt>
                <c:pt idx="5141">
                  <c:v>7.1393495416666699</c:v>
                </c:pt>
                <c:pt idx="5142">
                  <c:v>7.1407382500000001</c:v>
                </c:pt>
                <c:pt idx="5143">
                  <c:v>7.1421269583333409</c:v>
                </c:pt>
                <c:pt idx="5144">
                  <c:v>7.1435156666666693</c:v>
                </c:pt>
                <c:pt idx="5145">
                  <c:v>7.1449043749999994</c:v>
                </c:pt>
                <c:pt idx="5146">
                  <c:v>7.1462930833333402</c:v>
                </c:pt>
                <c:pt idx="5147">
                  <c:v>7.1476817916666704</c:v>
                </c:pt>
                <c:pt idx="5148">
                  <c:v>7.1490705000000005</c:v>
                </c:pt>
                <c:pt idx="5149">
                  <c:v>7.1504592083333396</c:v>
                </c:pt>
                <c:pt idx="5150">
                  <c:v>7.1518479166666697</c:v>
                </c:pt>
                <c:pt idx="5151">
                  <c:v>7.1532366249999999</c:v>
                </c:pt>
                <c:pt idx="5152">
                  <c:v>7.1546253333333407</c:v>
                </c:pt>
                <c:pt idx="5153">
                  <c:v>7.1560140416666709</c:v>
                </c:pt>
                <c:pt idx="5154">
                  <c:v>7.1574027499999993</c:v>
                </c:pt>
                <c:pt idx="5155">
                  <c:v>7.1587914583333401</c:v>
                </c:pt>
                <c:pt idx="5156">
                  <c:v>7.1601801666666702</c:v>
                </c:pt>
                <c:pt idx="5157">
                  <c:v>7.1615688750000004</c:v>
                </c:pt>
                <c:pt idx="5158">
                  <c:v>7.1629575833333394</c:v>
                </c:pt>
                <c:pt idx="5159">
                  <c:v>7.1643462916666696</c:v>
                </c:pt>
                <c:pt idx="5160">
                  <c:v>7.1657349999999997</c:v>
                </c:pt>
                <c:pt idx="5161">
                  <c:v>7.1671237083333406</c:v>
                </c:pt>
                <c:pt idx="5162">
                  <c:v>7.1685124166666707</c:v>
                </c:pt>
                <c:pt idx="5163">
                  <c:v>7.1699011250000009</c:v>
                </c:pt>
                <c:pt idx="5164">
                  <c:v>7.1712898333333399</c:v>
                </c:pt>
                <c:pt idx="5165">
                  <c:v>7.1726785416666701</c:v>
                </c:pt>
                <c:pt idx="5166">
                  <c:v>7.1740672500000002</c:v>
                </c:pt>
                <c:pt idx="5167">
                  <c:v>7.1754559583333393</c:v>
                </c:pt>
                <c:pt idx="5168">
                  <c:v>7.1768446666666694</c:v>
                </c:pt>
                <c:pt idx="5169">
                  <c:v>7.1782333749999996</c:v>
                </c:pt>
                <c:pt idx="5170">
                  <c:v>7.1796220833333404</c:v>
                </c:pt>
                <c:pt idx="5171">
                  <c:v>7.1810107916666706</c:v>
                </c:pt>
                <c:pt idx="5172">
                  <c:v>7.1823995000000007</c:v>
                </c:pt>
                <c:pt idx="5173">
                  <c:v>7.1837882083333398</c:v>
                </c:pt>
                <c:pt idx="5174">
                  <c:v>7.1851769166666699</c:v>
                </c:pt>
                <c:pt idx="5175">
                  <c:v>7.1865656250000001</c:v>
                </c:pt>
                <c:pt idx="5176">
                  <c:v>7.1879543333333409</c:v>
                </c:pt>
                <c:pt idx="5177">
                  <c:v>7.1893430416666693</c:v>
                </c:pt>
                <c:pt idx="5178">
                  <c:v>7.1907317499999994</c:v>
                </c:pt>
                <c:pt idx="5179">
                  <c:v>7.1921204583333402</c:v>
                </c:pt>
                <c:pt idx="5180">
                  <c:v>7.1935091666666704</c:v>
                </c:pt>
                <c:pt idx="5181">
                  <c:v>7.1948978750000006</c:v>
                </c:pt>
                <c:pt idx="5182">
                  <c:v>7.1962865833333396</c:v>
                </c:pt>
                <c:pt idx="5183">
                  <c:v>7.1976752916666698</c:v>
                </c:pt>
                <c:pt idx="5184">
                  <c:v>7.1990639999999999</c:v>
                </c:pt>
                <c:pt idx="5185">
                  <c:v>7.2004527083333407</c:v>
                </c:pt>
                <c:pt idx="5186">
                  <c:v>7.2018414166666709</c:v>
                </c:pt>
                <c:pt idx="5187">
                  <c:v>7.2032301249999993</c:v>
                </c:pt>
                <c:pt idx="5188">
                  <c:v>7.2046188333333401</c:v>
                </c:pt>
                <c:pt idx="5189">
                  <c:v>7.2060075416666702</c:v>
                </c:pt>
                <c:pt idx="5190">
                  <c:v>7.2073962500000004</c:v>
                </c:pt>
                <c:pt idx="5191">
                  <c:v>7.2087849583333394</c:v>
                </c:pt>
                <c:pt idx="5192">
                  <c:v>7.2101736666666696</c:v>
                </c:pt>
                <c:pt idx="5193">
                  <c:v>7.2115623749999997</c:v>
                </c:pt>
                <c:pt idx="5194">
                  <c:v>7.2129510833333406</c:v>
                </c:pt>
                <c:pt idx="5195">
                  <c:v>7.2143397916666707</c:v>
                </c:pt>
                <c:pt idx="5196">
                  <c:v>7.2157285000000009</c:v>
                </c:pt>
                <c:pt idx="5197">
                  <c:v>7.2171172083333399</c:v>
                </c:pt>
                <c:pt idx="5198">
                  <c:v>7.2185059166666701</c:v>
                </c:pt>
                <c:pt idx="5199">
                  <c:v>7.2198946250000002</c:v>
                </c:pt>
                <c:pt idx="5200">
                  <c:v>7.2212833333333393</c:v>
                </c:pt>
                <c:pt idx="5201">
                  <c:v>7.2226720416666694</c:v>
                </c:pt>
                <c:pt idx="5202">
                  <c:v>7.2240607499999996</c:v>
                </c:pt>
                <c:pt idx="5203">
                  <c:v>7.2254494583333404</c:v>
                </c:pt>
                <c:pt idx="5204">
                  <c:v>7.2268381666666706</c:v>
                </c:pt>
                <c:pt idx="5205">
                  <c:v>7.2282268750000007</c:v>
                </c:pt>
                <c:pt idx="5206">
                  <c:v>7.2296155833333398</c:v>
                </c:pt>
                <c:pt idx="5207">
                  <c:v>7.2310042916666699</c:v>
                </c:pt>
                <c:pt idx="5208">
                  <c:v>7.2323930000000001</c:v>
                </c:pt>
                <c:pt idx="5209">
                  <c:v>7.2337817083333409</c:v>
                </c:pt>
                <c:pt idx="5210">
                  <c:v>7.2351704166666693</c:v>
                </c:pt>
                <c:pt idx="5211">
                  <c:v>7.2365591249999994</c:v>
                </c:pt>
                <c:pt idx="5212">
                  <c:v>7.2379478333333402</c:v>
                </c:pt>
                <c:pt idx="5213">
                  <c:v>7.2393365416666704</c:v>
                </c:pt>
                <c:pt idx="5214">
                  <c:v>7.2407252500000006</c:v>
                </c:pt>
                <c:pt idx="5215">
                  <c:v>7.2421139583333396</c:v>
                </c:pt>
                <c:pt idx="5216">
                  <c:v>7.2435026666666698</c:v>
                </c:pt>
                <c:pt idx="5217">
                  <c:v>7.2448913749999999</c:v>
                </c:pt>
                <c:pt idx="5218">
                  <c:v>7.2462800833333407</c:v>
                </c:pt>
                <c:pt idx="5219">
                  <c:v>7.2476687916666709</c:v>
                </c:pt>
                <c:pt idx="5220">
                  <c:v>7.2490574999999993</c:v>
                </c:pt>
                <c:pt idx="5221">
                  <c:v>7.2504462083333401</c:v>
                </c:pt>
                <c:pt idx="5222">
                  <c:v>7.2518349166666702</c:v>
                </c:pt>
                <c:pt idx="5223">
                  <c:v>7.2532236250000004</c:v>
                </c:pt>
                <c:pt idx="5224">
                  <c:v>7.2546123333333394</c:v>
                </c:pt>
                <c:pt idx="5225">
                  <c:v>7.2560010416666696</c:v>
                </c:pt>
                <c:pt idx="5226">
                  <c:v>7.2573897499999998</c:v>
                </c:pt>
                <c:pt idx="5227">
                  <c:v>7.2587784583333406</c:v>
                </c:pt>
                <c:pt idx="5228">
                  <c:v>7.2601671666666707</c:v>
                </c:pt>
                <c:pt idx="5229">
                  <c:v>7.2615558750000009</c:v>
                </c:pt>
                <c:pt idx="5230">
                  <c:v>7.2629445833333399</c:v>
                </c:pt>
                <c:pt idx="5231">
                  <c:v>7.2643332916666701</c:v>
                </c:pt>
                <c:pt idx="5232">
                  <c:v>7.2657220000000002</c:v>
                </c:pt>
                <c:pt idx="5233">
                  <c:v>7.2671107083333393</c:v>
                </c:pt>
                <c:pt idx="5234">
                  <c:v>7.2684994166666694</c:v>
                </c:pt>
                <c:pt idx="5235">
                  <c:v>7.2698881249999996</c:v>
                </c:pt>
                <c:pt idx="5236">
                  <c:v>7.2712768333333404</c:v>
                </c:pt>
                <c:pt idx="5237">
                  <c:v>7.2726655416666706</c:v>
                </c:pt>
                <c:pt idx="5238">
                  <c:v>7.2740542500000007</c:v>
                </c:pt>
                <c:pt idx="5239">
                  <c:v>7.2754429583333398</c:v>
                </c:pt>
                <c:pt idx="5240">
                  <c:v>7.2768316666666699</c:v>
                </c:pt>
                <c:pt idx="5241">
                  <c:v>7.2782203750000001</c:v>
                </c:pt>
                <c:pt idx="5242">
                  <c:v>7.2796090833333409</c:v>
                </c:pt>
                <c:pt idx="5243">
                  <c:v>7.2809977916666693</c:v>
                </c:pt>
                <c:pt idx="5244">
                  <c:v>7.2823864999999994</c:v>
                </c:pt>
                <c:pt idx="5245">
                  <c:v>7.2837752083333402</c:v>
                </c:pt>
                <c:pt idx="5246">
                  <c:v>7.2851639166666704</c:v>
                </c:pt>
                <c:pt idx="5247">
                  <c:v>7.2865526250000006</c:v>
                </c:pt>
                <c:pt idx="5248">
                  <c:v>7.2879413333333396</c:v>
                </c:pt>
                <c:pt idx="5249">
                  <c:v>7.2893300416666698</c:v>
                </c:pt>
                <c:pt idx="5250">
                  <c:v>7.2907187499999999</c:v>
                </c:pt>
                <c:pt idx="5251">
                  <c:v>7.2921074583333407</c:v>
                </c:pt>
                <c:pt idx="5252">
                  <c:v>7.2934961666666709</c:v>
                </c:pt>
                <c:pt idx="5253">
                  <c:v>7.2948848749999993</c:v>
                </c:pt>
                <c:pt idx="5254">
                  <c:v>7.2962735833333401</c:v>
                </c:pt>
                <c:pt idx="5255">
                  <c:v>7.2976622916666702</c:v>
                </c:pt>
                <c:pt idx="5256">
                  <c:v>7.2990510000000004</c:v>
                </c:pt>
                <c:pt idx="5257">
                  <c:v>7.3004397083333394</c:v>
                </c:pt>
                <c:pt idx="5258">
                  <c:v>7.3018284166666696</c:v>
                </c:pt>
                <c:pt idx="5259">
                  <c:v>7.3032171249999998</c:v>
                </c:pt>
                <c:pt idx="5260">
                  <c:v>7.3046058333333406</c:v>
                </c:pt>
                <c:pt idx="5261">
                  <c:v>7.3059945416666707</c:v>
                </c:pt>
                <c:pt idx="5262">
                  <c:v>7.3073832500000009</c:v>
                </c:pt>
                <c:pt idx="5263">
                  <c:v>7.3087719583333399</c:v>
                </c:pt>
                <c:pt idx="5264">
                  <c:v>7.3101606666666701</c:v>
                </c:pt>
                <c:pt idx="5265">
                  <c:v>7.3115493750000002</c:v>
                </c:pt>
                <c:pt idx="5266">
                  <c:v>7.3129380833333393</c:v>
                </c:pt>
                <c:pt idx="5267">
                  <c:v>7.3143267916666694</c:v>
                </c:pt>
                <c:pt idx="5268">
                  <c:v>7.3157154999999996</c:v>
                </c:pt>
                <c:pt idx="5269">
                  <c:v>7.3171042083333404</c:v>
                </c:pt>
                <c:pt idx="5270">
                  <c:v>7.3184929166666706</c:v>
                </c:pt>
                <c:pt idx="5271">
                  <c:v>7.3198816250000007</c:v>
                </c:pt>
                <c:pt idx="5272">
                  <c:v>7.3212703333333398</c:v>
                </c:pt>
                <c:pt idx="5273">
                  <c:v>7.3226590416666699</c:v>
                </c:pt>
                <c:pt idx="5274">
                  <c:v>7.3240477500000001</c:v>
                </c:pt>
                <c:pt idx="5275">
                  <c:v>7.3254364583333409</c:v>
                </c:pt>
                <c:pt idx="5276">
                  <c:v>7.3268251666666693</c:v>
                </c:pt>
                <c:pt idx="5277">
                  <c:v>7.3282138749999994</c:v>
                </c:pt>
                <c:pt idx="5278">
                  <c:v>7.3296025833333402</c:v>
                </c:pt>
                <c:pt idx="5279">
                  <c:v>7.3309912916666704</c:v>
                </c:pt>
                <c:pt idx="5280">
                  <c:v>7.3323800000000006</c:v>
                </c:pt>
                <c:pt idx="5281">
                  <c:v>7.3337687083333396</c:v>
                </c:pt>
                <c:pt idx="5282">
                  <c:v>7.3351574166666698</c:v>
                </c:pt>
                <c:pt idx="5283">
                  <c:v>7.3365461249999999</c:v>
                </c:pt>
                <c:pt idx="5284">
                  <c:v>7.3379348333333407</c:v>
                </c:pt>
                <c:pt idx="5285">
                  <c:v>7.3393235416666709</c:v>
                </c:pt>
                <c:pt idx="5286">
                  <c:v>7.3407122499999993</c:v>
                </c:pt>
                <c:pt idx="5287">
                  <c:v>7.3421009583333401</c:v>
                </c:pt>
                <c:pt idx="5288">
                  <c:v>7.3434896666666702</c:v>
                </c:pt>
                <c:pt idx="5289">
                  <c:v>7.3448783750000004</c:v>
                </c:pt>
                <c:pt idx="5290">
                  <c:v>7.3462670833333394</c:v>
                </c:pt>
                <c:pt idx="5291">
                  <c:v>7.3476557916666696</c:v>
                </c:pt>
                <c:pt idx="5292">
                  <c:v>7.3490444999999998</c:v>
                </c:pt>
                <c:pt idx="5293">
                  <c:v>7.3504332083333406</c:v>
                </c:pt>
                <c:pt idx="5294">
                  <c:v>7.3518219166666707</c:v>
                </c:pt>
                <c:pt idx="5295">
                  <c:v>7.3532106250000009</c:v>
                </c:pt>
                <c:pt idx="5296">
                  <c:v>7.3545993333333399</c:v>
                </c:pt>
                <c:pt idx="5297">
                  <c:v>7.3559880416666701</c:v>
                </c:pt>
                <c:pt idx="5298">
                  <c:v>7.3573767500000002</c:v>
                </c:pt>
                <c:pt idx="5299">
                  <c:v>7.3587654583333393</c:v>
                </c:pt>
                <c:pt idx="5300">
                  <c:v>7.3601541666666694</c:v>
                </c:pt>
                <c:pt idx="5301">
                  <c:v>7.3615428749999996</c:v>
                </c:pt>
                <c:pt idx="5302">
                  <c:v>7.3629315833333404</c:v>
                </c:pt>
                <c:pt idx="5303">
                  <c:v>7.3643202916666706</c:v>
                </c:pt>
                <c:pt idx="5304">
                  <c:v>7.3657090000000007</c:v>
                </c:pt>
                <c:pt idx="5305">
                  <c:v>7.3670977083333398</c:v>
                </c:pt>
                <c:pt idx="5306">
                  <c:v>7.3684864166666699</c:v>
                </c:pt>
                <c:pt idx="5307">
                  <c:v>7.3698751250000001</c:v>
                </c:pt>
                <c:pt idx="5308">
                  <c:v>7.3712638333333409</c:v>
                </c:pt>
                <c:pt idx="5309">
                  <c:v>7.3726525416666693</c:v>
                </c:pt>
                <c:pt idx="5310">
                  <c:v>7.3740412499999994</c:v>
                </c:pt>
                <c:pt idx="5311">
                  <c:v>7.3754299583333403</c:v>
                </c:pt>
                <c:pt idx="5312">
                  <c:v>7.3768186666666704</c:v>
                </c:pt>
                <c:pt idx="5313">
                  <c:v>7.3782073750000006</c:v>
                </c:pt>
                <c:pt idx="5314">
                  <c:v>7.3795960833333396</c:v>
                </c:pt>
                <c:pt idx="5315">
                  <c:v>7.3809847916666698</c:v>
                </c:pt>
                <c:pt idx="5316">
                  <c:v>7.3823734999999999</c:v>
                </c:pt>
                <c:pt idx="5317">
                  <c:v>7.3837622083333407</c:v>
                </c:pt>
                <c:pt idx="5318">
                  <c:v>7.3851509166666709</c:v>
                </c:pt>
                <c:pt idx="5319">
                  <c:v>7.3865396249999993</c:v>
                </c:pt>
                <c:pt idx="5320">
                  <c:v>7.3879283333333401</c:v>
                </c:pt>
                <c:pt idx="5321">
                  <c:v>7.3893170416666702</c:v>
                </c:pt>
                <c:pt idx="5322">
                  <c:v>7.3907057500000004</c:v>
                </c:pt>
                <c:pt idx="5323">
                  <c:v>7.3920944583333394</c:v>
                </c:pt>
                <c:pt idx="5324">
                  <c:v>7.3934831666666696</c:v>
                </c:pt>
                <c:pt idx="5325">
                  <c:v>7.3948718749999998</c:v>
                </c:pt>
                <c:pt idx="5326">
                  <c:v>7.3962605833333406</c:v>
                </c:pt>
                <c:pt idx="5327">
                  <c:v>7.3976492916666707</c:v>
                </c:pt>
                <c:pt idx="5328">
                  <c:v>7.3990380000000009</c:v>
                </c:pt>
                <c:pt idx="5329">
                  <c:v>7.4004267083333399</c:v>
                </c:pt>
                <c:pt idx="5330">
                  <c:v>7.4018154166666701</c:v>
                </c:pt>
                <c:pt idx="5331">
                  <c:v>7.4032041250000002</c:v>
                </c:pt>
                <c:pt idx="5332">
                  <c:v>7.4045928333333393</c:v>
                </c:pt>
                <c:pt idx="5333">
                  <c:v>7.4059815416666694</c:v>
                </c:pt>
                <c:pt idx="5334">
                  <c:v>7.4073702499999996</c:v>
                </c:pt>
                <c:pt idx="5335">
                  <c:v>7.4087589583333404</c:v>
                </c:pt>
                <c:pt idx="5336">
                  <c:v>7.4101476666666706</c:v>
                </c:pt>
                <c:pt idx="5337">
                  <c:v>7.4115363750000007</c:v>
                </c:pt>
                <c:pt idx="5338">
                  <c:v>7.4129250833333398</c:v>
                </c:pt>
                <c:pt idx="5339">
                  <c:v>7.4143137916666699</c:v>
                </c:pt>
                <c:pt idx="5340">
                  <c:v>7.4157025000000001</c:v>
                </c:pt>
                <c:pt idx="5341">
                  <c:v>7.4170912083333409</c:v>
                </c:pt>
                <c:pt idx="5342">
                  <c:v>7.4184799166666693</c:v>
                </c:pt>
                <c:pt idx="5343">
                  <c:v>7.4198686249999994</c:v>
                </c:pt>
                <c:pt idx="5344">
                  <c:v>7.4212573333333403</c:v>
                </c:pt>
                <c:pt idx="5345">
                  <c:v>7.4226460416666704</c:v>
                </c:pt>
                <c:pt idx="5346">
                  <c:v>7.4240347500000006</c:v>
                </c:pt>
                <c:pt idx="5347">
                  <c:v>7.4254234583333396</c:v>
                </c:pt>
                <c:pt idx="5348">
                  <c:v>7.4268121666666698</c:v>
                </c:pt>
                <c:pt idx="5349">
                  <c:v>7.4282008749999999</c:v>
                </c:pt>
                <c:pt idx="5350">
                  <c:v>7.4295895833333407</c:v>
                </c:pt>
                <c:pt idx="5351">
                  <c:v>7.4309782916666709</c:v>
                </c:pt>
                <c:pt idx="5352">
                  <c:v>7.4323669999999993</c:v>
                </c:pt>
                <c:pt idx="5353">
                  <c:v>7.4337557083333401</c:v>
                </c:pt>
                <c:pt idx="5354">
                  <c:v>7.4351444166666703</c:v>
                </c:pt>
                <c:pt idx="5355">
                  <c:v>7.4365331250000004</c:v>
                </c:pt>
                <c:pt idx="5356">
                  <c:v>7.4379218333333394</c:v>
                </c:pt>
                <c:pt idx="5357">
                  <c:v>7.4393105416666696</c:v>
                </c:pt>
                <c:pt idx="5358">
                  <c:v>7.4406992499999998</c:v>
                </c:pt>
                <c:pt idx="5359">
                  <c:v>7.4420879583333406</c:v>
                </c:pt>
                <c:pt idx="5360">
                  <c:v>7.4434766666666707</c:v>
                </c:pt>
                <c:pt idx="5361">
                  <c:v>7.4448653750000009</c:v>
                </c:pt>
                <c:pt idx="5362">
                  <c:v>7.4462540833333399</c:v>
                </c:pt>
                <c:pt idx="5363">
                  <c:v>7.4476427916666701</c:v>
                </c:pt>
                <c:pt idx="5364">
                  <c:v>7.4490315000000002</c:v>
                </c:pt>
                <c:pt idx="5365">
                  <c:v>7.4504202083333393</c:v>
                </c:pt>
                <c:pt idx="5366">
                  <c:v>7.4518089166666694</c:v>
                </c:pt>
                <c:pt idx="5367">
                  <c:v>7.4531976249999996</c:v>
                </c:pt>
                <c:pt idx="5368">
                  <c:v>7.4545863333333404</c:v>
                </c:pt>
                <c:pt idx="5369">
                  <c:v>7.4559750416666706</c:v>
                </c:pt>
                <c:pt idx="5370">
                  <c:v>7.4573637500000007</c:v>
                </c:pt>
                <c:pt idx="5371">
                  <c:v>7.4587524583333398</c:v>
                </c:pt>
                <c:pt idx="5372">
                  <c:v>7.4601411666666699</c:v>
                </c:pt>
                <c:pt idx="5373">
                  <c:v>7.4615298750000001</c:v>
                </c:pt>
                <c:pt idx="5374">
                  <c:v>7.4629185833333409</c:v>
                </c:pt>
                <c:pt idx="5375">
                  <c:v>7.4643072916666693</c:v>
                </c:pt>
                <c:pt idx="5376">
                  <c:v>7.4656959999999994</c:v>
                </c:pt>
                <c:pt idx="5377">
                  <c:v>7.4670847083333403</c:v>
                </c:pt>
                <c:pt idx="5378">
                  <c:v>7.4684734166666704</c:v>
                </c:pt>
                <c:pt idx="5379">
                  <c:v>7.4698621250000006</c:v>
                </c:pt>
                <c:pt idx="5380">
                  <c:v>7.4712508333333396</c:v>
                </c:pt>
                <c:pt idx="5381">
                  <c:v>7.4726395416666698</c:v>
                </c:pt>
                <c:pt idx="5382">
                  <c:v>7.4740282499999999</c:v>
                </c:pt>
                <c:pt idx="5383">
                  <c:v>7.4754169583333407</c:v>
                </c:pt>
                <c:pt idx="5384">
                  <c:v>7.4768056666666709</c:v>
                </c:pt>
                <c:pt idx="5385">
                  <c:v>7.4781943749999993</c:v>
                </c:pt>
                <c:pt idx="5386">
                  <c:v>7.4795830833333401</c:v>
                </c:pt>
                <c:pt idx="5387">
                  <c:v>7.4809717916666703</c:v>
                </c:pt>
                <c:pt idx="5388">
                  <c:v>7.4823605000000004</c:v>
                </c:pt>
                <c:pt idx="5389">
                  <c:v>7.4837492083333395</c:v>
                </c:pt>
                <c:pt idx="5390">
                  <c:v>7.4851379166666696</c:v>
                </c:pt>
                <c:pt idx="5391">
                  <c:v>7.4865266249999998</c:v>
                </c:pt>
                <c:pt idx="5392">
                  <c:v>7.4879153333333406</c:v>
                </c:pt>
                <c:pt idx="5393">
                  <c:v>7.4893040416666707</c:v>
                </c:pt>
                <c:pt idx="5394">
                  <c:v>7.4906927500000009</c:v>
                </c:pt>
                <c:pt idx="5395">
                  <c:v>7.4920814583333399</c:v>
                </c:pt>
                <c:pt idx="5396">
                  <c:v>7.4934701666666701</c:v>
                </c:pt>
                <c:pt idx="5397">
                  <c:v>7.4948588750000003</c:v>
                </c:pt>
                <c:pt idx="5398">
                  <c:v>7.4962475833333393</c:v>
                </c:pt>
                <c:pt idx="5399">
                  <c:v>7.4976362916666695</c:v>
                </c:pt>
                <c:pt idx="5400">
                  <c:v>7.4990249999999996</c:v>
                </c:pt>
                <c:pt idx="5401">
                  <c:v>7.5004137083333404</c:v>
                </c:pt>
                <c:pt idx="5402">
                  <c:v>7.5018024166666706</c:v>
                </c:pt>
                <c:pt idx="5403">
                  <c:v>7.5031911250000007</c:v>
                </c:pt>
                <c:pt idx="5404">
                  <c:v>7.5045798333333398</c:v>
                </c:pt>
                <c:pt idx="5405">
                  <c:v>7.5059685416666699</c:v>
                </c:pt>
                <c:pt idx="5406">
                  <c:v>7.5073572500000001</c:v>
                </c:pt>
                <c:pt idx="5407">
                  <c:v>7.5087459583333409</c:v>
                </c:pt>
                <c:pt idx="5408">
                  <c:v>7.5101346666666693</c:v>
                </c:pt>
                <c:pt idx="5409">
                  <c:v>7.5115233749999994</c:v>
                </c:pt>
                <c:pt idx="5410">
                  <c:v>7.5129120833333403</c:v>
                </c:pt>
                <c:pt idx="5411">
                  <c:v>7.5143007916666704</c:v>
                </c:pt>
                <c:pt idx="5412">
                  <c:v>7.5156895000000006</c:v>
                </c:pt>
                <c:pt idx="5413">
                  <c:v>7.5170782083333396</c:v>
                </c:pt>
                <c:pt idx="5414">
                  <c:v>7.5184669166666698</c:v>
                </c:pt>
                <c:pt idx="5415">
                  <c:v>7.5198556249999999</c:v>
                </c:pt>
                <c:pt idx="5416">
                  <c:v>7.5212443333333407</c:v>
                </c:pt>
                <c:pt idx="5417">
                  <c:v>7.5226330416666709</c:v>
                </c:pt>
                <c:pt idx="5418">
                  <c:v>7.5240217499999993</c:v>
                </c:pt>
                <c:pt idx="5419">
                  <c:v>7.5254104583333401</c:v>
                </c:pt>
                <c:pt idx="5420">
                  <c:v>7.5267991666666703</c:v>
                </c:pt>
                <c:pt idx="5421">
                  <c:v>7.5281878750000004</c:v>
                </c:pt>
                <c:pt idx="5422">
                  <c:v>7.5295765833333395</c:v>
                </c:pt>
                <c:pt idx="5423">
                  <c:v>7.5309652916666696</c:v>
                </c:pt>
                <c:pt idx="5424">
                  <c:v>7.5323539999999998</c:v>
                </c:pt>
                <c:pt idx="5425">
                  <c:v>7.5337427083333406</c:v>
                </c:pt>
                <c:pt idx="5426">
                  <c:v>7.5351314166666707</c:v>
                </c:pt>
                <c:pt idx="5427">
                  <c:v>7.5365201250000009</c:v>
                </c:pt>
                <c:pt idx="5428">
                  <c:v>7.5379088333333399</c:v>
                </c:pt>
                <c:pt idx="5429">
                  <c:v>7.5392975416666701</c:v>
                </c:pt>
                <c:pt idx="5430">
                  <c:v>7.5406862500000003</c:v>
                </c:pt>
                <c:pt idx="5431">
                  <c:v>7.5420749583333393</c:v>
                </c:pt>
                <c:pt idx="5432">
                  <c:v>7.5434636666666695</c:v>
                </c:pt>
                <c:pt idx="5433">
                  <c:v>7.5448523749999996</c:v>
                </c:pt>
                <c:pt idx="5434">
                  <c:v>7.5462410833333404</c:v>
                </c:pt>
                <c:pt idx="5435">
                  <c:v>7.5476297916666706</c:v>
                </c:pt>
                <c:pt idx="5436">
                  <c:v>7.5490185000000007</c:v>
                </c:pt>
                <c:pt idx="5437">
                  <c:v>7.5504072083333398</c:v>
                </c:pt>
                <c:pt idx="5438">
                  <c:v>7.5517959166666699</c:v>
                </c:pt>
                <c:pt idx="5439">
                  <c:v>7.5531846250000001</c:v>
                </c:pt>
                <c:pt idx="5440">
                  <c:v>7.5545733333333409</c:v>
                </c:pt>
                <c:pt idx="5441">
                  <c:v>7.5559620416666693</c:v>
                </c:pt>
                <c:pt idx="5442">
                  <c:v>7.5573507499999995</c:v>
                </c:pt>
                <c:pt idx="5443">
                  <c:v>7.5587394583333403</c:v>
                </c:pt>
                <c:pt idx="5444">
                  <c:v>7.5601281666666704</c:v>
                </c:pt>
                <c:pt idx="5445">
                  <c:v>7.5615168750000006</c:v>
                </c:pt>
                <c:pt idx="5446">
                  <c:v>7.5629055833333396</c:v>
                </c:pt>
                <c:pt idx="5447">
                  <c:v>7.5642942916666698</c:v>
                </c:pt>
                <c:pt idx="5448">
                  <c:v>7.5656829999999999</c:v>
                </c:pt>
                <c:pt idx="5449">
                  <c:v>7.5670717083333408</c:v>
                </c:pt>
                <c:pt idx="5450">
                  <c:v>7.5684604166666709</c:v>
                </c:pt>
                <c:pt idx="5451">
                  <c:v>7.5698491249999993</c:v>
                </c:pt>
                <c:pt idx="5452">
                  <c:v>7.5712378333333401</c:v>
                </c:pt>
                <c:pt idx="5453">
                  <c:v>7.5726265416666703</c:v>
                </c:pt>
                <c:pt idx="5454">
                  <c:v>7.5740152500000004</c:v>
                </c:pt>
                <c:pt idx="5455">
                  <c:v>7.5754039583333395</c:v>
                </c:pt>
                <c:pt idx="5456">
                  <c:v>7.5767926666666696</c:v>
                </c:pt>
                <c:pt idx="5457">
                  <c:v>7.5781813749999998</c:v>
                </c:pt>
                <c:pt idx="5458">
                  <c:v>7.5795700833333406</c:v>
                </c:pt>
                <c:pt idx="5459">
                  <c:v>7.5809587916666707</c:v>
                </c:pt>
                <c:pt idx="5460">
                  <c:v>7.5823475000000009</c:v>
                </c:pt>
                <c:pt idx="5461">
                  <c:v>7.5837362083333399</c:v>
                </c:pt>
                <c:pt idx="5462">
                  <c:v>7.5851249166666701</c:v>
                </c:pt>
                <c:pt idx="5463">
                  <c:v>7.5865136250000003</c:v>
                </c:pt>
                <c:pt idx="5464">
                  <c:v>7.5879023333333393</c:v>
                </c:pt>
                <c:pt idx="5465">
                  <c:v>7.5892910416666695</c:v>
                </c:pt>
                <c:pt idx="5466">
                  <c:v>7.5906797499999996</c:v>
                </c:pt>
                <c:pt idx="5467">
                  <c:v>7.5920684583333404</c:v>
                </c:pt>
                <c:pt idx="5468">
                  <c:v>7.5934571666666706</c:v>
                </c:pt>
                <c:pt idx="5469">
                  <c:v>7.5948458750000007</c:v>
                </c:pt>
                <c:pt idx="5470">
                  <c:v>7.5962345833333398</c:v>
                </c:pt>
                <c:pt idx="5471">
                  <c:v>7.5976232916666699</c:v>
                </c:pt>
                <c:pt idx="5472">
                  <c:v>7.5990120000000001</c:v>
                </c:pt>
                <c:pt idx="5473">
                  <c:v>7.6004007083333409</c:v>
                </c:pt>
                <c:pt idx="5474">
                  <c:v>7.6017894166666693</c:v>
                </c:pt>
                <c:pt idx="5475">
                  <c:v>7.6031781249999995</c:v>
                </c:pt>
                <c:pt idx="5476">
                  <c:v>7.6045668333333403</c:v>
                </c:pt>
                <c:pt idx="5477">
                  <c:v>7.6059555416666704</c:v>
                </c:pt>
                <c:pt idx="5478">
                  <c:v>7.6073442500000006</c:v>
                </c:pt>
                <c:pt idx="5479">
                  <c:v>7.6087329583333396</c:v>
                </c:pt>
                <c:pt idx="5480">
                  <c:v>7.6101216666666698</c:v>
                </c:pt>
                <c:pt idx="5481">
                  <c:v>7.6115103749999999</c:v>
                </c:pt>
                <c:pt idx="5482">
                  <c:v>7.6128990833333408</c:v>
                </c:pt>
                <c:pt idx="5483">
                  <c:v>7.6142877916666709</c:v>
                </c:pt>
                <c:pt idx="5484">
                  <c:v>7.6156764999999993</c:v>
                </c:pt>
                <c:pt idx="5485">
                  <c:v>7.6170652083333401</c:v>
                </c:pt>
                <c:pt idx="5486">
                  <c:v>7.6184539166666703</c:v>
                </c:pt>
                <c:pt idx="5487">
                  <c:v>7.6198426250000004</c:v>
                </c:pt>
                <c:pt idx="5488">
                  <c:v>7.6212313333333395</c:v>
                </c:pt>
                <c:pt idx="5489">
                  <c:v>7.6226200416666696</c:v>
                </c:pt>
                <c:pt idx="5490">
                  <c:v>7.6240087499999998</c:v>
                </c:pt>
                <c:pt idx="5491">
                  <c:v>7.6253974583333406</c:v>
                </c:pt>
                <c:pt idx="5492">
                  <c:v>7.6267861666666708</c:v>
                </c:pt>
                <c:pt idx="5493">
                  <c:v>7.6281748750000009</c:v>
                </c:pt>
                <c:pt idx="5494">
                  <c:v>7.6295635833333399</c:v>
                </c:pt>
                <c:pt idx="5495">
                  <c:v>7.6309522916666701</c:v>
                </c:pt>
                <c:pt idx="5496">
                  <c:v>7.6323410000000003</c:v>
                </c:pt>
                <c:pt idx="5497">
                  <c:v>7.6337297083333393</c:v>
                </c:pt>
                <c:pt idx="5498">
                  <c:v>7.6351184166666695</c:v>
                </c:pt>
                <c:pt idx="5499">
                  <c:v>7.6365071249999996</c:v>
                </c:pt>
                <c:pt idx="5500">
                  <c:v>7.6378958333333404</c:v>
                </c:pt>
                <c:pt idx="5501">
                  <c:v>7.6392845416666706</c:v>
                </c:pt>
                <c:pt idx="5502">
                  <c:v>7.6406732500000007</c:v>
                </c:pt>
                <c:pt idx="5503">
                  <c:v>7.6420619583333398</c:v>
                </c:pt>
                <c:pt idx="5504">
                  <c:v>7.6434506666666699</c:v>
                </c:pt>
                <c:pt idx="5505">
                  <c:v>7.6448393750000001</c:v>
                </c:pt>
                <c:pt idx="5506">
                  <c:v>7.6462280833333409</c:v>
                </c:pt>
                <c:pt idx="5507">
                  <c:v>7.6476167916666693</c:v>
                </c:pt>
                <c:pt idx="5508">
                  <c:v>7.6490054999999995</c:v>
                </c:pt>
                <c:pt idx="5509">
                  <c:v>7.6503942083333403</c:v>
                </c:pt>
                <c:pt idx="5510">
                  <c:v>7.6517829166666704</c:v>
                </c:pt>
                <c:pt idx="5511">
                  <c:v>7.6531716250000006</c:v>
                </c:pt>
                <c:pt idx="5512">
                  <c:v>7.6545603333333396</c:v>
                </c:pt>
                <c:pt idx="5513">
                  <c:v>7.6559490416666698</c:v>
                </c:pt>
                <c:pt idx="5514">
                  <c:v>7.6573377499999999</c:v>
                </c:pt>
                <c:pt idx="5515">
                  <c:v>7.6587264583333408</c:v>
                </c:pt>
                <c:pt idx="5516">
                  <c:v>7.6601151666666709</c:v>
                </c:pt>
                <c:pt idx="5517">
                  <c:v>7.6615038749999993</c:v>
                </c:pt>
                <c:pt idx="5518">
                  <c:v>7.6628925833333401</c:v>
                </c:pt>
                <c:pt idx="5519">
                  <c:v>7.6642812916666703</c:v>
                </c:pt>
                <c:pt idx="5520">
                  <c:v>7.6656700000000004</c:v>
                </c:pt>
                <c:pt idx="5521">
                  <c:v>7.6670587083333395</c:v>
                </c:pt>
                <c:pt idx="5522">
                  <c:v>7.6684474166666696</c:v>
                </c:pt>
                <c:pt idx="5523">
                  <c:v>7.6698361249999998</c:v>
                </c:pt>
                <c:pt idx="5524">
                  <c:v>7.6712248333333406</c:v>
                </c:pt>
                <c:pt idx="5525">
                  <c:v>7.6726135416666708</c:v>
                </c:pt>
                <c:pt idx="5526">
                  <c:v>7.6740022500000009</c:v>
                </c:pt>
                <c:pt idx="5527">
                  <c:v>7.67539095833334</c:v>
                </c:pt>
                <c:pt idx="5528">
                  <c:v>7.6767796666666701</c:v>
                </c:pt>
                <c:pt idx="5529">
                  <c:v>7.6781683750000003</c:v>
                </c:pt>
                <c:pt idx="5530">
                  <c:v>7.6795570833333393</c:v>
                </c:pt>
                <c:pt idx="5531">
                  <c:v>7.6809457916666695</c:v>
                </c:pt>
                <c:pt idx="5532">
                  <c:v>7.6823344999999996</c:v>
                </c:pt>
                <c:pt idx="5533">
                  <c:v>7.6837232083333404</c:v>
                </c:pt>
                <c:pt idx="5534">
                  <c:v>7.6851119166666706</c:v>
                </c:pt>
                <c:pt idx="5535">
                  <c:v>7.6865006250000008</c:v>
                </c:pt>
                <c:pt idx="5536">
                  <c:v>7.6878893333333398</c:v>
                </c:pt>
                <c:pt idx="5537">
                  <c:v>7.6892780416666699</c:v>
                </c:pt>
                <c:pt idx="5538">
                  <c:v>7.6906667500000001</c:v>
                </c:pt>
                <c:pt idx="5539">
                  <c:v>7.6920554583333409</c:v>
                </c:pt>
                <c:pt idx="5540">
                  <c:v>7.6934441666666693</c:v>
                </c:pt>
                <c:pt idx="5541">
                  <c:v>7.6948328749999995</c:v>
                </c:pt>
                <c:pt idx="5542">
                  <c:v>7.6962215833333403</c:v>
                </c:pt>
                <c:pt idx="5543">
                  <c:v>7.6976102916666704</c:v>
                </c:pt>
                <c:pt idx="5544">
                  <c:v>7.6989990000000006</c:v>
                </c:pt>
                <c:pt idx="5545">
                  <c:v>7.7003877083333396</c:v>
                </c:pt>
                <c:pt idx="5546">
                  <c:v>7.7017764166666698</c:v>
                </c:pt>
                <c:pt idx="5547">
                  <c:v>7.7031651249999999</c:v>
                </c:pt>
                <c:pt idx="5548">
                  <c:v>7.7045538333333408</c:v>
                </c:pt>
                <c:pt idx="5549">
                  <c:v>7.7059425416666709</c:v>
                </c:pt>
                <c:pt idx="5550">
                  <c:v>7.7073312499999993</c:v>
                </c:pt>
                <c:pt idx="5551">
                  <c:v>7.7087199583333401</c:v>
                </c:pt>
                <c:pt idx="5552">
                  <c:v>7.7101086666666703</c:v>
                </c:pt>
                <c:pt idx="5553">
                  <c:v>7.7114973750000004</c:v>
                </c:pt>
                <c:pt idx="5554">
                  <c:v>7.7128860833333395</c:v>
                </c:pt>
                <c:pt idx="5555">
                  <c:v>7.7142747916666696</c:v>
                </c:pt>
                <c:pt idx="5556">
                  <c:v>7.7156634999999998</c:v>
                </c:pt>
                <c:pt idx="5557">
                  <c:v>7.7170522083333406</c:v>
                </c:pt>
                <c:pt idx="5558">
                  <c:v>7.7184409166666708</c:v>
                </c:pt>
                <c:pt idx="5559">
                  <c:v>7.7198296250000009</c:v>
                </c:pt>
                <c:pt idx="5560">
                  <c:v>7.72121833333334</c:v>
                </c:pt>
                <c:pt idx="5561">
                  <c:v>7.7226070416666701</c:v>
                </c:pt>
                <c:pt idx="5562">
                  <c:v>7.7239957500000003</c:v>
                </c:pt>
                <c:pt idx="5563">
                  <c:v>7.7253844583333393</c:v>
                </c:pt>
                <c:pt idx="5564">
                  <c:v>7.7267731666666695</c:v>
                </c:pt>
                <c:pt idx="5565">
                  <c:v>7.7281618749999996</c:v>
                </c:pt>
                <c:pt idx="5566">
                  <c:v>7.7295505833333404</c:v>
                </c:pt>
                <c:pt idx="5567">
                  <c:v>7.7309392916666706</c:v>
                </c:pt>
                <c:pt idx="5568">
                  <c:v>7.7323280000000008</c:v>
                </c:pt>
                <c:pt idx="5569">
                  <c:v>7.7337167083333398</c:v>
                </c:pt>
                <c:pt idx="5570">
                  <c:v>7.73510541666667</c:v>
                </c:pt>
                <c:pt idx="5571">
                  <c:v>7.7364941250000001</c:v>
                </c:pt>
                <c:pt idx="5572">
                  <c:v>7.7378828333333409</c:v>
                </c:pt>
                <c:pt idx="5573">
                  <c:v>7.7392715416666693</c:v>
                </c:pt>
                <c:pt idx="5574">
                  <c:v>7.7406602499999995</c:v>
                </c:pt>
                <c:pt idx="5575">
                  <c:v>7.7420489583333403</c:v>
                </c:pt>
                <c:pt idx="5576">
                  <c:v>7.7434376666666704</c:v>
                </c:pt>
                <c:pt idx="5577">
                  <c:v>7.7448263750000006</c:v>
                </c:pt>
                <c:pt idx="5578">
                  <c:v>7.7462150833333396</c:v>
                </c:pt>
                <c:pt idx="5579">
                  <c:v>7.7476037916666698</c:v>
                </c:pt>
                <c:pt idx="5580">
                  <c:v>7.7489924999999999</c:v>
                </c:pt>
                <c:pt idx="5581">
                  <c:v>7.7503812083333408</c:v>
                </c:pt>
                <c:pt idx="5582">
                  <c:v>7.7517699166666709</c:v>
                </c:pt>
                <c:pt idx="5583">
                  <c:v>7.7531586249999993</c:v>
                </c:pt>
                <c:pt idx="5584">
                  <c:v>7.7545473333333401</c:v>
                </c:pt>
                <c:pt idx="5585">
                  <c:v>7.7559360416666703</c:v>
                </c:pt>
                <c:pt idx="5586">
                  <c:v>7.7573247500000004</c:v>
                </c:pt>
                <c:pt idx="5587">
                  <c:v>7.7587134583333395</c:v>
                </c:pt>
                <c:pt idx="5588">
                  <c:v>7.7601021666666696</c:v>
                </c:pt>
                <c:pt idx="5589">
                  <c:v>7.7614908749999998</c:v>
                </c:pt>
                <c:pt idx="5590">
                  <c:v>7.7628795833333406</c:v>
                </c:pt>
                <c:pt idx="5591">
                  <c:v>7.7642682916666708</c:v>
                </c:pt>
                <c:pt idx="5592">
                  <c:v>7.7656570000000009</c:v>
                </c:pt>
                <c:pt idx="5593">
                  <c:v>7.76704570833334</c:v>
                </c:pt>
                <c:pt idx="5594">
                  <c:v>7.7684344166666701</c:v>
                </c:pt>
                <c:pt idx="5595">
                  <c:v>7.7698231250000003</c:v>
                </c:pt>
                <c:pt idx="5596">
                  <c:v>7.7712118333333393</c:v>
                </c:pt>
                <c:pt idx="5597">
                  <c:v>7.7726005416666695</c:v>
                </c:pt>
                <c:pt idx="5598">
                  <c:v>7.7739892499999996</c:v>
                </c:pt>
                <c:pt idx="5599">
                  <c:v>7.7753779583333404</c:v>
                </c:pt>
                <c:pt idx="5600">
                  <c:v>7.7767666666666706</c:v>
                </c:pt>
                <c:pt idx="5601">
                  <c:v>7.7781553750000008</c:v>
                </c:pt>
                <c:pt idx="5602">
                  <c:v>7.7795440833333398</c:v>
                </c:pt>
                <c:pt idx="5603">
                  <c:v>7.78093279166667</c:v>
                </c:pt>
                <c:pt idx="5604">
                  <c:v>7.7823215000000001</c:v>
                </c:pt>
                <c:pt idx="5605">
                  <c:v>7.7837102083333409</c:v>
                </c:pt>
                <c:pt idx="5606">
                  <c:v>7.7850989166666693</c:v>
                </c:pt>
                <c:pt idx="5607">
                  <c:v>7.7864876249999995</c:v>
                </c:pt>
                <c:pt idx="5608">
                  <c:v>7.7878763333333403</c:v>
                </c:pt>
                <c:pt idx="5609">
                  <c:v>7.7892650416666704</c:v>
                </c:pt>
                <c:pt idx="5610">
                  <c:v>7.7906537500000006</c:v>
                </c:pt>
                <c:pt idx="5611">
                  <c:v>7.7920424583333396</c:v>
                </c:pt>
                <c:pt idx="5612">
                  <c:v>7.7934311666666698</c:v>
                </c:pt>
                <c:pt idx="5613">
                  <c:v>7.794819875</c:v>
                </c:pt>
                <c:pt idx="5614">
                  <c:v>7.7962085833333408</c:v>
                </c:pt>
                <c:pt idx="5615">
                  <c:v>7.7975972916666709</c:v>
                </c:pt>
                <c:pt idx="5616">
                  <c:v>7.7989859999999993</c:v>
                </c:pt>
                <c:pt idx="5617">
                  <c:v>7.8003747083333401</c:v>
                </c:pt>
                <c:pt idx="5618">
                  <c:v>7.8017634166666703</c:v>
                </c:pt>
                <c:pt idx="5619">
                  <c:v>7.8031521250000004</c:v>
                </c:pt>
                <c:pt idx="5620">
                  <c:v>7.8045408333333395</c:v>
                </c:pt>
                <c:pt idx="5621">
                  <c:v>7.8059295416666696</c:v>
                </c:pt>
                <c:pt idx="5622">
                  <c:v>7.8073182499999998</c:v>
                </c:pt>
                <c:pt idx="5623">
                  <c:v>7.8087069583333406</c:v>
                </c:pt>
                <c:pt idx="5624">
                  <c:v>7.8100956666666708</c:v>
                </c:pt>
                <c:pt idx="5625">
                  <c:v>7.8114843750000009</c:v>
                </c:pt>
                <c:pt idx="5626">
                  <c:v>7.81287308333334</c:v>
                </c:pt>
                <c:pt idx="5627">
                  <c:v>7.8142617916666701</c:v>
                </c:pt>
                <c:pt idx="5628">
                  <c:v>7.8156505000000003</c:v>
                </c:pt>
                <c:pt idx="5629">
                  <c:v>7.8170392083333393</c:v>
                </c:pt>
                <c:pt idx="5630">
                  <c:v>7.8184279166666695</c:v>
                </c:pt>
                <c:pt idx="5631">
                  <c:v>7.8198166249999996</c:v>
                </c:pt>
                <c:pt idx="5632">
                  <c:v>7.8212053333333404</c:v>
                </c:pt>
                <c:pt idx="5633">
                  <c:v>7.8225940416666706</c:v>
                </c:pt>
                <c:pt idx="5634">
                  <c:v>7.8239827500000008</c:v>
                </c:pt>
                <c:pt idx="5635">
                  <c:v>7.8253714583333398</c:v>
                </c:pt>
                <c:pt idx="5636">
                  <c:v>7.82676016666667</c:v>
                </c:pt>
                <c:pt idx="5637">
                  <c:v>7.8281488750000001</c:v>
                </c:pt>
                <c:pt idx="5638">
                  <c:v>7.8295375833333409</c:v>
                </c:pt>
                <c:pt idx="5639">
                  <c:v>7.8309262916666693</c:v>
                </c:pt>
                <c:pt idx="5640">
                  <c:v>7.8323149999999995</c:v>
                </c:pt>
                <c:pt idx="5641">
                  <c:v>7.8337037083333403</c:v>
                </c:pt>
                <c:pt idx="5642">
                  <c:v>7.8350924166666704</c:v>
                </c:pt>
                <c:pt idx="5643">
                  <c:v>7.8364811250000006</c:v>
                </c:pt>
                <c:pt idx="5644">
                  <c:v>7.8378698333333396</c:v>
                </c:pt>
                <c:pt idx="5645">
                  <c:v>7.8392585416666698</c:v>
                </c:pt>
                <c:pt idx="5646">
                  <c:v>7.84064725</c:v>
                </c:pt>
                <c:pt idx="5647">
                  <c:v>7.8420359583333408</c:v>
                </c:pt>
                <c:pt idx="5648">
                  <c:v>7.8434246666666709</c:v>
                </c:pt>
                <c:pt idx="5649">
                  <c:v>7.8448133749999993</c:v>
                </c:pt>
                <c:pt idx="5650">
                  <c:v>7.8462020833333401</c:v>
                </c:pt>
                <c:pt idx="5651">
                  <c:v>7.8475907916666703</c:v>
                </c:pt>
                <c:pt idx="5652">
                  <c:v>7.8489795000000004</c:v>
                </c:pt>
                <c:pt idx="5653">
                  <c:v>7.8503682083333395</c:v>
                </c:pt>
                <c:pt idx="5654">
                  <c:v>7.8517569166666696</c:v>
                </c:pt>
                <c:pt idx="5655">
                  <c:v>7.8531456249999998</c:v>
                </c:pt>
                <c:pt idx="5656">
                  <c:v>7.8545343333333406</c:v>
                </c:pt>
                <c:pt idx="5657">
                  <c:v>7.8559230416666708</c:v>
                </c:pt>
                <c:pt idx="5658">
                  <c:v>7.8573117500000009</c:v>
                </c:pt>
                <c:pt idx="5659">
                  <c:v>7.85870045833334</c:v>
                </c:pt>
                <c:pt idx="5660">
                  <c:v>7.8600891666666701</c:v>
                </c:pt>
                <c:pt idx="5661">
                  <c:v>7.8614778750000003</c:v>
                </c:pt>
                <c:pt idx="5662">
                  <c:v>7.8628665833333393</c:v>
                </c:pt>
                <c:pt idx="5663">
                  <c:v>7.8642552916666695</c:v>
                </c:pt>
                <c:pt idx="5664">
                  <c:v>7.8656439999999996</c:v>
                </c:pt>
                <c:pt idx="5665">
                  <c:v>7.8670327083333405</c:v>
                </c:pt>
                <c:pt idx="5666">
                  <c:v>7.8684214166666706</c:v>
                </c:pt>
                <c:pt idx="5667">
                  <c:v>7.8698101250000008</c:v>
                </c:pt>
                <c:pt idx="5668">
                  <c:v>7.8711988333333398</c:v>
                </c:pt>
                <c:pt idx="5669">
                  <c:v>7.87258754166667</c:v>
                </c:pt>
                <c:pt idx="5670">
                  <c:v>7.8739762500000001</c:v>
                </c:pt>
                <c:pt idx="5671">
                  <c:v>7.8753649583333409</c:v>
                </c:pt>
                <c:pt idx="5672">
                  <c:v>7.8767536666666693</c:v>
                </c:pt>
                <c:pt idx="5673">
                  <c:v>7.8781423749999995</c:v>
                </c:pt>
                <c:pt idx="5674">
                  <c:v>7.8795310833333403</c:v>
                </c:pt>
                <c:pt idx="5675">
                  <c:v>7.8809197916666704</c:v>
                </c:pt>
                <c:pt idx="5676">
                  <c:v>7.8823085000000006</c:v>
                </c:pt>
                <c:pt idx="5677">
                  <c:v>7.8836972083333396</c:v>
                </c:pt>
                <c:pt idx="5678">
                  <c:v>7.8850859166666698</c:v>
                </c:pt>
                <c:pt idx="5679">
                  <c:v>7.886474625</c:v>
                </c:pt>
                <c:pt idx="5680">
                  <c:v>7.8878633333333408</c:v>
                </c:pt>
                <c:pt idx="5681">
                  <c:v>7.8892520416666709</c:v>
                </c:pt>
                <c:pt idx="5682">
                  <c:v>7.8906407499999993</c:v>
                </c:pt>
                <c:pt idx="5683">
                  <c:v>7.8920294583333401</c:v>
                </c:pt>
                <c:pt idx="5684">
                  <c:v>7.8934181666666703</c:v>
                </c:pt>
                <c:pt idx="5685">
                  <c:v>7.8948068750000004</c:v>
                </c:pt>
                <c:pt idx="5686">
                  <c:v>7.8961955833333395</c:v>
                </c:pt>
                <c:pt idx="5687">
                  <c:v>7.8975842916666696</c:v>
                </c:pt>
                <c:pt idx="5688">
                  <c:v>7.8989730000000105</c:v>
                </c:pt>
                <c:pt idx="5689">
                  <c:v>7.9003617083333406</c:v>
                </c:pt>
                <c:pt idx="5690">
                  <c:v>7.9017504166666708</c:v>
                </c:pt>
                <c:pt idx="5691">
                  <c:v>7.9031391250000009</c:v>
                </c:pt>
                <c:pt idx="5692">
                  <c:v>7.90452783333334</c:v>
                </c:pt>
                <c:pt idx="5693">
                  <c:v>7.9059165416666701</c:v>
                </c:pt>
                <c:pt idx="5694">
                  <c:v>7.9073052500000003</c:v>
                </c:pt>
                <c:pt idx="5695">
                  <c:v>7.9086939583333393</c:v>
                </c:pt>
                <c:pt idx="5696">
                  <c:v>7.9100826666666695</c:v>
                </c:pt>
                <c:pt idx="5697">
                  <c:v>7.9114713749999996</c:v>
                </c:pt>
                <c:pt idx="5698">
                  <c:v>7.9128600833333405</c:v>
                </c:pt>
                <c:pt idx="5699">
                  <c:v>7.9142487916666706</c:v>
                </c:pt>
                <c:pt idx="5700">
                  <c:v>7.9156375000000008</c:v>
                </c:pt>
                <c:pt idx="5701">
                  <c:v>7.9170262083333398</c:v>
                </c:pt>
                <c:pt idx="5702">
                  <c:v>7.91841491666667</c:v>
                </c:pt>
                <c:pt idx="5703">
                  <c:v>7.9198036250000001</c:v>
                </c:pt>
                <c:pt idx="5704">
                  <c:v>7.9211923333333409</c:v>
                </c:pt>
                <c:pt idx="5705">
                  <c:v>7.9225810416666693</c:v>
                </c:pt>
                <c:pt idx="5706">
                  <c:v>7.9239697499999995</c:v>
                </c:pt>
                <c:pt idx="5707">
                  <c:v>7.9253584583333403</c:v>
                </c:pt>
                <c:pt idx="5708">
                  <c:v>7.9267471666666705</c:v>
                </c:pt>
                <c:pt idx="5709">
                  <c:v>7.9281358750000006</c:v>
                </c:pt>
                <c:pt idx="5710">
                  <c:v>7.9295245833333396</c:v>
                </c:pt>
                <c:pt idx="5711">
                  <c:v>7.9309132916666698</c:v>
                </c:pt>
                <c:pt idx="5712">
                  <c:v>7.932302</c:v>
                </c:pt>
                <c:pt idx="5713">
                  <c:v>7.9336907083333408</c:v>
                </c:pt>
                <c:pt idx="5714">
                  <c:v>7.9350794166666709</c:v>
                </c:pt>
                <c:pt idx="5715">
                  <c:v>7.9364681249999993</c:v>
                </c:pt>
                <c:pt idx="5716">
                  <c:v>7.9378568333333401</c:v>
                </c:pt>
                <c:pt idx="5717">
                  <c:v>7.9392455416666703</c:v>
                </c:pt>
                <c:pt idx="5718">
                  <c:v>7.9406342500000004</c:v>
                </c:pt>
                <c:pt idx="5719">
                  <c:v>7.9420229583333395</c:v>
                </c:pt>
                <c:pt idx="5720">
                  <c:v>7.9434116666666696</c:v>
                </c:pt>
                <c:pt idx="5721">
                  <c:v>7.9448003749999998</c:v>
                </c:pt>
                <c:pt idx="5722">
                  <c:v>7.9461890833333406</c:v>
                </c:pt>
                <c:pt idx="5723">
                  <c:v>7.9475777916666708</c:v>
                </c:pt>
                <c:pt idx="5724">
                  <c:v>7.9489665000000009</c:v>
                </c:pt>
                <c:pt idx="5725">
                  <c:v>7.95035520833334</c:v>
                </c:pt>
                <c:pt idx="5726">
                  <c:v>7.9517439166666701</c:v>
                </c:pt>
                <c:pt idx="5727">
                  <c:v>7.9531326250000003</c:v>
                </c:pt>
                <c:pt idx="5728">
                  <c:v>7.9545213333333393</c:v>
                </c:pt>
                <c:pt idx="5729">
                  <c:v>7.9559100416666695</c:v>
                </c:pt>
                <c:pt idx="5730">
                  <c:v>7.9572987499999996</c:v>
                </c:pt>
                <c:pt idx="5731">
                  <c:v>7.9586874583333405</c:v>
                </c:pt>
                <c:pt idx="5732">
                  <c:v>7.9600761666666706</c:v>
                </c:pt>
                <c:pt idx="5733">
                  <c:v>7.9614648750000008</c:v>
                </c:pt>
                <c:pt idx="5734">
                  <c:v>7.9628535833333398</c:v>
                </c:pt>
                <c:pt idx="5735">
                  <c:v>7.96424229166667</c:v>
                </c:pt>
                <c:pt idx="5736">
                  <c:v>7.9656310000000001</c:v>
                </c:pt>
                <c:pt idx="5737">
                  <c:v>7.9670197083333409</c:v>
                </c:pt>
                <c:pt idx="5738">
                  <c:v>7.9684084166666693</c:v>
                </c:pt>
                <c:pt idx="5739">
                  <c:v>7.9697971249999995</c:v>
                </c:pt>
                <c:pt idx="5740">
                  <c:v>7.9711858333333403</c:v>
                </c:pt>
                <c:pt idx="5741">
                  <c:v>7.9725745416666705</c:v>
                </c:pt>
                <c:pt idx="5742">
                  <c:v>7.9739632500000006</c:v>
                </c:pt>
                <c:pt idx="5743">
                  <c:v>7.9753519583333397</c:v>
                </c:pt>
                <c:pt idx="5744">
                  <c:v>7.9767406666666698</c:v>
                </c:pt>
                <c:pt idx="5745">
                  <c:v>7.978129375</c:v>
                </c:pt>
                <c:pt idx="5746">
                  <c:v>7.9795180833333408</c:v>
                </c:pt>
                <c:pt idx="5747">
                  <c:v>7.9809067916666709</c:v>
                </c:pt>
                <c:pt idx="5748">
                  <c:v>7.9822954999999993</c:v>
                </c:pt>
                <c:pt idx="5749">
                  <c:v>7.9836842083333401</c:v>
                </c:pt>
                <c:pt idx="5750">
                  <c:v>7.9850729166666703</c:v>
                </c:pt>
                <c:pt idx="5751">
                  <c:v>7.9864616250000005</c:v>
                </c:pt>
                <c:pt idx="5752">
                  <c:v>7.9878503333333395</c:v>
                </c:pt>
                <c:pt idx="5753">
                  <c:v>7.9892390416666696</c:v>
                </c:pt>
                <c:pt idx="5754">
                  <c:v>7.9906277499999998</c:v>
                </c:pt>
                <c:pt idx="5755">
                  <c:v>7.9920164583333406</c:v>
                </c:pt>
                <c:pt idx="5756">
                  <c:v>7.9934051666666708</c:v>
                </c:pt>
                <c:pt idx="5757">
                  <c:v>7.9947938750000009</c:v>
                </c:pt>
                <c:pt idx="5758">
                  <c:v>7.99618258333334</c:v>
                </c:pt>
                <c:pt idx="5759">
                  <c:v>7.9975712916666701</c:v>
                </c:pt>
                <c:pt idx="5760">
                  <c:v>7.9989600000000003</c:v>
                </c:pt>
                <c:pt idx="5761">
                  <c:v>8.0003487083333393</c:v>
                </c:pt>
                <c:pt idx="5762">
                  <c:v>8.0017374166666695</c:v>
                </c:pt>
                <c:pt idx="5763">
                  <c:v>8.0031261249999996</c:v>
                </c:pt>
                <c:pt idx="5764">
                  <c:v>8.0045148333333405</c:v>
                </c:pt>
                <c:pt idx="5765">
                  <c:v>8.0059035416666706</c:v>
                </c:pt>
                <c:pt idx="5766">
                  <c:v>8.0072922500000008</c:v>
                </c:pt>
                <c:pt idx="5767">
                  <c:v>8.0086809583333398</c:v>
                </c:pt>
                <c:pt idx="5768">
                  <c:v>8.01006966666667</c:v>
                </c:pt>
                <c:pt idx="5769">
                  <c:v>8.0114583750000001</c:v>
                </c:pt>
                <c:pt idx="5770">
                  <c:v>8.0128470833333409</c:v>
                </c:pt>
                <c:pt idx="5771">
                  <c:v>8.0142357916666693</c:v>
                </c:pt>
                <c:pt idx="5772">
                  <c:v>8.0156244999999995</c:v>
                </c:pt>
                <c:pt idx="5773">
                  <c:v>8.0170132083333403</c:v>
                </c:pt>
                <c:pt idx="5774">
                  <c:v>8.0184019166666705</c:v>
                </c:pt>
                <c:pt idx="5775">
                  <c:v>8.0197906250000006</c:v>
                </c:pt>
                <c:pt idx="5776">
                  <c:v>8.0211793333333397</c:v>
                </c:pt>
                <c:pt idx="5777">
                  <c:v>8.0225680416666698</c:v>
                </c:pt>
                <c:pt idx="5778">
                  <c:v>8.02395675</c:v>
                </c:pt>
                <c:pt idx="5779">
                  <c:v>8.0253454583333408</c:v>
                </c:pt>
                <c:pt idx="5780">
                  <c:v>8.0267341666666709</c:v>
                </c:pt>
                <c:pt idx="5781">
                  <c:v>8.0281228749999993</c:v>
                </c:pt>
                <c:pt idx="5782">
                  <c:v>8.0295115833333401</c:v>
                </c:pt>
                <c:pt idx="5783">
                  <c:v>8.0309002916666703</c:v>
                </c:pt>
                <c:pt idx="5784">
                  <c:v>8.0322890000000005</c:v>
                </c:pt>
                <c:pt idx="5785">
                  <c:v>8.0336777083333395</c:v>
                </c:pt>
                <c:pt idx="5786">
                  <c:v>8.0350664166666697</c:v>
                </c:pt>
                <c:pt idx="5787">
                  <c:v>8.0364551249999998</c:v>
                </c:pt>
                <c:pt idx="5788">
                  <c:v>8.0378438333333406</c:v>
                </c:pt>
                <c:pt idx="5789">
                  <c:v>8.0392325416666708</c:v>
                </c:pt>
                <c:pt idx="5790">
                  <c:v>8.0406212500000009</c:v>
                </c:pt>
                <c:pt idx="5791">
                  <c:v>8.04200995833334</c:v>
                </c:pt>
                <c:pt idx="5792">
                  <c:v>8.0433986666666701</c:v>
                </c:pt>
                <c:pt idx="5793">
                  <c:v>8.0447873750000003</c:v>
                </c:pt>
                <c:pt idx="5794">
                  <c:v>8.0461760833333393</c:v>
                </c:pt>
                <c:pt idx="5795">
                  <c:v>8.0475647916666695</c:v>
                </c:pt>
                <c:pt idx="5796">
                  <c:v>8.0489534999999997</c:v>
                </c:pt>
                <c:pt idx="5797">
                  <c:v>8.0503422083333405</c:v>
                </c:pt>
                <c:pt idx="5798">
                  <c:v>8.0517309166666706</c:v>
                </c:pt>
                <c:pt idx="5799">
                  <c:v>8.0531196250000008</c:v>
                </c:pt>
                <c:pt idx="5800">
                  <c:v>8.0545083333333398</c:v>
                </c:pt>
                <c:pt idx="5801">
                  <c:v>8.05589704166667</c:v>
                </c:pt>
                <c:pt idx="5802">
                  <c:v>8.0572857500000001</c:v>
                </c:pt>
                <c:pt idx="5803">
                  <c:v>8.058674458333341</c:v>
                </c:pt>
                <c:pt idx="5804">
                  <c:v>8.0600631666666693</c:v>
                </c:pt>
                <c:pt idx="5805">
                  <c:v>8.0614518749999995</c:v>
                </c:pt>
                <c:pt idx="5806">
                  <c:v>8.0628405833333403</c:v>
                </c:pt>
                <c:pt idx="5807">
                  <c:v>8.0642292916666705</c:v>
                </c:pt>
                <c:pt idx="5808">
                  <c:v>8.0656180000000006</c:v>
                </c:pt>
                <c:pt idx="5809">
                  <c:v>8.0670067083333397</c:v>
                </c:pt>
                <c:pt idx="5810">
                  <c:v>8.0683954166666698</c:v>
                </c:pt>
                <c:pt idx="5811">
                  <c:v>8.069784125</c:v>
                </c:pt>
                <c:pt idx="5812">
                  <c:v>8.0711728333333408</c:v>
                </c:pt>
                <c:pt idx="5813">
                  <c:v>8.0725615416666709</c:v>
                </c:pt>
                <c:pt idx="5814">
                  <c:v>8.0739502499999993</c:v>
                </c:pt>
                <c:pt idx="5815">
                  <c:v>8.0753389583333401</c:v>
                </c:pt>
                <c:pt idx="5816">
                  <c:v>8.0767276666666703</c:v>
                </c:pt>
                <c:pt idx="5817">
                  <c:v>8.0781163750000005</c:v>
                </c:pt>
                <c:pt idx="5818">
                  <c:v>8.0795050833333395</c:v>
                </c:pt>
                <c:pt idx="5819">
                  <c:v>8.0808937916666697</c:v>
                </c:pt>
                <c:pt idx="5820">
                  <c:v>8.0822824999999998</c:v>
                </c:pt>
                <c:pt idx="5821">
                  <c:v>8.0836712083333406</c:v>
                </c:pt>
                <c:pt idx="5822">
                  <c:v>8.0850599166666708</c:v>
                </c:pt>
                <c:pt idx="5823">
                  <c:v>8.0864486250000009</c:v>
                </c:pt>
                <c:pt idx="5824">
                  <c:v>8.08783733333334</c:v>
                </c:pt>
                <c:pt idx="5825">
                  <c:v>8.0892260416666701</c:v>
                </c:pt>
                <c:pt idx="5826">
                  <c:v>8.0906147500000003</c:v>
                </c:pt>
                <c:pt idx="5827">
                  <c:v>8.0920034583333393</c:v>
                </c:pt>
                <c:pt idx="5828">
                  <c:v>8.0933921666666695</c:v>
                </c:pt>
                <c:pt idx="5829">
                  <c:v>8.0947808749999997</c:v>
                </c:pt>
                <c:pt idx="5830">
                  <c:v>8.0961695833333405</c:v>
                </c:pt>
                <c:pt idx="5831">
                  <c:v>8.0975582916666706</c:v>
                </c:pt>
                <c:pt idx="5832">
                  <c:v>8.0989470000000008</c:v>
                </c:pt>
                <c:pt idx="5833">
                  <c:v>8.1003357083333398</c:v>
                </c:pt>
                <c:pt idx="5834">
                  <c:v>8.10172441666667</c:v>
                </c:pt>
                <c:pt idx="5835">
                  <c:v>8.1031131250000001</c:v>
                </c:pt>
                <c:pt idx="5836">
                  <c:v>8.104501833333341</c:v>
                </c:pt>
                <c:pt idx="5837">
                  <c:v>8.1058905416666693</c:v>
                </c:pt>
                <c:pt idx="5838">
                  <c:v>8.1072792499999995</c:v>
                </c:pt>
                <c:pt idx="5839">
                  <c:v>8.1086679583333403</c:v>
                </c:pt>
                <c:pt idx="5840">
                  <c:v>8.1100566666666705</c:v>
                </c:pt>
                <c:pt idx="5841">
                  <c:v>8.1114453750000006</c:v>
                </c:pt>
                <c:pt idx="5842">
                  <c:v>8.1128340833333397</c:v>
                </c:pt>
                <c:pt idx="5843">
                  <c:v>8.1142227916666698</c:v>
                </c:pt>
                <c:pt idx="5844">
                  <c:v>8.1156115</c:v>
                </c:pt>
                <c:pt idx="5845">
                  <c:v>8.1170002083333408</c:v>
                </c:pt>
                <c:pt idx="5846">
                  <c:v>8.118388916666671</c:v>
                </c:pt>
                <c:pt idx="5847">
                  <c:v>8.1197776249999993</c:v>
                </c:pt>
                <c:pt idx="5848">
                  <c:v>8.1211663333333401</c:v>
                </c:pt>
                <c:pt idx="5849">
                  <c:v>8.1225550416666703</c:v>
                </c:pt>
                <c:pt idx="5850">
                  <c:v>8.1239437500000005</c:v>
                </c:pt>
                <c:pt idx="5851">
                  <c:v>8.1253324583333395</c:v>
                </c:pt>
                <c:pt idx="5852">
                  <c:v>8.1267211666666697</c:v>
                </c:pt>
                <c:pt idx="5853">
                  <c:v>8.1281098749999998</c:v>
                </c:pt>
                <c:pt idx="5854">
                  <c:v>8.1294985833333406</c:v>
                </c:pt>
                <c:pt idx="5855">
                  <c:v>8.1308872916666708</c:v>
                </c:pt>
                <c:pt idx="5856">
                  <c:v>8.1322760000000009</c:v>
                </c:pt>
                <c:pt idx="5857">
                  <c:v>8.13366470833334</c:v>
                </c:pt>
                <c:pt idx="5858">
                  <c:v>8.1350534166666701</c:v>
                </c:pt>
                <c:pt idx="5859">
                  <c:v>8.1364421250000003</c:v>
                </c:pt>
                <c:pt idx="5860">
                  <c:v>8.1378308333333393</c:v>
                </c:pt>
                <c:pt idx="5861">
                  <c:v>8.1392195416666695</c:v>
                </c:pt>
                <c:pt idx="5862">
                  <c:v>8.1406082499999997</c:v>
                </c:pt>
                <c:pt idx="5863">
                  <c:v>8.1419969583333405</c:v>
                </c:pt>
                <c:pt idx="5864">
                  <c:v>8.1433856666666706</c:v>
                </c:pt>
                <c:pt idx="5865">
                  <c:v>8.1447743750000008</c:v>
                </c:pt>
                <c:pt idx="5866">
                  <c:v>8.1461630833333398</c:v>
                </c:pt>
                <c:pt idx="5867">
                  <c:v>8.14755179166667</c:v>
                </c:pt>
                <c:pt idx="5868">
                  <c:v>8.1489405000000001</c:v>
                </c:pt>
                <c:pt idx="5869">
                  <c:v>8.150329208333341</c:v>
                </c:pt>
                <c:pt idx="5870">
                  <c:v>8.1517179166666693</c:v>
                </c:pt>
                <c:pt idx="5871">
                  <c:v>8.1531066249999995</c:v>
                </c:pt>
                <c:pt idx="5872">
                  <c:v>8.1544953333333403</c:v>
                </c:pt>
                <c:pt idx="5873">
                  <c:v>8.1558840416666705</c:v>
                </c:pt>
                <c:pt idx="5874">
                  <c:v>8.1572727500000006</c:v>
                </c:pt>
                <c:pt idx="5875">
                  <c:v>8.1586614583333397</c:v>
                </c:pt>
                <c:pt idx="5876">
                  <c:v>8.1600501666666698</c:v>
                </c:pt>
                <c:pt idx="5877">
                  <c:v>8.161438875</c:v>
                </c:pt>
                <c:pt idx="5878">
                  <c:v>8.1628275833333408</c:v>
                </c:pt>
                <c:pt idx="5879">
                  <c:v>8.164216291666671</c:v>
                </c:pt>
                <c:pt idx="5880">
                  <c:v>8.1656049999999993</c:v>
                </c:pt>
                <c:pt idx="5881">
                  <c:v>8.1669937083333402</c:v>
                </c:pt>
                <c:pt idx="5882">
                  <c:v>8.1683824166666703</c:v>
                </c:pt>
                <c:pt idx="5883">
                  <c:v>8.1697711250000005</c:v>
                </c:pt>
                <c:pt idx="5884">
                  <c:v>8.1711598333333395</c:v>
                </c:pt>
                <c:pt idx="5885">
                  <c:v>8.1725485416666697</c:v>
                </c:pt>
                <c:pt idx="5886">
                  <c:v>8.1739372499999998</c:v>
                </c:pt>
                <c:pt idx="5887">
                  <c:v>8.1753259583333406</c:v>
                </c:pt>
                <c:pt idx="5888">
                  <c:v>8.1767146666666708</c:v>
                </c:pt>
                <c:pt idx="5889">
                  <c:v>8.178103375000001</c:v>
                </c:pt>
                <c:pt idx="5890">
                  <c:v>8.17949208333334</c:v>
                </c:pt>
                <c:pt idx="5891">
                  <c:v>8.1808807916666701</c:v>
                </c:pt>
                <c:pt idx="5892">
                  <c:v>8.1822695000000003</c:v>
                </c:pt>
                <c:pt idx="5893">
                  <c:v>8.1836582083333393</c:v>
                </c:pt>
                <c:pt idx="5894">
                  <c:v>8.1850469166666695</c:v>
                </c:pt>
                <c:pt idx="5895">
                  <c:v>8.1864356249999997</c:v>
                </c:pt>
                <c:pt idx="5896">
                  <c:v>8.1878243333333405</c:v>
                </c:pt>
                <c:pt idx="5897">
                  <c:v>8.1892130416666706</c:v>
                </c:pt>
                <c:pt idx="5898">
                  <c:v>8.1906017500000008</c:v>
                </c:pt>
                <c:pt idx="5899">
                  <c:v>8.1919904583333398</c:v>
                </c:pt>
                <c:pt idx="5900">
                  <c:v>8.19337916666667</c:v>
                </c:pt>
                <c:pt idx="5901">
                  <c:v>8.1947678750000001</c:v>
                </c:pt>
                <c:pt idx="5902">
                  <c:v>8.1961565833333392</c:v>
                </c:pt>
                <c:pt idx="5903">
                  <c:v>8.1975452916666693</c:v>
                </c:pt>
                <c:pt idx="5904">
                  <c:v>8.1989339999999995</c:v>
                </c:pt>
                <c:pt idx="5905">
                  <c:v>8.2003227083333403</c:v>
                </c:pt>
                <c:pt idx="5906">
                  <c:v>8.2017114166666705</c:v>
                </c:pt>
                <c:pt idx="5907">
                  <c:v>8.2031001250000006</c:v>
                </c:pt>
                <c:pt idx="5908">
                  <c:v>8.2044888333333397</c:v>
                </c:pt>
                <c:pt idx="5909">
                  <c:v>8.2058775416666698</c:v>
                </c:pt>
                <c:pt idx="5910">
                  <c:v>8.20726625</c:v>
                </c:pt>
                <c:pt idx="5911">
                  <c:v>8.2086549583333408</c:v>
                </c:pt>
                <c:pt idx="5912">
                  <c:v>8.210043666666671</c:v>
                </c:pt>
                <c:pt idx="5913">
                  <c:v>8.2114323749999993</c:v>
                </c:pt>
                <c:pt idx="5914">
                  <c:v>8.2128210833333402</c:v>
                </c:pt>
                <c:pt idx="5915">
                  <c:v>8.2142097916666703</c:v>
                </c:pt>
                <c:pt idx="5916">
                  <c:v>8.2155985000000005</c:v>
                </c:pt>
                <c:pt idx="5917">
                  <c:v>8.2169872083333395</c:v>
                </c:pt>
                <c:pt idx="5918">
                  <c:v>8.2183759166666697</c:v>
                </c:pt>
                <c:pt idx="5919">
                  <c:v>8.2197646249999998</c:v>
                </c:pt>
                <c:pt idx="5920">
                  <c:v>8.2211533333333406</c:v>
                </c:pt>
                <c:pt idx="5921">
                  <c:v>8.2225420416666708</c:v>
                </c:pt>
                <c:pt idx="5922">
                  <c:v>8.223930750000001</c:v>
                </c:pt>
                <c:pt idx="5923">
                  <c:v>8.22531945833334</c:v>
                </c:pt>
                <c:pt idx="5924">
                  <c:v>8.2267081666666702</c:v>
                </c:pt>
                <c:pt idx="5925">
                  <c:v>8.2280968750000003</c:v>
                </c:pt>
                <c:pt idx="5926">
                  <c:v>8.2294855833333393</c:v>
                </c:pt>
                <c:pt idx="5927">
                  <c:v>8.2308742916666695</c:v>
                </c:pt>
                <c:pt idx="5928">
                  <c:v>8.2322629999999997</c:v>
                </c:pt>
                <c:pt idx="5929">
                  <c:v>8.2336517083333405</c:v>
                </c:pt>
                <c:pt idx="5930">
                  <c:v>8.2350404166666706</c:v>
                </c:pt>
                <c:pt idx="5931">
                  <c:v>8.2364291250000008</c:v>
                </c:pt>
                <c:pt idx="5932">
                  <c:v>8.2378178333333398</c:v>
                </c:pt>
                <c:pt idx="5933">
                  <c:v>8.23920654166667</c:v>
                </c:pt>
                <c:pt idx="5934">
                  <c:v>8.2405952500000001</c:v>
                </c:pt>
                <c:pt idx="5935">
                  <c:v>8.2419839583333392</c:v>
                </c:pt>
                <c:pt idx="5936">
                  <c:v>8.2433726666666693</c:v>
                </c:pt>
                <c:pt idx="5937">
                  <c:v>8.2447613749999995</c:v>
                </c:pt>
                <c:pt idx="5938">
                  <c:v>8.2461500833333403</c:v>
                </c:pt>
                <c:pt idx="5939">
                  <c:v>8.2475387916666705</c:v>
                </c:pt>
                <c:pt idx="5940">
                  <c:v>8.2489275000000006</c:v>
                </c:pt>
                <c:pt idx="5941">
                  <c:v>8.2503162083333397</c:v>
                </c:pt>
                <c:pt idx="5942">
                  <c:v>8.2517049166666698</c:v>
                </c:pt>
                <c:pt idx="5943">
                  <c:v>8.253093625</c:v>
                </c:pt>
                <c:pt idx="5944">
                  <c:v>8.2544823333333408</c:v>
                </c:pt>
                <c:pt idx="5945">
                  <c:v>8.2558710416666692</c:v>
                </c:pt>
                <c:pt idx="5946">
                  <c:v>8.2572597499999993</c:v>
                </c:pt>
                <c:pt idx="5947">
                  <c:v>8.2586484583333402</c:v>
                </c:pt>
                <c:pt idx="5948">
                  <c:v>8.2600371666666703</c:v>
                </c:pt>
                <c:pt idx="5949">
                  <c:v>8.2614258750000005</c:v>
                </c:pt>
                <c:pt idx="5950">
                  <c:v>8.2628145833333395</c:v>
                </c:pt>
                <c:pt idx="5951">
                  <c:v>8.2642032916666697</c:v>
                </c:pt>
                <c:pt idx="5952">
                  <c:v>8.2655919999999998</c:v>
                </c:pt>
                <c:pt idx="5953">
                  <c:v>8.2669807083333406</c:v>
                </c:pt>
                <c:pt idx="5954">
                  <c:v>8.2683694166666708</c:v>
                </c:pt>
                <c:pt idx="5955">
                  <c:v>8.269758125000001</c:v>
                </c:pt>
                <c:pt idx="5956">
                  <c:v>8.27114683333334</c:v>
                </c:pt>
                <c:pt idx="5957">
                  <c:v>8.2725355416666702</c:v>
                </c:pt>
                <c:pt idx="5958">
                  <c:v>8.2739242500000003</c:v>
                </c:pt>
                <c:pt idx="5959">
                  <c:v>8.2753129583333394</c:v>
                </c:pt>
                <c:pt idx="5960">
                  <c:v>8.2767016666666695</c:v>
                </c:pt>
                <c:pt idx="5961">
                  <c:v>8.2780903749999997</c:v>
                </c:pt>
                <c:pt idx="5962">
                  <c:v>8.2794790833333405</c:v>
                </c:pt>
                <c:pt idx="5963">
                  <c:v>8.2808677916666706</c:v>
                </c:pt>
                <c:pt idx="5964">
                  <c:v>8.2822565000000008</c:v>
                </c:pt>
                <c:pt idx="5965">
                  <c:v>8.2836452083333398</c:v>
                </c:pt>
                <c:pt idx="5966">
                  <c:v>8.28503391666667</c:v>
                </c:pt>
                <c:pt idx="5967">
                  <c:v>8.2864226250000002</c:v>
                </c:pt>
                <c:pt idx="5968">
                  <c:v>8.2878113333333392</c:v>
                </c:pt>
                <c:pt idx="5969">
                  <c:v>8.2892000416666693</c:v>
                </c:pt>
                <c:pt idx="5970">
                  <c:v>8.2905887499999995</c:v>
                </c:pt>
                <c:pt idx="5971">
                  <c:v>8.2919774583333403</c:v>
                </c:pt>
                <c:pt idx="5972">
                  <c:v>8.2933661666666705</c:v>
                </c:pt>
                <c:pt idx="5973">
                  <c:v>8.2947548750000006</c:v>
                </c:pt>
                <c:pt idx="5974">
                  <c:v>8.2961435833333397</c:v>
                </c:pt>
                <c:pt idx="5975">
                  <c:v>8.2975322916666698</c:v>
                </c:pt>
                <c:pt idx="5976">
                  <c:v>8.298921</c:v>
                </c:pt>
                <c:pt idx="5977">
                  <c:v>8.3003097083333408</c:v>
                </c:pt>
                <c:pt idx="5978">
                  <c:v>8.3016984166666692</c:v>
                </c:pt>
                <c:pt idx="5979">
                  <c:v>8.3030871249999993</c:v>
                </c:pt>
                <c:pt idx="5980">
                  <c:v>8.3044758333333402</c:v>
                </c:pt>
                <c:pt idx="5981">
                  <c:v>8.3058645416666703</c:v>
                </c:pt>
                <c:pt idx="5982">
                  <c:v>8.3072532500000005</c:v>
                </c:pt>
                <c:pt idx="5983">
                  <c:v>8.3086419583333395</c:v>
                </c:pt>
                <c:pt idx="5984">
                  <c:v>8.3100306666666697</c:v>
                </c:pt>
                <c:pt idx="5985">
                  <c:v>8.3114193749999998</c:v>
                </c:pt>
                <c:pt idx="5986">
                  <c:v>8.3128080833333406</c:v>
                </c:pt>
                <c:pt idx="5987">
                  <c:v>8.3141967916666708</c:v>
                </c:pt>
                <c:pt idx="5988">
                  <c:v>8.3155854999999992</c:v>
                </c:pt>
                <c:pt idx="5989">
                  <c:v>8.31697420833334</c:v>
                </c:pt>
                <c:pt idx="5990">
                  <c:v>8.3183629166666702</c:v>
                </c:pt>
                <c:pt idx="5991">
                  <c:v>8.3197516250000003</c:v>
                </c:pt>
                <c:pt idx="5992">
                  <c:v>8.3211403333333394</c:v>
                </c:pt>
                <c:pt idx="5993">
                  <c:v>8.3225290416666695</c:v>
                </c:pt>
                <c:pt idx="5994">
                  <c:v>8.3239177499999997</c:v>
                </c:pt>
                <c:pt idx="5995">
                  <c:v>8.3253064583333405</c:v>
                </c:pt>
                <c:pt idx="5996">
                  <c:v>8.3266951666666706</c:v>
                </c:pt>
                <c:pt idx="5997">
                  <c:v>8.3280838750000008</c:v>
                </c:pt>
                <c:pt idx="5998">
                  <c:v>8.3294725833333398</c:v>
                </c:pt>
                <c:pt idx="5999">
                  <c:v>8.33086129166667</c:v>
                </c:pt>
                <c:pt idx="6000">
                  <c:v>8.3322500000000002</c:v>
                </c:pt>
                <c:pt idx="6001">
                  <c:v>8.3336387083333392</c:v>
                </c:pt>
                <c:pt idx="6002">
                  <c:v>8.3350274166666694</c:v>
                </c:pt>
                <c:pt idx="6003">
                  <c:v>8.3364161249999995</c:v>
                </c:pt>
                <c:pt idx="6004">
                  <c:v>8.3378048333333403</c:v>
                </c:pt>
                <c:pt idx="6005">
                  <c:v>8.3391935416666705</c:v>
                </c:pt>
                <c:pt idx="6006">
                  <c:v>8.3405822500000006</c:v>
                </c:pt>
                <c:pt idx="6007">
                  <c:v>8.3419709583333397</c:v>
                </c:pt>
                <c:pt idx="6008">
                  <c:v>8.3433596666666698</c:v>
                </c:pt>
                <c:pt idx="6009">
                  <c:v>8.344748375</c:v>
                </c:pt>
                <c:pt idx="6010">
                  <c:v>8.3461370833333408</c:v>
                </c:pt>
                <c:pt idx="6011">
                  <c:v>8.3475257916666692</c:v>
                </c:pt>
                <c:pt idx="6012">
                  <c:v>8.3489144999999994</c:v>
                </c:pt>
                <c:pt idx="6013">
                  <c:v>8.3503032083333402</c:v>
                </c:pt>
                <c:pt idx="6014">
                  <c:v>8.3516919166666703</c:v>
                </c:pt>
                <c:pt idx="6015">
                  <c:v>8.3530806250000005</c:v>
                </c:pt>
                <c:pt idx="6016">
                  <c:v>8.3544693333333395</c:v>
                </c:pt>
                <c:pt idx="6017">
                  <c:v>8.3558580416666697</c:v>
                </c:pt>
                <c:pt idx="6018">
                  <c:v>8.3572467499999998</c:v>
                </c:pt>
                <c:pt idx="6019">
                  <c:v>8.3586354583333407</c:v>
                </c:pt>
                <c:pt idx="6020">
                  <c:v>8.3600241666666708</c:v>
                </c:pt>
                <c:pt idx="6021">
                  <c:v>8.3614128749999992</c:v>
                </c:pt>
                <c:pt idx="6022">
                  <c:v>8.36280158333334</c:v>
                </c:pt>
                <c:pt idx="6023">
                  <c:v>8.3641902916666702</c:v>
                </c:pt>
                <c:pt idx="6024">
                  <c:v>8.3655790000000003</c:v>
                </c:pt>
                <c:pt idx="6025">
                  <c:v>8.3669677083333394</c:v>
                </c:pt>
                <c:pt idx="6026">
                  <c:v>8.3683564166666695</c:v>
                </c:pt>
                <c:pt idx="6027">
                  <c:v>8.3697451249999997</c:v>
                </c:pt>
                <c:pt idx="6028">
                  <c:v>8.3711338333333405</c:v>
                </c:pt>
                <c:pt idx="6029">
                  <c:v>8.3725225416666706</c:v>
                </c:pt>
                <c:pt idx="6030">
                  <c:v>8.3739112500000008</c:v>
                </c:pt>
                <c:pt idx="6031">
                  <c:v>8.3752999583333398</c:v>
                </c:pt>
                <c:pt idx="6032">
                  <c:v>8.37668866666667</c:v>
                </c:pt>
                <c:pt idx="6033">
                  <c:v>8.3780773750000002</c:v>
                </c:pt>
                <c:pt idx="6034">
                  <c:v>8.3794660833333392</c:v>
                </c:pt>
                <c:pt idx="6035">
                  <c:v>8.3808547916666694</c:v>
                </c:pt>
                <c:pt idx="6036">
                  <c:v>8.3822434999999995</c:v>
                </c:pt>
                <c:pt idx="6037">
                  <c:v>8.3836322083333403</c:v>
                </c:pt>
                <c:pt idx="6038">
                  <c:v>8.3850209166666705</c:v>
                </c:pt>
                <c:pt idx="6039">
                  <c:v>8.3864096250000006</c:v>
                </c:pt>
                <c:pt idx="6040">
                  <c:v>8.3877983333333397</c:v>
                </c:pt>
                <c:pt idx="6041">
                  <c:v>8.3891870416666698</c:v>
                </c:pt>
                <c:pt idx="6042">
                  <c:v>8.39057575</c:v>
                </c:pt>
                <c:pt idx="6043">
                  <c:v>8.3919644583333408</c:v>
                </c:pt>
                <c:pt idx="6044">
                  <c:v>8.3933531666666692</c:v>
                </c:pt>
                <c:pt idx="6045">
                  <c:v>8.3947418749999994</c:v>
                </c:pt>
                <c:pt idx="6046">
                  <c:v>8.3961305833333402</c:v>
                </c:pt>
                <c:pt idx="6047">
                  <c:v>8.3975192916666703</c:v>
                </c:pt>
                <c:pt idx="6048">
                  <c:v>8.3989080000000005</c:v>
                </c:pt>
                <c:pt idx="6049">
                  <c:v>8.4002967083333395</c:v>
                </c:pt>
                <c:pt idx="6050">
                  <c:v>8.4016854166666697</c:v>
                </c:pt>
                <c:pt idx="6051">
                  <c:v>8.4030741249999998</c:v>
                </c:pt>
                <c:pt idx="6052">
                  <c:v>8.4044628333333407</c:v>
                </c:pt>
                <c:pt idx="6053">
                  <c:v>8.4058515416666708</c:v>
                </c:pt>
                <c:pt idx="6054">
                  <c:v>8.4072402499999992</c:v>
                </c:pt>
                <c:pt idx="6055">
                  <c:v>8.40862895833334</c:v>
                </c:pt>
                <c:pt idx="6056">
                  <c:v>8.4100176666666702</c:v>
                </c:pt>
                <c:pt idx="6057">
                  <c:v>8.4114063750000003</c:v>
                </c:pt>
                <c:pt idx="6058">
                  <c:v>8.4127950833333394</c:v>
                </c:pt>
                <c:pt idx="6059">
                  <c:v>8.4141837916666695</c:v>
                </c:pt>
                <c:pt idx="6060">
                  <c:v>8.4155724999999997</c:v>
                </c:pt>
                <c:pt idx="6061">
                  <c:v>8.4169612083333405</c:v>
                </c:pt>
                <c:pt idx="6062">
                  <c:v>8.4183499166666707</c:v>
                </c:pt>
                <c:pt idx="6063">
                  <c:v>8.4197386250000008</c:v>
                </c:pt>
                <c:pt idx="6064">
                  <c:v>8.4211273333333398</c:v>
                </c:pt>
                <c:pt idx="6065">
                  <c:v>8.42251604166667</c:v>
                </c:pt>
                <c:pt idx="6066">
                  <c:v>8.4239047500000002</c:v>
                </c:pt>
                <c:pt idx="6067">
                  <c:v>8.4252934583333392</c:v>
                </c:pt>
                <c:pt idx="6068">
                  <c:v>8.4266821666666694</c:v>
                </c:pt>
                <c:pt idx="6069">
                  <c:v>8.4280708749999995</c:v>
                </c:pt>
                <c:pt idx="6070">
                  <c:v>8.4294595833333403</c:v>
                </c:pt>
                <c:pt idx="6071">
                  <c:v>8.4308482916666705</c:v>
                </c:pt>
                <c:pt idx="6072">
                  <c:v>8.4322370000000006</c:v>
                </c:pt>
                <c:pt idx="6073">
                  <c:v>8.4336257083333397</c:v>
                </c:pt>
                <c:pt idx="6074">
                  <c:v>8.4350144166666698</c:v>
                </c:pt>
                <c:pt idx="6075">
                  <c:v>8.436403125</c:v>
                </c:pt>
                <c:pt idx="6076">
                  <c:v>8.4377918333333408</c:v>
                </c:pt>
                <c:pt idx="6077">
                  <c:v>8.4391805416666692</c:v>
                </c:pt>
                <c:pt idx="6078">
                  <c:v>8.4405692499999994</c:v>
                </c:pt>
                <c:pt idx="6079">
                  <c:v>8.4419579583333402</c:v>
                </c:pt>
                <c:pt idx="6080">
                  <c:v>8.4433466666666703</c:v>
                </c:pt>
                <c:pt idx="6081">
                  <c:v>8.4447353750000005</c:v>
                </c:pt>
                <c:pt idx="6082">
                  <c:v>8.4461240833333395</c:v>
                </c:pt>
                <c:pt idx="6083">
                  <c:v>8.4475127916666697</c:v>
                </c:pt>
                <c:pt idx="6084">
                  <c:v>8.4489014999999998</c:v>
                </c:pt>
                <c:pt idx="6085">
                  <c:v>8.4502902083333407</c:v>
                </c:pt>
                <c:pt idx="6086">
                  <c:v>8.4516789166666708</c:v>
                </c:pt>
                <c:pt idx="6087">
                  <c:v>8.4530676249999992</c:v>
                </c:pt>
                <c:pt idx="6088">
                  <c:v>8.45445633333334</c:v>
                </c:pt>
                <c:pt idx="6089">
                  <c:v>8.4558450416666702</c:v>
                </c:pt>
                <c:pt idx="6090">
                  <c:v>8.4572337500000003</c:v>
                </c:pt>
                <c:pt idx="6091">
                  <c:v>8.4586224583333394</c:v>
                </c:pt>
                <c:pt idx="6092">
                  <c:v>8.4600111666666695</c:v>
                </c:pt>
                <c:pt idx="6093">
                  <c:v>8.4613998749999997</c:v>
                </c:pt>
                <c:pt idx="6094">
                  <c:v>8.4627885833333405</c:v>
                </c:pt>
                <c:pt idx="6095">
                  <c:v>8.4641772916666707</c:v>
                </c:pt>
                <c:pt idx="6096">
                  <c:v>8.4655660000000008</c:v>
                </c:pt>
                <c:pt idx="6097">
                  <c:v>8.4669547083333399</c:v>
                </c:pt>
                <c:pt idx="6098">
                  <c:v>8.46834341666667</c:v>
                </c:pt>
                <c:pt idx="6099">
                  <c:v>8.4697321250000002</c:v>
                </c:pt>
                <c:pt idx="6100">
                  <c:v>8.4711208333333392</c:v>
                </c:pt>
                <c:pt idx="6101">
                  <c:v>8.4725095416666694</c:v>
                </c:pt>
                <c:pt idx="6102">
                  <c:v>8.4738982499999995</c:v>
                </c:pt>
                <c:pt idx="6103">
                  <c:v>8.4752869583333403</c:v>
                </c:pt>
                <c:pt idx="6104">
                  <c:v>8.4766756666666705</c:v>
                </c:pt>
                <c:pt idx="6105">
                  <c:v>8.4780643750000007</c:v>
                </c:pt>
                <c:pt idx="6106">
                  <c:v>8.4794530833333397</c:v>
                </c:pt>
                <c:pt idx="6107">
                  <c:v>8.4808417916666698</c:v>
                </c:pt>
                <c:pt idx="6108">
                  <c:v>8.4822305</c:v>
                </c:pt>
                <c:pt idx="6109">
                  <c:v>8.4836192083333408</c:v>
                </c:pt>
                <c:pt idx="6110">
                  <c:v>8.4850079166666692</c:v>
                </c:pt>
                <c:pt idx="6111">
                  <c:v>8.4863966249999994</c:v>
                </c:pt>
                <c:pt idx="6112">
                  <c:v>8.4877853333333402</c:v>
                </c:pt>
                <c:pt idx="6113">
                  <c:v>8.4891740416666703</c:v>
                </c:pt>
                <c:pt idx="6114">
                  <c:v>8.4905627500000005</c:v>
                </c:pt>
                <c:pt idx="6115">
                  <c:v>8.4919514583333395</c:v>
                </c:pt>
                <c:pt idx="6116">
                  <c:v>8.4933401666666697</c:v>
                </c:pt>
                <c:pt idx="6117">
                  <c:v>8.4947288749999998</c:v>
                </c:pt>
                <c:pt idx="6118">
                  <c:v>8.4961175833333407</c:v>
                </c:pt>
                <c:pt idx="6119">
                  <c:v>8.4975062916666708</c:v>
                </c:pt>
                <c:pt idx="6120">
                  <c:v>8.4988949999999992</c:v>
                </c:pt>
                <c:pt idx="6121">
                  <c:v>8.50028370833334</c:v>
                </c:pt>
                <c:pt idx="6122">
                  <c:v>8.5016724166666702</c:v>
                </c:pt>
                <c:pt idx="6123">
                  <c:v>8.5030611250000003</c:v>
                </c:pt>
                <c:pt idx="6124">
                  <c:v>8.5044498333333394</c:v>
                </c:pt>
                <c:pt idx="6125">
                  <c:v>8.5058385416666695</c:v>
                </c:pt>
                <c:pt idx="6126">
                  <c:v>8.5072272499999997</c:v>
                </c:pt>
                <c:pt idx="6127">
                  <c:v>8.5086159583333405</c:v>
                </c:pt>
                <c:pt idx="6128">
                  <c:v>8.5100046666666707</c:v>
                </c:pt>
                <c:pt idx="6129">
                  <c:v>8.5113933750000008</c:v>
                </c:pt>
                <c:pt idx="6130">
                  <c:v>8.5127820833333399</c:v>
                </c:pt>
                <c:pt idx="6131">
                  <c:v>8.51417079166667</c:v>
                </c:pt>
                <c:pt idx="6132">
                  <c:v>8.5155595000000002</c:v>
                </c:pt>
                <c:pt idx="6133">
                  <c:v>8.5169482083333392</c:v>
                </c:pt>
                <c:pt idx="6134">
                  <c:v>8.5183369166666694</c:v>
                </c:pt>
                <c:pt idx="6135">
                  <c:v>8.5197256249999995</c:v>
                </c:pt>
                <c:pt idx="6136">
                  <c:v>8.5211143333333403</c:v>
                </c:pt>
                <c:pt idx="6137">
                  <c:v>8.5225030416666705</c:v>
                </c:pt>
                <c:pt idx="6138">
                  <c:v>8.5238917500000007</c:v>
                </c:pt>
                <c:pt idx="6139">
                  <c:v>8.5252804583333397</c:v>
                </c:pt>
                <c:pt idx="6140">
                  <c:v>8.5266691666666699</c:v>
                </c:pt>
                <c:pt idx="6141">
                  <c:v>8.528057875</c:v>
                </c:pt>
                <c:pt idx="6142">
                  <c:v>8.5294465833333408</c:v>
                </c:pt>
                <c:pt idx="6143">
                  <c:v>8.5308352916666692</c:v>
                </c:pt>
                <c:pt idx="6144">
                  <c:v>8.5322239999999994</c:v>
                </c:pt>
                <c:pt idx="6145">
                  <c:v>8.5336127083333402</c:v>
                </c:pt>
                <c:pt idx="6146">
                  <c:v>8.5350014166666703</c:v>
                </c:pt>
                <c:pt idx="6147">
                  <c:v>8.5363901250000005</c:v>
                </c:pt>
                <c:pt idx="6148">
                  <c:v>8.5377788333333395</c:v>
                </c:pt>
                <c:pt idx="6149">
                  <c:v>8.5391675416666697</c:v>
                </c:pt>
                <c:pt idx="6150">
                  <c:v>8.5405562499999998</c:v>
                </c:pt>
                <c:pt idx="6151">
                  <c:v>8.5419449583333407</c:v>
                </c:pt>
                <c:pt idx="6152">
                  <c:v>8.5433336666666708</c:v>
                </c:pt>
                <c:pt idx="6153">
                  <c:v>8.5447223749999992</c:v>
                </c:pt>
                <c:pt idx="6154">
                  <c:v>8.54611108333334</c:v>
                </c:pt>
                <c:pt idx="6155">
                  <c:v>8.5474997916666702</c:v>
                </c:pt>
                <c:pt idx="6156">
                  <c:v>8.5488885000000003</c:v>
                </c:pt>
                <c:pt idx="6157">
                  <c:v>8.5502772083333394</c:v>
                </c:pt>
                <c:pt idx="6158">
                  <c:v>8.5516659166666695</c:v>
                </c:pt>
                <c:pt idx="6159">
                  <c:v>8.5530546249999997</c:v>
                </c:pt>
                <c:pt idx="6160">
                  <c:v>8.5544433333333405</c:v>
                </c:pt>
                <c:pt idx="6161">
                  <c:v>8.5558320416666707</c:v>
                </c:pt>
                <c:pt idx="6162">
                  <c:v>8.5572207500000008</c:v>
                </c:pt>
                <c:pt idx="6163">
                  <c:v>8.5586094583333399</c:v>
                </c:pt>
                <c:pt idx="6164">
                  <c:v>8.55999816666667</c:v>
                </c:pt>
                <c:pt idx="6165">
                  <c:v>8.5613868750000002</c:v>
                </c:pt>
                <c:pt idx="6166">
                  <c:v>8.5627755833333392</c:v>
                </c:pt>
                <c:pt idx="6167">
                  <c:v>8.5641642916666694</c:v>
                </c:pt>
                <c:pt idx="6168">
                  <c:v>8.5655529999999995</c:v>
                </c:pt>
                <c:pt idx="6169">
                  <c:v>8.5669417083333403</c:v>
                </c:pt>
                <c:pt idx="6170">
                  <c:v>8.5683304166666705</c:v>
                </c:pt>
                <c:pt idx="6171">
                  <c:v>8.5697191250000007</c:v>
                </c:pt>
                <c:pt idx="6172">
                  <c:v>8.5711078333333397</c:v>
                </c:pt>
                <c:pt idx="6173">
                  <c:v>8.5724965416666699</c:v>
                </c:pt>
                <c:pt idx="6174">
                  <c:v>8.57388525</c:v>
                </c:pt>
                <c:pt idx="6175">
                  <c:v>8.5752739583333408</c:v>
                </c:pt>
                <c:pt idx="6176">
                  <c:v>8.5766626666666692</c:v>
                </c:pt>
                <c:pt idx="6177">
                  <c:v>8.5780513749999994</c:v>
                </c:pt>
                <c:pt idx="6178">
                  <c:v>8.5794400833333402</c:v>
                </c:pt>
                <c:pt idx="6179">
                  <c:v>8.5808287916666703</c:v>
                </c:pt>
                <c:pt idx="6180">
                  <c:v>8.5822175000000005</c:v>
                </c:pt>
                <c:pt idx="6181">
                  <c:v>8.5836062083333395</c:v>
                </c:pt>
                <c:pt idx="6182">
                  <c:v>8.5849949166666697</c:v>
                </c:pt>
                <c:pt idx="6183">
                  <c:v>8.5863836249999999</c:v>
                </c:pt>
                <c:pt idx="6184">
                  <c:v>8.5877723333333407</c:v>
                </c:pt>
                <c:pt idx="6185">
                  <c:v>8.5891610416666708</c:v>
                </c:pt>
                <c:pt idx="6186">
                  <c:v>8.5905497499999992</c:v>
                </c:pt>
                <c:pt idx="6187">
                  <c:v>8.59193845833334</c:v>
                </c:pt>
                <c:pt idx="6188">
                  <c:v>8.5933271666666702</c:v>
                </c:pt>
                <c:pt idx="6189">
                  <c:v>8.5947158750000003</c:v>
                </c:pt>
                <c:pt idx="6190">
                  <c:v>8.5961045833333394</c:v>
                </c:pt>
                <c:pt idx="6191">
                  <c:v>8.5974932916666695</c:v>
                </c:pt>
                <c:pt idx="6192">
                  <c:v>8.5988819999999997</c:v>
                </c:pt>
                <c:pt idx="6193">
                  <c:v>8.6002707083333405</c:v>
                </c:pt>
                <c:pt idx="6194">
                  <c:v>8.6016594166666707</c:v>
                </c:pt>
                <c:pt idx="6195">
                  <c:v>8.6030481250000008</c:v>
                </c:pt>
                <c:pt idx="6196">
                  <c:v>8.6044368333333399</c:v>
                </c:pt>
                <c:pt idx="6197">
                  <c:v>8.60582554166667</c:v>
                </c:pt>
                <c:pt idx="6198">
                  <c:v>8.6072142500000002</c:v>
                </c:pt>
                <c:pt idx="6199">
                  <c:v>8.6086029583333392</c:v>
                </c:pt>
                <c:pt idx="6200">
                  <c:v>8.6099916666666694</c:v>
                </c:pt>
                <c:pt idx="6201">
                  <c:v>8.6113803749999995</c:v>
                </c:pt>
                <c:pt idx="6202">
                  <c:v>8.6127690833333403</c:v>
                </c:pt>
                <c:pt idx="6203">
                  <c:v>8.6141577916666705</c:v>
                </c:pt>
                <c:pt idx="6204">
                  <c:v>8.6155465000000007</c:v>
                </c:pt>
                <c:pt idx="6205">
                  <c:v>8.6169352083333397</c:v>
                </c:pt>
                <c:pt idx="6206">
                  <c:v>8.6183239166666699</c:v>
                </c:pt>
                <c:pt idx="6207">
                  <c:v>8.619712625</c:v>
                </c:pt>
                <c:pt idx="6208">
                  <c:v>8.6211013333333408</c:v>
                </c:pt>
                <c:pt idx="6209">
                  <c:v>8.6224900416666692</c:v>
                </c:pt>
                <c:pt idx="6210">
                  <c:v>8.6238787499999994</c:v>
                </c:pt>
                <c:pt idx="6211">
                  <c:v>8.6252674583333402</c:v>
                </c:pt>
                <c:pt idx="6212">
                  <c:v>8.6266561666666703</c:v>
                </c:pt>
                <c:pt idx="6213">
                  <c:v>8.6280448750000005</c:v>
                </c:pt>
                <c:pt idx="6214">
                  <c:v>8.6294335833333395</c:v>
                </c:pt>
                <c:pt idx="6215">
                  <c:v>8.6308222916666697</c:v>
                </c:pt>
                <c:pt idx="6216">
                  <c:v>8.6322109999999999</c:v>
                </c:pt>
                <c:pt idx="6217">
                  <c:v>8.6335997083333407</c:v>
                </c:pt>
                <c:pt idx="6218">
                  <c:v>8.6349884166666708</c:v>
                </c:pt>
                <c:pt idx="6219">
                  <c:v>8.6363771249999992</c:v>
                </c:pt>
                <c:pt idx="6220">
                  <c:v>8.63776583333334</c:v>
                </c:pt>
                <c:pt idx="6221">
                  <c:v>8.6391545416666702</c:v>
                </c:pt>
                <c:pt idx="6222">
                  <c:v>8.6405432500000003</c:v>
                </c:pt>
                <c:pt idx="6223">
                  <c:v>8.6419319583333394</c:v>
                </c:pt>
                <c:pt idx="6224">
                  <c:v>8.6433206666666695</c:v>
                </c:pt>
                <c:pt idx="6225">
                  <c:v>8.6447093749999997</c:v>
                </c:pt>
                <c:pt idx="6226">
                  <c:v>8.6460980833333405</c:v>
                </c:pt>
                <c:pt idx="6227">
                  <c:v>8.6474867916666707</c:v>
                </c:pt>
                <c:pt idx="6228">
                  <c:v>8.6488755000000008</c:v>
                </c:pt>
                <c:pt idx="6229">
                  <c:v>8.6502642083333399</c:v>
                </c:pt>
                <c:pt idx="6230">
                  <c:v>8.65165291666667</c:v>
                </c:pt>
                <c:pt idx="6231">
                  <c:v>8.6530416250000002</c:v>
                </c:pt>
                <c:pt idx="6232">
                  <c:v>8.6544303333333392</c:v>
                </c:pt>
                <c:pt idx="6233">
                  <c:v>8.6558190416666694</c:v>
                </c:pt>
                <c:pt idx="6234">
                  <c:v>8.6572077499999995</c:v>
                </c:pt>
                <c:pt idx="6235">
                  <c:v>8.6585964583333404</c:v>
                </c:pt>
                <c:pt idx="6236">
                  <c:v>8.6599851666666705</c:v>
                </c:pt>
                <c:pt idx="6237">
                  <c:v>8.6613738750000007</c:v>
                </c:pt>
                <c:pt idx="6238">
                  <c:v>8.6627625833333397</c:v>
                </c:pt>
                <c:pt idx="6239">
                  <c:v>8.6641512916666699</c:v>
                </c:pt>
                <c:pt idx="6240">
                  <c:v>8.66554</c:v>
                </c:pt>
                <c:pt idx="6241">
                  <c:v>8.6669287083333408</c:v>
                </c:pt>
                <c:pt idx="6242">
                  <c:v>8.6683174166666692</c:v>
                </c:pt>
                <c:pt idx="6243">
                  <c:v>8.6697061249999994</c:v>
                </c:pt>
                <c:pt idx="6244">
                  <c:v>8.6710948333333402</c:v>
                </c:pt>
                <c:pt idx="6245">
                  <c:v>8.6724835416666703</c:v>
                </c:pt>
                <c:pt idx="6246">
                  <c:v>8.6738722500000005</c:v>
                </c:pt>
                <c:pt idx="6247">
                  <c:v>8.6752609583333395</c:v>
                </c:pt>
                <c:pt idx="6248">
                  <c:v>8.6766496666666697</c:v>
                </c:pt>
                <c:pt idx="6249">
                  <c:v>8.6780383749999999</c:v>
                </c:pt>
                <c:pt idx="6250">
                  <c:v>8.6794270833333407</c:v>
                </c:pt>
                <c:pt idx="6251">
                  <c:v>8.6808157916666708</c:v>
                </c:pt>
                <c:pt idx="6252">
                  <c:v>8.6822044999999992</c:v>
                </c:pt>
                <c:pt idx="6253">
                  <c:v>8.68359320833334</c:v>
                </c:pt>
                <c:pt idx="6254">
                  <c:v>8.6849819166666702</c:v>
                </c:pt>
                <c:pt idx="6255">
                  <c:v>8.6863706250000003</c:v>
                </c:pt>
                <c:pt idx="6256">
                  <c:v>8.6877593333333394</c:v>
                </c:pt>
                <c:pt idx="6257">
                  <c:v>8.6891480416666695</c:v>
                </c:pt>
                <c:pt idx="6258">
                  <c:v>8.6905367499999997</c:v>
                </c:pt>
                <c:pt idx="6259">
                  <c:v>8.6919254583333405</c:v>
                </c:pt>
                <c:pt idx="6260">
                  <c:v>8.6933141666666707</c:v>
                </c:pt>
                <c:pt idx="6261">
                  <c:v>8.6947028750000008</c:v>
                </c:pt>
                <c:pt idx="6262">
                  <c:v>8.6960915833333399</c:v>
                </c:pt>
                <c:pt idx="6263">
                  <c:v>8.69748029166667</c:v>
                </c:pt>
                <c:pt idx="6264">
                  <c:v>8.6988690000000002</c:v>
                </c:pt>
                <c:pt idx="6265">
                  <c:v>8.7002577083333392</c:v>
                </c:pt>
                <c:pt idx="6266">
                  <c:v>8.7016464166666694</c:v>
                </c:pt>
                <c:pt idx="6267">
                  <c:v>8.7030351249999995</c:v>
                </c:pt>
                <c:pt idx="6268">
                  <c:v>8.7044238333333404</c:v>
                </c:pt>
                <c:pt idx="6269">
                  <c:v>8.7058125416666705</c:v>
                </c:pt>
                <c:pt idx="6270">
                  <c:v>8.7072012500000007</c:v>
                </c:pt>
                <c:pt idx="6271">
                  <c:v>8.7085899583333397</c:v>
                </c:pt>
                <c:pt idx="6272">
                  <c:v>8.7099786666666699</c:v>
                </c:pt>
                <c:pt idx="6273">
                  <c:v>8.711367375</c:v>
                </c:pt>
                <c:pt idx="6274">
                  <c:v>8.7127560833333408</c:v>
                </c:pt>
                <c:pt idx="6275">
                  <c:v>8.7141447916666692</c:v>
                </c:pt>
                <c:pt idx="6276">
                  <c:v>8.7155334999999994</c:v>
                </c:pt>
                <c:pt idx="6277">
                  <c:v>8.7169222083333402</c:v>
                </c:pt>
                <c:pt idx="6278">
                  <c:v>8.7183109166666704</c:v>
                </c:pt>
                <c:pt idx="6279">
                  <c:v>8.7196996250000005</c:v>
                </c:pt>
                <c:pt idx="6280">
                  <c:v>8.7210883333333395</c:v>
                </c:pt>
                <c:pt idx="6281">
                  <c:v>8.7224770416666697</c:v>
                </c:pt>
                <c:pt idx="6282">
                  <c:v>8.7238657499999999</c:v>
                </c:pt>
                <c:pt idx="6283">
                  <c:v>8.7252544583333407</c:v>
                </c:pt>
                <c:pt idx="6284">
                  <c:v>8.7266431666666708</c:v>
                </c:pt>
                <c:pt idx="6285">
                  <c:v>8.7280318749999992</c:v>
                </c:pt>
                <c:pt idx="6286">
                  <c:v>8.72942058333334</c:v>
                </c:pt>
                <c:pt idx="6287">
                  <c:v>8.7308092916666702</c:v>
                </c:pt>
                <c:pt idx="6288">
                  <c:v>8.7321980000000003</c:v>
                </c:pt>
                <c:pt idx="6289">
                  <c:v>8.7335867083333394</c:v>
                </c:pt>
                <c:pt idx="6290">
                  <c:v>8.7349754166666695</c:v>
                </c:pt>
                <c:pt idx="6291">
                  <c:v>8.7363641249999997</c:v>
                </c:pt>
                <c:pt idx="6292">
                  <c:v>8.7377528333333405</c:v>
                </c:pt>
                <c:pt idx="6293">
                  <c:v>8.7391415416666707</c:v>
                </c:pt>
                <c:pt idx="6294">
                  <c:v>8.7405302500000008</c:v>
                </c:pt>
                <c:pt idx="6295">
                  <c:v>8.7419189583333399</c:v>
                </c:pt>
                <c:pt idx="6296">
                  <c:v>8.74330766666667</c:v>
                </c:pt>
                <c:pt idx="6297">
                  <c:v>8.7446963750000002</c:v>
                </c:pt>
                <c:pt idx="6298">
                  <c:v>8.7460850833333392</c:v>
                </c:pt>
                <c:pt idx="6299">
                  <c:v>8.7474737916666694</c:v>
                </c:pt>
                <c:pt idx="6300">
                  <c:v>8.7488624999999995</c:v>
                </c:pt>
                <c:pt idx="6301">
                  <c:v>8.7502512083333404</c:v>
                </c:pt>
                <c:pt idx="6302">
                  <c:v>8.7516399166666705</c:v>
                </c:pt>
                <c:pt idx="6303">
                  <c:v>8.7530286250000007</c:v>
                </c:pt>
                <c:pt idx="6304">
                  <c:v>8.7544173333333397</c:v>
                </c:pt>
                <c:pt idx="6305">
                  <c:v>8.7558060416666699</c:v>
                </c:pt>
                <c:pt idx="6306">
                  <c:v>8.75719475</c:v>
                </c:pt>
                <c:pt idx="6307">
                  <c:v>8.7585834583333408</c:v>
                </c:pt>
                <c:pt idx="6308">
                  <c:v>8.7599721666666692</c:v>
                </c:pt>
                <c:pt idx="6309">
                  <c:v>8.7613608749999994</c:v>
                </c:pt>
                <c:pt idx="6310">
                  <c:v>8.7627495833333402</c:v>
                </c:pt>
                <c:pt idx="6311">
                  <c:v>8.7641382916666704</c:v>
                </c:pt>
                <c:pt idx="6312">
                  <c:v>8.7655270000000005</c:v>
                </c:pt>
                <c:pt idx="6313">
                  <c:v>8.7669157083333396</c:v>
                </c:pt>
                <c:pt idx="6314">
                  <c:v>8.7683044166666697</c:v>
                </c:pt>
                <c:pt idx="6315">
                  <c:v>8.7696931249999999</c:v>
                </c:pt>
                <c:pt idx="6316">
                  <c:v>8.7710818333333407</c:v>
                </c:pt>
                <c:pt idx="6317">
                  <c:v>8.7724705416666708</c:v>
                </c:pt>
                <c:pt idx="6318">
                  <c:v>8.7738592499999992</c:v>
                </c:pt>
                <c:pt idx="6319">
                  <c:v>8.77524795833334</c:v>
                </c:pt>
                <c:pt idx="6320">
                  <c:v>8.7766366666666702</c:v>
                </c:pt>
                <c:pt idx="6321">
                  <c:v>8.7780253750000004</c:v>
                </c:pt>
                <c:pt idx="6322">
                  <c:v>8.7794140833333394</c:v>
                </c:pt>
                <c:pt idx="6323">
                  <c:v>8.7808027916666695</c:v>
                </c:pt>
                <c:pt idx="6324">
                  <c:v>8.7821914999999997</c:v>
                </c:pt>
                <c:pt idx="6325">
                  <c:v>8.7835802083333405</c:v>
                </c:pt>
                <c:pt idx="6326">
                  <c:v>8.7849689166666707</c:v>
                </c:pt>
                <c:pt idx="6327">
                  <c:v>8.7863576250000008</c:v>
                </c:pt>
                <c:pt idx="6328">
                  <c:v>8.7877463333333399</c:v>
                </c:pt>
                <c:pt idx="6329">
                  <c:v>8.78913504166667</c:v>
                </c:pt>
                <c:pt idx="6330">
                  <c:v>8.7905237500000002</c:v>
                </c:pt>
                <c:pt idx="6331">
                  <c:v>8.7919124583333392</c:v>
                </c:pt>
                <c:pt idx="6332">
                  <c:v>8.7933011666666694</c:v>
                </c:pt>
                <c:pt idx="6333">
                  <c:v>8.7946898749999995</c:v>
                </c:pt>
                <c:pt idx="6334">
                  <c:v>8.7960785833333404</c:v>
                </c:pt>
                <c:pt idx="6335">
                  <c:v>8.7974672916666705</c:v>
                </c:pt>
                <c:pt idx="6336">
                  <c:v>8.7988560000000007</c:v>
                </c:pt>
                <c:pt idx="6337">
                  <c:v>8.8002447083333397</c:v>
                </c:pt>
                <c:pt idx="6338">
                  <c:v>8.8016334166666699</c:v>
                </c:pt>
                <c:pt idx="6339">
                  <c:v>8.803022125</c:v>
                </c:pt>
                <c:pt idx="6340">
                  <c:v>8.8044108333333408</c:v>
                </c:pt>
                <c:pt idx="6341">
                  <c:v>8.8057995416666692</c:v>
                </c:pt>
                <c:pt idx="6342">
                  <c:v>8.8071882499999994</c:v>
                </c:pt>
                <c:pt idx="6343">
                  <c:v>8.8085769583333402</c:v>
                </c:pt>
                <c:pt idx="6344">
                  <c:v>8.8099656666666704</c:v>
                </c:pt>
                <c:pt idx="6345">
                  <c:v>8.8113543750000005</c:v>
                </c:pt>
                <c:pt idx="6346">
                  <c:v>8.8127430833333396</c:v>
                </c:pt>
                <c:pt idx="6347">
                  <c:v>8.8141317916666697</c:v>
                </c:pt>
                <c:pt idx="6348">
                  <c:v>8.8155204999999999</c:v>
                </c:pt>
                <c:pt idx="6349">
                  <c:v>8.8169092083333407</c:v>
                </c:pt>
                <c:pt idx="6350">
                  <c:v>8.8182979166666708</c:v>
                </c:pt>
                <c:pt idx="6351">
                  <c:v>8.8196866249999992</c:v>
                </c:pt>
                <c:pt idx="6352">
                  <c:v>8.82107533333334</c:v>
                </c:pt>
                <c:pt idx="6353">
                  <c:v>8.8224640416666702</c:v>
                </c:pt>
                <c:pt idx="6354">
                  <c:v>8.8238527500000004</c:v>
                </c:pt>
                <c:pt idx="6355">
                  <c:v>8.8252414583333394</c:v>
                </c:pt>
                <c:pt idx="6356">
                  <c:v>8.8266301666666696</c:v>
                </c:pt>
                <c:pt idx="6357">
                  <c:v>8.8280188749999997</c:v>
                </c:pt>
                <c:pt idx="6358">
                  <c:v>8.8294075833333405</c:v>
                </c:pt>
                <c:pt idx="6359">
                  <c:v>8.8307962916666707</c:v>
                </c:pt>
                <c:pt idx="6360">
                  <c:v>8.8321850000000008</c:v>
                </c:pt>
                <c:pt idx="6361">
                  <c:v>8.8335737083333399</c:v>
                </c:pt>
                <c:pt idx="6362">
                  <c:v>8.83496241666667</c:v>
                </c:pt>
                <c:pt idx="6363">
                  <c:v>8.8363511250000002</c:v>
                </c:pt>
                <c:pt idx="6364">
                  <c:v>8.8377398333333392</c:v>
                </c:pt>
                <c:pt idx="6365">
                  <c:v>8.8391285416666694</c:v>
                </c:pt>
                <c:pt idx="6366">
                  <c:v>8.8405172499999995</c:v>
                </c:pt>
                <c:pt idx="6367">
                  <c:v>8.8419059583333404</c:v>
                </c:pt>
                <c:pt idx="6368">
                  <c:v>8.8432946666666705</c:v>
                </c:pt>
                <c:pt idx="6369">
                  <c:v>8.8446833750000007</c:v>
                </c:pt>
                <c:pt idx="6370">
                  <c:v>8.8460720833333397</c:v>
                </c:pt>
                <c:pt idx="6371">
                  <c:v>8.8474607916666699</c:v>
                </c:pt>
                <c:pt idx="6372">
                  <c:v>8.8488495</c:v>
                </c:pt>
                <c:pt idx="6373">
                  <c:v>8.8502382083333409</c:v>
                </c:pt>
                <c:pt idx="6374">
                  <c:v>8.8516269166666692</c:v>
                </c:pt>
                <c:pt idx="6375">
                  <c:v>8.8530156249999994</c:v>
                </c:pt>
                <c:pt idx="6376">
                  <c:v>8.8544043333333402</c:v>
                </c:pt>
                <c:pt idx="6377">
                  <c:v>8.8557930416666704</c:v>
                </c:pt>
                <c:pt idx="6378">
                  <c:v>8.8571817500000005</c:v>
                </c:pt>
                <c:pt idx="6379">
                  <c:v>8.8585704583333396</c:v>
                </c:pt>
                <c:pt idx="6380">
                  <c:v>8.8599591666666697</c:v>
                </c:pt>
                <c:pt idx="6381">
                  <c:v>8.8613478749999999</c:v>
                </c:pt>
                <c:pt idx="6382">
                  <c:v>8.8627365833333407</c:v>
                </c:pt>
                <c:pt idx="6383">
                  <c:v>8.8641252916666708</c:v>
                </c:pt>
                <c:pt idx="6384">
                  <c:v>8.8655139999999992</c:v>
                </c:pt>
                <c:pt idx="6385">
                  <c:v>8.86690270833334</c:v>
                </c:pt>
                <c:pt idx="6386">
                  <c:v>8.8682914166666702</c:v>
                </c:pt>
                <c:pt idx="6387">
                  <c:v>8.8696801250000004</c:v>
                </c:pt>
                <c:pt idx="6388">
                  <c:v>8.8710688333333394</c:v>
                </c:pt>
                <c:pt idx="6389">
                  <c:v>8.8724575416666696</c:v>
                </c:pt>
                <c:pt idx="6390">
                  <c:v>8.8738462499999997</c:v>
                </c:pt>
                <c:pt idx="6391">
                  <c:v>8.8752349583333405</c:v>
                </c:pt>
                <c:pt idx="6392">
                  <c:v>8.8766236666666707</c:v>
                </c:pt>
                <c:pt idx="6393">
                  <c:v>8.8780123750000008</c:v>
                </c:pt>
                <c:pt idx="6394">
                  <c:v>8.8794010833333399</c:v>
                </c:pt>
                <c:pt idx="6395">
                  <c:v>8.88078979166667</c:v>
                </c:pt>
                <c:pt idx="6396">
                  <c:v>8.8821785000000002</c:v>
                </c:pt>
                <c:pt idx="6397">
                  <c:v>8.8835672083333392</c:v>
                </c:pt>
                <c:pt idx="6398">
                  <c:v>8.8849559166666694</c:v>
                </c:pt>
                <c:pt idx="6399">
                  <c:v>8.8863446249999996</c:v>
                </c:pt>
                <c:pt idx="6400">
                  <c:v>8.8877333333333404</c:v>
                </c:pt>
                <c:pt idx="6401">
                  <c:v>8.8891220416666705</c:v>
                </c:pt>
                <c:pt idx="6402">
                  <c:v>8.8905107500000007</c:v>
                </c:pt>
                <c:pt idx="6403">
                  <c:v>8.8918994583333397</c:v>
                </c:pt>
                <c:pt idx="6404">
                  <c:v>8.8932881666666699</c:v>
                </c:pt>
                <c:pt idx="6405">
                  <c:v>8.894676875</c:v>
                </c:pt>
                <c:pt idx="6406">
                  <c:v>8.8960655833333409</c:v>
                </c:pt>
                <c:pt idx="6407">
                  <c:v>8.8974542916666692</c:v>
                </c:pt>
                <c:pt idx="6408">
                  <c:v>8.8988429999999994</c:v>
                </c:pt>
                <c:pt idx="6409">
                  <c:v>8.9002317083333402</c:v>
                </c:pt>
                <c:pt idx="6410">
                  <c:v>8.9016204166666704</c:v>
                </c:pt>
                <c:pt idx="6411">
                  <c:v>8.9030091250000005</c:v>
                </c:pt>
                <c:pt idx="6412">
                  <c:v>8.9043978333333396</c:v>
                </c:pt>
                <c:pt idx="6413">
                  <c:v>8.9057865416666697</c:v>
                </c:pt>
                <c:pt idx="6414">
                  <c:v>8.9071752499999999</c:v>
                </c:pt>
                <c:pt idx="6415">
                  <c:v>8.9085639583333407</c:v>
                </c:pt>
                <c:pt idx="6416">
                  <c:v>8.9099526666666709</c:v>
                </c:pt>
                <c:pt idx="6417">
                  <c:v>8.9113413749999992</c:v>
                </c:pt>
                <c:pt idx="6418">
                  <c:v>8.91273008333334</c:v>
                </c:pt>
                <c:pt idx="6419">
                  <c:v>8.9141187916666702</c:v>
                </c:pt>
                <c:pt idx="6420">
                  <c:v>8.9155075000000004</c:v>
                </c:pt>
                <c:pt idx="6421">
                  <c:v>8.9168962083333394</c:v>
                </c:pt>
                <c:pt idx="6422">
                  <c:v>8.9182849166666696</c:v>
                </c:pt>
                <c:pt idx="6423">
                  <c:v>8.9196736249999997</c:v>
                </c:pt>
                <c:pt idx="6424">
                  <c:v>8.9210623333333405</c:v>
                </c:pt>
                <c:pt idx="6425">
                  <c:v>8.9224510416666707</c:v>
                </c:pt>
                <c:pt idx="6426">
                  <c:v>8.9238397500000008</c:v>
                </c:pt>
                <c:pt idx="6427">
                  <c:v>8.9252284583333399</c:v>
                </c:pt>
                <c:pt idx="6428">
                  <c:v>8.92661716666667</c:v>
                </c:pt>
                <c:pt idx="6429">
                  <c:v>8.9280058750000002</c:v>
                </c:pt>
                <c:pt idx="6430">
                  <c:v>8.9293945833333392</c:v>
                </c:pt>
                <c:pt idx="6431">
                  <c:v>8.9307832916666694</c:v>
                </c:pt>
                <c:pt idx="6432">
                  <c:v>8.9321719999999996</c:v>
                </c:pt>
                <c:pt idx="6433">
                  <c:v>8.9335607083333404</c:v>
                </c:pt>
                <c:pt idx="6434">
                  <c:v>8.9349494166666705</c:v>
                </c:pt>
                <c:pt idx="6435">
                  <c:v>8.9363381250000007</c:v>
                </c:pt>
                <c:pt idx="6436">
                  <c:v>8.9377268333333397</c:v>
                </c:pt>
                <c:pt idx="6437">
                  <c:v>8.9391155416666699</c:v>
                </c:pt>
                <c:pt idx="6438">
                  <c:v>8.94050425</c:v>
                </c:pt>
                <c:pt idx="6439">
                  <c:v>8.9418929583333409</c:v>
                </c:pt>
                <c:pt idx="6440">
                  <c:v>8.9432816666666692</c:v>
                </c:pt>
                <c:pt idx="6441">
                  <c:v>8.9446703749999994</c:v>
                </c:pt>
                <c:pt idx="6442">
                  <c:v>8.9460590833333402</c:v>
                </c:pt>
                <c:pt idx="6443">
                  <c:v>8.9474477916666704</c:v>
                </c:pt>
                <c:pt idx="6444">
                  <c:v>8.9488365000000005</c:v>
                </c:pt>
                <c:pt idx="6445">
                  <c:v>8.9502252083333396</c:v>
                </c:pt>
                <c:pt idx="6446">
                  <c:v>8.9516139166666697</c:v>
                </c:pt>
                <c:pt idx="6447">
                  <c:v>8.9530026249999999</c:v>
                </c:pt>
                <c:pt idx="6448">
                  <c:v>8.9543913333333407</c:v>
                </c:pt>
                <c:pt idx="6449">
                  <c:v>8.9557800416666709</c:v>
                </c:pt>
                <c:pt idx="6450">
                  <c:v>8.9571687499999992</c:v>
                </c:pt>
                <c:pt idx="6451">
                  <c:v>8.9585574583333401</c:v>
                </c:pt>
                <c:pt idx="6452">
                  <c:v>8.9599461666666702</c:v>
                </c:pt>
                <c:pt idx="6453">
                  <c:v>8.9613348750000004</c:v>
                </c:pt>
                <c:pt idx="6454">
                  <c:v>8.9627235833333394</c:v>
                </c:pt>
                <c:pt idx="6455">
                  <c:v>8.9641122916666696</c:v>
                </c:pt>
                <c:pt idx="6456">
                  <c:v>8.9655009999999997</c:v>
                </c:pt>
                <c:pt idx="6457">
                  <c:v>8.9668897083333405</c:v>
                </c:pt>
                <c:pt idx="6458">
                  <c:v>8.9682784166666707</c:v>
                </c:pt>
                <c:pt idx="6459">
                  <c:v>8.9696671250000009</c:v>
                </c:pt>
                <c:pt idx="6460">
                  <c:v>8.9710558333333399</c:v>
                </c:pt>
                <c:pt idx="6461">
                  <c:v>8.97244454166667</c:v>
                </c:pt>
                <c:pt idx="6462">
                  <c:v>8.9738332500000002</c:v>
                </c:pt>
                <c:pt idx="6463">
                  <c:v>8.9752219583333392</c:v>
                </c:pt>
                <c:pt idx="6464">
                  <c:v>8.9766106666666694</c:v>
                </c:pt>
                <c:pt idx="6465">
                  <c:v>8.9779993749999996</c:v>
                </c:pt>
                <c:pt idx="6466">
                  <c:v>8.9793880833333404</c:v>
                </c:pt>
                <c:pt idx="6467">
                  <c:v>8.9807767916666705</c:v>
                </c:pt>
                <c:pt idx="6468">
                  <c:v>8.9821655000000007</c:v>
                </c:pt>
                <c:pt idx="6469">
                  <c:v>8.9835542083333397</c:v>
                </c:pt>
                <c:pt idx="6470">
                  <c:v>8.9849429166666699</c:v>
                </c:pt>
                <c:pt idx="6471">
                  <c:v>8.986331625</c:v>
                </c:pt>
                <c:pt idx="6472">
                  <c:v>8.9877203333333409</c:v>
                </c:pt>
                <c:pt idx="6473">
                  <c:v>8.9891090416666692</c:v>
                </c:pt>
                <c:pt idx="6474">
                  <c:v>8.9904977499999994</c:v>
                </c:pt>
                <c:pt idx="6475">
                  <c:v>8.9918864583333402</c:v>
                </c:pt>
                <c:pt idx="6476">
                  <c:v>8.9932751666666704</c:v>
                </c:pt>
                <c:pt idx="6477">
                  <c:v>8.9946638750000005</c:v>
                </c:pt>
                <c:pt idx="6478">
                  <c:v>8.9960525833333396</c:v>
                </c:pt>
                <c:pt idx="6479">
                  <c:v>8.9974412916666697</c:v>
                </c:pt>
                <c:pt idx="6480">
                  <c:v>8.9988299999999999</c:v>
                </c:pt>
                <c:pt idx="6481">
                  <c:v>9.0002187083333407</c:v>
                </c:pt>
                <c:pt idx="6482">
                  <c:v>9.0016074166666709</c:v>
                </c:pt>
                <c:pt idx="6483">
                  <c:v>9.0029961249999992</c:v>
                </c:pt>
                <c:pt idx="6484">
                  <c:v>9.0043848333333401</c:v>
                </c:pt>
                <c:pt idx="6485">
                  <c:v>9.0057735416666702</c:v>
                </c:pt>
                <c:pt idx="6486">
                  <c:v>9.0071622500000004</c:v>
                </c:pt>
                <c:pt idx="6487">
                  <c:v>9.0085509583333394</c:v>
                </c:pt>
                <c:pt idx="6488">
                  <c:v>9.0099396666666696</c:v>
                </c:pt>
                <c:pt idx="6489">
                  <c:v>9.0113283749999997</c:v>
                </c:pt>
                <c:pt idx="6490">
                  <c:v>9.0127170833333405</c:v>
                </c:pt>
                <c:pt idx="6491">
                  <c:v>9.0141057916666707</c:v>
                </c:pt>
                <c:pt idx="6492">
                  <c:v>9.0154945000000009</c:v>
                </c:pt>
                <c:pt idx="6493">
                  <c:v>9.0168832083333399</c:v>
                </c:pt>
                <c:pt idx="6494">
                  <c:v>9.0182719166666701</c:v>
                </c:pt>
                <c:pt idx="6495">
                  <c:v>9.0196606250000002</c:v>
                </c:pt>
                <c:pt idx="6496">
                  <c:v>9.0210493333333392</c:v>
                </c:pt>
                <c:pt idx="6497">
                  <c:v>9.0224380416666694</c:v>
                </c:pt>
                <c:pt idx="6498">
                  <c:v>9.0238267499999996</c:v>
                </c:pt>
                <c:pt idx="6499">
                  <c:v>9.0252154583333404</c:v>
                </c:pt>
                <c:pt idx="6500">
                  <c:v>9.0266041666666705</c:v>
                </c:pt>
                <c:pt idx="6501">
                  <c:v>9.0279928750000007</c:v>
                </c:pt>
                <c:pt idx="6502">
                  <c:v>9.0293815833333397</c:v>
                </c:pt>
                <c:pt idx="6503">
                  <c:v>9.0307702916666699</c:v>
                </c:pt>
                <c:pt idx="6504">
                  <c:v>9.032159</c:v>
                </c:pt>
                <c:pt idx="6505">
                  <c:v>9.0335477083333409</c:v>
                </c:pt>
                <c:pt idx="6506">
                  <c:v>9.0349364166666692</c:v>
                </c:pt>
                <c:pt idx="6507">
                  <c:v>9.0363251249999994</c:v>
                </c:pt>
                <c:pt idx="6508">
                  <c:v>9.0377138333333402</c:v>
                </c:pt>
                <c:pt idx="6509">
                  <c:v>9.0391025416666704</c:v>
                </c:pt>
                <c:pt idx="6510">
                  <c:v>9.0404912500000005</c:v>
                </c:pt>
                <c:pt idx="6511">
                  <c:v>9.0418799583333396</c:v>
                </c:pt>
                <c:pt idx="6512">
                  <c:v>9.0432686666666697</c:v>
                </c:pt>
                <c:pt idx="6513">
                  <c:v>9.0446573749999999</c:v>
                </c:pt>
                <c:pt idx="6514">
                  <c:v>9.0460460833333407</c:v>
                </c:pt>
                <c:pt idx="6515">
                  <c:v>9.0474347916666709</c:v>
                </c:pt>
                <c:pt idx="6516">
                  <c:v>9.0488234999999992</c:v>
                </c:pt>
                <c:pt idx="6517">
                  <c:v>9.0502122083333401</c:v>
                </c:pt>
                <c:pt idx="6518">
                  <c:v>9.0516009166666702</c:v>
                </c:pt>
                <c:pt idx="6519">
                  <c:v>9.0529896250000004</c:v>
                </c:pt>
                <c:pt idx="6520">
                  <c:v>9.0543783333333394</c:v>
                </c:pt>
                <c:pt idx="6521">
                  <c:v>9.0557670416666696</c:v>
                </c:pt>
                <c:pt idx="6522">
                  <c:v>9.0571557499999997</c:v>
                </c:pt>
                <c:pt idx="6523">
                  <c:v>9.0585444583333405</c:v>
                </c:pt>
                <c:pt idx="6524">
                  <c:v>9.0599331666666707</c:v>
                </c:pt>
                <c:pt idx="6525">
                  <c:v>9.0613218750000009</c:v>
                </c:pt>
                <c:pt idx="6526">
                  <c:v>9.0627105833333399</c:v>
                </c:pt>
                <c:pt idx="6527">
                  <c:v>9.0640992916666701</c:v>
                </c:pt>
                <c:pt idx="6528">
                  <c:v>9.0654880000000002</c:v>
                </c:pt>
                <c:pt idx="6529">
                  <c:v>9.0668767083333393</c:v>
                </c:pt>
                <c:pt idx="6530">
                  <c:v>9.0682654166666694</c:v>
                </c:pt>
                <c:pt idx="6531">
                  <c:v>9.0696541249999996</c:v>
                </c:pt>
                <c:pt idx="6532">
                  <c:v>9.0710428333333404</c:v>
                </c:pt>
                <c:pt idx="6533">
                  <c:v>9.0724315416666705</c:v>
                </c:pt>
                <c:pt idx="6534">
                  <c:v>9.0738202500000007</c:v>
                </c:pt>
                <c:pt idx="6535">
                  <c:v>9.0752089583333397</c:v>
                </c:pt>
                <c:pt idx="6536">
                  <c:v>9.0765976666666699</c:v>
                </c:pt>
                <c:pt idx="6537">
                  <c:v>9.0779863750000001</c:v>
                </c:pt>
                <c:pt idx="6538">
                  <c:v>9.0793750833333409</c:v>
                </c:pt>
                <c:pt idx="6539">
                  <c:v>9.0807637916666692</c:v>
                </c:pt>
                <c:pt idx="6540">
                  <c:v>9.0821524999999994</c:v>
                </c:pt>
                <c:pt idx="6541">
                  <c:v>9.0835412083333402</c:v>
                </c:pt>
                <c:pt idx="6542">
                  <c:v>9.0849299166666704</c:v>
                </c:pt>
                <c:pt idx="6543">
                  <c:v>9.0863186250000005</c:v>
                </c:pt>
                <c:pt idx="6544">
                  <c:v>9.0877073333333396</c:v>
                </c:pt>
                <c:pt idx="6545">
                  <c:v>9.0890960416666697</c:v>
                </c:pt>
                <c:pt idx="6546">
                  <c:v>9.0904847499999999</c:v>
                </c:pt>
                <c:pt idx="6547">
                  <c:v>9.0918734583333407</c:v>
                </c:pt>
                <c:pt idx="6548">
                  <c:v>9.0932621666666709</c:v>
                </c:pt>
                <c:pt idx="6549">
                  <c:v>9.0946508749999992</c:v>
                </c:pt>
                <c:pt idx="6550">
                  <c:v>9.0960395833333401</c:v>
                </c:pt>
                <c:pt idx="6551">
                  <c:v>9.0974282916666702</c:v>
                </c:pt>
                <c:pt idx="6552">
                  <c:v>9.0988170000000004</c:v>
                </c:pt>
                <c:pt idx="6553">
                  <c:v>9.1002057083333394</c:v>
                </c:pt>
                <c:pt idx="6554">
                  <c:v>9.1015944166666696</c:v>
                </c:pt>
                <c:pt idx="6555">
                  <c:v>9.1029831249999997</c:v>
                </c:pt>
                <c:pt idx="6556">
                  <c:v>9.1043718333333405</c:v>
                </c:pt>
                <c:pt idx="6557">
                  <c:v>9.1057605416666707</c:v>
                </c:pt>
                <c:pt idx="6558">
                  <c:v>9.1071492500000009</c:v>
                </c:pt>
                <c:pt idx="6559">
                  <c:v>9.1085379583333399</c:v>
                </c:pt>
                <c:pt idx="6560">
                  <c:v>9.1099266666666701</c:v>
                </c:pt>
                <c:pt idx="6561">
                  <c:v>9.1113153750000002</c:v>
                </c:pt>
                <c:pt idx="6562">
                  <c:v>9.1127040833333393</c:v>
                </c:pt>
                <c:pt idx="6563">
                  <c:v>9.1140927916666694</c:v>
                </c:pt>
                <c:pt idx="6564">
                  <c:v>9.1154814999999996</c:v>
                </c:pt>
                <c:pt idx="6565">
                  <c:v>9.1168702083333404</c:v>
                </c:pt>
                <c:pt idx="6566">
                  <c:v>9.1182589166666705</c:v>
                </c:pt>
                <c:pt idx="6567">
                  <c:v>9.1196476250000007</c:v>
                </c:pt>
                <c:pt idx="6568">
                  <c:v>9.1210363333333397</c:v>
                </c:pt>
                <c:pt idx="6569">
                  <c:v>9.1224250416666699</c:v>
                </c:pt>
                <c:pt idx="6570">
                  <c:v>9.1238137500000001</c:v>
                </c:pt>
                <c:pt idx="6571">
                  <c:v>9.1252024583333409</c:v>
                </c:pt>
                <c:pt idx="6572">
                  <c:v>9.1265911666666693</c:v>
                </c:pt>
                <c:pt idx="6573">
                  <c:v>9.1279798749999994</c:v>
                </c:pt>
                <c:pt idx="6574">
                  <c:v>9.1293685833333402</c:v>
                </c:pt>
                <c:pt idx="6575">
                  <c:v>9.1307572916666704</c:v>
                </c:pt>
                <c:pt idx="6576">
                  <c:v>9.1321460000000005</c:v>
                </c:pt>
                <c:pt idx="6577">
                  <c:v>9.1335347083333396</c:v>
                </c:pt>
                <c:pt idx="6578">
                  <c:v>9.1349234166666697</c:v>
                </c:pt>
                <c:pt idx="6579">
                  <c:v>9.1363121249999999</c:v>
                </c:pt>
                <c:pt idx="6580">
                  <c:v>9.1377008333333407</c:v>
                </c:pt>
                <c:pt idx="6581">
                  <c:v>9.1390895416666709</c:v>
                </c:pt>
                <c:pt idx="6582">
                  <c:v>9.1404782499999992</c:v>
                </c:pt>
                <c:pt idx="6583">
                  <c:v>9.1418669583333401</c:v>
                </c:pt>
                <c:pt idx="6584">
                  <c:v>9.1432556666666702</c:v>
                </c:pt>
                <c:pt idx="6585">
                  <c:v>9.1446443750000004</c:v>
                </c:pt>
                <c:pt idx="6586">
                  <c:v>9.1460330833333394</c:v>
                </c:pt>
                <c:pt idx="6587">
                  <c:v>9.1474217916666696</c:v>
                </c:pt>
                <c:pt idx="6588">
                  <c:v>9.1488104999999997</c:v>
                </c:pt>
                <c:pt idx="6589">
                  <c:v>9.1501992083333406</c:v>
                </c:pt>
                <c:pt idx="6590">
                  <c:v>9.1515879166666707</c:v>
                </c:pt>
                <c:pt idx="6591">
                  <c:v>9.1529766250000009</c:v>
                </c:pt>
                <c:pt idx="6592">
                  <c:v>9.1543653333333399</c:v>
                </c:pt>
                <c:pt idx="6593">
                  <c:v>9.1557540416666701</c:v>
                </c:pt>
                <c:pt idx="6594">
                  <c:v>9.1571427500000002</c:v>
                </c:pt>
                <c:pt idx="6595">
                  <c:v>9.1585314583333393</c:v>
                </c:pt>
                <c:pt idx="6596">
                  <c:v>9.1599201666666694</c:v>
                </c:pt>
                <c:pt idx="6597">
                  <c:v>9.1613088749999996</c:v>
                </c:pt>
                <c:pt idx="6598">
                  <c:v>9.1626975833333404</c:v>
                </c:pt>
                <c:pt idx="6599">
                  <c:v>9.1640862916666705</c:v>
                </c:pt>
                <c:pt idx="6600">
                  <c:v>9.1654750000000007</c:v>
                </c:pt>
                <c:pt idx="6601">
                  <c:v>9.1668637083333397</c:v>
                </c:pt>
                <c:pt idx="6602">
                  <c:v>9.1682524166666699</c:v>
                </c:pt>
                <c:pt idx="6603">
                  <c:v>9.1696411250000001</c:v>
                </c:pt>
                <c:pt idx="6604">
                  <c:v>9.1710298333333409</c:v>
                </c:pt>
                <c:pt idx="6605">
                  <c:v>9.1724185416666693</c:v>
                </c:pt>
                <c:pt idx="6606">
                  <c:v>9.1738072499999994</c:v>
                </c:pt>
                <c:pt idx="6607">
                  <c:v>9.1751959583333402</c:v>
                </c:pt>
                <c:pt idx="6608">
                  <c:v>9.1765846666666704</c:v>
                </c:pt>
                <c:pt idx="6609">
                  <c:v>9.1779733750000005</c:v>
                </c:pt>
                <c:pt idx="6610">
                  <c:v>9.1793620833333396</c:v>
                </c:pt>
                <c:pt idx="6611">
                  <c:v>9.1807507916666697</c:v>
                </c:pt>
                <c:pt idx="6612">
                  <c:v>9.1821394999999999</c:v>
                </c:pt>
                <c:pt idx="6613">
                  <c:v>9.1835282083333407</c:v>
                </c:pt>
                <c:pt idx="6614">
                  <c:v>9.1849169166666709</c:v>
                </c:pt>
                <c:pt idx="6615">
                  <c:v>9.1863056249999993</c:v>
                </c:pt>
                <c:pt idx="6616">
                  <c:v>9.1876943333333401</c:v>
                </c:pt>
                <c:pt idx="6617">
                  <c:v>9.1890830416666702</c:v>
                </c:pt>
                <c:pt idx="6618">
                  <c:v>9.1904717500000004</c:v>
                </c:pt>
                <c:pt idx="6619">
                  <c:v>9.1918604583333394</c:v>
                </c:pt>
                <c:pt idx="6620">
                  <c:v>9.1932491666666696</c:v>
                </c:pt>
                <c:pt idx="6621">
                  <c:v>9.1946378749999997</c:v>
                </c:pt>
                <c:pt idx="6622">
                  <c:v>9.1960265833333406</c:v>
                </c:pt>
                <c:pt idx="6623">
                  <c:v>9.1974152916666707</c:v>
                </c:pt>
                <c:pt idx="6624">
                  <c:v>9.1988040000000009</c:v>
                </c:pt>
                <c:pt idx="6625">
                  <c:v>9.2001927083333399</c:v>
                </c:pt>
                <c:pt idx="6626">
                  <c:v>9.2015814166666701</c:v>
                </c:pt>
                <c:pt idx="6627">
                  <c:v>9.2029701250000002</c:v>
                </c:pt>
                <c:pt idx="6628">
                  <c:v>9.2043588333333393</c:v>
                </c:pt>
                <c:pt idx="6629">
                  <c:v>9.2057475416666694</c:v>
                </c:pt>
                <c:pt idx="6630">
                  <c:v>9.2071362499999996</c:v>
                </c:pt>
                <c:pt idx="6631">
                  <c:v>9.2085249583333404</c:v>
                </c:pt>
                <c:pt idx="6632">
                  <c:v>9.2099136666666706</c:v>
                </c:pt>
                <c:pt idx="6633">
                  <c:v>9.2113023750000007</c:v>
                </c:pt>
                <c:pt idx="6634">
                  <c:v>9.2126910833333397</c:v>
                </c:pt>
                <c:pt idx="6635">
                  <c:v>9.2140797916666699</c:v>
                </c:pt>
                <c:pt idx="6636">
                  <c:v>9.2154685000000001</c:v>
                </c:pt>
                <c:pt idx="6637">
                  <c:v>9.2168572083333409</c:v>
                </c:pt>
                <c:pt idx="6638">
                  <c:v>9.2182459166666693</c:v>
                </c:pt>
                <c:pt idx="6639">
                  <c:v>9.2196346249999994</c:v>
                </c:pt>
                <c:pt idx="6640">
                  <c:v>9.2210233333333402</c:v>
                </c:pt>
                <c:pt idx="6641">
                  <c:v>9.2224120416666704</c:v>
                </c:pt>
                <c:pt idx="6642">
                  <c:v>9.2238007500000005</c:v>
                </c:pt>
                <c:pt idx="6643">
                  <c:v>9.2251894583333396</c:v>
                </c:pt>
                <c:pt idx="6644">
                  <c:v>9.2265781666666697</c:v>
                </c:pt>
                <c:pt idx="6645">
                  <c:v>9.2279668749999999</c:v>
                </c:pt>
                <c:pt idx="6646">
                  <c:v>9.2293555833333407</c:v>
                </c:pt>
                <c:pt idx="6647">
                  <c:v>9.2307442916666709</c:v>
                </c:pt>
                <c:pt idx="6648">
                  <c:v>9.2321329999999993</c:v>
                </c:pt>
                <c:pt idx="6649">
                  <c:v>9.2335217083333401</c:v>
                </c:pt>
                <c:pt idx="6650">
                  <c:v>9.2349104166666702</c:v>
                </c:pt>
                <c:pt idx="6651">
                  <c:v>9.2362991250000004</c:v>
                </c:pt>
                <c:pt idx="6652">
                  <c:v>9.2376878333333394</c:v>
                </c:pt>
                <c:pt idx="6653">
                  <c:v>9.2390765416666696</c:v>
                </c:pt>
                <c:pt idx="6654">
                  <c:v>9.2404652499999997</c:v>
                </c:pt>
                <c:pt idx="6655">
                  <c:v>9.2418539583333406</c:v>
                </c:pt>
                <c:pt idx="6656">
                  <c:v>9.2432426666666707</c:v>
                </c:pt>
                <c:pt idx="6657">
                  <c:v>9.2446313750000009</c:v>
                </c:pt>
                <c:pt idx="6658">
                  <c:v>9.2460200833333399</c:v>
                </c:pt>
                <c:pt idx="6659">
                  <c:v>9.2474087916666701</c:v>
                </c:pt>
                <c:pt idx="6660">
                  <c:v>9.2487975000000002</c:v>
                </c:pt>
                <c:pt idx="6661">
                  <c:v>9.2501862083333393</c:v>
                </c:pt>
                <c:pt idx="6662">
                  <c:v>9.2515749166666694</c:v>
                </c:pt>
                <c:pt idx="6663">
                  <c:v>9.2529636249999996</c:v>
                </c:pt>
                <c:pt idx="6664">
                  <c:v>9.2543523333333404</c:v>
                </c:pt>
                <c:pt idx="6665">
                  <c:v>9.2557410416666706</c:v>
                </c:pt>
                <c:pt idx="6666">
                  <c:v>9.2571297500000007</c:v>
                </c:pt>
                <c:pt idx="6667">
                  <c:v>9.2585184583333398</c:v>
                </c:pt>
                <c:pt idx="6668">
                  <c:v>9.2599071666666699</c:v>
                </c:pt>
                <c:pt idx="6669">
                  <c:v>9.2612958750000001</c:v>
                </c:pt>
                <c:pt idx="6670">
                  <c:v>9.2626845833333409</c:v>
                </c:pt>
                <c:pt idx="6671">
                  <c:v>9.2640732916666693</c:v>
                </c:pt>
                <c:pt idx="6672">
                  <c:v>9.2654619999999994</c:v>
                </c:pt>
                <c:pt idx="6673">
                  <c:v>9.2668507083333402</c:v>
                </c:pt>
                <c:pt idx="6674">
                  <c:v>9.2682394166666704</c:v>
                </c:pt>
                <c:pt idx="6675">
                  <c:v>9.2696281250000006</c:v>
                </c:pt>
                <c:pt idx="6676">
                  <c:v>9.2710168333333396</c:v>
                </c:pt>
                <c:pt idx="6677">
                  <c:v>9.2724055416666697</c:v>
                </c:pt>
                <c:pt idx="6678">
                  <c:v>9.2737942499999999</c:v>
                </c:pt>
                <c:pt idx="6679">
                  <c:v>9.2751829583333407</c:v>
                </c:pt>
                <c:pt idx="6680">
                  <c:v>9.2765716666666709</c:v>
                </c:pt>
                <c:pt idx="6681">
                  <c:v>9.2779603749999993</c:v>
                </c:pt>
                <c:pt idx="6682">
                  <c:v>9.2793490833333401</c:v>
                </c:pt>
                <c:pt idx="6683">
                  <c:v>9.2807377916666702</c:v>
                </c:pt>
                <c:pt idx="6684">
                  <c:v>9.2821265000000004</c:v>
                </c:pt>
                <c:pt idx="6685">
                  <c:v>9.2835152083333394</c:v>
                </c:pt>
                <c:pt idx="6686">
                  <c:v>9.2849039166666696</c:v>
                </c:pt>
                <c:pt idx="6687">
                  <c:v>9.2862926249999997</c:v>
                </c:pt>
                <c:pt idx="6688">
                  <c:v>9.2876813333333406</c:v>
                </c:pt>
                <c:pt idx="6689">
                  <c:v>9.2890700416666707</c:v>
                </c:pt>
                <c:pt idx="6690">
                  <c:v>9.2904587500000009</c:v>
                </c:pt>
                <c:pt idx="6691">
                  <c:v>9.2918474583333399</c:v>
                </c:pt>
                <c:pt idx="6692">
                  <c:v>9.2932361666666701</c:v>
                </c:pt>
                <c:pt idx="6693">
                  <c:v>9.2946248750000002</c:v>
                </c:pt>
                <c:pt idx="6694">
                  <c:v>9.2960135833333393</c:v>
                </c:pt>
                <c:pt idx="6695">
                  <c:v>9.2974022916666694</c:v>
                </c:pt>
                <c:pt idx="6696">
                  <c:v>9.2987909999999996</c:v>
                </c:pt>
                <c:pt idx="6697">
                  <c:v>9.3001797083333404</c:v>
                </c:pt>
                <c:pt idx="6698">
                  <c:v>9.3015684166666706</c:v>
                </c:pt>
                <c:pt idx="6699">
                  <c:v>9.3029571250000007</c:v>
                </c:pt>
                <c:pt idx="6700">
                  <c:v>9.3043458333333398</c:v>
                </c:pt>
                <c:pt idx="6701">
                  <c:v>9.3057345416666699</c:v>
                </c:pt>
                <c:pt idx="6702">
                  <c:v>9.3071232500000001</c:v>
                </c:pt>
                <c:pt idx="6703">
                  <c:v>9.3085119583333409</c:v>
                </c:pt>
                <c:pt idx="6704">
                  <c:v>9.3099006666666693</c:v>
                </c:pt>
                <c:pt idx="6705">
                  <c:v>9.3112893749999994</c:v>
                </c:pt>
                <c:pt idx="6706">
                  <c:v>9.3126780833333402</c:v>
                </c:pt>
                <c:pt idx="6707">
                  <c:v>9.3140667916666704</c:v>
                </c:pt>
                <c:pt idx="6708">
                  <c:v>9.3154555000000006</c:v>
                </c:pt>
                <c:pt idx="6709">
                  <c:v>9.3168442083333396</c:v>
                </c:pt>
                <c:pt idx="6710">
                  <c:v>9.3182329166666698</c:v>
                </c:pt>
                <c:pt idx="6711">
                  <c:v>9.3196216249999999</c:v>
                </c:pt>
                <c:pt idx="6712">
                  <c:v>9.3210103333333407</c:v>
                </c:pt>
                <c:pt idx="6713">
                  <c:v>9.3223990416666709</c:v>
                </c:pt>
                <c:pt idx="6714">
                  <c:v>9.3237877499999993</c:v>
                </c:pt>
                <c:pt idx="6715">
                  <c:v>9.3251764583333401</c:v>
                </c:pt>
                <c:pt idx="6716">
                  <c:v>9.3265651666666702</c:v>
                </c:pt>
                <c:pt idx="6717">
                  <c:v>9.3279538750000004</c:v>
                </c:pt>
                <c:pt idx="6718">
                  <c:v>9.3293425833333394</c:v>
                </c:pt>
                <c:pt idx="6719">
                  <c:v>9.3307312916666696</c:v>
                </c:pt>
                <c:pt idx="6720">
                  <c:v>9.3321199999999997</c:v>
                </c:pt>
                <c:pt idx="6721">
                  <c:v>9.3335087083333406</c:v>
                </c:pt>
                <c:pt idx="6722">
                  <c:v>9.3348974166666707</c:v>
                </c:pt>
                <c:pt idx="6723">
                  <c:v>9.3362861250000009</c:v>
                </c:pt>
                <c:pt idx="6724">
                  <c:v>9.3376748333333399</c:v>
                </c:pt>
                <c:pt idx="6725">
                  <c:v>9.3390635416666701</c:v>
                </c:pt>
                <c:pt idx="6726">
                  <c:v>9.3404522500000002</c:v>
                </c:pt>
                <c:pt idx="6727">
                  <c:v>9.3418409583333393</c:v>
                </c:pt>
                <c:pt idx="6728">
                  <c:v>9.3432296666666694</c:v>
                </c:pt>
                <c:pt idx="6729">
                  <c:v>9.3446183749999996</c:v>
                </c:pt>
                <c:pt idx="6730">
                  <c:v>9.3460070833333404</c:v>
                </c:pt>
                <c:pt idx="6731">
                  <c:v>9.3473957916666706</c:v>
                </c:pt>
                <c:pt idx="6732">
                  <c:v>9.3487845000000007</c:v>
                </c:pt>
                <c:pt idx="6733">
                  <c:v>9.3501732083333398</c:v>
                </c:pt>
                <c:pt idx="6734">
                  <c:v>9.3515619166666699</c:v>
                </c:pt>
                <c:pt idx="6735">
                  <c:v>9.3529506250000001</c:v>
                </c:pt>
                <c:pt idx="6736">
                  <c:v>9.3543393333333409</c:v>
                </c:pt>
                <c:pt idx="6737">
                  <c:v>9.3557280416666693</c:v>
                </c:pt>
                <c:pt idx="6738">
                  <c:v>9.3571167499999994</c:v>
                </c:pt>
                <c:pt idx="6739">
                  <c:v>9.3585054583333402</c:v>
                </c:pt>
                <c:pt idx="6740">
                  <c:v>9.3598941666666704</c:v>
                </c:pt>
                <c:pt idx="6741">
                  <c:v>9.3612828750000006</c:v>
                </c:pt>
                <c:pt idx="6742">
                  <c:v>9.3626715833333396</c:v>
                </c:pt>
                <c:pt idx="6743">
                  <c:v>9.3640602916666698</c:v>
                </c:pt>
                <c:pt idx="6744">
                  <c:v>9.3654489999999999</c:v>
                </c:pt>
                <c:pt idx="6745">
                  <c:v>9.3668377083333407</c:v>
                </c:pt>
                <c:pt idx="6746">
                  <c:v>9.3682264166666709</c:v>
                </c:pt>
                <c:pt idx="6747">
                  <c:v>9.3696151249999993</c:v>
                </c:pt>
                <c:pt idx="6748">
                  <c:v>9.3710038333333401</c:v>
                </c:pt>
                <c:pt idx="6749">
                  <c:v>9.3723925416666702</c:v>
                </c:pt>
                <c:pt idx="6750">
                  <c:v>9.3737812500000004</c:v>
                </c:pt>
                <c:pt idx="6751">
                  <c:v>9.3751699583333394</c:v>
                </c:pt>
                <c:pt idx="6752">
                  <c:v>9.3765586666666696</c:v>
                </c:pt>
                <c:pt idx="6753">
                  <c:v>9.3779473749999998</c:v>
                </c:pt>
                <c:pt idx="6754">
                  <c:v>9.3793360833333406</c:v>
                </c:pt>
                <c:pt idx="6755">
                  <c:v>9.3807247916666707</c:v>
                </c:pt>
                <c:pt idx="6756">
                  <c:v>9.3821135000000009</c:v>
                </c:pt>
                <c:pt idx="6757">
                  <c:v>9.3835022083333399</c:v>
                </c:pt>
                <c:pt idx="6758">
                  <c:v>9.3848909166666701</c:v>
                </c:pt>
                <c:pt idx="6759">
                  <c:v>9.3862796250000002</c:v>
                </c:pt>
                <c:pt idx="6760">
                  <c:v>9.3876683333333393</c:v>
                </c:pt>
                <c:pt idx="6761">
                  <c:v>9.3890570416666694</c:v>
                </c:pt>
                <c:pt idx="6762">
                  <c:v>9.3904457499999996</c:v>
                </c:pt>
                <c:pt idx="6763">
                  <c:v>9.3918344583333404</c:v>
                </c:pt>
                <c:pt idx="6764">
                  <c:v>9.3932231666666706</c:v>
                </c:pt>
                <c:pt idx="6765">
                  <c:v>9.3946118750000007</c:v>
                </c:pt>
                <c:pt idx="6766">
                  <c:v>9.3960005833333398</c:v>
                </c:pt>
                <c:pt idx="6767">
                  <c:v>9.3973892916666699</c:v>
                </c:pt>
                <c:pt idx="6768">
                  <c:v>9.3987780000000001</c:v>
                </c:pt>
                <c:pt idx="6769">
                  <c:v>9.4001667083333409</c:v>
                </c:pt>
                <c:pt idx="6770">
                  <c:v>9.4015554166666693</c:v>
                </c:pt>
                <c:pt idx="6771">
                  <c:v>9.4029441249999994</c:v>
                </c:pt>
                <c:pt idx="6772">
                  <c:v>9.4043328333333402</c:v>
                </c:pt>
                <c:pt idx="6773">
                  <c:v>9.4057215416666704</c:v>
                </c:pt>
                <c:pt idx="6774">
                  <c:v>9.4071102500000006</c:v>
                </c:pt>
                <c:pt idx="6775">
                  <c:v>9.4084989583333396</c:v>
                </c:pt>
                <c:pt idx="6776">
                  <c:v>9.4098876666666698</c:v>
                </c:pt>
                <c:pt idx="6777">
                  <c:v>9.4112763749999999</c:v>
                </c:pt>
                <c:pt idx="6778">
                  <c:v>9.4126650833333407</c:v>
                </c:pt>
                <c:pt idx="6779">
                  <c:v>9.4140537916666709</c:v>
                </c:pt>
                <c:pt idx="6780">
                  <c:v>9.4154424999999993</c:v>
                </c:pt>
                <c:pt idx="6781">
                  <c:v>9.4168312083333401</c:v>
                </c:pt>
                <c:pt idx="6782">
                  <c:v>9.4182199166666702</c:v>
                </c:pt>
                <c:pt idx="6783">
                  <c:v>9.4196086250000004</c:v>
                </c:pt>
                <c:pt idx="6784">
                  <c:v>9.4209973333333394</c:v>
                </c:pt>
                <c:pt idx="6785">
                  <c:v>9.4223860416666696</c:v>
                </c:pt>
                <c:pt idx="6786">
                  <c:v>9.4237747499999998</c:v>
                </c:pt>
                <c:pt idx="6787">
                  <c:v>9.4251634583333406</c:v>
                </c:pt>
                <c:pt idx="6788">
                  <c:v>9.4265521666666707</c:v>
                </c:pt>
                <c:pt idx="6789">
                  <c:v>9.4279408750000009</c:v>
                </c:pt>
                <c:pt idx="6790">
                  <c:v>9.4293295833333399</c:v>
                </c:pt>
                <c:pt idx="6791">
                  <c:v>9.4307182916666701</c:v>
                </c:pt>
                <c:pt idx="6792">
                  <c:v>9.4321070000000002</c:v>
                </c:pt>
                <c:pt idx="6793">
                  <c:v>9.4334957083333393</c:v>
                </c:pt>
                <c:pt idx="6794">
                  <c:v>9.4348844166666694</c:v>
                </c:pt>
                <c:pt idx="6795">
                  <c:v>9.4362731249999996</c:v>
                </c:pt>
                <c:pt idx="6796">
                  <c:v>9.4376618333333404</c:v>
                </c:pt>
                <c:pt idx="6797">
                  <c:v>9.4390505416666706</c:v>
                </c:pt>
                <c:pt idx="6798">
                  <c:v>9.4404392500000007</c:v>
                </c:pt>
                <c:pt idx="6799">
                  <c:v>9.4418279583333398</c:v>
                </c:pt>
                <c:pt idx="6800">
                  <c:v>9.4432166666666699</c:v>
                </c:pt>
                <c:pt idx="6801">
                  <c:v>9.4446053750000001</c:v>
                </c:pt>
                <c:pt idx="6802">
                  <c:v>9.4459940833333409</c:v>
                </c:pt>
                <c:pt idx="6803">
                  <c:v>9.4473827916666693</c:v>
                </c:pt>
                <c:pt idx="6804">
                  <c:v>9.4487714999999994</c:v>
                </c:pt>
                <c:pt idx="6805">
                  <c:v>9.4501602083333403</c:v>
                </c:pt>
                <c:pt idx="6806">
                  <c:v>9.4515489166666704</c:v>
                </c:pt>
                <c:pt idx="6807">
                  <c:v>9.4529376250000006</c:v>
                </c:pt>
                <c:pt idx="6808">
                  <c:v>9.4543263333333396</c:v>
                </c:pt>
                <c:pt idx="6809">
                  <c:v>9.4557150416666698</c:v>
                </c:pt>
                <c:pt idx="6810">
                  <c:v>9.4571037499999999</c:v>
                </c:pt>
                <c:pt idx="6811">
                  <c:v>9.4584924583333407</c:v>
                </c:pt>
                <c:pt idx="6812">
                  <c:v>9.4598811666666709</c:v>
                </c:pt>
                <c:pt idx="6813">
                  <c:v>9.4612698749999993</c:v>
                </c:pt>
                <c:pt idx="6814">
                  <c:v>9.4626585833333401</c:v>
                </c:pt>
                <c:pt idx="6815">
                  <c:v>9.4640472916666702</c:v>
                </c:pt>
                <c:pt idx="6816">
                  <c:v>9.4654360000000004</c:v>
                </c:pt>
                <c:pt idx="6817">
                  <c:v>9.4668247083333394</c:v>
                </c:pt>
                <c:pt idx="6818">
                  <c:v>9.4682134166666696</c:v>
                </c:pt>
                <c:pt idx="6819">
                  <c:v>9.4696021249999998</c:v>
                </c:pt>
                <c:pt idx="6820">
                  <c:v>9.4709908333333406</c:v>
                </c:pt>
                <c:pt idx="6821">
                  <c:v>9.4723795416666707</c:v>
                </c:pt>
                <c:pt idx="6822">
                  <c:v>9.4737682500000009</c:v>
                </c:pt>
                <c:pt idx="6823">
                  <c:v>9.4751569583333399</c:v>
                </c:pt>
                <c:pt idx="6824">
                  <c:v>9.4765456666666701</c:v>
                </c:pt>
                <c:pt idx="6825">
                  <c:v>9.4779343750000002</c:v>
                </c:pt>
                <c:pt idx="6826">
                  <c:v>9.4793230833333393</c:v>
                </c:pt>
                <c:pt idx="6827">
                  <c:v>9.4807117916666694</c:v>
                </c:pt>
                <c:pt idx="6828">
                  <c:v>9.4821004999999996</c:v>
                </c:pt>
                <c:pt idx="6829">
                  <c:v>9.4834892083333404</c:v>
                </c:pt>
                <c:pt idx="6830">
                  <c:v>9.4848779166666706</c:v>
                </c:pt>
                <c:pt idx="6831">
                  <c:v>9.4862666250000007</c:v>
                </c:pt>
                <c:pt idx="6832">
                  <c:v>9.4876553333333398</c:v>
                </c:pt>
                <c:pt idx="6833">
                  <c:v>9.4890440416666699</c:v>
                </c:pt>
                <c:pt idx="6834">
                  <c:v>9.4904327500000001</c:v>
                </c:pt>
                <c:pt idx="6835">
                  <c:v>9.4918214583333409</c:v>
                </c:pt>
                <c:pt idx="6836">
                  <c:v>9.4932101666666693</c:v>
                </c:pt>
                <c:pt idx="6837">
                  <c:v>9.4945988749999994</c:v>
                </c:pt>
                <c:pt idx="6838">
                  <c:v>9.4959875833333403</c:v>
                </c:pt>
                <c:pt idx="6839">
                  <c:v>9.4973762916666704</c:v>
                </c:pt>
                <c:pt idx="6840">
                  <c:v>9.4987650000000006</c:v>
                </c:pt>
                <c:pt idx="6841">
                  <c:v>9.5001537083333396</c:v>
                </c:pt>
                <c:pt idx="6842">
                  <c:v>9.5015424166666698</c:v>
                </c:pt>
                <c:pt idx="6843">
                  <c:v>9.5029311249999999</c:v>
                </c:pt>
                <c:pt idx="6844">
                  <c:v>9.5043198333333407</c:v>
                </c:pt>
                <c:pt idx="6845">
                  <c:v>9.5057085416666709</c:v>
                </c:pt>
                <c:pt idx="6846">
                  <c:v>9.5070972499999993</c:v>
                </c:pt>
                <c:pt idx="6847">
                  <c:v>9.5084859583333401</c:v>
                </c:pt>
                <c:pt idx="6848">
                  <c:v>9.5098746666666703</c:v>
                </c:pt>
                <c:pt idx="6849">
                  <c:v>9.5112633750000004</c:v>
                </c:pt>
                <c:pt idx="6850">
                  <c:v>9.5126520833333394</c:v>
                </c:pt>
                <c:pt idx="6851">
                  <c:v>9.5140407916666696</c:v>
                </c:pt>
                <c:pt idx="6852">
                  <c:v>9.5154294999999998</c:v>
                </c:pt>
                <c:pt idx="6853">
                  <c:v>9.5168182083333406</c:v>
                </c:pt>
                <c:pt idx="6854">
                  <c:v>9.5182069166666707</c:v>
                </c:pt>
                <c:pt idx="6855">
                  <c:v>9.5195956250000009</c:v>
                </c:pt>
                <c:pt idx="6856">
                  <c:v>9.5209843333333399</c:v>
                </c:pt>
                <c:pt idx="6857">
                  <c:v>9.5223730416666701</c:v>
                </c:pt>
                <c:pt idx="6858">
                  <c:v>9.5237617500000002</c:v>
                </c:pt>
                <c:pt idx="6859">
                  <c:v>9.5251504583333393</c:v>
                </c:pt>
                <c:pt idx="6860">
                  <c:v>9.5265391666666694</c:v>
                </c:pt>
                <c:pt idx="6861">
                  <c:v>9.5279278749999996</c:v>
                </c:pt>
                <c:pt idx="6862">
                  <c:v>9.5293165833333404</c:v>
                </c:pt>
                <c:pt idx="6863">
                  <c:v>9.5307052916666706</c:v>
                </c:pt>
                <c:pt idx="6864">
                  <c:v>9.5320940000000007</c:v>
                </c:pt>
                <c:pt idx="6865">
                  <c:v>9.5334827083333398</c:v>
                </c:pt>
                <c:pt idx="6866">
                  <c:v>9.5348714166666699</c:v>
                </c:pt>
                <c:pt idx="6867">
                  <c:v>9.5362601250000001</c:v>
                </c:pt>
                <c:pt idx="6868">
                  <c:v>9.5376488333333409</c:v>
                </c:pt>
                <c:pt idx="6869">
                  <c:v>9.5390375416666693</c:v>
                </c:pt>
                <c:pt idx="6870">
                  <c:v>9.5404262499999994</c:v>
                </c:pt>
                <c:pt idx="6871">
                  <c:v>9.5418149583333403</c:v>
                </c:pt>
                <c:pt idx="6872">
                  <c:v>9.5432036666666704</c:v>
                </c:pt>
                <c:pt idx="6873">
                  <c:v>9.5445923750000006</c:v>
                </c:pt>
                <c:pt idx="6874">
                  <c:v>9.5459810833333396</c:v>
                </c:pt>
                <c:pt idx="6875">
                  <c:v>9.5473697916666698</c:v>
                </c:pt>
                <c:pt idx="6876">
                  <c:v>9.5487584999999999</c:v>
                </c:pt>
                <c:pt idx="6877">
                  <c:v>9.5501472083333407</c:v>
                </c:pt>
                <c:pt idx="6878">
                  <c:v>9.5515359166666709</c:v>
                </c:pt>
                <c:pt idx="6879">
                  <c:v>9.5529246249999993</c:v>
                </c:pt>
                <c:pt idx="6880">
                  <c:v>9.5543133333333401</c:v>
                </c:pt>
                <c:pt idx="6881">
                  <c:v>9.5557020416666703</c:v>
                </c:pt>
                <c:pt idx="6882">
                  <c:v>9.5570907500000004</c:v>
                </c:pt>
                <c:pt idx="6883">
                  <c:v>9.5584794583333395</c:v>
                </c:pt>
                <c:pt idx="6884">
                  <c:v>9.5598681666666696</c:v>
                </c:pt>
                <c:pt idx="6885">
                  <c:v>9.5612568749999998</c:v>
                </c:pt>
                <c:pt idx="6886">
                  <c:v>9.5626455833333406</c:v>
                </c:pt>
                <c:pt idx="6887">
                  <c:v>9.5640342916666707</c:v>
                </c:pt>
                <c:pt idx="6888">
                  <c:v>9.5654230000000009</c:v>
                </c:pt>
                <c:pt idx="6889">
                  <c:v>9.5668117083333399</c:v>
                </c:pt>
                <c:pt idx="6890">
                  <c:v>9.5682004166666701</c:v>
                </c:pt>
                <c:pt idx="6891">
                  <c:v>9.5695891250000003</c:v>
                </c:pt>
                <c:pt idx="6892">
                  <c:v>9.5709778333333393</c:v>
                </c:pt>
                <c:pt idx="6893">
                  <c:v>9.5723665416666694</c:v>
                </c:pt>
                <c:pt idx="6894">
                  <c:v>9.5737552499999996</c:v>
                </c:pt>
                <c:pt idx="6895">
                  <c:v>9.5751439583333404</c:v>
                </c:pt>
                <c:pt idx="6896">
                  <c:v>9.5765326666666706</c:v>
                </c:pt>
                <c:pt idx="6897">
                  <c:v>9.5779213750000007</c:v>
                </c:pt>
                <c:pt idx="6898">
                  <c:v>9.5793100833333398</c:v>
                </c:pt>
                <c:pt idx="6899">
                  <c:v>9.5806987916666699</c:v>
                </c:pt>
                <c:pt idx="6900">
                  <c:v>9.5820875000000001</c:v>
                </c:pt>
                <c:pt idx="6901">
                  <c:v>9.5834762083333409</c:v>
                </c:pt>
                <c:pt idx="6902">
                  <c:v>9.5848649166666693</c:v>
                </c:pt>
                <c:pt idx="6903">
                  <c:v>9.5862536249999994</c:v>
                </c:pt>
                <c:pt idx="6904">
                  <c:v>9.5876423333333403</c:v>
                </c:pt>
                <c:pt idx="6905">
                  <c:v>9.5890310416666704</c:v>
                </c:pt>
                <c:pt idx="6906">
                  <c:v>9.5904197500000006</c:v>
                </c:pt>
                <c:pt idx="6907">
                  <c:v>9.5918084583333396</c:v>
                </c:pt>
                <c:pt idx="6908">
                  <c:v>9.5931971666666698</c:v>
                </c:pt>
                <c:pt idx="6909">
                  <c:v>9.5945858749999999</c:v>
                </c:pt>
                <c:pt idx="6910">
                  <c:v>9.5959745833333407</c:v>
                </c:pt>
                <c:pt idx="6911">
                  <c:v>9.5973632916666709</c:v>
                </c:pt>
                <c:pt idx="6912">
                  <c:v>9.5987519999999993</c:v>
                </c:pt>
                <c:pt idx="6913">
                  <c:v>9.6001407083333401</c:v>
                </c:pt>
                <c:pt idx="6914">
                  <c:v>9.6015294166666703</c:v>
                </c:pt>
                <c:pt idx="6915">
                  <c:v>9.6029181250000004</c:v>
                </c:pt>
                <c:pt idx="6916">
                  <c:v>9.6043068333333395</c:v>
                </c:pt>
                <c:pt idx="6917">
                  <c:v>9.6056955416666696</c:v>
                </c:pt>
                <c:pt idx="6918">
                  <c:v>9.6070842499999998</c:v>
                </c:pt>
                <c:pt idx="6919">
                  <c:v>9.6084729583333406</c:v>
                </c:pt>
                <c:pt idx="6920">
                  <c:v>9.6098616666666707</c:v>
                </c:pt>
                <c:pt idx="6921">
                  <c:v>9.6112503750000009</c:v>
                </c:pt>
                <c:pt idx="6922">
                  <c:v>9.6126390833333399</c:v>
                </c:pt>
                <c:pt idx="6923">
                  <c:v>9.6140277916666701</c:v>
                </c:pt>
                <c:pt idx="6924">
                  <c:v>9.6154165000000003</c:v>
                </c:pt>
                <c:pt idx="6925">
                  <c:v>9.6168052083333393</c:v>
                </c:pt>
                <c:pt idx="6926">
                  <c:v>9.6181939166666695</c:v>
                </c:pt>
                <c:pt idx="6927">
                  <c:v>9.6195826249999996</c:v>
                </c:pt>
                <c:pt idx="6928">
                  <c:v>9.6209713333333404</c:v>
                </c:pt>
                <c:pt idx="6929">
                  <c:v>9.6223600416666706</c:v>
                </c:pt>
                <c:pt idx="6930">
                  <c:v>9.6237487500000007</c:v>
                </c:pt>
                <c:pt idx="6931">
                  <c:v>9.6251374583333398</c:v>
                </c:pt>
                <c:pt idx="6932">
                  <c:v>9.6265261666666699</c:v>
                </c:pt>
                <c:pt idx="6933">
                  <c:v>9.6279148750000001</c:v>
                </c:pt>
                <c:pt idx="6934">
                  <c:v>9.6293035833333409</c:v>
                </c:pt>
                <c:pt idx="6935">
                  <c:v>9.6306922916666693</c:v>
                </c:pt>
                <c:pt idx="6936">
                  <c:v>9.6320809999999994</c:v>
                </c:pt>
                <c:pt idx="6937">
                  <c:v>9.6334697083333403</c:v>
                </c:pt>
                <c:pt idx="6938">
                  <c:v>9.6348584166666704</c:v>
                </c:pt>
                <c:pt idx="6939">
                  <c:v>9.6362471250000006</c:v>
                </c:pt>
                <c:pt idx="6940">
                  <c:v>9.6376358333333396</c:v>
                </c:pt>
                <c:pt idx="6941">
                  <c:v>9.6390245416666698</c:v>
                </c:pt>
                <c:pt idx="6942">
                  <c:v>9.6404132499999999</c:v>
                </c:pt>
                <c:pt idx="6943">
                  <c:v>9.6418019583333407</c:v>
                </c:pt>
                <c:pt idx="6944">
                  <c:v>9.6431906666666709</c:v>
                </c:pt>
                <c:pt idx="6945">
                  <c:v>9.6445793749999993</c:v>
                </c:pt>
                <c:pt idx="6946">
                  <c:v>9.6459680833333401</c:v>
                </c:pt>
                <c:pt idx="6947">
                  <c:v>9.6473567916666703</c:v>
                </c:pt>
                <c:pt idx="6948">
                  <c:v>9.6487455000000004</c:v>
                </c:pt>
                <c:pt idx="6949">
                  <c:v>9.6501342083333395</c:v>
                </c:pt>
                <c:pt idx="6950">
                  <c:v>9.6515229166666696</c:v>
                </c:pt>
                <c:pt idx="6951">
                  <c:v>9.6529116249999998</c:v>
                </c:pt>
                <c:pt idx="6952">
                  <c:v>9.6543003333333406</c:v>
                </c:pt>
                <c:pt idx="6953">
                  <c:v>9.6556890416666707</c:v>
                </c:pt>
                <c:pt idx="6954">
                  <c:v>9.6570777500000009</c:v>
                </c:pt>
                <c:pt idx="6955">
                  <c:v>9.6584664583333399</c:v>
                </c:pt>
                <c:pt idx="6956">
                  <c:v>9.6598551666666701</c:v>
                </c:pt>
                <c:pt idx="6957">
                  <c:v>9.6612438750000003</c:v>
                </c:pt>
                <c:pt idx="6958">
                  <c:v>9.6626325833333393</c:v>
                </c:pt>
                <c:pt idx="6959">
                  <c:v>9.6640212916666695</c:v>
                </c:pt>
                <c:pt idx="6960">
                  <c:v>9.6654099999999996</c:v>
                </c:pt>
                <c:pt idx="6961">
                  <c:v>9.6667987083333404</c:v>
                </c:pt>
                <c:pt idx="6962">
                  <c:v>9.6681874166666688</c:v>
                </c:pt>
                <c:pt idx="6963">
                  <c:v>9.6695761250000096</c:v>
                </c:pt>
                <c:pt idx="6964">
                  <c:v>9.6709648333333398</c:v>
                </c:pt>
                <c:pt idx="6965">
                  <c:v>9.6723535416666699</c:v>
                </c:pt>
                <c:pt idx="6966">
                  <c:v>9.6737422500000001</c:v>
                </c:pt>
                <c:pt idx="6967">
                  <c:v>9.6751309583333391</c:v>
                </c:pt>
                <c:pt idx="6968">
                  <c:v>9.6765196666666693</c:v>
                </c:pt>
                <c:pt idx="6969">
                  <c:v>9.6779083749999995</c:v>
                </c:pt>
                <c:pt idx="6970">
                  <c:v>9.6792970833333403</c:v>
                </c:pt>
                <c:pt idx="6971">
                  <c:v>9.6806857916666704</c:v>
                </c:pt>
                <c:pt idx="6972">
                  <c:v>9.6820744999999988</c:v>
                </c:pt>
                <c:pt idx="6973">
                  <c:v>9.6834632083333396</c:v>
                </c:pt>
                <c:pt idx="6974">
                  <c:v>9.6848519166666698</c:v>
                </c:pt>
                <c:pt idx="6975">
                  <c:v>9.6862406249999999</c:v>
                </c:pt>
                <c:pt idx="6976">
                  <c:v>9.687629333333339</c:v>
                </c:pt>
                <c:pt idx="6977">
                  <c:v>9.6890180416666691</c:v>
                </c:pt>
                <c:pt idx="6978">
                  <c:v>9.6904067499999993</c:v>
                </c:pt>
                <c:pt idx="6979">
                  <c:v>9.6917954583333401</c:v>
                </c:pt>
                <c:pt idx="6980">
                  <c:v>9.6931841666666703</c:v>
                </c:pt>
                <c:pt idx="6981">
                  <c:v>9.6945728750000004</c:v>
                </c:pt>
                <c:pt idx="6982">
                  <c:v>9.6959615833333395</c:v>
                </c:pt>
                <c:pt idx="6983">
                  <c:v>9.6973502916666696</c:v>
                </c:pt>
                <c:pt idx="6984">
                  <c:v>9.6987389999999998</c:v>
                </c:pt>
                <c:pt idx="6985">
                  <c:v>9.7001277083333388</c:v>
                </c:pt>
                <c:pt idx="6986">
                  <c:v>9.701516416666669</c:v>
                </c:pt>
                <c:pt idx="6987">
                  <c:v>9.7029051249999991</c:v>
                </c:pt>
                <c:pt idx="6988">
                  <c:v>9.7042938333333399</c:v>
                </c:pt>
                <c:pt idx="6989">
                  <c:v>9.7056825416666701</c:v>
                </c:pt>
                <c:pt idx="6990">
                  <c:v>9.7070712500000003</c:v>
                </c:pt>
                <c:pt idx="6991">
                  <c:v>9.7084599583333393</c:v>
                </c:pt>
                <c:pt idx="6992">
                  <c:v>9.7098486666666695</c:v>
                </c:pt>
                <c:pt idx="6993">
                  <c:v>9.7112373749999996</c:v>
                </c:pt>
                <c:pt idx="6994">
                  <c:v>9.7126260833333404</c:v>
                </c:pt>
                <c:pt idx="6995">
                  <c:v>9.7140147916666688</c:v>
                </c:pt>
                <c:pt idx="6996">
                  <c:v>9.715403499999999</c:v>
                </c:pt>
                <c:pt idx="6997">
                  <c:v>9.7167922083333398</c:v>
                </c:pt>
                <c:pt idx="6998">
                  <c:v>9.7181809166666699</c:v>
                </c:pt>
                <c:pt idx="6999">
                  <c:v>9.7195696250000001</c:v>
                </c:pt>
                <c:pt idx="7000">
                  <c:v>9.7209583333333391</c:v>
                </c:pt>
                <c:pt idx="7001">
                  <c:v>9.7223470416666693</c:v>
                </c:pt>
                <c:pt idx="7002">
                  <c:v>9.7237357499999995</c:v>
                </c:pt>
                <c:pt idx="7003">
                  <c:v>9.7251244583333403</c:v>
                </c:pt>
                <c:pt idx="7004">
                  <c:v>9.7265131666666704</c:v>
                </c:pt>
                <c:pt idx="7005">
                  <c:v>9.7279018749999988</c:v>
                </c:pt>
                <c:pt idx="7006">
                  <c:v>9.7292905833333396</c:v>
                </c:pt>
                <c:pt idx="7007">
                  <c:v>9.7306792916666698</c:v>
                </c:pt>
                <c:pt idx="7008">
                  <c:v>9.7320679999999999</c:v>
                </c:pt>
                <c:pt idx="7009">
                  <c:v>9.733456708333339</c:v>
                </c:pt>
                <c:pt idx="7010">
                  <c:v>9.7348454166666691</c:v>
                </c:pt>
                <c:pt idx="7011">
                  <c:v>9.7362341249999993</c:v>
                </c:pt>
                <c:pt idx="7012">
                  <c:v>9.7376228333333401</c:v>
                </c:pt>
                <c:pt idx="7013">
                  <c:v>9.7390115416666703</c:v>
                </c:pt>
                <c:pt idx="7014">
                  <c:v>9.7404002500000004</c:v>
                </c:pt>
                <c:pt idx="7015">
                  <c:v>9.7417889583333395</c:v>
                </c:pt>
                <c:pt idx="7016">
                  <c:v>9.7431776666666696</c:v>
                </c:pt>
                <c:pt idx="7017">
                  <c:v>9.7445663749999998</c:v>
                </c:pt>
                <c:pt idx="7018">
                  <c:v>9.7459550833333388</c:v>
                </c:pt>
                <c:pt idx="7019">
                  <c:v>9.747343791666669</c:v>
                </c:pt>
                <c:pt idx="7020">
                  <c:v>9.7487324999999991</c:v>
                </c:pt>
                <c:pt idx="7021">
                  <c:v>9.75012120833334</c:v>
                </c:pt>
                <c:pt idx="7022">
                  <c:v>9.7515099166666701</c:v>
                </c:pt>
                <c:pt idx="7023">
                  <c:v>9.7528986250000003</c:v>
                </c:pt>
                <c:pt idx="7024">
                  <c:v>9.7542873333333393</c:v>
                </c:pt>
                <c:pt idx="7025">
                  <c:v>9.7556760416666695</c:v>
                </c:pt>
                <c:pt idx="7026">
                  <c:v>9.7570647499999996</c:v>
                </c:pt>
                <c:pt idx="7027">
                  <c:v>9.7584534583333404</c:v>
                </c:pt>
                <c:pt idx="7028">
                  <c:v>9.7598421666666688</c:v>
                </c:pt>
                <c:pt idx="7029">
                  <c:v>9.761230874999999</c:v>
                </c:pt>
                <c:pt idx="7030">
                  <c:v>9.7626195833333398</c:v>
                </c:pt>
                <c:pt idx="7031">
                  <c:v>9.7640082916666699</c:v>
                </c:pt>
                <c:pt idx="7032">
                  <c:v>9.7653970000000001</c:v>
                </c:pt>
                <c:pt idx="7033">
                  <c:v>9.7667857083333391</c:v>
                </c:pt>
                <c:pt idx="7034">
                  <c:v>9.7681744166666693</c:v>
                </c:pt>
                <c:pt idx="7035">
                  <c:v>9.7695631249999995</c:v>
                </c:pt>
                <c:pt idx="7036">
                  <c:v>9.7709518333333403</c:v>
                </c:pt>
                <c:pt idx="7037">
                  <c:v>9.7723405416666704</c:v>
                </c:pt>
                <c:pt idx="7038">
                  <c:v>9.7737292500000095</c:v>
                </c:pt>
                <c:pt idx="7039">
                  <c:v>9.7751179583333396</c:v>
                </c:pt>
                <c:pt idx="7040">
                  <c:v>9.7765066666666698</c:v>
                </c:pt>
                <c:pt idx="7041">
                  <c:v>9.7778953749999999</c:v>
                </c:pt>
                <c:pt idx="7042">
                  <c:v>9.779284083333339</c:v>
                </c:pt>
                <c:pt idx="7043">
                  <c:v>9.7806727916666691</c:v>
                </c:pt>
                <c:pt idx="7044">
                  <c:v>9.7820614999999993</c:v>
                </c:pt>
                <c:pt idx="7045">
                  <c:v>9.7834502083333401</c:v>
                </c:pt>
                <c:pt idx="7046">
                  <c:v>9.7848389166666703</c:v>
                </c:pt>
                <c:pt idx="7047">
                  <c:v>9.7862276250000004</c:v>
                </c:pt>
                <c:pt idx="7048">
                  <c:v>9.7876163333333395</c:v>
                </c:pt>
                <c:pt idx="7049">
                  <c:v>9.7890050416666696</c:v>
                </c:pt>
                <c:pt idx="7050">
                  <c:v>9.7903937499999998</c:v>
                </c:pt>
                <c:pt idx="7051">
                  <c:v>9.7917824583333388</c:v>
                </c:pt>
                <c:pt idx="7052">
                  <c:v>9.793171166666669</c:v>
                </c:pt>
                <c:pt idx="7053">
                  <c:v>9.7945598749999991</c:v>
                </c:pt>
                <c:pt idx="7054">
                  <c:v>9.79594858333334</c:v>
                </c:pt>
                <c:pt idx="7055">
                  <c:v>9.7973372916666701</c:v>
                </c:pt>
                <c:pt idx="7056">
                  <c:v>9.7987260000000003</c:v>
                </c:pt>
                <c:pt idx="7057">
                  <c:v>9.8001147083333393</c:v>
                </c:pt>
                <c:pt idx="7058">
                  <c:v>9.8015034166666695</c:v>
                </c:pt>
                <c:pt idx="7059">
                  <c:v>9.8028921249999996</c:v>
                </c:pt>
                <c:pt idx="7060">
                  <c:v>9.8042808333333404</c:v>
                </c:pt>
                <c:pt idx="7061">
                  <c:v>9.8056695416666688</c:v>
                </c:pt>
                <c:pt idx="7062">
                  <c:v>9.807058249999999</c:v>
                </c:pt>
                <c:pt idx="7063">
                  <c:v>9.8084469583333398</c:v>
                </c:pt>
                <c:pt idx="7064">
                  <c:v>9.80983566666667</c:v>
                </c:pt>
                <c:pt idx="7065">
                  <c:v>9.8112243750000001</c:v>
                </c:pt>
                <c:pt idx="7066">
                  <c:v>9.8126130833333391</c:v>
                </c:pt>
                <c:pt idx="7067">
                  <c:v>9.8140017916666693</c:v>
                </c:pt>
                <c:pt idx="7068">
                  <c:v>9.8153904999999995</c:v>
                </c:pt>
                <c:pt idx="7069">
                  <c:v>9.8167792083333403</c:v>
                </c:pt>
                <c:pt idx="7070">
                  <c:v>9.8181679166666704</c:v>
                </c:pt>
                <c:pt idx="7071">
                  <c:v>9.8195566250000095</c:v>
                </c:pt>
                <c:pt idx="7072">
                  <c:v>9.8209453333333396</c:v>
                </c:pt>
                <c:pt idx="7073">
                  <c:v>9.8223340416666698</c:v>
                </c:pt>
                <c:pt idx="7074">
                  <c:v>9.8237227499999999</c:v>
                </c:pt>
                <c:pt idx="7075">
                  <c:v>9.825111458333339</c:v>
                </c:pt>
                <c:pt idx="7076">
                  <c:v>9.8265001666666691</c:v>
                </c:pt>
                <c:pt idx="7077">
                  <c:v>9.8278888749999993</c:v>
                </c:pt>
                <c:pt idx="7078">
                  <c:v>9.8292775833333401</c:v>
                </c:pt>
                <c:pt idx="7079">
                  <c:v>9.8306662916666703</c:v>
                </c:pt>
                <c:pt idx="7080">
                  <c:v>9.8320550000000004</c:v>
                </c:pt>
                <c:pt idx="7081">
                  <c:v>9.8334437083333395</c:v>
                </c:pt>
                <c:pt idx="7082">
                  <c:v>9.8348324166666696</c:v>
                </c:pt>
                <c:pt idx="7083">
                  <c:v>9.8362211249999998</c:v>
                </c:pt>
                <c:pt idx="7084">
                  <c:v>9.8376098333333388</c:v>
                </c:pt>
                <c:pt idx="7085">
                  <c:v>9.838998541666669</c:v>
                </c:pt>
                <c:pt idx="7086">
                  <c:v>9.8403872499999991</c:v>
                </c:pt>
                <c:pt idx="7087">
                  <c:v>9.84177595833334</c:v>
                </c:pt>
                <c:pt idx="7088">
                  <c:v>9.8431646666666701</c:v>
                </c:pt>
                <c:pt idx="7089">
                  <c:v>9.8445533750000003</c:v>
                </c:pt>
                <c:pt idx="7090">
                  <c:v>9.8459420833333393</c:v>
                </c:pt>
                <c:pt idx="7091">
                  <c:v>9.8473307916666695</c:v>
                </c:pt>
                <c:pt idx="7092">
                  <c:v>9.8487194999999996</c:v>
                </c:pt>
                <c:pt idx="7093">
                  <c:v>9.8501082083333404</c:v>
                </c:pt>
                <c:pt idx="7094">
                  <c:v>9.8514969166666688</c:v>
                </c:pt>
                <c:pt idx="7095">
                  <c:v>9.852885624999999</c:v>
                </c:pt>
                <c:pt idx="7096">
                  <c:v>9.8542743333333398</c:v>
                </c:pt>
                <c:pt idx="7097">
                  <c:v>9.85566304166667</c:v>
                </c:pt>
                <c:pt idx="7098">
                  <c:v>9.8570517500000001</c:v>
                </c:pt>
                <c:pt idx="7099">
                  <c:v>9.8584404583333392</c:v>
                </c:pt>
                <c:pt idx="7100">
                  <c:v>9.8598291666666693</c:v>
                </c:pt>
                <c:pt idx="7101">
                  <c:v>9.8612178749999995</c:v>
                </c:pt>
                <c:pt idx="7102">
                  <c:v>9.8626065833333403</c:v>
                </c:pt>
                <c:pt idx="7103">
                  <c:v>9.8639952916666704</c:v>
                </c:pt>
                <c:pt idx="7104">
                  <c:v>9.8653839999999988</c:v>
                </c:pt>
                <c:pt idx="7105">
                  <c:v>9.8667727083333396</c:v>
                </c:pt>
                <c:pt idx="7106">
                  <c:v>9.8681614166666698</c:v>
                </c:pt>
                <c:pt idx="7107">
                  <c:v>9.869550125</c:v>
                </c:pt>
                <c:pt idx="7108">
                  <c:v>9.870938833333339</c:v>
                </c:pt>
                <c:pt idx="7109">
                  <c:v>9.8723275416666691</c:v>
                </c:pt>
                <c:pt idx="7110">
                  <c:v>9.8737162499999993</c:v>
                </c:pt>
                <c:pt idx="7111">
                  <c:v>9.8751049583333401</c:v>
                </c:pt>
                <c:pt idx="7112">
                  <c:v>9.8764936666666703</c:v>
                </c:pt>
                <c:pt idx="7113">
                  <c:v>9.8778823750000004</c:v>
                </c:pt>
                <c:pt idx="7114">
                  <c:v>9.8792710833333395</c:v>
                </c:pt>
                <c:pt idx="7115">
                  <c:v>9.8806597916666696</c:v>
                </c:pt>
                <c:pt idx="7116">
                  <c:v>9.8820484999999998</c:v>
                </c:pt>
                <c:pt idx="7117">
                  <c:v>9.8834372083333388</c:v>
                </c:pt>
                <c:pt idx="7118">
                  <c:v>9.884825916666669</c:v>
                </c:pt>
                <c:pt idx="7119">
                  <c:v>9.8862146249999991</c:v>
                </c:pt>
                <c:pt idx="7120">
                  <c:v>9.88760333333334</c:v>
                </c:pt>
                <c:pt idx="7121">
                  <c:v>9.8889920416666701</c:v>
                </c:pt>
                <c:pt idx="7122">
                  <c:v>9.8903807500000003</c:v>
                </c:pt>
                <c:pt idx="7123">
                  <c:v>9.8917694583333393</c:v>
                </c:pt>
                <c:pt idx="7124">
                  <c:v>9.8931581666666695</c:v>
                </c:pt>
                <c:pt idx="7125">
                  <c:v>9.8945468749999996</c:v>
                </c:pt>
                <c:pt idx="7126">
                  <c:v>9.8959355833333404</c:v>
                </c:pt>
                <c:pt idx="7127">
                  <c:v>9.8973242916666688</c:v>
                </c:pt>
                <c:pt idx="7128">
                  <c:v>9.898712999999999</c:v>
                </c:pt>
                <c:pt idx="7129">
                  <c:v>9.9001017083333398</c:v>
                </c:pt>
                <c:pt idx="7130">
                  <c:v>9.90149041666667</c:v>
                </c:pt>
                <c:pt idx="7131">
                  <c:v>9.9028791250000001</c:v>
                </c:pt>
                <c:pt idx="7132">
                  <c:v>9.9042678333333392</c:v>
                </c:pt>
                <c:pt idx="7133">
                  <c:v>9.9056565416666693</c:v>
                </c:pt>
                <c:pt idx="7134">
                  <c:v>9.9070452499999995</c:v>
                </c:pt>
                <c:pt idx="7135">
                  <c:v>9.9084339583333403</c:v>
                </c:pt>
                <c:pt idx="7136">
                  <c:v>9.9098226666666704</c:v>
                </c:pt>
                <c:pt idx="7137">
                  <c:v>9.9112113749999988</c:v>
                </c:pt>
                <c:pt idx="7138">
                  <c:v>9.9126000833333396</c:v>
                </c:pt>
                <c:pt idx="7139">
                  <c:v>9.9139887916666698</c:v>
                </c:pt>
                <c:pt idx="7140">
                  <c:v>9.9153775</c:v>
                </c:pt>
                <c:pt idx="7141">
                  <c:v>9.916766208333339</c:v>
                </c:pt>
                <c:pt idx="7142">
                  <c:v>9.9181549166666692</c:v>
                </c:pt>
                <c:pt idx="7143">
                  <c:v>9.9195436249999993</c:v>
                </c:pt>
                <c:pt idx="7144">
                  <c:v>9.9209323333333401</c:v>
                </c:pt>
                <c:pt idx="7145">
                  <c:v>9.9223210416666703</c:v>
                </c:pt>
                <c:pt idx="7146">
                  <c:v>9.9237097500000004</c:v>
                </c:pt>
                <c:pt idx="7147">
                  <c:v>9.9250984583333395</c:v>
                </c:pt>
                <c:pt idx="7148">
                  <c:v>9.9264871666666696</c:v>
                </c:pt>
                <c:pt idx="7149">
                  <c:v>9.9278758749999998</c:v>
                </c:pt>
                <c:pt idx="7150">
                  <c:v>9.9292645833333388</c:v>
                </c:pt>
                <c:pt idx="7151">
                  <c:v>9.930653291666669</c:v>
                </c:pt>
                <c:pt idx="7152">
                  <c:v>9.9320419999999991</c:v>
                </c:pt>
                <c:pt idx="7153">
                  <c:v>9.93343070833334</c:v>
                </c:pt>
                <c:pt idx="7154">
                  <c:v>9.9348194166666701</c:v>
                </c:pt>
                <c:pt idx="7155">
                  <c:v>9.9362081250000003</c:v>
                </c:pt>
                <c:pt idx="7156">
                  <c:v>9.9375968333333393</c:v>
                </c:pt>
                <c:pt idx="7157">
                  <c:v>9.9389855416666695</c:v>
                </c:pt>
                <c:pt idx="7158">
                  <c:v>9.9403742499999996</c:v>
                </c:pt>
                <c:pt idx="7159">
                  <c:v>9.9417629583333404</c:v>
                </c:pt>
                <c:pt idx="7160">
                  <c:v>9.9431516666666688</c:v>
                </c:pt>
                <c:pt idx="7161">
                  <c:v>9.944540374999999</c:v>
                </c:pt>
                <c:pt idx="7162">
                  <c:v>9.9459290833333398</c:v>
                </c:pt>
                <c:pt idx="7163">
                  <c:v>9.94731779166667</c:v>
                </c:pt>
                <c:pt idx="7164">
                  <c:v>9.9487065000000001</c:v>
                </c:pt>
                <c:pt idx="7165">
                  <c:v>9.9500952083333392</c:v>
                </c:pt>
                <c:pt idx="7166">
                  <c:v>9.9514839166666693</c:v>
                </c:pt>
                <c:pt idx="7167">
                  <c:v>9.9528726249999995</c:v>
                </c:pt>
                <c:pt idx="7168">
                  <c:v>9.9542613333333403</c:v>
                </c:pt>
                <c:pt idx="7169">
                  <c:v>9.9556500416666704</c:v>
                </c:pt>
                <c:pt idx="7170">
                  <c:v>9.9570387499999988</c:v>
                </c:pt>
                <c:pt idx="7171">
                  <c:v>9.9584274583333396</c:v>
                </c:pt>
                <c:pt idx="7172">
                  <c:v>9.9598161666666698</c:v>
                </c:pt>
                <c:pt idx="7173">
                  <c:v>9.961204875</c:v>
                </c:pt>
                <c:pt idx="7174">
                  <c:v>9.962593583333339</c:v>
                </c:pt>
                <c:pt idx="7175">
                  <c:v>9.9639822916666692</c:v>
                </c:pt>
                <c:pt idx="7176">
                  <c:v>9.9653709999999993</c:v>
                </c:pt>
                <c:pt idx="7177">
                  <c:v>9.9667597083333401</c:v>
                </c:pt>
                <c:pt idx="7178">
                  <c:v>9.9681484166666703</c:v>
                </c:pt>
                <c:pt idx="7179">
                  <c:v>9.9695371250000004</c:v>
                </c:pt>
                <c:pt idx="7180">
                  <c:v>9.9709258333333395</c:v>
                </c:pt>
                <c:pt idx="7181">
                  <c:v>9.9723145416666696</c:v>
                </c:pt>
                <c:pt idx="7182">
                  <c:v>9.9737032499999998</c:v>
                </c:pt>
                <c:pt idx="7183">
                  <c:v>9.9750919583333388</c:v>
                </c:pt>
                <c:pt idx="7184">
                  <c:v>9.976480666666669</c:v>
                </c:pt>
                <c:pt idx="7185">
                  <c:v>9.9778693749999992</c:v>
                </c:pt>
                <c:pt idx="7186">
                  <c:v>9.97925808333334</c:v>
                </c:pt>
                <c:pt idx="7187">
                  <c:v>9.9806467916666701</c:v>
                </c:pt>
                <c:pt idx="7188">
                  <c:v>9.9820355000000003</c:v>
                </c:pt>
                <c:pt idx="7189">
                  <c:v>9.9834242083333393</c:v>
                </c:pt>
                <c:pt idx="7190">
                  <c:v>9.9848129166666695</c:v>
                </c:pt>
                <c:pt idx="7191">
                  <c:v>9.9862016249999996</c:v>
                </c:pt>
                <c:pt idx="7192">
                  <c:v>9.9875903333333405</c:v>
                </c:pt>
                <c:pt idx="7193">
                  <c:v>9.9889790416666688</c:v>
                </c:pt>
                <c:pt idx="7194">
                  <c:v>9.990367749999999</c:v>
                </c:pt>
                <c:pt idx="7195">
                  <c:v>9.9917564583333398</c:v>
                </c:pt>
                <c:pt idx="7196">
                  <c:v>9.99314516666667</c:v>
                </c:pt>
                <c:pt idx="7197">
                  <c:v>9.9945338750000001</c:v>
                </c:pt>
                <c:pt idx="7198">
                  <c:v>9.9959225833333392</c:v>
                </c:pt>
                <c:pt idx="7199">
                  <c:v>9.9973112916666693</c:v>
                </c:pt>
                <c:pt idx="7200">
                  <c:v>9.9986999999999995</c:v>
                </c:pt>
                <c:pt idx="7201">
                  <c:v>10.00008870833334</c:v>
                </c:pt>
                <c:pt idx="7202">
                  <c:v>10.00147741666667</c:v>
                </c:pt>
                <c:pt idx="7203">
                  <c:v>10.002866124999999</c:v>
                </c:pt>
                <c:pt idx="7204">
                  <c:v>10.00425483333334</c:v>
                </c:pt>
                <c:pt idx="7205">
                  <c:v>10.00564354166667</c:v>
                </c:pt>
                <c:pt idx="7206">
                  <c:v>10.00703225</c:v>
                </c:pt>
                <c:pt idx="7207">
                  <c:v>10.008420958333339</c:v>
                </c:pt>
                <c:pt idx="7208">
                  <c:v>10.009809666666669</c:v>
                </c:pt>
                <c:pt idx="7209">
                  <c:v>10.011198374999999</c:v>
                </c:pt>
                <c:pt idx="7210">
                  <c:v>10.01258708333334</c:v>
                </c:pt>
                <c:pt idx="7211">
                  <c:v>10.01397579166667</c:v>
                </c:pt>
                <c:pt idx="7212">
                  <c:v>10.0153645</c:v>
                </c:pt>
                <c:pt idx="7213">
                  <c:v>10.016753208333339</c:v>
                </c:pt>
                <c:pt idx="7214">
                  <c:v>10.01814191666667</c:v>
                </c:pt>
                <c:pt idx="7215">
                  <c:v>10.019530625</c:v>
                </c:pt>
                <c:pt idx="7216">
                  <c:v>10.020919333333339</c:v>
                </c:pt>
                <c:pt idx="7217">
                  <c:v>10.022308041666669</c:v>
                </c:pt>
                <c:pt idx="7218">
                  <c:v>10.023696749999999</c:v>
                </c:pt>
                <c:pt idx="7219">
                  <c:v>10.02508545833334</c:v>
                </c:pt>
                <c:pt idx="7220">
                  <c:v>10.02647416666667</c:v>
                </c:pt>
                <c:pt idx="7221">
                  <c:v>10.027862875</c:v>
                </c:pt>
                <c:pt idx="7222">
                  <c:v>10.029251583333339</c:v>
                </c:pt>
                <c:pt idx="7223">
                  <c:v>10.030640291666669</c:v>
                </c:pt>
                <c:pt idx="7224">
                  <c:v>10.032029</c:v>
                </c:pt>
                <c:pt idx="7225">
                  <c:v>10.03341770833334</c:v>
                </c:pt>
                <c:pt idx="7226">
                  <c:v>10.034806416666669</c:v>
                </c:pt>
                <c:pt idx="7227">
                  <c:v>10.036195124999999</c:v>
                </c:pt>
                <c:pt idx="7228">
                  <c:v>10.03758383333334</c:v>
                </c:pt>
                <c:pt idx="7229">
                  <c:v>10.03897254166667</c:v>
                </c:pt>
                <c:pt idx="7230">
                  <c:v>10.04036125</c:v>
                </c:pt>
                <c:pt idx="7231">
                  <c:v>10.041749958333339</c:v>
                </c:pt>
                <c:pt idx="7232">
                  <c:v>10.043138666666669</c:v>
                </c:pt>
                <c:pt idx="7233">
                  <c:v>10.044527374999999</c:v>
                </c:pt>
                <c:pt idx="7234">
                  <c:v>10.04591608333334</c:v>
                </c:pt>
                <c:pt idx="7235">
                  <c:v>10.04730479166667</c:v>
                </c:pt>
                <c:pt idx="7236">
                  <c:v>10.048693500000009</c:v>
                </c:pt>
                <c:pt idx="7237">
                  <c:v>10.05008220833334</c:v>
                </c:pt>
                <c:pt idx="7238">
                  <c:v>10.05147091666667</c:v>
                </c:pt>
                <c:pt idx="7239">
                  <c:v>10.052859625</c:v>
                </c:pt>
                <c:pt idx="7240">
                  <c:v>10.054248333333339</c:v>
                </c:pt>
                <c:pt idx="7241">
                  <c:v>10.055637041666669</c:v>
                </c:pt>
                <c:pt idx="7242">
                  <c:v>10.057025749999999</c:v>
                </c:pt>
                <c:pt idx="7243">
                  <c:v>10.05841445833334</c:v>
                </c:pt>
                <c:pt idx="7244">
                  <c:v>10.05980316666667</c:v>
                </c:pt>
                <c:pt idx="7245">
                  <c:v>10.061191875</c:v>
                </c:pt>
                <c:pt idx="7246">
                  <c:v>10.062580583333339</c:v>
                </c:pt>
                <c:pt idx="7247">
                  <c:v>10.06396929166667</c:v>
                </c:pt>
                <c:pt idx="7248">
                  <c:v>10.065358</c:v>
                </c:pt>
                <c:pt idx="7249">
                  <c:v>10.066746708333339</c:v>
                </c:pt>
                <c:pt idx="7250">
                  <c:v>10.068135416666669</c:v>
                </c:pt>
                <c:pt idx="7251">
                  <c:v>10.069524124999999</c:v>
                </c:pt>
                <c:pt idx="7252">
                  <c:v>10.07091283333334</c:v>
                </c:pt>
                <c:pt idx="7253">
                  <c:v>10.07230154166667</c:v>
                </c:pt>
                <c:pt idx="7254">
                  <c:v>10.07369025</c:v>
                </c:pt>
                <c:pt idx="7255">
                  <c:v>10.075078958333339</c:v>
                </c:pt>
                <c:pt idx="7256">
                  <c:v>10.076467666666669</c:v>
                </c:pt>
                <c:pt idx="7257">
                  <c:v>10.077856375</c:v>
                </c:pt>
                <c:pt idx="7258">
                  <c:v>10.07924508333334</c:v>
                </c:pt>
                <c:pt idx="7259">
                  <c:v>10.080633791666669</c:v>
                </c:pt>
                <c:pt idx="7260">
                  <c:v>10.082022499999999</c:v>
                </c:pt>
                <c:pt idx="7261">
                  <c:v>10.08341120833334</c:v>
                </c:pt>
                <c:pt idx="7262">
                  <c:v>10.08479991666667</c:v>
                </c:pt>
                <c:pt idx="7263">
                  <c:v>10.086188625</c:v>
                </c:pt>
                <c:pt idx="7264">
                  <c:v>10.087577333333339</c:v>
                </c:pt>
                <c:pt idx="7265">
                  <c:v>10.088966041666669</c:v>
                </c:pt>
                <c:pt idx="7266">
                  <c:v>10.090354749999999</c:v>
                </c:pt>
                <c:pt idx="7267">
                  <c:v>10.09174345833334</c:v>
                </c:pt>
                <c:pt idx="7268">
                  <c:v>10.09313216666667</c:v>
                </c:pt>
                <c:pt idx="7269">
                  <c:v>10.094520874999999</c:v>
                </c:pt>
                <c:pt idx="7270">
                  <c:v>10.09590958333334</c:v>
                </c:pt>
                <c:pt idx="7271">
                  <c:v>10.09729829166667</c:v>
                </c:pt>
                <c:pt idx="7272">
                  <c:v>10.098687</c:v>
                </c:pt>
                <c:pt idx="7273">
                  <c:v>10.100075708333339</c:v>
                </c:pt>
                <c:pt idx="7274">
                  <c:v>10.101464416666669</c:v>
                </c:pt>
                <c:pt idx="7275">
                  <c:v>10.102853124999999</c:v>
                </c:pt>
                <c:pt idx="7276">
                  <c:v>10.10424183333334</c:v>
                </c:pt>
                <c:pt idx="7277">
                  <c:v>10.10563054166667</c:v>
                </c:pt>
                <c:pt idx="7278">
                  <c:v>10.10701925</c:v>
                </c:pt>
                <c:pt idx="7279">
                  <c:v>10.108407958333339</c:v>
                </c:pt>
                <c:pt idx="7280">
                  <c:v>10.10979666666667</c:v>
                </c:pt>
                <c:pt idx="7281">
                  <c:v>10.111185375</c:v>
                </c:pt>
                <c:pt idx="7282">
                  <c:v>10.112574083333339</c:v>
                </c:pt>
                <c:pt idx="7283">
                  <c:v>10.113962791666669</c:v>
                </c:pt>
                <c:pt idx="7284">
                  <c:v>10.115351499999999</c:v>
                </c:pt>
                <c:pt idx="7285">
                  <c:v>10.11674020833334</c:v>
                </c:pt>
                <c:pt idx="7286">
                  <c:v>10.11812891666667</c:v>
                </c:pt>
                <c:pt idx="7287">
                  <c:v>10.119517625</c:v>
                </c:pt>
                <c:pt idx="7288">
                  <c:v>10.120906333333339</c:v>
                </c:pt>
                <c:pt idx="7289">
                  <c:v>10.122295041666669</c:v>
                </c:pt>
                <c:pt idx="7290">
                  <c:v>10.12368375</c:v>
                </c:pt>
                <c:pt idx="7291">
                  <c:v>10.12507245833334</c:v>
                </c:pt>
                <c:pt idx="7292">
                  <c:v>10.126461166666669</c:v>
                </c:pt>
                <c:pt idx="7293">
                  <c:v>10.127849874999999</c:v>
                </c:pt>
                <c:pt idx="7294">
                  <c:v>10.12923858333334</c:v>
                </c:pt>
                <c:pt idx="7295">
                  <c:v>10.13062729166667</c:v>
                </c:pt>
                <c:pt idx="7296">
                  <c:v>10.132016</c:v>
                </c:pt>
                <c:pt idx="7297">
                  <c:v>10.133404708333339</c:v>
                </c:pt>
                <c:pt idx="7298">
                  <c:v>10.134793416666669</c:v>
                </c:pt>
                <c:pt idx="7299">
                  <c:v>10.136182124999999</c:v>
                </c:pt>
                <c:pt idx="7300">
                  <c:v>10.13757083333334</c:v>
                </c:pt>
                <c:pt idx="7301">
                  <c:v>10.13895954166667</c:v>
                </c:pt>
                <c:pt idx="7302">
                  <c:v>10.140348249999999</c:v>
                </c:pt>
                <c:pt idx="7303">
                  <c:v>10.14173695833334</c:v>
                </c:pt>
                <c:pt idx="7304">
                  <c:v>10.14312566666667</c:v>
                </c:pt>
                <c:pt idx="7305">
                  <c:v>10.144514375</c:v>
                </c:pt>
                <c:pt idx="7306">
                  <c:v>10.145903083333339</c:v>
                </c:pt>
                <c:pt idx="7307">
                  <c:v>10.147291791666669</c:v>
                </c:pt>
                <c:pt idx="7308">
                  <c:v>10.148680499999999</c:v>
                </c:pt>
                <c:pt idx="7309">
                  <c:v>10.15006920833334</c:v>
                </c:pt>
                <c:pt idx="7310">
                  <c:v>10.15145791666667</c:v>
                </c:pt>
                <c:pt idx="7311">
                  <c:v>10.152846625</c:v>
                </c:pt>
                <c:pt idx="7312">
                  <c:v>10.154235333333339</c:v>
                </c:pt>
                <c:pt idx="7313">
                  <c:v>10.15562404166667</c:v>
                </c:pt>
                <c:pt idx="7314">
                  <c:v>10.15701275</c:v>
                </c:pt>
                <c:pt idx="7315">
                  <c:v>10.158401458333339</c:v>
                </c:pt>
                <c:pt idx="7316">
                  <c:v>10.159790166666669</c:v>
                </c:pt>
                <c:pt idx="7317">
                  <c:v>10.161178874999999</c:v>
                </c:pt>
                <c:pt idx="7318">
                  <c:v>10.16256758333334</c:v>
                </c:pt>
                <c:pt idx="7319">
                  <c:v>10.16395629166667</c:v>
                </c:pt>
                <c:pt idx="7320">
                  <c:v>10.165345</c:v>
                </c:pt>
                <c:pt idx="7321">
                  <c:v>10.166733708333339</c:v>
                </c:pt>
                <c:pt idx="7322">
                  <c:v>10.168122416666669</c:v>
                </c:pt>
                <c:pt idx="7323">
                  <c:v>10.169511125</c:v>
                </c:pt>
                <c:pt idx="7324">
                  <c:v>10.17089983333334</c:v>
                </c:pt>
                <c:pt idx="7325">
                  <c:v>10.172288541666669</c:v>
                </c:pt>
                <c:pt idx="7326">
                  <c:v>10.173677249999999</c:v>
                </c:pt>
                <c:pt idx="7327">
                  <c:v>10.17506595833334</c:v>
                </c:pt>
                <c:pt idx="7328">
                  <c:v>10.17645466666667</c:v>
                </c:pt>
                <c:pt idx="7329">
                  <c:v>10.177843375</c:v>
                </c:pt>
                <c:pt idx="7330">
                  <c:v>10.179232083333339</c:v>
                </c:pt>
                <c:pt idx="7331">
                  <c:v>10.180620791666669</c:v>
                </c:pt>
                <c:pt idx="7332">
                  <c:v>10.182009499999999</c:v>
                </c:pt>
                <c:pt idx="7333">
                  <c:v>10.18339820833334</c:v>
                </c:pt>
                <c:pt idx="7334">
                  <c:v>10.18478691666667</c:v>
                </c:pt>
                <c:pt idx="7335">
                  <c:v>10.186175624999999</c:v>
                </c:pt>
                <c:pt idx="7336">
                  <c:v>10.18756433333334</c:v>
                </c:pt>
                <c:pt idx="7337">
                  <c:v>10.18895304166667</c:v>
                </c:pt>
                <c:pt idx="7338">
                  <c:v>10.19034175</c:v>
                </c:pt>
                <c:pt idx="7339">
                  <c:v>10.191730458333339</c:v>
                </c:pt>
                <c:pt idx="7340">
                  <c:v>10.193119166666669</c:v>
                </c:pt>
                <c:pt idx="7341">
                  <c:v>10.194507874999999</c:v>
                </c:pt>
                <c:pt idx="7342">
                  <c:v>10.19589658333334</c:v>
                </c:pt>
                <c:pt idx="7343">
                  <c:v>10.19728529166667</c:v>
                </c:pt>
                <c:pt idx="7344">
                  <c:v>10.198674</c:v>
                </c:pt>
                <c:pt idx="7345">
                  <c:v>10.20006270833334</c:v>
                </c:pt>
                <c:pt idx="7346">
                  <c:v>10.20145141666667</c:v>
                </c:pt>
                <c:pt idx="7347">
                  <c:v>10.202840125</c:v>
                </c:pt>
                <c:pt idx="7348">
                  <c:v>10.204228833333339</c:v>
                </c:pt>
                <c:pt idx="7349">
                  <c:v>10.205617541666669</c:v>
                </c:pt>
                <c:pt idx="7350">
                  <c:v>10.207006249999999</c:v>
                </c:pt>
                <c:pt idx="7351">
                  <c:v>10.20839495833334</c:v>
                </c:pt>
                <c:pt idx="7352">
                  <c:v>10.20978366666667</c:v>
                </c:pt>
                <c:pt idx="7353">
                  <c:v>10.211172375</c:v>
                </c:pt>
                <c:pt idx="7354">
                  <c:v>10.212561083333339</c:v>
                </c:pt>
                <c:pt idx="7355">
                  <c:v>10.213949791666669</c:v>
                </c:pt>
                <c:pt idx="7356">
                  <c:v>10.2153385</c:v>
                </c:pt>
                <c:pt idx="7357">
                  <c:v>10.21672720833334</c:v>
                </c:pt>
                <c:pt idx="7358">
                  <c:v>10.218115916666669</c:v>
                </c:pt>
                <c:pt idx="7359">
                  <c:v>10.21950462500001</c:v>
                </c:pt>
                <c:pt idx="7360">
                  <c:v>10.22089333333334</c:v>
                </c:pt>
                <c:pt idx="7361">
                  <c:v>10.22228204166667</c:v>
                </c:pt>
                <c:pt idx="7362">
                  <c:v>10.22367075</c:v>
                </c:pt>
                <c:pt idx="7363">
                  <c:v>10.225059458333339</c:v>
                </c:pt>
                <c:pt idx="7364">
                  <c:v>10.226448166666669</c:v>
                </c:pt>
                <c:pt idx="7365">
                  <c:v>10.227836874999999</c:v>
                </c:pt>
                <c:pt idx="7366">
                  <c:v>10.22922558333334</c:v>
                </c:pt>
                <c:pt idx="7367">
                  <c:v>10.23061429166667</c:v>
                </c:pt>
                <c:pt idx="7368">
                  <c:v>10.232002999999999</c:v>
                </c:pt>
                <c:pt idx="7369">
                  <c:v>10.23339170833334</c:v>
                </c:pt>
                <c:pt idx="7370">
                  <c:v>10.23478041666667</c:v>
                </c:pt>
                <c:pt idx="7371">
                  <c:v>10.236169125</c:v>
                </c:pt>
                <c:pt idx="7372">
                  <c:v>10.237557833333339</c:v>
                </c:pt>
                <c:pt idx="7373">
                  <c:v>10.238946541666669</c:v>
                </c:pt>
                <c:pt idx="7374">
                  <c:v>10.240335249999999</c:v>
                </c:pt>
                <c:pt idx="7375">
                  <c:v>10.24172395833334</c:v>
                </c:pt>
                <c:pt idx="7376">
                  <c:v>10.24311266666667</c:v>
                </c:pt>
                <c:pt idx="7377">
                  <c:v>10.244501375</c:v>
                </c:pt>
                <c:pt idx="7378">
                  <c:v>10.24589008333334</c:v>
                </c:pt>
                <c:pt idx="7379">
                  <c:v>10.24727879166667</c:v>
                </c:pt>
                <c:pt idx="7380">
                  <c:v>10.2486675</c:v>
                </c:pt>
                <c:pt idx="7381">
                  <c:v>10.250056208333339</c:v>
                </c:pt>
                <c:pt idx="7382">
                  <c:v>10.251444916666669</c:v>
                </c:pt>
                <c:pt idx="7383">
                  <c:v>10.252833624999999</c:v>
                </c:pt>
                <c:pt idx="7384">
                  <c:v>10.25422233333334</c:v>
                </c:pt>
                <c:pt idx="7385">
                  <c:v>10.25561104166667</c:v>
                </c:pt>
                <c:pt idx="7386">
                  <c:v>10.25699975</c:v>
                </c:pt>
                <c:pt idx="7387">
                  <c:v>10.258388458333339</c:v>
                </c:pt>
                <c:pt idx="7388">
                  <c:v>10.25977716666667</c:v>
                </c:pt>
                <c:pt idx="7389">
                  <c:v>10.261165875</c:v>
                </c:pt>
                <c:pt idx="7390">
                  <c:v>10.26255458333334</c:v>
                </c:pt>
                <c:pt idx="7391">
                  <c:v>10.263943291666669</c:v>
                </c:pt>
                <c:pt idx="7392">
                  <c:v>10.265331999999999</c:v>
                </c:pt>
                <c:pt idx="7393">
                  <c:v>10.26672070833334</c:v>
                </c:pt>
                <c:pt idx="7394">
                  <c:v>10.26810941666667</c:v>
                </c:pt>
                <c:pt idx="7395">
                  <c:v>10.269498125</c:v>
                </c:pt>
                <c:pt idx="7396">
                  <c:v>10.270886833333339</c:v>
                </c:pt>
                <c:pt idx="7397">
                  <c:v>10.272275541666669</c:v>
                </c:pt>
                <c:pt idx="7398">
                  <c:v>10.273664249999999</c:v>
                </c:pt>
                <c:pt idx="7399">
                  <c:v>10.27505295833334</c:v>
                </c:pt>
                <c:pt idx="7400">
                  <c:v>10.27644166666667</c:v>
                </c:pt>
                <c:pt idx="7401">
                  <c:v>10.277830374999999</c:v>
                </c:pt>
                <c:pt idx="7402">
                  <c:v>10.27921908333334</c:v>
                </c:pt>
                <c:pt idx="7403">
                  <c:v>10.28060779166667</c:v>
                </c:pt>
                <c:pt idx="7404">
                  <c:v>10.2819965</c:v>
                </c:pt>
                <c:pt idx="7405">
                  <c:v>10.283385208333339</c:v>
                </c:pt>
                <c:pt idx="7406">
                  <c:v>10.284773916666669</c:v>
                </c:pt>
                <c:pt idx="7407">
                  <c:v>10.286162624999999</c:v>
                </c:pt>
                <c:pt idx="7408">
                  <c:v>10.28755133333334</c:v>
                </c:pt>
                <c:pt idx="7409">
                  <c:v>10.28894004166667</c:v>
                </c:pt>
                <c:pt idx="7410">
                  <c:v>10.29032875</c:v>
                </c:pt>
                <c:pt idx="7411">
                  <c:v>10.29171745833334</c:v>
                </c:pt>
                <c:pt idx="7412">
                  <c:v>10.29310616666667</c:v>
                </c:pt>
                <c:pt idx="7413">
                  <c:v>10.294494875</c:v>
                </c:pt>
                <c:pt idx="7414">
                  <c:v>10.295883583333339</c:v>
                </c:pt>
                <c:pt idx="7415">
                  <c:v>10.297272291666669</c:v>
                </c:pt>
                <c:pt idx="7416">
                  <c:v>10.298660999999999</c:v>
                </c:pt>
                <c:pt idx="7417">
                  <c:v>10.30004970833334</c:v>
                </c:pt>
                <c:pt idx="7418">
                  <c:v>10.30143841666667</c:v>
                </c:pt>
                <c:pt idx="7419">
                  <c:v>10.302827125</c:v>
                </c:pt>
                <c:pt idx="7420">
                  <c:v>10.304215833333339</c:v>
                </c:pt>
                <c:pt idx="7421">
                  <c:v>10.30560454166667</c:v>
                </c:pt>
                <c:pt idx="7422">
                  <c:v>10.30699325</c:v>
                </c:pt>
                <c:pt idx="7423">
                  <c:v>10.30838195833334</c:v>
                </c:pt>
                <c:pt idx="7424">
                  <c:v>10.309770666666669</c:v>
                </c:pt>
                <c:pt idx="7425">
                  <c:v>10.311159374999999</c:v>
                </c:pt>
                <c:pt idx="7426">
                  <c:v>10.31254808333334</c:v>
                </c:pt>
                <c:pt idx="7427">
                  <c:v>10.31393679166667</c:v>
                </c:pt>
                <c:pt idx="7428">
                  <c:v>10.3153255</c:v>
                </c:pt>
                <c:pt idx="7429">
                  <c:v>10.316714208333339</c:v>
                </c:pt>
                <c:pt idx="7430">
                  <c:v>10.318102916666669</c:v>
                </c:pt>
                <c:pt idx="7431">
                  <c:v>10.319491625</c:v>
                </c:pt>
                <c:pt idx="7432">
                  <c:v>10.32088033333334</c:v>
                </c:pt>
                <c:pt idx="7433">
                  <c:v>10.32226904166667</c:v>
                </c:pt>
                <c:pt idx="7434">
                  <c:v>10.32365775000001</c:v>
                </c:pt>
                <c:pt idx="7435">
                  <c:v>10.32504645833334</c:v>
                </c:pt>
                <c:pt idx="7436">
                  <c:v>10.32643516666667</c:v>
                </c:pt>
                <c:pt idx="7437">
                  <c:v>10.327823875</c:v>
                </c:pt>
                <c:pt idx="7438">
                  <c:v>10.329212583333339</c:v>
                </c:pt>
                <c:pt idx="7439">
                  <c:v>10.330601291666669</c:v>
                </c:pt>
                <c:pt idx="7440">
                  <c:v>10.331989999999999</c:v>
                </c:pt>
                <c:pt idx="7441">
                  <c:v>10.33337870833334</c:v>
                </c:pt>
                <c:pt idx="7442">
                  <c:v>10.33476741666667</c:v>
                </c:pt>
                <c:pt idx="7443">
                  <c:v>10.336156125</c:v>
                </c:pt>
                <c:pt idx="7444">
                  <c:v>10.33754483333334</c:v>
                </c:pt>
                <c:pt idx="7445">
                  <c:v>10.33893354166667</c:v>
                </c:pt>
                <c:pt idx="7446">
                  <c:v>10.34032225</c:v>
                </c:pt>
                <c:pt idx="7447">
                  <c:v>10.341710958333339</c:v>
                </c:pt>
                <c:pt idx="7448">
                  <c:v>10.343099666666669</c:v>
                </c:pt>
                <c:pt idx="7449">
                  <c:v>10.344488374999999</c:v>
                </c:pt>
                <c:pt idx="7450">
                  <c:v>10.34587708333334</c:v>
                </c:pt>
                <c:pt idx="7451">
                  <c:v>10.34726579166667</c:v>
                </c:pt>
                <c:pt idx="7452">
                  <c:v>10.3486545</c:v>
                </c:pt>
                <c:pt idx="7453">
                  <c:v>10.350043208333339</c:v>
                </c:pt>
                <c:pt idx="7454">
                  <c:v>10.35143191666667</c:v>
                </c:pt>
                <c:pt idx="7455">
                  <c:v>10.352820625</c:v>
                </c:pt>
                <c:pt idx="7456">
                  <c:v>10.35420933333334</c:v>
                </c:pt>
                <c:pt idx="7457">
                  <c:v>10.355598041666669</c:v>
                </c:pt>
                <c:pt idx="7458">
                  <c:v>10.356986749999999</c:v>
                </c:pt>
                <c:pt idx="7459">
                  <c:v>10.35837545833334</c:v>
                </c:pt>
                <c:pt idx="7460">
                  <c:v>10.35976416666667</c:v>
                </c:pt>
                <c:pt idx="7461">
                  <c:v>10.361152875</c:v>
                </c:pt>
                <c:pt idx="7462">
                  <c:v>10.362541583333339</c:v>
                </c:pt>
                <c:pt idx="7463">
                  <c:v>10.363930291666669</c:v>
                </c:pt>
                <c:pt idx="7464">
                  <c:v>10.365319</c:v>
                </c:pt>
                <c:pt idx="7465">
                  <c:v>10.36670770833334</c:v>
                </c:pt>
                <c:pt idx="7466">
                  <c:v>10.36809641666667</c:v>
                </c:pt>
                <c:pt idx="7467">
                  <c:v>10.36948512500001</c:v>
                </c:pt>
                <c:pt idx="7468">
                  <c:v>10.37087383333334</c:v>
                </c:pt>
                <c:pt idx="7469">
                  <c:v>10.37226254166667</c:v>
                </c:pt>
                <c:pt idx="7470">
                  <c:v>10.37365125</c:v>
                </c:pt>
                <c:pt idx="7471">
                  <c:v>10.375039958333339</c:v>
                </c:pt>
                <c:pt idx="7472">
                  <c:v>10.376428666666669</c:v>
                </c:pt>
                <c:pt idx="7473">
                  <c:v>10.377817374999999</c:v>
                </c:pt>
                <c:pt idx="7474">
                  <c:v>10.37920608333334</c:v>
                </c:pt>
                <c:pt idx="7475">
                  <c:v>10.38059479166667</c:v>
                </c:pt>
                <c:pt idx="7476">
                  <c:v>10.3819835</c:v>
                </c:pt>
                <c:pt idx="7477">
                  <c:v>10.38337220833334</c:v>
                </c:pt>
                <c:pt idx="7478">
                  <c:v>10.38476091666667</c:v>
                </c:pt>
                <c:pt idx="7479">
                  <c:v>10.386149625</c:v>
                </c:pt>
                <c:pt idx="7480">
                  <c:v>10.387538333333339</c:v>
                </c:pt>
                <c:pt idx="7481">
                  <c:v>10.388927041666669</c:v>
                </c:pt>
                <c:pt idx="7482">
                  <c:v>10.390315749999999</c:v>
                </c:pt>
                <c:pt idx="7483">
                  <c:v>10.39170445833334</c:v>
                </c:pt>
                <c:pt idx="7484">
                  <c:v>10.39309316666667</c:v>
                </c:pt>
                <c:pt idx="7485">
                  <c:v>10.394481875</c:v>
                </c:pt>
                <c:pt idx="7486">
                  <c:v>10.395870583333339</c:v>
                </c:pt>
                <c:pt idx="7487">
                  <c:v>10.39725929166667</c:v>
                </c:pt>
                <c:pt idx="7488">
                  <c:v>10.398648</c:v>
                </c:pt>
                <c:pt idx="7489">
                  <c:v>10.40003670833334</c:v>
                </c:pt>
                <c:pt idx="7490">
                  <c:v>10.401425416666669</c:v>
                </c:pt>
                <c:pt idx="7491">
                  <c:v>10.402814124999999</c:v>
                </c:pt>
                <c:pt idx="7492">
                  <c:v>10.40420283333334</c:v>
                </c:pt>
                <c:pt idx="7493">
                  <c:v>10.40559154166667</c:v>
                </c:pt>
                <c:pt idx="7494">
                  <c:v>10.40698025</c:v>
                </c:pt>
                <c:pt idx="7495">
                  <c:v>10.408368958333339</c:v>
                </c:pt>
                <c:pt idx="7496">
                  <c:v>10.409757666666669</c:v>
                </c:pt>
                <c:pt idx="7497">
                  <c:v>10.411146375</c:v>
                </c:pt>
                <c:pt idx="7498">
                  <c:v>10.41253508333334</c:v>
                </c:pt>
                <c:pt idx="7499">
                  <c:v>10.41392379166667</c:v>
                </c:pt>
                <c:pt idx="7500">
                  <c:v>10.415312499999999</c:v>
                </c:pt>
                <c:pt idx="7501">
                  <c:v>10.41670120833334</c:v>
                </c:pt>
                <c:pt idx="7502">
                  <c:v>10.41808991666667</c:v>
                </c:pt>
                <c:pt idx="7503">
                  <c:v>10.419478625</c:v>
                </c:pt>
                <c:pt idx="7504">
                  <c:v>10.420867333333339</c:v>
                </c:pt>
                <c:pt idx="7505">
                  <c:v>10.422256041666669</c:v>
                </c:pt>
                <c:pt idx="7506">
                  <c:v>10.423644749999999</c:v>
                </c:pt>
                <c:pt idx="7507">
                  <c:v>10.42503345833334</c:v>
                </c:pt>
                <c:pt idx="7508">
                  <c:v>10.42642216666667</c:v>
                </c:pt>
                <c:pt idx="7509">
                  <c:v>10.427810875</c:v>
                </c:pt>
                <c:pt idx="7510">
                  <c:v>10.42919958333334</c:v>
                </c:pt>
                <c:pt idx="7511">
                  <c:v>10.43058829166667</c:v>
                </c:pt>
                <c:pt idx="7512">
                  <c:v>10.431977</c:v>
                </c:pt>
                <c:pt idx="7513">
                  <c:v>10.433365708333339</c:v>
                </c:pt>
                <c:pt idx="7514">
                  <c:v>10.434754416666669</c:v>
                </c:pt>
                <c:pt idx="7515">
                  <c:v>10.436143124999999</c:v>
                </c:pt>
                <c:pt idx="7516">
                  <c:v>10.43753183333334</c:v>
                </c:pt>
                <c:pt idx="7517">
                  <c:v>10.43892054166667</c:v>
                </c:pt>
                <c:pt idx="7518">
                  <c:v>10.44030925</c:v>
                </c:pt>
                <c:pt idx="7519">
                  <c:v>10.441697958333339</c:v>
                </c:pt>
                <c:pt idx="7520">
                  <c:v>10.44308666666667</c:v>
                </c:pt>
                <c:pt idx="7521">
                  <c:v>10.444475375</c:v>
                </c:pt>
                <c:pt idx="7522">
                  <c:v>10.44586408333334</c:v>
                </c:pt>
                <c:pt idx="7523">
                  <c:v>10.447252791666669</c:v>
                </c:pt>
                <c:pt idx="7524">
                  <c:v>10.448641499999999</c:v>
                </c:pt>
                <c:pt idx="7525">
                  <c:v>10.45003020833334</c:v>
                </c:pt>
                <c:pt idx="7526">
                  <c:v>10.45141891666667</c:v>
                </c:pt>
                <c:pt idx="7527">
                  <c:v>10.452807625</c:v>
                </c:pt>
                <c:pt idx="7528">
                  <c:v>10.454196333333339</c:v>
                </c:pt>
                <c:pt idx="7529">
                  <c:v>10.455585041666669</c:v>
                </c:pt>
                <c:pt idx="7530">
                  <c:v>10.45697375</c:v>
                </c:pt>
                <c:pt idx="7531">
                  <c:v>10.45836245833334</c:v>
                </c:pt>
                <c:pt idx="7532">
                  <c:v>10.45975116666667</c:v>
                </c:pt>
                <c:pt idx="7533">
                  <c:v>10.461139874999999</c:v>
                </c:pt>
                <c:pt idx="7534">
                  <c:v>10.46252858333334</c:v>
                </c:pt>
                <c:pt idx="7535">
                  <c:v>10.46391729166667</c:v>
                </c:pt>
                <c:pt idx="7536">
                  <c:v>10.465306</c:v>
                </c:pt>
                <c:pt idx="7537">
                  <c:v>10.466694708333339</c:v>
                </c:pt>
                <c:pt idx="7538">
                  <c:v>10.468083416666669</c:v>
                </c:pt>
                <c:pt idx="7539">
                  <c:v>10.469472124999999</c:v>
                </c:pt>
                <c:pt idx="7540">
                  <c:v>10.47086083333334</c:v>
                </c:pt>
                <c:pt idx="7541">
                  <c:v>10.47224954166667</c:v>
                </c:pt>
                <c:pt idx="7542">
                  <c:v>10.47363825</c:v>
                </c:pt>
                <c:pt idx="7543">
                  <c:v>10.47502695833334</c:v>
                </c:pt>
                <c:pt idx="7544">
                  <c:v>10.47641566666667</c:v>
                </c:pt>
                <c:pt idx="7545">
                  <c:v>10.477804375</c:v>
                </c:pt>
                <c:pt idx="7546">
                  <c:v>10.479193083333339</c:v>
                </c:pt>
                <c:pt idx="7547">
                  <c:v>10.480581791666669</c:v>
                </c:pt>
                <c:pt idx="7548">
                  <c:v>10.481970499999999</c:v>
                </c:pt>
                <c:pt idx="7549">
                  <c:v>10.48335920833334</c:v>
                </c:pt>
                <c:pt idx="7550">
                  <c:v>10.48474791666667</c:v>
                </c:pt>
                <c:pt idx="7551">
                  <c:v>10.486136625</c:v>
                </c:pt>
                <c:pt idx="7552">
                  <c:v>10.487525333333339</c:v>
                </c:pt>
                <c:pt idx="7553">
                  <c:v>10.48891404166667</c:v>
                </c:pt>
                <c:pt idx="7554">
                  <c:v>10.49030275</c:v>
                </c:pt>
                <c:pt idx="7555">
                  <c:v>10.49169145833334</c:v>
                </c:pt>
                <c:pt idx="7556">
                  <c:v>10.493080166666669</c:v>
                </c:pt>
                <c:pt idx="7557">
                  <c:v>10.49446887500001</c:v>
                </c:pt>
                <c:pt idx="7558">
                  <c:v>10.49585758333334</c:v>
                </c:pt>
                <c:pt idx="7559">
                  <c:v>10.49724629166667</c:v>
                </c:pt>
                <c:pt idx="7560">
                  <c:v>10.498635</c:v>
                </c:pt>
                <c:pt idx="7561">
                  <c:v>10.500023708333339</c:v>
                </c:pt>
                <c:pt idx="7562">
                  <c:v>10.501412416666669</c:v>
                </c:pt>
                <c:pt idx="7563">
                  <c:v>10.502801125</c:v>
                </c:pt>
                <c:pt idx="7564">
                  <c:v>10.50418983333334</c:v>
                </c:pt>
                <c:pt idx="7565">
                  <c:v>10.50557854166667</c:v>
                </c:pt>
                <c:pt idx="7566">
                  <c:v>10.506967249999999</c:v>
                </c:pt>
                <c:pt idx="7567">
                  <c:v>10.50835595833334</c:v>
                </c:pt>
                <c:pt idx="7568">
                  <c:v>10.50974466666667</c:v>
                </c:pt>
                <c:pt idx="7569">
                  <c:v>10.511133375</c:v>
                </c:pt>
                <c:pt idx="7570">
                  <c:v>10.512522083333339</c:v>
                </c:pt>
                <c:pt idx="7571">
                  <c:v>10.513910791666669</c:v>
                </c:pt>
                <c:pt idx="7572">
                  <c:v>10.515299499999999</c:v>
                </c:pt>
                <c:pt idx="7573">
                  <c:v>10.51668820833334</c:v>
                </c:pt>
                <c:pt idx="7574">
                  <c:v>10.51807691666667</c:v>
                </c:pt>
                <c:pt idx="7575">
                  <c:v>10.519465625</c:v>
                </c:pt>
                <c:pt idx="7576">
                  <c:v>10.52085433333334</c:v>
                </c:pt>
                <c:pt idx="7577">
                  <c:v>10.52224304166667</c:v>
                </c:pt>
                <c:pt idx="7578">
                  <c:v>10.52363175</c:v>
                </c:pt>
                <c:pt idx="7579">
                  <c:v>10.525020458333339</c:v>
                </c:pt>
                <c:pt idx="7580">
                  <c:v>10.526409166666669</c:v>
                </c:pt>
                <c:pt idx="7581">
                  <c:v>10.527797874999999</c:v>
                </c:pt>
                <c:pt idx="7582">
                  <c:v>10.52918658333334</c:v>
                </c:pt>
                <c:pt idx="7583">
                  <c:v>10.53057529166667</c:v>
                </c:pt>
                <c:pt idx="7584">
                  <c:v>10.531964</c:v>
                </c:pt>
                <c:pt idx="7585">
                  <c:v>10.533352708333339</c:v>
                </c:pt>
                <c:pt idx="7586">
                  <c:v>10.53474141666667</c:v>
                </c:pt>
                <c:pt idx="7587">
                  <c:v>10.536130125</c:v>
                </c:pt>
                <c:pt idx="7588">
                  <c:v>10.53751883333334</c:v>
                </c:pt>
                <c:pt idx="7589">
                  <c:v>10.538907541666669</c:v>
                </c:pt>
                <c:pt idx="7590">
                  <c:v>10.54029625000001</c:v>
                </c:pt>
                <c:pt idx="7591">
                  <c:v>10.54168495833334</c:v>
                </c:pt>
                <c:pt idx="7592">
                  <c:v>10.54307366666667</c:v>
                </c:pt>
                <c:pt idx="7593">
                  <c:v>10.544462375</c:v>
                </c:pt>
                <c:pt idx="7594">
                  <c:v>10.545851083333339</c:v>
                </c:pt>
                <c:pt idx="7595">
                  <c:v>10.547239791666669</c:v>
                </c:pt>
                <c:pt idx="7596">
                  <c:v>10.5486285</c:v>
                </c:pt>
                <c:pt idx="7597">
                  <c:v>10.55001720833334</c:v>
                </c:pt>
                <c:pt idx="7598">
                  <c:v>10.55140591666667</c:v>
                </c:pt>
                <c:pt idx="7599">
                  <c:v>10.552794624999999</c:v>
                </c:pt>
                <c:pt idx="7600">
                  <c:v>10.55418333333334</c:v>
                </c:pt>
                <c:pt idx="7601">
                  <c:v>10.55557204166667</c:v>
                </c:pt>
                <c:pt idx="7602">
                  <c:v>10.55696075</c:v>
                </c:pt>
                <c:pt idx="7603">
                  <c:v>10.558349458333339</c:v>
                </c:pt>
                <c:pt idx="7604">
                  <c:v>10.559738166666669</c:v>
                </c:pt>
                <c:pt idx="7605">
                  <c:v>10.561126874999999</c:v>
                </c:pt>
                <c:pt idx="7606">
                  <c:v>10.56251558333334</c:v>
                </c:pt>
                <c:pt idx="7607">
                  <c:v>10.56390429166667</c:v>
                </c:pt>
                <c:pt idx="7608">
                  <c:v>10.565293</c:v>
                </c:pt>
                <c:pt idx="7609">
                  <c:v>10.56668170833334</c:v>
                </c:pt>
                <c:pt idx="7610">
                  <c:v>10.56807041666667</c:v>
                </c:pt>
                <c:pt idx="7611">
                  <c:v>10.569459125</c:v>
                </c:pt>
                <c:pt idx="7612">
                  <c:v>10.570847833333339</c:v>
                </c:pt>
                <c:pt idx="7613">
                  <c:v>10.572236541666669</c:v>
                </c:pt>
                <c:pt idx="7614">
                  <c:v>10.573625249999999</c:v>
                </c:pt>
                <c:pt idx="7615">
                  <c:v>10.57501395833334</c:v>
                </c:pt>
                <c:pt idx="7616">
                  <c:v>10.57640266666667</c:v>
                </c:pt>
                <c:pt idx="7617">
                  <c:v>10.577791375</c:v>
                </c:pt>
                <c:pt idx="7618">
                  <c:v>10.579180083333339</c:v>
                </c:pt>
                <c:pt idx="7619">
                  <c:v>10.58056879166667</c:v>
                </c:pt>
                <c:pt idx="7620">
                  <c:v>10.5819575</c:v>
                </c:pt>
                <c:pt idx="7621">
                  <c:v>10.58334620833334</c:v>
                </c:pt>
                <c:pt idx="7622">
                  <c:v>10.584734916666669</c:v>
                </c:pt>
                <c:pt idx="7623">
                  <c:v>10.586123624999999</c:v>
                </c:pt>
                <c:pt idx="7624">
                  <c:v>10.58751233333334</c:v>
                </c:pt>
                <c:pt idx="7625">
                  <c:v>10.58890104166667</c:v>
                </c:pt>
                <c:pt idx="7626">
                  <c:v>10.59028975</c:v>
                </c:pt>
                <c:pt idx="7627">
                  <c:v>10.591678458333339</c:v>
                </c:pt>
                <c:pt idx="7628">
                  <c:v>10.593067166666669</c:v>
                </c:pt>
                <c:pt idx="7629">
                  <c:v>10.594455875</c:v>
                </c:pt>
                <c:pt idx="7630">
                  <c:v>10.59584458333334</c:v>
                </c:pt>
                <c:pt idx="7631">
                  <c:v>10.59723329166667</c:v>
                </c:pt>
                <c:pt idx="7632">
                  <c:v>10.598621999999999</c:v>
                </c:pt>
                <c:pt idx="7633">
                  <c:v>10.60001070833334</c:v>
                </c:pt>
                <c:pt idx="7634">
                  <c:v>10.60139941666667</c:v>
                </c:pt>
                <c:pt idx="7635">
                  <c:v>10.602788125</c:v>
                </c:pt>
                <c:pt idx="7636">
                  <c:v>10.604176833333339</c:v>
                </c:pt>
                <c:pt idx="7637">
                  <c:v>10.605565541666669</c:v>
                </c:pt>
                <c:pt idx="7638">
                  <c:v>10.606954249999999</c:v>
                </c:pt>
                <c:pt idx="7639">
                  <c:v>10.60834295833334</c:v>
                </c:pt>
                <c:pt idx="7640">
                  <c:v>10.60973166666667</c:v>
                </c:pt>
                <c:pt idx="7641">
                  <c:v>10.611120375</c:v>
                </c:pt>
                <c:pt idx="7642">
                  <c:v>10.61250908333334</c:v>
                </c:pt>
                <c:pt idx="7643">
                  <c:v>10.61389779166667</c:v>
                </c:pt>
                <c:pt idx="7644">
                  <c:v>10.6152865</c:v>
                </c:pt>
                <c:pt idx="7645">
                  <c:v>10.616675208333339</c:v>
                </c:pt>
                <c:pt idx="7646">
                  <c:v>10.618063916666669</c:v>
                </c:pt>
                <c:pt idx="7647">
                  <c:v>10.619452624999999</c:v>
                </c:pt>
                <c:pt idx="7648">
                  <c:v>10.62084133333334</c:v>
                </c:pt>
                <c:pt idx="7649">
                  <c:v>10.62223004166667</c:v>
                </c:pt>
                <c:pt idx="7650">
                  <c:v>10.62361875</c:v>
                </c:pt>
                <c:pt idx="7651">
                  <c:v>10.625007458333339</c:v>
                </c:pt>
                <c:pt idx="7652">
                  <c:v>10.62639616666667</c:v>
                </c:pt>
                <c:pt idx="7653">
                  <c:v>10.627784875</c:v>
                </c:pt>
                <c:pt idx="7654">
                  <c:v>10.629173583333341</c:v>
                </c:pt>
                <c:pt idx="7655">
                  <c:v>10.630562291666669</c:v>
                </c:pt>
                <c:pt idx="7656">
                  <c:v>10.631950999999999</c:v>
                </c:pt>
                <c:pt idx="7657">
                  <c:v>10.63333970833334</c:v>
                </c:pt>
                <c:pt idx="7658">
                  <c:v>10.63472841666667</c:v>
                </c:pt>
                <c:pt idx="7659">
                  <c:v>10.636117125</c:v>
                </c:pt>
                <c:pt idx="7660">
                  <c:v>10.637505833333339</c:v>
                </c:pt>
                <c:pt idx="7661">
                  <c:v>10.638894541666669</c:v>
                </c:pt>
                <c:pt idx="7662">
                  <c:v>10.64028325</c:v>
                </c:pt>
                <c:pt idx="7663">
                  <c:v>10.64167195833334</c:v>
                </c:pt>
                <c:pt idx="7664">
                  <c:v>10.64306066666667</c:v>
                </c:pt>
                <c:pt idx="7665">
                  <c:v>10.64444937500001</c:v>
                </c:pt>
                <c:pt idx="7666">
                  <c:v>10.64583808333334</c:v>
                </c:pt>
                <c:pt idx="7667">
                  <c:v>10.64722679166667</c:v>
                </c:pt>
                <c:pt idx="7668">
                  <c:v>10.6486155</c:v>
                </c:pt>
                <c:pt idx="7669">
                  <c:v>10.650004208333339</c:v>
                </c:pt>
                <c:pt idx="7670">
                  <c:v>10.651392916666669</c:v>
                </c:pt>
                <c:pt idx="7671">
                  <c:v>10.652781624999999</c:v>
                </c:pt>
                <c:pt idx="7672">
                  <c:v>10.65417033333334</c:v>
                </c:pt>
                <c:pt idx="7673">
                  <c:v>10.65555904166667</c:v>
                </c:pt>
                <c:pt idx="7674">
                  <c:v>10.65694775</c:v>
                </c:pt>
                <c:pt idx="7675">
                  <c:v>10.65833645833334</c:v>
                </c:pt>
                <c:pt idx="7676">
                  <c:v>10.65972516666667</c:v>
                </c:pt>
                <c:pt idx="7677">
                  <c:v>10.661113875</c:v>
                </c:pt>
                <c:pt idx="7678">
                  <c:v>10.662502583333339</c:v>
                </c:pt>
                <c:pt idx="7679">
                  <c:v>10.663891291666669</c:v>
                </c:pt>
                <c:pt idx="7680">
                  <c:v>10.665279999999999</c:v>
                </c:pt>
                <c:pt idx="7681">
                  <c:v>10.66666870833334</c:v>
                </c:pt>
                <c:pt idx="7682">
                  <c:v>10.66805741666667</c:v>
                </c:pt>
                <c:pt idx="7683">
                  <c:v>10.669446125</c:v>
                </c:pt>
                <c:pt idx="7684">
                  <c:v>10.670834833333339</c:v>
                </c:pt>
                <c:pt idx="7685">
                  <c:v>10.67222354166667</c:v>
                </c:pt>
                <c:pt idx="7686">
                  <c:v>10.67361225</c:v>
                </c:pt>
                <c:pt idx="7687">
                  <c:v>10.675000958333341</c:v>
                </c:pt>
                <c:pt idx="7688">
                  <c:v>10.676389666666669</c:v>
                </c:pt>
                <c:pt idx="7689">
                  <c:v>10.677778374999999</c:v>
                </c:pt>
                <c:pt idx="7690">
                  <c:v>10.67916708333334</c:v>
                </c:pt>
                <c:pt idx="7691">
                  <c:v>10.68055579166667</c:v>
                </c:pt>
                <c:pt idx="7692">
                  <c:v>10.6819445</c:v>
                </c:pt>
                <c:pt idx="7693">
                  <c:v>10.683333208333339</c:v>
                </c:pt>
                <c:pt idx="7694">
                  <c:v>10.684721916666669</c:v>
                </c:pt>
                <c:pt idx="7695">
                  <c:v>10.686110625</c:v>
                </c:pt>
                <c:pt idx="7696">
                  <c:v>10.68749933333334</c:v>
                </c:pt>
                <c:pt idx="7697">
                  <c:v>10.688888041666671</c:v>
                </c:pt>
                <c:pt idx="7698">
                  <c:v>10.69027675000001</c:v>
                </c:pt>
                <c:pt idx="7699">
                  <c:v>10.69166545833334</c:v>
                </c:pt>
                <c:pt idx="7700">
                  <c:v>10.69305416666667</c:v>
                </c:pt>
                <c:pt idx="7701">
                  <c:v>10.694442875</c:v>
                </c:pt>
                <c:pt idx="7702">
                  <c:v>10.695831583333339</c:v>
                </c:pt>
                <c:pt idx="7703">
                  <c:v>10.697220291666669</c:v>
                </c:pt>
                <c:pt idx="7704">
                  <c:v>10.698608999999999</c:v>
                </c:pt>
                <c:pt idx="7705">
                  <c:v>10.69999770833334</c:v>
                </c:pt>
                <c:pt idx="7706">
                  <c:v>10.70138641666667</c:v>
                </c:pt>
                <c:pt idx="7707">
                  <c:v>10.702775125000001</c:v>
                </c:pt>
                <c:pt idx="7708">
                  <c:v>10.70416383333334</c:v>
                </c:pt>
                <c:pt idx="7709">
                  <c:v>10.70555254166667</c:v>
                </c:pt>
                <c:pt idx="7710">
                  <c:v>10.70694125</c:v>
                </c:pt>
                <c:pt idx="7711">
                  <c:v>10.708329958333339</c:v>
                </c:pt>
                <c:pt idx="7712">
                  <c:v>10.709718666666669</c:v>
                </c:pt>
                <c:pt idx="7713">
                  <c:v>10.711107374999999</c:v>
                </c:pt>
                <c:pt idx="7714">
                  <c:v>10.71249608333334</c:v>
                </c:pt>
                <c:pt idx="7715">
                  <c:v>10.71388479166667</c:v>
                </c:pt>
                <c:pt idx="7716">
                  <c:v>10.7152735</c:v>
                </c:pt>
                <c:pt idx="7717">
                  <c:v>10.716662208333339</c:v>
                </c:pt>
                <c:pt idx="7718">
                  <c:v>10.71805091666667</c:v>
                </c:pt>
                <c:pt idx="7719">
                  <c:v>10.719439625</c:v>
                </c:pt>
                <c:pt idx="7720">
                  <c:v>10.720828333333341</c:v>
                </c:pt>
                <c:pt idx="7721">
                  <c:v>10.722217041666669</c:v>
                </c:pt>
                <c:pt idx="7722">
                  <c:v>10.723605749999999</c:v>
                </c:pt>
                <c:pt idx="7723">
                  <c:v>10.72499445833334</c:v>
                </c:pt>
                <c:pt idx="7724">
                  <c:v>10.72638316666667</c:v>
                </c:pt>
                <c:pt idx="7725">
                  <c:v>10.727771875</c:v>
                </c:pt>
                <c:pt idx="7726">
                  <c:v>10.729160583333339</c:v>
                </c:pt>
                <c:pt idx="7727">
                  <c:v>10.730549291666669</c:v>
                </c:pt>
                <c:pt idx="7728">
                  <c:v>10.731938</c:v>
                </c:pt>
                <c:pt idx="7729">
                  <c:v>10.73332670833334</c:v>
                </c:pt>
                <c:pt idx="7730">
                  <c:v>10.734715416666671</c:v>
                </c:pt>
                <c:pt idx="7731">
                  <c:v>10.736104124999999</c:v>
                </c:pt>
                <c:pt idx="7732">
                  <c:v>10.73749283333334</c:v>
                </c:pt>
                <c:pt idx="7733">
                  <c:v>10.73888154166667</c:v>
                </c:pt>
                <c:pt idx="7734">
                  <c:v>10.74027025</c:v>
                </c:pt>
                <c:pt idx="7735">
                  <c:v>10.741658958333339</c:v>
                </c:pt>
                <c:pt idx="7736">
                  <c:v>10.743047666666669</c:v>
                </c:pt>
                <c:pt idx="7737">
                  <c:v>10.744436374999999</c:v>
                </c:pt>
                <c:pt idx="7738">
                  <c:v>10.74582508333334</c:v>
                </c:pt>
                <c:pt idx="7739">
                  <c:v>10.74721379166667</c:v>
                </c:pt>
                <c:pt idx="7740">
                  <c:v>10.748602500000001</c:v>
                </c:pt>
                <c:pt idx="7741">
                  <c:v>10.74999120833334</c:v>
                </c:pt>
                <c:pt idx="7742">
                  <c:v>10.75137991666667</c:v>
                </c:pt>
                <c:pt idx="7743">
                  <c:v>10.752768625</c:v>
                </c:pt>
                <c:pt idx="7744">
                  <c:v>10.754157333333339</c:v>
                </c:pt>
                <c:pt idx="7745">
                  <c:v>10.755546041666669</c:v>
                </c:pt>
                <c:pt idx="7746">
                  <c:v>10.756934749999999</c:v>
                </c:pt>
                <c:pt idx="7747">
                  <c:v>10.75832345833334</c:v>
                </c:pt>
                <c:pt idx="7748">
                  <c:v>10.75971216666667</c:v>
                </c:pt>
                <c:pt idx="7749">
                  <c:v>10.761100875</c:v>
                </c:pt>
                <c:pt idx="7750">
                  <c:v>10.762489583333339</c:v>
                </c:pt>
                <c:pt idx="7751">
                  <c:v>10.76387829166667</c:v>
                </c:pt>
                <c:pt idx="7752">
                  <c:v>10.765267</c:v>
                </c:pt>
                <c:pt idx="7753">
                  <c:v>10.766655708333341</c:v>
                </c:pt>
                <c:pt idx="7754">
                  <c:v>10.768044416666669</c:v>
                </c:pt>
                <c:pt idx="7755">
                  <c:v>10.769433124999999</c:v>
                </c:pt>
                <c:pt idx="7756">
                  <c:v>10.77082183333334</c:v>
                </c:pt>
                <c:pt idx="7757">
                  <c:v>10.77221054166667</c:v>
                </c:pt>
                <c:pt idx="7758">
                  <c:v>10.77359925</c:v>
                </c:pt>
                <c:pt idx="7759">
                  <c:v>10.774987958333339</c:v>
                </c:pt>
                <c:pt idx="7760">
                  <c:v>10.776376666666669</c:v>
                </c:pt>
                <c:pt idx="7761">
                  <c:v>10.777765375</c:v>
                </c:pt>
                <c:pt idx="7762">
                  <c:v>10.77915408333334</c:v>
                </c:pt>
                <c:pt idx="7763">
                  <c:v>10.780542791666671</c:v>
                </c:pt>
                <c:pt idx="7764">
                  <c:v>10.781931499999999</c:v>
                </c:pt>
                <c:pt idx="7765">
                  <c:v>10.78332020833334</c:v>
                </c:pt>
                <c:pt idx="7766">
                  <c:v>10.78470891666667</c:v>
                </c:pt>
                <c:pt idx="7767">
                  <c:v>10.786097625</c:v>
                </c:pt>
                <c:pt idx="7768">
                  <c:v>10.787486333333339</c:v>
                </c:pt>
                <c:pt idx="7769">
                  <c:v>10.788875041666669</c:v>
                </c:pt>
                <c:pt idx="7770">
                  <c:v>10.790263749999999</c:v>
                </c:pt>
                <c:pt idx="7771">
                  <c:v>10.79165245833334</c:v>
                </c:pt>
                <c:pt idx="7772">
                  <c:v>10.79304116666667</c:v>
                </c:pt>
                <c:pt idx="7773">
                  <c:v>10.794429875000001</c:v>
                </c:pt>
                <c:pt idx="7774">
                  <c:v>10.79581858333334</c:v>
                </c:pt>
                <c:pt idx="7775">
                  <c:v>10.79720729166667</c:v>
                </c:pt>
                <c:pt idx="7776">
                  <c:v>10.798596</c:v>
                </c:pt>
                <c:pt idx="7777">
                  <c:v>10.799984708333339</c:v>
                </c:pt>
                <c:pt idx="7778">
                  <c:v>10.801373416666669</c:v>
                </c:pt>
                <c:pt idx="7779">
                  <c:v>10.802762124999999</c:v>
                </c:pt>
                <c:pt idx="7780">
                  <c:v>10.80415083333334</c:v>
                </c:pt>
                <c:pt idx="7781">
                  <c:v>10.80553954166667</c:v>
                </c:pt>
                <c:pt idx="7782">
                  <c:v>10.80692825</c:v>
                </c:pt>
                <c:pt idx="7783">
                  <c:v>10.808316958333339</c:v>
                </c:pt>
                <c:pt idx="7784">
                  <c:v>10.80970566666667</c:v>
                </c:pt>
                <c:pt idx="7785">
                  <c:v>10.811094375</c:v>
                </c:pt>
                <c:pt idx="7786">
                  <c:v>10.812483083333339</c:v>
                </c:pt>
                <c:pt idx="7787">
                  <c:v>10.813871791666669</c:v>
                </c:pt>
                <c:pt idx="7788">
                  <c:v>10.81526050000001</c:v>
                </c:pt>
                <c:pt idx="7789">
                  <c:v>10.81664920833334</c:v>
                </c:pt>
                <c:pt idx="7790">
                  <c:v>10.81803791666667</c:v>
                </c:pt>
                <c:pt idx="7791">
                  <c:v>10.819426625</c:v>
                </c:pt>
                <c:pt idx="7792">
                  <c:v>10.820815333333339</c:v>
                </c:pt>
                <c:pt idx="7793">
                  <c:v>10.822204041666669</c:v>
                </c:pt>
                <c:pt idx="7794">
                  <c:v>10.82359275</c:v>
                </c:pt>
                <c:pt idx="7795">
                  <c:v>10.82498145833334</c:v>
                </c:pt>
                <c:pt idx="7796">
                  <c:v>10.826370166666671</c:v>
                </c:pt>
                <c:pt idx="7797">
                  <c:v>10.827758874999999</c:v>
                </c:pt>
                <c:pt idx="7798">
                  <c:v>10.82914758333334</c:v>
                </c:pt>
                <c:pt idx="7799">
                  <c:v>10.83053629166667</c:v>
                </c:pt>
                <c:pt idx="7800">
                  <c:v>10.831925</c:v>
                </c:pt>
                <c:pt idx="7801">
                  <c:v>10.833313708333339</c:v>
                </c:pt>
                <c:pt idx="7802">
                  <c:v>10.834702416666669</c:v>
                </c:pt>
                <c:pt idx="7803">
                  <c:v>10.836091124999999</c:v>
                </c:pt>
                <c:pt idx="7804">
                  <c:v>10.83747983333334</c:v>
                </c:pt>
                <c:pt idx="7805">
                  <c:v>10.83886854166667</c:v>
                </c:pt>
                <c:pt idx="7806">
                  <c:v>10.840257250000001</c:v>
                </c:pt>
                <c:pt idx="7807">
                  <c:v>10.84164595833334</c:v>
                </c:pt>
                <c:pt idx="7808">
                  <c:v>10.84303466666667</c:v>
                </c:pt>
                <c:pt idx="7809">
                  <c:v>10.844423375</c:v>
                </c:pt>
                <c:pt idx="7810">
                  <c:v>10.845812083333339</c:v>
                </c:pt>
                <c:pt idx="7811">
                  <c:v>10.847200791666669</c:v>
                </c:pt>
                <c:pt idx="7812">
                  <c:v>10.848589499999999</c:v>
                </c:pt>
                <c:pt idx="7813">
                  <c:v>10.84997820833334</c:v>
                </c:pt>
                <c:pt idx="7814">
                  <c:v>10.85136691666667</c:v>
                </c:pt>
                <c:pt idx="7815">
                  <c:v>10.852755625</c:v>
                </c:pt>
                <c:pt idx="7816">
                  <c:v>10.854144333333339</c:v>
                </c:pt>
                <c:pt idx="7817">
                  <c:v>10.85553304166667</c:v>
                </c:pt>
                <c:pt idx="7818">
                  <c:v>10.85692175</c:v>
                </c:pt>
                <c:pt idx="7819">
                  <c:v>10.858310458333339</c:v>
                </c:pt>
                <c:pt idx="7820">
                  <c:v>10.859699166666669</c:v>
                </c:pt>
                <c:pt idx="7821">
                  <c:v>10.861087874999999</c:v>
                </c:pt>
                <c:pt idx="7822">
                  <c:v>10.86247658333334</c:v>
                </c:pt>
                <c:pt idx="7823">
                  <c:v>10.86386529166667</c:v>
                </c:pt>
                <c:pt idx="7824">
                  <c:v>10.865254</c:v>
                </c:pt>
                <c:pt idx="7825">
                  <c:v>10.866642708333339</c:v>
                </c:pt>
                <c:pt idx="7826">
                  <c:v>10.868031416666669</c:v>
                </c:pt>
                <c:pt idx="7827">
                  <c:v>10.869420125</c:v>
                </c:pt>
                <c:pt idx="7828">
                  <c:v>10.87080883333334</c:v>
                </c:pt>
                <c:pt idx="7829">
                  <c:v>10.872197541666669</c:v>
                </c:pt>
                <c:pt idx="7830">
                  <c:v>10.873586249999999</c:v>
                </c:pt>
                <c:pt idx="7831">
                  <c:v>10.87497495833334</c:v>
                </c:pt>
                <c:pt idx="7832">
                  <c:v>10.87636366666667</c:v>
                </c:pt>
                <c:pt idx="7833">
                  <c:v>10.877752375</c:v>
                </c:pt>
                <c:pt idx="7834">
                  <c:v>10.879141083333339</c:v>
                </c:pt>
                <c:pt idx="7835">
                  <c:v>10.880529791666669</c:v>
                </c:pt>
                <c:pt idx="7836">
                  <c:v>10.881918499999999</c:v>
                </c:pt>
                <c:pt idx="7837">
                  <c:v>10.88330720833334</c:v>
                </c:pt>
                <c:pt idx="7838">
                  <c:v>10.88469591666667</c:v>
                </c:pt>
                <c:pt idx="7839">
                  <c:v>10.886084625000001</c:v>
                </c:pt>
                <c:pt idx="7840">
                  <c:v>10.88747333333334</c:v>
                </c:pt>
                <c:pt idx="7841">
                  <c:v>10.88886204166667</c:v>
                </c:pt>
                <c:pt idx="7842">
                  <c:v>10.89025075</c:v>
                </c:pt>
                <c:pt idx="7843">
                  <c:v>10.891639458333339</c:v>
                </c:pt>
                <c:pt idx="7844">
                  <c:v>10.893028166666669</c:v>
                </c:pt>
                <c:pt idx="7845">
                  <c:v>10.894416874999999</c:v>
                </c:pt>
                <c:pt idx="7846">
                  <c:v>10.89580558333334</c:v>
                </c:pt>
                <c:pt idx="7847">
                  <c:v>10.89719429166667</c:v>
                </c:pt>
                <c:pt idx="7848">
                  <c:v>10.898583</c:v>
                </c:pt>
                <c:pt idx="7849">
                  <c:v>10.899971708333339</c:v>
                </c:pt>
                <c:pt idx="7850">
                  <c:v>10.90136041666667</c:v>
                </c:pt>
                <c:pt idx="7851">
                  <c:v>10.902749125</c:v>
                </c:pt>
                <c:pt idx="7852">
                  <c:v>10.904137833333339</c:v>
                </c:pt>
                <c:pt idx="7853">
                  <c:v>10.905526541666669</c:v>
                </c:pt>
                <c:pt idx="7854">
                  <c:v>10.906915249999999</c:v>
                </c:pt>
                <c:pt idx="7855">
                  <c:v>10.90830395833334</c:v>
                </c:pt>
                <c:pt idx="7856">
                  <c:v>10.90969266666667</c:v>
                </c:pt>
                <c:pt idx="7857">
                  <c:v>10.911081375</c:v>
                </c:pt>
                <c:pt idx="7858">
                  <c:v>10.912470083333339</c:v>
                </c:pt>
                <c:pt idx="7859">
                  <c:v>10.913858791666669</c:v>
                </c:pt>
                <c:pt idx="7860">
                  <c:v>10.9152475</c:v>
                </c:pt>
                <c:pt idx="7861">
                  <c:v>10.91663620833334</c:v>
                </c:pt>
                <c:pt idx="7862">
                  <c:v>10.918024916666669</c:v>
                </c:pt>
                <c:pt idx="7863">
                  <c:v>10.91941362500001</c:v>
                </c:pt>
                <c:pt idx="7864">
                  <c:v>10.92080233333334</c:v>
                </c:pt>
                <c:pt idx="7865">
                  <c:v>10.92219104166667</c:v>
                </c:pt>
                <c:pt idx="7866">
                  <c:v>10.92357975</c:v>
                </c:pt>
                <c:pt idx="7867">
                  <c:v>10.924968458333339</c:v>
                </c:pt>
                <c:pt idx="7868">
                  <c:v>10.926357166666669</c:v>
                </c:pt>
                <c:pt idx="7869">
                  <c:v>10.927745874999999</c:v>
                </c:pt>
                <c:pt idx="7870">
                  <c:v>10.92913458333334</c:v>
                </c:pt>
                <c:pt idx="7871">
                  <c:v>10.93052329166667</c:v>
                </c:pt>
                <c:pt idx="7872">
                  <c:v>10.931911999999999</c:v>
                </c:pt>
                <c:pt idx="7873">
                  <c:v>10.93330070833334</c:v>
                </c:pt>
                <c:pt idx="7874">
                  <c:v>10.93468941666667</c:v>
                </c:pt>
              </c:numCache>
            </c:numRef>
          </c:xVal>
          <c:yVal>
            <c:numRef>
              <c:f>'single-span'!$S$9:$S$7883</c:f>
              <c:numCache>
                <c:formatCode>General</c:formatCode>
                <c:ptCount val="787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formatCode="0.00E+00">
                  <c:v>-9.4064784673339894E-9</c:v>
                </c:pt>
                <c:pt idx="1204" formatCode="0.00E+00">
                  <c:v>-6.7098898087371605E-8</c:v>
                </c:pt>
                <c:pt idx="1205" formatCode="0.00E+00">
                  <c:v>-2.5873940050047899E-7</c:v>
                </c:pt>
                <c:pt idx="1206" formatCode="0.00E+00">
                  <c:v>-7.9435944486209703E-7</c:v>
                </c:pt>
                <c:pt idx="1207" formatCode="0.00E+00">
                  <c:v>-2.1048438093285702E-6</c:v>
                </c:pt>
                <c:pt idx="1208" formatCode="0.00E+00">
                  <c:v>-4.5911684016460204E-6</c:v>
                </c:pt>
                <c:pt idx="1209" formatCode="0.00E+00">
                  <c:v>-8.1270626292371798E-6</c:v>
                </c:pt>
                <c:pt idx="1210" formatCode="0.00E+00">
                  <c:v>-1.2037271884598801E-5</c:v>
                </c:pt>
                <c:pt idx="1211" formatCode="0.00E+00">
                  <c:v>-1.5732640017577101E-5</c:v>
                </c:pt>
                <c:pt idx="1212" formatCode="0.00E+00">
                  <c:v>-1.9183612749733802E-5</c:v>
                </c:pt>
                <c:pt idx="1213" formatCode="0.00E+00">
                  <c:v>-2.27527580146375E-5</c:v>
                </c:pt>
                <c:pt idx="1214" formatCode="0.00E+00">
                  <c:v>-2.7009825682974898E-5</c:v>
                </c:pt>
                <c:pt idx="1215" formatCode="0.00E+00">
                  <c:v>-3.2919176320010202E-5</c:v>
                </c:pt>
                <c:pt idx="1216" formatCode="0.00E+00">
                  <c:v>-4.1642288253773903E-5</c:v>
                </c:pt>
                <c:pt idx="1217" formatCode="0.00E+00">
                  <c:v>-5.3513646879635301E-5</c:v>
                </c:pt>
                <c:pt idx="1218" formatCode="0.00E+00">
                  <c:v>-6.7367318768667896E-5</c:v>
                </c:pt>
                <c:pt idx="1219" formatCode="0.00E+00">
                  <c:v>-8.13597993454864E-5</c:v>
                </c:pt>
                <c:pt idx="1220" formatCode="0.00E+00">
                  <c:v>-9.4362093511289101E-5</c:v>
                </c:pt>
                <c:pt idx="1221">
                  <c:v>-1.06119083564933E-4</c:v>
                </c:pt>
                <c:pt idx="1222">
                  <c:v>-1.16267545868139E-4</c:v>
                </c:pt>
                <c:pt idx="1223">
                  <c:v>-1.2395773806336E-4</c:v>
                </c:pt>
                <c:pt idx="1224">
                  <c:v>-1.2871215712714399E-4</c:v>
                </c:pt>
                <c:pt idx="1225">
                  <c:v>-1.3113829192946001E-4</c:v>
                </c:pt>
                <c:pt idx="1226">
                  <c:v>-1.32324775804676E-4</c:v>
                </c:pt>
                <c:pt idx="1227">
                  <c:v>-1.3264996689546201E-4</c:v>
                </c:pt>
                <c:pt idx="1228">
                  <c:v>-1.31505251726325E-4</c:v>
                </c:pt>
                <c:pt idx="1229">
                  <c:v>-1.2824642329340301E-4</c:v>
                </c:pt>
                <c:pt idx="1230">
                  <c:v>-1.23201924612564E-4</c:v>
                </c:pt>
                <c:pt idx="1231">
                  <c:v>-1.1745211027919401E-4</c:v>
                </c:pt>
                <c:pt idx="1232">
                  <c:v>-1.1145086480876101E-4</c:v>
                </c:pt>
                <c:pt idx="1233">
                  <c:v>-1.04080135651883E-4</c:v>
                </c:pt>
                <c:pt idx="1234" formatCode="0.00E+00">
                  <c:v>-9.3539850025973803E-5</c:v>
                </c:pt>
                <c:pt idx="1235" formatCode="0.00E+00">
                  <c:v>-7.9272623450824301E-5</c:v>
                </c:pt>
                <c:pt idx="1236" formatCode="0.00E+00">
                  <c:v>-6.2639655729176396E-5</c:v>
                </c:pt>
                <c:pt idx="1237" formatCode="0.00E+00">
                  <c:v>-4.5715957492497803E-5</c:v>
                </c:pt>
                <c:pt idx="1238" formatCode="0.00E+00">
                  <c:v>-3.0218932676183099E-5</c:v>
                </c:pt>
                <c:pt idx="1239" formatCode="0.00E+00">
                  <c:v>-1.8039749764839699E-5</c:v>
                </c:pt>
                <c:pt idx="1240" formatCode="0.00E+00">
                  <c:v>-1.1853270359969501E-5</c:v>
                </c:pt>
                <c:pt idx="1241" formatCode="0.00E+00">
                  <c:v>-1.3964352245819E-5</c:v>
                </c:pt>
                <c:pt idx="1242" formatCode="0.00E+00">
                  <c:v>-2.4751501869919701E-5</c:v>
                </c:pt>
                <c:pt idx="1243" formatCode="0.00E+00">
                  <c:v>-4.32183381130747E-5</c:v>
                </c:pt>
                <c:pt idx="1244" formatCode="0.00E+00">
                  <c:v>-6.8750899412582596E-5</c:v>
                </c:pt>
                <c:pt idx="1245">
                  <c:v>-1.0092045532215401E-4</c:v>
                </c:pt>
                <c:pt idx="1246">
                  <c:v>-1.37586327142849E-4</c:v>
                </c:pt>
                <c:pt idx="1247">
                  <c:v>-1.75292848226871E-4</c:v>
                </c:pt>
                <c:pt idx="1248">
                  <c:v>-2.13003686228644E-4</c:v>
                </c:pt>
                <c:pt idx="1249">
                  <c:v>-2.5437517847764801E-4</c:v>
                </c:pt>
                <c:pt idx="1250">
                  <c:v>-3.0459881873281901E-4</c:v>
                </c:pt>
                <c:pt idx="1251">
                  <c:v>-3.6506070585225702E-4</c:v>
                </c:pt>
                <c:pt idx="1252">
                  <c:v>-4.3218926795189801E-4</c:v>
                </c:pt>
                <c:pt idx="1253">
                  <c:v>-5.0140077323621403E-4</c:v>
                </c:pt>
                <c:pt idx="1254">
                  <c:v>-5.7113662578929904E-4</c:v>
                </c:pt>
                <c:pt idx="1255">
                  <c:v>-6.4338205355415001E-4</c:v>
                </c:pt>
                <c:pt idx="1256">
                  <c:v>-7.2198538604345303E-4</c:v>
                </c:pt>
                <c:pt idx="1257">
                  <c:v>-8.1108567014547396E-4</c:v>
                </c:pt>
                <c:pt idx="1258">
                  <c:v>-9.1356053512061904E-4</c:v>
                </c:pt>
                <c:pt idx="1259">
                  <c:v>-1.0291966086380399E-3</c:v>
                </c:pt>
                <c:pt idx="1260">
                  <c:v>-1.1544352424660901E-3</c:v>
                </c:pt>
                <c:pt idx="1261">
                  <c:v>-1.2850642176530599E-3</c:v>
                </c:pt>
                <c:pt idx="1262">
                  <c:v>-1.41983702345407E-3</c:v>
                </c:pt>
                <c:pt idx="1263">
                  <c:v>-1.56159516585669E-3</c:v>
                </c:pt>
                <c:pt idx="1264">
                  <c:v>-1.71534352956241E-3</c:v>
                </c:pt>
                <c:pt idx="1265">
                  <c:v>-1.88561112638075E-3</c:v>
                </c:pt>
                <c:pt idx="1266">
                  <c:v>-2.0749893662141399E-3</c:v>
                </c:pt>
                <c:pt idx="1267">
                  <c:v>-2.28395921746943E-3</c:v>
                </c:pt>
                <c:pt idx="1268">
                  <c:v>-2.5117989064565101E-3</c:v>
                </c:pt>
                <c:pt idx="1269">
                  <c:v>-2.7583947377937601E-3</c:v>
                </c:pt>
                <c:pt idx="1270">
                  <c:v>-3.0253434545752002E-3</c:v>
                </c:pt>
                <c:pt idx="1271">
                  <c:v>-3.3142314624259499E-3</c:v>
                </c:pt>
                <c:pt idx="1272">
                  <c:v>-3.6232689425260301E-3</c:v>
                </c:pt>
                <c:pt idx="1273">
                  <c:v>-3.9470678328077701E-3</c:v>
                </c:pt>
                <c:pt idx="1274">
                  <c:v>-4.2818539435275299E-3</c:v>
                </c:pt>
                <c:pt idx="1275">
                  <c:v>-4.63096296337591E-3</c:v>
                </c:pt>
                <c:pt idx="1276">
                  <c:v>-5.0034216097923903E-3</c:v>
                </c:pt>
                <c:pt idx="1277">
                  <c:v>-5.4065326028719003E-3</c:v>
                </c:pt>
                <c:pt idx="1278">
                  <c:v>-5.8416834235016299E-3</c:v>
                </c:pt>
                <c:pt idx="1279">
                  <c:v>-6.3085949175447197E-3</c:v>
                </c:pt>
                <c:pt idx="1280">
                  <c:v>-6.8114774148316497E-3</c:v>
                </c:pt>
                <c:pt idx="1281">
                  <c:v>-7.3577100083594702E-3</c:v>
                </c:pt>
                <c:pt idx="1282">
                  <c:v>-7.9504281303352901E-3</c:v>
                </c:pt>
                <c:pt idx="1283">
                  <c:v>-8.5852136735822E-3</c:v>
                </c:pt>
                <c:pt idx="1284">
                  <c:v>-9.2553794219717902E-3</c:v>
                </c:pt>
                <c:pt idx="1285">
                  <c:v>-9.9591663509054594E-3</c:v>
                </c:pt>
                <c:pt idx="1286">
                  <c:v>-1.07015532459304E-2</c:v>
                </c:pt>
                <c:pt idx="1287">
                  <c:v>-1.14917352780495E-2</c:v>
                </c:pt>
                <c:pt idx="1288">
                  <c:v>-1.2340515300363E-2</c:v>
                </c:pt>
                <c:pt idx="1289">
                  <c:v>-1.3257417875824301E-2</c:v>
                </c:pt>
                <c:pt idx="1290">
                  <c:v>-1.42465060958135E-2</c:v>
                </c:pt>
                <c:pt idx="1291">
                  <c:v>-1.5304903768239E-2</c:v>
                </c:pt>
                <c:pt idx="1292">
                  <c:v>-1.6427858388944099E-2</c:v>
                </c:pt>
                <c:pt idx="1293">
                  <c:v>-1.7615279453837399E-2</c:v>
                </c:pt>
                <c:pt idx="1294">
                  <c:v>-1.88711414935764E-2</c:v>
                </c:pt>
                <c:pt idx="1295">
                  <c:v>-2.0196892605398101E-2</c:v>
                </c:pt>
                <c:pt idx="1296">
                  <c:v>-2.15889956271259E-2</c:v>
                </c:pt>
                <c:pt idx="1297">
                  <c:v>-2.3044562887285701E-2</c:v>
                </c:pt>
                <c:pt idx="1298">
                  <c:v>-2.45664435369175E-2</c:v>
                </c:pt>
                <c:pt idx="1299">
                  <c:v>-2.6159757150273199E-2</c:v>
                </c:pt>
                <c:pt idx="1300">
                  <c:v>-2.78244702196444E-2</c:v>
                </c:pt>
                <c:pt idx="1301">
                  <c:v>-2.9553889419793301E-2</c:v>
                </c:pt>
                <c:pt idx="1302">
                  <c:v>-3.1339934182434102E-2</c:v>
                </c:pt>
                <c:pt idx="1303">
                  <c:v>-3.3177748411934903E-2</c:v>
                </c:pt>
                <c:pt idx="1304">
                  <c:v>-3.5065801764324098E-2</c:v>
                </c:pt>
                <c:pt idx="1305">
                  <c:v>-3.7004664072933499E-2</c:v>
                </c:pt>
                <c:pt idx="1306">
                  <c:v>-3.8996762615627699E-2</c:v>
                </c:pt>
                <c:pt idx="1307">
                  <c:v>-4.1044849439181498E-2</c:v>
                </c:pt>
                <c:pt idx="1308">
                  <c:v>-4.31486651095212E-2</c:v>
                </c:pt>
                <c:pt idx="1309">
                  <c:v>-4.5304101221582301E-2</c:v>
                </c:pt>
                <c:pt idx="1310">
                  <c:v>-4.7506966311972203E-2</c:v>
                </c:pt>
                <c:pt idx="1311">
                  <c:v>-4.9756129918571902E-2</c:v>
                </c:pt>
                <c:pt idx="1312">
                  <c:v>-5.2050638249203501E-2</c:v>
                </c:pt>
                <c:pt idx="1313">
                  <c:v>-5.4384357607212497E-2</c:v>
                </c:pt>
                <c:pt idx="1314">
                  <c:v>-5.67462861383876E-2</c:v>
                </c:pt>
                <c:pt idx="1315">
                  <c:v>-5.9127329339483697E-2</c:v>
                </c:pt>
                <c:pt idx="1316">
                  <c:v>-6.1525636282695299E-2</c:v>
                </c:pt>
                <c:pt idx="1317">
                  <c:v>-6.3944818304117496E-2</c:v>
                </c:pt>
                <c:pt idx="1318">
                  <c:v>-6.6388397642169403E-2</c:v>
                </c:pt>
                <c:pt idx="1319">
                  <c:v>-6.8856591056884006E-2</c:v>
                </c:pt>
                <c:pt idx="1320">
                  <c:v>-7.1346595853867406E-2</c:v>
                </c:pt>
                <c:pt idx="1321">
                  <c:v>-7.3854428329115401E-2</c:v>
                </c:pt>
                <c:pt idx="1322">
                  <c:v>-7.6377727983263602E-2</c:v>
                </c:pt>
                <c:pt idx="1323">
                  <c:v>-7.8918617361779603E-2</c:v>
                </c:pt>
                <c:pt idx="1324">
                  <c:v>-8.1483136484280599E-2</c:v>
                </c:pt>
                <c:pt idx="1325">
                  <c:v>-8.4075834648192599E-2</c:v>
                </c:pt>
                <c:pt idx="1326">
                  <c:v>-8.66949257232979E-2</c:v>
                </c:pt>
                <c:pt idx="1327">
                  <c:v>-8.9334253463572794E-2</c:v>
                </c:pt>
                <c:pt idx="1328">
                  <c:v>-9.1989935607294696E-2</c:v>
                </c:pt>
                <c:pt idx="1329">
                  <c:v>-9.4663779346987595E-2</c:v>
                </c:pt>
                <c:pt idx="1330">
                  <c:v>-9.7360393814083401E-2</c:v>
                </c:pt>
                <c:pt idx="1331">
                  <c:v>-0.100082699074061</c:v>
                </c:pt>
                <c:pt idx="1332">
                  <c:v>-0.102830340829452</c:v>
                </c:pt>
                <c:pt idx="1333">
                  <c:v>-0.10560072364602099</c:v>
                </c:pt>
                <c:pt idx="1334">
                  <c:v>-0.10839076931222601</c:v>
                </c:pt>
                <c:pt idx="1335">
                  <c:v>-0.111198608199468</c:v>
                </c:pt>
                <c:pt idx="1336">
                  <c:v>-0.114023729672662</c:v>
                </c:pt>
                <c:pt idx="1337">
                  <c:v>-0.116864678378684</c:v>
                </c:pt>
                <c:pt idx="1338">
                  <c:v>-0.11971735014815001</c:v>
                </c:pt>
                <c:pt idx="1339">
                  <c:v>-0.122577665317607</c:v>
                </c:pt>
                <c:pt idx="1340">
                  <c:v>-0.12544597589374701</c:v>
                </c:pt>
                <c:pt idx="1341">
                  <c:v>-0.12832650466472201</c:v>
                </c:pt>
                <c:pt idx="1342">
                  <c:v>-0.13122157892844599</c:v>
                </c:pt>
                <c:pt idx="1343">
                  <c:v>-0.13412801857641701</c:v>
                </c:pt>
                <c:pt idx="1344">
                  <c:v>-0.137039500790336</c:v>
                </c:pt>
                <c:pt idx="1345">
                  <c:v>-0.13995038838941401</c:v>
                </c:pt>
                <c:pt idx="1346">
                  <c:v>-0.14285693281140499</c:v>
                </c:pt>
                <c:pt idx="1347">
                  <c:v>-0.14575810511648499</c:v>
                </c:pt>
                <c:pt idx="1348">
                  <c:v>-0.14865721849515401</c:v>
                </c:pt>
                <c:pt idx="1349">
                  <c:v>-0.15155972481378399</c:v>
                </c:pt>
                <c:pt idx="1350">
                  <c:v>-0.15446540839353301</c:v>
                </c:pt>
                <c:pt idx="1351">
                  <c:v>-0.157362530723993</c:v>
                </c:pt>
                <c:pt idx="1352">
                  <c:v>-0.16023154839393899</c:v>
                </c:pt>
                <c:pt idx="1353">
                  <c:v>-0.16305470992947199</c:v>
                </c:pt>
                <c:pt idx="1354">
                  <c:v>-0.16582166878635901</c:v>
                </c:pt>
                <c:pt idx="1355">
                  <c:v>-0.168527970932109</c:v>
                </c:pt>
                <c:pt idx="1356">
                  <c:v>-0.17117103191482</c:v>
                </c:pt>
                <c:pt idx="1357">
                  <c:v>-0.173747660038892</c:v>
                </c:pt>
                <c:pt idx="1358">
                  <c:v>-0.17625383511724499</c:v>
                </c:pt>
                <c:pt idx="1359">
                  <c:v>-0.178687035854527</c:v>
                </c:pt>
                <c:pt idx="1360">
                  <c:v>-0.18105045120595201</c:v>
                </c:pt>
                <c:pt idx="1361">
                  <c:v>-0.18335428919778901</c:v>
                </c:pt>
                <c:pt idx="1362">
                  <c:v>-0.18560960936826601</c:v>
                </c:pt>
                <c:pt idx="1363">
                  <c:v>-0.187817796176205</c:v>
                </c:pt>
                <c:pt idx="1364">
                  <c:v>-0.18996557879286999</c:v>
                </c:pt>
                <c:pt idx="1365">
                  <c:v>-0.19203242339043</c:v>
                </c:pt>
                <c:pt idx="1366">
                  <c:v>-0.19400569333350401</c:v>
                </c:pt>
                <c:pt idx="1367">
                  <c:v>-0.19589034055686799</c:v>
                </c:pt>
                <c:pt idx="1368">
                  <c:v>-0.19770292258651401</c:v>
                </c:pt>
                <c:pt idx="1369">
                  <c:v>-0.19945449259425199</c:v>
                </c:pt>
                <c:pt idx="1370">
                  <c:v>-0.20113943176936999</c:v>
                </c:pt>
                <c:pt idx="1371">
                  <c:v>-0.202741503251954</c:v>
                </c:pt>
                <c:pt idx="1372">
                  <c:v>-0.20424876674032</c:v>
                </c:pt>
                <c:pt idx="1373">
                  <c:v>-0.20565980765385899</c:v>
                </c:pt>
                <c:pt idx="1374">
                  <c:v>-0.20697696301871199</c:v>
                </c:pt>
                <c:pt idx="1375">
                  <c:v>-0.208198502618126</c:v>
                </c:pt>
                <c:pt idx="1376">
                  <c:v>-0.20931909067314999</c:v>
                </c:pt>
                <c:pt idx="1377">
                  <c:v>-0.21033469504779001</c:v>
                </c:pt>
                <c:pt idx="1378">
                  <c:v>-0.21124514292578001</c:v>
                </c:pt>
                <c:pt idx="1379">
                  <c:v>-0.21205388448597301</c:v>
                </c:pt>
                <c:pt idx="1380">
                  <c:v>-0.21276569120915101</c:v>
                </c:pt>
                <c:pt idx="1381">
                  <c:v>-0.21338152072948199</c:v>
                </c:pt>
                <c:pt idx="1382">
                  <c:v>-0.21389525568814599</c:v>
                </c:pt>
                <c:pt idx="1383">
                  <c:v>-0.21429962286950299</c:v>
                </c:pt>
                <c:pt idx="1384">
                  <c:v>-0.21459630530347901</c:v>
                </c:pt>
                <c:pt idx="1385">
                  <c:v>-0.21479466089260599</c:v>
                </c:pt>
                <c:pt idx="1386">
                  <c:v>-0.21489729323345699</c:v>
                </c:pt>
                <c:pt idx="1387">
                  <c:v>-0.214892012482227</c:v>
                </c:pt>
                <c:pt idx="1388">
                  <c:v>-0.214762701454943</c:v>
                </c:pt>
                <c:pt idx="1389">
                  <c:v>-0.21450405260574101</c:v>
                </c:pt>
                <c:pt idx="1390">
                  <c:v>-0.214120355318586</c:v>
                </c:pt>
                <c:pt idx="1391">
                  <c:v>-0.21361362894604299</c:v>
                </c:pt>
                <c:pt idx="1392">
                  <c:v>-0.21298025087827899</c:v>
                </c:pt>
                <c:pt idx="1393">
                  <c:v>-0.21221832426451601</c:v>
                </c:pt>
                <c:pt idx="1394">
                  <c:v>-0.21133189154293999</c:v>
                </c:pt>
                <c:pt idx="1395">
                  <c:v>-0.21032683152222501</c:v>
                </c:pt>
                <c:pt idx="1396">
                  <c:v>-0.209205867005024</c:v>
                </c:pt>
                <c:pt idx="1397">
                  <c:v>-0.207966102660914</c:v>
                </c:pt>
                <c:pt idx="1398">
                  <c:v>-0.20659734414880401</c:v>
                </c:pt>
                <c:pt idx="1399">
                  <c:v>-0.20508584955244299</c:v>
                </c:pt>
                <c:pt idx="1400">
                  <c:v>-0.203427069540253</c:v>
                </c:pt>
                <c:pt idx="1401">
                  <c:v>-0.20163443591052499</c:v>
                </c:pt>
                <c:pt idx="1402">
                  <c:v>-0.19972859826450701</c:v>
                </c:pt>
                <c:pt idx="1403">
                  <c:v>-0.19771726964796599</c:v>
                </c:pt>
                <c:pt idx="1404">
                  <c:v>-0.195591704045497</c:v>
                </c:pt>
                <c:pt idx="1405">
                  <c:v>-0.19334224673629699</c:v>
                </c:pt>
                <c:pt idx="1406">
                  <c:v>-0.19096803030415699</c:v>
                </c:pt>
                <c:pt idx="1407">
                  <c:v>-0.18846944347744299</c:v>
                </c:pt>
                <c:pt idx="1408">
                  <c:v>-0.185842278855642</c:v>
                </c:pt>
                <c:pt idx="1409">
                  <c:v>-0.18308725621824201</c:v>
                </c:pt>
                <c:pt idx="1410">
                  <c:v>-0.18021832565472701</c:v>
                </c:pt>
                <c:pt idx="1411">
                  <c:v>-0.177252278476901</c:v>
                </c:pt>
                <c:pt idx="1412">
                  <c:v>-0.17419336659550499</c:v>
                </c:pt>
                <c:pt idx="1413">
                  <c:v>-0.171035995437992</c:v>
                </c:pt>
                <c:pt idx="1414">
                  <c:v>-0.16778035548585299</c:v>
                </c:pt>
                <c:pt idx="1415">
                  <c:v>-0.164437184764156</c:v>
                </c:pt>
                <c:pt idx="1416">
                  <c:v>-0.16101685432073301</c:v>
                </c:pt>
                <c:pt idx="1417">
                  <c:v>-0.15751997910653101</c:v>
                </c:pt>
                <c:pt idx="1418">
                  <c:v>-0.153939337386203</c:v>
                </c:pt>
                <c:pt idx="1419">
                  <c:v>-0.15026629423721499</c:v>
                </c:pt>
                <c:pt idx="1420">
                  <c:v>-0.14649629261004901</c:v>
                </c:pt>
                <c:pt idx="1421">
                  <c:v>-0.14263470805790199</c:v>
                </c:pt>
                <c:pt idx="1422">
                  <c:v>-0.138697771737471</c:v>
                </c:pt>
                <c:pt idx="1423">
                  <c:v>-0.134701172994866</c:v>
                </c:pt>
                <c:pt idx="1424">
                  <c:v>-0.130646346288565</c:v>
                </c:pt>
                <c:pt idx="1425">
                  <c:v>-0.12652450335281901</c:v>
                </c:pt>
                <c:pt idx="1426">
                  <c:v>-0.122335814827974</c:v>
                </c:pt>
                <c:pt idx="1427">
                  <c:v>-0.11809586639359899</c:v>
                </c:pt>
                <c:pt idx="1428">
                  <c:v>-0.113817899740288</c:v>
                </c:pt>
                <c:pt idx="1429">
                  <c:v>-0.10949676224923401</c:v>
                </c:pt>
                <c:pt idx="1430">
                  <c:v>-0.105120301842104</c:v>
                </c:pt>
                <c:pt idx="1431">
                  <c:v>-0.100692847148233</c:v>
                </c:pt>
                <c:pt idx="1432">
                  <c:v>-9.6235716239596397E-2</c:v>
                </c:pt>
                <c:pt idx="1433">
                  <c:v>-9.1761875484112507E-2</c:v>
                </c:pt>
                <c:pt idx="1434">
                  <c:v>-8.7258295612920894E-2</c:v>
                </c:pt>
                <c:pt idx="1435">
                  <c:v>-8.2698373956534593E-2</c:v>
                </c:pt>
                <c:pt idx="1436">
                  <c:v>-7.8067246492562706E-2</c:v>
                </c:pt>
                <c:pt idx="1437">
                  <c:v>-7.3370871205422503E-2</c:v>
                </c:pt>
                <c:pt idx="1438">
                  <c:v>-6.86244387035055E-2</c:v>
                </c:pt>
                <c:pt idx="1439">
                  <c:v>-6.3838608923829004E-2</c:v>
                </c:pt>
                <c:pt idx="1440">
                  <c:v>-5.9017266936818601E-2</c:v>
                </c:pt>
                <c:pt idx="1441">
                  <c:v>-5.4162786794734102E-2</c:v>
                </c:pt>
                <c:pt idx="1442">
                  <c:v>-4.9278555314067503E-2</c:v>
                </c:pt>
                <c:pt idx="1443">
                  <c:v>-4.4365808475875901E-2</c:v>
                </c:pt>
                <c:pt idx="1444">
                  <c:v>-3.9420771398102898E-2</c:v>
                </c:pt>
                <c:pt idx="1445">
                  <c:v>-3.4438469292576497E-2</c:v>
                </c:pt>
                <c:pt idx="1446">
                  <c:v>-2.94205076179044E-2</c:v>
                </c:pt>
                <c:pt idx="1447">
                  <c:v>-2.4376591656510099E-2</c:v>
                </c:pt>
                <c:pt idx="1448">
                  <c:v>-1.9315113180482998E-2</c:v>
                </c:pt>
                <c:pt idx="1449">
                  <c:v>-1.42340227333153E-2</c:v>
                </c:pt>
                <c:pt idx="1450">
                  <c:v>-9.1266789905512704E-3</c:v>
                </c:pt>
                <c:pt idx="1451">
                  <c:v>-3.9988104315006497E-3</c:v>
                </c:pt>
                <c:pt idx="1452">
                  <c:v>1.12499564058069E-3</c:v>
                </c:pt>
                <c:pt idx="1453">
                  <c:v>6.2167004081381304E-3</c:v>
                </c:pt>
                <c:pt idx="1454">
                  <c:v>1.12665092952758E-2</c:v>
                </c:pt>
                <c:pt idx="1455">
                  <c:v>1.6287018591801601E-2</c:v>
                </c:pt>
                <c:pt idx="1456">
                  <c:v>2.1296517068654899E-2</c:v>
                </c:pt>
                <c:pt idx="1457">
                  <c:v>2.6299558236129599E-2</c:v>
                </c:pt>
                <c:pt idx="1458">
                  <c:v>3.1281642788880099E-2</c:v>
                </c:pt>
                <c:pt idx="1459">
                  <c:v>3.6218859323600902E-2</c:v>
                </c:pt>
                <c:pt idx="1460">
                  <c:v>4.1092090811282803E-2</c:v>
                </c:pt>
                <c:pt idx="1461">
                  <c:v>4.5894508528183497E-2</c:v>
                </c:pt>
                <c:pt idx="1462">
                  <c:v>5.0627436763428603E-2</c:v>
                </c:pt>
                <c:pt idx="1463">
                  <c:v>5.5290032113563099E-2</c:v>
                </c:pt>
                <c:pt idx="1464">
                  <c:v>5.9874632557307801E-2</c:v>
                </c:pt>
                <c:pt idx="1465">
                  <c:v>6.4372233160732206E-2</c:v>
                </c:pt>
                <c:pt idx="1466">
                  <c:v>6.8778679271449095E-2</c:v>
                </c:pt>
                <c:pt idx="1467">
                  <c:v>7.3091884716186606E-2</c:v>
                </c:pt>
                <c:pt idx="1468">
                  <c:v>7.7305164633516998E-2</c:v>
                </c:pt>
                <c:pt idx="1469">
                  <c:v>8.1408260019529693E-2</c:v>
                </c:pt>
                <c:pt idx="1470">
                  <c:v>8.5395527848287203E-2</c:v>
                </c:pt>
                <c:pt idx="1471">
                  <c:v>8.9269473297254806E-2</c:v>
                </c:pt>
                <c:pt idx="1472">
                  <c:v>9.3035628698662498E-2</c:v>
                </c:pt>
                <c:pt idx="1473">
                  <c:v>9.6696910467434102E-2</c:v>
                </c:pt>
                <c:pt idx="1474">
                  <c:v>0.10025298929707301</c:v>
                </c:pt>
                <c:pt idx="1475">
                  <c:v>0.103700618369792</c:v>
                </c:pt>
                <c:pt idx="1476">
                  <c:v>0.107032230985369</c:v>
                </c:pt>
                <c:pt idx="1477">
                  <c:v>0.11023705743166499</c:v>
                </c:pt>
                <c:pt idx="1478">
                  <c:v>0.113305271220504</c:v>
                </c:pt>
                <c:pt idx="1479">
                  <c:v>0.116227934006831</c:v>
                </c:pt>
                <c:pt idx="1480">
                  <c:v>0.118991224403181</c:v>
                </c:pt>
                <c:pt idx="1481">
                  <c:v>0.121575489445566</c:v>
                </c:pt>
                <c:pt idx="1482">
                  <c:v>0.123965395071991</c:v>
                </c:pt>
                <c:pt idx="1483">
                  <c:v>0.12615991949507799</c:v>
                </c:pt>
                <c:pt idx="1484">
                  <c:v>0.12816765441771599</c:v>
                </c:pt>
                <c:pt idx="1485">
                  <c:v>0.12999094145725801</c:v>
                </c:pt>
                <c:pt idx="1486">
                  <c:v>0.131616546641148</c:v>
                </c:pt>
                <c:pt idx="1487">
                  <c:v>0.133022656040236</c:v>
                </c:pt>
                <c:pt idx="1488">
                  <c:v>0.134194614553477</c:v>
                </c:pt>
                <c:pt idx="1489">
                  <c:v>0.135134690583121</c:v>
                </c:pt>
                <c:pt idx="1490">
                  <c:v>0.135856911733684</c:v>
                </c:pt>
                <c:pt idx="1491">
                  <c:v>0.13637006432038501</c:v>
                </c:pt>
                <c:pt idx="1492">
                  <c:v>0.13666408412831199</c:v>
                </c:pt>
                <c:pt idx="1493">
                  <c:v>0.13671526588501201</c:v>
                </c:pt>
                <c:pt idx="1494">
                  <c:v>0.13650709254437399</c:v>
                </c:pt>
                <c:pt idx="1495">
                  <c:v>0.13604367911974499</c:v>
                </c:pt>
                <c:pt idx="1496">
                  <c:v>0.13534036734257099</c:v>
                </c:pt>
                <c:pt idx="1497">
                  <c:v>0.13440482506722701</c:v>
                </c:pt>
                <c:pt idx="1498">
                  <c:v>0.133232709502006</c:v>
                </c:pt>
                <c:pt idx="1499">
                  <c:v>0.13182006320619699</c:v>
                </c:pt>
                <c:pt idx="1500">
                  <c:v>0.130173261792464</c:v>
                </c:pt>
                <c:pt idx="1501">
                  <c:v>0.12830546563633199</c:v>
                </c:pt>
                <c:pt idx="1502">
                  <c:v>0.12622754668795699</c:v>
                </c:pt>
                <c:pt idx="1503">
                  <c:v>0.123942252354084</c:v>
                </c:pt>
                <c:pt idx="1504">
                  <c:v>0.12143981874606199</c:v>
                </c:pt>
                <c:pt idx="1505">
                  <c:v>0.1186953072244</c:v>
                </c:pt>
                <c:pt idx="1506">
                  <c:v>0.11567560098164301</c:v>
                </c:pt>
                <c:pt idx="1507">
                  <c:v>0.112356743672892</c:v>
                </c:pt>
                <c:pt idx="1508">
                  <c:v>0.10873713751507399</c:v>
                </c:pt>
                <c:pt idx="1509">
                  <c:v>0.104834466194957</c:v>
                </c:pt>
                <c:pt idx="1510">
                  <c:v>0.100672108235709</c:v>
                </c:pt>
                <c:pt idx="1511">
                  <c:v>9.6268598999244406E-2</c:v>
                </c:pt>
                <c:pt idx="1512">
                  <c:v>9.1635321922006296E-2</c:v>
                </c:pt>
                <c:pt idx="1513">
                  <c:v>8.6779659803829901E-2</c:v>
                </c:pt>
                <c:pt idx="1514">
                  <c:v>8.1710619113556607E-2</c:v>
                </c:pt>
                <c:pt idx="1515">
                  <c:v>7.6442328059324993E-2</c:v>
                </c:pt>
                <c:pt idx="1516">
                  <c:v>7.0989683929955E-2</c:v>
                </c:pt>
                <c:pt idx="1517">
                  <c:v>6.5359327222193106E-2</c:v>
                </c:pt>
                <c:pt idx="1518">
                  <c:v>5.9547854157312702E-2</c:v>
                </c:pt>
                <c:pt idx="1519">
                  <c:v>5.3551206223964497E-2</c:v>
                </c:pt>
                <c:pt idx="1520">
                  <c:v>4.7372745663390503E-2</c:v>
                </c:pt>
                <c:pt idx="1521">
                  <c:v>4.1019553894970001E-2</c:v>
                </c:pt>
                <c:pt idx="1522">
                  <c:v>3.4494154572519302E-2</c:v>
                </c:pt>
                <c:pt idx="1523">
                  <c:v>2.7794302487558299E-2</c:v>
                </c:pt>
                <c:pt idx="1524">
                  <c:v>2.0919855634697001E-2</c:v>
                </c:pt>
                <c:pt idx="1525">
                  <c:v>1.38779384092857E-2</c:v>
                </c:pt>
                <c:pt idx="1526">
                  <c:v>6.6851345604544404E-3</c:v>
                </c:pt>
                <c:pt idx="1527">
                  <c:v>-6.31152043019313E-4</c:v>
                </c:pt>
                <c:pt idx="1528">
                  <c:v>-8.0373648910560102E-3</c:v>
                </c:pt>
                <c:pt idx="1529">
                  <c:v>-1.55084015974891E-2</c:v>
                </c:pt>
                <c:pt idx="1530">
                  <c:v>-2.3040499709492301E-2</c:v>
                </c:pt>
                <c:pt idx="1531">
                  <c:v>-3.06469455012847E-2</c:v>
                </c:pt>
                <c:pt idx="1532">
                  <c:v>-3.8340640280174997E-2</c:v>
                </c:pt>
                <c:pt idx="1533">
                  <c:v>-4.6123450361686698E-2</c:v>
                </c:pt>
                <c:pt idx="1534">
                  <c:v>-5.3991732396836599E-2</c:v>
                </c:pt>
                <c:pt idx="1535">
                  <c:v>-6.1947457955827401E-2</c:v>
                </c:pt>
                <c:pt idx="1536">
                  <c:v>-7.0001911022861699E-2</c:v>
                </c:pt>
                <c:pt idx="1537">
                  <c:v>-7.8170041379396898E-2</c:v>
                </c:pt>
                <c:pt idx="1538">
                  <c:v>-8.6460566882391801E-2</c:v>
                </c:pt>
                <c:pt idx="1539">
                  <c:v>-9.4867829500662595E-2</c:v>
                </c:pt>
                <c:pt idx="1540">
                  <c:v>-0.103371645668346</c:v>
                </c:pt>
                <c:pt idx="1541">
                  <c:v>-0.11194672755521599</c:v>
                </c:pt>
                <c:pt idx="1542">
                  <c:v>-0.120573472189538</c:v>
                </c:pt>
                <c:pt idx="1543">
                  <c:v>-0.129240529784513</c:v>
                </c:pt>
                <c:pt idx="1544">
                  <c:v>-0.13794075114003401</c:v>
                </c:pt>
                <c:pt idx="1545">
                  <c:v>-0.14666853983063899</c:v>
                </c:pt>
                <c:pt idx="1546">
                  <c:v>-0.15541914141938101</c:v>
                </c:pt>
                <c:pt idx="1547">
                  <c:v>-0.16418530773464701</c:v>
                </c:pt>
                <c:pt idx="1548">
                  <c:v>-0.172954609269376</c:v>
                </c:pt>
                <c:pt idx="1549">
                  <c:v>-0.18171511628419099</c:v>
                </c:pt>
                <c:pt idx="1550">
                  <c:v>-0.190465211396805</c:v>
                </c:pt>
                <c:pt idx="1551">
                  <c:v>-0.199212974949667</c:v>
                </c:pt>
                <c:pt idx="1552">
                  <c:v>-0.20796248032725501</c:v>
                </c:pt>
                <c:pt idx="1553">
                  <c:v>-0.216703009361989</c:v>
                </c:pt>
                <c:pt idx="1554">
                  <c:v>-0.225414880330985</c:v>
                </c:pt>
                <c:pt idx="1555">
                  <c:v>-0.23408483760325799</c:v>
                </c:pt>
                <c:pt idx="1556">
                  <c:v>-0.242712066316039</c:v>
                </c:pt>
                <c:pt idx="1557">
                  <c:v>-0.25129690742607402</c:v>
                </c:pt>
                <c:pt idx="1558">
                  <c:v>-0.25982500956930699</c:v>
                </c:pt>
                <c:pt idx="1559">
                  <c:v>-0.268268174352494</c:v>
                </c:pt>
                <c:pt idx="1560">
                  <c:v>-0.27660754718432801</c:v>
                </c:pt>
                <c:pt idx="1561">
                  <c:v>-0.28485671709333399</c:v>
                </c:pt>
                <c:pt idx="1562">
                  <c:v>-0.29305383040502198</c:v>
                </c:pt>
                <c:pt idx="1563">
                  <c:v>-0.30122299926678597</c:v>
                </c:pt>
                <c:pt idx="1564">
                  <c:v>-0.30934486868927702</c:v>
                </c:pt>
                <c:pt idx="1565">
                  <c:v>-0.31737135915121101</c:v>
                </c:pt>
                <c:pt idx="1566">
                  <c:v>-0.32526846644193602</c:v>
                </c:pt>
                <c:pt idx="1567">
                  <c:v>-0.33303808693815001</c:v>
                </c:pt>
                <c:pt idx="1568">
                  <c:v>-0.34069778212879998</c:v>
                </c:pt>
                <c:pt idx="1569">
                  <c:v>-0.348248108112171</c:v>
                </c:pt>
                <c:pt idx="1570">
                  <c:v>-0.35566548602623199</c:v>
                </c:pt>
                <c:pt idx="1571">
                  <c:v>-0.36292213123192701</c:v>
                </c:pt>
                <c:pt idx="1572">
                  <c:v>-0.370004762870277</c:v>
                </c:pt>
                <c:pt idx="1573">
                  <c:v>-0.37691301817588702</c:v>
                </c:pt>
                <c:pt idx="1574">
                  <c:v>-0.38364594881743003</c:v>
                </c:pt>
                <c:pt idx="1575">
                  <c:v>-0.39019562470753499</c:v>
                </c:pt>
                <c:pt idx="1576">
                  <c:v>-0.39655371529746197</c:v>
                </c:pt>
                <c:pt idx="1577">
                  <c:v>-0.40271834918714999</c:v>
                </c:pt>
                <c:pt idx="1578">
                  <c:v>-0.408688007733716</c:v>
                </c:pt>
                <c:pt idx="1579">
                  <c:v>-0.414448299001974</c:v>
                </c:pt>
                <c:pt idx="1580">
                  <c:v>-0.41997116197871598</c:v>
                </c:pt>
                <c:pt idx="1581">
                  <c:v>-0.42523243331018601</c:v>
                </c:pt>
                <c:pt idx="1582">
                  <c:v>-0.43022853612966899</c:v>
                </c:pt>
                <c:pt idx="1583">
                  <c:v>-0.434972690196678</c:v>
                </c:pt>
                <c:pt idx="1584">
                  <c:v>-0.43947806405482698</c:v>
                </c:pt>
                <c:pt idx="1585">
                  <c:v>-0.443750257723736</c:v>
                </c:pt>
                <c:pt idx="1586">
                  <c:v>-0.44779375871854599</c:v>
                </c:pt>
                <c:pt idx="1587">
                  <c:v>-0.45161673064617103</c:v>
                </c:pt>
                <c:pt idx="1588">
                  <c:v>-0.45522499777326197</c:v>
                </c:pt>
                <c:pt idx="1589">
                  <c:v>-0.45861558296094601</c:v>
                </c:pt>
                <c:pt idx="1590">
                  <c:v>-0.461780936061018</c:v>
                </c:pt>
                <c:pt idx="1591">
                  <c:v>-0.464719838227791</c:v>
                </c:pt>
                <c:pt idx="1592">
                  <c:v>-0.46744347669296399</c:v>
                </c:pt>
                <c:pt idx="1593">
                  <c:v>-0.46997162819149502</c:v>
                </c:pt>
                <c:pt idx="1594">
                  <c:v>-0.47232147685669601</c:v>
                </c:pt>
                <c:pt idx="1595">
                  <c:v>-0.47449579081340298</c:v>
                </c:pt>
                <c:pt idx="1596">
                  <c:v>-0.476479485426065</c:v>
                </c:pt>
                <c:pt idx="1597">
                  <c:v>-0.47824917220412</c:v>
                </c:pt>
                <c:pt idx="1598">
                  <c:v>-0.47978803328216102</c:v>
                </c:pt>
                <c:pt idx="1599">
                  <c:v>-0.48109246720280502</c:v>
                </c:pt>
                <c:pt idx="1600">
                  <c:v>-0.48216645955862902</c:v>
                </c:pt>
                <c:pt idx="1601">
                  <c:v>-0.48301172491720101</c:v>
                </c:pt>
                <c:pt idx="1602">
                  <c:v>-0.483621987030181</c:v>
                </c:pt>
                <c:pt idx="1603">
                  <c:v>-0.48398350434535697</c:v>
                </c:pt>
                <c:pt idx="1604">
                  <c:v>-0.48408082554248</c:v>
                </c:pt>
                <c:pt idx="1605">
                  <c:v>-0.48390451041952698</c:v>
                </c:pt>
                <c:pt idx="1606">
                  <c:v>-0.48345410109685799</c:v>
                </c:pt>
                <c:pt idx="1607">
                  <c:v>-0.48273289686392901</c:v>
                </c:pt>
                <c:pt idx="1608">
                  <c:v>-0.48174166460699203</c:v>
                </c:pt>
                <c:pt idx="1609">
                  <c:v>-0.48047955686650301</c:v>
                </c:pt>
                <c:pt idx="1610">
                  <c:v>-0.47894876412506099</c:v>
                </c:pt>
                <c:pt idx="1611">
                  <c:v>-0.47715339741346202</c:v>
                </c:pt>
                <c:pt idx="1612">
                  <c:v>-0.475094577526749</c:v>
                </c:pt>
                <c:pt idx="1613">
                  <c:v>-0.47277216358941299</c:v>
                </c:pt>
                <c:pt idx="1614">
                  <c:v>-0.470192684924923</c:v>
                </c:pt>
                <c:pt idx="1615">
                  <c:v>-0.46737032604047701</c:v>
                </c:pt>
                <c:pt idx="1616">
                  <c:v>-0.464316167164396</c:v>
                </c:pt>
                <c:pt idx="1617">
                  <c:v>-0.46102907895687101</c:v>
                </c:pt>
                <c:pt idx="1618">
                  <c:v>-0.45750083077533499</c:v>
                </c:pt>
                <c:pt idx="1619">
                  <c:v>-0.45372951887478102</c:v>
                </c:pt>
                <c:pt idx="1620">
                  <c:v>-0.44972563564146101</c:v>
                </c:pt>
                <c:pt idx="1621">
                  <c:v>-0.44550532210860699</c:v>
                </c:pt>
                <c:pt idx="1622">
                  <c:v>-0.44107901952827699</c:v>
                </c:pt>
                <c:pt idx="1623">
                  <c:v>-0.43644571516825698</c:v>
                </c:pt>
                <c:pt idx="1624">
                  <c:v>-0.431595540378512</c:v>
                </c:pt>
                <c:pt idx="1625">
                  <c:v>-0.42651766847956202</c:v>
                </c:pt>
                <c:pt idx="1626">
                  <c:v>-0.42120818621117001</c:v>
                </c:pt>
                <c:pt idx="1627">
                  <c:v>-0.41567386827158298</c:v>
                </c:pt>
                <c:pt idx="1628">
                  <c:v>-0.409929832044923</c:v>
                </c:pt>
                <c:pt idx="1629">
                  <c:v>-0.40399279710811198</c:v>
                </c:pt>
                <c:pt idx="1630">
                  <c:v>-0.39787486113507498</c:v>
                </c:pt>
                <c:pt idx="1631">
                  <c:v>-0.39158220961865298</c:v>
                </c:pt>
                <c:pt idx="1632">
                  <c:v>-0.38511698658958599</c:v>
                </c:pt>
                <c:pt idx="1633">
                  <c:v>-0.37847684254278502</c:v>
                </c:pt>
                <c:pt idx="1634">
                  <c:v>-0.37165311840269599</c:v>
                </c:pt>
                <c:pt idx="1635">
                  <c:v>-0.36463684748078901</c:v>
                </c:pt>
                <c:pt idx="1636">
                  <c:v>-0.35743337909140699</c:v>
                </c:pt>
                <c:pt idx="1637">
                  <c:v>-0.35006849859426398</c:v>
                </c:pt>
                <c:pt idx="1638">
                  <c:v>-0.34257199252751003</c:v>
                </c:pt>
                <c:pt idx="1639">
                  <c:v>-0.33495542414965201</c:v>
                </c:pt>
                <c:pt idx="1640">
                  <c:v>-0.32721424036038199</c:v>
                </c:pt>
                <c:pt idx="1641">
                  <c:v>-0.319351667999696</c:v>
                </c:pt>
                <c:pt idx="1642">
                  <c:v>-0.311388188006338</c:v>
                </c:pt>
                <c:pt idx="1643">
                  <c:v>-0.303341237217154</c:v>
                </c:pt>
                <c:pt idx="1644">
                  <c:v>-0.29520785053093701</c:v>
                </c:pt>
                <c:pt idx="1645">
                  <c:v>-0.28698051984570999</c:v>
                </c:pt>
                <c:pt idx="1646">
                  <c:v>-0.278673218725011</c:v>
                </c:pt>
                <c:pt idx="1647">
                  <c:v>-0.27031541842482698</c:v>
                </c:pt>
                <c:pt idx="1648">
                  <c:v>-0.26192126100784702</c:v>
                </c:pt>
                <c:pt idx="1649">
                  <c:v>-0.253482604576594</c:v>
                </c:pt>
                <c:pt idx="1650">
                  <c:v>-0.24499947460003699</c:v>
                </c:pt>
                <c:pt idx="1651">
                  <c:v>-0.23650225485113499</c:v>
                </c:pt>
                <c:pt idx="1652">
                  <c:v>-0.22802843323803501</c:v>
                </c:pt>
                <c:pt idx="1653">
                  <c:v>-0.21958235297343601</c:v>
                </c:pt>
                <c:pt idx="1654">
                  <c:v>-0.21113277469340999</c:v>
                </c:pt>
                <c:pt idx="1655">
                  <c:v>-0.20265354158028101</c:v>
                </c:pt>
                <c:pt idx="1656">
                  <c:v>-0.19415864828139201</c:v>
                </c:pt>
                <c:pt idx="1657">
                  <c:v>-0.18569424650126701</c:v>
                </c:pt>
                <c:pt idx="1658">
                  <c:v>-0.177303705589754</c:v>
                </c:pt>
                <c:pt idx="1659">
                  <c:v>-0.16900601845341701</c:v>
                </c:pt>
                <c:pt idx="1660">
                  <c:v>-0.16080176593401799</c:v>
                </c:pt>
                <c:pt idx="1661">
                  <c:v>-0.15268797499494299</c:v>
                </c:pt>
                <c:pt idx="1662">
                  <c:v>-0.144662139024924</c:v>
                </c:pt>
                <c:pt idx="1663">
                  <c:v>-0.13671773564103301</c:v>
                </c:pt>
                <c:pt idx="1664">
                  <c:v>-0.128844138931521</c:v>
                </c:pt>
                <c:pt idx="1665">
                  <c:v>-0.121033524660182</c:v>
                </c:pt>
                <c:pt idx="1666">
                  <c:v>-0.113286715207974</c:v>
                </c:pt>
                <c:pt idx="1667">
                  <c:v>-0.105613031529151</c:v>
                </c:pt>
                <c:pt idx="1668">
                  <c:v>-9.80264037225312E-2</c:v>
                </c:pt>
                <c:pt idx="1669">
                  <c:v>-9.0538865413354805E-2</c:v>
                </c:pt>
                <c:pt idx="1670">
                  <c:v>-8.3150824286675501E-2</c:v>
                </c:pt>
                <c:pt idx="1671">
                  <c:v>-7.5845633055284897E-2</c:v>
                </c:pt>
                <c:pt idx="1672">
                  <c:v>-6.8600549156593998E-2</c:v>
                </c:pt>
                <c:pt idx="1673">
                  <c:v>-6.1410355968103403E-2</c:v>
                </c:pt>
                <c:pt idx="1674">
                  <c:v>-5.4299445469316802E-2</c:v>
                </c:pt>
                <c:pt idx="1675">
                  <c:v>-4.7306615452965703E-2</c:v>
                </c:pt>
                <c:pt idx="1676">
                  <c:v>-4.04583881909686E-2</c:v>
                </c:pt>
                <c:pt idx="1677">
                  <c:v>-3.3759173584830403E-2</c:v>
                </c:pt>
                <c:pt idx="1678">
                  <c:v>-2.7202561055217001E-2</c:v>
                </c:pt>
                <c:pt idx="1679">
                  <c:v>-2.0783997522920601E-2</c:v>
                </c:pt>
                <c:pt idx="1680">
                  <c:v>-1.45024736376799E-2</c:v>
                </c:pt>
                <c:pt idx="1681">
                  <c:v>-8.3581191491033796E-3</c:v>
                </c:pt>
                <c:pt idx="1682">
                  <c:v>-2.3514898215938398E-3</c:v>
                </c:pt>
                <c:pt idx="1683">
                  <c:v>3.5210122759073898E-3</c:v>
                </c:pt>
                <c:pt idx="1684">
                  <c:v>9.2743712650124304E-3</c:v>
                </c:pt>
                <c:pt idx="1685">
                  <c:v>1.4930858322935401E-2</c:v>
                </c:pt>
                <c:pt idx="1686">
                  <c:v>2.0503263614981001E-2</c:v>
                </c:pt>
                <c:pt idx="1687">
                  <c:v>2.5987947233134901E-2</c:v>
                </c:pt>
                <c:pt idx="1688">
                  <c:v>3.1380819150313301E-2</c:v>
                </c:pt>
                <c:pt idx="1689">
                  <c:v>3.6692866121501001E-2</c:v>
                </c:pt>
                <c:pt idx="1690">
                  <c:v>4.1937654228980902E-2</c:v>
                </c:pt>
                <c:pt idx="1691">
                  <c:v>4.7105770694101899E-2</c:v>
                </c:pt>
                <c:pt idx="1692">
                  <c:v>5.2164557121431497E-2</c:v>
                </c:pt>
                <c:pt idx="1693">
                  <c:v>5.7083964503038799E-2</c:v>
                </c:pt>
                <c:pt idx="1694">
                  <c:v>6.1849345858712899E-2</c:v>
                </c:pt>
                <c:pt idx="1695">
                  <c:v>6.6446293914969798E-2</c:v>
                </c:pt>
                <c:pt idx="1696">
                  <c:v>7.0851063028768604E-2</c:v>
                </c:pt>
                <c:pt idx="1697">
                  <c:v>7.5048095061533093E-2</c:v>
                </c:pt>
                <c:pt idx="1698">
                  <c:v>7.9042303923705801E-2</c:v>
                </c:pt>
                <c:pt idx="1699">
                  <c:v>8.2836300085320794E-2</c:v>
                </c:pt>
                <c:pt idx="1700">
                  <c:v>8.6406137757894103E-2</c:v>
                </c:pt>
                <c:pt idx="1701">
                  <c:v>8.9724335331890406E-2</c:v>
                </c:pt>
                <c:pt idx="1702">
                  <c:v>9.28064233220319E-2</c:v>
                </c:pt>
                <c:pt idx="1703">
                  <c:v>9.5709517102680094E-2</c:v>
                </c:pt>
                <c:pt idx="1704">
                  <c:v>9.84747292151886E-2</c:v>
                </c:pt>
                <c:pt idx="1705">
                  <c:v>0.101088023449895</c:v>
                </c:pt>
                <c:pt idx="1706">
                  <c:v>0.103506485705347</c:v>
                </c:pt>
                <c:pt idx="1707">
                  <c:v>0.10570282427585501</c:v>
                </c:pt>
                <c:pt idx="1708">
                  <c:v>0.107667264687566</c:v>
                </c:pt>
                <c:pt idx="1709">
                  <c:v>0.10938422254747</c:v>
                </c:pt>
                <c:pt idx="1710">
                  <c:v>0.11083705915516701</c:v>
                </c:pt>
                <c:pt idx="1711">
                  <c:v>0.11203430297341301</c:v>
                </c:pt>
                <c:pt idx="1712">
                  <c:v>0.113004499182511</c:v>
                </c:pt>
                <c:pt idx="1713">
                  <c:v>0.113755096479525</c:v>
                </c:pt>
                <c:pt idx="1714">
                  <c:v>0.11425327685707</c:v>
                </c:pt>
                <c:pt idx="1715">
                  <c:v>0.114460559963248</c:v>
                </c:pt>
                <c:pt idx="1716">
                  <c:v>0.114378206372685</c:v>
                </c:pt>
                <c:pt idx="1717">
                  <c:v>0.11404685373711999</c:v>
                </c:pt>
                <c:pt idx="1718">
                  <c:v>0.113503063645751</c:v>
                </c:pt>
                <c:pt idx="1719">
                  <c:v>0.112742106254156</c:v>
                </c:pt>
                <c:pt idx="1720">
                  <c:v>0.11172234557581701</c:v>
                </c:pt>
                <c:pt idx="1721">
                  <c:v>0.110402740775569</c:v>
                </c:pt>
                <c:pt idx="1722">
                  <c:v>0.108777404554552</c:v>
                </c:pt>
                <c:pt idx="1723">
                  <c:v>0.106874982778114</c:v>
                </c:pt>
                <c:pt idx="1724">
                  <c:v>0.104722825514603</c:v>
                </c:pt>
                <c:pt idx="1725">
                  <c:v>0.10231363795757201</c:v>
                </c:pt>
                <c:pt idx="1726">
                  <c:v>9.9612720964507295E-2</c:v>
                </c:pt>
                <c:pt idx="1727">
                  <c:v>9.6597320076468193E-2</c:v>
                </c:pt>
                <c:pt idx="1728">
                  <c:v>9.3280183354429794E-2</c:v>
                </c:pt>
                <c:pt idx="1729">
                  <c:v>8.9690834195076605E-2</c:v>
                </c:pt>
                <c:pt idx="1730">
                  <c:v>8.5841460102991193E-2</c:v>
                </c:pt>
                <c:pt idx="1731">
                  <c:v>8.1719279333964098E-2</c:v>
                </c:pt>
                <c:pt idx="1732">
                  <c:v>7.7310678526679597E-2</c:v>
                </c:pt>
                <c:pt idx="1733">
                  <c:v>7.2627582599193996E-2</c:v>
                </c:pt>
                <c:pt idx="1734">
                  <c:v>6.7710204113682101E-2</c:v>
                </c:pt>
                <c:pt idx="1735">
                  <c:v>6.2605059229348101E-2</c:v>
                </c:pt>
                <c:pt idx="1736">
                  <c:v>5.7335990876403002E-2</c:v>
                </c:pt>
                <c:pt idx="1737">
                  <c:v>5.18916737056032E-2</c:v>
                </c:pt>
                <c:pt idx="1738">
                  <c:v>4.6242671537787799E-2</c:v>
                </c:pt>
                <c:pt idx="1739">
                  <c:v>4.0373819966657398E-2</c:v>
                </c:pt>
                <c:pt idx="1740">
                  <c:v>3.4298870862505298E-2</c:v>
                </c:pt>
                <c:pt idx="1741">
                  <c:v>2.8042135231861401E-2</c:v>
                </c:pt>
                <c:pt idx="1742">
                  <c:v>2.1612564458895801E-2</c:v>
                </c:pt>
                <c:pt idx="1743">
                  <c:v>1.50054496351256E-2</c:v>
                </c:pt>
                <c:pt idx="1744">
                  <c:v>8.2297393940294807E-3</c:v>
                </c:pt>
                <c:pt idx="1745">
                  <c:v>1.32271874292577E-3</c:v>
                </c:pt>
                <c:pt idx="1746">
                  <c:v>-5.6722319581370504E-3</c:v>
                </c:pt>
                <c:pt idx="1747">
                  <c:v>-1.2742222200483299E-2</c:v>
                </c:pt>
                <c:pt idx="1748">
                  <c:v>-1.9913026945408301E-2</c:v>
                </c:pt>
                <c:pt idx="1749">
                  <c:v>-2.7217614445037199E-2</c:v>
                </c:pt>
                <c:pt idx="1750">
                  <c:v>-3.4658785941787E-2</c:v>
                </c:pt>
                <c:pt idx="1751">
                  <c:v>-4.2204592881701801E-2</c:v>
                </c:pt>
                <c:pt idx="1752">
                  <c:v>-4.9816923586680099E-2</c:v>
                </c:pt>
                <c:pt idx="1753">
                  <c:v>-5.7478554869915197E-2</c:v>
                </c:pt>
                <c:pt idx="1754">
                  <c:v>-6.5192036543899198E-2</c:v>
                </c:pt>
                <c:pt idx="1755">
                  <c:v>-7.2960192748184396E-2</c:v>
                </c:pt>
                <c:pt idx="1756">
                  <c:v>-8.07755384369402E-2</c:v>
                </c:pt>
                <c:pt idx="1757">
                  <c:v>-8.8627699665486795E-2</c:v>
                </c:pt>
                <c:pt idx="1758">
                  <c:v>-9.65135209378295E-2</c:v>
                </c:pt>
                <c:pt idx="1759">
                  <c:v>-0.104435053294629</c:v>
                </c:pt>
                <c:pt idx="1760">
                  <c:v>-0.112388970266354</c:v>
                </c:pt>
                <c:pt idx="1761">
                  <c:v>-0.120360538767421</c:v>
                </c:pt>
                <c:pt idx="1762">
                  <c:v>-0.12832830779433299</c:v>
                </c:pt>
                <c:pt idx="1763">
                  <c:v>-0.13627245866503701</c:v>
                </c:pt>
                <c:pt idx="1764">
                  <c:v>-0.14417586195575299</c:v>
                </c:pt>
                <c:pt idx="1765">
                  <c:v>-0.15201556761433799</c:v>
                </c:pt>
                <c:pt idx="1766">
                  <c:v>-0.159757951950253</c:v>
                </c:pt>
                <c:pt idx="1767">
                  <c:v>-0.16737258620836201</c:v>
                </c:pt>
                <c:pt idx="1768">
                  <c:v>-0.17485599208161801</c:v>
                </c:pt>
                <c:pt idx="1769">
                  <c:v>-0.18223331708204399</c:v>
                </c:pt>
                <c:pt idx="1770">
                  <c:v>-0.18952364589432599</c:v>
                </c:pt>
                <c:pt idx="1771">
                  <c:v>-0.19670269256341999</c:v>
                </c:pt>
                <c:pt idx="1772">
                  <c:v>-0.20371002985289999</c:v>
                </c:pt>
                <c:pt idx="1773">
                  <c:v>-0.21049722147464001</c:v>
                </c:pt>
                <c:pt idx="1774">
                  <c:v>-0.217061002291462</c:v>
                </c:pt>
                <c:pt idx="1775">
                  <c:v>-0.223424749707618</c:v>
                </c:pt>
                <c:pt idx="1776">
                  <c:v>-0.22959789660261201</c:v>
                </c:pt>
                <c:pt idx="1777">
                  <c:v>-0.235565533681866</c:v>
                </c:pt>
                <c:pt idx="1778">
                  <c:v>-0.24131196455196899</c:v>
                </c:pt>
                <c:pt idx="1779">
                  <c:v>-0.24683760196256799</c:v>
                </c:pt>
                <c:pt idx="1780">
                  <c:v>-0.25214751097126098</c:v>
                </c:pt>
                <c:pt idx="1781">
                  <c:v>-0.25723666631075598</c:v>
                </c:pt>
                <c:pt idx="1782">
                  <c:v>-0.26209975082485099</c:v>
                </c:pt>
                <c:pt idx="1783">
                  <c:v>-0.26675263685022299</c:v>
                </c:pt>
                <c:pt idx="1784">
                  <c:v>-0.27123201354106502</c:v>
                </c:pt>
                <c:pt idx="1785">
                  <c:v>-0.27556768153815703</c:v>
                </c:pt>
                <c:pt idx="1786">
                  <c:v>-0.27975704376209998</c:v>
                </c:pt>
                <c:pt idx="1787">
                  <c:v>-0.28376802259754502</c:v>
                </c:pt>
                <c:pt idx="1788">
                  <c:v>-0.28756344450886701</c:v>
                </c:pt>
                <c:pt idx="1789">
                  <c:v>-0.29112176265644102</c:v>
                </c:pt>
                <c:pt idx="1790">
                  <c:v>-0.294442185445073</c:v>
                </c:pt>
                <c:pt idx="1791">
                  <c:v>-0.29754123611083499</c:v>
                </c:pt>
                <c:pt idx="1792">
                  <c:v>-0.30044846057911601</c:v>
                </c:pt>
                <c:pt idx="1793">
                  <c:v>-0.30319821276393899</c:v>
                </c:pt>
                <c:pt idx="1794">
                  <c:v>-0.30581597784200598</c:v>
                </c:pt>
                <c:pt idx="1795">
                  <c:v>-0.30831079601709099</c:v>
                </c:pt>
                <c:pt idx="1796">
                  <c:v>-0.31068411100242999</c:v>
                </c:pt>
                <c:pt idx="1797">
                  <c:v>-0.31294433878531402</c:v>
                </c:pt>
                <c:pt idx="1798">
                  <c:v>-0.31510441986265397</c:v>
                </c:pt>
                <c:pt idx="1799">
                  <c:v>-0.31716184444469803</c:v>
                </c:pt>
                <c:pt idx="1800">
                  <c:v>-0.31908928283230897</c:v>
                </c:pt>
                <c:pt idx="1801">
                  <c:v>-0.32085347581006601</c:v>
                </c:pt>
                <c:pt idx="1802">
                  <c:v>-0.32244004965554701</c:v>
                </c:pt>
                <c:pt idx="1803">
                  <c:v>-0.32385205255523403</c:v>
                </c:pt>
                <c:pt idx="1804">
                  <c:v>-0.32508923400183398</c:v>
                </c:pt>
                <c:pt idx="1805">
                  <c:v>-0.32614413851454499</c:v>
                </c:pt>
                <c:pt idx="1806">
                  <c:v>-0.327021686060185</c:v>
                </c:pt>
                <c:pt idx="1807">
                  <c:v>-0.32774699384614198</c:v>
                </c:pt>
                <c:pt idx="1808">
                  <c:v>-0.32834204325741101</c:v>
                </c:pt>
                <c:pt idx="1809">
                  <c:v>-0.32880300173978699</c:v>
                </c:pt>
                <c:pt idx="1810">
                  <c:v>-0.32911253533636903</c:v>
                </c:pt>
                <c:pt idx="1811">
                  <c:v>-0.32926767766479298</c:v>
                </c:pt>
                <c:pt idx="1812">
                  <c:v>-0.32928044963062902</c:v>
                </c:pt>
                <c:pt idx="1813">
                  <c:v>-0.32915437927351798</c:v>
                </c:pt>
                <c:pt idx="1814">
                  <c:v>-0.32887901453798801</c:v>
                </c:pt>
                <c:pt idx="1815">
                  <c:v>-0.32845181276867502</c:v>
                </c:pt>
                <c:pt idx="1816">
                  <c:v>-0.32788833589470501</c:v>
                </c:pt>
                <c:pt idx="1817">
                  <c:v>-0.32720105658760701</c:v>
                </c:pt>
                <c:pt idx="1818">
                  <c:v>-0.326380864264812</c:v>
                </c:pt>
                <c:pt idx="1819">
                  <c:v>-0.32541296938160702</c:v>
                </c:pt>
                <c:pt idx="1820">
                  <c:v>-0.32430359310917001</c:v>
                </c:pt>
                <c:pt idx="1821">
                  <c:v>-0.32307732316647803</c:v>
                </c:pt>
                <c:pt idx="1822">
                  <c:v>-0.32175143331150102</c:v>
                </c:pt>
                <c:pt idx="1823">
                  <c:v>-0.32032405083876703</c:v>
                </c:pt>
                <c:pt idx="1824">
                  <c:v>-0.31878339908229197</c:v>
                </c:pt>
                <c:pt idx="1825">
                  <c:v>-0.31711450306038702</c:v>
                </c:pt>
                <c:pt idx="1826">
                  <c:v>-0.31529824216938201</c:v>
                </c:pt>
                <c:pt idx="1827">
                  <c:v>-0.31332245565182898</c:v>
                </c:pt>
                <c:pt idx="1828">
                  <c:v>-0.31120371240003603</c:v>
                </c:pt>
                <c:pt idx="1829">
                  <c:v>-0.30898755696727698</c:v>
                </c:pt>
                <c:pt idx="1830">
                  <c:v>-0.30671537710903601</c:v>
                </c:pt>
                <c:pt idx="1831">
                  <c:v>-0.30439464310714798</c:v>
                </c:pt>
                <c:pt idx="1832">
                  <c:v>-0.30201074512876303</c:v>
                </c:pt>
                <c:pt idx="1833">
                  <c:v>-0.29956611502546898</c:v>
                </c:pt>
                <c:pt idx="1834">
                  <c:v>-0.29709696635175498</c:v>
                </c:pt>
                <c:pt idx="1835">
                  <c:v>-0.29464556158656202</c:v>
                </c:pt>
                <c:pt idx="1836">
                  <c:v>-0.292218431815429</c:v>
                </c:pt>
                <c:pt idx="1837">
                  <c:v>-0.28977647857176098</c:v>
                </c:pt>
                <c:pt idx="1838">
                  <c:v>-0.28726798917006502</c:v>
                </c:pt>
                <c:pt idx="1839">
                  <c:v>-0.28467233825489802</c:v>
                </c:pt>
                <c:pt idx="1840">
                  <c:v>-0.28201366468071598</c:v>
                </c:pt>
                <c:pt idx="1841">
                  <c:v>-0.279335470532318</c:v>
                </c:pt>
                <c:pt idx="1842">
                  <c:v>-0.276663354097542</c:v>
                </c:pt>
                <c:pt idx="1843">
                  <c:v>-0.27398838623789001</c:v>
                </c:pt>
                <c:pt idx="1844">
                  <c:v>-0.27127990946233599</c:v>
                </c:pt>
                <c:pt idx="1845">
                  <c:v>-0.26851303902083801</c:v>
                </c:pt>
                <c:pt idx="1846">
                  <c:v>-0.265688657728753</c:v>
                </c:pt>
                <c:pt idx="1847">
                  <c:v>-0.26283044583266602</c:v>
                </c:pt>
                <c:pt idx="1848">
                  <c:v>-0.25996054448780997</c:v>
                </c:pt>
                <c:pt idx="1849">
                  <c:v>-0.25707749997981899</c:v>
                </c:pt>
                <c:pt idx="1850">
                  <c:v>-0.25416172882154697</c:v>
                </c:pt>
                <c:pt idx="1851">
                  <c:v>-0.25120135443249397</c:v>
                </c:pt>
                <c:pt idx="1852">
                  <c:v>-0.24820353357526201</c:v>
                </c:pt>
                <c:pt idx="1853">
                  <c:v>-0.24517816153140101</c:v>
                </c:pt>
                <c:pt idx="1854">
                  <c:v>-0.242123452851295</c:v>
                </c:pt>
                <c:pt idx="1855">
                  <c:v>-0.23903747582142601</c:v>
                </c:pt>
                <c:pt idx="1856">
                  <c:v>-0.23593253954520199</c:v>
                </c:pt>
                <c:pt idx="1857">
                  <c:v>-0.232821530612909</c:v>
                </c:pt>
                <c:pt idx="1858">
                  <c:v>-0.22969503726823901</c:v>
                </c:pt>
                <c:pt idx="1859">
                  <c:v>-0.22653069250923999</c:v>
                </c:pt>
                <c:pt idx="1860">
                  <c:v>-0.22332685185208501</c:v>
                </c:pt>
                <c:pt idx="1861">
                  <c:v>-0.22011083712002599</c:v>
                </c:pt>
                <c:pt idx="1862">
                  <c:v>-0.21690977833811101</c:v>
                </c:pt>
                <c:pt idx="1863">
                  <c:v>-0.213728754356625</c:v>
                </c:pt>
                <c:pt idx="1864">
                  <c:v>-0.210564494778188</c:v>
                </c:pt>
                <c:pt idx="1865">
                  <c:v>-0.20742558726862401</c:v>
                </c:pt>
                <c:pt idx="1866">
                  <c:v>-0.204327051448601</c:v>
                </c:pt>
                <c:pt idx="1867">
                  <c:v>-0.20127490557588501</c:v>
                </c:pt>
                <c:pt idx="1868">
                  <c:v>-0.19826907076022299</c:v>
                </c:pt>
                <c:pt idx="1869">
                  <c:v>-0.19531621322976001</c:v>
                </c:pt>
                <c:pt idx="1870">
                  <c:v>-0.19242893739955899</c:v>
                </c:pt>
                <c:pt idx="1871">
                  <c:v>-0.189616309444812</c:v>
                </c:pt>
                <c:pt idx="1872">
                  <c:v>-0.186884088573434</c:v>
                </c:pt>
                <c:pt idx="1873">
                  <c:v>-0.184240395356497</c:v>
                </c:pt>
                <c:pt idx="1874">
                  <c:v>-0.181692410302501</c:v>
                </c:pt>
                <c:pt idx="1875">
                  <c:v>-0.17924228141972301</c:v>
                </c:pt>
                <c:pt idx="1876">
                  <c:v>-0.176896771671544</c:v>
                </c:pt>
                <c:pt idx="1877">
                  <c:v>-0.17467778217469401</c:v>
                </c:pt>
                <c:pt idx="1878">
                  <c:v>-0.172611627496534</c:v>
                </c:pt>
                <c:pt idx="1879">
                  <c:v>-0.170708057387464</c:v>
                </c:pt>
                <c:pt idx="1880">
                  <c:v>-0.168959930621529</c:v>
                </c:pt>
                <c:pt idx="1881">
                  <c:v>-0.167363144582651</c:v>
                </c:pt>
                <c:pt idx="1882">
                  <c:v>-0.16592474664040899</c:v>
                </c:pt>
                <c:pt idx="1883">
                  <c:v>-0.16464850331387901</c:v>
                </c:pt>
                <c:pt idx="1884">
                  <c:v>-0.16352530096671</c:v>
                </c:pt>
                <c:pt idx="1885">
                  <c:v>-0.16254739641010801</c:v>
                </c:pt>
                <c:pt idx="1886">
                  <c:v>-0.161725443825666</c:v>
                </c:pt>
                <c:pt idx="1887">
                  <c:v>-0.16108098618028799</c:v>
                </c:pt>
                <c:pt idx="1888">
                  <c:v>-0.160622210666542</c:v>
                </c:pt>
                <c:pt idx="1889">
                  <c:v>-0.16033341042887</c:v>
                </c:pt>
                <c:pt idx="1890">
                  <c:v>-0.16018934146356001</c:v>
                </c:pt>
                <c:pt idx="1891">
                  <c:v>-0.160177025005212</c:v>
                </c:pt>
                <c:pt idx="1892">
                  <c:v>-0.160304302834476</c:v>
                </c:pt>
                <c:pt idx="1893">
                  <c:v>-0.160591474623512</c:v>
                </c:pt>
                <c:pt idx="1894">
                  <c:v>-0.16105482624017001</c:v>
                </c:pt>
                <c:pt idx="1895">
                  <c:v>-0.161692971126847</c:v>
                </c:pt>
                <c:pt idx="1896">
                  <c:v>-0.16248501045317301</c:v>
                </c:pt>
                <c:pt idx="1897">
                  <c:v>-0.163404111843475</c:v>
                </c:pt>
                <c:pt idx="1898">
                  <c:v>-0.16443802264386301</c:v>
                </c:pt>
                <c:pt idx="1899">
                  <c:v>-0.16559728592244199</c:v>
                </c:pt>
                <c:pt idx="1900">
                  <c:v>-0.166899549200168</c:v>
                </c:pt>
                <c:pt idx="1901">
                  <c:v>-0.16834390440677799</c:v>
                </c:pt>
                <c:pt idx="1902">
                  <c:v>-0.16990392628096301</c:v>
                </c:pt>
                <c:pt idx="1903">
                  <c:v>-0.171549088867639</c:v>
                </c:pt>
                <c:pt idx="1904">
                  <c:v>-0.17327085910120499</c:v>
                </c:pt>
                <c:pt idx="1905">
                  <c:v>-0.17508535758478999</c:v>
                </c:pt>
                <c:pt idx="1906">
                  <c:v>-0.17701508836402299</c:v>
                </c:pt>
                <c:pt idx="1907">
                  <c:v>-0.17907472368924601</c:v>
                </c:pt>
                <c:pt idx="1908">
                  <c:v>-0.18127235972422701</c:v>
                </c:pt>
                <c:pt idx="1909">
                  <c:v>-0.18361458653816901</c:v>
                </c:pt>
                <c:pt idx="1910">
                  <c:v>-0.186105197670107</c:v>
                </c:pt>
                <c:pt idx="1911">
                  <c:v>-0.18874269463561599</c:v>
                </c:pt>
                <c:pt idx="1912">
                  <c:v>-0.19152176166823601</c:v>
                </c:pt>
                <c:pt idx="1913">
                  <c:v>-0.194433521406917</c:v>
                </c:pt>
                <c:pt idx="1914">
                  <c:v>-0.19746237720680401</c:v>
                </c:pt>
                <c:pt idx="1915">
                  <c:v>-0.20058797977418999</c:v>
                </c:pt>
                <c:pt idx="1916">
                  <c:v>-0.203795606588172</c:v>
                </c:pt>
                <c:pt idx="1917">
                  <c:v>-0.207082867322158</c:v>
                </c:pt>
                <c:pt idx="1918">
                  <c:v>-0.21045221930466301</c:v>
                </c:pt>
                <c:pt idx="1919">
                  <c:v>-0.21389776140519901</c:v>
                </c:pt>
                <c:pt idx="1920">
                  <c:v>-0.21740334021014601</c:v>
                </c:pt>
                <c:pt idx="1921">
                  <c:v>-0.220955341396712</c:v>
                </c:pt>
                <c:pt idx="1922">
                  <c:v>-0.22455583844266899</c:v>
                </c:pt>
                <c:pt idx="1923">
                  <c:v>-0.22822005024759501</c:v>
                </c:pt>
                <c:pt idx="1924">
                  <c:v>-0.23195755859828299</c:v>
                </c:pt>
                <c:pt idx="1925">
                  <c:v>-0.235754671242036</c:v>
                </c:pt>
                <c:pt idx="1926">
                  <c:v>-0.239576604991803</c:v>
                </c:pt>
                <c:pt idx="1927">
                  <c:v>-0.24338650390490199</c:v>
                </c:pt>
                <c:pt idx="1928">
                  <c:v>-0.24715867781613099</c:v>
                </c:pt>
                <c:pt idx="1929">
                  <c:v>-0.25087540183648099</c:v>
                </c:pt>
                <c:pt idx="1930">
                  <c:v>-0.25452300582630799</c:v>
                </c:pt>
                <c:pt idx="1931">
                  <c:v>-0.25810026938368702</c:v>
                </c:pt>
                <c:pt idx="1932">
                  <c:v>-0.26162245006513901</c:v>
                </c:pt>
                <c:pt idx="1933">
                  <c:v>-0.26510291028023902</c:v>
                </c:pt>
                <c:pt idx="1934">
                  <c:v>-0.268530739756278</c:v>
                </c:pt>
                <c:pt idx="1935">
                  <c:v>-0.27187519164700202</c:v>
                </c:pt>
                <c:pt idx="1936">
                  <c:v>-0.27510950870970402</c:v>
                </c:pt>
                <c:pt idx="1937">
                  <c:v>-0.27821980887245401</c:v>
                </c:pt>
                <c:pt idx="1938">
                  <c:v>-0.28119471545193703</c:v>
                </c:pt>
                <c:pt idx="1939">
                  <c:v>-0.28402294280719198</c:v>
                </c:pt>
                <c:pt idx="1940">
                  <c:v>-0.28670238906106399</c:v>
                </c:pt>
                <c:pt idx="1941">
                  <c:v>-0.28923459663407503</c:v>
                </c:pt>
                <c:pt idx="1942">
                  <c:v>-0.29160473338688597</c:v>
                </c:pt>
                <c:pt idx="1943">
                  <c:v>-0.29378298278909198</c:v>
                </c:pt>
                <c:pt idx="1944">
                  <c:v>-0.29575425026813101</c:v>
                </c:pt>
                <c:pt idx="1945">
                  <c:v>-0.29753268573956698</c:v>
                </c:pt>
                <c:pt idx="1946">
                  <c:v>-0.29913794213924799</c:v>
                </c:pt>
                <c:pt idx="1947">
                  <c:v>-0.30057102197010699</c:v>
                </c:pt>
                <c:pt idx="1948">
                  <c:v>-0.30182266605903202</c:v>
                </c:pt>
                <c:pt idx="1949">
                  <c:v>-0.302887050589082</c:v>
                </c:pt>
                <c:pt idx="1950">
                  <c:v>-0.30374880733833998</c:v>
                </c:pt>
                <c:pt idx="1951">
                  <c:v>-0.304371911633876</c:v>
                </c:pt>
                <c:pt idx="1952">
                  <c:v>-0.30472792944513</c:v>
                </c:pt>
                <c:pt idx="1953">
                  <c:v>-0.30483163883500802</c:v>
                </c:pt>
                <c:pt idx="1954">
                  <c:v>-0.30472370158942402</c:v>
                </c:pt>
                <c:pt idx="1955">
                  <c:v>-0.30441407091168299</c:v>
                </c:pt>
                <c:pt idx="1956">
                  <c:v>-0.303861672751086</c:v>
                </c:pt>
                <c:pt idx="1957">
                  <c:v>-0.30301398290110998</c:v>
                </c:pt>
                <c:pt idx="1958">
                  <c:v>-0.30184780222489399</c:v>
                </c:pt>
                <c:pt idx="1959">
                  <c:v>-0.30036440670178999</c:v>
                </c:pt>
                <c:pt idx="1960">
                  <c:v>-0.29856625683051502</c:v>
                </c:pt>
                <c:pt idx="1961">
                  <c:v>-0.29645701697592303</c:v>
                </c:pt>
                <c:pt idx="1962">
                  <c:v>-0.294053853415083</c:v>
                </c:pt>
                <c:pt idx="1963">
                  <c:v>-0.29137877569668302</c:v>
                </c:pt>
                <c:pt idx="1964">
                  <c:v>-0.288435734494709</c:v>
                </c:pt>
                <c:pt idx="1965">
                  <c:v>-0.28520710664643101</c:v>
                </c:pt>
                <c:pt idx="1966">
                  <c:v>-0.28167427859489202</c:v>
                </c:pt>
                <c:pt idx="1967">
                  <c:v>-0.27783302586062703</c:v>
                </c:pt>
                <c:pt idx="1968">
                  <c:v>-0.273686573362386</c:v>
                </c:pt>
                <c:pt idx="1969">
                  <c:v>-0.26923296462905799</c:v>
                </c:pt>
                <c:pt idx="1970">
                  <c:v>-0.26446765257112598</c:v>
                </c:pt>
                <c:pt idx="1971">
                  <c:v>-0.25939767936232799</c:v>
                </c:pt>
                <c:pt idx="1972">
                  <c:v>-0.25404803715333601</c:v>
                </c:pt>
                <c:pt idx="1973">
                  <c:v>-0.24845187852874101</c:v>
                </c:pt>
                <c:pt idx="1974">
                  <c:v>-0.242636133160265</c:v>
                </c:pt>
                <c:pt idx="1975">
                  <c:v>-0.23661778066042</c:v>
                </c:pt>
                <c:pt idx="1976">
                  <c:v>-0.23041082638449301</c:v>
                </c:pt>
                <c:pt idx="1977">
                  <c:v>-0.224030281581929</c:v>
                </c:pt>
                <c:pt idx="1978">
                  <c:v>-0.21748553764787101</c:v>
                </c:pt>
                <c:pt idx="1979">
                  <c:v>-0.21077274638371299</c:v>
                </c:pt>
                <c:pt idx="1980">
                  <c:v>-0.20387925913090699</c:v>
                </c:pt>
                <c:pt idx="1981">
                  <c:v>-0.19679750955177799</c:v>
                </c:pt>
                <c:pt idx="1982">
                  <c:v>-0.189534013972882</c:v>
                </c:pt>
                <c:pt idx="1983">
                  <c:v>-0.18210750860170499</c:v>
                </c:pt>
                <c:pt idx="1984">
                  <c:v>-0.17454367422643299</c:v>
                </c:pt>
                <c:pt idx="1985">
                  <c:v>-0.16687205863313401</c:v>
                </c:pt>
                <c:pt idx="1986">
                  <c:v>-0.159120548317914</c:v>
                </c:pt>
                <c:pt idx="1987">
                  <c:v>-0.15130454981497901</c:v>
                </c:pt>
                <c:pt idx="1988">
                  <c:v>-0.14342060563538001</c:v>
                </c:pt>
                <c:pt idx="1989">
                  <c:v>-0.13545433223497699</c:v>
                </c:pt>
                <c:pt idx="1990">
                  <c:v>-0.12739567363403101</c:v>
                </c:pt>
                <c:pt idx="1991">
                  <c:v>-0.119243502881484</c:v>
                </c:pt>
                <c:pt idx="1992">
                  <c:v>-0.110997420050544</c:v>
                </c:pt>
                <c:pt idx="1993">
                  <c:v>-0.10265604002949499</c:v>
                </c:pt>
                <c:pt idx="1994">
                  <c:v>-9.4232471599121598E-2</c:v>
                </c:pt>
                <c:pt idx="1995">
                  <c:v>-8.57669788245774E-2</c:v>
                </c:pt>
                <c:pt idx="1996">
                  <c:v>-7.7312358476099893E-2</c:v>
                </c:pt>
                <c:pt idx="1997">
                  <c:v>-6.8904833829659104E-2</c:v>
                </c:pt>
                <c:pt idx="1998">
                  <c:v>-6.0558174871700503E-2</c:v>
                </c:pt>
                <c:pt idx="1999">
                  <c:v>-5.2286074317047598E-2</c:v>
                </c:pt>
                <c:pt idx="2000">
                  <c:v>-4.41127791872074E-2</c:v>
                </c:pt>
                <c:pt idx="2001">
                  <c:v>-3.6049253047081301E-2</c:v>
                </c:pt>
                <c:pt idx="2002">
                  <c:v>-2.8071068540642299E-2</c:v>
                </c:pt>
                <c:pt idx="2003">
                  <c:v>-2.01399954257931E-2</c:v>
                </c:pt>
                <c:pt idx="2004">
                  <c:v>-1.22472519225694E-2</c:v>
                </c:pt>
                <c:pt idx="2005">
                  <c:v>-4.4211596745575999E-3</c:v>
                </c:pt>
                <c:pt idx="2006">
                  <c:v>3.3080767184320201E-3</c:v>
                </c:pt>
                <c:pt idx="2007">
                  <c:v>1.09362494692966E-2</c:v>
                </c:pt>
                <c:pt idx="2008">
                  <c:v>1.8475808985277901E-2</c:v>
                </c:pt>
                <c:pt idx="2009">
                  <c:v>2.59358314222181E-2</c:v>
                </c:pt>
                <c:pt idx="2010">
                  <c:v>3.3320200679870397E-2</c:v>
                </c:pt>
                <c:pt idx="2011">
                  <c:v>4.06326976651206E-2</c:v>
                </c:pt>
                <c:pt idx="2012">
                  <c:v>4.7870874379899397E-2</c:v>
                </c:pt>
                <c:pt idx="2013">
                  <c:v>5.5019270640572999E-2</c:v>
                </c:pt>
                <c:pt idx="2014">
                  <c:v>6.2055557544440601E-2</c:v>
                </c:pt>
                <c:pt idx="2015">
                  <c:v>6.8958155129840604E-2</c:v>
                </c:pt>
                <c:pt idx="2016">
                  <c:v>7.5705075146984505E-2</c:v>
                </c:pt>
                <c:pt idx="2017">
                  <c:v>8.2278107731906594E-2</c:v>
                </c:pt>
                <c:pt idx="2018">
                  <c:v>8.8678524996375505E-2</c:v>
                </c:pt>
                <c:pt idx="2019">
                  <c:v>9.4927338580252693E-2</c:v>
                </c:pt>
                <c:pt idx="2020">
                  <c:v>0.101034765236651</c:v>
                </c:pt>
                <c:pt idx="2021">
                  <c:v>0.106975956636177</c:v>
                </c:pt>
                <c:pt idx="2022">
                  <c:v>0.112713120858374</c:v>
                </c:pt>
                <c:pt idx="2023">
                  <c:v>0.11823786044703199</c:v>
                </c:pt>
                <c:pt idx="2024">
                  <c:v>0.123573411475227</c:v>
                </c:pt>
                <c:pt idx="2025">
                  <c:v>0.12873377939377501</c:v>
                </c:pt>
                <c:pt idx="2026">
                  <c:v>0.133698727675512</c:v>
                </c:pt>
                <c:pt idx="2027">
                  <c:v>0.13843572626272699</c:v>
                </c:pt>
                <c:pt idx="2028">
                  <c:v>0.14293118792170301</c:v>
                </c:pt>
                <c:pt idx="2029">
                  <c:v>0.14718865897289901</c:v>
                </c:pt>
                <c:pt idx="2030">
                  <c:v>0.15120652185903899</c:v>
                </c:pt>
                <c:pt idx="2031">
                  <c:v>0.154970834770328</c:v>
                </c:pt>
                <c:pt idx="2032">
                  <c:v>0.15846782366213699</c:v>
                </c:pt>
                <c:pt idx="2033">
                  <c:v>0.161694993165821</c:v>
                </c:pt>
                <c:pt idx="2034">
                  <c:v>0.16466115309190901</c:v>
                </c:pt>
                <c:pt idx="2035">
                  <c:v>0.16738009611627799</c:v>
                </c:pt>
                <c:pt idx="2036">
                  <c:v>0.16986020696430801</c:v>
                </c:pt>
                <c:pt idx="2037">
                  <c:v>0.172095297460406</c:v>
                </c:pt>
                <c:pt idx="2038">
                  <c:v>0.17407008429721399</c:v>
                </c:pt>
                <c:pt idx="2039">
                  <c:v>0.17577995220193399</c:v>
                </c:pt>
                <c:pt idx="2040">
                  <c:v>0.17723874878616999</c:v>
                </c:pt>
                <c:pt idx="2041">
                  <c:v>0.178457836905835</c:v>
                </c:pt>
                <c:pt idx="2042">
                  <c:v>0.179421247257501</c:v>
                </c:pt>
                <c:pt idx="2043">
                  <c:v>0.18009235307038399</c:v>
                </c:pt>
                <c:pt idx="2044">
                  <c:v>0.180444861609563</c:v>
                </c:pt>
                <c:pt idx="2045">
                  <c:v>0.18047898755063499</c:v>
                </c:pt>
                <c:pt idx="2046">
                  <c:v>0.180208644166507</c:v>
                </c:pt>
                <c:pt idx="2047">
                  <c:v>0.17964314993703601</c:v>
                </c:pt>
                <c:pt idx="2048">
                  <c:v>0.178780662076576</c:v>
                </c:pt>
                <c:pt idx="2049">
                  <c:v>0.17760555174130299</c:v>
                </c:pt>
                <c:pt idx="2050">
                  <c:v>0.17608745836693801</c:v>
                </c:pt>
                <c:pt idx="2051">
                  <c:v>0.17419703398690001</c:v>
                </c:pt>
                <c:pt idx="2052">
                  <c:v>0.17193374822930901</c:v>
                </c:pt>
                <c:pt idx="2053">
                  <c:v>0.169329939186705</c:v>
                </c:pt>
                <c:pt idx="2054">
                  <c:v>0.16641547154511599</c:v>
                </c:pt>
                <c:pt idx="2055">
                  <c:v>0.16318303929591901</c:v>
                </c:pt>
                <c:pt idx="2056">
                  <c:v>0.15959981394150399</c:v>
                </c:pt>
                <c:pt idx="2057">
                  <c:v>0.155651163839755</c:v>
                </c:pt>
                <c:pt idx="2058">
                  <c:v>0.15136128688276601</c:v>
                </c:pt>
                <c:pt idx="2059">
                  <c:v>0.14676963638006901</c:v>
                </c:pt>
                <c:pt idx="2060">
                  <c:v>0.14189623644923899</c:v>
                </c:pt>
                <c:pt idx="2061">
                  <c:v>0.13673267552871099</c:v>
                </c:pt>
                <c:pt idx="2062">
                  <c:v>0.13125999846286901</c:v>
                </c:pt>
                <c:pt idx="2063">
                  <c:v>0.12547274852710999</c:v>
                </c:pt>
                <c:pt idx="2064">
                  <c:v>0.119389743609495</c:v>
                </c:pt>
                <c:pt idx="2065">
                  <c:v>0.11304112467002</c:v>
                </c:pt>
                <c:pt idx="2066">
                  <c:v>0.106439313163327</c:v>
                </c:pt>
                <c:pt idx="2067">
                  <c:v>9.9564678087161199E-2</c:v>
                </c:pt>
                <c:pt idx="2068">
                  <c:v>9.2388659142536203E-2</c:v>
                </c:pt>
                <c:pt idx="2069">
                  <c:v>8.4911309411423802E-2</c:v>
                </c:pt>
                <c:pt idx="2070">
                  <c:v>7.7166795716902006E-2</c:v>
                </c:pt>
                <c:pt idx="2071">
                  <c:v>6.9190287956414895E-2</c:v>
                </c:pt>
                <c:pt idx="2072">
                  <c:v>6.0988819150329998E-2</c:v>
                </c:pt>
                <c:pt idx="2073">
                  <c:v>5.25451374869398E-2</c:v>
                </c:pt>
                <c:pt idx="2074">
                  <c:v>4.3835576947584297E-2</c:v>
                </c:pt>
                <c:pt idx="2075">
                  <c:v>3.48374212362796E-2</c:v>
                </c:pt>
                <c:pt idx="2076">
                  <c:v>2.5534168670991501E-2</c:v>
                </c:pt>
                <c:pt idx="2077">
                  <c:v>1.5929906464336899E-2</c:v>
                </c:pt>
                <c:pt idx="2078">
                  <c:v>6.0537507059012802E-3</c:v>
                </c:pt>
                <c:pt idx="2079">
                  <c:v>-4.0621239156290404E-3</c:v>
                </c:pt>
                <c:pt idx="2080">
                  <c:v>-1.4404621093206799E-2</c:v>
                </c:pt>
                <c:pt idx="2081">
                  <c:v>-2.4968391531444201E-2</c:v>
                </c:pt>
                <c:pt idx="2082">
                  <c:v>-3.5728329942414698E-2</c:v>
                </c:pt>
                <c:pt idx="2083">
                  <c:v>-4.6641779202128003E-2</c:v>
                </c:pt>
                <c:pt idx="2084">
                  <c:v>-5.7681734848593298E-2</c:v>
                </c:pt>
                <c:pt idx="2085">
                  <c:v>-6.8853530812434602E-2</c:v>
                </c:pt>
                <c:pt idx="2086">
                  <c:v>-8.0171839172806E-2</c:v>
                </c:pt>
                <c:pt idx="2087">
                  <c:v>-9.1632490677148598E-2</c:v>
                </c:pt>
                <c:pt idx="2088">
                  <c:v>-0.10321583106896801</c:v>
                </c:pt>
                <c:pt idx="2089">
                  <c:v>-0.114907958364351</c:v>
                </c:pt>
                <c:pt idx="2090">
                  <c:v>-0.126704272979661</c:v>
                </c:pt>
                <c:pt idx="2091">
                  <c:v>-0.138593690319848</c:v>
                </c:pt>
                <c:pt idx="2092">
                  <c:v>-0.15055234028268299</c:v>
                </c:pt>
                <c:pt idx="2093">
                  <c:v>-0.16255749131866701</c:v>
                </c:pt>
                <c:pt idx="2094">
                  <c:v>-0.17459879779927201</c:v>
                </c:pt>
                <c:pt idx="2095">
                  <c:v>-0.18666658417012799</c:v>
                </c:pt>
                <c:pt idx="2096">
                  <c:v>-0.19873138019405101</c:v>
                </c:pt>
                <c:pt idx="2097">
                  <c:v>-0.210745730225048</c:v>
                </c:pt>
                <c:pt idx="2098">
                  <c:v>-0.222672748603085</c:v>
                </c:pt>
                <c:pt idx="2099">
                  <c:v>-0.23450853932010099</c:v>
                </c:pt>
                <c:pt idx="2100">
                  <c:v>-0.246268484304041</c:v>
                </c:pt>
                <c:pt idx="2101">
                  <c:v>-0.25795190965064502</c:v>
                </c:pt>
                <c:pt idx="2102">
                  <c:v>-0.26952912604562601</c:v>
                </c:pt>
                <c:pt idx="2103">
                  <c:v>-0.28096613890981298</c:v>
                </c:pt>
                <c:pt idx="2104">
                  <c:v>-0.29225240042162298</c:v>
                </c:pt>
                <c:pt idx="2105">
                  <c:v>-0.30339617002073599</c:v>
                </c:pt>
                <c:pt idx="2106">
                  <c:v>-0.31440009988928402</c:v>
                </c:pt>
                <c:pt idx="2107">
                  <c:v>-0.32525414431474198</c:v>
                </c:pt>
                <c:pt idx="2108">
                  <c:v>-0.33594964326932297</c:v>
                </c:pt>
                <c:pt idx="2109">
                  <c:v>-0.34648452256301299</c:v>
                </c:pt>
                <c:pt idx="2110">
                  <c:v>-0.35684826390302699</c:v>
                </c:pt>
                <c:pt idx="2111">
                  <c:v>-0.36701171797278398</c:v>
                </c:pt>
                <c:pt idx="2112">
                  <c:v>-0.376939717542286</c:v>
                </c:pt>
                <c:pt idx="2113">
                  <c:v>-0.38660905483858499</c:v>
                </c:pt>
                <c:pt idx="2114">
                  <c:v>-0.39600981881001401</c:v>
                </c:pt>
                <c:pt idx="2115">
                  <c:v>-0.40513758211793299</c:v>
                </c:pt>
                <c:pt idx="2116">
                  <c:v>-0.41399428540327499</c:v>
                </c:pt>
                <c:pt idx="2117">
                  <c:v>-0.42259271067200599</c:v>
                </c:pt>
                <c:pt idx="2118">
                  <c:v>-0.43094819334020101</c:v>
                </c:pt>
                <c:pt idx="2119">
                  <c:v>-0.43906173505729701</c:v>
                </c:pt>
                <c:pt idx="2120">
                  <c:v>-0.44691567870877502</c:v>
                </c:pt>
                <c:pt idx="2121">
                  <c:v>-0.454487190143055</c:v>
                </c:pt>
                <c:pt idx="2122">
                  <c:v>-0.461762346352454</c:v>
                </c:pt>
                <c:pt idx="2123">
                  <c:v>-0.46873646801764401</c:v>
                </c:pt>
                <c:pt idx="2124">
                  <c:v>-0.47540577033988302</c:v>
                </c:pt>
                <c:pt idx="2125">
                  <c:v>-0.48176248743710998</c:v>
                </c:pt>
                <c:pt idx="2126">
                  <c:v>-0.48779746143622899</c:v>
                </c:pt>
                <c:pt idx="2127">
                  <c:v>-0.49350498319427799</c:v>
                </c:pt>
                <c:pt idx="2128">
                  <c:v>-0.49888312538136198</c:v>
                </c:pt>
                <c:pt idx="2129">
                  <c:v>-0.50392921850394601</c:v>
                </c:pt>
                <c:pt idx="2130">
                  <c:v>-0.50863887365297</c:v>
                </c:pt>
                <c:pt idx="2131">
                  <c:v>-0.51301500895401198</c:v>
                </c:pt>
                <c:pt idx="2132">
                  <c:v>-0.51707629732507798</c:v>
                </c:pt>
                <c:pt idx="2133">
                  <c:v>-0.52084601675682396</c:v>
                </c:pt>
                <c:pt idx="2134">
                  <c:v>-0.52432522488918898</c:v>
                </c:pt>
                <c:pt idx="2135">
                  <c:v>-0.52748279999754799</c:v>
                </c:pt>
                <c:pt idx="2136">
                  <c:v>-0.53028147712755203</c:v>
                </c:pt>
                <c:pt idx="2137">
                  <c:v>-0.53271237824865603</c:v>
                </c:pt>
                <c:pt idx="2138">
                  <c:v>-0.53479656839731804</c:v>
                </c:pt>
                <c:pt idx="2139">
                  <c:v>-0.53655414702917803</c:v>
                </c:pt>
                <c:pt idx="2140">
                  <c:v>-0.53798105280826602</c:v>
                </c:pt>
                <c:pt idx="2141">
                  <c:v>-0.53905711715414495</c:v>
                </c:pt>
                <c:pt idx="2142">
                  <c:v>-0.53976678179255899</c:v>
                </c:pt>
                <c:pt idx="2143">
                  <c:v>-0.54010658807692102</c:v>
                </c:pt>
                <c:pt idx="2144">
                  <c:v>-0.54007948148391405</c:v>
                </c:pt>
                <c:pt idx="2145">
                  <c:v>-0.539689368507552</c:v>
                </c:pt>
                <c:pt idx="2146">
                  <c:v>-0.53893930533607404</c:v>
                </c:pt>
                <c:pt idx="2147">
                  <c:v>-0.53782988741846105</c:v>
                </c:pt>
                <c:pt idx="2148">
                  <c:v>-0.536359619439848</c:v>
                </c:pt>
                <c:pt idx="2149">
                  <c:v>-0.53452934344224801</c:v>
                </c:pt>
                <c:pt idx="2150">
                  <c:v>-0.532345544218498</c:v>
                </c:pt>
                <c:pt idx="2151">
                  <c:v>-0.52981787364292798</c:v>
                </c:pt>
                <c:pt idx="2152">
                  <c:v>-0.52695449354940505</c:v>
                </c:pt>
                <c:pt idx="2153">
                  <c:v>-0.52375961649871505</c:v>
                </c:pt>
                <c:pt idx="2154">
                  <c:v>-0.52023267976391596</c:v>
                </c:pt>
                <c:pt idx="2155">
                  <c:v>-0.51636944669094098</c:v>
                </c:pt>
                <c:pt idx="2156">
                  <c:v>-0.51216789703602394</c:v>
                </c:pt>
                <c:pt idx="2157">
                  <c:v>-0.50763564112163295</c:v>
                </c:pt>
                <c:pt idx="2158">
                  <c:v>-0.50278965419898203</c:v>
                </c:pt>
                <c:pt idx="2159">
                  <c:v>-0.49764738660612701</c:v>
                </c:pt>
                <c:pt idx="2160">
                  <c:v>-0.49221886989716201</c:v>
                </c:pt>
                <c:pt idx="2161">
                  <c:v>-0.486504893059163</c:v>
                </c:pt>
                <c:pt idx="2162">
                  <c:v>-0.48049736114824998</c:v>
                </c:pt>
                <c:pt idx="2163">
                  <c:v>-0.47418166101968101</c:v>
                </c:pt>
                <c:pt idx="2164">
                  <c:v>-0.46754675662162098</c:v>
                </c:pt>
                <c:pt idx="2165">
                  <c:v>-0.46059755780019601</c:v>
                </c:pt>
                <c:pt idx="2166">
                  <c:v>-0.45335386060386901</c:v>
                </c:pt>
                <c:pt idx="2167">
                  <c:v>-0.44583510564971901</c:v>
                </c:pt>
                <c:pt idx="2168">
                  <c:v>-0.43805202756824302</c:v>
                </c:pt>
                <c:pt idx="2169">
                  <c:v>-0.43001744270061099</c:v>
                </c:pt>
                <c:pt idx="2170">
                  <c:v>-0.42175941843697701</c:v>
                </c:pt>
                <c:pt idx="2171">
                  <c:v>-0.41331546012840598</c:v>
                </c:pt>
                <c:pt idx="2172">
                  <c:v>-0.40471247474249</c:v>
                </c:pt>
                <c:pt idx="2173">
                  <c:v>-0.39595363949117701</c:v>
                </c:pt>
                <c:pt idx="2174">
                  <c:v>-0.387022058573679</c:v>
                </c:pt>
                <c:pt idx="2175">
                  <c:v>-0.37789540709292302</c:v>
                </c:pt>
                <c:pt idx="2176">
                  <c:v>-0.36856244136542698</c:v>
                </c:pt>
                <c:pt idx="2177">
                  <c:v>-0.35903202248908</c:v>
                </c:pt>
                <c:pt idx="2178">
                  <c:v>-0.34932690998501598</c:v>
                </c:pt>
                <c:pt idx="2179">
                  <c:v>-0.339467619086529</c:v>
                </c:pt>
                <c:pt idx="2180">
                  <c:v>-0.32946440317999998</c:v>
                </c:pt>
                <c:pt idx="2181">
                  <c:v>-0.31932365564736098</c:v>
                </c:pt>
                <c:pt idx="2182">
                  <c:v>-0.309053475357983</c:v>
                </c:pt>
                <c:pt idx="2183">
                  <c:v>-0.29865779349782401</c:v>
                </c:pt>
                <c:pt idx="2184">
                  <c:v>-0.28813249451793299</c:v>
                </c:pt>
                <c:pt idx="2185">
                  <c:v>-0.277476354572121</c:v>
                </c:pt>
                <c:pt idx="2186">
                  <c:v>-0.26670280267596402</c:v>
                </c:pt>
                <c:pt idx="2187">
                  <c:v>-0.25583357391626899</c:v>
                </c:pt>
                <c:pt idx="2188">
                  <c:v>-0.24488399926704099</c:v>
                </c:pt>
                <c:pt idx="2189">
                  <c:v>-0.233863231293166</c:v>
                </c:pt>
                <c:pt idx="2190">
                  <c:v>-0.22278673680279301</c:v>
                </c:pt>
                <c:pt idx="2191">
                  <c:v>-0.21167790836692299</c:v>
                </c:pt>
                <c:pt idx="2192">
                  <c:v>-0.200555671800556</c:v>
                </c:pt>
                <c:pt idx="2193">
                  <c:v>-0.189429280649306</c:v>
                </c:pt>
                <c:pt idx="2194">
                  <c:v>-0.178308186389561</c:v>
                </c:pt>
                <c:pt idx="2195">
                  <c:v>-0.167208117950327</c:v>
                </c:pt>
                <c:pt idx="2196">
                  <c:v>-0.15614105581754301</c:v>
                </c:pt>
                <c:pt idx="2197">
                  <c:v>-0.145104275603477</c:v>
                </c:pt>
                <c:pt idx="2198">
                  <c:v>-0.13408619512501799</c:v>
                </c:pt>
                <c:pt idx="2199">
                  <c:v>-0.12308229078082999</c:v>
                </c:pt>
                <c:pt idx="2200">
                  <c:v>-0.112102037804646</c:v>
                </c:pt>
                <c:pt idx="2201">
                  <c:v>-0.10116193722831</c:v>
                </c:pt>
                <c:pt idx="2202">
                  <c:v>-9.0275196464823404E-2</c:v>
                </c:pt>
                <c:pt idx="2203">
                  <c:v>-7.9447512589376004E-2</c:v>
                </c:pt>
                <c:pt idx="2204">
                  <c:v>-6.8680051292631397E-2</c:v>
                </c:pt>
                <c:pt idx="2205">
                  <c:v>-5.7975919145625297E-2</c:v>
                </c:pt>
                <c:pt idx="2206">
                  <c:v>-4.7344295813570102E-2</c:v>
                </c:pt>
                <c:pt idx="2207">
                  <c:v>-3.6797395251439997E-2</c:v>
                </c:pt>
                <c:pt idx="2208">
                  <c:v>-2.6342727201995299E-2</c:v>
                </c:pt>
                <c:pt idx="2209">
                  <c:v>-1.5979994727125101E-2</c:v>
                </c:pt>
                <c:pt idx="2210">
                  <c:v>-5.7077387984759498E-3</c:v>
                </c:pt>
                <c:pt idx="2211">
                  <c:v>4.4668690938032196E-3</c:v>
                </c:pt>
                <c:pt idx="2212">
                  <c:v>1.45261303361469E-2</c:v>
                </c:pt>
                <c:pt idx="2213">
                  <c:v>2.44503950781421E-2</c:v>
                </c:pt>
                <c:pt idx="2214">
                  <c:v>3.42280364004117E-2</c:v>
                </c:pt>
                <c:pt idx="2215">
                  <c:v>4.38556771570442E-2</c:v>
                </c:pt>
                <c:pt idx="2216">
                  <c:v>5.3328246853112202E-2</c:v>
                </c:pt>
                <c:pt idx="2217">
                  <c:v>6.2631439688145302E-2</c:v>
                </c:pt>
                <c:pt idx="2218">
                  <c:v>7.17477214137828E-2</c:v>
                </c:pt>
                <c:pt idx="2219">
                  <c:v>8.0669602715222805E-2</c:v>
                </c:pt>
                <c:pt idx="2220">
                  <c:v>8.9402713753552701E-2</c:v>
                </c:pt>
                <c:pt idx="2221">
                  <c:v>9.7954511103424402E-2</c:v>
                </c:pt>
                <c:pt idx="2222">
                  <c:v>0.106324777158171</c:v>
                </c:pt>
                <c:pt idx="2223">
                  <c:v>0.114510128811042</c:v>
                </c:pt>
                <c:pt idx="2224">
                  <c:v>0.12251219772071301</c:v>
                </c:pt>
                <c:pt idx="2225">
                  <c:v>0.130333873402981</c:v>
                </c:pt>
                <c:pt idx="2226">
                  <c:v>0.13796853581937099</c:v>
                </c:pt>
                <c:pt idx="2227">
                  <c:v>0.14539942981984</c:v>
                </c:pt>
                <c:pt idx="2228">
                  <c:v>0.15261065615307501</c:v>
                </c:pt>
                <c:pt idx="2229">
                  <c:v>0.159595057446491</c:v>
                </c:pt>
                <c:pt idx="2230">
                  <c:v>0.16635235838642101</c:v>
                </c:pt>
                <c:pt idx="2231">
                  <c:v>0.1728855146544</c:v>
                </c:pt>
                <c:pt idx="2232">
                  <c:v>0.17919945094182799</c:v>
                </c:pt>
                <c:pt idx="2233">
                  <c:v>0.185297070748114</c:v>
                </c:pt>
                <c:pt idx="2234">
                  <c:v>0.19117371749909301</c:v>
                </c:pt>
                <c:pt idx="2235">
                  <c:v>0.19681994648816301</c:v>
                </c:pt>
                <c:pt idx="2236">
                  <c:v>0.20223164888661099</c:v>
                </c:pt>
                <c:pt idx="2237">
                  <c:v>0.20741210162371801</c:v>
                </c:pt>
                <c:pt idx="2238">
                  <c:v>0.21236114616406301</c:v>
                </c:pt>
                <c:pt idx="2239">
                  <c:v>0.21706857581341299</c:v>
                </c:pt>
                <c:pt idx="2240">
                  <c:v>0.22152432253434901</c:v>
                </c:pt>
                <c:pt idx="2241">
                  <c:v>0.225731488230144</c:v>
                </c:pt>
                <c:pt idx="2242">
                  <c:v>0.229702568666169</c:v>
                </c:pt>
                <c:pt idx="2243">
                  <c:v>0.23344453514310101</c:v>
                </c:pt>
                <c:pt idx="2244">
                  <c:v>0.23695399853488799</c:v>
                </c:pt>
                <c:pt idx="2245">
                  <c:v>0.24022647001071101</c:v>
                </c:pt>
                <c:pt idx="2246">
                  <c:v>0.243263544735177</c:v>
                </c:pt>
                <c:pt idx="2247">
                  <c:v>0.246069623831808</c:v>
                </c:pt>
                <c:pt idx="2248">
                  <c:v>0.24864767337431501</c:v>
                </c:pt>
                <c:pt idx="2249">
                  <c:v>0.25100138173450498</c:v>
                </c:pt>
                <c:pt idx="2250">
                  <c:v>0.25313762766868297</c:v>
                </c:pt>
                <c:pt idx="2251">
                  <c:v>0.25506366295522198</c:v>
                </c:pt>
                <c:pt idx="2252">
                  <c:v>0.25678444111976301</c:v>
                </c:pt>
                <c:pt idx="2253">
                  <c:v>0.25830418882364597</c:v>
                </c:pt>
                <c:pt idx="2254">
                  <c:v>0.25962612190237999</c:v>
                </c:pt>
                <c:pt idx="2255">
                  <c:v>0.26074678747037699</c:v>
                </c:pt>
                <c:pt idx="2256">
                  <c:v>0.26165401375881903</c:v>
                </c:pt>
                <c:pt idx="2257">
                  <c:v>0.26233580332672102</c:v>
                </c:pt>
                <c:pt idx="2258">
                  <c:v>0.26279114168943801</c:v>
                </c:pt>
                <c:pt idx="2259">
                  <c:v>0.26302947059967802</c:v>
                </c:pt>
                <c:pt idx="2260">
                  <c:v>0.26306144482855998</c:v>
                </c:pt>
                <c:pt idx="2261">
                  <c:v>0.262893949972341</c:v>
                </c:pt>
                <c:pt idx="2262">
                  <c:v>0.26253213037131201</c:v>
                </c:pt>
                <c:pt idx="2263">
                  <c:v>0.26198013143913401</c:v>
                </c:pt>
                <c:pt idx="2264">
                  <c:v>0.26123842863415098</c:v>
                </c:pt>
                <c:pt idx="2265">
                  <c:v>0.26030505164203799</c:v>
                </c:pt>
                <c:pt idx="2266">
                  <c:v>0.25918174073653</c:v>
                </c:pt>
                <c:pt idx="2267">
                  <c:v>0.257875662308517</c:v>
                </c:pt>
                <c:pt idx="2268">
                  <c:v>0.25639297566087299</c:v>
                </c:pt>
                <c:pt idx="2269">
                  <c:v>0.25473389859013301</c:v>
                </c:pt>
                <c:pt idx="2270">
                  <c:v>0.25289695721225802</c:v>
                </c:pt>
                <c:pt idx="2271">
                  <c:v>0.25088516648661002</c:v>
                </c:pt>
                <c:pt idx="2272">
                  <c:v>0.24870337401367201</c:v>
                </c:pt>
                <c:pt idx="2273">
                  <c:v>0.246349707721192</c:v>
                </c:pt>
                <c:pt idx="2274">
                  <c:v>0.243813704231644</c:v>
                </c:pt>
                <c:pt idx="2275">
                  <c:v>0.24108540407770601</c:v>
                </c:pt>
                <c:pt idx="2276">
                  <c:v>0.23816558144986499</c:v>
                </c:pt>
                <c:pt idx="2277">
                  <c:v>0.23506585026735299</c:v>
                </c:pt>
                <c:pt idx="2278">
                  <c:v>0.23179886492813301</c:v>
                </c:pt>
                <c:pt idx="2279">
                  <c:v>0.22836908084942201</c:v>
                </c:pt>
                <c:pt idx="2280">
                  <c:v>0.22477334059575199</c:v>
                </c:pt>
                <c:pt idx="2281">
                  <c:v>0.221009252757462</c:v>
                </c:pt>
                <c:pt idx="2282">
                  <c:v>0.217080912090416</c:v>
                </c:pt>
                <c:pt idx="2283">
                  <c:v>0.21299593977145601</c:v>
                </c:pt>
                <c:pt idx="2284">
                  <c:v>0.208760115116327</c:v>
                </c:pt>
                <c:pt idx="2285">
                  <c:v>0.204378215068797</c:v>
                </c:pt>
                <c:pt idx="2286">
                  <c:v>0.199858335916131</c:v>
                </c:pt>
                <c:pt idx="2287">
                  <c:v>0.195209919105505</c:v>
                </c:pt>
                <c:pt idx="2288">
                  <c:v>0.19043576051316</c:v>
                </c:pt>
                <c:pt idx="2289">
                  <c:v>0.18552982251349701</c:v>
                </c:pt>
                <c:pt idx="2290">
                  <c:v>0.180485841623024</c:v>
                </c:pt>
                <c:pt idx="2291">
                  <c:v>0.175305852673319</c:v>
                </c:pt>
                <c:pt idx="2292">
                  <c:v>0.16999796771928799</c:v>
                </c:pt>
                <c:pt idx="2293">
                  <c:v>0.164568625520149</c:v>
                </c:pt>
                <c:pt idx="2294">
                  <c:v>0.15902109887218999</c:v>
                </c:pt>
                <c:pt idx="2295">
                  <c:v>0.15336067852060301</c:v>
                </c:pt>
                <c:pt idx="2296">
                  <c:v>0.147597399789067</c:v>
                </c:pt>
                <c:pt idx="2297">
                  <c:v>0.141742845878669</c:v>
                </c:pt>
                <c:pt idx="2298">
                  <c:v>0.13580636680504601</c:v>
                </c:pt>
                <c:pt idx="2299">
                  <c:v>0.129794343298061</c:v>
                </c:pt>
                <c:pt idx="2300">
                  <c:v>0.123710237502638</c:v>
                </c:pt>
                <c:pt idx="2301">
                  <c:v>0.11755401826306</c:v>
                </c:pt>
                <c:pt idx="2302">
                  <c:v>0.111323032580363</c:v>
                </c:pt>
                <c:pt idx="2303">
                  <c:v>0.10501495711195</c:v>
                </c:pt>
                <c:pt idx="2304">
                  <c:v>9.86306539698798E-2</c:v>
                </c:pt>
                <c:pt idx="2305">
                  <c:v>9.2175852244388901E-2</c:v>
                </c:pt>
                <c:pt idx="2306">
                  <c:v>8.5661654213394306E-2</c:v>
                </c:pt>
                <c:pt idx="2307">
                  <c:v>7.9101358631302396E-2</c:v>
                </c:pt>
                <c:pt idx="2308">
                  <c:v>7.25022867807113E-2</c:v>
                </c:pt>
                <c:pt idx="2309">
                  <c:v>6.5859313579272299E-2</c:v>
                </c:pt>
                <c:pt idx="2310">
                  <c:v>5.9160036328201202E-2</c:v>
                </c:pt>
                <c:pt idx="2311">
                  <c:v>5.2399560121117801E-2</c:v>
                </c:pt>
                <c:pt idx="2312">
                  <c:v>4.5589326643880497E-2</c:v>
                </c:pt>
                <c:pt idx="2313">
                  <c:v>3.8749420182200303E-2</c:v>
                </c:pt>
                <c:pt idx="2314">
                  <c:v>3.1893471533541003E-2</c:v>
                </c:pt>
                <c:pt idx="2315">
                  <c:v>2.5023718338275401E-2</c:v>
                </c:pt>
                <c:pt idx="2316">
                  <c:v>1.8139781432800799E-2</c:v>
                </c:pt>
                <c:pt idx="2317">
                  <c:v>1.12475137654468E-2</c:v>
                </c:pt>
                <c:pt idx="2318">
                  <c:v>4.3563893657164697E-3</c:v>
                </c:pt>
                <c:pt idx="2319">
                  <c:v>-2.5295658357437998E-3</c:v>
                </c:pt>
                <c:pt idx="2320">
                  <c:v>-9.4140994022546901E-3</c:v>
                </c:pt>
                <c:pt idx="2321">
                  <c:v>-1.6300694230939099E-2</c:v>
                </c:pt>
                <c:pt idx="2322">
                  <c:v>-2.3183809635489099E-2</c:v>
                </c:pt>
                <c:pt idx="2323">
                  <c:v>-3.0049151212409999E-2</c:v>
                </c:pt>
                <c:pt idx="2324">
                  <c:v>-3.6881574086452498E-2</c:v>
                </c:pt>
                <c:pt idx="2325">
                  <c:v>-4.3671594883221102E-2</c:v>
                </c:pt>
                <c:pt idx="2326">
                  <c:v>-5.0415388118787097E-2</c:v>
                </c:pt>
                <c:pt idx="2327">
                  <c:v>-5.7111255176060603E-2</c:v>
                </c:pt>
                <c:pt idx="2328">
                  <c:v>-6.3757688820767502E-2</c:v>
                </c:pt>
                <c:pt idx="2329">
                  <c:v>-7.0353824520156302E-2</c:v>
                </c:pt>
                <c:pt idx="2330">
                  <c:v>-7.6899570050034199E-2</c:v>
                </c:pt>
                <c:pt idx="2331">
                  <c:v>-8.3394312934580994E-2</c:v>
                </c:pt>
                <c:pt idx="2332">
                  <c:v>-8.9835861312613105E-2</c:v>
                </c:pt>
                <c:pt idx="2333">
                  <c:v>-9.6220641960306399E-2</c:v>
                </c:pt>
                <c:pt idx="2334">
                  <c:v>-0.102543847784513</c:v>
                </c:pt>
                <c:pt idx="2335">
                  <c:v>-0.108798569652455</c:v>
                </c:pt>
                <c:pt idx="2336">
                  <c:v>-0.114975937872579</c:v>
                </c:pt>
                <c:pt idx="2337">
                  <c:v>-0.121068524915578</c:v>
                </c:pt>
                <c:pt idx="2338">
                  <c:v>-0.12707482077782001</c:v>
                </c:pt>
                <c:pt idx="2339">
                  <c:v>-0.132999241636787</c:v>
                </c:pt>
                <c:pt idx="2340">
                  <c:v>-0.13884621283302201</c:v>
                </c:pt>
                <c:pt idx="2341">
                  <c:v>-0.144614285839123</c:v>
                </c:pt>
                <c:pt idx="2342">
                  <c:v>-0.150297032580195</c:v>
                </c:pt>
                <c:pt idx="2343">
                  <c:v>-0.15588921524584101</c:v>
                </c:pt>
                <c:pt idx="2344">
                  <c:v>-0.16139015671538101</c:v>
                </c:pt>
                <c:pt idx="2345">
                  <c:v>-0.166800370121471</c:v>
                </c:pt>
                <c:pt idx="2346">
                  <c:v>-0.17211679389798001</c:v>
                </c:pt>
                <c:pt idx="2347">
                  <c:v>-0.177333462515576</c:v>
                </c:pt>
                <c:pt idx="2348">
                  <c:v>-0.18244642142571599</c:v>
                </c:pt>
                <c:pt idx="2349">
                  <c:v>-0.18745594667000701</c:v>
                </c:pt>
                <c:pt idx="2350">
                  <c:v>-0.19236341624029099</c:v>
                </c:pt>
                <c:pt idx="2351">
                  <c:v>-0.197167536520962</c:v>
                </c:pt>
                <c:pt idx="2352">
                  <c:v>-0.20186460485399299</c:v>
                </c:pt>
                <c:pt idx="2353">
                  <c:v>-0.20645111318939099</c:v>
                </c:pt>
                <c:pt idx="2354">
                  <c:v>-0.21092418683768499</c:v>
                </c:pt>
                <c:pt idx="2355">
                  <c:v>-0.21527955751241201</c:v>
                </c:pt>
                <c:pt idx="2356">
                  <c:v>-0.219510830443511</c:v>
                </c:pt>
                <c:pt idx="2357">
                  <c:v>-0.22361179467891201</c:v>
                </c:pt>
                <c:pt idx="2358">
                  <c:v>-0.22757906113535301</c:v>
                </c:pt>
                <c:pt idx="2359">
                  <c:v>-0.231412093595116</c:v>
                </c:pt>
                <c:pt idx="2360">
                  <c:v>-0.23511136373928901</c:v>
                </c:pt>
                <c:pt idx="2361">
                  <c:v>-0.23867699170440601</c:v>
                </c:pt>
                <c:pt idx="2362">
                  <c:v>-0.24210826948361799</c:v>
                </c:pt>
                <c:pt idx="2363">
                  <c:v>-0.24540310892026701</c:v>
                </c:pt>
                <c:pt idx="2364">
                  <c:v>-0.24855782516581701</c:v>
                </c:pt>
                <c:pt idx="2365">
                  <c:v>-0.251568533135692</c:v>
                </c:pt>
                <c:pt idx="2366">
                  <c:v>-0.25443329851485302</c:v>
                </c:pt>
                <c:pt idx="2367">
                  <c:v>-0.25715228622180902</c:v>
                </c:pt>
                <c:pt idx="2368">
                  <c:v>-0.25972517995519201</c:v>
                </c:pt>
                <c:pt idx="2369">
                  <c:v>-0.26214873222954099</c:v>
                </c:pt>
                <c:pt idx="2370">
                  <c:v>-0.26441733285318098</c:v>
                </c:pt>
                <c:pt idx="2371">
                  <c:v>-0.26652600357405598</c:v>
                </c:pt>
                <c:pt idx="2372">
                  <c:v>-0.26847271638734899</c:v>
                </c:pt>
                <c:pt idx="2373">
                  <c:v>-0.27025800314573201</c:v>
                </c:pt>
                <c:pt idx="2374">
                  <c:v>-0.27188247899379298</c:v>
                </c:pt>
                <c:pt idx="2375">
                  <c:v>-0.27334450854284698</c:v>
                </c:pt>
                <c:pt idx="2376">
                  <c:v>-0.27464002412938199</c:v>
                </c:pt>
                <c:pt idx="2377">
                  <c:v>-0.275764564593734</c:v>
                </c:pt>
                <c:pt idx="2378">
                  <c:v>-0.276715441599096</c:v>
                </c:pt>
                <c:pt idx="2379">
                  <c:v>-0.27749185664927001</c:v>
                </c:pt>
                <c:pt idx="2380">
                  <c:v>-0.27809333689046101</c:v>
                </c:pt>
                <c:pt idx="2381">
                  <c:v>-0.27851873223032603</c:v>
                </c:pt>
                <c:pt idx="2382">
                  <c:v>-0.27876667304754299</c:v>
                </c:pt>
                <c:pt idx="2383">
                  <c:v>-0.27883614836520998</c:v>
                </c:pt>
                <c:pt idx="2384">
                  <c:v>-0.27872621867409297</c:v>
                </c:pt>
                <c:pt idx="2385">
                  <c:v>-0.27843577766587702</c:v>
                </c:pt>
                <c:pt idx="2386">
                  <c:v>-0.27796415415706199</c:v>
                </c:pt>
                <c:pt idx="2387">
                  <c:v>-0.27731161819001998</c:v>
                </c:pt>
                <c:pt idx="2388">
                  <c:v>-0.27647883215269797</c:v>
                </c:pt>
                <c:pt idx="2389">
                  <c:v>-0.27546604068406999</c:v>
                </c:pt>
                <c:pt idx="2390">
                  <c:v>-0.27427314167204903</c:v>
                </c:pt>
                <c:pt idx="2391">
                  <c:v>-0.27290022316786</c:v>
                </c:pt>
                <c:pt idx="2392">
                  <c:v>-0.27134754194499699</c:v>
                </c:pt>
                <c:pt idx="2393">
                  <c:v>-0.26961514563913103</c:v>
                </c:pt>
                <c:pt idx="2394">
                  <c:v>-0.26770300944035902</c:v>
                </c:pt>
                <c:pt idx="2395">
                  <c:v>-0.26561156873894098</c:v>
                </c:pt>
                <c:pt idx="2396">
                  <c:v>-0.26334180878184099</c:v>
                </c:pt>
                <c:pt idx="2397">
                  <c:v>-0.26089481009613802</c:v>
                </c:pt>
                <c:pt idx="2398">
                  <c:v>-0.25827140742927002</c:v>
                </c:pt>
                <c:pt idx="2399">
                  <c:v>-0.255472290559983</c:v>
                </c:pt>
                <c:pt idx="2400">
                  <c:v>-0.252498267798969</c:v>
                </c:pt>
                <c:pt idx="2401">
                  <c:v>-0.249350400368578</c:v>
                </c:pt>
                <c:pt idx="2402">
                  <c:v>-0.24594503370969001</c:v>
                </c:pt>
                <c:pt idx="2403">
                  <c:v>-0.242371367433214</c:v>
                </c:pt>
                <c:pt idx="2404">
                  <c:v>-0.23863184699071599</c:v>
                </c:pt>
                <c:pt idx="2405">
                  <c:v>-0.23472903132738401</c:v>
                </c:pt>
                <c:pt idx="2406">
                  <c:v>-0.23066559113094801</c:v>
                </c:pt>
                <c:pt idx="2407">
                  <c:v>-0.22644430700413201</c:v>
                </c:pt>
                <c:pt idx="2408">
                  <c:v>-0.22206806756189901</c:v>
                </c:pt>
                <c:pt idx="2409">
                  <c:v>-0.21753986745477699</c:v>
                </c:pt>
                <c:pt idx="2410">
                  <c:v>-0.21286280531962101</c:v>
                </c:pt>
                <c:pt idx="2411">
                  <c:v>-0.20804008165923099</c:v>
                </c:pt>
                <c:pt idx="2412">
                  <c:v>-0.20307499665225001</c:v>
                </c:pt>
                <c:pt idx="2413">
                  <c:v>-0.197970947894864</c:v>
                </c:pt>
                <c:pt idx="2414">
                  <c:v>-0.19273142807582699</c:v>
                </c:pt>
                <c:pt idx="2415">
                  <c:v>-0.187360022586432</c:v>
                </c:pt>
                <c:pt idx="2416">
                  <c:v>-0.181860407067028</c:v>
                </c:pt>
                <c:pt idx="2417">
                  <c:v>-0.17623634489179199</c:v>
                </c:pt>
                <c:pt idx="2418">
                  <c:v>-0.17049168459345901</c:v>
                </c:pt>
                <c:pt idx="2419">
                  <c:v>-0.164630357229782</c:v>
                </c:pt>
                <c:pt idx="2420">
                  <c:v>-0.15865637369351501</c:v>
                </c:pt>
                <c:pt idx="2421">
                  <c:v>-0.152573821967773</c:v>
                </c:pt>
                <c:pt idx="2422">
                  <c:v>-0.14638686432862899</c:v>
                </c:pt>
                <c:pt idx="2423">
                  <c:v>-0.14009973449688301</c:v>
                </c:pt>
                <c:pt idx="2424">
                  <c:v>-0.13371673474093401</c:v>
                </c:pt>
                <c:pt idx="2425">
                  <c:v>-0.127242232932748</c:v>
                </c:pt>
                <c:pt idx="2426">
                  <c:v>-0.12068065955893401</c:v>
                </c:pt>
                <c:pt idx="2427">
                  <c:v>-0.114036504688971</c:v>
                </c:pt>
                <c:pt idx="2428">
                  <c:v>-0.107314314902667</c:v>
                </c:pt>
                <c:pt idx="2429">
                  <c:v>-0.10051869017894099</c:v>
                </c:pt>
                <c:pt idx="2430">
                  <c:v>-9.3654280748069196E-2</c:v>
                </c:pt>
                <c:pt idx="2431">
                  <c:v>-8.6725783909545801E-2</c:v>
                </c:pt>
                <c:pt idx="2432">
                  <c:v>-7.9737940817728406E-2</c:v>
                </c:pt>
                <c:pt idx="2433">
                  <c:v>-7.2695533237478599E-2</c:v>
                </c:pt>
                <c:pt idx="2434">
                  <c:v>-6.5603380272011499E-2</c:v>
                </c:pt>
                <c:pt idx="2435">
                  <c:v>-5.8466335065194101E-2</c:v>
                </c:pt>
                <c:pt idx="2436">
                  <c:v>-5.1289281480550099E-2</c:v>
                </c:pt>
                <c:pt idx="2437">
                  <c:v>-4.4077130759243903E-2</c:v>
                </c:pt>
                <c:pt idx="2438">
                  <c:v>-3.6834818159329097E-2</c:v>
                </c:pt>
                <c:pt idx="2439">
                  <c:v>-2.9567299578563199E-2</c:v>
                </c:pt>
                <c:pt idx="2440">
                  <c:v>-2.2279548163097899E-2</c:v>
                </c:pt>
                <c:pt idx="2441">
                  <c:v>-1.49765509043671E-2</c:v>
                </c:pt>
                <c:pt idx="2442">
                  <c:v>-7.6633052264999304E-3</c:v>
                </c:pt>
                <c:pt idx="2443">
                  <c:v>-3.4481556659485502E-4</c:v>
                </c:pt>
                <c:pt idx="2444">
                  <c:v>6.9739100498047296E-3</c:v>
                </c:pt>
                <c:pt idx="2445">
                  <c:v>1.4287863435691E-2</c:v>
                </c:pt>
                <c:pt idx="2446">
                  <c:v>2.15920396696824E-2</c:v>
                </c:pt>
                <c:pt idx="2447">
                  <c:v>2.8881440520879799E-2</c:v>
                </c:pt>
                <c:pt idx="2448">
                  <c:v>3.6151077869144302E-2</c:v>
                </c:pt>
                <c:pt idx="2449">
                  <c:v>4.3395977118456497E-2</c:v>
                </c:pt>
                <c:pt idx="2450">
                  <c:v>5.0611180601020801E-2</c:v>
                </c:pt>
                <c:pt idx="2451">
                  <c:v>5.77917509697859E-2</c:v>
                </c:pt>
                <c:pt idx="2452">
                  <c:v>6.4932774577060301E-2</c:v>
                </c:pt>
                <c:pt idx="2453">
                  <c:v>7.2029364836909998E-2</c:v>
                </c:pt>
                <c:pt idx="2454">
                  <c:v>7.9076665569037696E-2</c:v>
                </c:pt>
                <c:pt idx="2455">
                  <c:v>8.6069854321856001E-2</c:v>
                </c:pt>
                <c:pt idx="2456">
                  <c:v>9.3004145672479693E-2</c:v>
                </c:pt>
                <c:pt idx="2457">
                  <c:v>9.9874794501379496E-2</c:v>
                </c:pt>
                <c:pt idx="2458">
                  <c:v>0.10667709923945699</c:v>
                </c:pt>
                <c:pt idx="2459">
                  <c:v>0.11340640508531601</c:v>
                </c:pt>
                <c:pt idx="2460">
                  <c:v>0.120058107190535</c:v>
                </c:pt>
                <c:pt idx="2461">
                  <c:v>0.126627653810751</c:v>
                </c:pt>
                <c:pt idx="2462">
                  <c:v>0.13311054942041001</c:v>
                </c:pt>
                <c:pt idx="2463">
                  <c:v>0.13950235778904499</c:v>
                </c:pt>
                <c:pt idx="2464">
                  <c:v>0.145798705016976</c:v>
                </c:pt>
                <c:pt idx="2465">
                  <c:v>0.15199528252836</c:v>
                </c:pt>
                <c:pt idx="2466">
                  <c:v>0.15808785001954401</c:v>
                </c:pt>
                <c:pt idx="2467">
                  <c:v>0.16407223836068599</c:v>
                </c:pt>
                <c:pt idx="2468">
                  <c:v>0.16994435244868999</c:v>
                </c:pt>
                <c:pt idx="2469">
                  <c:v>0.17570017400946999</c:v>
                </c:pt>
                <c:pt idx="2470">
                  <c:v>0.181335764347648</c:v>
                </c:pt>
                <c:pt idx="2471">
                  <c:v>0.186847267041793</c:v>
                </c:pt>
                <c:pt idx="2472">
                  <c:v>0.192230910583362</c:v>
                </c:pt>
                <c:pt idx="2473">
                  <c:v>0.19748301095753401</c:v>
                </c:pt>
                <c:pt idx="2474">
                  <c:v>0.202599974164174</c:v>
                </c:pt>
                <c:pt idx="2475">
                  <c:v>0.20757829867719699</c:v>
                </c:pt>
                <c:pt idx="2476">
                  <c:v>0.21241457784065601</c:v>
                </c:pt>
                <c:pt idx="2477">
                  <c:v>0.21710550219990801</c:v>
                </c:pt>
                <c:pt idx="2478">
                  <c:v>0.221647861766266</c:v>
                </c:pt>
                <c:pt idx="2479">
                  <c:v>0.22603854821358799</c:v>
                </c:pt>
                <c:pt idx="2480">
                  <c:v>0.23027455700529401</c:v>
                </c:pt>
                <c:pt idx="2481">
                  <c:v>0.234352989450369</c:v>
                </c:pt>
                <c:pt idx="2482">
                  <c:v>0.238271054686926</c:v>
                </c:pt>
                <c:pt idx="2483">
                  <c:v>0.242026071591987</c:v>
                </c:pt>
                <c:pt idx="2484">
                  <c:v>0.24561547061617101</c:v>
                </c:pt>
                <c:pt idx="2485">
                  <c:v>0.24903679554203101</c:v>
                </c:pt>
                <c:pt idx="2486">
                  <c:v>0.25228770516483401</c:v>
                </c:pt>
                <c:pt idx="2487">
                  <c:v>0.25536597489464602</c:v>
                </c:pt>
                <c:pt idx="2488">
                  <c:v>0.25826949827861301</c:v>
                </c:pt>
                <c:pt idx="2489">
                  <c:v>0.26099628844239903</c:v>
                </c:pt>
                <c:pt idx="2490">
                  <c:v>0.26354447944980502</c:v>
                </c:pt>
                <c:pt idx="2491">
                  <c:v>0.26591232757961902</c:v>
                </c:pt>
                <c:pt idx="2492">
                  <c:v>0.26809821251884303</c:v>
                </c:pt>
                <c:pt idx="2493">
                  <c:v>0.27010063847147098</c:v>
                </c:pt>
                <c:pt idx="2494">
                  <c:v>0.27191823518205599</c:v>
                </c:pt>
                <c:pt idx="2495">
                  <c:v>0.27354975887337302</c:v>
                </c:pt>
                <c:pt idx="2496">
                  <c:v>0.27499409309753597</c:v>
                </c:pt>
                <c:pt idx="2497">
                  <c:v>0.27625024949997501</c:v>
                </c:pt>
                <c:pt idx="2498">
                  <c:v>0.27731736849577099</c:v>
                </c:pt>
                <c:pt idx="2499">
                  <c:v>0.27819471985786298</c:v>
                </c:pt>
                <c:pt idx="2500">
                  <c:v>0.27888170321674499</c:v>
                </c:pt>
                <c:pt idx="2501">
                  <c:v>0.27937784847129199</c:v>
                </c:pt>
                <c:pt idx="2502">
                  <c:v>0.27968281611045598</c:v>
                </c:pt>
                <c:pt idx="2503">
                  <c:v>0.27979639744558599</c:v>
                </c:pt>
                <c:pt idx="2504">
                  <c:v>0.279718514753238</c:v>
                </c:pt>
                <c:pt idx="2505">
                  <c:v>0.27944922132835598</c:v>
                </c:pt>
                <c:pt idx="2506">
                  <c:v>0.27898870144781002</c:v>
                </c:pt>
                <c:pt idx="2507">
                  <c:v>0.278337270244288</c:v>
                </c:pt>
                <c:pt idx="2508">
                  <c:v>0.27749537349065601</c:v>
                </c:pt>
                <c:pt idx="2509">
                  <c:v>0.27646358729491399</c:v>
                </c:pt>
                <c:pt idx="2510">
                  <c:v>0.27524261770596897</c:v>
                </c:pt>
                <c:pt idx="2511">
                  <c:v>0.27383330023048702</c:v>
                </c:pt>
                <c:pt idx="2512">
                  <c:v>0.27223659926115401</c:v>
                </c:pt>
                <c:pt idx="2513">
                  <c:v>0.27045360741675201</c:v>
                </c:pt>
                <c:pt idx="2514">
                  <c:v>0.26848554479447301</c:v>
                </c:pt>
                <c:pt idx="2515">
                  <c:v>0.26633375813501797</c:v>
                </c:pt>
                <c:pt idx="2516">
                  <c:v>0.26399971990102</c:v>
                </c:pt>
                <c:pt idx="2517">
                  <c:v>0.26148502726944201</c:v>
                </c:pt>
                <c:pt idx="2518">
                  <c:v>0.25879140103863402</c:v>
                </c:pt>
                <c:pt idx="2519">
                  <c:v>0.25592068445079502</c:v>
                </c:pt>
                <c:pt idx="2520">
                  <c:v>0.25287484193064502</c:v>
                </c:pt>
                <c:pt idx="2521">
                  <c:v>0.249655957741173</c:v>
                </c:pt>
                <c:pt idx="2522">
                  <c:v>0.246266234557384</c:v>
                </c:pt>
                <c:pt idx="2523">
                  <c:v>0.24270799195901099</c:v>
                </c:pt>
                <c:pt idx="2524">
                  <c:v>0.238983664843231</c:v>
                </c:pt>
                <c:pt idx="2525">
                  <c:v>0.235095801758475</c:v>
                </c:pt>
                <c:pt idx="2526">
                  <c:v>0.23104706316045601</c:v>
                </c:pt>
                <c:pt idx="2527">
                  <c:v>0.226840219591631</c:v>
                </c:pt>
                <c:pt idx="2528">
                  <c:v>0.22247814978532199</c:v>
                </c:pt>
                <c:pt idx="2529">
                  <c:v>0.21796383869580499</c:v>
                </c:pt>
                <c:pt idx="2530">
                  <c:v>0.21330037545571601</c:v>
                </c:pt>
                <c:pt idx="2531">
                  <c:v>0.208490951262161</c:v>
                </c:pt>
                <c:pt idx="2532">
                  <c:v>0.20353885719299</c:v>
                </c:pt>
                <c:pt idx="2533">
                  <c:v>0.19844748195471701</c:v>
                </c:pt>
                <c:pt idx="2534">
                  <c:v>0.19322030956364</c:v>
                </c:pt>
                <c:pt idx="2535">
                  <c:v>0.18786091696173299</c:v>
                </c:pt>
                <c:pt idx="2536">
                  <c:v>0.18237297156895499</c:v>
                </c:pt>
                <c:pt idx="2537">
                  <c:v>0.176760228773641</c:v>
                </c:pt>
                <c:pt idx="2538">
                  <c:v>0.17102652936270299</c:v>
                </c:pt>
                <c:pt idx="2539">
                  <c:v>0.16517579689338199</c:v>
                </c:pt>
                <c:pt idx="2540">
                  <c:v>0.159212035008373</c:v>
                </c:pt>
                <c:pt idx="2541">
                  <c:v>0.153139324696135</c:v>
                </c:pt>
                <c:pt idx="2542">
                  <c:v>0.14696182149828599</c:v>
                </c:pt>
                <c:pt idx="2543">
                  <c:v>0.14068375266597499</c:v>
                </c:pt>
                <c:pt idx="2544">
                  <c:v>0.13430941426717799</c:v>
                </c:pt>
                <c:pt idx="2545">
                  <c:v>0.127843168246915</c:v>
                </c:pt>
                <c:pt idx="2546">
                  <c:v>0.12128943944237899</c:v>
                </c:pt>
                <c:pt idx="2547">
                  <c:v>0.114652712555029</c:v>
                </c:pt>
                <c:pt idx="2548">
                  <c:v>0.10793752908172</c:v>
                </c:pt>
                <c:pt idx="2549">
                  <c:v>0.101148484206968</c:v>
                </c:pt>
                <c:pt idx="2550">
                  <c:v>9.4290223658474906E-2</c:v>
                </c:pt>
                <c:pt idx="2551">
                  <c:v>8.7367440528067095E-2</c:v>
                </c:pt>
                <c:pt idx="2552">
                  <c:v>8.0384872060225696E-2</c:v>
                </c:pt>
                <c:pt idx="2553">
                  <c:v>7.3347296410399401E-2</c:v>
                </c:pt>
                <c:pt idx="2554">
                  <c:v>6.6259529375324297E-2</c:v>
                </c:pt>
                <c:pt idx="2555">
                  <c:v>5.9126421097585397E-2</c:v>
                </c:pt>
                <c:pt idx="2556">
                  <c:v>5.1952852746675098E-2</c:v>
                </c:pt>
                <c:pt idx="2557">
                  <c:v>4.47437331788203E-2</c:v>
                </c:pt>
                <c:pt idx="2558">
                  <c:v>3.7503995577863297E-2</c:v>
                </c:pt>
                <c:pt idx="2559">
                  <c:v>3.0238594079495799E-2</c:v>
                </c:pt>
                <c:pt idx="2560">
                  <c:v>2.2952500381155001E-2</c:v>
                </c:pt>
                <c:pt idx="2561">
                  <c:v>1.56507003399027E-2</c:v>
                </c:pt>
                <c:pt idx="2562">
                  <c:v>8.3381905606148502E-3</c:v>
                </c:pt>
                <c:pt idx="2563">
                  <c:v>1.0199749768162801E-3</c:v>
                </c:pt>
                <c:pt idx="2564">
                  <c:v>-6.2989385734992598E-3</c:v>
                </c:pt>
                <c:pt idx="2565">
                  <c:v>-1.36135417747212E-2</c:v>
                </c:pt>
                <c:pt idx="2566">
                  <c:v>-2.0918829260800902E-2</c:v>
                </c:pt>
                <c:pt idx="2567">
                  <c:v>-2.8209802040411899E-2</c:v>
                </c:pt>
                <c:pt idx="2568">
                  <c:v>-3.5481470917748503E-2</c:v>
                </c:pt>
                <c:pt idx="2569">
                  <c:v>-4.2728859906620502E-2</c:v>
                </c:pt>
                <c:pt idx="2570">
                  <c:v>-4.9947009635509201E-2</c:v>
                </c:pt>
                <c:pt idx="2571">
                  <c:v>-5.7130980741254E-2</c:v>
                </c:pt>
                <c:pt idx="2572">
                  <c:v>-6.4275857249046803E-2</c:v>
                </c:pt>
                <c:pt idx="2573">
                  <c:v>-7.1376749936422706E-2</c:v>
                </c:pt>
                <c:pt idx="2574">
                  <c:v>-7.8428799678943298E-2</c:v>
                </c:pt>
                <c:pt idx="2575">
                  <c:v>-8.5427180775284203E-2</c:v>
                </c:pt>
                <c:pt idx="2576">
                  <c:v>-9.2367104249451604E-2</c:v>
                </c:pt>
                <c:pt idx="2577">
                  <c:v>-9.9243821127867199E-2</c:v>
                </c:pt>
                <c:pt idx="2578">
                  <c:v>-0.10605262568908</c:v>
                </c:pt>
                <c:pt idx="2579">
                  <c:v>-0.112788858683881</c:v>
                </c:pt>
                <c:pt idx="2580">
                  <c:v>-0.119447910523615</c:v>
                </c:pt>
                <c:pt idx="2581">
                  <c:v>-0.126025224434514</c:v>
                </c:pt>
                <c:pt idx="2582">
                  <c:v>-0.13251629957588401</c:v>
                </c:pt>
                <c:pt idx="2583">
                  <c:v>-0.138916694120024</c:v>
                </c:pt>
                <c:pt idx="2584">
                  <c:v>-0.14522202829175301</c:v>
                </c:pt>
                <c:pt idx="2585">
                  <c:v>-0.15142798736548599</c:v>
                </c:pt>
                <c:pt idx="2586">
                  <c:v>-0.15753032461778499</c:v>
                </c:pt>
                <c:pt idx="2587">
                  <c:v>-0.163524864233385</c:v>
                </c:pt>
                <c:pt idx="2588">
                  <c:v>-0.16940750416269601</c:v>
                </c:pt>
                <c:pt idx="2589">
                  <c:v>-0.17517421892882301</c:v>
                </c:pt>
                <c:pt idx="2590">
                  <c:v>-0.180821062382193</c:v>
                </c:pt>
                <c:pt idx="2591">
                  <c:v>-0.18634417040089399</c:v>
                </c:pt>
                <c:pt idx="2592">
                  <c:v>-0.191739763534887</c:v>
                </c:pt>
                <c:pt idx="2593">
                  <c:v>-0.197004149592272</c:v>
                </c:pt>
                <c:pt idx="2594">
                  <c:v>-0.20213372616584899</c:v>
                </c:pt>
                <c:pt idx="2595">
                  <c:v>-0.20712498309823599</c:v>
                </c:pt>
                <c:pt idx="2596">
                  <c:v>-0.21197450488386099</c:v>
                </c:pt>
                <c:pt idx="2597">
                  <c:v>-0.21667897300618499</c:v>
                </c:pt>
                <c:pt idx="2598">
                  <c:v>-0.22123516820855599</c:v>
                </c:pt>
                <c:pt idx="2599">
                  <c:v>-0.22563997269713601</c:v>
                </c:pt>
                <c:pt idx="2600">
                  <c:v>-0.22989037227440601</c:v>
                </c:pt>
                <c:pt idx="2601">
                  <c:v>-0.23398345840176701</c:v>
                </c:pt>
                <c:pt idx="2602">
                  <c:v>-0.23791643018985101</c:v>
                </c:pt>
                <c:pt idx="2603">
                  <c:v>-0.24168659631516201</c:v>
                </c:pt>
                <c:pt idx="2604">
                  <c:v>-0.24529137686174399</c:v>
                </c:pt>
                <c:pt idx="2605">
                  <c:v>-0.24872830508660701</c:v>
                </c:pt>
                <c:pt idx="2606">
                  <c:v>-0.25199502910771798</c:v>
                </c:pt>
                <c:pt idx="2607">
                  <c:v>-0.25508931351338698</c:v>
                </c:pt>
                <c:pt idx="2608">
                  <c:v>-0.25800904089195398</c:v>
                </c:pt>
                <c:pt idx="2609">
                  <c:v>-0.26075221328072801</c:v>
                </c:pt>
                <c:pt idx="2610">
                  <c:v>-0.26331695353319001</c:v>
                </c:pt>
                <c:pt idx="2611">
                  <c:v>-0.26570150660351799</c:v>
                </c:pt>
                <c:pt idx="2612">
                  <c:v>-0.26790424074756303</c:v>
                </c:pt>
                <c:pt idx="2613">
                  <c:v>-0.26992364863944501</c:v>
                </c:pt>
                <c:pt idx="2614">
                  <c:v>-0.27175834840301799</c:v>
                </c:pt>
                <c:pt idx="2615">
                  <c:v>-0.27340708455747498</c:v>
                </c:pt>
                <c:pt idx="2616">
                  <c:v>-0.274868728876482</c:v>
                </c:pt>
                <c:pt idx="2617">
                  <c:v>-0.276142281160212</c:v>
                </c:pt>
                <c:pt idx="2618">
                  <c:v>-0.27722686991978401</c:v>
                </c:pt>
                <c:pt idx="2619">
                  <c:v>-0.27812175297361902</c:v>
                </c:pt>
                <c:pt idx="2620">
                  <c:v>-0.27882631795531299</c:v>
                </c:pt>
                <c:pt idx="2621">
                  <c:v>-0.27934008273268002</c:v>
                </c:pt>
                <c:pt idx="2622">
                  <c:v>-0.27966269573767</c:v>
                </c:pt>
                <c:pt idx="2623">
                  <c:v>-0.27979393620695098</c:v>
                </c:pt>
                <c:pt idx="2624">
                  <c:v>-0.279733714332973</c:v>
                </c:pt>
                <c:pt idx="2625">
                  <c:v>-0.27948207132542602</c:v>
                </c:pt>
                <c:pt idx="2626">
                  <c:v>-0.27903917938303602</c:v>
                </c:pt>
                <c:pt idx="2627">
                  <c:v>-0.27840534157573599</c:v>
                </c:pt>
                <c:pt idx="2628">
                  <c:v>-0.27758099163727201</c:v>
                </c:pt>
                <c:pt idx="2629">
                  <c:v>-0.27656669366839798</c:v>
                </c:pt>
                <c:pt idx="2630">
                  <c:v>-0.27536314175086801</c:v>
                </c:pt>
                <c:pt idx="2631">
                  <c:v>-0.27397115947247502</c:v>
                </c:pt>
                <c:pt idx="2632">
                  <c:v>-0.27239169936347302</c:v>
                </c:pt>
                <c:pt idx="2633">
                  <c:v>-0.270625842244759</c:v>
                </c:pt>
                <c:pt idx="2634">
                  <c:v>-0.26867479648827403</c:v>
                </c:pt>
                <c:pt idx="2635">
                  <c:v>-0.266539897190117</c:v>
                </c:pt>
                <c:pt idx="2636">
                  <c:v>-0.26422260525693803</c:v>
                </c:pt>
                <c:pt idx="2637">
                  <c:v>-0.261724506406246</c:v>
                </c:pt>
                <c:pt idx="2638">
                  <c:v>-0.25904731008130499</c:v>
                </c:pt>
                <c:pt idx="2639">
                  <c:v>-0.25619284828136701</c:v>
                </c:pt>
                <c:pt idx="2640">
                  <c:v>-0.25316307430803697</c:v>
                </c:pt>
                <c:pt idx="2641">
                  <c:v>-0.249960061428638</c:v>
                </c:pt>
                <c:pt idx="2642">
                  <c:v>-0.246586001457471</c:v>
                </c:pt>
                <c:pt idx="2643">
                  <c:v>-0.24304320325597001</c:v>
                </c:pt>
                <c:pt idx="2644">
                  <c:v>-0.23933409115274801</c:v>
                </c:pt>
                <c:pt idx="2645">
                  <c:v>-0.23546120328463599</c:v>
                </c:pt>
                <c:pt idx="2646">
                  <c:v>-0.23142718985984301</c:v>
                </c:pt>
                <c:pt idx="2647">
                  <c:v>-0.227234811344422</c:v>
                </c:pt>
                <c:pt idx="2648">
                  <c:v>-0.222886936573294</c:v>
                </c:pt>
                <c:pt idx="2649">
                  <c:v>-0.21838654078710501</c:v>
                </c:pt>
                <c:pt idx="2650">
                  <c:v>-0.21373670359628</c:v>
                </c:pt>
                <c:pt idx="2651">
                  <c:v>-0.20894060687365201</c:v>
                </c:pt>
                <c:pt idx="2652">
                  <c:v>-0.20400153257711401</c:v>
                </c:pt>
                <c:pt idx="2653">
                  <c:v>-0.198922860503778</c:v>
                </c:pt>
                <c:pt idx="2654">
                  <c:v>-0.193708065977197</c:v>
                </c:pt>
                <c:pt idx="2655">
                  <c:v>-0.18836071746920099</c:v>
                </c:pt>
                <c:pt idx="2656">
                  <c:v>-0.18288447415800199</c:v>
                </c:pt>
                <c:pt idx="2657">
                  <c:v>-0.17728308342422999</c:v>
                </c:pt>
                <c:pt idx="2658">
                  <c:v>-0.171560378286606</c:v>
                </c:pt>
                <c:pt idx="2659">
                  <c:v>-0.16572027477901499</c:v>
                </c:pt>
                <c:pt idx="2660">
                  <c:v>-0.15976676927077799</c:v>
                </c:pt>
                <c:pt idx="2661">
                  <c:v>-0.15370393573193999</c:v>
                </c:pt>
                <c:pt idx="2662">
                  <c:v>-0.147535922945466</c:v>
                </c:pt>
                <c:pt idx="2663">
                  <c:v>-0.141266951668237</c:v>
                </c:pt>
                <c:pt idx="2664">
                  <c:v>-0.13490131174279399</c:v>
                </c:pt>
                <c:pt idx="2665">
                  <c:v>-0.12844335916181199</c:v>
                </c:pt>
                <c:pt idx="2666">
                  <c:v>-0.121897513087303</c:v>
                </c:pt>
                <c:pt idx="2667">
                  <c:v>-0.11526825282659101</c:v>
                </c:pt>
                <c:pt idx="2668">
                  <c:v>-0.10856011476713601</c:v>
                </c:pt>
                <c:pt idx="2669">
                  <c:v>-0.101777689272294</c:v>
                </c:pt>
                <c:pt idx="2670">
                  <c:v>-9.4925617540140103E-2</c:v>
                </c:pt>
                <c:pt idx="2671">
                  <c:v>-8.8008588427508402E-2</c:v>
                </c:pt>
                <c:pt idx="2672">
                  <c:v>-8.1031335241418798E-2</c:v>
                </c:pt>
                <c:pt idx="2673">
                  <c:v>-7.3998632500084899E-2</c:v>
                </c:pt>
                <c:pt idx="2674">
                  <c:v>-6.6915292665723006E-2</c:v>
                </c:pt>
                <c:pt idx="2675">
                  <c:v>-5.9786162851394598E-2</c:v>
                </c:pt>
                <c:pt idx="2676">
                  <c:v>-5.2616121504139003E-2</c:v>
                </c:pt>
                <c:pt idx="2677">
                  <c:v>-4.54100750666626E-2</c:v>
                </c:pt>
                <c:pt idx="2678">
                  <c:v>-3.8172954619871698E-2</c:v>
                </c:pt>
                <c:pt idx="2679">
                  <c:v>-3.09097125085455E-2</c:v>
                </c:pt>
                <c:pt idx="2680">
                  <c:v>-2.3625318952457501E-2</c:v>
                </c:pt>
                <c:pt idx="2681">
                  <c:v>-1.63247586452663E-2</c:v>
                </c:pt>
                <c:pt idx="2682">
                  <c:v>-9.0130273435004502E-3</c:v>
                </c:pt>
                <c:pt idx="2683">
                  <c:v>-1.69512844797462E-3</c:v>
                </c:pt>
                <c:pt idx="2684">
                  <c:v>5.62393042002657E-3</c:v>
                </c:pt>
                <c:pt idx="2685">
                  <c:v>1.2939140845452E-2</c:v>
                </c:pt>
                <c:pt idx="2686">
                  <c:v>2.0245497046730801E-2</c:v>
                </c:pt>
                <c:pt idx="2687">
                  <c:v>2.7537999301217399E-2</c:v>
                </c:pt>
                <c:pt idx="2688">
                  <c:v>3.4811657366489897E-2</c:v>
                </c:pt>
                <c:pt idx="2689">
                  <c:v>4.2061493895161201E-2</c:v>
                </c:pt>
                <c:pt idx="2690">
                  <c:v>4.9282547840866997E-2</c:v>
                </c:pt>
                <c:pt idx="2691">
                  <c:v>5.6469877853097698E-2</c:v>
                </c:pt>
                <c:pt idx="2692">
                  <c:v>6.3618565658553505E-2</c:v>
                </c:pt>
                <c:pt idx="2693">
                  <c:v>7.0723719426707105E-2</c:v>
                </c:pt>
                <c:pt idx="2694">
                  <c:v>7.7780477117272401E-2</c:v>
                </c:pt>
                <c:pt idx="2695">
                  <c:v>8.4784009807287106E-2</c:v>
                </c:pt>
                <c:pt idx="2696">
                  <c:v>9.1729524995533704E-2</c:v>
                </c:pt>
                <c:pt idx="2697">
                  <c:v>9.8612269882037099E-2</c:v>
                </c:pt>
                <c:pt idx="2698">
                  <c:v>0.105427534620394</c:v>
                </c:pt>
                <c:pt idx="2699">
                  <c:v>0.112170655540711</c:v>
                </c:pt>
                <c:pt idx="2700">
                  <c:v>0.118837018340942</c:v>
                </c:pt>
                <c:pt idx="2701">
                  <c:v>0.12542206124444499</c:v>
                </c:pt>
                <c:pt idx="2702">
                  <c:v>0.13192127812159599</c:v>
                </c:pt>
                <c:pt idx="2703">
                  <c:v>0.13833022157332001</c:v>
                </c:pt>
                <c:pt idx="2704">
                  <c:v>0.14464450597444201</c:v>
                </c:pt>
                <c:pt idx="2705">
                  <c:v>0.150859810474751</c:v>
                </c:pt>
                <c:pt idx="2706">
                  <c:v>0.15697188195575901</c:v>
                </c:pt>
                <c:pt idx="2707">
                  <c:v>0.16297653794108999</c:v>
                </c:pt>
                <c:pt idx="2708">
                  <c:v>0.16886966945854501</c:v>
                </c:pt>
                <c:pt idx="2709">
                  <c:v>0.17464724385186001</c:v>
                </c:pt>
                <c:pt idx="2710">
                  <c:v>0.18030530754024399</c:v>
                </c:pt>
                <c:pt idx="2711">
                  <c:v>0.185839988723804</c:v>
                </c:pt>
                <c:pt idx="2712">
                  <c:v>0.191247500033011</c:v>
                </c:pt>
                <c:pt idx="2713">
                  <c:v>0.19652414112038599</c:v>
                </c:pt>
                <c:pt idx="2714">
                  <c:v>0.20166630119264001</c:v>
                </c:pt>
                <c:pt idx="2715">
                  <c:v>0.20667046148153201</c:v>
                </c:pt>
                <c:pt idx="2716">
                  <c:v>0.21153319765175199</c:v>
                </c:pt>
                <c:pt idx="2717">
                  <c:v>0.21625118214418901</c:v>
                </c:pt>
                <c:pt idx="2718">
                  <c:v>0.22082118645297</c:v>
                </c:pt>
                <c:pt idx="2719">
                  <c:v>0.22524008333471901</c:v>
                </c:pt>
                <c:pt idx="2720">
                  <c:v>0.22950484894852199</c:v>
                </c:pt>
                <c:pt idx="2721">
                  <c:v>0.23361256492513699</c:v>
                </c:pt>
                <c:pt idx="2722">
                  <c:v>0.237560420364023</c:v>
                </c:pt>
                <c:pt idx="2723">
                  <c:v>0.241345713756836</c:v>
                </c:pt>
                <c:pt idx="2724">
                  <c:v>0.244965854836066</c:v>
                </c:pt>
                <c:pt idx="2725">
                  <c:v>0.24841836634754599</c:v>
                </c:pt>
                <c:pt idx="2726">
                  <c:v>0.25170088574563598</c:v>
                </c:pt>
                <c:pt idx="2727">
                  <c:v>0.25481116680990601</c:v>
                </c:pt>
                <c:pt idx="2728">
                  <c:v>0.25774708118222001</c:v>
                </c:pt>
                <c:pt idx="2729">
                  <c:v>0.26050661982316498</c:v>
                </c:pt>
                <c:pt idx="2730">
                  <c:v>0.263087894386832</c:v>
                </c:pt>
                <c:pt idx="2731">
                  <c:v>0.26548913851300898</c:v>
                </c:pt>
                <c:pt idx="2732">
                  <c:v>0.267708709035896</c:v>
                </c:pt>
                <c:pt idx="2733">
                  <c:v>0.26974508710851902</c:v>
                </c:pt>
                <c:pt idx="2734">
                  <c:v>0.27159687924207399</c:v>
                </c:pt>
                <c:pt idx="2735">
                  <c:v>0.27326281825948801</c:v>
                </c:pt>
                <c:pt idx="2736">
                  <c:v>0.27474176416254498</c:v>
                </c:pt>
                <c:pt idx="2737">
                  <c:v>0.27603270491198501</c:v>
                </c:pt>
                <c:pt idx="2738">
                  <c:v>0.27713475712003999</c:v>
                </c:pt>
                <c:pt idx="2739">
                  <c:v>0.27804716665493401</c:v>
                </c:pt>
                <c:pt idx="2740">
                  <c:v>0.27876930915693199</c:v>
                </c:pt>
                <c:pt idx="2741">
                  <c:v>0.27930069046559203</c:v>
                </c:pt>
                <c:pt idx="2742">
                  <c:v>0.27964094695791197</c:v>
                </c:pt>
                <c:pt idx="2743">
                  <c:v>0.27978984579716298</c:v>
                </c:pt>
                <c:pt idx="2744">
                  <c:v>0.27974728509221303</c:v>
                </c:pt>
                <c:pt idx="2745">
                  <c:v>0.279513293967254</c:v>
                </c:pt>
                <c:pt idx="2746">
                  <c:v>0.27908803254187198</c:v>
                </c:pt>
                <c:pt idx="2747">
                  <c:v>0.27847179182147602</c:v>
                </c:pt>
                <c:pt idx="2748">
                  <c:v>0.27766499349816498</c:v>
                </c:pt>
                <c:pt idx="2749">
                  <c:v>0.276668189662167</c:v>
                </c:pt>
                <c:pt idx="2750">
                  <c:v>0.275482062424038</c:v>
                </c:pt>
                <c:pt idx="2751">
                  <c:v>0.27410742344790601</c:v>
                </c:pt>
                <c:pt idx="2752">
                  <c:v>0.27254521339603999</c:v>
                </c:pt>
                <c:pt idx="2753">
                  <c:v>0.27079650128516503</c:v>
                </c:pt>
                <c:pt idx="2754">
                  <c:v>0.26886248375493299</c:v>
                </c:pt>
                <c:pt idx="2755">
                  <c:v>0.26674448424906699</c:v>
                </c:pt>
                <c:pt idx="2756">
                  <c:v>0.26444395210972699</c:v>
                </c:pt>
                <c:pt idx="2757">
                  <c:v>0.261962461585735</c:v>
                </c:pt>
                <c:pt idx="2758">
                  <c:v>0.259301710755315</c:v>
                </c:pt>
                <c:pt idx="2759">
                  <c:v>0.25646352036410502</c:v>
                </c:pt>
                <c:pt idx="2760">
                  <c:v>0.25344983257922499</c:v>
                </c:pt>
                <c:pt idx="2761">
                  <c:v>0.25026270966025199</c:v>
                </c:pt>
                <c:pt idx="2762">
                  <c:v>0.24690433254802699</c:v>
                </c:pt>
                <c:pt idx="2763">
                  <c:v>0.24337699937224</c:v>
                </c:pt>
                <c:pt idx="2764">
                  <c:v>0.23968312387882099</c:v>
                </c:pt>
                <c:pt idx="2765">
                  <c:v>0.23582523377822501</c:v>
                </c:pt>
                <c:pt idx="2766">
                  <c:v>0.23180596901572301</c:v>
                </c:pt>
                <c:pt idx="2767">
                  <c:v>0.22762807996489401</c:v>
                </c:pt>
                <c:pt idx="2768">
                  <c:v>0.22329442554555001</c:v>
                </c:pt>
                <c:pt idx="2769">
                  <c:v>0.21880797126738499</c:v>
                </c:pt>
                <c:pt idx="2770">
                  <c:v>0.214171787200681</c:v>
                </c:pt>
                <c:pt idx="2771">
                  <c:v>0.20938904587547</c:v>
                </c:pt>
                <c:pt idx="2772">
                  <c:v>0.20446302011057599</c:v>
                </c:pt>
                <c:pt idx="2773">
                  <c:v>0.19939708077403501</c:v>
                </c:pt>
                <c:pt idx="2774">
                  <c:v>0.19419469447641299</c:v>
                </c:pt>
                <c:pt idx="2775">
                  <c:v>0.18885942119862101</c:v>
                </c:pt>
                <c:pt idx="2776">
                  <c:v>0.18339491185581699</c:v>
                </c:pt>
                <c:pt idx="2777">
                  <c:v>0.17780490579910499</c:v>
                </c:pt>
                <c:pt idx="2778">
                  <c:v>0.17209322825669601</c:v>
                </c:pt>
                <c:pt idx="2779">
                  <c:v>0.166263787716319</c:v>
                </c:pt>
                <c:pt idx="2780">
                  <c:v>0.16032057325064999</c:v>
                </c:pt>
                <c:pt idx="2781">
                  <c:v>0.15426765178759799</c:v>
                </c:pt>
                <c:pt idx="2782">
                  <c:v>0.14810916532731699</c:v>
                </c:pt>
                <c:pt idx="2783">
                  <c:v>0.14184932810784501</c:v>
                </c:pt>
                <c:pt idx="2784">
                  <c:v>0.13549242372131001</c:v>
                </c:pt>
                <c:pt idx="2785">
                  <c:v>0.129042802182676</c:v>
                </c:pt>
                <c:pt idx="2786">
                  <c:v>0.12250487695304201</c:v>
                </c:pt>
                <c:pt idx="2787">
                  <c:v>0.115883121919517</c:v>
                </c:pt>
                <c:pt idx="2788">
                  <c:v>0.10918206833375101</c:v>
                </c:pt>
                <c:pt idx="2789">
                  <c:v>0.102406301711212</c:v>
                </c:pt>
                <c:pt idx="2790">
                  <c:v>9.5560458693322706E-2</c:v>
                </c:pt>
                <c:pt idx="2791">
                  <c:v>8.8649223874623498E-2</c:v>
                </c:pt>
                <c:pt idx="2792">
                  <c:v>8.1677326597111799E-2</c:v>
                </c:pt>
                <c:pt idx="2793">
                  <c:v>7.4649537713965694E-2</c:v>
                </c:pt>
                <c:pt idx="2794">
                  <c:v>6.7570666324859405E-2</c:v>
                </c:pt>
                <c:pt idx="2795">
                  <c:v>6.0445556485108E-2</c:v>
                </c:pt>
                <c:pt idx="2796">
                  <c:v>5.3279083890891303E-2</c:v>
                </c:pt>
                <c:pt idx="2797">
                  <c:v>4.6076152542826203E-2</c:v>
                </c:pt>
                <c:pt idx="2798">
                  <c:v>3.8841691390170602E-2</c:v>
                </c:pt>
                <c:pt idx="2799">
                  <c:v>3.1580650957954898E-2</c:v>
                </c:pt>
                <c:pt idx="2800">
                  <c:v>2.4297999959348698E-2</c:v>
                </c:pt>
                <c:pt idx="2801">
                  <c:v>1.6998721895582301E-2</c:v>
                </c:pt>
                <c:pt idx="2802">
                  <c:v>9.6878116457484592E-3</c:v>
                </c:pt>
                <c:pt idx="2803">
                  <c:v>2.3702720488176102E-3</c:v>
                </c:pt>
                <c:pt idx="2804">
                  <c:v>-4.9488895197927598E-3</c:v>
                </c:pt>
                <c:pt idx="2805">
                  <c:v>-1.2264664574753699E-2</c:v>
                </c:pt>
                <c:pt idx="2806">
                  <c:v>-1.9572046948119801E-2</c:v>
                </c:pt>
                <c:pt idx="2807">
                  <c:v>-2.6866036215038101E-2</c:v>
                </c:pt>
                <c:pt idx="2808">
                  <c:v>-3.4141641115527498E-2</c:v>
                </c:pt>
                <c:pt idx="2809">
                  <c:v>-4.1393882969986397E-2</c:v>
                </c:pt>
                <c:pt idx="2810">
                  <c:v>-4.8617799086091297E-2</c:v>
                </c:pt>
                <c:pt idx="2811">
                  <c:v>-5.5808446154756199E-2</c:v>
                </c:pt>
                <c:pt idx="2812">
                  <c:v>-6.2960903632827095E-2</c:v>
                </c:pt>
                <c:pt idx="2813">
                  <c:v>-7.0070277110198601E-2</c:v>
                </c:pt>
                <c:pt idx="2814">
                  <c:v>-7.71317016590473E-2</c:v>
                </c:pt>
                <c:pt idx="2815">
                  <c:v>-8.4140345162890595E-2</c:v>
                </c:pt>
                <c:pt idx="2816">
                  <c:v>-9.1091411623192897E-2</c:v>
                </c:pt>
                <c:pt idx="2817">
                  <c:v>-9.7980144441256301E-2</c:v>
                </c:pt>
                <c:pt idx="2818">
                  <c:v>-0.10480182967314999</c:v>
                </c:pt>
                <c:pt idx="2819">
                  <c:v>-0.111551799255452</c:v>
                </c:pt>
                <c:pt idx="2820">
                  <c:v>-0.118225434199592</c:v>
                </c:pt>
                <c:pt idx="2821">
                  <c:v>-0.124818167752617</c:v>
                </c:pt>
                <c:pt idx="2822">
                  <c:v>-0.13132548852220899</c:v>
                </c:pt>
                <c:pt idx="2823">
                  <c:v>-0.13774294356382</c:v>
                </c:pt>
                <c:pt idx="2824">
                  <c:v>-0.14406614142780999</c:v>
                </c:pt>
                <c:pt idx="2825">
                  <c:v>-0.15029075516450999</c:v>
                </c:pt>
                <c:pt idx="2826">
                  <c:v>-0.15641252528514099</c:v>
                </c:pt>
                <c:pt idx="2827">
                  <c:v>-0.16242726267657001</c:v>
                </c:pt>
                <c:pt idx="2828">
                  <c:v>-0.16833085146791599</c:v>
                </c:pt>
                <c:pt idx="2829">
                  <c:v>-0.17411925184702701</c:v>
                </c:pt>
                <c:pt idx="2830">
                  <c:v>-0.17978850282491399</c:v>
                </c:pt>
                <c:pt idx="2831">
                  <c:v>-0.185334724946249</c:v>
                </c:pt>
                <c:pt idx="2832">
                  <c:v>-0.19075412294406399</c:v>
                </c:pt>
                <c:pt idx="2833">
                  <c:v>-0.196042988336848</c:v>
                </c:pt>
                <c:pt idx="2834">
                  <c:v>-0.20119770196624701</c:v>
                </c:pt>
                <c:pt idx="2835">
                  <c:v>-0.20621473647365099</c:v>
                </c:pt>
                <c:pt idx="2836">
                  <c:v>-0.211090658713952</c:v>
                </c:pt>
                <c:pt idx="2837">
                  <c:v>-0.215822132104841</c:v>
                </c:pt>
                <c:pt idx="2838">
                  <c:v>-0.22040591891002401</c:v>
                </c:pt>
                <c:pt idx="2839">
                  <c:v>-0.224838882454793</c:v>
                </c:pt>
                <c:pt idx="2840">
                  <c:v>-0.22911798927245</c:v>
                </c:pt>
                <c:pt idx="2841">
                  <c:v>-0.2332403111801</c:v>
                </c:pt>
                <c:pt idx="2842">
                  <c:v>-0.237203027282398</c:v>
                </c:pt>
                <c:pt idx="2843">
                  <c:v>-0.24100342590188301</c:v>
                </c:pt>
                <c:pt idx="2844">
                  <c:v>-0.24463890643457101</c:v>
                </c:pt>
                <c:pt idx="2845">
                  <c:v>-0.24810698112954399</c:v>
                </c:pt>
                <c:pt idx="2846">
                  <c:v>-0.25140527679131203</c:v>
                </c:pt>
                <c:pt idx="2847">
                  <c:v>-0.25453153640378401</c:v>
                </c:pt>
                <c:pt idx="2848">
                  <c:v>-0.25748362067473901</c:v>
                </c:pt>
                <c:pt idx="2849">
                  <c:v>-0.26025950949974003</c:v>
                </c:pt>
                <c:pt idx="2850">
                  <c:v>-0.26285730334448598</c:v>
                </c:pt>
                <c:pt idx="2851">
                  <c:v>-0.26527522454466002</c:v>
                </c:pt>
                <c:pt idx="2852">
                  <c:v>-0.26751161852237698</c:v>
                </c:pt>
                <c:pt idx="2853">
                  <c:v>-0.26956495491841198</c:v>
                </c:pt>
                <c:pt idx="2854">
                  <c:v>-0.27143382863942001</c:v>
                </c:pt>
                <c:pt idx="2855">
                  <c:v>-0.27311696081943798</c:v>
                </c:pt>
                <c:pt idx="2856">
                  <c:v>-0.27461319969500703</c:v>
                </c:pt>
                <c:pt idx="2857">
                  <c:v>-0.27592152139332699</c:v>
                </c:pt>
                <c:pt idx="2858">
                  <c:v>-0.27704103063288699</c:v>
                </c:pt>
                <c:pt idx="2859">
                  <c:v>-0.27797096133610399</c:v>
                </c:pt>
                <c:pt idx="2860">
                  <c:v>-0.27871067715354902</c:v>
                </c:pt>
                <c:pt idx="2861">
                  <c:v>-0.27925967189939899</c:v>
                </c:pt>
                <c:pt idx="2862">
                  <c:v>-0.27961756989782</c:v>
                </c:pt>
                <c:pt idx="2863">
                  <c:v>-0.27978412624003901</c:v>
                </c:pt>
                <c:pt idx="2864">
                  <c:v>-0.279759226951938</c:v>
                </c:pt>
                <c:pt idx="2865">
                  <c:v>-0.279542889072041</c:v>
                </c:pt>
                <c:pt idx="2866">
                  <c:v>-0.279135260639858</c:v>
                </c:pt>
                <c:pt idx="2867">
                  <c:v>-0.27853662059458301</c:v>
                </c:pt>
                <c:pt idx="2868">
                  <c:v>-0.277747378584215</c:v>
                </c:pt>
                <c:pt idx="2869">
                  <c:v>-0.27676807468523401</c:v>
                </c:pt>
                <c:pt idx="2870">
                  <c:v>-0.275599379033034</c:v>
                </c:pt>
                <c:pt idx="2871">
                  <c:v>-0.27424209136334499</c:v>
                </c:pt>
                <c:pt idx="2872">
                  <c:v>-0.272697140464981</c:v>
                </c:pt>
                <c:pt idx="2873">
                  <c:v>-0.27096558354426498</c:v>
                </c:pt>
                <c:pt idx="2874">
                  <c:v>-0.26904860550159398</c:v>
                </c:pt>
                <c:pt idx="2875">
                  <c:v>-0.26694751812060702</c:v>
                </c:pt>
                <c:pt idx="2876">
                  <c:v>-0.26466375917053803</c:v>
                </c:pt>
                <c:pt idx="2877">
                  <c:v>-0.26219889142235397</c:v>
                </c:pt>
                <c:pt idx="2878">
                  <c:v>-0.25955460157935201</c:v>
                </c:pt>
                <c:pt idx="2879">
                  <c:v>-0.25673269912295399</c:v>
                </c:pt>
                <c:pt idx="2880">
                  <c:v>-0.25373511507448299</c:v>
                </c:pt>
                <c:pt idx="2881">
                  <c:v>-0.25056390067376899</c:v>
                </c:pt>
                <c:pt idx="2882">
                  <c:v>-0.24722122597548901</c:v>
                </c:pt>
                <c:pt idx="2883">
                  <c:v>-0.243709378364207</c:v>
                </c:pt>
                <c:pt idx="2884">
                  <c:v>-0.24003076098911799</c:v>
                </c:pt>
                <c:pt idx="2885">
                  <c:v>-0.23618789111958199</c:v>
                </c:pt>
                <c:pt idx="2886">
                  <c:v>-0.232183398422561</c:v>
                </c:pt>
                <c:pt idx="2887">
                  <c:v>-0.22802002316314199</c:v>
                </c:pt>
                <c:pt idx="2888">
                  <c:v>-0.22370061432938401</c:v>
                </c:pt>
                <c:pt idx="2889">
                  <c:v>-0.21922812768275901</c:v>
                </c:pt>
                <c:pt idx="2890">
                  <c:v>-0.21460562373553399</c:v>
                </c:pt>
                <c:pt idx="2891">
                  <c:v>-0.20983626565646399</c:v>
                </c:pt>
                <c:pt idx="2892">
                  <c:v>-0.20492331710625</c:v>
                </c:pt>
                <c:pt idx="2893">
                  <c:v>-0.19987014000421799</c:v>
                </c:pt>
                <c:pt idx="2894">
                  <c:v>-0.194680192227771</c:v>
                </c:pt>
                <c:pt idx="2895">
                  <c:v>-0.18935702524616299</c:v>
                </c:pt>
                <c:pt idx="2896">
                  <c:v>-0.183904281690247</c:v>
                </c:pt>
                <c:pt idx="2897">
                  <c:v>-0.178325692859822</c:v>
                </c:pt>
                <c:pt idx="2898">
                  <c:v>-0.172625076170319</c:v>
                </c:pt>
                <c:pt idx="2899">
                  <c:v>-0.16680633254055199</c:v>
                </c:pt>
                <c:pt idx="2900">
                  <c:v>-0.16087344372332499</c:v>
                </c:pt>
                <c:pt idx="2901">
                  <c:v>-0.15483046958072899</c:v>
                </c:pt>
                <c:pt idx="2902">
                  <c:v>-0.14868154530599101</c:v>
                </c:pt>
                <c:pt idx="2903">
                  <c:v>-0.14243087859376599</c:v>
                </c:pt>
                <c:pt idx="2904">
                  <c:v>-0.13608274676082599</c:v>
                </c:pt>
                <c:pt idx="2905">
                  <c:v>-0.12964149381909701</c:v>
                </c:pt>
                <c:pt idx="2906">
                  <c:v>-0.123111527503066</c:v>
                </c:pt>
                <c:pt idx="2907">
                  <c:v>-0.116497316253576</c:v>
                </c:pt>
                <c:pt idx="2908">
                  <c:v>-0.109803386160084</c:v>
                </c:pt>
                <c:pt idx="2909">
                  <c:v>-0.10303431786346599</c:v>
                </c:pt>
                <c:pt idx="2910">
                  <c:v>-9.6194743421499307E-2</c:v>
                </c:pt>
                <c:pt idx="2911">
                  <c:v>-8.9289343139149893E-2</c:v>
                </c:pt>
                <c:pt idx="2912">
                  <c:v>-8.23228423658562E-2</c:v>
                </c:pt>
                <c:pt idx="2913">
                  <c:v>-7.5300008261980994E-2</c:v>
                </c:pt>
                <c:pt idx="2914">
                  <c:v>-6.8225646536654402E-2</c:v>
                </c:pt>
                <c:pt idx="2915">
                  <c:v>-6.1104598159239E-2</c:v>
                </c:pt>
                <c:pt idx="2916">
                  <c:v>-5.3941736046665301E-2</c:v>
                </c:pt>
                <c:pt idx="2917">
                  <c:v>-4.6741961728906101E-2</c:v>
                </c:pt>
                <c:pt idx="2918">
                  <c:v>-3.9510201994870701E-2</c:v>
                </c:pt>
                <c:pt idx="2919">
                  <c:v>-3.2251405521014798E-2</c:v>
                </c:pt>
                <c:pt idx="2920">
                  <c:v>-2.4970539484972801E-2</c:v>
                </c:pt>
                <c:pt idx="2921">
                  <c:v>-1.76725861665291E-2</c:v>
                </c:pt>
                <c:pt idx="2922">
                  <c:v>-1.03625395382562E-2</c:v>
                </c:pt>
                <c:pt idx="2923">
                  <c:v>-3.0454018481504402E-3</c:v>
                </c:pt>
                <c:pt idx="2924">
                  <c:v>4.2738198033946398E-3</c:v>
                </c:pt>
                <c:pt idx="2925">
                  <c:v>1.15901168899355E-2</c:v>
                </c:pt>
                <c:pt idx="2926">
                  <c:v>1.88984828863017E-2</c:v>
                </c:pt>
                <c:pt idx="2927">
                  <c:v>2.6193916694549301E-2</c:v>
                </c:pt>
                <c:pt idx="2928">
                  <c:v>3.3471426066201099E-2</c:v>
                </c:pt>
                <c:pt idx="2929">
                  <c:v>4.0726031018430003E-2</c:v>
                </c:pt>
                <c:pt idx="2930">
                  <c:v>4.7952767241850401E-2</c:v>
                </c:pt>
                <c:pt idx="2931">
                  <c:v>5.5146689497583203E-2</c:v>
                </c:pt>
                <c:pt idx="2932">
                  <c:v>6.2302875001271699E-2</c:v>
                </c:pt>
                <c:pt idx="2933">
                  <c:v>6.9416426791731003E-2</c:v>
                </c:pt>
                <c:pt idx="2934">
                  <c:v>7.6482477081927694E-2</c:v>
                </c:pt>
                <c:pt idx="2935">
                  <c:v>8.3496190589995203E-2</c:v>
                </c:pt>
                <c:pt idx="2936">
                  <c:v>9.0452767848005794E-2</c:v>
                </c:pt>
                <c:pt idx="2937">
                  <c:v>9.7347448486235402E-2</c:v>
                </c:pt>
                <c:pt idx="2938">
                  <c:v>0.104175514490674</c:v>
                </c:pt>
                <c:pt idx="2939">
                  <c:v>0.11093229343155001</c:v>
                </c:pt>
                <c:pt idx="2940">
                  <c:v>0.117613161660667</c:v>
                </c:pt>
                <c:pt idx="2941">
                  <c:v>0.124213547475352</c:v>
                </c:pt>
                <c:pt idx="2942">
                  <c:v>0.13072893424686</c:v>
                </c:pt>
                <c:pt idx="2943">
                  <c:v>0.13715486351109599</c:v>
                </c:pt>
                <c:pt idx="2944">
                  <c:v>0.14348693801953299</c:v>
                </c:pt>
                <c:pt idx="2945">
                  <c:v>0.14972082474823101</c:v>
                </c:pt>
                <c:pt idx="2946">
                  <c:v>0.155852257862925</c:v>
                </c:pt>
                <c:pt idx="2947">
                  <c:v>0.161877041638119</c:v>
                </c:pt>
                <c:pt idx="2948">
                  <c:v>0.16779105332821401</c:v>
                </c:pt>
                <c:pt idx="2949">
                  <c:v>0.17359024598869099</c:v>
                </c:pt>
                <c:pt idx="2950">
                  <c:v>0.17927065124543001</c:v>
                </c:pt>
                <c:pt idx="2951">
                  <c:v>0.18482838201025401</c:v>
                </c:pt>
                <c:pt idx="2952">
                  <c:v>0.190259635140858</c:v>
                </c:pt>
                <c:pt idx="2953">
                  <c:v>0.19556069404329099</c:v>
                </c:pt>
                <c:pt idx="2954">
                  <c:v>0.20072793121520799</c:v>
                </c:pt>
                <c:pt idx="2955">
                  <c:v>0.20575781072816801</c:v>
                </c:pt>
                <c:pt idx="2956">
                  <c:v>0.210646890647256</c:v>
                </c:pt>
                <c:pt idx="2957">
                  <c:v>0.21539182538639401</c:v>
                </c:pt>
                <c:pt idx="2958">
                  <c:v>0.21998936799771601</c:v>
                </c:pt>
                <c:pt idx="2959">
                  <c:v>0.22443637239345199</c:v>
                </c:pt>
                <c:pt idx="2960">
                  <c:v>0.228729795498779</c:v>
                </c:pt>
                <c:pt idx="2961">
                  <c:v>0.23286669933420001</c:v>
                </c:pt>
                <c:pt idx="2962">
                  <c:v>0.23684425302598999</c:v>
                </c:pt>
                <c:pt idx="2963">
                  <c:v>0.240659734743361</c:v>
                </c:pt>
                <c:pt idx="2964">
                  <c:v>0.24431053356099999</c:v>
                </c:pt>
                <c:pt idx="2965">
                  <c:v>0.24779415124572199</c:v>
                </c:pt>
                <c:pt idx="2966">
                  <c:v>0.25110820396600497</c:v>
                </c:pt>
                <c:pt idx="2967">
                  <c:v>0.25425042392323799</c:v>
                </c:pt>
                <c:pt idx="2968">
                  <c:v>0.25721866090357498</c:v>
                </c:pt>
                <c:pt idx="2969">
                  <c:v>0.26001088374931602</c:v>
                </c:pt>
                <c:pt idx="2970">
                  <c:v>0.26262518174882798</c:v>
                </c:pt>
                <c:pt idx="2971">
                  <c:v>0.26505976594403902</c:v>
                </c:pt>
                <c:pt idx="2972">
                  <c:v>0.26731297035461499</c:v>
                </c:pt>
                <c:pt idx="2973">
                  <c:v>0.269383253117991</c:v>
                </c:pt>
                <c:pt idx="2974">
                  <c:v>0.27126919754446099</c:v>
                </c:pt>
                <c:pt idx="2975">
                  <c:v>0.27296951308661799</c:v>
                </c:pt>
                <c:pt idx="2976">
                  <c:v>0.274483036222469</c:v>
                </c:pt>
                <c:pt idx="2977">
                  <c:v>0.27580873125163402</c:v>
                </c:pt>
                <c:pt idx="2978">
                  <c:v>0.27694569100407201</c:v>
                </c:pt>
                <c:pt idx="2979">
                  <c:v>0.27789313746085498</c:v>
                </c:pt>
                <c:pt idx="2980">
                  <c:v>0.278650422286563</c:v>
                </c:pt>
                <c:pt idx="2981">
                  <c:v>0.27921702727294301</c:v>
                </c:pt>
                <c:pt idx="2982">
                  <c:v>0.27959256469351201</c:v>
                </c:pt>
                <c:pt idx="2983">
                  <c:v>0.27977677756888403</c:v>
                </c:pt>
                <c:pt idx="2984">
                  <c:v>0.27976953984261299</c:v>
                </c:pt>
                <c:pt idx="2985">
                  <c:v>0.27957085646745999</c:v>
                </c:pt>
                <c:pt idx="2986">
                  <c:v>0.27918086340199699</c:v>
                </c:pt>
                <c:pt idx="2987">
                  <c:v>0.278599827517577</c:v>
                </c:pt>
                <c:pt idx="2988">
                  <c:v>0.27782814641571302</c:v>
                </c:pt>
                <c:pt idx="2989">
                  <c:v>0.27686634815599598</c:v>
                </c:pt>
                <c:pt idx="2990">
                  <c:v>0.27571509089474999</c:v>
                </c:pt>
                <c:pt idx="2991">
                  <c:v>0.27437516243465698</c:v>
                </c:pt>
                <c:pt idx="2992">
                  <c:v>0.27284747968566198</c:v>
                </c:pt>
                <c:pt idx="2993">
                  <c:v>0.271133088037535</c:v>
                </c:pt>
                <c:pt idx="2994">
                  <c:v>0.26923316064451502</c:v>
                </c:pt>
                <c:pt idx="2995">
                  <c:v>0.26714899762252198</c:v>
                </c:pt>
                <c:pt idx="2996">
                  <c:v>0.26488202515949</c:v>
                </c:pt>
                <c:pt idx="2997">
                  <c:v>0.262433794539431</c:v>
                </c:pt>
                <c:pt idx="2998">
                  <c:v>0.25980598108089498</c:v>
                </c:pt>
                <c:pt idx="2999">
                  <c:v>0.257000382990552</c:v>
                </c:pt>
                <c:pt idx="3000">
                  <c:v>0.25401892013268401</c:v>
                </c:pt>
                <c:pt idx="3001">
                  <c:v>0.250863632715429</c:v>
                </c:pt>
                <c:pt idx="3002">
                  <c:v>0.24753667989466499</c:v>
                </c:pt>
                <c:pt idx="3003">
                  <c:v>0.24404033829651101</c:v>
                </c:pt>
                <c:pt idx="3004">
                  <c:v>0.240377000459435</c:v>
                </c:pt>
                <c:pt idx="3005">
                  <c:v>0.23654917319704299</c:v>
                </c:pt>
                <c:pt idx="3006">
                  <c:v>0.232559475882676</c:v>
                </c:pt>
                <c:pt idx="3007">
                  <c:v>0.228410638656975</c:v>
                </c:pt>
                <c:pt idx="3008">
                  <c:v>0.224105500559657</c:v>
                </c:pt>
                <c:pt idx="3009">
                  <c:v>0.21964700758676201</c:v>
                </c:pt>
                <c:pt idx="3010">
                  <c:v>0.21503821067471601</c:v>
                </c:pt>
                <c:pt idx="3011">
                  <c:v>0.21028226361258401</c:v>
                </c:pt>
                <c:pt idx="3012">
                  <c:v>0.20538242088393799</c:v>
                </c:pt>
                <c:pt idx="3013">
                  <c:v>0.20034203543982201</c:v>
                </c:pt>
                <c:pt idx="3014">
                  <c:v>0.195164556404335</c:v>
                </c:pt>
                <c:pt idx="3015">
                  <c:v>0.189853526714403</c:v>
                </c:pt>
                <c:pt idx="3016">
                  <c:v>0.18441258069535499</c:v>
                </c:pt>
                <c:pt idx="3017">
                  <c:v>0.17884544157396601</c:v>
                </c:pt>
                <c:pt idx="3018">
                  <c:v>0.17315591893065699</c:v>
                </c:pt>
                <c:pt idx="3019">
                  <c:v>0.16734790609260999</c:v>
                </c:pt>
                <c:pt idx="3020">
                  <c:v>0.161425377469574</c:v>
                </c:pt>
                <c:pt idx="3021">
                  <c:v>0.15539238583418399</c:v>
                </c:pt>
                <c:pt idx="3022">
                  <c:v>0.14925305954866</c:v>
                </c:pt>
                <c:pt idx="3023">
                  <c:v>0.14301159973977401</c:v>
                </c:pt>
                <c:pt idx="3024">
                  <c:v>0.13667227742403701</c:v>
                </c:pt>
                <c:pt idx="3025">
                  <c:v>0.13023943058504101</c:v>
                </c:pt>
                <c:pt idx="3026">
                  <c:v>0.12371746120499801</c:v>
                </c:pt>
                <c:pt idx="3027">
                  <c:v>0.117110832252466</c:v>
                </c:pt>
                <c:pt idx="3028">
                  <c:v>0.110424064628353</c:v>
                </c:pt>
                <c:pt idx="3029">
                  <c:v>0.103661734072274</c:v>
                </c:pt>
                <c:pt idx="3030">
                  <c:v>9.6828468031386006E-2</c:v>
                </c:pt>
                <c:pt idx="3031">
                  <c:v>8.9928942493830905E-2</c:v>
                </c:pt>
                <c:pt idx="3032">
                  <c:v>8.2967878788972896E-2</c:v>
                </c:pt>
                <c:pt idx="3033">
                  <c:v>7.5950040356601106E-2</c:v>
                </c:pt>
                <c:pt idx="3034">
                  <c:v>6.8880229487319505E-2</c:v>
                </c:pt>
                <c:pt idx="3035">
                  <c:v>6.1763284036350299E-2</c:v>
                </c:pt>
                <c:pt idx="3036">
                  <c:v>5.4604074113000903E-2</c:v>
                </c:pt>
                <c:pt idx="3037">
                  <c:v>4.7407498748059398E-2</c:v>
                </c:pt>
                <c:pt idx="3038">
                  <c:v>4.0178482541399302E-2</c:v>
                </c:pt>
                <c:pt idx="3039">
                  <c:v>3.2921972292086703E-2</c:v>
                </c:pt>
                <c:pt idx="3040">
                  <c:v>2.5642933613297898E-2</c:v>
                </c:pt>
                <c:pt idx="3041">
                  <c:v>1.8346347534360902E-2</c:v>
                </c:pt>
                <c:pt idx="3042">
                  <c:v>1.1037207092249399E-2</c:v>
                </c:pt>
                <c:pt idx="3043">
                  <c:v>3.7205139148586901E-3</c:v>
                </c:pt>
                <c:pt idx="3044">
                  <c:v>-3.5987252015967901E-3</c:v>
                </c:pt>
                <c:pt idx="3045">
                  <c:v>-1.09155017187223E-2</c:v>
                </c:pt>
                <c:pt idx="3046">
                  <c:v>-1.8224808783274E-2</c:v>
                </c:pt>
                <c:pt idx="3047">
                  <c:v>-2.5521644653337498E-2</c:v>
                </c:pt>
                <c:pt idx="3048">
                  <c:v>-3.2801016121007498E-2</c:v>
                </c:pt>
                <c:pt idx="3049">
                  <c:v>-4.0057941929229297E-2</c:v>
                </c:pt>
                <c:pt idx="3050">
                  <c:v>-4.72874561804607E-2</c:v>
                </c:pt>
                <c:pt idx="3051">
                  <c:v>-5.4484611734824703E-2</c:v>
                </c:pt>
                <c:pt idx="3052">
                  <c:v>-6.1644483595425702E-2</c:v>
                </c:pt>
                <c:pt idx="3053">
                  <c:v>-6.8762172278513403E-2</c:v>
                </c:pt>
                <c:pt idx="3054">
                  <c:v>-7.5832807166188398E-2</c:v>
                </c:pt>
                <c:pt idx="3055">
                  <c:v>-8.2851549839354499E-2</c:v>
                </c:pt>
                <c:pt idx="3056">
                  <c:v>-8.9813597388638006E-2</c:v>
                </c:pt>
                <c:pt idx="3057">
                  <c:v>-9.6714185701007094E-2</c:v>
                </c:pt>
                <c:pt idx="3058">
                  <c:v>-0.103548592719844</c:v>
                </c:pt>
                <c:pt idx="3059">
                  <c:v>-0.110312141676236</c:v>
                </c:pt>
                <c:pt idx="3060">
                  <c:v>-0.117000204289281</c:v>
                </c:pt>
                <c:pt idx="3061">
                  <c:v>-0.123608203933204</c:v>
                </c:pt>
                <c:pt idx="3062">
                  <c:v>-0.13013161876913601</c:v>
                </c:pt>
                <c:pt idx="3063">
                  <c:v>-0.136565984839396</c:v>
                </c:pt>
                <c:pt idx="3064">
                  <c:v>-0.142906899122169</c:v>
                </c:pt>
                <c:pt idx="3065">
                  <c:v>-0.14915002254447901</c:v>
                </c:pt>
                <c:pt idx="3066">
                  <c:v>-0.155291082951413</c:v>
                </c:pt>
                <c:pt idx="3067">
                  <c:v>-0.16132587802953999</c:v>
                </c:pt>
                <c:pt idx="3068">
                  <c:v>-0.16725027818255001</c:v>
                </c:pt>
                <c:pt idx="3069">
                  <c:v>-0.17306022935712301</c:v>
                </c:pt>
                <c:pt idx="3070">
                  <c:v>-0.178751755817113</c:v>
                </c:pt>
                <c:pt idx="3071">
                  <c:v>-0.18432096286412999</c:v>
                </c:pt>
                <c:pt idx="3072">
                  <c:v>-0.18976403950267501</c:v>
                </c:pt>
                <c:pt idx="3073">
                  <c:v>-0.195077261047996</c:v>
                </c:pt>
                <c:pt idx="3074">
                  <c:v>-0.20025699167488301</c:v>
                </c:pt>
                <c:pt idx="3075">
                  <c:v>-0.20529968690565001</c:v>
                </c:pt>
                <c:pt idx="3076">
                  <c:v>-0.21020189603561701</c:v>
                </c:pt>
                <c:pt idx="3077">
                  <c:v>-0.21496026449441699</c:v>
                </c:pt>
                <c:pt idx="3078">
                  <c:v>-0.219571536141522</c:v>
                </c:pt>
                <c:pt idx="3079">
                  <c:v>-0.22403255549441201</c:v>
                </c:pt>
                <c:pt idx="3080">
                  <c:v>-0.22834026988786399</c:v>
                </c:pt>
                <c:pt idx="3081">
                  <c:v>-0.232491731562884</c:v>
                </c:pt>
                <c:pt idx="3082">
                  <c:v>-0.23648409968385201</c:v>
                </c:pt>
                <c:pt idx="3083">
                  <c:v>-0.24031464228249899</c:v>
                </c:pt>
                <c:pt idx="3084">
                  <c:v>-0.24398073812738699</c:v>
                </c:pt>
                <c:pt idx="3085">
                  <c:v>-0.247479878517611</c:v>
                </c:pt>
                <c:pt idx="3086">
                  <c:v>-0.25080966899949497</c:v>
                </c:pt>
                <c:pt idx="3087">
                  <c:v>-0.253967831005117</c:v>
                </c:pt>
                <c:pt idx="3088">
                  <c:v>-0.25695220341152297</c:v>
                </c:pt>
                <c:pt idx="3089">
                  <c:v>-0.25976074401957899</c:v>
                </c:pt>
                <c:pt idx="3090">
                  <c:v>-0.26239153095144402</c:v>
                </c:pt>
                <c:pt idx="3091">
                  <c:v>-0.26484276396570799</c:v>
                </c:pt>
                <c:pt idx="3092">
                  <c:v>-0.26711276568928799</c:v>
                </c:pt>
                <c:pt idx="3093">
                  <c:v>-0.26919998276525797</c:v>
                </c:pt>
                <c:pt idx="3094">
                  <c:v>-0.27110298691580098</c:v>
                </c:pt>
                <c:pt idx="3095">
                  <c:v>-0.27282047591957898</c:v>
                </c:pt>
                <c:pt idx="3096">
                  <c:v>-0.27435127450284003</c:v>
                </c:pt>
                <c:pt idx="3097">
                  <c:v>-0.27569433514365499</c:v>
                </c:pt>
                <c:pt idx="3098">
                  <c:v>-0.276848738788735</c:v>
                </c:pt>
                <c:pt idx="3099">
                  <c:v>-0.27781369548233498</c:v>
                </c:pt>
                <c:pt idx="3100">
                  <c:v>-0.278588544906824</c:v>
                </c:pt>
                <c:pt idx="3101">
                  <c:v>-0.27917275683453202</c:v>
                </c:pt>
                <c:pt idx="3102">
                  <c:v>-0.279565931490589</c:v>
                </c:pt>
                <c:pt idx="3103">
                  <c:v>-0.27976779982648597</c:v>
                </c:pt>
                <c:pt idx="3104">
                  <c:v>-0.27977822370418998</c:v>
                </c:pt>
                <c:pt idx="3105">
                  <c:v>-0.27959719599066402</c:v>
                </c:pt>
                <c:pt idx="3106">
                  <c:v>-0.27922484056275498</c:v>
                </c:pt>
                <c:pt idx="3107">
                  <c:v>-0.27866141222241902</c:v>
                </c:pt>
                <c:pt idx="3108">
                  <c:v>-0.27790729652236701</c:v>
                </c:pt>
                <c:pt idx="3109">
                  <c:v>-0.27696300950222802</c:v>
                </c:pt>
                <c:pt idx="3110">
                  <c:v>-0.27582919733542499</c:v>
                </c:pt>
                <c:pt idx="3111">
                  <c:v>-0.27450663588699997</c:v>
                </c:pt>
                <c:pt idx="3112">
                  <c:v>-0.27299623018269498</c:v>
                </c:pt>
                <c:pt idx="3113">
                  <c:v>-0.271299013789636</c:v>
                </c:pt>
                <c:pt idx="3114">
                  <c:v>-0.26941614810907699</c:v>
                </c:pt>
                <c:pt idx="3115">
                  <c:v>-0.26734892158164503</c:v>
                </c:pt>
                <c:pt idx="3116">
                  <c:v>-0.26509874880567202</c:v>
                </c:pt>
                <c:pt idx="3117">
                  <c:v>-0.26266716956918301</c:v>
                </c:pt>
                <c:pt idx="3118">
                  <c:v>-0.26005584779622298</c:v>
                </c:pt>
                <c:pt idx="3119">
                  <c:v>-0.25726657040824102</c:v>
                </c:pt>
                <c:pt idx="3120">
                  <c:v>-0.2543012461013</c:v>
                </c:pt>
                <c:pt idx="3121">
                  <c:v>-0.25116190403996402</c:v>
                </c:pt>
                <c:pt idx="3122">
                  <c:v>-0.247850692468743</c:v>
                </c:pt>
                <c:pt idx="3123">
                  <c:v>-0.244369877242053</c:v>
                </c:pt>
                <c:pt idx="3124">
                  <c:v>-0.240721840273704</c:v>
                </c:pt>
                <c:pt idx="3125">
                  <c:v>-0.23690907790695101</c:v>
                </c:pt>
                <c:pt idx="3126">
                  <c:v>-0.23293419920626299</c:v>
                </c:pt>
                <c:pt idx="3127">
                  <c:v>-0.22879992417193801</c:v>
                </c:pt>
                <c:pt idx="3128">
                  <c:v>-0.22450908187881799</c:v>
                </c:pt>
                <c:pt idx="3129">
                  <c:v>-0.220064608540357</c:v>
                </c:pt>
                <c:pt idx="3130">
                  <c:v>-0.21546954549937999</c:v>
                </c:pt>
                <c:pt idx="3131">
                  <c:v>-0.210727037146894</c:v>
                </c:pt>
                <c:pt idx="3132">
                  <c:v>-0.20584032877039299</c:v>
                </c:pt>
                <c:pt idx="3133">
                  <c:v>-0.20081276433311601</c:v>
                </c:pt>
                <c:pt idx="3134">
                  <c:v>-0.195647784185774</c:v>
                </c:pt>
                <c:pt idx="3135">
                  <c:v>-0.190348922712334</c:v>
                </c:pt>
                <c:pt idx="3136">
                  <c:v>-0.184919805911444</c:v>
                </c:pt>
                <c:pt idx="3137">
                  <c:v>-0.17936414891517</c:v>
                </c:pt>
                <c:pt idx="3138">
                  <c:v>-0.173685753446742</c:v>
                </c:pt>
                <c:pt idx="3139">
                  <c:v>-0.167888505219043</c:v>
                </c:pt>
                <c:pt idx="3140">
                  <c:v>-0.161976371275623</c:v>
                </c:pt>
                <c:pt idx="3141">
                  <c:v>-0.155953397276063</c:v>
                </c:pt>
                <c:pt idx="3142">
                  <c:v>-0.14982370472753601</c:v>
                </c:pt>
                <c:pt idx="3143">
                  <c:v>-0.14359148816447301</c:v>
                </c:pt>
                <c:pt idx="3144">
                  <c:v>-0.13726101227824999</c:v>
                </c:pt>
                <c:pt idx="3145">
                  <c:v>-0.13083660899887101</c:v>
                </c:pt>
                <c:pt idx="3146">
                  <c:v>-0.124322674530636</c:v>
                </c:pt>
                <c:pt idx="3147">
                  <c:v>-0.11772366634383399</c:v>
                </c:pt>
                <c:pt idx="3148">
                  <c:v>-0.111044100124501</c:v>
                </c:pt>
                <c:pt idx="3149">
                  <c:v>-0.10428854668434601</c:v>
                </c:pt>
                <c:pt idx="3150">
                  <c:v>-9.7461628832960598E-2</c:v>
                </c:pt>
                <c:pt idx="3151">
                  <c:v>-9.0568018214437093E-2</c:v>
                </c:pt>
                <c:pt idx="3152">
                  <c:v>-8.3612432110573495E-2</c:v>
                </c:pt>
                <c:pt idx="3153">
                  <c:v>-7.6599630212849296E-2</c:v>
                </c:pt>
                <c:pt idx="3154">
                  <c:v>-6.9534411365379398E-2</c:v>
                </c:pt>
                <c:pt idx="3155">
                  <c:v>-6.2421610281076199E-2</c:v>
                </c:pt>
                <c:pt idx="3156">
                  <c:v>-5.5266094233266602E-2</c:v>
                </c:pt>
                <c:pt idx="3157">
                  <c:v>-4.80727597250281E-2</c:v>
                </c:pt>
                <c:pt idx="3158">
                  <c:v>-4.0846529138523498E-2</c:v>
                </c:pt>
                <c:pt idx="3159">
                  <c:v>-3.3592347366625502E-2</c:v>
                </c:pt>
                <c:pt idx="3160">
                  <c:v>-2.6315178429138601E-2</c:v>
                </c:pt>
                <c:pt idx="3161">
                  <c:v>-1.90200020759312E-2</c:v>
                </c:pt>
                <c:pt idx="3162">
                  <c:v>-1.1711810379305101E-2</c:v>
                </c:pt>
                <c:pt idx="3163">
                  <c:v>-4.3956043179310001E-3</c:v>
                </c:pt>
                <c:pt idx="3164">
                  <c:v>2.9236096453088699E-3</c:v>
                </c:pt>
                <c:pt idx="3165">
                  <c:v>1.0240822989232099E-2</c:v>
                </c:pt>
                <c:pt idx="3166">
                  <c:v>1.75510285616753E-2</c:v>
                </c:pt>
                <c:pt idx="3167">
                  <c:v>2.4849224005877101E-2</c:v>
                </c:pt>
                <c:pt idx="3168">
                  <c:v>3.2130415183579002E-2</c:v>
                </c:pt>
                <c:pt idx="3169">
                  <c:v>3.93896195925027E-2</c:v>
                </c:pt>
                <c:pt idx="3170">
                  <c:v>4.6621869775864903E-2</c:v>
                </c:pt>
                <c:pt idx="3171">
                  <c:v>5.3822216721596497E-2</c:v>
                </c:pt>
                <c:pt idx="3172">
                  <c:v>6.0985733248940299E-2</c:v>
                </c:pt>
                <c:pt idx="3173">
                  <c:v>6.8107517380109006E-2</c:v>
                </c:pt>
                <c:pt idx="3174">
                  <c:v>7.5182695694697294E-2</c:v>
                </c:pt>
                <c:pt idx="3175">
                  <c:v>8.2206426664552801E-2</c:v>
                </c:pt>
                <c:pt idx="3176">
                  <c:v>8.9173903966821594E-2</c:v>
                </c:pt>
                <c:pt idx="3177">
                  <c:v>9.60803597729048E-2</c:v>
                </c:pt>
                <c:pt idx="3178">
                  <c:v>0.10292106801107199</c:v>
                </c:pt>
                <c:pt idx="3179">
                  <c:v>0.109691347600501</c:v>
                </c:pt>
                <c:pt idx="3180">
                  <c:v>0.116386565654532</c:v>
                </c:pt>
                <c:pt idx="3181">
                  <c:v>0.12300214065094001</c:v>
                </c:pt>
                <c:pt idx="3182">
                  <c:v>0.12953354556705901</c:v>
                </c:pt>
                <c:pt idx="3183">
                  <c:v>0.13597631097761401</c:v>
                </c:pt>
                <c:pt idx="3184">
                  <c:v>0.14232602811314199</c:v>
                </c:pt>
                <c:pt idx="3185">
                  <c:v>0.148578351876895</c:v>
                </c:pt>
                <c:pt idx="3186">
                  <c:v>0.154729003818186</c:v>
                </c:pt>
                <c:pt idx="3187">
                  <c:v>0.160773775060121</c:v>
                </c:pt>
                <c:pt idx="3188">
                  <c:v>0.16670852917972401</c:v>
                </c:pt>
                <c:pt idx="3189">
                  <c:v>0.17252920503847999</c:v>
                </c:pt>
                <c:pt idx="3190">
                  <c:v>0.178231819561365</c:v>
                </c:pt>
                <c:pt idx="3191">
                  <c:v>0.183812470462454</c:v>
                </c:pt>
                <c:pt idx="3192">
                  <c:v>0.189267338915245</c:v>
                </c:pt>
                <c:pt idx="3193">
                  <c:v>0.19459269216587499</c:v>
                </c:pt>
                <c:pt idx="3194">
                  <c:v>0.199784886087436</c:v>
                </c:pt>
                <c:pt idx="3195">
                  <c:v>0.204840367673638</c:v>
                </c:pt>
                <c:pt idx="3196">
                  <c:v>0.20975567747012799</c:v>
                </c:pt>
                <c:pt idx="3197">
                  <c:v>0.21452745194178399</c:v>
                </c:pt>
                <c:pt idx="3198">
                  <c:v>0.219152425774372</c:v>
                </c:pt>
                <c:pt idx="3199">
                  <c:v>0.22362743410900099</c:v>
                </c:pt>
                <c:pt idx="3200">
                  <c:v>0.22794941470781799</c:v>
                </c:pt>
                <c:pt idx="3201">
                  <c:v>0.23211541004949801</c:v>
                </c:pt>
                <c:pt idx="3202">
                  <c:v>0.236122569353068</c:v>
                </c:pt>
                <c:pt idx="3203">
                  <c:v>0.239968150528686</c:v>
                </c:pt>
                <c:pt idx="3204">
                  <c:v>0.24364952205404999</c:v>
                </c:pt>
                <c:pt idx="3205">
                  <c:v>0.247164164775143</c:v>
                </c:pt>
                <c:pt idx="3206">
                  <c:v>0.25050967363007998</c:v>
                </c:pt>
                <c:pt idx="3207">
                  <c:v>0.25368375929489201</c:v>
                </c:pt>
                <c:pt idx="3208">
                  <c:v>0.25668424975010101</c:v>
                </c:pt>
                <c:pt idx="3209">
                  <c:v>0.25950909176703202</c:v>
                </c:pt>
                <c:pt idx="3210">
                  <c:v>0.26215635231282602</c:v>
                </c:pt>
                <c:pt idx="3211">
                  <c:v>0.26462421987321599</c:v>
                </c:pt>
                <c:pt idx="3212">
                  <c:v>0.26691100569214099</c:v>
                </c:pt>
                <c:pt idx="3213">
                  <c:v>0.26901514492735401</c:v>
                </c:pt>
                <c:pt idx="3214">
                  <c:v>0.27093519772124502</c:v>
                </c:pt>
                <c:pt idx="3215">
                  <c:v>0.27266985018612899</c:v>
                </c:pt>
                <c:pt idx="3216">
                  <c:v>0.274217915303336</c:v>
                </c:pt>
                <c:pt idx="3217">
                  <c:v>0.27557833373549001</c:v>
                </c:pt>
                <c:pt idx="3218">
                  <c:v>0.27675017455140299</c:v>
                </c:pt>
                <c:pt idx="3219">
                  <c:v>0.27773263586311697</c:v>
                </c:pt>
                <c:pt idx="3220">
                  <c:v>0.27852504537462902</c:v>
                </c:pt>
                <c:pt idx="3221">
                  <c:v>0.27912686084194299</c:v>
                </c:pt>
                <c:pt idx="3222">
                  <c:v>0.27953767044412697</c:v>
                </c:pt>
                <c:pt idx="3223">
                  <c:v>0.27975719306512198</c:v>
                </c:pt>
                <c:pt idx="3224">
                  <c:v>0.27978527848610402</c:v>
                </c:pt>
                <c:pt idx="3225">
                  <c:v>0.27962190748828603</c:v>
                </c:pt>
                <c:pt idx="3226">
                  <c:v>0.27926719186606302</c:v>
                </c:pt>
                <c:pt idx="3227">
                  <c:v>0.27872137435051603</c:v>
                </c:pt>
                <c:pt idx="3228">
                  <c:v>0.27798482844330702</c:v>
                </c:pt>
                <c:pt idx="3229">
                  <c:v>0.27705805816109602</c:v>
                </c:pt>
                <c:pt idx="3230">
                  <c:v>0.27594169769064403</c:v>
                </c:pt>
                <c:pt idx="3231">
                  <c:v>0.27463651095483799</c:v>
                </c:pt>
                <c:pt idx="3232">
                  <c:v>0.27314339108994201</c:v>
                </c:pt>
                <c:pt idx="3233">
                  <c:v>0.27146335983442499</c:v>
                </c:pt>
                <c:pt idx="3234">
                  <c:v>0.26959756682978903</c:v>
                </c:pt>
                <c:pt idx="3235">
                  <c:v>0.26754728883387002</c:v>
                </c:pt>
                <c:pt idx="3236">
                  <c:v>0.26531392884715799</c:v>
                </c:pt>
                <c:pt idx="3237">
                  <c:v>0.26289901515272401</c:v>
                </c:pt>
                <c:pt idx="3238">
                  <c:v>0.260304200270424</c:v>
                </c:pt>
                <c:pt idx="3239">
                  <c:v>0.257531259826078</c:v>
                </c:pt>
                <c:pt idx="3240">
                  <c:v>0.25458209133641702</c:v>
                </c:pt>
                <c:pt idx="3241">
                  <c:v>0.251458712910616</c:v>
                </c:pt>
                <c:pt idx="3242">
                  <c:v>0.24816326186930601</c:v>
                </c:pt>
                <c:pt idx="3243">
                  <c:v>0.244697993282011</c:v>
                </c:pt>
                <c:pt idx="3244">
                  <c:v>0.24106527842400699</c:v>
                </c:pt>
                <c:pt idx="3245">
                  <c:v>0.23726760315366999</c:v>
                </c:pt>
                <c:pt idx="3246">
                  <c:v>0.2333075662114</c:v>
                </c:pt>
                <c:pt idx="3247">
                  <c:v>0.229187877441315</c:v>
                </c:pt>
                <c:pt idx="3248">
                  <c:v>0.224911355936911</c:v>
                </c:pt>
                <c:pt idx="3249">
                  <c:v>0.22048092811195799</c:v>
                </c:pt>
                <c:pt idx="3250">
                  <c:v>0.215899625697969</c:v>
                </c:pt>
                <c:pt idx="3251">
                  <c:v>0.21117058366958699</c:v>
                </c:pt>
                <c:pt idx="3252">
                  <c:v>0.206297038099331</c:v>
                </c:pt>
                <c:pt idx="3253">
                  <c:v>0.20128232394316001</c:v>
                </c:pt>
                <c:pt idx="3254">
                  <c:v>0.19612987275837099</c:v>
                </c:pt>
                <c:pt idx="3255">
                  <c:v>0.19084321035538801</c:v>
                </c:pt>
                <c:pt idx="3256">
                  <c:v>0.18542595438506401</c:v>
                </c:pt>
                <c:pt idx="3257">
                  <c:v>0.17988181186312699</c:v>
                </c:pt>
                <c:pt idx="3258">
                  <c:v>0.174214576633479</c:v>
                </c:pt>
                <c:pt idx="3259">
                  <c:v>0.168428126772076</c:v>
                </c:pt>
                <c:pt idx="3260">
                  <c:v>0.16252642193317199</c:v>
                </c:pt>
                <c:pt idx="3261">
                  <c:v>0.15651350063973499</c:v>
                </c:pt>
                <c:pt idx="3262">
                  <c:v>0.15039347751989601</c:v>
                </c:pt>
                <c:pt idx="3263">
                  <c:v>0.144170540491316</c:v>
                </c:pt>
                <c:pt idx="3264">
                  <c:v>0.137848947895409</c:v>
                </c:pt>
                <c:pt idx="3265">
                  <c:v>0.13143302558336301</c:v>
                </c:pt>
                <c:pt idx="3266">
                  <c:v>0.124927163955973</c:v>
                </c:pt>
                <c:pt idx="3267">
                  <c:v>0.1183358149593</c:v>
                </c:pt>
                <c:pt idx="3268">
                  <c:v>0.11166348903821301</c:v>
                </c:pt>
                <c:pt idx="3269">
                  <c:v>0.104914752049905</c:v>
                </c:pt>
                <c:pt idx="3270">
                  <c:v>9.80942221394841E-2</c:v>
                </c:pt>
                <c:pt idx="3271">
                  <c:v>9.1206566579788304E-2</c:v>
                </c:pt>
                <c:pt idx="3272">
                  <c:v>8.4256498577583203E-2</c:v>
                </c:pt>
                <c:pt idx="3273">
                  <c:v>7.7248774048324198E-2</c:v>
                </c:pt>
                <c:pt idx="3274">
                  <c:v>7.0188188361694701E-2</c:v>
                </c:pt>
                <c:pt idx="3275">
                  <c:v>6.3079573060145694E-2</c:v>
                </c:pt>
                <c:pt idx="3276">
                  <c:v>5.5927792552682702E-2</c:v>
                </c:pt>
                <c:pt idx="3277">
                  <c:v>4.87377407861617E-2</c:v>
                </c:pt>
                <c:pt idx="3278">
                  <c:v>4.1514337896372801E-2</c:v>
                </c:pt>
                <c:pt idx="3279">
                  <c:v>3.4262526841202498E-2</c:v>
                </c:pt>
                <c:pt idx="3280">
                  <c:v>2.6987270018179198E-2</c:v>
                </c:pt>
                <c:pt idx="3281">
                  <c:v>1.9693545868716002E-2</c:v>
                </c:pt>
                <c:pt idx="3282">
                  <c:v>1.23863454713748E-2</c:v>
                </c:pt>
                <c:pt idx="3283">
                  <c:v>5.0706691264826497E-3</c:v>
                </c:pt>
                <c:pt idx="3284">
                  <c:v>-2.2484770655620701E-3</c:v>
                </c:pt>
                <c:pt idx="3285">
                  <c:v>-9.5660846299525405E-3</c:v>
                </c:pt>
                <c:pt idx="3286">
                  <c:v>-1.6877146144761299E-2</c:v>
                </c:pt>
                <c:pt idx="3287">
                  <c:v>-2.4176658667507601E-2</c:v>
                </c:pt>
                <c:pt idx="3288">
                  <c:v>-3.1459627158659097E-2</c:v>
                </c:pt>
                <c:pt idx="3289">
                  <c:v>-3.8721067899726E-2</c:v>
                </c:pt>
                <c:pt idx="3290">
                  <c:v>-4.5956011903608103E-2</c:v>
                </c:pt>
                <c:pt idx="3291">
                  <c:v>-5.3159508314861201E-2</c:v>
                </c:pt>
                <c:pt idx="3292">
                  <c:v>-6.0326627797556098E-2</c:v>
                </c:pt>
                <c:pt idx="3293">
                  <c:v>-6.7452465908411294E-2</c:v>
                </c:pt>
                <c:pt idx="3294">
                  <c:v>-7.4532146452892994E-2</c:v>
                </c:pt>
                <c:pt idx="3295">
                  <c:v>-8.1560824821982902E-2</c:v>
                </c:pt>
                <c:pt idx="3296">
                  <c:v>-8.8533691307333504E-2</c:v>
                </c:pt>
                <c:pt idx="3297">
                  <c:v>-9.5445974392540295E-2</c:v>
                </c:pt>
                <c:pt idx="3298">
                  <c:v>-0.102292944018279</c:v>
                </c:pt>
                <c:pt idx="3299">
                  <c:v>-0.10906991481907501</c:v>
                </c:pt>
                <c:pt idx="3300">
                  <c:v>-0.115772249329488</c:v>
                </c:pt>
                <c:pt idx="3301">
                  <c:v>-0.12239536115751699</c:v>
                </c:pt>
                <c:pt idx="3302">
                  <c:v>-0.12893471812306101</c:v>
                </c:pt>
                <c:pt idx="3303">
                  <c:v>-0.135385845359276</c:v>
                </c:pt>
                <c:pt idx="3304">
                  <c:v>-0.14174432837472001</c:v>
                </c:pt>
                <c:pt idx="3305">
                  <c:v>-0.14800581607417501</c:v>
                </c:pt>
                <c:pt idx="3306">
                  <c:v>-0.15416602373609301</c:v>
                </c:pt>
                <c:pt idx="3307">
                  <c:v>-0.16022073594462299</c:v>
                </c:pt>
                <c:pt idx="3308">
                  <c:v>-0.166165809474208</c:v>
                </c:pt>
                <c:pt idx="3309">
                  <c:v>-0.17199717612478499</c:v>
                </c:pt>
                <c:pt idx="3310">
                  <c:v>-0.177710845505645</c:v>
                </c:pt>
                <c:pt idx="3311">
                  <c:v>-0.18330290776605099</c:v>
                </c:pt>
                <c:pt idx="3312">
                  <c:v>-0.18876953627073301</c:v>
                </c:pt>
                <c:pt idx="3313">
                  <c:v>-0.19410699021845201</c:v>
                </c:pt>
                <c:pt idx="3314">
                  <c:v>-0.199311617201821</c:v>
                </c:pt>
                <c:pt idx="3315">
                  <c:v>-0.204379855706635</c:v>
                </c:pt>
                <c:pt idx="3316">
                  <c:v>-0.20930823754901101</c:v>
                </c:pt>
                <c:pt idx="3317">
                  <c:v>-0.21409339024865401</c:v>
                </c:pt>
                <c:pt idx="3318">
                  <c:v>-0.21873203933664301</c:v>
                </c:pt>
                <c:pt idx="3319">
                  <c:v>-0.223221010596139</c:v>
                </c:pt>
                <c:pt idx="3320">
                  <c:v>-0.22755723223449301</c:v>
                </c:pt>
                <c:pt idx="3321">
                  <c:v>-0.23173773698527</c:v>
                </c:pt>
                <c:pt idx="3322">
                  <c:v>-0.235759664138741</c:v>
                </c:pt>
                <c:pt idx="3323">
                  <c:v>-0.239620261499457</c:v>
                </c:pt>
                <c:pt idx="3324">
                  <c:v>-0.24331688726957801</c:v>
                </c:pt>
                <c:pt idx="3325">
                  <c:v>-0.24684701185664101</c:v>
                </c:pt>
                <c:pt idx="3326">
                  <c:v>-0.25020821960455703</c:v>
                </c:pt>
                <c:pt idx="3327">
                  <c:v>-0.25339821044664002</c:v>
                </c:pt>
                <c:pt idx="3328">
                  <c:v>-0.25641480147953699</c:v>
                </c:pt>
                <c:pt idx="3329">
                  <c:v>-0.25925592845698298</c:v>
                </c:pt>
                <c:pt idx="3330">
                  <c:v>-0.261919647202359</c:v>
                </c:pt>
                <c:pt idx="3331">
                  <c:v>-0.26440413493909198</c:v>
                </c:pt>
                <c:pt idx="3332">
                  <c:v>-0.26670769153797003</c:v>
                </c:pt>
                <c:pt idx="3333">
                  <c:v>-0.26882874068054202</c:v>
                </c:pt>
                <c:pt idx="3334">
                  <c:v>-0.270765830937787</c:v>
                </c:pt>
                <c:pt idx="3335">
                  <c:v>-0.27251763676332302</c:v>
                </c:pt>
                <c:pt idx="3336">
                  <c:v>-0.274082959400476</c:v>
                </c:pt>
                <c:pt idx="3337">
                  <c:v>-0.27546072770258601</c:v>
                </c:pt>
                <c:pt idx="3338">
                  <c:v>-0.27664999886599301</c:v>
                </c:pt>
                <c:pt idx="3339">
                  <c:v>-0.27764995907519002</c:v>
                </c:pt>
                <c:pt idx="3340">
                  <c:v>-0.27845992405971998</c:v>
                </c:pt>
                <c:pt idx="3341">
                  <c:v>-0.27907933956241698</c:v>
                </c:pt>
                <c:pt idx="3342">
                  <c:v>-0.27950778171868601</c:v>
                </c:pt>
                <c:pt idx="3343">
                  <c:v>-0.27974495734655003</c:v>
                </c:pt>
                <c:pt idx="3344">
                  <c:v>-0.27979070414727703</c:v>
                </c:pt>
                <c:pt idx="3345">
                  <c:v>-0.27964499081643601</c:v>
                </c:pt>
                <c:pt idx="3346">
                  <c:v>-0.27930791706532199</c:v>
                </c:pt>
                <c:pt idx="3347">
                  <c:v>-0.27877971355272302</c:v>
                </c:pt>
                <c:pt idx="3348">
                  <c:v>-0.27806074172708201</c:v>
                </c:pt>
                <c:pt idx="3349">
                  <c:v>-0.27715149357915497</c:v>
                </c:pt>
                <c:pt idx="3350">
                  <c:v>-0.27605259130534598</c:v>
                </c:pt>
                <c:pt idx="3351">
                  <c:v>-0.27476478688194</c:v>
                </c:pt>
                <c:pt idx="3352">
                  <c:v>-0.27328896155052301</c:v>
                </c:pt>
                <c:pt idx="3353">
                  <c:v>-0.27162612521495499</c:v>
                </c:pt>
                <c:pt idx="3354">
                  <c:v>-0.26977741575029501</c:v>
                </c:pt>
                <c:pt idx="3355">
                  <c:v>-0.26774409822415202</c:v>
                </c:pt>
                <c:pt idx="3356">
                  <c:v>-0.26552756403100503</c:v>
                </c:pt>
                <c:pt idx="3357">
                  <c:v>-0.26312932994007499</c:v>
                </c:pt>
                <c:pt idx="3358">
                  <c:v>-0.26055103705740201</c:v>
                </c:pt>
                <c:pt idx="3359">
                  <c:v>-0.25779444970284099</c:v>
                </c:pt>
                <c:pt idx="3360">
                  <c:v>-0.25486145420274098</c:v>
                </c:pt>
                <c:pt idx="3361">
                  <c:v>-0.25175405759913899</c:v>
                </c:pt>
                <c:pt idx="3362">
                  <c:v>-0.24847438627634</c:v>
                </c:pt>
                <c:pt idx="3363">
                  <c:v>-0.245024684505843</c:v>
                </c:pt>
                <c:pt idx="3364">
                  <c:v>-0.24140731291059001</c:v>
                </c:pt>
                <c:pt idx="3365">
                  <c:v>-0.237624746849595</c:v>
                </c:pt>
                <c:pt idx="3366">
                  <c:v>-0.23367957472406301</c:v>
                </c:pt>
                <c:pt idx="3367">
                  <c:v>-0.229574496206151</c:v>
                </c:pt>
                <c:pt idx="3368">
                  <c:v>-0.22531232039159299</c:v>
                </c:pt>
                <c:pt idx="3369">
                  <c:v>-0.22089596387743901</c:v>
                </c:pt>
                <c:pt idx="3370">
                  <c:v>-0.216328448766233</c:v>
                </c:pt>
                <c:pt idx="3371">
                  <c:v>-0.211612900598001</c:v>
                </c:pt>
                <c:pt idx="3372">
                  <c:v>-0.20675254621144501</c:v>
                </c:pt>
                <c:pt idx="3373">
                  <c:v>-0.20175071153582599</c:v>
                </c:pt>
                <c:pt idx="3374">
                  <c:v>-0.19661081931504201</c:v>
                </c:pt>
                <c:pt idx="3375">
                  <c:v>-0.19133638676544901</c:v>
                </c:pt>
                <c:pt idx="3376">
                  <c:v>-0.18593102316903901</c:v>
                </c:pt>
                <c:pt idx="3377">
                  <c:v>-0.180398427403615</c:v>
                </c:pt>
                <c:pt idx="3378">
                  <c:v>-0.17474238541166001</c:v>
                </c:pt>
                <c:pt idx="3379">
                  <c:v>-0.16896676760962501</c:v>
                </c:pt>
                <c:pt idx="3380">
                  <c:v>-0.16307552623940999</c:v>
                </c:pt>
                <c:pt idx="3381">
                  <c:v>-0.15707269266385601</c:v>
                </c:pt>
                <c:pt idx="3382">
                  <c:v>-0.15096237460809001</c:v>
                </c:pt>
                <c:pt idx="3383">
                  <c:v>-0.144748753348623</c:v>
                </c:pt>
                <c:pt idx="3384">
                  <c:v>-0.13843608085210801</c:v>
                </c:pt>
                <c:pt idx="3385">
                  <c:v>-0.13202867686573</c:v>
                </c:pt>
                <c:pt idx="3386">
                  <c:v>-0.12553092596121401</c:v>
                </c:pt>
                <c:pt idx="3387">
                  <c:v>-0.118947274534471</c:v>
                </c:pt>
                <c:pt idx="3388">
                  <c:v>-0.112282227762942</c:v>
                </c:pt>
                <c:pt idx="3389">
                  <c:v>-0.105540346522713</c:v>
                </c:pt>
                <c:pt idx="3390">
                  <c:v>-9.8726244267521301E-2</c:v>
                </c:pt>
                <c:pt idx="3391">
                  <c:v>-9.1844583871774396E-2</c:v>
                </c:pt>
                <c:pt idx="3392">
                  <c:v>-8.4900074439761497E-2</c:v>
                </c:pt>
                <c:pt idx="3393">
                  <c:v>-7.78974680832209E-2</c:v>
                </c:pt>
                <c:pt idx="3394">
                  <c:v>-7.0841556669482497E-2</c:v>
                </c:pt>
                <c:pt idx="3395">
                  <c:v>-6.3737168542403203E-2</c:v>
                </c:pt>
                <c:pt idx="3396">
                  <c:v>-5.6589165218342598E-2</c:v>
                </c:pt>
                <c:pt idx="3397">
                  <c:v>-4.9402438059439002E-2</c:v>
                </c:pt>
                <c:pt idx="3398">
                  <c:v>-4.2181904926461102E-2</c:v>
                </c:pt>
                <c:pt idx="3399">
                  <c:v>-3.4932506813527497E-2</c:v>
                </c:pt>
                <c:pt idx="3400">
                  <c:v>-2.7659204466995799E-2</c:v>
                </c:pt>
                <c:pt idx="3401">
                  <c:v>-2.0366974990835399E-2</c:v>
                </c:pt>
                <c:pt idx="3402">
                  <c:v>-1.30608084408066E-2</c:v>
                </c:pt>
                <c:pt idx="3403">
                  <c:v>-5.7457044097772598E-3</c:v>
                </c:pt>
                <c:pt idx="3404">
                  <c:v>1.5733313934873699E-3</c:v>
                </c:pt>
                <c:pt idx="3405">
                  <c:v>8.8912905697192506E-3</c:v>
                </c:pt>
                <c:pt idx="3406">
                  <c:v>1.6203165456383801E-2</c:v>
                </c:pt>
                <c:pt idx="3407">
                  <c:v>2.3503952554411602E-2</c:v>
                </c:pt>
                <c:pt idx="3408">
                  <c:v>3.0788655952081599E-2</c:v>
                </c:pt>
                <c:pt idx="3409">
                  <c:v>3.8052290743711303E-2</c:v>
                </c:pt>
                <c:pt idx="3410">
                  <c:v>4.5289886440817002E-2</c:v>
                </c:pt>
                <c:pt idx="3411">
                  <c:v>5.2496490373406902E-2</c:v>
                </c:pt>
                <c:pt idx="3412">
                  <c:v>5.9667171079081899E-2</c:v>
                </c:pt>
                <c:pt idx="3413">
                  <c:v>6.6797021677624205E-2</c:v>
                </c:pt>
                <c:pt idx="3414">
                  <c:v>7.3881163228763702E-2</c:v>
                </c:pt>
                <c:pt idx="3415">
                  <c:v>8.0914748070825701E-2</c:v>
                </c:pt>
                <c:pt idx="3416">
                  <c:v>8.7892963137974595E-2</c:v>
                </c:pt>
                <c:pt idx="3417">
                  <c:v>9.4811033253783594E-2</c:v>
                </c:pt>
                <c:pt idx="3418">
                  <c:v>0.101664224398877</c:v>
                </c:pt>
                <c:pt idx="3419">
                  <c:v>0.108447846950409</c:v>
                </c:pt>
                <c:pt idx="3420">
                  <c:v>0.115157258891161</c:v>
                </c:pt>
                <c:pt idx="3421">
                  <c:v>0.121787868986063</c:v>
                </c:pt>
                <c:pt idx="3422">
                  <c:v>0.128335139923968</c:v>
                </c:pt>
                <c:pt idx="3423">
                  <c:v>0.13479459142251801</c:v>
                </c:pt>
                <c:pt idx="3424">
                  <c:v>0.14116180329399899</c:v>
                </c:pt>
                <c:pt idx="3425">
                  <c:v>0.147432418470055</c:v>
                </c:pt>
                <c:pt idx="3426">
                  <c:v>0.15360214598322799</c:v>
                </c:pt>
                <c:pt idx="3427">
                  <c:v>0.15966676390325599</c:v>
                </c:pt>
                <c:pt idx="3428">
                  <c:v>0.16562212222612399</c:v>
                </c:pt>
                <c:pt idx="3429">
                  <c:v>0.171464145713911</c:v>
                </c:pt>
                <c:pt idx="3430">
                  <c:v>0.177188836683458</c:v>
                </c:pt>
                <c:pt idx="3431">
                  <c:v>0.18279227774198001</c:v>
                </c:pt>
                <c:pt idx="3432">
                  <c:v>0.18827063446772199</c:v>
                </c:pt>
                <c:pt idx="3433">
                  <c:v>0.19362015803385099</c:v>
                </c:pt>
                <c:pt idx="3434">
                  <c:v>0.19883718777376799</c:v>
                </c:pt>
                <c:pt idx="3435">
                  <c:v>0.20391815368608901</c:v>
                </c:pt>
                <c:pt idx="3436">
                  <c:v>0.20885957887759701</c:v>
                </c:pt>
                <c:pt idx="3437">
                  <c:v>0.213658081942463</c:v>
                </c:pt>
                <c:pt idx="3438">
                  <c:v>0.218310379276143</c:v>
                </c:pt>
                <c:pt idx="3439">
                  <c:v>0.22281328732233199</c:v>
                </c:pt>
                <c:pt idx="3440">
                  <c:v>0.22716372475147301</c:v>
                </c:pt>
                <c:pt idx="3441">
                  <c:v>0.23135871456929699</c:v>
                </c:pt>
                <c:pt idx="3442">
                  <c:v>0.23539538615397701</c:v>
                </c:pt>
                <c:pt idx="3443">
                  <c:v>0.23927097722048599</c:v>
                </c:pt>
                <c:pt idx="3444">
                  <c:v>0.24298283571082199</c:v>
                </c:pt>
                <c:pt idx="3445">
                  <c:v>0.246528421608809</c:v>
                </c:pt>
                <c:pt idx="3446">
                  <c:v>0.249905308678219</c:v>
                </c:pt>
                <c:pt idx="3447">
                  <c:v>0.25311118612304301</c:v>
                </c:pt>
                <c:pt idx="3448">
                  <c:v>0.25614386016876101</c:v>
                </c:pt>
                <c:pt idx="3449">
                  <c:v>0.25900125556353998</c:v>
                </c:pt>
                <c:pt idx="3450">
                  <c:v>0.26168141699832098</c:v>
                </c:pt>
                <c:pt idx="3451">
                  <c:v>0.26418251044483598</c:v>
                </c:pt>
                <c:pt idx="3452">
                  <c:v>0.266502824410626</c:v>
                </c:pt>
                <c:pt idx="3453">
                  <c:v>0.26864077111021001</c:v>
                </c:pt>
                <c:pt idx="3454">
                  <c:v>0.27059488755160899</c:v>
                </c:pt>
                <c:pt idx="3455">
                  <c:v>0.27236383653746299</c:v>
                </c:pt>
                <c:pt idx="3456">
                  <c:v>0.27394640758007299</c:v>
                </c:pt>
                <c:pt idx="3457">
                  <c:v>0.27534151772973497</c:v>
                </c:pt>
                <c:pt idx="3458">
                  <c:v>0.27654821231580201</c:v>
                </c:pt>
                <c:pt idx="3459">
                  <c:v>0.27756566559996099</c:v>
                </c:pt>
                <c:pt idx="3460">
                  <c:v>0.27839318134128199</c:v>
                </c:pt>
                <c:pt idx="3461">
                  <c:v>0.27903019327265799</c:v>
                </c:pt>
                <c:pt idx="3462">
                  <c:v>0.27947626548829801</c:v>
                </c:pt>
                <c:pt idx="3463">
                  <c:v>0.27973109274201802</c:v>
                </c:pt>
                <c:pt idx="3464">
                  <c:v>0.279794500656116</c:v>
                </c:pt>
                <c:pt idx="3465">
                  <c:v>0.27966644584070499</c:v>
                </c:pt>
                <c:pt idx="3466">
                  <c:v>0.279347015923397</c:v>
                </c:pt>
                <c:pt idx="3467">
                  <c:v>0.278836429489347</c:v>
                </c:pt>
                <c:pt idx="3468">
                  <c:v>0.27813503593166899</c:v>
                </c:pt>
                <c:pt idx="3469">
                  <c:v>0.27724331521235401</c:v>
                </c:pt>
                <c:pt idx="3470">
                  <c:v>0.27616187753382498</c:v>
                </c:pt>
                <c:pt idx="3471">
                  <c:v>0.274891462921385</c:v>
                </c:pt>
                <c:pt idx="3472">
                  <c:v>0.27343294071681501</c:v>
                </c:pt>
                <c:pt idx="3473">
                  <c:v>0.27178730898348302</c:v>
                </c:pt>
                <c:pt idx="3474">
                  <c:v>0.26995569382337897</c:v>
                </c:pt>
                <c:pt idx="3475">
                  <c:v>0.26793934860651902</c:v>
                </c:pt>
                <c:pt idx="3476">
                  <c:v>0.26573965311327002</c:v>
                </c:pt>
                <c:pt idx="3477">
                  <c:v>0.26335811259017</c:v>
                </c:pt>
                <c:pt idx="3478">
                  <c:v>0.26079635671988799</c:v>
                </c:pt>
                <c:pt idx="3479">
                  <c:v>0.25805613850604098</c:v>
                </c:pt>
                <c:pt idx="3480">
                  <c:v>0.25513933307361297</c:v>
                </c:pt>
                <c:pt idx="3481">
                  <c:v>0.25204793638581302</c:v>
                </c:pt>
                <c:pt idx="3482">
                  <c:v>0.24878406387824301</c:v>
                </c:pt>
                <c:pt idx="3483">
                  <c:v>0.24534994901130899</c:v>
                </c:pt>
                <c:pt idx="3484">
                  <c:v>0.24174794174187</c:v>
                </c:pt>
                <c:pt idx="3485">
                  <c:v>0.23798050691516701</c:v>
                </c:pt>
                <c:pt idx="3486">
                  <c:v>0.23405022257813801</c:v>
                </c:pt>
                <c:pt idx="3487">
                  <c:v>0.22995977821526001</c:v>
                </c:pt>
                <c:pt idx="3488">
                  <c:v>0.22571197290814801</c:v>
                </c:pt>
                <c:pt idx="3489">
                  <c:v>0.22130971342014699</c:v>
                </c:pt>
                <c:pt idx="3490">
                  <c:v>0.216756012207241</c:v>
                </c:pt>
                <c:pt idx="3491">
                  <c:v>0.212053985356634</c:v>
                </c:pt>
                <c:pt idx="3492">
                  <c:v>0.207206850454423</c:v>
                </c:pt>
                <c:pt idx="3493">
                  <c:v>0.20221792438380701</c:v>
                </c:pt>
                <c:pt idx="3494">
                  <c:v>0.19709062105535499</c:v>
                </c:pt>
                <c:pt idx="3495">
                  <c:v>0.19182844907087299</c:v>
                </c:pt>
                <c:pt idx="3496">
                  <c:v>0.186435009322477</c:v>
                </c:pt>
                <c:pt idx="3497">
                  <c:v>0.18091399252850801</c:v>
                </c:pt>
                <c:pt idx="3498">
                  <c:v>0.175269176707986</c:v>
                </c:pt>
                <c:pt idx="3499">
                  <c:v>0.169504424595318</c:v>
                </c:pt>
                <c:pt idx="3500">
                  <c:v>0.163623680997039</c:v>
                </c:pt>
                <c:pt idx="3501">
                  <c:v>0.157630970092388</c:v>
                </c:pt>
                <c:pt idx="3502">
                  <c:v>0.15153039267957299</c:v>
                </c:pt>
                <c:pt idx="3503">
                  <c:v>0.14532612336960399</c:v>
                </c:pt>
                <c:pt idx="3504">
                  <c:v>0.13902240772961699</c:v>
                </c:pt>
                <c:pt idx="3505">
                  <c:v>0.132623559377642</c:v>
                </c:pt>
                <c:pt idx="3506">
                  <c:v>0.12613395703080199</c:v>
                </c:pt>
                <c:pt idx="3507">
                  <c:v>0.119558041508969</c:v>
                </c:pt>
                <c:pt idx="3508">
                  <c:v>0.112900312695923</c:v>
                </c:pt>
                <c:pt idx="3509">
                  <c:v>0.106165326460087</c:v>
                </c:pt>
                <c:pt idx="3510">
                  <c:v>9.9357691536962806E-2</c:v>
                </c:pt>
                <c:pt idx="3511">
                  <c:v>9.2482066375377897E-2</c:v>
                </c:pt>
                <c:pt idx="3512">
                  <c:v>8.5543155949724503E-2</c:v>
                </c:pt>
                <c:pt idx="3513">
                  <c:v>7.8545708540353906E-2</c:v>
                </c:pt>
                <c:pt idx="3514">
                  <c:v>7.14945124843403E-2</c:v>
                </c:pt>
                <c:pt idx="3515">
                  <c:v>6.4394392898832198E-2</c:v>
                </c:pt>
                <c:pt idx="3516">
                  <c:v>5.7250208379236202E-2</c:v>
                </c:pt>
                <c:pt idx="3517">
                  <c:v>5.0066847674491599E-2</c:v>
                </c:pt>
                <c:pt idx="3518">
                  <c:v>4.2849226341710102E-2</c:v>
                </c:pt>
                <c:pt idx="3519">
                  <c:v>3.5602283382472302E-2</c:v>
                </c:pt>
                <c:pt idx="3520">
                  <c:v>2.8330977863079702E-2</c:v>
                </c:pt>
                <c:pt idx="3521">
                  <c:v>2.10402855210776E-2</c:v>
                </c:pt>
                <c:pt idx="3522">
                  <c:v>1.37351953603689E-2</c:v>
                </c:pt>
                <c:pt idx="3523">
                  <c:v>6.4207062372507503E-3</c:v>
                </c:pt>
                <c:pt idx="3524">
                  <c:v>-8.98176560291622E-4</c:v>
                </c:pt>
                <c:pt idx="3525">
                  <c:v>-8.2164447376916697E-3</c:v>
                </c:pt>
                <c:pt idx="3526">
                  <c:v>-1.5529090420966001E-2</c:v>
                </c:pt>
                <c:pt idx="3527">
                  <c:v>-2.2831109583591001E-2</c:v>
                </c:pt>
                <c:pt idx="3528">
                  <c:v>-3.0117505470746299E-2</c:v>
                </c:pt>
                <c:pt idx="3529">
                  <c:v>-3.73832920185833E-2</c:v>
                </c:pt>
                <c:pt idx="3530">
                  <c:v>-4.46234972661761E-2</c:v>
                </c:pt>
                <c:pt idx="3531">
                  <c:v>-5.1833166757823602E-2</c:v>
                </c:pt>
                <c:pt idx="3532">
                  <c:v>-5.9007366933371802E-2</c:v>
                </c:pt>
                <c:pt idx="3533">
                  <c:v>-6.6141188504237794E-2</c:v>
                </c:pt>
                <c:pt idx="3534">
                  <c:v>-7.3229749812824305E-2</c:v>
                </c:pt>
                <c:pt idx="3535">
                  <c:v>-8.0268200173026799E-2</c:v>
                </c:pt>
                <c:pt idx="3536">
                  <c:v>-8.7251723189546895E-2</c:v>
                </c:pt>
                <c:pt idx="3537">
                  <c:v>-9.4175540053740403E-2</c:v>
                </c:pt>
                <c:pt idx="3538">
                  <c:v>-0.10103491281374501</c:v>
                </c:pt>
                <c:pt idx="3539">
                  <c:v>-0.10782514761665001</c:v>
                </c:pt>
                <c:pt idx="3540">
                  <c:v>-0.114541597920488</c:v>
                </c:pt>
                <c:pt idx="3541">
                  <c:v>-0.121179667673855</c:v>
                </c:pt>
                <c:pt idx="3542">
                  <c:v>-0.12773481446097501</c:v>
                </c:pt>
                <c:pt idx="3543">
                  <c:v>-0.134202552610066</c:v>
                </c:pt>
                <c:pt idx="3544">
                  <c:v>-0.14057845626287699</c:v>
                </c:pt>
                <c:pt idx="3545">
                  <c:v>-0.146858162403287</c:v>
                </c:pt>
                <c:pt idx="3546">
                  <c:v>-0.15303737384291299</c:v>
                </c:pt>
                <c:pt idx="3547">
                  <c:v>-0.15911186216166201</c:v>
                </c:pt>
                <c:pt idx="3548">
                  <c:v>-0.16507747060122999</c:v>
                </c:pt>
                <c:pt idx="3549">
                  <c:v>-0.170930116909563</c:v>
                </c:pt>
                <c:pt idx="3550">
                  <c:v>-0.176665796134332</c:v>
                </c:pt>
                <c:pt idx="3551">
                  <c:v>-0.18228058336351299</c:v>
                </c:pt>
                <c:pt idx="3552">
                  <c:v>-0.18777063641119399</c:v>
                </c:pt>
                <c:pt idx="3553">
                  <c:v>-0.19313219844677501</c:v>
                </c:pt>
                <c:pt idx="3554">
                  <c:v>-0.19836160056576099</c:v>
                </c:pt>
                <c:pt idx="3555">
                  <c:v>-0.203455264300377</c:v>
                </c:pt>
                <c:pt idx="3556">
                  <c:v>-0.20840970406831499</c:v>
                </c:pt>
                <c:pt idx="3557">
                  <c:v>-0.21322152955790399</c:v>
                </c:pt>
                <c:pt idx="3558">
                  <c:v>-0.21788744804809199</c:v>
                </c:pt>
                <c:pt idx="3559">
                  <c:v>-0.222404266661651</c:v>
                </c:pt>
                <c:pt idx="3560">
                  <c:v>-0.226768894550054</c:v>
                </c:pt>
                <c:pt idx="3561">
                  <c:v>-0.23097834500853301</c:v>
                </c:pt>
                <c:pt idx="3562">
                  <c:v>-0.23502973751987799</c:v>
                </c:pt>
                <c:pt idx="3563">
                  <c:v>-0.238920299725566</c:v>
                </c:pt>
                <c:pt idx="3564">
                  <c:v>-0.242647369322882</c:v>
                </c:pt>
                <c:pt idx="3565">
                  <c:v>-0.24620839588672</c:v>
                </c:pt>
                <c:pt idx="3566">
                  <c:v>-0.249600942614843</c:v>
                </c:pt>
                <c:pt idx="3567">
                  <c:v>-0.252822687995372</c:v>
                </c:pt>
                <c:pt idx="3568">
                  <c:v>-0.25587142739539698</c:v>
                </c:pt>
                <c:pt idx="3569">
                  <c:v>-0.2587450745696</c:v>
                </c:pt>
                <c:pt idx="3570">
                  <c:v>-0.26144166308786698</c:v>
                </c:pt>
                <c:pt idx="3571">
                  <c:v>-0.263959347680914</c:v>
                </c:pt>
                <c:pt idx="3572">
                  <c:v>-0.26629640550299699</c:v>
                </c:pt>
                <c:pt idx="3573">
                  <c:v>-0.26845123731085702</c:v>
                </c:pt>
                <c:pt idx="3574">
                  <c:v>-0.270422368558072</c:v>
                </c:pt>
                <c:pt idx="3575">
                  <c:v>-0.27220845040408997</c:v>
                </c:pt>
                <c:pt idx="3576">
                  <c:v>-0.27380826063723601</c:v>
                </c:pt>
                <c:pt idx="3577">
                  <c:v>-0.275220704511067</c:v>
                </c:pt>
                <c:pt idx="3578">
                  <c:v>-0.27644481549351002</c:v>
                </c:pt>
                <c:pt idx="3579">
                  <c:v>-0.27747975592824897</c:v>
                </c:pt>
                <c:pt idx="3580">
                  <c:v>-0.27832481760794098</c:v>
                </c:pt>
                <c:pt idx="3581">
                  <c:v>-0.27897942225883299</c:v>
                </c:pt>
                <c:pt idx="3582">
                  <c:v>-0.27944312193647602</c:v>
                </c:pt>
                <c:pt idx="3583">
                  <c:v>-0.27971559933225498</c:v>
                </c:pt>
                <c:pt idx="3584">
                  <c:v>-0.279796667990516</c:v>
                </c:pt>
                <c:pt idx="3585">
                  <c:v>-0.27968627243616601</c:v>
                </c:pt>
                <c:pt idx="3586">
                  <c:v>-0.27938448821262601</c:v>
                </c:pt>
                <c:pt idx="3587">
                  <c:v>-0.27889152183014299</c:v>
                </c:pt>
                <c:pt idx="3588">
                  <c:v>-0.27820771062447103</c:v>
                </c:pt>
                <c:pt idx="3589">
                  <c:v>-0.27733352252603699</c:v>
                </c:pt>
                <c:pt idx="3590">
                  <c:v>-0.276269555739734</c:v>
                </c:pt>
                <c:pt idx="3591">
                  <c:v>-0.27501653833557199</c:v>
                </c:pt>
                <c:pt idx="3592">
                  <c:v>-0.273575327750463</c:v>
                </c:pt>
                <c:pt idx="3593">
                  <c:v>-0.27194691020147599</c:v>
                </c:pt>
                <c:pt idx="3594">
                  <c:v>-0.270132400010971</c:v>
                </c:pt>
                <c:pt idx="3595">
                  <c:v>-0.26813303884407602</c:v>
                </c:pt>
                <c:pt idx="3596">
                  <c:v>-0.26595019485901</c:v>
                </c:pt>
                <c:pt idx="3597">
                  <c:v>-0.263585361770863</c:v>
                </c:pt>
                <c:pt idx="3598">
                  <c:v>-0.26104015782944601</c:v>
                </c:pt>
                <c:pt idx="3599">
                  <c:v>-0.258316324711928</c:v>
                </c:pt>
                <c:pt idx="3600">
                  <c:v>-0.25541572633101101</c:v>
                </c:pt>
                <c:pt idx="3601">
                  <c:v>-0.252340347559455</c:v>
                </c:pt>
                <c:pt idx="3602">
                  <c:v>-0.24909229287183901</c:v>
                </c:pt>
                <c:pt idx="3603">
                  <c:v>-0.245673784904473</c:v>
                </c:pt>
                <c:pt idx="3604">
                  <c:v>-0.24208716293444801</c:v>
                </c:pt>
                <c:pt idx="3605">
                  <c:v>-0.238334881278883</c:v>
                </c:pt>
                <c:pt idx="3606">
                  <c:v>-0.23441950761543301</c:v>
                </c:pt>
                <c:pt idx="3607">
                  <c:v>-0.230343721225239</c:v>
                </c:pt>
                <c:pt idx="3608">
                  <c:v>-0.22611031115949701</c:v>
                </c:pt>
                <c:pt idx="3609">
                  <c:v>-0.22172217433092301</c:v>
                </c:pt>
                <c:pt idx="3610">
                  <c:v>-0.217182313531395</c:v>
                </c:pt>
                <c:pt idx="3611">
                  <c:v>-0.21249383537715799</c:v>
                </c:pt>
                <c:pt idx="3612">
                  <c:v>-0.20765994818296399</c:v>
                </c:pt>
                <c:pt idx="3613">
                  <c:v>-0.202683959766638</c:v>
                </c:pt>
                <c:pt idx="3614">
                  <c:v>-0.19756927518554199</c:v>
                </c:pt>
                <c:pt idx="3615">
                  <c:v>-0.192319394406502</c:v>
                </c:pt>
                <c:pt idx="3616">
                  <c:v>-0.18693790991079001</c:v>
                </c:pt>
                <c:pt idx="3617">
                  <c:v>-0.18142850423579701</c:v>
                </c:pt>
                <c:pt idx="3618">
                  <c:v>-0.17579494745507901</c:v>
                </c:pt>
                <c:pt idx="3619">
                  <c:v>-0.17004109459851</c:v>
                </c:pt>
                <c:pt idx="3620">
                  <c:v>-0.164170883014288</c:v>
                </c:pt>
                <c:pt idx="3621">
                  <c:v>-0.15818832967461899</c:v>
                </c:pt>
                <c:pt idx="3622">
                  <c:v>-0.15209752842691401</c:v>
                </c:pt>
                <c:pt idx="3623">
                  <c:v>-0.145902647192375</c:v>
                </c:pt>
                <c:pt idx="3624">
                  <c:v>-0.13960792511389999</c:v>
                </c:pt>
                <c:pt idx="3625">
                  <c:v>-0.13321766965524501</c:v>
                </c:pt>
                <c:pt idx="3626">
                  <c:v>-0.12673625365343599</c:v>
                </c:pt>
                <c:pt idx="3627">
                  <c:v>-0.12016811232645</c:v>
                </c:pt>
                <c:pt idx="3628">
                  <c:v>-0.11351774023820101</c:v>
                </c:pt>
                <c:pt idx="3629">
                  <c:v>-0.10678968822292299</c:v>
                </c:pt>
                <c:pt idx="3630">
                  <c:v>-9.9988560271047106E-2</c:v>
                </c:pt>
                <c:pt idx="3631">
                  <c:v>-9.3119010378695397E-2</c:v>
                </c:pt>
                <c:pt idx="3632">
                  <c:v>-8.6185739362967098E-2</c:v>
                </c:pt>
                <c:pt idx="3633">
                  <c:v>-7.9193491645178707E-2</c:v>
                </c:pt>
                <c:pt idx="3634">
                  <c:v>-7.2147052004267201E-2</c:v>
                </c:pt>
                <c:pt idx="3635">
                  <c:v>-6.5051242302577403E-2</c:v>
                </c:pt>
                <c:pt idx="3636">
                  <c:v>-5.7910918186272302E-2</c:v>
                </c:pt>
                <c:pt idx="3637">
                  <c:v>-5.0730965762626E-2</c:v>
                </c:pt>
                <c:pt idx="3638">
                  <c:v>-4.3516298256471603E-2</c:v>
                </c:pt>
                <c:pt idx="3639">
                  <c:v>-3.6271852648092802E-2</c:v>
                </c:pt>
                <c:pt idx="3640">
                  <c:v>-2.9002586294859901E-2</c:v>
                </c:pt>
                <c:pt idx="3641">
                  <c:v>-2.17134735389212E-2</c:v>
                </c:pt>
                <c:pt idx="3642">
                  <c:v>-1.44095023032728E-2</c:v>
                </c:pt>
                <c:pt idx="3643">
                  <c:v>-7.0956706785337597E-3</c:v>
                </c:pt>
                <c:pt idx="3644">
                  <c:v>2.2301649723512301E-4</c:v>
                </c:pt>
                <c:pt idx="3645">
                  <c:v>7.5415510633308801E-3</c:v>
                </c:pt>
                <c:pt idx="3646">
                  <c:v>1.4854924963481E-2</c:v>
                </c:pt>
                <c:pt idx="3647">
                  <c:v>2.2158133672844599E-2</c:v>
                </c:pt>
                <c:pt idx="3648">
                  <c:v>2.9446179622597501E-2</c:v>
                </c:pt>
                <c:pt idx="3649">
                  <c:v>3.6714075619756703E-2</c:v>
                </c:pt>
                <c:pt idx="3650">
                  <c:v>4.3956848259905298E-2</c:v>
                </c:pt>
                <c:pt idx="3651">
                  <c:v>5.1169541330481398E-2</c:v>
                </c:pt>
                <c:pt idx="3652">
                  <c:v>5.8347219202302902E-2</c:v>
                </c:pt>
                <c:pt idx="3653">
                  <c:v>6.5484970207007304E-2</c:v>
                </c:pt>
                <c:pt idx="3654">
                  <c:v>7.2577909998094797E-2</c:v>
                </c:pt>
                <c:pt idx="3655">
                  <c:v>7.9621184893275604E-2</c:v>
                </c:pt>
                <c:pt idx="3656">
                  <c:v>8.6609975195833105E-2</c:v>
                </c:pt>
                <c:pt idx="3657">
                  <c:v>9.3539498492731493E-2</c:v>
                </c:pt>
                <c:pt idx="3658">
                  <c:v>0.10040501292721001</c:v>
                </c:pt>
                <c:pt idx="3659">
                  <c:v>0.107201820443623</c:v>
                </c:pt>
                <c:pt idx="3660">
                  <c:v>0.11392527000231201</c:v>
                </c:pt>
                <c:pt idx="3661">
                  <c:v>0.120570760762299</c:v>
                </c:pt>
                <c:pt idx="3662">
                  <c:v>0.127133745229629</c:v>
                </c:pt>
                <c:pt idx="3663">
                  <c:v>0.133609732369216</c:v>
                </c:pt>
                <c:pt idx="3664">
                  <c:v>0.13999429067804101</c:v>
                </c:pt>
                <c:pt idx="3665">
                  <c:v>0.146283051217625</c:v>
                </c:pt>
                <c:pt idx="3666">
                  <c:v>0.15247171060367701</c:v>
                </c:pt>
                <c:pt idx="3667">
                  <c:v>0.15855603395089801</c:v>
                </c:pt>
                <c:pt idx="3668">
                  <c:v>0.16453185777089799</c:v>
                </c:pt>
                <c:pt idx="3669">
                  <c:v>0.170395092821259</c:v>
                </c:pt>
                <c:pt idx="3670">
                  <c:v>0.176141726903803</c:v>
                </c:pt>
                <c:pt idx="3671">
                  <c:v>0.181767827610121</c:v>
                </c:pt>
                <c:pt idx="3672">
                  <c:v>0.187269545012515</c:v>
                </c:pt>
                <c:pt idx="3673">
                  <c:v>0.19264311429849401</c:v>
                </c:pt>
                <c:pt idx="3674">
                  <c:v>0.19788485834702799</c:v>
                </c:pt>
                <c:pt idx="3675">
                  <c:v>0.20299119024479001</c:v>
                </c:pt>
                <c:pt idx="3676">
                  <c:v>0.20795861574067701</c:v>
                </c:pt>
                <c:pt idx="3677">
                  <c:v>0.212783735636913</c:v>
                </c:pt>
                <c:pt idx="3678">
                  <c:v>0.217463248115116</c:v>
                </c:pt>
                <c:pt idx="3679">
                  <c:v>0.221993950995723</c:v>
                </c:pt>
                <c:pt idx="3680">
                  <c:v>0.22637274392923501</c:v>
                </c:pt>
                <c:pt idx="3681">
                  <c:v>0.23059663051777601</c:v>
                </c:pt>
                <c:pt idx="3682">
                  <c:v>0.23466272036552599</c:v>
                </c:pt>
                <c:pt idx="3683">
                  <c:v>0.23856823105660899</c:v>
                </c:pt>
                <c:pt idx="3684">
                  <c:v>0.242310490059095</c:v>
                </c:pt>
                <c:pt idx="3685">
                  <c:v>0.245886936553805</c:v>
                </c:pt>
                <c:pt idx="3686">
                  <c:v>0.24929512318667599</c:v>
                </c:pt>
                <c:pt idx="3687">
                  <c:v>0.25253271774348202</c:v>
                </c:pt>
                <c:pt idx="3688">
                  <c:v>0.25559750474575599</c:v>
                </c:pt>
                <c:pt idx="3689">
                  <c:v>0.25848738696684298</c:v>
                </c:pt>
                <c:pt idx="3690">
                  <c:v>0.26120038686702501</c:v>
                </c:pt>
                <c:pt idx="3691">
                  <c:v>0.263734647946746</c:v>
                </c:pt>
                <c:pt idx="3692">
                  <c:v>0.26608843601701199</c:v>
                </c:pt>
                <c:pt idx="3693">
                  <c:v>0.26826014038609303</c:v>
                </c:pt>
                <c:pt idx="3694">
                  <c:v>0.270248274961713</c:v>
                </c:pt>
                <c:pt idx="3695">
                  <c:v>0.27205147926798001</c:v>
                </c:pt>
                <c:pt idx="3696">
                  <c:v>0.27366851937636</c:v>
                </c:pt>
                <c:pt idx="3697">
                  <c:v>0.27509828875004799</c:v>
                </c:pt>
                <c:pt idx="3698">
                  <c:v>0.276339809001169</c:v>
                </c:pt>
                <c:pt idx="3699">
                  <c:v>0.277392230560287</c:v>
                </c:pt>
                <c:pt idx="3700">
                  <c:v>0.27825483325776401</c:v>
                </c:pt>
                <c:pt idx="3701">
                  <c:v>0.27892702681657</c:v>
                </c:pt>
                <c:pt idx="3702">
                  <c:v>0.279408351256207</c:v>
                </c:pt>
                <c:pt idx="3703">
                  <c:v>0.27969847720747498</c:v>
                </c:pt>
                <c:pt idx="3704">
                  <c:v>0.27979720613785702</c:v>
                </c:pt>
                <c:pt idx="3705">
                  <c:v>0.27970447048737401</c:v>
                </c:pt>
                <c:pt idx="3706">
                  <c:v>0.279420333714817</c:v>
                </c:pt>
                <c:pt idx="3707">
                  <c:v>0.27894499025432301</c:v>
                </c:pt>
                <c:pt idx="3708">
                  <c:v>0.27827876538232099</c:v>
                </c:pt>
                <c:pt idx="3709">
                  <c:v>0.27742211499495101</c:v>
                </c:pt>
                <c:pt idx="3710">
                  <c:v>0.276375625296089</c:v>
                </c:pt>
                <c:pt idx="3711">
                  <c:v>0.27514001239621799</c:v>
                </c:pt>
                <c:pt idx="3712">
                  <c:v>0.27371612182238497</c:v>
                </c:pt>
                <c:pt idx="3713">
                  <c:v>0.27210492793961499</c:v>
                </c:pt>
                <c:pt idx="3714">
                  <c:v>0.27030753328415602</c:v>
                </c:pt>
                <c:pt idx="3715">
                  <c:v>0.268325167809012</c:v>
                </c:pt>
                <c:pt idx="3716">
                  <c:v>0.26615918804229199</c:v>
                </c:pt>
                <c:pt idx="3717">
                  <c:v>0.26381107615893901</c:v>
                </c:pt>
                <c:pt idx="3718">
                  <c:v>0.26128243896648201</c:v>
                </c:pt>
                <c:pt idx="3719">
                  <c:v>0.25857500680550299</c:v>
                </c:pt>
                <c:pt idx="3720">
                  <c:v>0.255690632365566</c:v>
                </c:pt>
                <c:pt idx="3721">
                  <c:v>0.25263128941742702</c:v>
                </c:pt>
                <c:pt idx="3722">
                  <c:v>0.24939907146238799</c:v>
                </c:pt>
                <c:pt idx="3723">
                  <c:v>0.245996190299718</c:v>
                </c:pt>
                <c:pt idx="3724">
                  <c:v>0.242424974513125</c:v>
                </c:pt>
                <c:pt idx="3725">
                  <c:v>0.238687867877309</c:v>
                </c:pt>
                <c:pt idx="3726">
                  <c:v>0.23478742768569499</c:v>
                </c:pt>
                <c:pt idx="3727">
                  <c:v>0.23072632300048401</c:v>
                </c:pt>
                <c:pt idx="3728">
                  <c:v>0.22650733282621599</c:v>
                </c:pt>
                <c:pt idx="3729">
                  <c:v>0.22213334420810699</c:v>
                </c:pt>
                <c:pt idx="3730">
                  <c:v>0.21760735025644901</c:v>
                </c:pt>
                <c:pt idx="3731">
                  <c:v>0.21293244809843401</c:v>
                </c:pt>
                <c:pt idx="3732">
                  <c:v>0.208111836758792</c:v>
                </c:pt>
                <c:pt idx="3733">
                  <c:v>0.20314881497071099</c:v>
                </c:pt>
                <c:pt idx="3734">
                  <c:v>0.19804677891851899</c:v>
                </c:pt>
                <c:pt idx="3735">
                  <c:v>0.19280921991368299</c:v>
                </c:pt>
                <c:pt idx="3736">
                  <c:v>0.18743972200571399</c:v>
                </c:pt>
                <c:pt idx="3737">
                  <c:v>0.18194195952960801</c:v>
                </c:pt>
                <c:pt idx="3738">
                  <c:v>0.17631969459150801</c:v>
                </c:pt>
                <c:pt idx="3739">
                  <c:v>0.170576774494305</c:v>
                </c:pt>
                <c:pt idx="3740">
                  <c:v>0.164717129104935</c:v>
                </c:pt>
                <c:pt idx="3741">
                  <c:v>0.15874476816518199</c:v>
                </c:pt>
                <c:pt idx="3742">
                  <c:v>0.15266377854782201</c:v>
                </c:pt>
                <c:pt idx="3743">
                  <c:v>0.14647832145997999</c:v>
                </c:pt>
                <c:pt idx="3744">
                  <c:v>0.140192629595632</c:v>
                </c:pt>
                <c:pt idx="3745">
                  <c:v>0.13381100423917999</c:v>
                </c:pt>
                <c:pt idx="3746">
                  <c:v>0.12733781232209199</c:v>
                </c:pt>
                <c:pt idx="3747">
                  <c:v>0.12077748343462</c:v>
                </c:pt>
                <c:pt idx="3748">
                  <c:v>0.114134506794646</c:v>
                </c:pt>
                <c:pt idx="3749">
                  <c:v>0.107413428175716</c:v>
                </c:pt>
                <c:pt idx="3750">
                  <c:v>0.100618846796381</c:v>
                </c:pt>
                <c:pt idx="3751">
                  <c:v>9.3755412172958894E-2</c:v>
                </c:pt>
                <c:pt idx="3752">
                  <c:v>8.68278209378847E-2</c:v>
                </c:pt>
                <c:pt idx="3753">
                  <c:v>7.9840813625814105E-2</c:v>
                </c:pt>
                <c:pt idx="3754">
                  <c:v>7.2799171429686602E-2</c:v>
                </c:pt>
                <c:pt idx="3755">
                  <c:v>6.5707712928966502E-2</c:v>
                </c:pt>
                <c:pt idx="3756">
                  <c:v>5.85712907923003E-2</c:v>
                </c:pt>
                <c:pt idx="3757">
                  <c:v>5.1394788456846398E-2</c:v>
                </c:pt>
                <c:pt idx="3758">
                  <c:v>4.4183116786550299E-2</c:v>
                </c:pt>
                <c:pt idx="3759">
                  <c:v>3.6941210711652399E-2</c:v>
                </c:pt>
                <c:pt idx="3760">
                  <c:v>2.9674025851725998E-2</c:v>
                </c:pt>
                <c:pt idx="3761">
                  <c:v>2.2386535124558401E-2</c:v>
                </c:pt>
                <c:pt idx="3762">
                  <c:v>1.50837253431951E-2</c:v>
                </c:pt>
                <c:pt idx="3763">
                  <c:v>7.7705938034747998E-3</c:v>
                </c:pt>
                <c:pt idx="3764">
                  <c:v>4.52144864391613E-4</c:v>
                </c:pt>
                <c:pt idx="3765">
                  <c:v>-6.8666134763762697E-3</c:v>
                </c:pt>
                <c:pt idx="3766">
                  <c:v>-1.41806730094278E-2</c:v>
                </c:pt>
                <c:pt idx="3767">
                  <c:v>-2.1485028740745201E-2</c:v>
                </c:pt>
                <c:pt idx="3768">
                  <c:v>-2.87746823165996E-2</c:v>
                </c:pt>
                <c:pt idx="3769">
                  <c:v>-3.6044645443913503E-2</c:v>
                </c:pt>
                <c:pt idx="3770">
                  <c:v>-4.3289943303737401E-2</c:v>
                </c:pt>
                <c:pt idx="3771">
                  <c:v>-5.0505617955507398E-2</c:v>
                </c:pt>
                <c:pt idx="3772">
                  <c:v>-5.7686731729752298E-2</c:v>
                </c:pt>
                <c:pt idx="3773">
                  <c:v>-6.48283706069296E-2</c:v>
                </c:pt>
                <c:pt idx="3774">
                  <c:v>-7.1925647580077495E-2</c:v>
                </c:pt>
                <c:pt idx="3775">
                  <c:v>-7.8973705998982194E-2</c:v>
                </c:pt>
                <c:pt idx="3776">
                  <c:v>-8.5967722893573101E-2</c:v>
                </c:pt>
                <c:pt idx="3777">
                  <c:v>-9.2902912274269403E-2</c:v>
                </c:pt>
                <c:pt idx="3778">
                  <c:v>-9.9774528407022195E-2</c:v>
                </c:pt>
                <c:pt idx="3779">
                  <c:v>-0.106577869060809</c:v>
                </c:pt>
                <c:pt idx="3780">
                  <c:v>-0.11330827872535899</c:v>
                </c:pt>
                <c:pt idx="3781">
                  <c:v>-0.11996115179691</c:v>
                </c:pt>
                <c:pt idx="3782">
                  <c:v>-0.12653193572981</c:v>
                </c:pt>
                <c:pt idx="3783">
                  <c:v>-0.13301613415181399</c:v>
                </c:pt>
                <c:pt idx="3784">
                  <c:v>-0.139409309940944</c:v>
                </c:pt>
                <c:pt idx="3785">
                  <c:v>-0.14570708826179599</c:v>
                </c:pt>
                <c:pt idx="3786">
                  <c:v>-0.151905159559237</c:v>
                </c:pt>
                <c:pt idx="3787">
                  <c:v>-0.15799928250741499</c:v>
                </c:pt>
                <c:pt idx="3788">
                  <c:v>-0.16398528691209599</c:v>
                </c:pt>
                <c:pt idx="3789">
                  <c:v>-0.16985907656431301</c:v>
                </c:pt>
                <c:pt idx="3790">
                  <c:v>-0.175616632043398</c:v>
                </c:pt>
                <c:pt idx="3791">
                  <c:v>-0.18125401346745401</c:v>
                </c:pt>
                <c:pt idx="3792">
                  <c:v>-0.186767363189415</c:v>
                </c:pt>
                <c:pt idx="3793">
                  <c:v>-0.19215290843682201</c:v>
                </c:pt>
                <c:pt idx="3794">
                  <c:v>-0.19740696389352</c:v>
                </c:pt>
                <c:pt idx="3795">
                  <c:v>-0.20252593422151699</c:v>
                </c:pt>
                <c:pt idx="3796">
                  <c:v>-0.20750631652125701</c:v>
                </c:pt>
                <c:pt idx="3797">
                  <c:v>-0.21234470272865699</c:v>
                </c:pt>
                <c:pt idx="3798">
                  <c:v>-0.217037781947227</c:v>
                </c:pt>
                <c:pt idx="3799">
                  <c:v>-0.22158234271371499</c:v>
                </c:pt>
                <c:pt idx="3800">
                  <c:v>-0.22597527519570301</c:v>
                </c:pt>
                <c:pt idx="3801">
                  <c:v>-0.230213573319655</c:v>
                </c:pt>
                <c:pt idx="3802">
                  <c:v>-0.23429433682797099</c:v>
                </c:pt>
                <c:pt idx="3803">
                  <c:v>-0.238214773263623</c:v>
                </c:pt>
                <c:pt idx="3804">
                  <c:v>-0.241972199881026</c:v>
                </c:pt>
                <c:pt idx="3805">
                  <c:v>-0.24556404548184099</c:v>
                </c:pt>
                <c:pt idx="3806">
                  <c:v>-0.24898785217443101</c:v>
                </c:pt>
                <c:pt idx="3807">
                  <c:v>-0.25224127705579702</c:v>
                </c:pt>
                <c:pt idx="3808">
                  <c:v>-0.25532209381482002</c:v>
                </c:pt>
                <c:pt idx="3809">
                  <c:v>-0.25822819425571902</c:v>
                </c:pt>
                <c:pt idx="3810">
                  <c:v>-0.260957589740686</c:v>
                </c:pt>
                <c:pt idx="3811">
                  <c:v>-0.26350841255070301</c:v>
                </c:pt>
                <c:pt idx="3812">
                  <c:v>-0.26587891716362499</c:v>
                </c:pt>
                <c:pt idx="3813">
                  <c:v>-0.26806748144862702</c:v>
                </c:pt>
                <c:pt idx="3814">
                  <c:v>-0.27007260777623299</c:v>
                </c:pt>
                <c:pt idx="3815">
                  <c:v>-0.27189292404313498</c:v>
                </c:pt>
                <c:pt idx="3816">
                  <c:v>-0.27352718461112402</c:v>
                </c:pt>
                <c:pt idx="3817">
                  <c:v>-0.27497427115947398</c:v>
                </c:pt>
                <c:pt idx="3818">
                  <c:v>-0.27623319345020703</c:v>
                </c:pt>
                <c:pt idx="3819">
                  <c:v>-0.27730309000571202</c:v>
                </c:pt>
                <c:pt idx="3820">
                  <c:v>-0.27818322869825102</c:v>
                </c:pt>
                <c:pt idx="3821">
                  <c:v>-0.27887300725095299</c:v>
                </c:pt>
                <c:pt idx="3822">
                  <c:v>-0.27937195364994999</c:v>
                </c:pt>
                <c:pt idx="3823">
                  <c:v>-0.27967972646737699</c:v>
                </c:pt>
                <c:pt idx="3824">
                  <c:v>-0.27979611509500502</c:v>
                </c:pt>
                <c:pt idx="3825">
                  <c:v>-0.279721039888366</c:v>
                </c:pt>
                <c:pt idx="3826">
                  <c:v>-0.27945455222125098</c:v>
                </c:pt>
                <c:pt idx="3827">
                  <c:v>-0.27899683445055301</c:v>
                </c:pt>
                <c:pt idx="3828">
                  <c:v>-0.27834819979148401</c:v>
                </c:pt>
                <c:pt idx="3829">
                  <c:v>-0.27750909210324098</c:v>
                </c:pt>
                <c:pt idx="3830">
                  <c:v>-0.27648008558527398</c:v>
                </c:pt>
                <c:pt idx="3831">
                  <c:v>-0.275261884384361</c:v>
                </c:pt>
                <c:pt idx="3832">
                  <c:v>-0.27385532211276797</c:v>
                </c:pt>
                <c:pt idx="3833">
                  <c:v>-0.27226136127780198</c:v>
                </c:pt>
                <c:pt idx="3834">
                  <c:v>-0.27048109262317399</c:v>
                </c:pt>
                <c:pt idx="3835">
                  <c:v>-0.26851573438260801</c:v>
                </c:pt>
                <c:pt idx="3836">
                  <c:v>-0.26636663144619999</c:v>
                </c:pt>
                <c:pt idx="3837">
                  <c:v>-0.264035254440117</c:v>
                </c:pt>
                <c:pt idx="3838">
                  <c:v>-0.26152319872025198</c:v>
                </c:pt>
                <c:pt idx="3839">
                  <c:v>-0.25883218328052199</c:v>
                </c:pt>
                <c:pt idx="3840">
                  <c:v>-0.25596404957656699</c:v>
                </c:pt>
                <c:pt idx="3841">
                  <c:v>-0.25292076026564497</c:v>
                </c:pt>
                <c:pt idx="3842">
                  <c:v>-0.249704397863592</c:v>
                </c:pt>
                <c:pt idx="3843">
                  <c:v>-0.246317163319757</c:v>
                </c:pt>
                <c:pt idx="3844">
                  <c:v>-0.24276137451090399</c:v>
                </c:pt>
                <c:pt idx="3845">
                  <c:v>-0.23903946465508799</c:v>
                </c:pt>
                <c:pt idx="3846">
                  <c:v>-0.235153980646613</c:v>
                </c:pt>
                <c:pt idx="3847">
                  <c:v>-0.231107581313197</c:v>
                </c:pt>
                <c:pt idx="3848">
                  <c:v>-0.22690303559654301</c:v>
                </c:pt>
                <c:pt idx="3849">
                  <c:v>-0.22254322065755799</c:v>
                </c:pt>
                <c:pt idx="3850">
                  <c:v>-0.218031119907518</c:v>
                </c:pt>
                <c:pt idx="3851">
                  <c:v>-0.21336982096652801</c:v>
                </c:pt>
                <c:pt idx="3852">
                  <c:v>-0.20856251355066999</c:v>
                </c:pt>
                <c:pt idx="3853">
                  <c:v>-0.20361248728928699</c:v>
                </c:pt>
                <c:pt idx="3854">
                  <c:v>-0.198523129473898</c:v>
                </c:pt>
                <c:pt idx="3855">
                  <c:v>-0.19329792274028201</c:v>
                </c:pt>
                <c:pt idx="3856">
                  <c:v>-0.18794044268531901</c:v>
                </c:pt>
                <c:pt idx="3857">
                  <c:v>-0.18245435542021601</c:v>
                </c:pt>
                <c:pt idx="3858">
                  <c:v>-0.17684341506179699</c:v>
                </c:pt>
                <c:pt idx="3859">
                  <c:v>-0.17111146116356901</c:v>
                </c:pt>
                <c:pt idx="3860">
                  <c:v>-0.16526241608832301</c:v>
                </c:pt>
                <c:pt idx="3861">
                  <c:v>-0.15930028232407301</c:v>
                </c:pt>
                <c:pt idx="3862">
                  <c:v>-0.153229139745161</c:v>
                </c:pt>
                <c:pt idx="3863">
                  <c:v>-0.14705314282040899</c:v>
                </c:pt>
                <c:pt idx="3864">
                  <c:v>-0.14077651777022401</c:v>
                </c:pt>
                <c:pt idx="3865">
                  <c:v>-0.13440355967460699</c:v>
                </c:pt>
                <c:pt idx="3866">
                  <c:v>-0.127938629534041</c:v>
                </c:pt>
                <c:pt idx="3867">
                  <c:v>-0.12138615128526201</c:v>
                </c:pt>
                <c:pt idx="3868">
                  <c:v>-0.11475060877398</c:v>
                </c:pt>
                <c:pt idx="3869">
                  <c:v>-0.108036542686582</c:v>
                </c:pt>
                <c:pt idx="3870">
                  <c:v>-0.101248547442961</c:v>
                </c:pt>
                <c:pt idx="3871">
                  <c:v>-9.4391268052557403E-2</c:v>
                </c:pt>
                <c:pt idx="3872">
                  <c:v>-8.7469396935794197E-2</c:v>
                </c:pt>
                <c:pt idx="3873">
                  <c:v>-8.0487670713063397E-2</c:v>
                </c:pt>
                <c:pt idx="3874">
                  <c:v>-7.3450866963467407E-2</c:v>
                </c:pt>
                <c:pt idx="3875">
                  <c:v>-6.6363800955532806E-2</c:v>
                </c:pt>
                <c:pt idx="3876">
                  <c:v>-5.9231322352133298E-2</c:v>
                </c:pt>
                <c:pt idx="3877">
                  <c:v>-5.2058311891876499E-2</c:v>
                </c:pt>
                <c:pt idx="3878">
                  <c:v>-4.4849678049226099E-2</c:v>
                </c:pt>
                <c:pt idx="3879">
                  <c:v>-3.7610353675643901E-2</c:v>
                </c:pt>
                <c:pt idx="3880">
                  <c:v>-3.0345292624050901E-2</c:v>
                </c:pt>
                <c:pt idx="3881">
                  <c:v>-2.30594663589174E-2</c:v>
                </c:pt>
                <c:pt idx="3882">
                  <c:v>-1.5757860554301301E-2</c:v>
                </c:pt>
                <c:pt idx="3883">
                  <c:v>-8.4454716821627408E-3</c:v>
                </c:pt>
                <c:pt idx="3884">
                  <c:v>-1.1273035932902499E-3</c:v>
                </c:pt>
                <c:pt idx="3885">
                  <c:v>6.1916359068231704E-3</c:v>
                </c:pt>
                <c:pt idx="3886">
                  <c:v>1.35063384848096E-2</c:v>
                </c:pt>
                <c:pt idx="3887">
                  <c:v>2.0811798706617E-2</c:v>
                </c:pt>
                <c:pt idx="3888">
                  <c:v>2.81030174627163E-2</c:v>
                </c:pt>
                <c:pt idx="3889">
                  <c:v>3.53750053889808E-2</c:v>
                </c:pt>
                <c:pt idx="3890">
                  <c:v>4.2622786280895601E-2</c:v>
                </c:pt>
                <c:pt idx="3891">
                  <c:v>4.9841400498763899E-2</c:v>
                </c:pt>
                <c:pt idx="3892">
                  <c:v>5.7025908361576103E-2</c:v>
                </c:pt>
                <c:pt idx="3893">
                  <c:v>6.41713935272228E-2</c:v>
                </c:pt>
                <c:pt idx="3894">
                  <c:v>7.1272966356735704E-2</c:v>
                </c:pt>
                <c:pt idx="3895">
                  <c:v>7.8325767260256807E-2</c:v>
                </c:pt>
                <c:pt idx="3896">
                  <c:v>8.5324970022443894E-2</c:v>
                </c:pt>
                <c:pt idx="3897">
                  <c:v>9.2265785105039202E-2</c:v>
                </c:pt>
                <c:pt idx="3898">
                  <c:v>9.9143462924338996E-2</c:v>
                </c:pt>
                <c:pt idx="3899">
                  <c:v>0.10595329710132199</c:v>
                </c:pt>
                <c:pt idx="3900">
                  <c:v>0.11269062768221599</c:v>
                </c:pt>
                <c:pt idx="3901">
                  <c:v>0.119350844327291</c:v>
                </c:pt>
                <c:pt idx="3902">
                  <c:v>0.12592938946570401</c:v>
                </c:pt>
                <c:pt idx="3903">
                  <c:v>0.13242176141423601</c:v>
                </c:pt>
                <c:pt idx="3904">
                  <c:v>0.13882351745778301</c:v>
                </c:pt>
                <c:pt idx="3905">
                  <c:v>0.14513027688949401</c:v>
                </c:pt>
                <c:pt idx="3906">
                  <c:v>0.15133772400848</c:v>
                </c:pt>
                <c:pt idx="3907">
                  <c:v>0.157441611073038</c:v>
                </c:pt>
                <c:pt idx="3908">
                  <c:v>0.163437761207372</c:v>
                </c:pt>
                <c:pt idx="3909">
                  <c:v>0.16932207125981599</c:v>
                </c:pt>
                <c:pt idx="3910">
                  <c:v>0.17509051461061301</c:v>
                </c:pt>
                <c:pt idx="3911">
                  <c:v>0.18073914392732501</c:v>
                </c:pt>
                <c:pt idx="3912">
                  <c:v>0.186264093865977</c:v>
                </c:pt>
                <c:pt idx="3913">
                  <c:v>0.191661583716108</c:v>
                </c:pt>
                <c:pt idx="3914">
                  <c:v>0.19692791998790099</c:v>
                </c:pt>
                <c:pt idx="3915">
                  <c:v>0.20205949893962799</c:v>
                </c:pt>
                <c:pt idx="3916">
                  <c:v>0.20705280904368301</c:v>
                </c:pt>
                <c:pt idx="3917">
                  <c:v>0.21190443338951501</c:v>
                </c:pt>
                <c:pt idx="3918">
                  <c:v>0.216611052021808</c:v>
                </c:pt>
                <c:pt idx="3919">
                  <c:v>0.22116944421231999</c:v>
                </c:pt>
                <c:pt idx="3920">
                  <c:v>0.22557649066382099</c:v>
                </c:pt>
                <c:pt idx="3921">
                  <c:v>0.22982917564461899</c:v>
                </c:pt>
                <c:pt idx="3922">
                  <c:v>0.23392458905221999</c:v>
                </c:pt>
                <c:pt idx="3923">
                  <c:v>0.23785992840470399</c:v>
                </c:pt>
                <c:pt idx="3924">
                  <c:v>0.24163250075845699</c:v>
                </c:pt>
                <c:pt idx="3925">
                  <c:v>0.245239724550944</c:v>
                </c:pt>
                <c:pt idx="3926">
                  <c:v>0.24867913136726899</c:v>
                </c:pt>
                <c:pt idx="3927">
                  <c:v>0.251948367629305</c:v>
                </c:pt>
                <c:pt idx="3928">
                  <c:v>0.25504519620624</c:v>
                </c:pt>
                <c:pt idx="3929">
                  <c:v>0.25796749794544399</c:v>
                </c:pt>
                <c:pt idx="3930">
                  <c:v>0.26071327312259801</c:v>
                </c:pt>
                <c:pt idx="3931">
                  <c:v>0.2632806428101</c:v>
                </c:pt>
                <c:pt idx="3932">
                  <c:v>0.26566785016281103</c:v>
                </c:pt>
                <c:pt idx="3933">
                  <c:v>0.26787326162026398</c:v>
                </c:pt>
                <c:pt idx="3934">
                  <c:v>0.26989536802449998</c:v>
                </c:pt>
                <c:pt idx="3935">
                  <c:v>0.27173278565278502</c:v>
                </c:pt>
                <c:pt idx="3936">
                  <c:v>0.273384257164486</c:v>
                </c:pt>
                <c:pt idx="3937">
                  <c:v>0.274848652461469</c:v>
                </c:pt>
                <c:pt idx="3938">
                  <c:v>0.27612496946141901</c:v>
                </c:pt>
                <c:pt idx="3939">
                  <c:v>0.27721233478356699</c:v>
                </c:pt>
                <c:pt idx="3940">
                  <c:v>0.27811000434633698</c:v>
                </c:pt>
                <c:pt idx="3941">
                  <c:v>0.278817363876526</c:v>
                </c:pt>
                <c:pt idx="3942">
                  <c:v>0.27933392932964102</c:v>
                </c:pt>
                <c:pt idx="3943">
                  <c:v>0.279659347221141</c:v>
                </c:pt>
                <c:pt idx="3944">
                  <c:v>0.27979339486831201</c:v>
                </c:pt>
                <c:pt idx="3945">
                  <c:v>0.27973598054266202</c:v>
                </c:pt>
                <c:pt idx="3946">
                  <c:v>0.279487143532681</c:v>
                </c:pt>
                <c:pt idx="3947">
                  <c:v>0.27904705411695702</c:v>
                </c:pt>
                <c:pt idx="3948">
                  <c:v>0.27841601344766098</c:v>
                </c:pt>
                <c:pt idx="3949">
                  <c:v>0.27759445334446298</c:v>
                </c:pt>
                <c:pt idx="3950">
                  <c:v>0.27658293599904099</c:v>
                </c:pt>
                <c:pt idx="3951">
                  <c:v>0.27538215359037299</c:v>
                </c:pt>
                <c:pt idx="3952">
                  <c:v>0.27399292781108497</c:v>
                </c:pt>
                <c:pt idx="3953">
                  <c:v>0.27241620930516303</c:v>
                </c:pt>
                <c:pt idx="3954">
                  <c:v>0.27065307701743402</c:v>
                </c:pt>
                <c:pt idx="3955">
                  <c:v>0.26870473745524198</c:v>
                </c:pt>
                <c:pt idx="3956">
                  <c:v>0.26657252386284203</c:v>
                </c:pt>
                <c:pt idx="3957">
                  <c:v>0.26425789530906502</c:v>
                </c:pt>
                <c:pt idx="3958">
                  <c:v>0.26176243568887297</c:v>
                </c:pt>
                <c:pt idx="3959">
                  <c:v>0.25908785263951101</c:v>
                </c:pt>
                <c:pt idx="3960">
                  <c:v>0.25623597637197398</c:v>
                </c:pt>
                <c:pt idx="3961">
                  <c:v>0.25320875841859303</c:v>
                </c:pt>
                <c:pt idx="3962">
                  <c:v>0.25000827029761102</c:v>
                </c:pt>
                <c:pt idx="3963">
                  <c:v>0.24663670209564401</c:v>
                </c:pt>
                <c:pt idx="3964">
                  <c:v>0.24309636096901399</c:v>
                </c:pt>
                <c:pt idx="3965">
                  <c:v>0.23938966956496199</c:v>
                </c:pt>
                <c:pt idx="3966">
                  <c:v>0.23551916436384099</c:v>
                </c:pt>
                <c:pt idx="3967">
                  <c:v>0.23148749394340701</c:v>
                </c:pt>
                <c:pt idx="3968">
                  <c:v>0.22729741716640101</c:v>
                </c:pt>
                <c:pt idx="3969">
                  <c:v>0.22295180129266701</c:v>
                </c:pt>
                <c:pt idx="3970">
                  <c:v>0.21845362001709601</c:v>
                </c:pt>
                <c:pt idx="3971">
                  <c:v>0.213805951434727</c:v>
                </c:pt>
                <c:pt idx="3972">
                  <c:v>0.209011975934419</c:v>
                </c:pt>
                <c:pt idx="3973">
                  <c:v>0.20407497402251701</c:v>
                </c:pt>
                <c:pt idx="3974">
                  <c:v>0.19899832407800799</c:v>
                </c:pt>
                <c:pt idx="3975">
                  <c:v>0.193785500040703</c:v>
                </c:pt>
                <c:pt idx="3976">
                  <c:v>0.18844006903403299</c:v>
                </c:pt>
                <c:pt idx="3977">
                  <c:v>0.182965688924068</c:v>
                </c:pt>
                <c:pt idx="3978">
                  <c:v>0.17736610581645301</c:v>
                </c:pt>
                <c:pt idx="3979">
                  <c:v>0.17164515149295501</c:v>
                </c:pt>
                <c:pt idx="3980">
                  <c:v>0.16580674078938101</c:v>
                </c:pt>
                <c:pt idx="3981">
                  <c:v>0.15985486891667</c:v>
                </c:pt>
                <c:pt idx="3982">
                  <c:v>0.15379360872697401</c:v>
                </c:pt>
                <c:pt idx="3983">
                  <c:v>0.14762710792662001</c:v>
                </c:pt>
                <c:pt idx="3984">
                  <c:v>0.14135958623783901</c:v>
                </c:pt>
                <c:pt idx="3985">
                  <c:v>0.134995332511222</c:v>
                </c:pt>
                <c:pt idx="3986">
                  <c:v>0.12853870179087201</c:v>
                </c:pt>
                <c:pt idx="3987">
                  <c:v>0.121994112334254</c:v>
                </c:pt>
                <c:pt idx="3988">
                  <c:v>0.115366042588792</c:v>
                </c:pt>
                <c:pt idx="3989">
                  <c:v>0.108659028127279</c:v>
                </c:pt>
                <c:pt idx="3990">
                  <c:v>0.101877658544196</c:v>
                </c:pt>
                <c:pt idx="3991">
                  <c:v>9.5026574315058801E-2</c:v>
                </c:pt>
                <c:pt idx="3992">
                  <c:v>8.8110463620956703E-2</c:v>
                </c:pt>
                <c:pt idx="3993">
                  <c:v>8.1134059140437406E-2</c:v>
                </c:pt>
                <c:pt idx="3994">
                  <c:v>7.4102134810947295E-2</c:v>
                </c:pt>
                <c:pt idx="3995">
                  <c:v>6.70195025620373E-2</c:v>
                </c:pt>
                <c:pt idx="3996">
                  <c:v>5.9891009022570003E-2</c:v>
                </c:pt>
                <c:pt idx="3997">
                  <c:v>5.2721532204183102E-2</c:v>
                </c:pt>
                <c:pt idx="3998">
                  <c:v>4.5515978163277099E-2</c:v>
                </c:pt>
                <c:pt idx="3999">
                  <c:v>3.8279277643812698E-2</c:v>
                </c:pt>
                <c:pt idx="4000">
                  <c:v>3.1016382703213601E-2</c:v>
                </c:pt>
                <c:pt idx="4001">
                  <c:v>2.3732263323685301E-2</c:v>
                </c:pt>
                <c:pt idx="4002">
                  <c:v>1.64319040112679E-2</c:v>
                </c:pt>
                <c:pt idx="4003">
                  <c:v>9.1203003849499101E-3</c:v>
                </c:pt>
                <c:pt idx="4004">
                  <c:v>1.80245575817778E-3</c:v>
                </c:pt>
                <c:pt idx="4005">
                  <c:v>-5.5166222848997797E-3</c:v>
                </c:pt>
                <c:pt idx="4006">
                  <c:v>-1.28319253161102E-2</c:v>
                </c:pt>
                <c:pt idx="4007">
                  <c:v>-2.01384474905127E-2</c:v>
                </c:pt>
                <c:pt idx="4008">
                  <c:v>-2.7431188971886698E-2</c:v>
                </c:pt>
                <c:pt idx="4009">
                  <c:v>-3.4705159354107701E-2</c:v>
                </c:pt>
                <c:pt idx="4010">
                  <c:v>-4.1955381076071101E-2</c:v>
                </c:pt>
                <c:pt idx="4011">
                  <c:v>-4.91768928278256E-2</c:v>
                </c:pt>
                <c:pt idx="4012">
                  <c:v>-5.63647529455861E-2</c:v>
                </c:pt>
                <c:pt idx="4013">
                  <c:v>-6.3514042793302597E-2</c:v>
                </c:pt>
                <c:pt idx="4014">
                  <c:v>-7.0619870128471804E-2</c:v>
                </c:pt>
                <c:pt idx="4015">
                  <c:v>-7.7677372449887205E-2</c:v>
                </c:pt>
                <c:pt idx="4016">
                  <c:v>-8.4681720325037402E-2</c:v>
                </c:pt>
                <c:pt idx="4017">
                  <c:v>-9.1628120694875706E-2</c:v>
                </c:pt>
                <c:pt idx="4018">
                  <c:v>-9.8511820153698901E-2</c:v>
                </c:pt>
                <c:pt idx="4019">
                  <c:v>-0.10532810820189301</c:v>
                </c:pt>
                <c:pt idx="4020">
                  <c:v>-0.11207232046931399</c:v>
                </c:pt>
                <c:pt idx="4021">
                  <c:v>-0.118739841907112</c:v>
                </c:pt>
                <c:pt idx="4022">
                  <c:v>-0.12532610994579099</c:v>
                </c:pt>
                <c:pt idx="4023">
                  <c:v>-0.131826617617369</c:v>
                </c:pt>
                <c:pt idx="4024">
                  <c:v>-0.13823691663948401</c:v>
                </c:pt>
                <c:pt idx="4025">
                  <c:v>-0.144552620459347</c:v>
                </c:pt>
                <c:pt idx="4026">
                  <c:v>-0.15076940725544399</c:v>
                </c:pt>
                <c:pt idx="4027">
                  <c:v>-0.15688302289495201</c:v>
                </c:pt>
                <c:pt idx="4028">
                  <c:v>-0.162889283844834</c:v>
                </c:pt>
                <c:pt idx="4029">
                  <c:v>-0.16878408003461601</c:v>
                </c:pt>
                <c:pt idx="4030">
                  <c:v>-0.17456337766890201</c:v>
                </c:pt>
                <c:pt idx="4031">
                  <c:v>-0.180223221987693</c:v>
                </c:pt>
                <c:pt idx="4032">
                  <c:v>-0.185759739972614</c:v>
                </c:pt>
                <c:pt idx="4033">
                  <c:v>-0.19116914299721599</c:v>
                </c:pt>
                <c:pt idx="4034">
                  <c:v>-0.19644772941952399</c:v>
                </c:pt>
                <c:pt idx="4035">
                  <c:v>-0.20159188711506101</c:v>
                </c:pt>
                <c:pt idx="4036">
                  <c:v>-0.206598095948618</c:v>
                </c:pt>
                <c:pt idx="4037">
                  <c:v>-0.211462930183069</c:v>
                </c:pt>
                <c:pt idx="4038">
                  <c:v>-0.216183060823604</c:v>
                </c:pt>
                <c:pt idx="4039">
                  <c:v>-0.22075525789574499</c:v>
                </c:pt>
                <c:pt idx="4040">
                  <c:v>-0.22517639265561301</c:v>
                </c:pt>
                <c:pt idx="4041">
                  <c:v>-0.22944343973091999</c:v>
                </c:pt>
                <c:pt idx="4042">
                  <c:v>-0.23355347919122299</c:v>
                </c:pt>
                <c:pt idx="4043">
                  <c:v>-0.23750369854602801</c:v>
                </c:pt>
                <c:pt idx="4044">
                  <c:v>-0.241291394669371</c:v>
                </c:pt>
                <c:pt idx="4045">
                  <c:v>-0.244913975649555</c:v>
                </c:pt>
                <c:pt idx="4046">
                  <c:v>-0.248368962562797</c:v>
                </c:pt>
                <c:pt idx="4047">
                  <c:v>-0.25165399116954501</c:v>
                </c:pt>
                <c:pt idx="4048">
                  <c:v>-0.254766813532323</c:v>
                </c:pt>
                <c:pt idx="4049">
                  <c:v>-0.25770529955398902</c:v>
                </c:pt>
                <c:pt idx="4050">
                  <c:v>-0.26046743843535802</c:v>
                </c:pt>
                <c:pt idx="4051">
                  <c:v>-0.26305134005118203</c:v>
                </c:pt>
                <c:pt idx="4052">
                  <c:v>-0.26545523624356399</c:v>
                </c:pt>
                <c:pt idx="4053">
                  <c:v>-0.2676774820319</c:v>
                </c:pt>
                <c:pt idx="4054">
                  <c:v>-0.269716556738539</c:v>
                </c:pt>
                <c:pt idx="4055">
                  <c:v>-0.271571065029375</c:v>
                </c:pt>
                <c:pt idx="4056">
                  <c:v>-0.273239737868677</c:v>
                </c:pt>
                <c:pt idx="4057">
                  <c:v>-0.27472143338748001</c:v>
                </c:pt>
                <c:pt idx="4058">
                  <c:v>-0.27601513766496799</c:v>
                </c:pt>
                <c:pt idx="4059">
                  <c:v>-0.277119965422298</c:v>
                </c:pt>
                <c:pt idx="4060">
                  <c:v>-0.27803516062839201</c:v>
                </c:pt>
                <c:pt idx="4061">
                  <c:v>-0.27876009701728599</c:v>
                </c:pt>
                <c:pt idx="4062">
                  <c:v>-0.27929427851668598</c:v>
                </c:pt>
                <c:pt idx="4063">
                  <c:v>-0.27963733958742998</c:v>
                </c:pt>
                <c:pt idx="4064">
                  <c:v>-0.27978904547361899</c:v>
                </c:pt>
                <c:pt idx="4065">
                  <c:v>-0.27974929236326701</c:v>
                </c:pt>
                <c:pt idx="4066">
                  <c:v>-0.27951810745933597</c:v>
                </c:pt>
                <c:pt idx="4067">
                  <c:v>-0.27909564896111899</c:v>
                </c:pt>
                <c:pt idx="4068">
                  <c:v>-0.27848220595599099</c:v>
                </c:pt>
                <c:pt idx="4069">
                  <c:v>-0.27767819822157902</c:v>
                </c:pt>
                <c:pt idx="4070">
                  <c:v>-0.27668417593851802</c:v>
                </c:pt>
                <c:pt idx="4071">
                  <c:v>-0.27550081931395598</c:v>
                </c:pt>
                <c:pt idx="4072">
                  <c:v>-0.27412893811609201</c:v>
                </c:pt>
                <c:pt idx="4073">
                  <c:v>-0.27256947112005803</c:v>
                </c:pt>
                <c:pt idx="4074">
                  <c:v>-0.27082348546551099</c:v>
                </c:pt>
                <c:pt idx="4075">
                  <c:v>-0.26889217592639397</c:v>
                </c:pt>
                <c:pt idx="4076">
                  <c:v>-0.26677686409335799</c:v>
                </c:pt>
                <c:pt idx="4077">
                  <c:v>-0.26447899746939701</c:v>
                </c:pt>
                <c:pt idx="4078">
                  <c:v>-0.26200014847932401</c:v>
                </c:pt>
                <c:pt idx="4079">
                  <c:v>-0.25934201339377</c:v>
                </c:pt>
                <c:pt idx="4080">
                  <c:v>-0.25650641116842399</c:v>
                </c:pt>
                <c:pt idx="4081">
                  <c:v>-0.25349528219932899</c:v>
                </c:pt>
                <c:pt idx="4082">
                  <c:v>-0.25031068699507097</c:v>
                </c:pt>
                <c:pt idx="4083">
                  <c:v>-0.246954804766783</c:v>
                </c:pt>
                <c:pt idx="4084">
                  <c:v>-0.24342993193690901</c:v>
                </c:pt>
                <c:pt idx="4085">
                  <c:v>-0.239738480567772</c:v>
                </c:pt>
                <c:pt idx="4086">
                  <c:v>-0.235882976711004</c:v>
                </c:pt>
                <c:pt idx="4087">
                  <c:v>-0.231866058678975</c:v>
                </c:pt>
                <c:pt idx="4088">
                  <c:v>-0.227690475239401</c:v>
                </c:pt>
                <c:pt idx="4089">
                  <c:v>-0.22335908373437</c:v>
                </c:pt>
                <c:pt idx="4090">
                  <c:v>-0.21887484812506799</c:v>
                </c:pt>
                <c:pt idx="4091">
                  <c:v>-0.21424083696354901</c:v>
                </c:pt>
                <c:pt idx="4092">
                  <c:v>-0.20946022129292999</c:v>
                </c:pt>
                <c:pt idx="4093">
                  <c:v>-0.20453627247745501</c:v>
                </c:pt>
                <c:pt idx="4094">
                  <c:v>-0.199472359963907</c:v>
                </c:pt>
                <c:pt idx="4095">
                  <c:v>-0.194271948975903</c:v>
                </c:pt>
                <c:pt idx="4096">
                  <c:v>-0.18893859814265301</c:v>
                </c:pt>
                <c:pt idx="4097">
                  <c:v>-0.18347595706379299</c:v>
                </c:pt>
                <c:pt idx="4098">
                  <c:v>-0.17788776381197499</c:v>
                </c:pt>
                <c:pt idx="4099">
                  <c:v>-0.17217784237491399</c:v>
                </c:pt>
                <c:pt idx="4100">
                  <c:v>-0.16635010003864001</c:v>
                </c:pt>
                <c:pt idx="4101">
                  <c:v>-0.160408524713751</c:v>
                </c:pt>
                <c:pt idx="4102">
                  <c:v>-0.154357182206496</c:v>
                </c:pt>
                <c:pt idx="4103">
                  <c:v>-0.14820021343655501</c:v>
                </c:pt>
                <c:pt idx="4104">
                  <c:v>-0.14194183160341101</c:v>
                </c:pt>
                <c:pt idx="4105">
                  <c:v>-0.135586319303276</c:v>
                </c:pt>
                <c:pt idx="4106">
                  <c:v>-0.12913802559851301</c:v>
                </c:pt>
                <c:pt idx="4107">
                  <c:v>-0.122601363041587</c:v>
                </c:pt>
                <c:pt idx="4108">
                  <c:v>-0.115980804655563</c:v>
                </c:pt>
                <c:pt idx="4109">
                  <c:v>-0.109280880873227</c:v>
                </c:pt>
                <c:pt idx="4110">
                  <c:v>-0.102506176436926</c:v>
                </c:pt>
                <c:pt idx="4111">
                  <c:v>-9.5661327261231305E-2</c:v>
                </c:pt>
                <c:pt idx="4112">
                  <c:v>-8.8751017260598697E-2</c:v>
                </c:pt>
                <c:pt idx="4113">
                  <c:v>-8.1779975144175204E-2</c:v>
                </c:pt>
                <c:pt idx="4114">
                  <c:v>-7.4752971179953998E-2</c:v>
                </c:pt>
                <c:pt idx="4115">
                  <c:v>-6.7674813930491101E-2</c:v>
                </c:pt>
                <c:pt idx="4116">
                  <c:v>-6.0550346962417498E-2</c:v>
                </c:pt>
                <c:pt idx="4117">
                  <c:v>-5.33844455319974E-2</c:v>
                </c:pt>
                <c:pt idx="4118">
                  <c:v>-4.6182013249001702E-2</c:v>
                </c:pt>
                <c:pt idx="4119">
                  <c:v>-3.8947978721179201E-2</c:v>
                </c:pt>
                <c:pt idx="4120">
                  <c:v>-3.1687292181621703E-2</c:v>
                </c:pt>
                <c:pt idx="4121">
                  <c:v>-2.4404922101331199E-2</c:v>
                </c:pt>
                <c:pt idx="4122">
                  <c:v>-1.7105851789306101E-2</c:v>
                </c:pt>
                <c:pt idx="4123">
                  <c:v>-9.7950759824750495E-3</c:v>
                </c:pt>
                <c:pt idx="4124">
                  <c:v>-2.4775974278095502E-3</c:v>
                </c:pt>
                <c:pt idx="4125">
                  <c:v>4.8415765410440301E-3</c:v>
                </c:pt>
                <c:pt idx="4126">
                  <c:v>1.21574374302713E-2</c:v>
                </c:pt>
                <c:pt idx="4127">
                  <c:v>1.9464979013190501E-2</c:v>
                </c:pt>
                <c:pt idx="4128">
                  <c:v>2.6759200756002199E-2</c:v>
                </c:pt>
                <c:pt idx="4129">
                  <c:v>3.40351112396425E-2</c:v>
                </c:pt>
                <c:pt idx="4130">
                  <c:v>4.1287731575399798E-2</c:v>
                </c:pt>
                <c:pt idx="4131">
                  <c:v>4.8512098811956998E-2</c:v>
                </c:pt>
                <c:pt idx="4132">
                  <c:v>5.5703269331527097E-2</c:v>
                </c:pt>
                <c:pt idx="4133">
                  <c:v>6.2856322232760095E-2</c:v>
                </c:pt>
                <c:pt idx="4134">
                  <c:v>6.9966362698103801E-2</c:v>
                </c:pt>
                <c:pt idx="4135">
                  <c:v>7.7028525343316404E-2</c:v>
                </c:pt>
                <c:pt idx="4136">
                  <c:v>8.4037977546837797E-2</c:v>
                </c:pt>
                <c:pt idx="4137">
                  <c:v>9.0989922756741101E-2</c:v>
                </c:pt>
                <c:pt idx="4138">
                  <c:v>9.7879603773002102E-2</c:v>
                </c:pt>
                <c:pt idx="4139">
                  <c:v>0.10470230600284</c:v>
                </c:pt>
                <c:pt idx="4140">
                  <c:v>0.11145336068690299</c:v>
                </c:pt>
                <c:pt idx="4141">
                  <c:v>0.11812814809409</c:v>
                </c:pt>
                <c:pt idx="4142">
                  <c:v>0.124722100682818</c:v>
                </c:pt>
                <c:pt idx="4143">
                  <c:v>0.131230706226587</c:v>
                </c:pt>
                <c:pt idx="4144">
                  <c:v>0.13764951090168001</c:v>
                </c:pt>
                <c:pt idx="4145">
                  <c:v>0.143974122334907</c:v>
                </c:pt>
                <c:pt idx="4146">
                  <c:v>0.150200212609297</c:v>
                </c:pt>
                <c:pt idx="4147">
                  <c:v>0.156323521225678</c:v>
                </c:pt>
                <c:pt idx="4148">
                  <c:v>0.16233985801813</c:v>
                </c:pt>
                <c:pt idx="4149">
                  <c:v>0.16824510602130399</c:v>
                </c:pt>
                <c:pt idx="4150">
                  <c:v>0.174035224287653</c:v>
                </c:pt>
                <c:pt idx="4151">
                  <c:v>0.17970625065264401</c:v>
                </c:pt>
                <c:pt idx="4152">
                  <c:v>0.18525430444605301</c:v>
                </c:pt>
                <c:pt idx="4153">
                  <c:v>0.19067558914750499</c:v>
                </c:pt>
                <c:pt idx="4154">
                  <c:v>0.19596639498442101</c:v>
                </c:pt>
                <c:pt idx="4155">
                  <c:v>0.201123101470606</c:v>
                </c:pt>
                <c:pt idx="4156">
                  <c:v>0.206142179883742</c:v>
                </c:pt>
                <c:pt idx="4157">
                  <c:v>0.21102019568008201</c:v>
                </c:pt>
                <c:pt idx="4158">
                  <c:v>0.21575381084470099</c:v>
                </c:pt>
                <c:pt idx="4159">
                  <c:v>0.220339786175694</c:v>
                </c:pt>
                <c:pt idx="4160">
                  <c:v>0.22477498350075101</c:v>
                </c:pt>
                <c:pt idx="4161">
                  <c:v>0.22905636782460201</c:v>
                </c:pt>
                <c:pt idx="4162">
                  <c:v>0.23318100940586101</c:v>
                </c:pt>
                <c:pt idx="4163">
                  <c:v>0.23714608576183399</c:v>
                </c:pt>
                <c:pt idx="4164">
                  <c:v>0.24094888359994401</c:v>
                </c:pt>
                <c:pt idx="4165">
                  <c:v>0.24458680067442901</c:v>
                </c:pt>
                <c:pt idx="4166">
                  <c:v>0.24805734756705</c:v>
                </c:pt>
                <c:pt idx="4167">
                  <c:v>0.25135814939059797</c:v>
                </c:pt>
                <c:pt idx="4168">
                  <c:v>0.254486947414021</c:v>
                </c:pt>
                <c:pt idx="4169">
                  <c:v>0.25744160060806998</c:v>
                </c:pt>
                <c:pt idx="4170">
                  <c:v>0.26022008711039901</c:v>
                </c:pt>
                <c:pt idx="4171">
                  <c:v>0.26282050560912401</c:v>
                </c:pt>
                <c:pt idx="4172">
                  <c:v>0.26524107664388002</c:v>
                </c:pt>
                <c:pt idx="4173">
                  <c:v>0.26748014382350999</c:v>
                </c:pt>
                <c:pt idx="4174">
                  <c:v>0.26953617495952198</c:v>
                </c:pt>
                <c:pt idx="4175">
                  <c:v>0.27140776311456599</c:v>
                </c:pt>
                <c:pt idx="4176">
                  <c:v>0.27309362756519701</c:v>
                </c:pt>
                <c:pt idx="4177">
                  <c:v>0.27459261467827201</c:v>
                </c:pt>
                <c:pt idx="4178">
                  <c:v>0.27590369870037701</c:v>
                </c:pt>
                <c:pt idx="4179">
                  <c:v>0.27702598245975002</c:v>
                </c:pt>
                <c:pt idx="4180">
                  <c:v>0.27795869798021</c:v>
                </c:pt>
                <c:pt idx="4181">
                  <c:v>0.27870120700668299</c:v>
                </c:pt>
                <c:pt idx="4182">
                  <c:v>0.27925300144196202</c:v>
                </c:pt>
                <c:pt idx="4183">
                  <c:v>0.27961370369438998</c:v>
                </c:pt>
                <c:pt idx="4184">
                  <c:v>0.27978306693625099</c:v>
                </c:pt>
                <c:pt idx="4185">
                  <c:v>0.27976097527266902</c:v>
                </c:pt>
                <c:pt idx="4186">
                  <c:v>0.279547443820921</c:v>
                </c:pt>
                <c:pt idx="4187">
                  <c:v>0.279142618700082</c:v>
                </c:pt>
                <c:pt idx="4188">
                  <c:v>0.27854677693104901</c:v>
                </c:pt>
                <c:pt idx="4189">
                  <c:v>0.27776032624696301</c:v>
                </c:pt>
                <c:pt idx="4190">
                  <c:v>0.27678380481421</c:v>
                </c:pt>
                <c:pt idx="4191">
                  <c:v>0.27561788086414701</c:v>
                </c:pt>
                <c:pt idx="4192">
                  <c:v>0.27426335223583398</c:v>
                </c:pt>
                <c:pt idx="4193">
                  <c:v>0.27272114583008</c:v>
                </c:pt>
                <c:pt idx="4194">
                  <c:v>0.27099231697515902</c:v>
                </c:pt>
                <c:pt idx="4195">
                  <c:v>0.26907804870465801</c:v>
                </c:pt>
                <c:pt idx="4196">
                  <c:v>0.26697965094792497</c:v>
                </c:pt>
                <c:pt idx="4197">
                  <c:v>0.26469855963369099</c:v>
                </c:pt>
                <c:pt idx="4198">
                  <c:v>0.26223633570746502</c:v>
                </c:pt>
                <c:pt idx="4199">
                  <c:v>0.259594664063384</c:v>
                </c:pt>
                <c:pt idx="4200">
                  <c:v>0.256775352391241</c:v>
                </c:pt>
                <c:pt idx="4201">
                  <c:v>0.25378032993949301</c:v>
                </c:pt>
                <c:pt idx="4202">
                  <c:v>0.25061164619507398</c:v>
                </c:pt>
                <c:pt idx="4203">
                  <c:v>0.24727146948094</c:v>
                </c:pt>
                <c:pt idx="4204">
                  <c:v>0.243762085472288</c:v>
                </c:pt>
                <c:pt idx="4205">
                  <c:v>0.24008589563247801</c:v>
                </c:pt>
                <c:pt idx="4206">
                  <c:v>0.23624541556971199</c:v>
                </c:pt>
                <c:pt idx="4207">
                  <c:v>0.23224327331561201</c:v>
                </c:pt>
                <c:pt idx="4208">
                  <c:v>0.22808220752686401</c:v>
                </c:pt>
                <c:pt idx="4209">
                  <c:v>0.223765065611161</c:v>
                </c:pt>
                <c:pt idx="4210">
                  <c:v>0.21929480177872801</c:v>
                </c:pt>
                <c:pt idx="4211">
                  <c:v>0.21467447502076401</c:v>
                </c:pt>
                <c:pt idx="4212">
                  <c:v>0.20990724701618099</c:v>
                </c:pt>
                <c:pt idx="4213">
                  <c:v>0.20499637996807299</c:v>
                </c:pt>
                <c:pt idx="4214">
                  <c:v>0.19994523437140099</c:v>
                </c:pt>
                <c:pt idx="4215">
                  <c:v>0.19475726671341101</c:v>
                </c:pt>
                <c:pt idx="4216">
                  <c:v>0.18943602710836899</c:v>
                </c:pt>
                <c:pt idx="4217">
                  <c:v>0.183985156868226</c:v>
                </c:pt>
                <c:pt idx="4218">
                  <c:v>0.178408386010878</c:v>
                </c:pt>
                <c:pt idx="4219">
                  <c:v>0.17270953070771999</c:v>
                </c:pt>
                <c:pt idx="4220">
                  <c:v>0.16689249067225301</c:v>
                </c:pt>
                <c:pt idx="4221">
                  <c:v>0.160961246491515</c:v>
                </c:pt>
                <c:pt idx="4222">
                  <c:v>0.15491985690217799</c:v>
                </c:pt>
                <c:pt idx="4223">
                  <c:v>0.148772456013161</c:v>
                </c:pt>
                <c:pt idx="4224">
                  <c:v>0.142523250476671</c:v>
                </c:pt>
                <c:pt idx="4225">
                  <c:v>0.13617651660960001</c:v>
                </c:pt>
                <c:pt idx="4226">
                  <c:v>0.129736597467249</c:v>
                </c:pt>
                <c:pt idx="4227">
                  <c:v>0.12320789987139</c:v>
                </c:pt>
                <c:pt idx="4228">
                  <c:v>0.116594891394684</c:v>
                </c:pt>
                <c:pt idx="4229">
                  <c:v>0.109902097303532</c:v>
                </c:pt>
                <c:pt idx="4230">
                  <c:v>0.103134097461447</c:v>
                </c:pt>
                <c:pt idx="4231">
                  <c:v>9.6295523195064694E-2</c:v>
                </c:pt>
                <c:pt idx="4232">
                  <c:v>8.9391054124934199E-2</c:v>
                </c:pt>
                <c:pt idx="4233">
                  <c:v>8.2425414963267302E-2</c:v>
                </c:pt>
                <c:pt idx="4234">
                  <c:v>7.5403372280827496E-2</c:v>
                </c:pt>
                <c:pt idx="4235">
                  <c:v>6.8329731245177494E-2</c:v>
                </c:pt>
                <c:pt idx="4236">
                  <c:v>6.1209332332513397E-2</c:v>
                </c:pt>
                <c:pt idx="4237">
                  <c:v>5.4047048015338599E-2</c:v>
                </c:pt>
                <c:pt idx="4238">
                  <c:v>4.6847779428241698E-2</c:v>
                </c:pt>
                <c:pt idx="4239">
                  <c:v>3.9616453014061699E-2</c:v>
                </c:pt>
                <c:pt idx="4240">
                  <c:v>3.2358017152734703E-2</c:v>
                </c:pt>
                <c:pt idx="4241">
                  <c:v>2.5077438775128601E-2</c:v>
                </c:pt>
                <c:pt idx="4242">
                  <c:v>1.7779699964183798E-2</c:v>
                </c:pt>
                <c:pt idx="4243">
                  <c:v>1.0469794545685999E-2</c:v>
                </c:pt>
                <c:pt idx="4244">
                  <c:v>3.1527246710017702E-3</c:v>
                </c:pt>
                <c:pt idx="4245">
                  <c:v>-4.1665026058811498E-3</c:v>
                </c:pt>
                <c:pt idx="4246">
                  <c:v>-1.1482878754669801E-2</c:v>
                </c:pt>
                <c:pt idx="4247">
                  <c:v>-1.87913971960917E-2</c:v>
                </c:pt>
                <c:pt idx="4248">
                  <c:v>-2.60870567278851E-2</c:v>
                </c:pt>
                <c:pt idx="4249">
                  <c:v>-3.3364864947110599E-2</c:v>
                </c:pt>
                <c:pt idx="4250">
                  <c:v>-4.0619841666440497E-2</c:v>
                </c:pt>
                <c:pt idx="4251">
                  <c:v>-4.7847022322089802E-2</c:v>
                </c:pt>
                <c:pt idx="4252">
                  <c:v>-5.5041461371055603E-2</c:v>
                </c:pt>
                <c:pt idx="4253">
                  <c:v>-6.2198235675340399E-2</c:v>
                </c:pt>
                <c:pt idx="4254">
                  <c:v>-6.9312447870844798E-2</c:v>
                </c:pt>
                <c:pt idx="4255">
                  <c:v>-7.63792297186216E-2</c:v>
                </c:pt>
                <c:pt idx="4256">
                  <c:v>-8.3393745436201094E-2</c:v>
                </c:pt>
                <c:pt idx="4257">
                  <c:v>-9.0351195006705298E-2</c:v>
                </c:pt>
                <c:pt idx="4258">
                  <c:v>-9.7246817463488899E-2</c:v>
                </c:pt>
                <c:pt idx="4259">
                  <c:v>-0.104075894148057</c:v>
                </c:pt>
                <c:pt idx="4260">
                  <c:v>-0.110833751939034</c:v>
                </c:pt>
                <c:pt idx="4261">
                  <c:v>-0.117515766449966</c:v>
                </c:pt>
                <c:pt idx="4262">
                  <c:v>-0.124117365193783</c:v>
                </c:pt>
                <c:pt idx="4263">
                  <c:v>-0.13063403071173699</c:v>
                </c:pt>
                <c:pt idx="4264">
                  <c:v>-0.13706130366468899</c:v>
                </c:pt>
                <c:pt idx="4265">
                  <c:v>-0.14339478588462701</c:v>
                </c:pt>
                <c:pt idx="4266">
                  <c:v>-0.14963014338431899</c:v>
                </c:pt>
                <c:pt idx="4267">
                  <c:v>-0.15576310932305501</c:v>
                </c:pt>
                <c:pt idx="4268">
                  <c:v>-0.161789486926431</c:v>
                </c:pt>
                <c:pt idx="4269">
                  <c:v>-0.167705152358193</c:v>
                </c:pt>
                <c:pt idx="4270">
                  <c:v>-0.17350605754217399</c:v>
                </c:pt>
                <c:pt idx="4271">
                  <c:v>-0.17918823293237399</c:v>
                </c:pt>
                <c:pt idx="4272">
                  <c:v>-0.184747790229322</c:v>
                </c:pt>
                <c:pt idx="4273">
                  <c:v>-0.19018092504081899</c:v>
                </c:pt>
                <c:pt idx="4274">
                  <c:v>-0.19548391948528299</c:v>
                </c:pt>
                <c:pt idx="4275">
                  <c:v>-0.200653144735885</c:v>
                </c:pt>
                <c:pt idx="4276">
                  <c:v>-0.20568506350374399</c:v>
                </c:pt>
                <c:pt idx="4277">
                  <c:v>-0.210576232458488</c:v>
                </c:pt>
                <c:pt idx="4278">
                  <c:v>-0.21532330458451701</c:v>
                </c:pt>
                <c:pt idx="4279">
                  <c:v>-0.219923031471358</c:v>
                </c:pt>
                <c:pt idx="4280">
                  <c:v>-0.22437226553654199</c:v>
                </c:pt>
                <c:pt idx="4281">
                  <c:v>-0.22866796217949201</c:v>
                </c:pt>
                <c:pt idx="4282">
                  <c:v>-0.23280718186493399</c:v>
                </c:pt>
                <c:pt idx="4283">
                  <c:v>-0.23678709213441099</c:v>
                </c:pt>
                <c:pt idx="4284">
                  <c:v>-0.240604969544535</c:v>
                </c:pt>
                <c:pt idx="4285">
                  <c:v>-0.244258201530626</c:v>
                </c:pt>
                <c:pt idx="4286">
                  <c:v>-0.24774428819448699</c:v>
                </c:pt>
                <c:pt idx="4287">
                  <c:v>-0.251060844015079</c:v>
                </c:pt>
                <c:pt idx="4288">
                  <c:v>-0.25420559948092702</c:v>
                </c:pt>
                <c:pt idx="4289">
                  <c:v>-0.25717640264314001</c:v>
                </c:pt>
                <c:pt idx="4290">
                  <c:v>-0.25997122058798799</c:v>
                </c:pt>
                <c:pt idx="4291">
                  <c:v>-0.26258814082801701</c:v>
                </c:pt>
                <c:pt idx="4292">
                  <c:v>-0.26502537261075998</c:v>
                </c:pt>
                <c:pt idx="4293">
                  <c:v>-0.267281248144146</c:v>
                </c:pt>
                <c:pt idx="4294">
                  <c:v>-0.26935422373776802</c:v>
                </c:pt>
                <c:pt idx="4295">
                  <c:v>-0.27124288085922199</c:v>
                </c:pt>
                <c:pt idx="4296">
                  <c:v>-0.27294592710481003</c:v>
                </c:pt>
                <c:pt idx="4297">
                  <c:v>-0.274462197083925</c:v>
                </c:pt>
                <c:pt idx="4298">
                  <c:v>-0.27579065321652801</c:v>
                </c:pt>
                <c:pt idx="4299">
                  <c:v>-0.27693038644316098</c:v>
                </c:pt>
                <c:pt idx="4300">
                  <c:v>-0.27788061684701498</c:v>
                </c:pt>
                <c:pt idx="4301">
                  <c:v>-0.278640694187621</c:v>
                </c:pt>
                <c:pt idx="4302">
                  <c:v>-0.27921009834581401</c:v>
                </c:pt>
                <c:pt idx="4303">
                  <c:v>-0.27958843967964597</c:v>
                </c:pt>
                <c:pt idx="4304">
                  <c:v>-0.27977545929101799</c:v>
                </c:pt>
                <c:pt idx="4305">
                  <c:v>-0.27977102920284203</c:v>
                </c:pt>
                <c:pt idx="4306">
                  <c:v>-0.27957515244661701</c:v>
                </c:pt>
                <c:pt idx="4307">
                  <c:v>-0.27918796306035398</c:v>
                </c:pt>
                <c:pt idx="4308">
                  <c:v>-0.27860972599685502</c:v>
                </c:pt>
                <c:pt idx="4309">
                  <c:v>-0.27784083694240402</c:v>
                </c:pt>
                <c:pt idx="4310">
                  <c:v>-0.27688182204600298</c:v>
                </c:pt>
                <c:pt idx="4311">
                  <c:v>-0.275733337559326</c:v>
                </c:pt>
                <c:pt idx="4312">
                  <c:v>-0.27439616938765099</c:v>
                </c:pt>
                <c:pt idx="4313">
                  <c:v>-0.27287123255206502</c:v>
                </c:pt>
                <c:pt idx="4314">
                  <c:v>-0.27115957056331502</c:v>
                </c:pt>
                <c:pt idx="4315">
                  <c:v>-0.26926235470774101</c:v>
                </c:pt>
                <c:pt idx="4316">
                  <c:v>-0.267180883245765</c:v>
                </c:pt>
                <c:pt idx="4317">
                  <c:v>-0.26491658052349099</c:v>
                </c:pt>
                <c:pt idx="4318">
                  <c:v>-0.26247099599803497</c:v>
                </c:pt>
                <c:pt idx="4319">
                  <c:v>-0.259845803177229</c:v>
                </c:pt>
                <c:pt idx="4320">
                  <c:v>-0.257042798474448</c:v>
                </c:pt>
                <c:pt idx="4321">
                  <c:v>-0.25406389997932499</c:v>
                </c:pt>
                <c:pt idx="4322">
                  <c:v>-0.25091114614520899</c:v>
                </c:pt>
                <c:pt idx="4323">
                  <c:v>-0.24758669439425399</c:v>
                </c:pt>
                <c:pt idx="4324">
                  <c:v>-0.24409281964110399</c:v>
                </c:pt>
                <c:pt idx="4325">
                  <c:v>-0.24043191273616801</c:v>
                </c:pt>
                <c:pt idx="4326">
                  <c:v>-0.236606478829572</c:v>
                </c:pt>
                <c:pt idx="4327">
                  <c:v>-0.23261913565688999</c:v>
                </c:pt>
                <c:pt idx="4328">
                  <c:v>-0.22847261174782901</c:v>
                </c:pt>
                <c:pt idx="4329">
                  <c:v>-0.22416974455910699</c:v>
                </c:pt>
                <c:pt idx="4330">
                  <c:v>-0.219713478532788</c:v>
                </c:pt>
                <c:pt idx="4331">
                  <c:v>-0.215106863081404</c:v>
                </c:pt>
                <c:pt idx="4332">
                  <c:v>-0.21035305050125</c:v>
                </c:pt>
                <c:pt idx="4333">
                  <c:v>-0.20545529381527899</c:v>
                </c:pt>
                <c:pt idx="4334">
                  <c:v>-0.20041694454705999</c:v>
                </c:pt>
                <c:pt idx="4335">
                  <c:v>-0.19524145042734001</c:v>
                </c:pt>
                <c:pt idx="4336">
                  <c:v>-0.18993235303477299</c:v>
                </c:pt>
                <c:pt idx="4337">
                  <c:v>-0.18449328537242199</c:v>
                </c:pt>
                <c:pt idx="4338">
                  <c:v>-0.17892796938170599</c:v>
                </c:pt>
                <c:pt idx="4339">
                  <c:v>-0.17324021339548201</c:v>
                </c:pt>
                <c:pt idx="4340">
                  <c:v>-0.16743390953201201</c:v>
                </c:pt>
                <c:pt idx="4341">
                  <c:v>-0.161513031031599</c:v>
                </c:pt>
                <c:pt idx="4342">
                  <c:v>-0.155481629537703</c:v>
                </c:pt>
                <c:pt idx="4343">
                  <c:v>-0.14934383232441201</c:v>
                </c:pt>
                <c:pt idx="4344">
                  <c:v>-0.14310383947215899</c:v>
                </c:pt>
                <c:pt idx="4345">
                  <c:v>-0.13676592099361901</c:v>
                </c:pt>
                <c:pt idx="4346">
                  <c:v>-0.130334413911744</c:v>
                </c:pt>
                <c:pt idx="4347">
                  <c:v>-0.123813719291949</c:v>
                </c:pt>
                <c:pt idx="4348">
                  <c:v>-0.11720829923048</c:v>
                </c:pt>
                <c:pt idx="4349">
                  <c:v>-0.110522673801002</c:v>
                </c:pt>
                <c:pt idx="4350">
                  <c:v>-0.103761417961529</c:v>
                </c:pt>
                <c:pt idx="4351">
                  <c:v>-9.6929158423792502E-2</c:v>
                </c:pt>
                <c:pt idx="4352">
                  <c:v>-9.0030570487186296E-2</c:v>
                </c:pt>
                <c:pt idx="4353">
                  <c:v>-8.3070374839476505E-2</c:v>
                </c:pt>
                <c:pt idx="4354">
                  <c:v>-7.6053334326442706E-2</c:v>
                </c:pt>
                <c:pt idx="4355">
                  <c:v>-6.8984250692674401E-2</c:v>
                </c:pt>
                <c:pt idx="4356">
                  <c:v>-6.18679612957483E-2</c:v>
                </c:pt>
                <c:pt idx="4357">
                  <c:v>-5.47093357960357E-2</c:v>
                </c:pt>
                <c:pt idx="4358">
                  <c:v>-4.7513272824404797E-2</c:v>
                </c:pt>
                <c:pt idx="4359">
                  <c:v>-4.0284696630099398E-2</c:v>
                </c:pt>
                <c:pt idx="4360">
                  <c:v>-3.3028553711086497E-2</c:v>
                </c:pt>
                <c:pt idx="4361">
                  <c:v>-2.5749809429178799E-2</c:v>
                </c:pt>
                <c:pt idx="4362">
                  <c:v>-1.8453444612249501E-2</c:v>
                </c:pt>
                <c:pt idx="4363">
                  <c:v>-1.1144452145863E-2</c:v>
                </c:pt>
                <c:pt idx="4364">
                  <c:v>-3.8278335566551301E-3</c:v>
                </c:pt>
                <c:pt idx="4365">
                  <c:v>3.4914044102000502E-3</c:v>
                </c:pt>
                <c:pt idx="4366">
                  <c:v>1.0808253217094501E-2</c:v>
                </c:pt>
                <c:pt idx="4367">
                  <c:v>1.8117705961316798E-2</c:v>
                </c:pt>
                <c:pt idx="4368">
                  <c:v>2.5414760801264001E-2</c:v>
                </c:pt>
                <c:pt idx="4369">
                  <c:v>3.2694424379190602E-2</c:v>
                </c:pt>
                <c:pt idx="4370">
                  <c:v>3.9951715238151303E-2</c:v>
                </c:pt>
                <c:pt idx="4371">
                  <c:v>4.71816672308005E-2</c:v>
                </c:pt>
                <c:pt idx="4372">
                  <c:v>5.4379332917715802E-2</c:v>
                </c:pt>
                <c:pt idx="4373">
                  <c:v>6.1539786952919097E-2</c:v>
                </c:pt>
                <c:pt idx="4374">
                  <c:v>6.8658129454279404E-2</c:v>
                </c:pt>
                <c:pt idx="4375">
                  <c:v>7.5729489356490903E-2</c:v>
                </c:pt>
                <c:pt idx="4376">
                  <c:v>8.2749027744331599E-2</c:v>
                </c:pt>
                <c:pt idx="4377">
                  <c:v>8.9711941163922199E-2</c:v>
                </c:pt>
                <c:pt idx="4378">
                  <c:v>9.6613464909717894E-2</c:v>
                </c:pt>
                <c:pt idx="4379">
                  <c:v>0.103448876284986</c:v>
                </c:pt>
                <c:pt idx="4380">
                  <c:v>0.110213497833535</c:v>
                </c:pt>
                <c:pt idx="4381">
                  <c:v>0.116902700540489</c:v>
                </c:pt>
                <c:pt idx="4382">
                  <c:v>0.12351190699991201</c:v>
                </c:pt>
                <c:pt idx="4383">
                  <c:v>0.130036594547112</c:v>
                </c:pt>
                <c:pt idx="4384">
                  <c:v>0.136472298353496</c:v>
                </c:pt>
                <c:pt idx="4385">
                  <c:v>0.14281461448183799</c:v>
                </c:pt>
                <c:pt idx="4386">
                  <c:v>0.149059202899884</c:v>
                </c:pt>
                <c:pt idx="4387">
                  <c:v>0.155201790450225</c:v>
                </c:pt>
                <c:pt idx="4388">
                  <c:v>0.16123817377441199</c:v>
                </c:pt>
                <c:pt idx="4389">
                  <c:v>0.16716422218930099</c:v>
                </c:pt>
                <c:pt idx="4390">
                  <c:v>0.17297588051366999</c:v>
                </c:pt>
                <c:pt idx="4391">
                  <c:v>0.17866917184317399</c:v>
                </c:pt>
                <c:pt idx="4392">
                  <c:v>0.18424020027172699</c:v>
                </c:pt>
                <c:pt idx="4393">
                  <c:v>0.18968515355746399</c:v>
                </c:pt>
                <c:pt idx="4394">
                  <c:v>0.195000305731447</c:v>
                </c:pt>
                <c:pt idx="4395">
                  <c:v>0.20018201964734</c:v>
                </c:pt>
                <c:pt idx="4396">
                  <c:v>0.20522674947029901</c:v>
                </c:pt>
                <c:pt idx="4397">
                  <c:v>0.21013104310337599</c:v>
                </c:pt>
                <c:pt idx="4398">
                  <c:v>0.21489154454978299</c:v>
                </c:pt>
                <c:pt idx="4399">
                  <c:v>0.21950499620939501</c:v>
                </c:pt>
                <c:pt idx="4400">
                  <c:v>0.223968241107913</c:v>
                </c:pt>
                <c:pt idx="4401">
                  <c:v>0.22827822505717901</c:v>
                </c:pt>
                <c:pt idx="4402">
                  <c:v>0.232431998745147</c:v>
                </c:pt>
                <c:pt idx="4403">
                  <c:v>0.23642671975409299</c:v>
                </c:pt>
                <c:pt idx="4404">
                  <c:v>0.24025965450567099</c:v>
                </c:pt>
                <c:pt idx="4405">
                  <c:v>0.243928180131497</c:v>
                </c:pt>
                <c:pt idx="4406">
                  <c:v>0.24742978626797399</c:v>
                </c:pt>
                <c:pt idx="4407">
                  <c:v>0.25076207677412299</c:v>
                </c:pt>
                <c:pt idx="4408">
                  <c:v>0.25392277137126001</c:v>
                </c:pt>
                <c:pt idx="4409">
                  <c:v>0.25690970720338302</c:v>
                </c:pt>
                <c:pt idx="4410">
                  <c:v>0.25972084031721299</c:v>
                </c:pt>
                <c:pt idx="4411">
                  <c:v>0.26235424706086402</c:v>
                </c:pt>
                <c:pt idx="4412">
                  <c:v>0.264808125400193</c:v>
                </c:pt>
                <c:pt idx="4413">
                  <c:v>0.26708079615192898</c:v>
                </c:pt>
                <c:pt idx="4414">
                  <c:v>0.26917070413273497</c:v>
                </c:pt>
                <c:pt idx="4415">
                  <c:v>0.27107641922341502</c:v>
                </c:pt>
                <c:pt idx="4416">
                  <c:v>0.27279663734754001</c:v>
                </c:pt>
                <c:pt idx="4417">
                  <c:v>0.27433018136382797</c:v>
                </c:pt>
                <c:pt idx="4418">
                  <c:v>0.27567600187165597</c:v>
                </c:pt>
                <c:pt idx="4419">
                  <c:v>0.27683317792916401</c:v>
                </c:pt>
                <c:pt idx="4420">
                  <c:v>0.277800917683454</c:v>
                </c:pt>
                <c:pt idx="4421">
                  <c:v>0.27857855891244998</c:v>
                </c:pt>
                <c:pt idx="4422">
                  <c:v>0.27916556947805798</c:v>
                </c:pt>
                <c:pt idx="4423">
                  <c:v>0.279561547690306</c:v>
                </c:pt>
                <c:pt idx="4424">
                  <c:v>0.279766222582219</c:v>
                </c:pt>
                <c:pt idx="4425">
                  <c:v>0.27977945409524302</c:v>
                </c:pt>
                <c:pt idx="4426">
                  <c:v>0.27960123317508401</c:v>
                </c:pt>
                <c:pt idx="4427">
                  <c:v>0.27923168177790503</c:v>
                </c:pt>
                <c:pt idx="4428">
                  <c:v>0.27867105278687299</c:v>
                </c:pt>
                <c:pt idx="4429">
                  <c:v>0.27791972983910801</c:v>
                </c:pt>
                <c:pt idx="4430">
                  <c:v>0.27697822706316599</c:v>
                </c:pt>
                <c:pt idx="4431">
                  <c:v>0.27584718872721797</c:v>
                </c:pt>
                <c:pt idx="4432">
                  <c:v>0.274527388798182</c:v>
                </c:pt>
                <c:pt idx="4433">
                  <c:v>0.27301973041209399</c:v>
                </c:pt>
                <c:pt idx="4434">
                  <c:v>0.27132524525610202</c:v>
                </c:pt>
                <c:pt idx="4435">
                  <c:v>0.26944509286247598</c:v>
                </c:pt>
                <c:pt idx="4436">
                  <c:v>0.26738055981515102</c:v>
                </c:pt>
                <c:pt idx="4437">
                  <c:v>0.26513305886931399</c:v>
                </c:pt>
                <c:pt idx="4438">
                  <c:v>0.26270412798466403</c:v>
                </c:pt>
                <c:pt idx="4439">
                  <c:v>0.26009542927298501</c:v>
                </c:pt>
                <c:pt idx="4440">
                  <c:v>0.25730874786077101</c:v>
                </c:pt>
                <c:pt idx="4441">
                  <c:v>0.254345990667665</c:v>
                </c:pt>
                <c:pt idx="4442">
                  <c:v>0.25120918510156098</c:v>
                </c:pt>
                <c:pt idx="4443">
                  <c:v>0.24790047767124901</c:v>
                </c:pt>
                <c:pt idx="4444">
                  <c:v>0.244422132517572</c:v>
                </c:pt>
                <c:pt idx="4445">
                  <c:v>0.240776529864069</c:v>
                </c:pt>
                <c:pt idx="4446">
                  <c:v>0.236966164388204</c:v>
                </c:pt>
                <c:pt idx="4447">
                  <c:v>0.232993643514256</c:v>
                </c:pt>
                <c:pt idx="4448">
                  <c:v>0.228861685629068</c:v>
                </c:pt>
                <c:pt idx="4449">
                  <c:v>0.22457311822186399</c:v>
                </c:pt>
                <c:pt idx="4450">
                  <c:v>0.22013087594939801</c:v>
                </c:pt>
                <c:pt idx="4451">
                  <c:v>0.215537998627779</c:v>
                </c:pt>
                <c:pt idx="4452">
                  <c:v>0.21079762915233599</c:v>
                </c:pt>
                <c:pt idx="4453">
                  <c:v>0.20591301134693099</c:v>
                </c:pt>
                <c:pt idx="4454">
                  <c:v>0.20088748774422999</c:v>
                </c:pt>
                <c:pt idx="4455">
                  <c:v>0.19572449729840799</c:v>
                </c:pt>
                <c:pt idx="4456">
                  <c:v>0.19042757303188201</c:v>
                </c:pt>
                <c:pt idx="4457">
                  <c:v>0.18500033961767501</c:v>
                </c:pt>
                <c:pt idx="4458">
                  <c:v>0.179446510899054</c:v>
                </c:pt>
                <c:pt idx="4459">
                  <c:v>0.17376988734816501</c:v>
                </c:pt>
                <c:pt idx="4460">
                  <c:v>0.16797435346537101</c:v>
                </c:pt>
                <c:pt idx="4461">
                  <c:v>0.16206387512109899</c:v>
                </c:pt>
                <c:pt idx="4462">
                  <c:v>0.15604249684200799</c:v>
                </c:pt>
                <c:pt idx="4463">
                  <c:v>0.14991433904332299</c:v>
                </c:pt>
                <c:pt idx="4464">
                  <c:v>0.14368359520925</c:v>
                </c:pt>
                <c:pt idx="4465">
                  <c:v>0.137354529023378</c:v>
                </c:pt>
                <c:pt idx="4466">
                  <c:v>0.13093147145105799</c:v>
                </c:pt>
                <c:pt idx="4467">
                  <c:v>0.124418817775727</c:v>
                </c:pt>
                <c:pt idx="4468">
                  <c:v>0.11782102459122799</c:v>
                </c:pt>
                <c:pt idx="4469">
                  <c:v>0.11114260675217399</c:v>
                </c:pt>
                <c:pt idx="4470">
                  <c:v>0.10438813428444101</c:v>
                </c:pt>
                <c:pt idx="4471">
                  <c:v>9.7562229257913094E-2</c:v>
                </c:pt>
                <c:pt idx="4472">
                  <c:v>9.0669562623609104E-2</c:v>
                </c:pt>
                <c:pt idx="4473">
                  <c:v>8.3714851017360703E-2</c:v>
                </c:pt>
                <c:pt idx="4474">
                  <c:v>7.6702853532230705E-2</c:v>
                </c:pt>
                <c:pt idx="4475">
                  <c:v>6.9638368461876501E-2</c:v>
                </c:pt>
                <c:pt idx="4476">
                  <c:v>6.2526230017088194E-2</c:v>
                </c:pt>
                <c:pt idx="4477">
                  <c:v>5.53713050177502E-2</c:v>
                </c:pt>
                <c:pt idx="4478">
                  <c:v>4.8178489562486999E-2</c:v>
                </c:pt>
                <c:pt idx="4479">
                  <c:v>4.0952705678274401E-2</c:v>
                </c:pt>
                <c:pt idx="4480">
                  <c:v>3.3698897952307898E-2</c:v>
                </c:pt>
                <c:pt idx="4481">
                  <c:v>2.6422030148433199E-2</c:v>
                </c:pt>
                <c:pt idx="4482">
                  <c:v>1.9127081810453798E-2</c:v>
                </c:pt>
                <c:pt idx="4483">
                  <c:v>1.1819044854640999E-2</c:v>
                </c:pt>
                <c:pt idx="4484">
                  <c:v>4.5029201537768399E-3</c:v>
                </c:pt>
                <c:pt idx="4485">
                  <c:v>-2.8162858849313001E-3</c:v>
                </c:pt>
                <c:pt idx="4486">
                  <c:v>-1.0133564745723699E-2</c:v>
                </c:pt>
                <c:pt idx="4487">
                  <c:v>-1.7443909231604101E-2</c:v>
                </c:pt>
                <c:pt idx="4488">
                  <c:v>-2.4742316890752701E-2</c:v>
                </c:pt>
                <c:pt idx="4489">
                  <c:v>-3.2023793439692999E-2</c:v>
                </c:pt>
                <c:pt idx="4490">
                  <c:v>-3.9283356180867798E-2</c:v>
                </c:pt>
                <c:pt idx="4491">
                  <c:v>-4.6516037412287797E-2</c:v>
                </c:pt>
                <c:pt idx="4492">
                  <c:v>-5.3716887826918899E-2</c:v>
                </c:pt>
                <c:pt idx="4493">
                  <c:v>-6.0880979899481102E-2</c:v>
                </c:pt>
                <c:pt idx="4494">
                  <c:v>-6.8003411258342694E-2</c:v>
                </c:pt>
                <c:pt idx="4495">
                  <c:v>-7.5079308040202394E-2</c:v>
                </c:pt>
                <c:pt idx="4496">
                  <c:v>-8.2103828225261993E-2</c:v>
                </c:pt>
                <c:pt idx="4497">
                  <c:v>-8.90721649506096E-2</c:v>
                </c:pt>
                <c:pt idx="4498">
                  <c:v>-9.5979549799544997E-2</c:v>
                </c:pt>
                <c:pt idx="4499">
                  <c:v>-0.10282125606459599</c:v>
                </c:pt>
                <c:pt idx="4500">
                  <c:v>-0.109592601981993</c:v>
                </c:pt>
                <c:pt idx="4501">
                  <c:v>-0.11628895393539</c:v>
                </c:pt>
                <c:pt idx="4502">
                  <c:v>-0.122905729626638</c:v>
                </c:pt>
                <c:pt idx="4503">
                  <c:v>-0.12943840121143699</c:v>
                </c:pt>
                <c:pt idx="4504">
                  <c:v>-0.135882498397736</c:v>
                </c:pt>
                <c:pt idx="4505">
                  <c:v>-0.14223361150473701</c:v>
                </c:pt>
                <c:pt idx="4506">
                  <c:v>-0.14848739448043599</c:v>
                </c:pt>
                <c:pt idx="4507">
                  <c:v>-0.15463956787560901</c:v>
                </c:pt>
                <c:pt idx="4508">
                  <c:v>-0.16068592177223501</c:v>
                </c:pt>
                <c:pt idx="4509">
                  <c:v>-0.16662231866433</c:v>
                </c:pt>
                <c:pt idx="4510">
                  <c:v>-0.17244469628923401</c:v>
                </c:pt>
                <c:pt idx="4511">
                  <c:v>-0.17814907040740899</c:v>
                </c:pt>
                <c:pt idx="4512">
                  <c:v>-0.183731537528842</c:v>
                </c:pt>
                <c:pt idx="4513">
                  <c:v>-0.18918827758419601</c:v>
                </c:pt>
                <c:pt idx="4514">
                  <c:v>-0.19451555653887601</c:v>
                </c:pt>
                <c:pt idx="4515">
                  <c:v>-0.19970972894821801</c:v>
                </c:pt>
                <c:pt idx="4516">
                  <c:v>-0.20476724045205699</c:v>
                </c:pt>
                <c:pt idx="4517">
                  <c:v>-0.20968463020697301</c:v>
                </c:pt>
                <c:pt idx="4518">
                  <c:v>-0.21445853325453201</c:v>
                </c:pt>
                <c:pt idx="4519">
                  <c:v>-0.21908568282392299</c:v>
                </c:pt>
                <c:pt idx="4520">
                  <c:v>-0.22356291256739899</c:v>
                </c:pt>
                <c:pt idx="4521">
                  <c:v>-0.22788715872700599</c:v>
                </c:pt>
                <c:pt idx="4522">
                  <c:v>-0.23205546223110099</c:v>
                </c:pt>
                <c:pt idx="4523">
                  <c:v>-0.23606497071923799</c:v>
                </c:pt>
                <c:pt idx="4524">
                  <c:v>-0.239912940494035</c:v>
                </c:pt>
                <c:pt idx="4525">
                  <c:v>-0.24359673839867699</c:v>
                </c:pt>
                <c:pt idx="4526">
                  <c:v>-0.24711384361878</c:v>
                </c:pt>
                <c:pt idx="4527">
                  <c:v>-0.25046184940737998</c:v>
                </c:pt>
                <c:pt idx="4528">
                  <c:v>-0.25363846473185903</c:v>
                </c:pt>
                <c:pt idx="4529">
                  <c:v>-0.25664151584169997</c:v>
                </c:pt>
                <c:pt idx="4530">
                  <c:v>-0.25946894775597701</c:v>
                </c:pt>
                <c:pt idx="4531">
                  <c:v>-0.26211882566957201</c:v>
                </c:pt>
                <c:pt idx="4532">
                  <c:v>-0.26458933627715803</c:v>
                </c:pt>
                <c:pt idx="4533">
                  <c:v>-0.26687878901404199</c:v>
                </c:pt>
                <c:pt idx="4534">
                  <c:v>-0.26898561721301301</c:v>
                </c:pt>
                <c:pt idx="4535">
                  <c:v>-0.27090837917640798</c:v>
                </c:pt>
                <c:pt idx="4536">
                  <c:v>-0.27264575916266498</c:v>
                </c:pt>
                <c:pt idx="4537">
                  <c:v>-0.27419656828667699</c:v>
                </c:pt>
                <c:pt idx="4538">
                  <c:v>-0.27555974533334898</c:v>
                </c:pt>
                <c:pt idx="4539">
                  <c:v>-0.276734357483781</c:v>
                </c:pt>
                <c:pt idx="4540">
                  <c:v>-0.27771960095359699</c:v>
                </c:pt>
                <c:pt idx="4541">
                  <c:v>-0.27851480154296898</c:v>
                </c:pt>
                <c:pt idx="4542">
                  <c:v>-0.279119415097973</c:v>
                </c:pt>
                <c:pt idx="4543">
                  <c:v>-0.27953302788295398</c:v>
                </c:pt>
                <c:pt idx="4544">
                  <c:v>-0.27975535686363801</c:v>
                </c:pt>
                <c:pt idx="4545">
                  <c:v>-0.27978624990081802</c:v>
                </c:pt>
                <c:pt idx="4546">
                  <c:v>-0.27962568585446201</c:v>
                </c:pt>
                <c:pt idx="4547">
                  <c:v>-0.27927377459817299</c:v>
                </c:pt>
                <c:pt idx="4548">
                  <c:v>-0.278730756944011</c:v>
                </c:pt>
                <c:pt idx="4549">
                  <c:v>-0.27799700447770098</c:v>
                </c:pt>
                <c:pt idx="4550">
                  <c:v>-0.27707301930435702</c:v>
                </c:pt>
                <c:pt idx="4551">
                  <c:v>-0.27595943370489601</c:v>
                </c:pt>
                <c:pt idx="4552">
                  <c:v>-0.27465700970336698</c:v>
                </c:pt>
                <c:pt idx="4553">
                  <c:v>-0.27316663854550199</c:v>
                </c:pt>
                <c:pt idx="4554">
                  <c:v>-0.27148934008883702</c:v>
                </c:pt>
                <c:pt idx="4555">
                  <c:v>-0.26962626210482299</c:v>
                </c:pt>
                <c:pt idx="4556">
                  <c:v>-0.26757867949341702</c:v>
                </c:pt>
                <c:pt idx="4557">
                  <c:v>-0.26534799341066201</c:v>
                </c:pt>
                <c:pt idx="4558">
                  <c:v>-0.26293573030988299</c:v>
                </c:pt>
                <c:pt idx="4559">
                  <c:v>-0.26034354089714101</c:v>
                </c:pt>
                <c:pt idx="4560">
                  <c:v>-0.25757319900165299</c:v>
                </c:pt>
                <c:pt idx="4561">
                  <c:v>-0.25462660036196999</c:v>
                </c:pt>
                <c:pt idx="4562">
                  <c:v>-0.25150576132872299</c:v>
                </c:pt>
                <c:pt idx="4563">
                  <c:v>-0.248212817484843</c:v>
                </c:pt>
                <c:pt idx="4564">
                  <c:v>-0.24475002218418501</c:v>
                </c:pt>
                <c:pt idx="4565">
                  <c:v>-0.24111974500956199</c:v>
                </c:pt>
                <c:pt idx="4566">
                  <c:v>-0.237324470151246</c:v>
                </c:pt>
                <c:pt idx="4567">
                  <c:v>-0.233366794707042</c:v>
                </c:pt>
                <c:pt idx="4568">
                  <c:v>-0.229249426905101</c:v>
                </c:pt>
                <c:pt idx="4569">
                  <c:v>-0.224975184250685</c:v>
                </c:pt>
                <c:pt idx="4570">
                  <c:v>-0.220546991598154</c:v>
                </c:pt>
                <c:pt idx="4571">
                  <c:v>-0.215967879149495</c:v>
                </c:pt>
                <c:pt idx="4572">
                  <c:v>-0.211240980380764</c:v>
                </c:pt>
                <c:pt idx="4573">
                  <c:v>-0.20636952989785301</c:v>
                </c:pt>
                <c:pt idx="4574">
                  <c:v>-0.20135686122305599</c:v>
                </c:pt>
                <c:pt idx="4575">
                  <c:v>-0.19620640451395299</c:v>
                </c:pt>
                <c:pt idx="4576">
                  <c:v>-0.19092168421615299</c:v>
                </c:pt>
                <c:pt idx="4577">
                  <c:v>-0.185506316651531</c:v>
                </c:pt>
                <c:pt idx="4578">
                  <c:v>-0.17996400754358299</c:v>
                </c:pt>
                <c:pt idx="4579">
                  <c:v>-0.174298549481609</c:v>
                </c:pt>
                <c:pt idx="4580">
                  <c:v>-0.16851381932545501</c:v>
                </c:pt>
                <c:pt idx="4581">
                  <c:v>-0.16261377555258399</c:v>
                </c:pt>
                <c:pt idx="4582">
                  <c:v>-0.156602455549301</c:v>
                </c:pt>
                <c:pt idx="4583">
                  <c:v>-0.15048397284797599</c:v>
                </c:pt>
                <c:pt idx="4584">
                  <c:v>-0.144262514312167</c:v>
                </c:pt>
                <c:pt idx="4585">
                  <c:v>-0.137942337271557</c:v>
                </c:pt>
                <c:pt idx="4586">
                  <c:v>-0.13152776660867499</c:v>
                </c:pt>
                <c:pt idx="4587">
                  <c:v>-0.12502319179938501</c:v>
                </c:pt>
                <c:pt idx="4588">
                  <c:v>-0.11843306390918</c:v>
                </c:pt>
                <c:pt idx="4589">
                  <c:v>-0.111761892547331</c:v>
                </c:pt>
                <c:pt idx="4590">
                  <c:v>-0.10501424278096599</c:v>
                </c:pt>
                <c:pt idx="4591">
                  <c:v>-9.8194732011210803E-2</c:v>
                </c:pt>
                <c:pt idx="4592">
                  <c:v>-9.1308026813508497E-2</c:v>
                </c:pt>
                <c:pt idx="4593">
                  <c:v>-8.4358839744293701E-2</c:v>
                </c:pt>
                <c:pt idx="4594">
                  <c:v>-7.73519261162013E-2</c:v>
                </c:pt>
                <c:pt idx="4595">
                  <c:v>-7.0292080744016994E-2</c:v>
                </c:pt>
                <c:pt idx="4596">
                  <c:v>-6.3184134663596403E-2</c:v>
                </c:pt>
                <c:pt idx="4597">
                  <c:v>-5.6032951825998399E-2</c:v>
                </c:pt>
                <c:pt idx="4598">
                  <c:v>-4.8843425769094999E-2</c:v>
                </c:pt>
                <c:pt idx="4599">
                  <c:v>-4.1620476268934399E-2</c:v>
                </c:pt>
                <c:pt idx="4600">
                  <c:v>-3.4369045973149499E-2</c:v>
                </c:pt>
                <c:pt idx="4601">
                  <c:v>-2.7094097018716099E-2</c:v>
                </c:pt>
                <c:pt idx="4602">
                  <c:v>-1.98006076363735E-2</c:v>
                </c:pt>
                <c:pt idx="4603">
                  <c:v>-1.24935687440329E-2</c:v>
                </c:pt>
                <c:pt idx="4604">
                  <c:v>-5.1779805315039801E-3</c:v>
                </c:pt>
                <c:pt idx="4605">
                  <c:v>2.1411509611237302E-3</c:v>
                </c:pt>
                <c:pt idx="4606">
                  <c:v>9.4588172691021603E-3</c:v>
                </c:pt>
                <c:pt idx="4607">
                  <c:v>1.67700109303058E-2</c:v>
                </c:pt>
                <c:pt idx="4608">
                  <c:v>2.4069728911826301E-2</c:v>
                </c:pt>
                <c:pt idx="4609">
                  <c:v>3.1352976033536401E-2</c:v>
                </c:pt>
                <c:pt idx="4610">
                  <c:v>3.8614768386280203E-2</c:v>
                </c:pt>
                <c:pt idx="4611">
                  <c:v>4.5850136742350299E-2</c:v>
                </c:pt>
                <c:pt idx="4612">
                  <c:v>5.3054129955919398E-2</c:v>
                </c:pt>
                <c:pt idx="4613">
                  <c:v>6.02218183510973E-2</c:v>
                </c:pt>
                <c:pt idx="4614">
                  <c:v>6.7348297095297494E-2</c:v>
                </c:pt>
                <c:pt idx="4615">
                  <c:v>7.4428689555601904E-2</c:v>
                </c:pt>
                <c:pt idx="4616">
                  <c:v>8.1458150635829896E-2</c:v>
                </c:pt>
                <c:pt idx="4617">
                  <c:v>8.8431870092026799E-2</c:v>
                </c:pt>
                <c:pt idx="4618">
                  <c:v>9.5345075824101899E-2</c:v>
                </c:pt>
                <c:pt idx="4619">
                  <c:v>0.102193037141366</c:v>
                </c:pt>
                <c:pt idx="4620">
                  <c:v>0.108971067999732</c:v>
                </c:pt>
                <c:pt idx="4621">
                  <c:v>0.115674530208365</c:v>
                </c:pt>
                <c:pt idx="4622">
                  <c:v>0.122298836603582</c:v>
                </c:pt>
                <c:pt idx="4623">
                  <c:v>0.12883945418784301</c:v>
                </c:pt>
                <c:pt idx="4624">
                  <c:v>0.13529190723166701</c:v>
                </c:pt>
                <c:pt idx="4625">
                  <c:v>0.141651780336362</c:v>
                </c:pt>
                <c:pt idx="4626">
                  <c:v>0.14791472145547599</c:v>
                </c:pt>
                <c:pt idx="4627">
                  <c:v>0.15407644487289099</c:v>
                </c:pt>
                <c:pt idx="4628">
                  <c:v>0.16013273413552601</c:v>
                </c:pt>
                <c:pt idx="4629">
                  <c:v>0.16607944493865101</c:v>
                </c:pt>
                <c:pt idx="4630">
                  <c:v>0.17191250796181901</c:v>
                </c:pt>
                <c:pt idx="4631">
                  <c:v>0.17762793165349999</c:v>
                </c:pt>
                <c:pt idx="4632">
                  <c:v>0.183221804962482</c:v>
                </c:pt>
                <c:pt idx="4633">
                  <c:v>0.18869030001420201</c:v>
                </c:pt>
                <c:pt idx="4634">
                  <c:v>0.19402967473014601</c:v>
                </c:pt>
                <c:pt idx="4635">
                  <c:v>0.19923627538854999</c:v>
                </c:pt>
                <c:pt idx="4636">
                  <c:v>0.20430653912462701</c:v>
                </c:pt>
                <c:pt idx="4637">
                  <c:v>0.20923699636863299</c:v>
                </c:pt>
                <c:pt idx="4638">
                  <c:v>0.214024273220081</c:v>
                </c:pt>
                <c:pt idx="4639">
                  <c:v>0.21866509375649901</c:v>
                </c:pt>
                <c:pt idx="4640">
                  <c:v>0.22315628227512899</c:v>
                </c:pt>
                <c:pt idx="4641">
                  <c:v>0.22749476546605699</c:v>
                </c:pt>
                <c:pt idx="4642">
                  <c:v>0.23167757451527299</c:v>
                </c:pt>
                <c:pt idx="4643">
                  <c:v>0.235701847136222</c:v>
                </c:pt>
                <c:pt idx="4644">
                  <c:v>0.23956482952845801</c:v>
                </c:pt>
                <c:pt idx="4645">
                  <c:v>0.243263878262068</c:v>
                </c:pt>
                <c:pt idx="4646">
                  <c:v>0.246796462086561</c:v>
                </c:pt>
                <c:pt idx="4647">
                  <c:v>0.25016016366299698</c:v>
                </c:pt>
                <c:pt idx="4648">
                  <c:v>0.25335268121817101</c:v>
                </c:pt>
                <c:pt idx="4649">
                  <c:v>0.25637183011970399</c:v>
                </c:pt>
                <c:pt idx="4650">
                  <c:v>0.25921554437098798</c:v>
                </c:pt>
                <c:pt idx="4651">
                  <c:v>0.26188187802494001</c:v>
                </c:pt>
                <c:pt idx="4652">
                  <c:v>0.26436900651560902</c:v>
                </c:pt>
                <c:pt idx="4653">
                  <c:v>0.26667522790672099</c:v>
                </c:pt>
                <c:pt idx="4654">
                  <c:v>0.26879896405631598</c:v>
                </c:pt>
                <c:pt idx="4655">
                  <c:v>0.270738761696658</c:v>
                </c:pt>
                <c:pt idx="4656">
                  <c:v>0.27249329342870998</c:v>
                </c:pt>
                <c:pt idx="4657">
                  <c:v>0.27406135863046699</c:v>
                </c:pt>
                <c:pt idx="4658">
                  <c:v>0.275441884278538</c:v>
                </c:pt>
                <c:pt idx="4659">
                  <c:v>0.27663392568241801</c:v>
                </c:pt>
                <c:pt idx="4660">
                  <c:v>0.27763666713092999</c:v>
                </c:pt>
                <c:pt idx="4661">
                  <c:v>0.27844942245042098</c:v>
                </c:pt>
                <c:pt idx="4662">
                  <c:v>0.27907163547430602</c:v>
                </c:pt>
                <c:pt idx="4663">
                  <c:v>0.27950288042365301</c:v>
                </c:pt>
                <c:pt idx="4664">
                  <c:v>0.279742862198541</c:v>
                </c:pt>
                <c:pt idx="4665">
                  <c:v>0.27979141657999501</c:v>
                </c:pt>
                <c:pt idx="4666">
                  <c:v>0.27964851034236599</c:v>
                </c:pt>
                <c:pt idx="4667">
                  <c:v>0.27931424127606103</c:v>
                </c:pt>
                <c:pt idx="4668">
                  <c:v>0.27878883812062799</c:v>
                </c:pt>
                <c:pt idx="4669">
                  <c:v>0.27807266040823198</c:v>
                </c:pt>
                <c:pt idx="4670">
                  <c:v>0.277166198217624</c:v>
                </c:pt>
                <c:pt idx="4671">
                  <c:v>0.27607007183878401</c:v>
                </c:pt>
                <c:pt idx="4672">
                  <c:v>0.274785031348458</c:v>
                </c:pt>
                <c:pt idx="4673">
                  <c:v>0.27331195609687903</c:v>
                </c:pt>
                <c:pt idx="4674">
                  <c:v>0.27165185410603598</c:v>
                </c:pt>
                <c:pt idx="4675">
                  <c:v>0.269805861379879</c:v>
                </c:pt>
                <c:pt idx="4676">
                  <c:v>0.26777524112696</c:v>
                </c:pt>
                <c:pt idx="4677">
                  <c:v>0.26556138289602199</c:v>
                </c:pt>
                <c:pt idx="4678">
                  <c:v>0.26316580162512898</c:v>
                </c:pt>
                <c:pt idx="4679">
                  <c:v>0.26059013660500402</c:v>
                </c:pt>
                <c:pt idx="4680">
                  <c:v>0.25783615035725999</c:v>
                </c:pt>
                <c:pt idx="4681">
                  <c:v>0.25490572742831702</c:v>
                </c:pt>
                <c:pt idx="4682">
                  <c:v>0.25180087309980398</c:v>
                </c:pt>
                <c:pt idx="4683">
                  <c:v>0.24852371201635701</c:v>
                </c:pt>
                <c:pt idx="4684">
                  <c:v>0.245076486731722</c:v>
                </c:pt>
                <c:pt idx="4685">
                  <c:v>0.24146155617418799</c:v>
                </c:pt>
                <c:pt idx="4686">
                  <c:v>0.23768139403237201</c:v>
                </c:pt>
                <c:pt idx="4687">
                  <c:v>0.23373858706248199</c:v>
                </c:pt>
                <c:pt idx="4688">
                  <c:v>0.229635833318206</c:v>
                </c:pt>
                <c:pt idx="4689">
                  <c:v>0.22537594030444</c:v>
                </c:pt>
                <c:pt idx="4690">
                  <c:v>0.220961823056118</c:v>
                </c:pt>
                <c:pt idx="4691">
                  <c:v>0.21639650214346201</c:v>
                </c:pt>
                <c:pt idx="4692">
                  <c:v>0.211683101605011</c:v>
                </c:pt>
                <c:pt idx="4693">
                  <c:v>0.206824846809848</c:v>
                </c:pt>
                <c:pt idx="4694">
                  <c:v>0.20182506225049099</c:v>
                </c:pt>
                <c:pt idx="4695">
                  <c:v>0.19668716926794699</c:v>
                </c:pt>
                <c:pt idx="4696">
                  <c:v>0.191414683710498</c:v>
                </c:pt>
                <c:pt idx="4697">
                  <c:v>0.186011213527813</c:v>
                </c:pt>
                <c:pt idx="4698">
                  <c:v>0.18048045630203699</c:v>
                </c:pt>
                <c:pt idx="4699">
                  <c:v>0.17482619671754501</c:v>
                </c:pt>
                <c:pt idx="4700">
                  <c:v>0.16905230397109</c:v>
                </c:pt>
                <c:pt idx="4701">
                  <c:v>0.163162729124121</c:v>
                </c:pt>
                <c:pt idx="4702">
                  <c:v>0.15716150239908</c:v>
                </c:pt>
                <c:pt idx="4703">
                  <c:v>0.151052730421531</c:v>
                </c:pt>
                <c:pt idx="4704">
                  <c:v>0.14484059341000799</c:v>
                </c:pt>
                <c:pt idx="4705">
                  <c:v>0.13852934231549399</c:v>
                </c:pt>
                <c:pt idx="4706">
                  <c:v>0.13212329591251401</c:v>
                </c:pt>
                <c:pt idx="4707">
                  <c:v>0.12562683784379999</c:v>
                </c:pt>
                <c:pt idx="4708">
                  <c:v>0.119044413620581</c:v>
                </c:pt>
                <c:pt idx="4709">
                  <c:v>0.112380527580524</c:v>
                </c:pt>
                <c:pt idx="4710">
                  <c:v>0.10563973980543</c:v>
                </c:pt>
                <c:pt idx="4711">
                  <c:v>9.8826663000778095E-2</c:v>
                </c:pt>
                <c:pt idx="4712">
                  <c:v>9.1945959339264999E-2</c:v>
                </c:pt>
                <c:pt idx="4713">
                  <c:v>8.5002337270487893E-2</c:v>
                </c:pt>
                <c:pt idx="4714">
                  <c:v>7.80005482989648E-2</c:v>
                </c:pt>
                <c:pt idx="4715">
                  <c:v>7.0945383732690603E-2</c:v>
                </c:pt>
                <c:pt idx="4716">
                  <c:v>6.3841671404456304E-2</c:v>
                </c:pt>
                <c:pt idx="4717">
                  <c:v>5.6694272368174099E-2</c:v>
                </c:pt>
                <c:pt idx="4718">
                  <c:v>4.9508077572469299E-2</c:v>
                </c:pt>
                <c:pt idx="4719">
                  <c:v>4.2288004513815897E-2</c:v>
                </c:pt>
                <c:pt idx="4720">
                  <c:v>3.5038993871504699E-2</c:v>
                </c:pt>
                <c:pt idx="4721">
                  <c:v>2.77660061267479E-2</c:v>
                </c:pt>
                <c:pt idx="4722">
                  <c:v>2.0474018168233701E-2</c:v>
                </c:pt>
                <c:pt idx="4723">
                  <c:v>1.3168019886452401E-2</c:v>
                </c:pt>
                <c:pt idx="4724">
                  <c:v>5.8530107591263604E-3</c:v>
                </c:pt>
                <c:pt idx="4725">
                  <c:v>-1.46600356992156E-3</c:v>
                </c:pt>
                <c:pt idx="4726">
                  <c:v>-8.7840147161181003E-3</c:v>
                </c:pt>
                <c:pt idx="4727">
                  <c:v>-1.6096014981365699E-2</c:v>
                </c:pt>
                <c:pt idx="4728">
                  <c:v>-2.3397000780798798E-2</c:v>
                </c:pt>
                <c:pt idx="4729">
                  <c:v>-3.0681976066725299E-2</c:v>
                </c:pt>
                <c:pt idx="4730">
                  <c:v>-3.7945955747410401E-2</c:v>
                </c:pt>
                <c:pt idx="4731">
                  <c:v>-4.5183969098363301E-2</c:v>
                </c:pt>
                <c:pt idx="4732">
                  <c:v>-5.23910631637928E-2</c:v>
                </c:pt>
                <c:pt idx="4733">
                  <c:v>-5.9562306145903202E-2</c:v>
                </c:pt>
                <c:pt idx="4734">
                  <c:v>-6.6692790779711894E-2</c:v>
                </c:pt>
                <c:pt idx="4735">
                  <c:v>-7.37776376910802E-2</c:v>
                </c:pt>
                <c:pt idx="4736">
                  <c:v>-8.0811998735656906E-2</c:v>
                </c:pt>
                <c:pt idx="4737">
                  <c:v>-8.7791060316452799E-2</c:v>
                </c:pt>
                <c:pt idx="4738">
                  <c:v>-9.4710046677773899E-2</c:v>
                </c:pt>
                <c:pt idx="4739">
                  <c:v>-0.10156422317326</c:v>
                </c:pt>
                <c:pt idx="4740">
                  <c:v>-0.108348899505791</c:v>
                </c:pt>
                <c:pt idx="4741">
                  <c:v>-0.11505943293705</c:v>
                </c:pt>
                <c:pt idx="4742">
                  <c:v>-0.12169123146453401</c:v>
                </c:pt>
                <c:pt idx="4743">
                  <c:v>-0.12823975696385201</c:v>
                </c:pt>
                <c:pt idx="4744">
                  <c:v>-0.13470052829415599</c:v>
                </c:pt>
                <c:pt idx="4745">
                  <c:v>-0.14106912436457</c:v>
                </c:pt>
                <c:pt idx="4746">
                  <c:v>-0.14734118715953701</c:v>
                </c:pt>
                <c:pt idx="4747">
                  <c:v>-0.15351242472099599</c:v>
                </c:pt>
                <c:pt idx="4748">
                  <c:v>-0.159578614085361</c:v>
                </c:pt>
                <c:pt idx="4749">
                  <c:v>-0.165535604173283</c:v>
                </c:pt>
                <c:pt idx="4750">
                  <c:v>-0.17137931863022801</c:v>
                </c:pt>
                <c:pt idx="4751">
                  <c:v>-0.17710575861590999</c:v>
                </c:pt>
                <c:pt idx="4752">
                  <c:v>-0.182711005540695</c:v>
                </c:pt>
                <c:pt idx="4753">
                  <c:v>-0.188191223747081</c:v>
                </c:pt>
                <c:pt idx="4754">
                  <c:v>-0.193542663134426</c:v>
                </c:pt>
                <c:pt idx="4755">
                  <c:v>-0.19876166172513901</c:v>
                </c:pt>
                <c:pt idx="4756">
                  <c:v>-0.203844648170557</c:v>
                </c:pt>
                <c:pt idx="4757">
                  <c:v>-0.20878814419481501</c:v>
                </c:pt>
                <c:pt idx="4758">
                  <c:v>-0.21358876697502099</c:v>
                </c:pt>
                <c:pt idx="4759">
                  <c:v>-0.21824323145611099</c:v>
                </c:pt>
                <c:pt idx="4760">
                  <c:v>-0.22274835259880901</c:v>
                </c:pt>
                <c:pt idx="4761">
                  <c:v>-0.22710104755914001</c:v>
                </c:pt>
                <c:pt idx="4762">
                  <c:v>-0.23129833779801201</c:v>
                </c:pt>
                <c:pt idx="4763">
                  <c:v>-0.235337351119424</c:v>
                </c:pt>
                <c:pt idx="4764">
                  <c:v>-0.239215323635905</c:v>
                </c:pt>
                <c:pt idx="4765">
                  <c:v>-0.24292960165983299</c:v>
                </c:pt>
                <c:pt idx="4766">
                  <c:v>-0.24647764351935</c:v>
                </c:pt>
                <c:pt idx="4767">
                  <c:v>-0.249857021297618</c:v>
                </c:pt>
                <c:pt idx="4768">
                  <c:v>-0.25306542249424302</c:v>
                </c:pt>
                <c:pt idx="4769">
                  <c:v>-0.25610065160770801</c:v>
                </c:pt>
                <c:pt idx="4770">
                  <c:v>-0.25896063163775201</c:v>
                </c:pt>
                <c:pt idx="4771">
                  <c:v>-0.26164340550665699</c:v>
                </c:pt>
                <c:pt idx="4772">
                  <c:v>-0.26414713739847201</c:v>
                </c:pt>
                <c:pt idx="4773">
                  <c:v>-0.266470114015254</c:v>
                </c:pt>
                <c:pt idx="4774">
                  <c:v>-0.26861074574948002</c:v>
                </c:pt>
                <c:pt idx="4775">
                  <c:v>-0.27056756777180502</c:v>
                </c:pt>
                <c:pt idx="4776">
                  <c:v>-0.27233924103344698</c:v>
                </c:pt>
                <c:pt idx="4777">
                  <c:v>-0.27392455318249098</c:v>
                </c:pt>
                <c:pt idx="4778">
                  <c:v>-0.27532241939350199</c:v>
                </c:pt>
                <c:pt idx="4779">
                  <c:v>-0.27653188310986399</c:v>
                </c:pt>
                <c:pt idx="4780">
                  <c:v>-0.277552116698356</c:v>
                </c:pt>
                <c:pt idx="4781">
                  <c:v>-0.27838242201549201</c:v>
                </c:pt>
                <c:pt idx="4782">
                  <c:v>-0.27902223088526601</c:v>
                </c:pt>
                <c:pt idx="4783">
                  <c:v>-0.27947110548794601</c:v>
                </c:pt>
                <c:pt idx="4784">
                  <c:v>-0.27972873865968301</c:v>
                </c:pt>
                <c:pt idx="4785">
                  <c:v>-0.27979495410269101</c:v>
                </c:pt>
                <c:pt idx="4786">
                  <c:v>-0.27966970650589701</c:v>
                </c:pt>
                <c:pt idx="4787">
                  <c:v>-0.27935308157594102</c:v>
                </c:pt>
                <c:pt idx="4788">
                  <c:v>-0.27884529597852997</c:v>
                </c:pt>
                <c:pt idx="4789">
                  <c:v>-0.27814669719017499</c:v>
                </c:pt>
                <c:pt idx="4790">
                  <c:v>-0.27725776326040802</c:v>
                </c:pt>
                <c:pt idx="4791">
                  <c:v>-0.27617910248466399</c:v>
                </c:pt>
                <c:pt idx="4792">
                  <c:v>-0.274911452988014</c:v>
                </c:pt>
                <c:pt idx="4793">
                  <c:v>-0.27345568222007599</c:v>
                </c:pt>
                <c:pt idx="4794">
                  <c:v>-0.27181278636141998</c:v>
                </c:pt>
                <c:pt idx="4795">
                  <c:v>-0.26998388964188003</c:v>
                </c:pt>
                <c:pt idx="4796">
                  <c:v>-0.26797024357125099</c:v>
                </c:pt>
                <c:pt idx="4797">
                  <c:v>-0.26577322608288001</c:v>
                </c:pt>
                <c:pt idx="4798">
                  <c:v>-0.26339434059075301</c:v>
                </c:pt>
                <c:pt idx="4799">
                  <c:v>-0.260835214960707</c:v>
                </c:pt>
                <c:pt idx="4800">
                  <c:v>-0.25809760039649099</c:v>
                </c:pt>
                <c:pt idx="4801">
                  <c:v>-0.25518337024141902</c:v>
                </c:pt>
                <c:pt idx="4802">
                  <c:v>-0.252094518696442</c:v>
                </c:pt>
                <c:pt idx="4803">
                  <c:v>-0.248833159455529</c:v>
                </c:pt>
                <c:pt idx="4804">
                  <c:v>-0.24540152425926101</c:v>
                </c:pt>
                <c:pt idx="4805">
                  <c:v>-0.24180196136766599</c:v>
                </c:pt>
                <c:pt idx="4806">
                  <c:v>-0.238036933953302</c:v>
                </c:pt>
                <c:pt idx="4807">
                  <c:v>-0.23410901841571799</c:v>
                </c:pt>
                <c:pt idx="4808">
                  <c:v>-0.230020902618432</c:v>
                </c:pt>
                <c:pt idx="4809">
                  <c:v>-0.22577538404962399</c:v>
                </c:pt>
                <c:pt idx="4810">
                  <c:v>-0.221375367907829</c:v>
                </c:pt>
                <c:pt idx="4811">
                  <c:v>-0.21682386511391499</c:v>
                </c:pt>
                <c:pt idx="4812">
                  <c:v>-0.21212399025071299</c:v>
                </c:pt>
                <c:pt idx="4813">
                  <c:v>-0.20727895943172001</c:v>
                </c:pt>
                <c:pt idx="4814">
                  <c:v>-0.20229208810031499</c:v>
                </c:pt>
                <c:pt idx="4815">
                  <c:v>-0.19716678876101601</c:v>
                </c:pt>
                <c:pt idx="4816">
                  <c:v>-0.191906568644301</c:v>
                </c:pt>
                <c:pt idx="4817">
                  <c:v>-0.186515027306628</c:v>
                </c:pt>
                <c:pt idx="4818">
                  <c:v>-0.18099585416726099</c:v>
                </c:pt>
                <c:pt idx="4819">
                  <c:v>-0.17535282598361199</c:v>
                </c:pt>
                <c:pt idx="4820">
                  <c:v>-0.169589804266811</c:v>
                </c:pt>
                <c:pt idx="4821">
                  <c:v>-0.16371073263928701</c:v>
                </c:pt>
                <c:pt idx="4822">
                  <c:v>-0.157719634136153</c:v>
                </c:pt>
                <c:pt idx="4823">
                  <c:v>-0.151620608452255</c:v>
                </c:pt>
                <c:pt idx="4824">
                  <c:v>-0.14541782913675999</c:v>
                </c:pt>
                <c:pt idx="4825">
                  <c:v>-0.139115540737202</c:v>
                </c:pt>
                <c:pt idx="4826">
                  <c:v>-0.132718055894953</c:v>
                </c:pt>
                <c:pt idx="4827">
                  <c:v>-0.12622975239409201</c:v>
                </c:pt>
                <c:pt idx="4828">
                  <c:v>-0.119655070165693</c:v>
                </c:pt>
                <c:pt idx="4829">
                  <c:v>-0.112998508249594</c:v>
                </c:pt>
                <c:pt idx="4830">
                  <c:v>-0.106264621715717</c:v>
                </c:pt>
                <c:pt idx="4831">
                  <c:v>-9.9458018547036203E-2</c:v>
                </c:pt>
                <c:pt idx="4832">
                  <c:v>-9.2583356486354407E-2</c:v>
                </c:pt>
                <c:pt idx="4833">
                  <c:v>-8.5645339849015498E-2</c:v>
                </c:pt>
                <c:pt idx="4834">
                  <c:v>-7.8648716303753696E-2</c:v>
                </c:pt>
                <c:pt idx="4835">
                  <c:v>-7.1598273623874595E-2</c:v>
                </c:pt>
                <c:pt idx="4836">
                  <c:v>-6.4498836410993202E-2</c:v>
                </c:pt>
                <c:pt idx="4837">
                  <c:v>-5.7355262793570297E-2</c:v>
                </c:pt>
                <c:pt idx="4838">
                  <c:v>-5.0172441102506002E-2</c:v>
                </c:pt>
                <c:pt idx="4839">
                  <c:v>-4.2955286526066297E-2</c:v>
                </c:pt>
                <c:pt idx="4840">
                  <c:v>-3.5708737746431497E-2</c:v>
                </c:pt>
                <c:pt idx="4841">
                  <c:v>-2.8437753560166999E-2</c:v>
                </c:pt>
                <c:pt idx="4842">
                  <c:v>-2.1147309484930401E-2</c:v>
                </c:pt>
                <c:pt idx="4843">
                  <c:v>-1.3842394354736399E-2</c:v>
                </c:pt>
                <c:pt idx="4844">
                  <c:v>-6.5280069061090804E-3</c:v>
                </c:pt>
                <c:pt idx="4845">
                  <c:v>7.9084764254192495E-4</c:v>
                </c:pt>
                <c:pt idx="4846">
                  <c:v>8.1091610159807204E-3</c:v>
                </c:pt>
                <c:pt idx="4847">
                  <c:v>1.5421925309296401E-2</c:v>
                </c:pt>
                <c:pt idx="4848">
                  <c:v>2.2724136414800599E-2</c:v>
                </c:pt>
                <c:pt idx="4849">
                  <c:v>3.00107974463273E-2</c:v>
                </c:pt>
                <c:pt idx="4850">
                  <c:v>3.7276922158589701E-2</c:v>
                </c:pt>
                <c:pt idx="4851">
                  <c:v>4.4517538359257099E-2</c:v>
                </c:pt>
                <c:pt idx="4852">
                  <c:v>5.1727691311414102E-2</c:v>
                </c:pt>
                <c:pt idx="4853">
                  <c:v>5.8902447124075802E-2</c:v>
                </c:pt>
                <c:pt idx="4854">
                  <c:v>6.6036896128437994E-2</c:v>
                </c:pt>
                <c:pt idx="4855">
                  <c:v>7.3126156237552198E-2</c:v>
                </c:pt>
                <c:pt idx="4856">
                  <c:v>8.0165376287126305E-2</c:v>
                </c:pt>
                <c:pt idx="4857">
                  <c:v>8.7149739355165304E-2</c:v>
                </c:pt>
                <c:pt idx="4858">
                  <c:v>9.4074466058179596E-2</c:v>
                </c:pt>
                <c:pt idx="4859">
                  <c:v>0.100934817821706</c:v>
                </c:pt>
                <c:pt idx="4860">
                  <c:v>0.107726100122905</c:v>
                </c:pt>
                <c:pt idx="4861">
                  <c:v>0.114443665703007</c:v>
                </c:pt>
                <c:pt idx="4862">
                  <c:v>0.12108291774742801</c:v>
                </c:pt>
                <c:pt idx="4863">
                  <c:v>0.12763931303135301</c:v>
                </c:pt>
                <c:pt idx="4864">
                  <c:v>0.134108365028657</c:v>
                </c:pt>
                <c:pt idx="4865">
                  <c:v>0.14048564698202501</c:v>
                </c:pt>
                <c:pt idx="4866">
                  <c:v>0.14676679493216799</c:v>
                </c:pt>
                <c:pt idx="4867">
                  <c:v>0.152947510704076</c:v>
                </c:pt>
                <c:pt idx="4868">
                  <c:v>0.15902356484824401</c:v>
                </c:pt>
                <c:pt idx="4869">
                  <c:v>0.164990799534879</c:v>
                </c:pt>
                <c:pt idx="4870">
                  <c:v>0.170845131399089</c:v>
                </c:pt>
                <c:pt idx="4871">
                  <c:v>0.17658255433512399</c:v>
                </c:pt>
                <c:pt idx="4872">
                  <c:v>0.182199142237741</c:v>
                </c:pt>
                <c:pt idx="4873">
                  <c:v>0.18769105168883199</c:v>
                </c:pt>
                <c:pt idx="4874">
                  <c:v>0.193054524587465</c:v>
                </c:pt>
                <c:pt idx="4875">
                  <c:v>0.19828589072154401</c:v>
                </c:pt>
                <c:pt idx="4876">
                  <c:v>0.20338157027932599</c:v>
                </c:pt>
                <c:pt idx="4877">
                  <c:v>0.208338076299077</c:v>
                </c:pt>
                <c:pt idx="4878">
                  <c:v>0.21315201705519499</c:v>
                </c:pt>
                <c:pt idx="4879">
                  <c:v>0.217820098379158</c:v>
                </c:pt>
                <c:pt idx="4880">
                  <c:v>0.22233912591371499</c:v>
                </c:pt>
                <c:pt idx="4881">
                  <c:v>0.22670600729877799</c:v>
                </c:pt>
                <c:pt idx="4882">
                  <c:v>0.23091775428751801</c:v>
                </c:pt>
                <c:pt idx="4883">
                  <c:v>0.23497148479121399</c:v>
                </c:pt>
                <c:pt idx="4884">
                  <c:v>0.238864424851461</c:v>
                </c:pt>
                <c:pt idx="4885">
                  <c:v>0.242593910538382</c:v>
                </c:pt>
                <c:pt idx="4886">
                  <c:v>0.24615738977354901</c:v>
                </c:pt>
                <c:pt idx="4887">
                  <c:v>0.24955242407636599</c:v>
                </c:pt>
                <c:pt idx="4888">
                  <c:v>0.25277669023271199</c:v>
                </c:pt>
                <c:pt idx="4889">
                  <c:v>0.255827981884717</c:v>
                </c:pt>
                <c:pt idx="4890">
                  <c:v>0.25870421104056202</c:v>
                </c:pt>
                <c:pt idx="4891">
                  <c:v>0.261403409503289</c:v>
                </c:pt>
                <c:pt idx="4892">
                  <c:v>0.26392373021763599</c:v>
                </c:pt>
                <c:pt idx="4893">
                  <c:v>0.26626344853396799</c:v>
                </c:pt>
                <c:pt idx="4894">
                  <c:v>0.268420963388453</c:v>
                </c:pt>
                <c:pt idx="4895">
                  <c:v>0.27039479839866898</c:v>
                </c:pt>
                <c:pt idx="4896">
                  <c:v>0.27218360287388399</c:v>
                </c:pt>
                <c:pt idx="4897">
                  <c:v>0.27378615273933299</c:v>
                </c:pt>
                <c:pt idx="4898">
                  <c:v>0.27520135137385199</c:v>
                </c:pt>
                <c:pt idx="4899">
                  <c:v>0.27642823036028902</c:v>
                </c:pt>
                <c:pt idx="4900">
                  <c:v>0.27746595014819198</c:v>
                </c:pt>
                <c:pt idx="4901">
                  <c:v>0.27831380062831002</c:v>
                </c:pt>
                <c:pt idx="4902">
                  <c:v>0.27897120161852201</c:v>
                </c:pt>
                <c:pt idx="4903">
                  <c:v>0.27943770326084999</c:v>
                </c:pt>
                <c:pt idx="4904">
                  <c:v>0.27971298632930103</c:v>
                </c:pt>
                <c:pt idx="4905">
                  <c:v>0.27979686244830698</c:v>
                </c:pt>
                <c:pt idx="4906">
                  <c:v>0.27968927422163398</c:v>
                </c:pt>
                <c:pt idx="4907">
                  <c:v>0.27939029527165599</c:v>
                </c:pt>
                <c:pt idx="4908">
                  <c:v>0.27890013018897802</c:v>
                </c:pt>
                <c:pt idx="4909">
                  <c:v>0.27821911439243102</c:v>
                </c:pt>
                <c:pt idx="4910">
                  <c:v>0.27734771389955098</c:v>
                </c:pt>
                <c:pt idx="4911">
                  <c:v>0.27628652500767698</c:v>
                </c:pt>
                <c:pt idx="4912">
                  <c:v>0.27503627388591401</c:v>
                </c:pt>
                <c:pt idx="4913">
                  <c:v>0.27359781607821099</c:v>
                </c:pt>
                <c:pt idx="4914">
                  <c:v>0.27197213591792002</c:v>
                </c:pt>
                <c:pt idx="4915">
                  <c:v>0.270160345854212</c:v>
                </c:pt>
                <c:pt idx="4916">
                  <c:v>0.26816368569083798</c:v>
                </c:pt>
                <c:pt idx="4917">
                  <c:v>0.26598352173772599</c:v>
                </c:pt>
                <c:pt idx="4918">
                  <c:v>0.26362134587602798</c:v>
                </c:pt>
                <c:pt idx="4919">
                  <c:v>0.26107877453722</c:v>
                </c:pt>
                <c:pt idx="4920">
                  <c:v>0.25835754759698698</c:v>
                </c:pt>
                <c:pt idx="4921">
                  <c:v>0.25545952718463</c:v>
                </c:pt>
                <c:pt idx="4922">
                  <c:v>0.25238669640881101</c:v>
                </c:pt>
                <c:pt idx="4923">
                  <c:v>0.249141158000522</c:v>
                </c:pt>
                <c:pt idx="4924">
                  <c:v>0.24572513287418801</c:v>
                </c:pt>
                <c:pt idx="4925">
                  <c:v>0.242140958607899</c:v>
                </c:pt>
                <c:pt idx="4926">
                  <c:v>0.23839108784381499</c:v>
                </c:pt>
                <c:pt idx="4927">
                  <c:v>0.234478086609823</c:v>
                </c:pt>
                <c:pt idx="4928">
                  <c:v>0.23040463256361601</c:v>
                </c:pt>
                <c:pt idx="4929">
                  <c:v>0.22617351316037401</c:v>
                </c:pt>
                <c:pt idx="4930">
                  <c:v>0.22178762374531699</c:v>
                </c:pt>
                <c:pt idx="4931">
                  <c:v>0.21724996557242299</c:v>
                </c:pt>
                <c:pt idx="4932">
                  <c:v>0.21256364375068501</c:v>
                </c:pt>
                <c:pt idx="4933">
                  <c:v>0.20773186511928099</c:v>
                </c:pt>
                <c:pt idx="4934">
                  <c:v>0.20275793605315301</c:v>
                </c:pt>
                <c:pt idx="4935">
                  <c:v>0.197645260200453</c:v>
                </c:pt>
                <c:pt idx="4936">
                  <c:v>0.19239733615343799</c:v>
                </c:pt>
                <c:pt idx="4937">
                  <c:v>0.187017755054395</c:v>
                </c:pt>
                <c:pt idx="4938">
                  <c:v>0.181510198138223</c:v>
                </c:pt>
                <c:pt idx="4939">
                  <c:v>0.17587843421337801</c:v>
                </c:pt>
                <c:pt idx="4940">
                  <c:v>0.170126317082886</c:v>
                </c:pt>
                <c:pt idx="4941">
                  <c:v>0.16425778290719301</c:v>
                </c:pt>
                <c:pt idx="4942">
                  <c:v>0.15827684751065699</c:v>
                </c:pt>
                <c:pt idx="4943">
                  <c:v>0.15218760363353401</c:v>
                </c:pt>
                <c:pt idx="4944">
                  <c:v>0.14599421813132199</c:v>
                </c:pt>
                <c:pt idx="4945">
                  <c:v>0.13970092912339199</c:v>
                </c:pt>
                <c:pt idx="4946">
                  <c:v>0.13331204309285399</c:v>
                </c:pt>
                <c:pt idx="4947">
                  <c:v>0.12683193193963699</c:v>
                </c:pt>
                <c:pt idx="4948">
                  <c:v>0.120265029988812</c:v>
                </c:pt>
                <c:pt idx="4949">
                  <c:v>0.113615830956193</c:v>
                </c:pt>
                <c:pt idx="4950">
                  <c:v>0.106888884873294</c:v>
                </c:pt>
                <c:pt idx="4951">
                  <c:v>0.100088794973758</c:v>
                </c:pt>
                <c:pt idx="4952">
                  <c:v>9.3220214543370594E-2</c:v>
                </c:pt>
                <c:pt idx="4953">
                  <c:v>8.6287843735831302E-2</c:v>
                </c:pt>
                <c:pt idx="4954">
                  <c:v>7.9296426356445807E-2</c:v>
                </c:pt>
                <c:pt idx="4955">
                  <c:v>7.2250746615952294E-2</c:v>
                </c:pt>
                <c:pt idx="4956">
                  <c:v>6.5155625856697597E-2</c:v>
                </c:pt>
                <c:pt idx="4957">
                  <c:v>5.8015919253403103E-2</c:v>
                </c:pt>
                <c:pt idx="4958">
                  <c:v>5.0836512490780097E-2</c:v>
                </c:pt>
                <c:pt idx="4959">
                  <c:v>4.3622318420267002E-2</c:v>
                </c:pt>
                <c:pt idx="4960">
                  <c:v>3.6378273698176797E-2</c:v>
                </c:pt>
                <c:pt idx="4961">
                  <c:v>2.9109335407554001E-2</c:v>
                </c:pt>
                <c:pt idx="4962">
                  <c:v>2.1820477666054602E-2</c:v>
                </c:pt>
                <c:pt idx="4963">
                  <c:v>1.4516688222168801E-2</c:v>
                </c:pt>
                <c:pt idx="4964">
                  <c:v>7.20296504211614E-3</c:v>
                </c:pt>
                <c:pt idx="4965">
                  <c:v>-1.15687110251193E-4</c:v>
                </c:pt>
                <c:pt idx="4966">
                  <c:v>-7.4342600981966199E-3</c:v>
                </c:pt>
                <c:pt idx="4967">
                  <c:v>-1.4747745839155601E-2</c:v>
                </c:pt>
                <c:pt idx="4968">
                  <c:v>-2.2051139731754901E-2</c:v>
                </c:pt>
                <c:pt idx="4969">
                  <c:v>-2.9339444080449899E-2</c:v>
                </c:pt>
                <c:pt idx="4970">
                  <c:v>-3.66076715154358E-2</c:v>
                </c:pt>
                <c:pt idx="4971">
                  <c:v>-4.3850848405493498E-2</c:v>
                </c:pt>
                <c:pt idx="4972">
                  <c:v>-5.1064018261433697E-2</c:v>
                </c:pt>
                <c:pt idx="4973">
                  <c:v>-5.8242245127811502E-2</c:v>
                </c:pt>
                <c:pt idx="4974">
                  <c:v>-6.5380616960588403E-2</c:v>
                </c:pt>
                <c:pt idx="4975">
                  <c:v>-7.2474248988433701E-2</c:v>
                </c:pt>
                <c:pt idx="4976">
                  <c:v>-7.9518287055361306E-2</c:v>
                </c:pt>
                <c:pt idx="4977">
                  <c:v>-8.6507910942417998E-2</c:v>
                </c:pt>
                <c:pt idx="4978">
                  <c:v>-9.3438337666147994E-2</c:v>
                </c:pt>
                <c:pt idx="4979">
                  <c:v>-0.100304824751578</c:v>
                </c:pt>
                <c:pt idx="4980">
                  <c:v>-0.107102673477479</c:v>
                </c:pt>
                <c:pt idx="4981">
                  <c:v>-0.113827232091696</c:v>
                </c:pt>
                <c:pt idx="4982">
                  <c:v>-0.12047389899432601</c:v>
                </c:pt>
                <c:pt idx="4983">
                  <c:v>-0.127038125886583</c:v>
                </c:pt>
                <c:pt idx="4984">
                  <c:v>-0.13351542088319199</c:v>
                </c:pt>
                <c:pt idx="4985">
                  <c:v>-0.13990135158617101</c:v>
                </c:pt>
                <c:pt idx="4986">
                  <c:v>-0.14619154811791299</c:v>
                </c:pt>
                <c:pt idx="4987">
                  <c:v>-0.15238170611148499</c:v>
                </c:pt>
                <c:pt idx="4988">
                  <c:v>-0.15846758965609101</c:v>
                </c:pt>
                <c:pt idx="4989">
                  <c:v>-0.164445034195701</c:v>
                </c:pt>
                <c:pt idx="4990">
                  <c:v>-0.170309949378845</c:v>
                </c:pt>
                <c:pt idx="4991">
                  <c:v>-0.17605832185763201</c:v>
                </c:pt>
                <c:pt idx="4992">
                  <c:v>-0.181686218034073</c:v>
                </c:pt>
                <c:pt idx="4993">
                  <c:v>-0.18718978675183401</c:v>
                </c:pt>
                <c:pt idx="4994">
                  <c:v>-0.192565261931574</c:v>
                </c:pt>
                <c:pt idx="4995">
                  <c:v>-0.19780896514806301</c:v>
                </c:pt>
                <c:pt idx="4996">
                  <c:v>-0.20291730814732201</c:v>
                </c:pt>
                <c:pt idx="4997">
                  <c:v>-0.20788679530205301</c:v>
                </c:pt>
                <c:pt idx="4998">
                  <c:v>-0.21271402600369299</c:v>
                </c:pt>
                <c:pt idx="4999">
                  <c:v>-0.217395696989441</c:v>
                </c:pt>
                <c:pt idx="5000">
                  <c:v>-0.221928604602672</c:v>
                </c:pt>
                <c:pt idx="5001">
                  <c:v>-0.22630964698519301</c:v>
                </c:pt>
                <c:pt idx="5002">
                  <c:v>-0.23053582619983601</c:v>
                </c:pt>
                <c:pt idx="5003">
                  <c:v>-0.23460425028194301</c:v>
                </c:pt>
                <c:pt idx="5004">
                  <c:v>-0.23851213521832501</c:v>
                </c:pt>
                <c:pt idx="5005">
                  <c:v>-0.242256806852363</c:v>
                </c:pt>
                <c:pt idx="5006">
                  <c:v>-0.245835702713918</c:v>
                </c:pt>
                <c:pt idx="5007">
                  <c:v>-0.24924637377283401</c:v>
                </c:pt>
                <c:pt idx="5008">
                  <c:v>-0.25248648611479502</c:v>
                </c:pt>
                <c:pt idx="5009">
                  <c:v>-0.25555382253842002</c:v>
                </c:pt>
                <c:pt idx="5010">
                  <c:v>-0.25844628407249198</c:v>
                </c:pt>
                <c:pt idx="5011">
                  <c:v>-0.26116189141227503</c:v>
                </c:pt>
                <c:pt idx="5012">
                  <c:v>-0.26369878627394699</c:v>
                </c:pt>
                <c:pt idx="5013">
                  <c:v>-0.26605523266622499</c:v>
                </c:pt>
                <c:pt idx="5014">
                  <c:v>-0.26822961807829299</c:v>
                </c:pt>
                <c:pt idx="5015">
                  <c:v>-0.27022045458324401</c:v>
                </c:pt>
                <c:pt idx="5016">
                  <c:v>-0.27202637985626399</c:v>
                </c:pt>
                <c:pt idx="5017">
                  <c:v>-0.27364615810686599</c:v>
                </c:pt>
                <c:pt idx="5018">
                  <c:v>-0.27507868092454002</c:v>
                </c:pt>
                <c:pt idx="5019">
                  <c:v>-0.27632296803723699</c:v>
                </c:pt>
                <c:pt idx="5020">
                  <c:v>-0.27737816798216403</c:v>
                </c:pt>
                <c:pt idx="5021">
                  <c:v>-0.27824355868843997</c:v>
                </c:pt>
                <c:pt idx="5022">
                  <c:v>-0.27891854797120602</c:v>
                </c:pt>
                <c:pt idx="5023">
                  <c:v>-0.27940267393685803</c:v>
                </c:pt>
                <c:pt idx="5024">
                  <c:v>-0.27969560529911702</c:v>
                </c:pt>
                <c:pt idx="5025">
                  <c:v>-0.27979714160573099</c:v>
                </c:pt>
                <c:pt idx="5026">
                  <c:v>-0.27970721337563798</c:v>
                </c:pt>
                <c:pt idx="5027">
                  <c:v>-0.27942588214651998</c:v>
                </c:pt>
                <c:pt idx="5028">
                  <c:v>-0.27895334043268499</c:v>
                </c:pt>
                <c:pt idx="5029">
                  <c:v>-0.27828991159333499</c:v>
                </c:pt>
                <c:pt idx="5030">
                  <c:v>-0.27743604961128898</c:v>
                </c:pt>
                <c:pt idx="5031">
                  <c:v>-0.276392338782328</c:v>
                </c:pt>
                <c:pt idx="5032">
                  <c:v>-0.275159493315356</c:v>
                </c:pt>
                <c:pt idx="5033">
                  <c:v>-0.27373835684367398</c:v>
                </c:pt>
                <c:pt idx="5034">
                  <c:v>-0.27212990184768299</c:v>
                </c:pt>
                <c:pt idx="5035">
                  <c:v>-0.27033522898941498</c:v>
                </c:pt>
                <c:pt idx="5036">
                  <c:v>-0.26835556635935498</c:v>
                </c:pt>
                <c:pt idx="5037">
                  <c:v>-0.26619226863605999</c:v>
                </c:pt>
                <c:pt idx="5038">
                  <c:v>-0.263846816159159</c:v>
                </c:pt>
                <c:pt idx="5039">
                  <c:v>-0.26132081391635498</c:v>
                </c:pt>
                <c:pt idx="5040">
                  <c:v>-0.258615990445139</c:v>
                </c:pt>
                <c:pt idx="5041">
                  <c:v>-0.255734196649956</c:v>
                </c:pt>
                <c:pt idx="5042">
                  <c:v>-0.25267740453563098</c:v>
                </c:pt>
                <c:pt idx="5043">
                  <c:v>-0.24944770585793799</c:v>
                </c:pt>
                <c:pt idx="5044">
                  <c:v>-0.246047310692209</c:v>
                </c:pt>
                <c:pt idx="5045">
                  <c:v>-0.242478545920991</c:v>
                </c:pt>
                <c:pt idx="5046">
                  <c:v>-0.23874385364175901</c:v>
                </c:pt>
                <c:pt idx="5047">
                  <c:v>-0.23484578949580101</c:v>
                </c:pt>
                <c:pt idx="5048">
                  <c:v>-0.23078702091939399</c:v>
                </c:pt>
                <c:pt idx="5049">
                  <c:v>-0.22657032531848401</c:v>
                </c:pt>
                <c:pt idx="5050">
                  <c:v>-0.22219858816811699</c:v>
                </c:pt>
                <c:pt idx="5051">
                  <c:v>-0.21767480103791001</c:v>
                </c:pt>
                <c:pt idx="5052">
                  <c:v>-0.21300205954493101</c:v>
                </c:pt>
                <c:pt idx="5053">
                  <c:v>-0.20818356123537499</c:v>
                </c:pt>
                <c:pt idx="5054">
                  <c:v>-0.20322260339648601</c:v>
                </c:pt>
                <c:pt idx="5055">
                  <c:v>-0.19812258080023701</c:v>
                </c:pt>
                <c:pt idx="5056">
                  <c:v>-0.192886983380291</c:v>
                </c:pt>
                <c:pt idx="5057">
                  <c:v>-0.18751939384385199</c:v>
                </c:pt>
                <c:pt idx="5058">
                  <c:v>-0.18202348522002201</c:v>
                </c:pt>
                <c:pt idx="5059">
                  <c:v>-0.17640301834635599</c:v>
                </c:pt>
                <c:pt idx="5060">
                  <c:v>-0.17066183929533399</c:v>
                </c:pt>
                <c:pt idx="5061">
                  <c:v>-0.16480387674249999</c:v>
                </c:pt>
                <c:pt idx="5062">
                  <c:v>-0.15883313927807499</c:v>
                </c:pt>
                <c:pt idx="5063">
                  <c:v>-0.15275371266389301</c:v>
                </c:pt>
                <c:pt idx="5064">
                  <c:v>-0.14656975703752301</c:v>
                </c:pt>
                <c:pt idx="5065">
                  <c:v>-0.14028550406549301</c:v>
                </c:pt>
                <c:pt idx="5066">
                  <c:v>-0.133905254047574</c:v>
                </c:pt>
                <c:pt idx="5067">
                  <c:v>-0.12743337297409199</c:v>
                </c:pt>
                <c:pt idx="5068">
                  <c:v>-0.120874289538294</c:v>
                </c:pt>
                <c:pt idx="5069">
                  <c:v>-0.114232492105801</c:v>
                </c:pt>
                <c:pt idx="5070">
                  <c:v>-0.10751252564322999</c:v>
                </c:pt>
                <c:pt idx="5071">
                  <c:v>-0.10071898860808599</c:v>
                </c:pt>
                <c:pt idx="5072">
                  <c:v>-9.3856529802045702E-2</c:v>
                </c:pt>
                <c:pt idx="5073">
                  <c:v>-8.6929845189793298E-2</c:v>
                </c:pt>
                <c:pt idx="5074">
                  <c:v>-7.9943674685584803E-2</c:v>
                </c:pt>
                <c:pt idx="5075">
                  <c:v>-7.2902798909734098E-2</c:v>
                </c:pt>
                <c:pt idx="5076">
                  <c:v>-6.5812035917246103E-2</c:v>
                </c:pt>
                <c:pt idx="5077">
                  <c:v>-5.8676237900832401E-2</c:v>
                </c:pt>
                <c:pt idx="5078">
                  <c:v>-5.1500287870567402E-2</c:v>
                </c:pt>
                <c:pt idx="5079">
                  <c:v>-4.4289096312455603E-2</c:v>
                </c:pt>
                <c:pt idx="5080">
                  <c:v>-3.7047597828197498E-2</c:v>
                </c:pt>
                <c:pt idx="5081">
                  <c:v>-2.9780747758453099E-2</c:v>
                </c:pt>
                <c:pt idx="5082">
                  <c:v>-2.2493518791913698E-2</c:v>
                </c:pt>
                <c:pt idx="5083">
                  <c:v>-1.51908975625025E-2</c:v>
                </c:pt>
                <c:pt idx="5084">
                  <c:v>-7.8778812370325704E-3</c:v>
                </c:pt>
                <c:pt idx="5085">
                  <c:v>-5.5947409565717198E-4</c:v>
                </c:pt>
                <c:pt idx="5086">
                  <c:v>6.7593158925475698E-3</c:v>
                </c:pt>
                <c:pt idx="5087">
                  <c:v>1.40734804965243E-2</c:v>
                </c:pt>
                <c:pt idx="5088">
                  <c:v>2.13780146503556E-2</c:v>
                </c:pt>
                <c:pt idx="5089">
                  <c:v>2.8667919878218401E-2</c:v>
                </c:pt>
                <c:pt idx="5090">
                  <c:v>3.5938207714830202E-2</c:v>
                </c:pt>
                <c:pt idx="5091">
                  <c:v>4.3183903119043701E-2</c:v>
                </c:pt>
                <c:pt idx="5092">
                  <c:v>5.0400047878256499E-2</c:v>
                </c:pt>
                <c:pt idx="5093">
                  <c:v>5.7581704001303802E-2</c:v>
                </c:pt>
                <c:pt idx="5094">
                  <c:v>6.4723957097515203E-2</c:v>
                </c:pt>
                <c:pt idx="5095">
                  <c:v>7.1821919739619905E-2</c:v>
                </c:pt>
                <c:pt idx="5096">
                  <c:v>7.8870734808202794E-2</c:v>
                </c:pt>
                <c:pt idx="5097">
                  <c:v>8.5865578815419605E-2</c:v>
                </c:pt>
                <c:pt idx="5098">
                  <c:v>9.2801665205698103E-2</c:v>
                </c:pt>
                <c:pt idx="5099">
                  <c:v>9.9674247631167903E-2</c:v>
                </c:pt>
                <c:pt idx="5100">
                  <c:v>0.106478623199574</c:v>
                </c:pt>
                <c:pt idx="5101">
                  <c:v>0.113210135692458</c:v>
                </c:pt>
                <c:pt idx="5102">
                  <c:v>0.11986417875139201</c:v>
                </c:pt>
                <c:pt idx="5103">
                  <c:v>0.126436199030106</c:v>
                </c:pt>
                <c:pt idx="5104">
                  <c:v>0.13292169931032699</c:v>
                </c:pt>
                <c:pt idx="5105">
                  <c:v>0.13931624157921699</c:v>
                </c:pt>
                <c:pt idx="5106">
                  <c:v>0.14561545006629401</c:v>
                </c:pt>
                <c:pt idx="5107">
                  <c:v>0.151815014237764</c:v>
                </c:pt>
                <c:pt idx="5108">
                  <c:v>0.157910691746207</c:v>
                </c:pt>
                <c:pt idx="5109">
                  <c:v>0.163898311333605</c:v>
                </c:pt>
                <c:pt idx="5110">
                  <c:v>0.16977377568572699</c:v>
                </c:pt>
                <c:pt idx="5111">
                  <c:v>0.17553306423591</c:v>
                </c:pt>
                <c:pt idx="5112">
                  <c:v>0.18117223591632201</c:v>
                </c:pt>
                <c:pt idx="5113">
                  <c:v>0.186687431854829</c:v>
                </c:pt>
                <c:pt idx="5114">
                  <c:v>0.19207487801560799</c:v>
                </c:pt>
                <c:pt idx="5115">
                  <c:v>0.19733088778171601</c:v>
                </c:pt>
                <c:pt idx="5116">
                  <c:v>0.20245186447782801</c:v>
                </c:pt>
                <c:pt idx="5117">
                  <c:v>0.20743430383143899</c:v>
                </c:pt>
                <c:pt idx="5118">
                  <c:v>0.212274796370827</c:v>
                </c:pt>
                <c:pt idx="5119">
                  <c:v>0.216970029758143</c:v>
                </c:pt>
                <c:pt idx="5120">
                  <c:v>0.22151679105604399</c:v>
                </c:pt>
                <c:pt idx="5121">
                  <c:v>0.22591196892629301</c:v>
                </c:pt>
                <c:pt idx="5122">
                  <c:v>0.230152555758839</c:v>
                </c:pt>
                <c:pt idx="5123">
                  <c:v>0.234235649729925</c:v>
                </c:pt>
                <c:pt idx="5124">
                  <c:v>0.23815845678779199</c:v>
                </c:pt>
                <c:pt idx="5125">
                  <c:v>0.241918292564645</c:v>
                </c:pt>
                <c:pt idx="5126">
                  <c:v>0.24551258421356101</c:v>
                </c:pt>
                <c:pt idx="5127">
                  <c:v>0.24893887216907901</c:v>
                </c:pt>
                <c:pt idx="5128">
                  <c:v>0.25219481183027798</c:v>
                </c:pt>
                <c:pt idx="5129">
                  <c:v>0.25527817516517998</c:v>
                </c:pt>
                <c:pt idx="5130">
                  <c:v>0.25818685223538901</c:v>
                </c:pt>
                <c:pt idx="5131">
                  <c:v>0.26091885263991299</c:v>
                </c:pt>
                <c:pt idx="5132">
                  <c:v>0.26347230687719703</c:v>
                </c:pt>
                <c:pt idx="5133">
                  <c:v>0.26584546762441402</c:v>
                </c:pt>
                <c:pt idx="5134">
                  <c:v>0.26803671093315401</c:v>
                </c:pt>
                <c:pt idx="5135">
                  <c:v>0.27004453734069001</c:v>
                </c:pt>
                <c:pt idx="5136">
                  <c:v>0.27186757289605701</c:v>
                </c:pt>
                <c:pt idx="5137">
                  <c:v>0.27350457010024198</c:v>
                </c:pt>
                <c:pt idx="5138">
                  <c:v>0.274954408759845</c:v>
                </c:pt>
                <c:pt idx="5139">
                  <c:v>0.27621609675362502</c:v>
                </c:pt>
                <c:pt idx="5140">
                  <c:v>0.27728877071140701</c:v>
                </c:pt>
                <c:pt idx="5141">
                  <c:v>0.278171696604883</c:v>
                </c:pt>
                <c:pt idx="5142">
                  <c:v>0.27886427024990701</c:v>
                </c:pt>
                <c:pt idx="5143">
                  <c:v>0.27936601771993602</c:v>
                </c:pt>
                <c:pt idx="5144">
                  <c:v>0.27967659567033698</c:v>
                </c:pt>
                <c:pt idx="5145">
                  <c:v>0.279795791573337</c:v>
                </c:pt>
                <c:pt idx="5146">
                  <c:v>0.279723523863456</c:v>
                </c:pt>
                <c:pt idx="5147">
                  <c:v>0.27945984199331902</c:v>
                </c:pt>
                <c:pt idx="5148">
                  <c:v>0.279004926399821</c:v>
                </c:pt>
                <c:pt idx="5149">
                  <c:v>0.27835908838064999</c:v>
                </c:pt>
                <c:pt idx="5150">
                  <c:v>0.27752276988126801</c:v>
                </c:pt>
                <c:pt idx="5151">
                  <c:v>0.27649654319249001</c:v>
                </c:pt>
                <c:pt idx="5152">
                  <c:v>0.27528111055886501</c:v>
                </c:pt>
                <c:pt idx="5153">
                  <c:v>0.27387730369813201</c:v>
                </c:pt>
                <c:pt idx="5154">
                  <c:v>0.27228608323207698</c:v>
                </c:pt>
                <c:pt idx="5155">
                  <c:v>0.27050853802918601</c:v>
                </c:pt>
                <c:pt idx="5156">
                  <c:v>0.26854588445952798</c:v>
                </c:pt>
                <c:pt idx="5157">
                  <c:v>0.26639946556240002</c:v>
                </c:pt>
                <c:pt idx="5158">
                  <c:v>0.26407075012728798</c:v>
                </c:pt>
                <c:pt idx="5159">
                  <c:v>0.26156133168877699</c:v>
                </c:pt>
                <c:pt idx="5160">
                  <c:v>0.25887292743609902</c:v>
                </c:pt>
                <c:pt idx="5161">
                  <c:v>0.25600737703806398</c:v>
                </c:pt>
                <c:pt idx="5162">
                  <c:v>0.25296664138418101</c:v>
                </c:pt>
                <c:pt idx="5163">
                  <c:v>0.24975280124282301</c:v>
                </c:pt>
                <c:pt idx="5164">
                  <c:v>0.24636805583736399</c:v>
                </c:pt>
                <c:pt idx="5165">
                  <c:v>0.24281472134125401</c:v>
                </c:pt>
                <c:pt idx="5166">
                  <c:v>0.23909522929306801</c:v>
                </c:pt>
                <c:pt idx="5167">
                  <c:v>0.23521212493261001</c:v>
                </c:pt>
                <c:pt idx="5168">
                  <c:v>0.23116806545921201</c:v>
                </c:pt>
                <c:pt idx="5169">
                  <c:v>0.22696581821341399</c:v>
                </c:pt>
                <c:pt idx="5170">
                  <c:v>0.222608258783285</c:v>
                </c:pt>
                <c:pt idx="5171">
                  <c:v>0.21809836903666299</c:v>
                </c:pt>
                <c:pt idx="5172">
                  <c:v>0.21343923508066701</c:v>
                </c:pt>
                <c:pt idx="5173">
                  <c:v>0.20863404514988501</c:v>
                </c:pt>
                <c:pt idx="5174">
                  <c:v>0.20368608742467101</c:v>
                </c:pt>
                <c:pt idx="5175">
                  <c:v>0.198598747781048</c:v>
                </c:pt>
                <c:pt idx="5176">
                  <c:v>0.193375507473765</c:v>
                </c:pt>
                <c:pt idx="5177">
                  <c:v>0.18801994075408199</c:v>
                </c:pt>
                <c:pt idx="5178">
                  <c:v>0.182535712423915</c:v>
                </c:pt>
                <c:pt idx="5179">
                  <c:v>0.176926575328021</c:v>
                </c:pt>
                <c:pt idx="5180">
                  <c:v>0.17119636778594099</c:v>
                </c:pt>
                <c:pt idx="5181">
                  <c:v>0.165349010965438</c:v>
                </c:pt>
                <c:pt idx="5182">
                  <c:v>0.15938850619925701</c:v>
                </c:pt>
                <c:pt idx="5183">
                  <c:v>0.15331893224702101</c:v>
                </c:pt>
                <c:pt idx="5184">
                  <c:v>0.14714444250414199</c:v>
                </c:pt>
                <c:pt idx="5185">
                  <c:v>0.140869262159668</c:v>
                </c:pt>
                <c:pt idx="5186">
                  <c:v>0.13449768530499201</c:v>
                </c:pt>
                <c:pt idx="5187">
                  <c:v>0.128034071995414</c:v>
                </c:pt>
                <c:pt idx="5188">
                  <c:v>0.12148284526656999</c:v>
                </c:pt>
                <c:pt idx="5189">
                  <c:v>0.114848488107753</c:v>
                </c:pt>
                <c:pt idx="5190">
                  <c:v>0.10813554039422001</c:v>
                </c:pt>
                <c:pt idx="5191">
                  <c:v>0.101348595780561</c:v>
                </c:pt>
                <c:pt idx="5192">
                  <c:v>9.4492298557272897E-2</c:v>
                </c:pt>
                <c:pt idx="5193">
                  <c:v>8.7571340472685097E-2</c:v>
                </c:pt>
                <c:pt idx="5194">
                  <c:v>8.0590457522403194E-2</c:v>
                </c:pt>
                <c:pt idx="5195">
                  <c:v>7.3554426708480294E-2</c:v>
                </c:pt>
                <c:pt idx="5196">
                  <c:v>6.6468062770524805E-2</c:v>
                </c:pt>
                <c:pt idx="5197">
                  <c:v>5.9336214890985603E-2</c:v>
                </c:pt>
                <c:pt idx="5198">
                  <c:v>5.2163763376867497E-2</c:v>
                </c:pt>
                <c:pt idx="5199">
                  <c:v>4.4955616320148599E-2</c:v>
                </c:pt>
                <c:pt idx="5200">
                  <c:v>3.7716706239184099E-2</c:v>
                </c:pt>
                <c:pt idx="5201">
                  <c:v>3.0451986703395599E-2</c:v>
                </c:pt>
                <c:pt idx="5202">
                  <c:v>2.3166428943555001E-2</c:v>
                </c:pt>
                <c:pt idx="5203">
                  <c:v>1.5865018449982501E-2</c:v>
                </c:pt>
                <c:pt idx="5204">
                  <c:v>8.5527515609875194E-3</c:v>
                </c:pt>
                <c:pt idx="5205">
                  <c:v>1.2346320438856801E-3</c:v>
                </c:pt>
                <c:pt idx="5206">
                  <c:v>-6.0843323290675402E-3</c:v>
                </c:pt>
                <c:pt idx="5207">
                  <c:v>-1.3399133207483699E-2</c:v>
                </c:pt>
                <c:pt idx="5208">
                  <c:v>-2.0704765090044201E-2</c:v>
                </c:pt>
                <c:pt idx="5209">
                  <c:v>-2.79962287497529E-2</c:v>
                </c:pt>
                <c:pt idx="5210">
                  <c:v>-3.5268534654895801E-2</c:v>
                </c:pt>
                <c:pt idx="5211">
                  <c:v>-4.2516706383366201E-2</c:v>
                </c:pt>
                <c:pt idx="5212">
                  <c:v>-4.9735784028018398E-2</c:v>
                </c:pt>
                <c:pt idx="5213">
                  <c:v>-5.6920827590721298E-2</c:v>
                </c:pt>
                <c:pt idx="5214">
                  <c:v>-6.4066920362786897E-2</c:v>
                </c:pt>
                <c:pt idx="5215">
                  <c:v>-7.1169172289463595E-2</c:v>
                </c:pt>
                <c:pt idx="5216">
                  <c:v>-7.8222723316188403E-2</c:v>
                </c:pt>
                <c:pt idx="5217">
                  <c:v>-8.5222746714312E-2</c:v>
                </c:pt>
                <c:pt idx="5218">
                  <c:v>-9.2164452384016896E-2</c:v>
                </c:pt>
                <c:pt idx="5219">
                  <c:v>-9.9043090132172801E-2</c:v>
                </c:pt>
                <c:pt idx="5220">
                  <c:v>-0.10585395292288199</c:v>
                </c:pt>
                <c:pt idx="5221">
                  <c:v>-0.112592380098493</c:v>
                </c:pt>
                <c:pt idx="5222">
                  <c:v>-0.119253760568879</c:v>
                </c:pt>
                <c:pt idx="5223">
                  <c:v>-0.125833535966795</c:v>
                </c:pt>
                <c:pt idx="5224">
                  <c:v>-0.13232720376715701</c:v>
                </c:pt>
                <c:pt idx="5225">
                  <c:v>-0.138730320368113</c:v>
                </c:pt>
                <c:pt idx="5226">
                  <c:v>-0.14503850413178601</c:v>
                </c:pt>
                <c:pt idx="5227">
                  <c:v>-0.151247438382621</c:v>
                </c:pt>
                <c:pt idx="5228">
                  <c:v>-0.15735287436127199</c:v>
                </c:pt>
                <c:pt idx="5229">
                  <c:v>-0.163350634132025</c:v>
                </c:pt>
                <c:pt idx="5230">
                  <c:v>-0.16923661344174401</c:v>
                </c:pt>
                <c:pt idx="5231">
                  <c:v>-0.17500678452840501</c:v>
                </c:pt>
                <c:pt idx="5232">
                  <c:v>-0.18065719887728099</c:v>
                </c:pt>
                <c:pt idx="5233">
                  <c:v>-0.186183989922905</c:v>
                </c:pt>
                <c:pt idx="5234">
                  <c:v>-0.19158337569495201</c:v>
                </c:pt>
                <c:pt idx="5235">
                  <c:v>-0.19685166140622801</c:v>
                </c:pt>
                <c:pt idx="5236">
                  <c:v>-0.20198524198100901</c:v>
                </c:pt>
                <c:pt idx="5237">
                  <c:v>-0.206980604521984</c:v>
                </c:pt>
                <c:pt idx="5238">
                  <c:v>-0.211834330714123</c:v>
                </c:pt>
                <c:pt idx="5239">
                  <c:v>-0.216543099163821</c:v>
                </c:pt>
                <c:pt idx="5240">
                  <c:v>-0.221103687671722</c:v>
                </c:pt>
                <c:pt idx="5241">
                  <c:v>-0.22551297543766</c:v>
                </c:pt>
                <c:pt idx="5242">
                  <c:v>-0.22976794519621699</c:v>
                </c:pt>
                <c:pt idx="5243">
                  <c:v>-0.23386568528143201</c:v>
                </c:pt>
                <c:pt idx="5244">
                  <c:v>-0.23780339161924399</c:v>
                </c:pt>
                <c:pt idx="5245">
                  <c:v>-0.24157836964631599</c:v>
                </c:pt>
                <c:pt idx="5246">
                  <c:v>-0.24518803615391699</c:v>
                </c:pt>
                <c:pt idx="5247">
                  <c:v>-0.24862992105560699</c:v>
                </c:pt>
                <c:pt idx="5248">
                  <c:v>-0.25190166907750999</c:v>
                </c:pt>
                <c:pt idx="5249">
                  <c:v>-0.255001041370024</c:v>
                </c:pt>
                <c:pt idx="5250">
                  <c:v>-0.25792591703985801</c:v>
                </c:pt>
                <c:pt idx="5251">
                  <c:v>-0.26067429460135999</c:v>
                </c:pt>
                <c:pt idx="5252">
                  <c:v>-0.26324429334612098</c:v>
                </c:pt>
                <c:pt idx="5253">
                  <c:v>-0.26563415462994699</c:v>
                </c:pt>
                <c:pt idx="5254">
                  <c:v>-0.26784224307628901</c:v>
                </c:pt>
                <c:pt idx="5255">
                  <c:v>-0.26986704769533199</c:v>
                </c:pt>
                <c:pt idx="5256">
                  <c:v>-0.27170718291795898</c:v>
                </c:pt>
                <c:pt idx="5257">
                  <c:v>-0.27336138954389499</c:v>
                </c:pt>
                <c:pt idx="5258">
                  <c:v>-0.274828535603372</c:v>
                </c:pt>
                <c:pt idx="5259">
                  <c:v>-0.27610761713173698</c:v>
                </c:pt>
                <c:pt idx="5260">
                  <c:v>-0.27719775885645798</c:v>
                </c:pt>
                <c:pt idx="5261">
                  <c:v>-0.27809821479607499</c:v>
                </c:pt>
                <c:pt idx="5262">
                  <c:v>-0.278808368770671</c:v>
                </c:pt>
                <c:pt idx="5263">
                  <c:v>-0.27932773482352602</c:v>
                </c:pt>
                <c:pt idx="5264">
                  <c:v>-0.27965595755365003</c:v>
                </c:pt>
                <c:pt idx="5265">
                  <c:v>-0.27979281235898801</c:v>
                </c:pt>
                <c:pt idx="5266">
                  <c:v>-0.27973820559011398</c:v>
                </c:pt>
                <c:pt idx="5267">
                  <c:v>-0.27949217461431403</c:v>
                </c:pt>
                <c:pt idx="5268">
                  <c:v>-0.27905488779001397</c:v>
                </c:pt>
                <c:pt idx="5269">
                  <c:v>-0.27842664435157799</c:v>
                </c:pt>
                <c:pt idx="5270">
                  <c:v>-0.27760787420453598</c:v>
                </c:pt>
                <c:pt idx="5271">
                  <c:v>-0.27659913763140698</c:v>
                </c:pt>
                <c:pt idx="5272">
                  <c:v>-0.27540112490829299</c:v>
                </c:pt>
                <c:pt idx="5273">
                  <c:v>-0.27401465583252899</c:v>
                </c:pt>
                <c:pt idx="5274">
                  <c:v>-0.27244067916169701</c:v>
                </c:pt>
                <c:pt idx="5275">
                  <c:v>-0.27068027196438998</c:v>
                </c:pt>
                <c:pt idx="5276">
                  <c:v>-0.268734638883183</c:v>
                </c:pt>
                <c:pt idx="5277">
                  <c:v>-0.26660511131029002</c:v>
                </c:pt>
                <c:pt idx="5278">
                  <c:v>-0.26429314647650298</c:v>
                </c:pt>
                <c:pt idx="5279">
                  <c:v>-0.26180032645401002</c:v>
                </c:pt>
                <c:pt idx="5280">
                  <c:v>-0.25912835707378501</c:v>
                </c:pt>
                <c:pt idx="5281">
                  <c:v>-0.25627906675829298</c:v>
                </c:pt>
                <c:pt idx="5282">
                  <c:v>-0.25325440527030602</c:v>
                </c:pt>
                <c:pt idx="5283">
                  <c:v>-0.25005644237868302</c:v>
                </c:pt>
                <c:pt idx="5284">
                  <c:v>-0.24668736644203099</c:v>
                </c:pt>
                <c:pt idx="5285">
                  <c:v>-0.24314948291121999</c:v>
                </c:pt>
                <c:pt idx="5286">
                  <c:v>-0.239445212751766</c:v>
                </c:pt>
                <c:pt idx="5287">
                  <c:v>-0.23557709078716901</c:v>
                </c:pt>
                <c:pt idx="5288">
                  <c:v>-0.23154776396434101</c:v>
                </c:pt>
                <c:pt idx="5289">
                  <c:v>-0.22735998954230499</c:v>
                </c:pt>
                <c:pt idx="5290">
                  <c:v>-0.22301663320540999</c:v>
                </c:pt>
                <c:pt idx="5291">
                  <c:v>-0.21852066710234899</c:v>
                </c:pt>
                <c:pt idx="5292">
                  <c:v>-0.21387516781232499</c:v>
                </c:pt>
                <c:pt idx="5293">
                  <c:v>-0.20908331423975501</c:v>
                </c:pt>
                <c:pt idx="5294">
                  <c:v>-0.204148385438954</c:v>
                </c:pt>
                <c:pt idx="5295">
                  <c:v>-0.19907375837028299</c:v>
                </c:pt>
                <c:pt idx="5296">
                  <c:v>-0.193862905589304</c:v>
                </c:pt>
                <c:pt idx="5297">
                  <c:v>-0.18851939287052299</c:v>
                </c:pt>
                <c:pt idx="5298">
                  <c:v>-0.183046876767328</c:v>
                </c:pt>
                <c:pt idx="5299">
                  <c:v>-0.177449102109831</c:v>
                </c:pt>
                <c:pt idx="5300">
                  <c:v>-0.17172989944227901</c:v>
                </c:pt>
                <c:pt idx="5301">
                  <c:v>-0.16589318240182599</c:v>
                </c:pt>
                <c:pt idx="5302">
                  <c:v>-0.15994294504043899</c:v>
                </c:pt>
                <c:pt idx="5303">
                  <c:v>-0.15388325909178099</c:v>
                </c:pt>
                <c:pt idx="5304">
                  <c:v>-0.147718271184927</c:v>
                </c:pt>
                <c:pt idx="5305">
                  <c:v>-0.141452200006838</c:v>
                </c:pt>
                <c:pt idx="5306">
                  <c:v>-0.13508933341552701</c:v>
                </c:pt>
                <c:pt idx="5307">
                  <c:v>-0.12863402550588099</c:v>
                </c:pt>
                <c:pt idx="5308">
                  <c:v>-0.122090693630169</c:v>
                </c:pt>
                <c:pt idx="5309">
                  <c:v>-0.115463815375256</c:v>
                </c:pt>
                <c:pt idx="5310">
                  <c:v>-0.108757925498601</c:v>
                </c:pt>
                <c:pt idx="5311">
                  <c:v>-0.101977612825132</c:v>
                </c:pt>
                <c:pt idx="5312">
                  <c:v>-9.5127517107127205E-2</c:v>
                </c:pt>
                <c:pt idx="5313">
                  <c:v>-8.8212325849237702E-2</c:v>
                </c:pt>
                <c:pt idx="5314">
                  <c:v>-8.1236771100843902E-2</c:v>
                </c:pt>
                <c:pt idx="5315">
                  <c:v>-7.4205626217922496E-2</c:v>
                </c:pt>
                <c:pt idx="5316">
                  <c:v>-6.7123702596650694E-2</c:v>
                </c:pt>
                <c:pt idx="5317">
                  <c:v>-5.9995846380978997E-2</c:v>
                </c:pt>
                <c:pt idx="5318">
                  <c:v>-5.2826935146425898E-2</c:v>
                </c:pt>
                <c:pt idx="5319">
                  <c:v>-4.5621874562364197E-2</c:v>
                </c:pt>
                <c:pt idx="5320">
                  <c:v>-3.8385595035083098E-2</c:v>
                </c:pt>
                <c:pt idx="5321">
                  <c:v>-3.1123048333922401E-2</c:v>
                </c:pt>
                <c:pt idx="5322">
                  <c:v>-2.3839204202788299E-2</c:v>
                </c:pt>
                <c:pt idx="5323">
                  <c:v>-1.6539046959368899E-2</c:v>
                </c:pt>
                <c:pt idx="5324">
                  <c:v>-9.22757208437734E-3</c:v>
                </c:pt>
                <c:pt idx="5325">
                  <c:v>-1.9097828031559201E-3</c:v>
                </c:pt>
                <c:pt idx="5326">
                  <c:v>5.4093133380195202E-3</c:v>
                </c:pt>
                <c:pt idx="5327">
                  <c:v>1.2724707898591901E-2</c:v>
                </c:pt>
                <c:pt idx="5328">
                  <c:v>2.0031394970987201E-2</c:v>
                </c:pt>
                <c:pt idx="5329">
                  <c:v>2.7324374606145299E-2</c:v>
                </c:pt>
                <c:pt idx="5330">
                  <c:v>3.45986562349739E-2</c:v>
                </c:pt>
                <c:pt idx="5331">
                  <c:v>4.1849262083383E-2</c:v>
                </c:pt>
                <c:pt idx="5332">
                  <c:v>4.9071230578564301E-2</c:v>
                </c:pt>
                <c:pt idx="5333">
                  <c:v>5.6259619744184197E-2</c:v>
                </c:pt>
                <c:pt idx="5334">
                  <c:v>6.3409510582166706E-2</c:v>
                </c:pt>
                <c:pt idx="5335">
                  <c:v>7.0516010438752205E-2</c:v>
                </c:pt>
                <c:pt idx="5336">
                  <c:v>7.7574256352529306E-2</c:v>
                </c:pt>
                <c:pt idx="5337">
                  <c:v>8.4579418382148094E-2</c:v>
                </c:pt>
                <c:pt idx="5338">
                  <c:v>9.1526702911437705E-2</c:v>
                </c:pt>
                <c:pt idx="5339">
                  <c:v>9.8411355929667002E-2</c:v>
                </c:pt>
                <c:pt idx="5340">
                  <c:v>0.105228666284703</c:v>
                </c:pt>
                <c:pt idx="5341">
                  <c:v>0.111973968906841</c:v>
                </c:pt>
                <c:pt idx="5342">
                  <c:v>0.118642648001101</c:v>
                </c:pt>
                <c:pt idx="5343">
                  <c:v>0.125230140205807</c:v>
                </c:pt>
                <c:pt idx="5344">
                  <c:v>0.13173193771528399</c:v>
                </c:pt>
                <c:pt idx="5345">
                  <c:v>0.13814359136453599</c:v>
                </c:pt>
                <c:pt idx="5346">
                  <c:v>0.144460713673805</c:v>
                </c:pt>
                <c:pt idx="5347">
                  <c:v>0.150678981850909</c:v>
                </c:pt>
                <c:pt idx="5348">
                  <c:v>0.15679414074931999</c:v>
                </c:pt>
                <c:pt idx="5349">
                  <c:v>0.16280200577994999</c:v>
                </c:pt>
                <c:pt idx="5350">
                  <c:v>0.168698465774659</c:v>
                </c:pt>
                <c:pt idx="5351">
                  <c:v>0.174479485799512</c:v>
                </c:pt>
                <c:pt idx="5352">
                  <c:v>0.180141109915882</c:v>
                </c:pt>
                <c:pt idx="5353">
                  <c:v>0.18567946388748199</c:v>
                </c:pt>
                <c:pt idx="5354">
                  <c:v>0.19109075783150301</c:v>
                </c:pt>
                <c:pt idx="5355">
                  <c:v>0.19637128881201801</c:v>
                </c:pt>
                <c:pt idx="5356">
                  <c:v>0.20151744337389299</c:v>
                </c:pt>
                <c:pt idx="5357">
                  <c:v>0.206525700015467</c:v>
                </c:pt>
                <c:pt idx="5358">
                  <c:v>0.21139263159830499</c:v>
                </c:pt>
                <c:pt idx="5359">
                  <c:v>0.216114907692386</c:v>
                </c:pt>
                <c:pt idx="5360">
                  <c:v>0.220689296855103</c:v>
                </c:pt>
                <c:pt idx="5361">
                  <c:v>0.225112668842534</c:v>
                </c:pt>
                <c:pt idx="5362">
                  <c:v>0.22938199675146201</c:v>
                </c:pt>
                <c:pt idx="5363">
                  <c:v>0.23349435909067501</c:v>
                </c:pt>
                <c:pt idx="5364">
                  <c:v>0.237446941780139</c:v>
                </c:pt>
                <c:pt idx="5365">
                  <c:v>0.241237040076663</c:v>
                </c:pt>
                <c:pt idx="5366">
                  <c:v>0.24486206042475001</c:v>
                </c:pt>
                <c:pt idx="5367">
                  <c:v>0.248319522231364</c:v>
                </c:pt>
                <c:pt idx="5368">
                  <c:v>0.25160705956338802</c:v>
                </c:pt>
                <c:pt idx="5369">
                  <c:v>0.25472242276663198</c:v>
                </c:pt>
                <c:pt idx="5370">
                  <c:v>0.25766348000526301</c:v>
                </c:pt>
                <c:pt idx="5371">
                  <c:v>0.260428218720616</c:v>
                </c:pt>
                <c:pt idx="5372">
                  <c:v>0.26301474700838501</c:v>
                </c:pt>
                <c:pt idx="5373">
                  <c:v>0.26542129491324601</c:v>
                </c:pt>
                <c:pt idx="5374">
                  <c:v>0.26764621564003499</c:v>
                </c:pt>
                <c:pt idx="5375">
                  <c:v>0.26968798668064597</c:v>
                </c:pt>
                <c:pt idx="5376">
                  <c:v>0.27154521085588001</c:v>
                </c:pt>
                <c:pt idx="5377">
                  <c:v>0.27321661727153002</c:v>
                </c:pt>
                <c:pt idx="5378">
                  <c:v>0.27470106218805201</c:v>
                </c:pt>
                <c:pt idx="5379">
                  <c:v>0.27599752980322401</c:v>
                </c:pt>
                <c:pt idx="5380">
                  <c:v>0.27710513294725703</c:v>
                </c:pt>
                <c:pt idx="5381">
                  <c:v>0.27802311368988197</c:v>
                </c:pt>
                <c:pt idx="5382">
                  <c:v>0.27875084385899901</c:v>
                </c:pt>
                <c:pt idx="5383">
                  <c:v>0.27928782547053799</c:v>
                </c:pt>
                <c:pt idx="5384">
                  <c:v>0.27963369106922498</c:v>
                </c:pt>
                <c:pt idx="5385">
                  <c:v>0.27978820398003001</c:v>
                </c:pt>
                <c:pt idx="5386">
                  <c:v>0.279751258470125</c:v>
                </c:pt>
                <c:pt idx="5387">
                  <c:v>0.27952287982123902</c:v>
                </c:pt>
                <c:pt idx="5388">
                  <c:v>0.27910322431235102</c:v>
                </c:pt>
                <c:pt idx="5389">
                  <c:v>0.27849257911275599</c:v>
                </c:pt>
                <c:pt idx="5390">
                  <c:v>0.27769136208555201</c:v>
                </c:pt>
                <c:pt idx="5391">
                  <c:v>0.27670012150169498</c:v>
                </c:pt>
                <c:pt idx="5392">
                  <c:v>0.27551953566482601</c:v>
                </c:pt>
                <c:pt idx="5393">
                  <c:v>0.27415041244709898</c:v>
                </c:pt>
                <c:pt idx="5394">
                  <c:v>0.27259368873636702</c:v>
                </c:pt>
                <c:pt idx="5395">
                  <c:v>0.27085042979506302</c:v>
                </c:pt>
                <c:pt idx="5396">
                  <c:v>0.26892182853124802</c:v>
                </c:pt>
                <c:pt idx="5397">
                  <c:v>0.26680920468230401</c:v>
                </c:pt>
                <c:pt idx="5398">
                  <c:v>0.26451400391184499</c:v>
                </c:pt>
                <c:pt idx="5399">
                  <c:v>0.26203779682044698</c:v>
                </c:pt>
                <c:pt idx="5400">
                  <c:v>0.25938227787089402</c:v>
                </c:pt>
                <c:pt idx="5401">
                  <c:v>0.25654926422866098</c:v>
                </c:pt>
                <c:pt idx="5402">
                  <c:v>0.25354069451842798</c:v>
                </c:pt>
                <c:pt idx="5403">
                  <c:v>0.25035862749748899</c:v>
                </c:pt>
                <c:pt idx="5404">
                  <c:v>0.24700524064694401</c:v>
                </c:pt>
                <c:pt idx="5405">
                  <c:v>0.24348282868165699</c:v>
                </c:pt>
                <c:pt idx="5406">
                  <c:v>0.23979380197998701</c:v>
                </c:pt>
                <c:pt idx="5407">
                  <c:v>0.23594068493437201</c:v>
                </c:pt>
                <c:pt idx="5408">
                  <c:v>0.231926114223892</c:v>
                </c:pt>
                <c:pt idx="5409">
                  <c:v>0.22775283700999599</c:v>
                </c:pt>
                <c:pt idx="5410">
                  <c:v>0.22342370905662801</c:v>
                </c:pt>
                <c:pt idx="5411">
                  <c:v>0.21894169277603101</c:v>
                </c:pt>
                <c:pt idx="5412">
                  <c:v>0.214309855201577</c:v>
                </c:pt>
                <c:pt idx="5413">
                  <c:v>0.20953136588900201</c:v>
                </c:pt>
                <c:pt idx="5414">
                  <c:v>0.20460949474748799</c:v>
                </c:pt>
                <c:pt idx="5415">
                  <c:v>0.19954760980207201</c:v>
                </c:pt>
                <c:pt idx="5416">
                  <c:v>0.19434917488890999</c:v>
                </c:pt>
                <c:pt idx="5417">
                  <c:v>0.18901774728498699</c:v>
                </c:pt>
                <c:pt idx="5418">
                  <c:v>0.18355697527387899</c:v>
                </c:pt>
                <c:pt idx="5419">
                  <c:v>0.177970595649241</c:v>
                </c:pt>
                <c:pt idx="5420">
                  <c:v>0.17226243115772399</c:v>
                </c:pt>
                <c:pt idx="5421">
                  <c:v>0.16643638788308601</c:v>
                </c:pt>
                <c:pt idx="5422">
                  <c:v>0.16049645257326101</c:v>
                </c:pt>
                <c:pt idx="5423">
                  <c:v>0.154446689912239</c:v>
                </c:pt>
                <c:pt idx="5424">
                  <c:v>0.14829123973861399</c:v>
                </c:pt>
                <c:pt idx="5425">
                  <c:v>0.14203431421269999</c:v>
                </c:pt>
                <c:pt idx="5426">
                  <c:v>0.135680194934158</c:v>
                </c:pt>
                <c:pt idx="5427">
                  <c:v>0.12923323001211101</c:v>
                </c:pt>
                <c:pt idx="5428">
                  <c:v>0.122697831089741</c:v>
                </c:pt>
                <c:pt idx="5429">
                  <c:v>0.11607847032541101</c:v>
                </c:pt>
                <c:pt idx="5430">
                  <c:v>0.10937967733237799</c:v>
                </c:pt>
                <c:pt idx="5431">
                  <c:v>0.102606036079191</c:v>
                </c:pt>
                <c:pt idx="5432">
                  <c:v>9.5762181752887601E-2</c:v>
                </c:pt>
                <c:pt idx="5433">
                  <c:v>8.8852797587151394E-2</c:v>
                </c:pt>
                <c:pt idx="5434">
                  <c:v>8.1882611657582205E-2</c:v>
                </c:pt>
                <c:pt idx="5435">
                  <c:v>7.4856393646286601E-2</c:v>
                </c:pt>
                <c:pt idx="5436">
                  <c:v>6.7778951577995003E-2</c:v>
                </c:pt>
                <c:pt idx="5437">
                  <c:v>6.0655128529941302E-2</c:v>
                </c:pt>
                <c:pt idx="5438">
                  <c:v>5.3489799317756798E-2</c:v>
                </c:pt>
                <c:pt idx="5439">
                  <c:v>4.6287867159644898E-2</c:v>
                </c:pt>
                <c:pt idx="5440">
                  <c:v>3.9054260321119999E-2</c:v>
                </c:pt>
                <c:pt idx="5441">
                  <c:v>3.1793928742607197E-2</c:v>
                </c:pt>
                <c:pt idx="5442">
                  <c:v>2.4511840652209401E-2</c:v>
                </c:pt>
                <c:pt idx="5443">
                  <c:v>1.7212979165959999E-2</c:v>
                </c:pt>
                <c:pt idx="5444">
                  <c:v>9.9023388778885502E-3</c:v>
                </c:pt>
                <c:pt idx="5445">
                  <c:v>2.58492244223152E-3</c:v>
                </c:pt>
                <c:pt idx="5446">
                  <c:v>-4.7342628498726596E-3</c:v>
                </c:pt>
                <c:pt idx="5447">
                  <c:v>-1.2050208496861101E-2</c:v>
                </c:pt>
                <c:pt idx="5448">
                  <c:v>-1.9357908214052699E-2</c:v>
                </c:pt>
                <c:pt idx="5449">
                  <c:v>-2.6652361359436799E-2</c:v>
                </c:pt>
                <c:pt idx="5450">
                  <c:v>-3.3928576355601398E-2</c:v>
                </c:pt>
                <c:pt idx="5451">
                  <c:v>-4.1181574105457697E-2</c:v>
                </c:pt>
                <c:pt idx="5452">
                  <c:v>-4.8406391399425E-2</c:v>
                </c:pt>
                <c:pt idx="5453">
                  <c:v>-5.5598084311743103E-2</c:v>
                </c:pt>
                <c:pt idx="5454">
                  <c:v>-6.2751731583589695E-2</c:v>
                </c:pt>
                <c:pt idx="5455">
                  <c:v>-6.9862437990686296E-2</c:v>
                </c:pt>
                <c:pt idx="5456">
                  <c:v>-7.6925337693088694E-2</c:v>
                </c:pt>
                <c:pt idx="5457">
                  <c:v>-8.3935597564870304E-2</c:v>
                </c:pt>
                <c:pt idx="5458">
                  <c:v>-9.0888420501418501E-2</c:v>
                </c:pt>
                <c:pt idx="5459">
                  <c:v>-9.7779048702082802E-2</c:v>
                </c:pt>
                <c:pt idx="5460">
                  <c:v>-0.104602766925927</c:v>
                </c:pt>
                <c:pt idx="5461">
                  <c:v>-0.111354905718356</c:v>
                </c:pt>
                <c:pt idx="5462">
                  <c:v>-0.118030844606415</c:v>
                </c:pt>
                <c:pt idx="5463">
                  <c:v>-0.124626015260568</c:v>
                </c:pt>
                <c:pt idx="5464">
                  <c:v>-0.131135904620794</c:v>
                </c:pt>
                <c:pt idx="5465">
                  <c:v>-0.13755605798486301</c:v>
                </c:pt>
                <c:pt idx="5466">
                  <c:v>-0.14388208205668099</c:v>
                </c:pt>
                <c:pt idx="5467">
                  <c:v>-0.150109647952612</c:v>
                </c:pt>
                <c:pt idx="5468">
                  <c:v>-0.15623449416371801</c:v>
                </c:pt>
                <c:pt idx="5469">
                  <c:v>-0.16225242947190799</c:v>
                </c:pt>
                <c:pt idx="5470">
                  <c:v>-0.16815933581797199</c:v>
                </c:pt>
                <c:pt idx="5471">
                  <c:v>-0.17395117111956401</c:v>
                </c:pt>
                <c:pt idx="5472">
                  <c:v>-0.179623972037184</c:v>
                </c:pt>
                <c:pt idx="5473">
                  <c:v>-0.18517385668628999</c:v>
                </c:pt>
                <c:pt idx="5474">
                  <c:v>-0.19059702729365399</c:v>
                </c:pt>
                <c:pt idx="5475">
                  <c:v>-0.195889772796177</c:v>
                </c:pt>
                <c:pt idx="5476">
                  <c:v>-0.201048471380356</c:v>
                </c:pt>
                <c:pt idx="5477">
                  <c:v>-0.206069592960683</c:v>
                </c:pt>
                <c:pt idx="5478">
                  <c:v>-0.21094970159527801</c:v>
                </c:pt>
                <c:pt idx="5479">
                  <c:v>-0.215685457837091</c:v>
                </c:pt>
                <c:pt idx="5480">
                  <c:v>-0.22027362101908299</c:v>
                </c:pt>
                <c:pt idx="5481">
                  <c:v>-0.22471105147180301</c:v>
                </c:pt>
                <c:pt idx="5482">
                  <c:v>-0.228994712671856</c:v>
                </c:pt>
                <c:pt idx="5483">
                  <c:v>-0.233121673319795</c:v>
                </c:pt>
                <c:pt idx="5484">
                  <c:v>-0.237089109345995</c:v>
                </c:pt>
                <c:pt idx="5485">
                  <c:v>-0.24089430584316199</c:v>
                </c:pt>
                <c:pt idx="5486">
                  <c:v>-0.24453465892413601</c:v>
                </c:pt>
                <c:pt idx="5487">
                  <c:v>-0.24800767750372599</c:v>
                </c:pt>
                <c:pt idx="5488">
                  <c:v>-0.25131098500335097</c:v>
                </c:pt>
                <c:pt idx="5489">
                  <c:v>-0.25444232097733299</c:v>
                </c:pt>
                <c:pt idx="5490">
                  <c:v>-0.25739954265970799</c:v>
                </c:pt>
                <c:pt idx="5491">
                  <c:v>-0.26018062643052098</c:v>
                </c:pt>
                <c:pt idx="5492">
                  <c:v>-0.26278366920057999</c:v>
                </c:pt>
                <c:pt idx="5493">
                  <c:v>-0.26520688971374101</c:v>
                </c:pt>
                <c:pt idx="5494">
                  <c:v>-0.26744862976581202</c:v>
                </c:pt>
                <c:pt idx="5495">
                  <c:v>-0.26950735533926101</c:v>
                </c:pt>
                <c:pt idx="5496">
                  <c:v>-0.27138165765294298</c:v>
                </c:pt>
                <c:pt idx="5497">
                  <c:v>-0.27307025412611802</c:v>
                </c:pt>
                <c:pt idx="5498">
                  <c:v>-0.27457198925612802</c:v>
                </c:pt>
                <c:pt idx="5499">
                  <c:v>-0.275885835409097</c:v>
                </c:pt>
                <c:pt idx="5500">
                  <c:v>-0.27701089352314201</c:v>
                </c:pt>
                <c:pt idx="5501">
                  <c:v>-0.27794639372359897</c:v>
                </c:pt>
                <c:pt idx="5502">
                  <c:v>-0.27869169584984399</c:v>
                </c:pt>
                <c:pt idx="5503">
                  <c:v>-0.27924628989335598</c:v>
                </c:pt>
                <c:pt idx="5504">
                  <c:v>-0.27960979634671501</c:v>
                </c:pt>
                <c:pt idx="5505">
                  <c:v>-0.27978196646329601</c:v>
                </c:pt>
                <c:pt idx="5506">
                  <c:v>-0.27976268242748498</c:v>
                </c:pt>
                <c:pt idx="5507">
                  <c:v>-0.27955195743530498</c:v>
                </c:pt>
                <c:pt idx="5508">
                  <c:v>-0.27914993568537999</c:v>
                </c:pt>
                <c:pt idx="5509">
                  <c:v>-0.27855689228026298</c:v>
                </c:pt>
                <c:pt idx="5510">
                  <c:v>-0.27777323303818502</c:v>
                </c:pt>
                <c:pt idx="5511">
                  <c:v>-0.27679949421535099</c:v>
                </c:pt>
                <c:pt idx="5512">
                  <c:v>-0.27563634213898602</c:v>
                </c:pt>
                <c:pt idx="5513">
                  <c:v>-0.27428457275136497</c:v>
                </c:pt>
                <c:pt idx="5514">
                  <c:v>-0.27274511106515198</c:v>
                </c:pt>
                <c:pt idx="5515">
                  <c:v>-0.27101901053041699</c:v>
                </c:pt>
                <c:pt idx="5516">
                  <c:v>-0.26910745231376398</c:v>
                </c:pt>
                <c:pt idx="5517">
                  <c:v>-0.26701174449005799</c:v>
                </c:pt>
                <c:pt idx="5518">
                  <c:v>-0.26473332114731402</c:v>
                </c:pt>
                <c:pt idx="5519">
                  <c:v>-0.26227374140535398</c:v>
                </c:pt>
                <c:pt idx="5520">
                  <c:v>-0.25963468834890702</c:v>
                </c:pt>
                <c:pt idx="5521">
                  <c:v>-0.25681796787587302</c:v>
                </c:pt>
                <c:pt idx="5522">
                  <c:v>-0.25382550746155502</c:v>
                </c:pt>
                <c:pt idx="5523">
                  <c:v>-0.25065935483969198</c:v>
                </c:pt>
                <c:pt idx="5524">
                  <c:v>-0.247321676601199</c:v>
                </c:pt>
                <c:pt idx="5525">
                  <c:v>-0.24381475671157299</c:v>
                </c:pt>
                <c:pt idx="5526">
                  <c:v>-0.240140994947981</c:v>
                </c:pt>
                <c:pt idx="5527">
                  <c:v>-0.23630290525709899</c:v>
                </c:pt>
                <c:pt idx="5528">
                  <c:v>-0.23230311403482301</c:v>
                </c:pt>
                <c:pt idx="5529">
                  <c:v>-0.22814435832903299</c:v>
                </c:pt>
                <c:pt idx="5530">
                  <c:v>-0.22382948396663799</c:v>
                </c:pt>
                <c:pt idx="5531">
                  <c:v>-0.21936144360618101</c:v>
                </c:pt>
                <c:pt idx="5532">
                  <c:v>-0.21474329471734499</c:v>
                </c:pt>
                <c:pt idx="5533">
                  <c:v>-0.20997819748873101</c:v>
                </c:pt>
                <c:pt idx="5534">
                  <c:v>-0.20506941266534801</c:v>
                </c:pt>
                <c:pt idx="5535">
                  <c:v>-0.20002029931729501</c:v>
                </c:pt>
                <c:pt idx="5536">
                  <c:v>-0.19483431254115499</c:v>
                </c:pt>
                <c:pt idx="5537">
                  <c:v>-0.18951500109568101</c:v>
                </c:pt>
                <c:pt idx="5538">
                  <c:v>-0.18406600497338901</c:v>
                </c:pt>
                <c:pt idx="5539">
                  <c:v>-0.178491052909721</c:v>
                </c:pt>
                <c:pt idx="5540">
                  <c:v>-0.172793959831476</c:v>
                </c:pt>
                <c:pt idx="5541">
                  <c:v>-0.166978624246267</c:v>
                </c:pt>
                <c:pt idx="5542">
                  <c:v>-0.16104902557478301</c:v>
                </c:pt>
                <c:pt idx="5543">
                  <c:v>-0.15500922142767501</c:v>
                </c:pt>
                <c:pt idx="5544">
                  <c:v>-0.14886334482895</c:v>
                </c:pt>
                <c:pt idx="5545">
                  <c:v>-0.14261560138774501</c:v>
                </c:pt>
                <c:pt idx="5546">
                  <c:v>-0.13627026642044399</c:v>
                </c:pt>
                <c:pt idx="5547">
                  <c:v>-0.12983168202508499</c:v>
                </c:pt>
                <c:pt idx="5548">
                  <c:v>-0.12330425411007399</c:v>
                </c:pt>
                <c:pt idx="5549">
                  <c:v>-0.116692449379234</c:v>
                </c:pt>
                <c:pt idx="5550">
                  <c:v>-0.11000079227524399</c:v>
                </c:pt>
                <c:pt idx="5551">
                  <c:v>-0.103233861883582</c:v>
                </c:pt>
                <c:pt idx="5552">
                  <c:v>-9.6396288799058302E-2</c:v>
                </c:pt>
                <c:pt idx="5553">
                  <c:v>-8.9492751957116895E-2</c:v>
                </c:pt>
                <c:pt idx="5554">
                  <c:v>-8.2527975432047707E-2</c:v>
                </c:pt>
                <c:pt idx="5555">
                  <c:v>-7.5506725204314201E-2</c:v>
                </c:pt>
                <c:pt idx="5556">
                  <c:v>-6.8433805899204003E-2</c:v>
                </c:pt>
                <c:pt idx="5557">
                  <c:v>-6.1314057499034701E-2</c:v>
                </c:pt>
                <c:pt idx="5558">
                  <c:v>-5.4152352031165502E-2</c:v>
                </c:pt>
                <c:pt idx="5559">
                  <c:v>-4.6953590234079801E-2</c:v>
                </c:pt>
                <c:pt idx="5560">
                  <c:v>-3.9722698203821502E-2</c:v>
                </c:pt>
                <c:pt idx="5561">
                  <c:v>-3.2464624023078502E-2</c:v>
                </c:pt>
                <c:pt idx="5562">
                  <c:v>-2.51843343752216E-2</c:v>
                </c:pt>
                <c:pt idx="5563">
                  <c:v>-1.7886811145614301E-2</c:v>
                </c:pt>
                <c:pt idx="5564">
                  <c:v>-1.0577048012520201E-2</c:v>
                </c:pt>
                <c:pt idx="5565">
                  <c:v>-3.2600470299405898E-3</c:v>
                </c:pt>
                <c:pt idx="5566">
                  <c:v>4.0591847952797201E-3</c:v>
                </c:pt>
                <c:pt idx="5567">
                  <c:v>1.13756389297353E-2</c:v>
                </c:pt>
                <c:pt idx="5568">
                  <c:v>1.8684308740788198E-2</c:v>
                </c:pt>
                <c:pt idx="5569">
                  <c:v>2.5980192922594899E-2</c:v>
                </c:pt>
                <c:pt idx="5570">
                  <c:v>3.3258298918488298E-2</c:v>
                </c:pt>
                <c:pt idx="5571">
                  <c:v>4.0513646337373102E-2</c:v>
                </c:pt>
                <c:pt idx="5572">
                  <c:v>4.77412703617952E-2</c:v>
                </c:pt>
                <c:pt idx="5573">
                  <c:v>5.4936225145355601E-2</c:v>
                </c:pt>
                <c:pt idx="5574">
                  <c:v>6.2093587197140802E-2</c:v>
                </c:pt>
                <c:pt idx="5575">
                  <c:v>6.9208458750857196E-2</c:v>
                </c:pt>
                <c:pt idx="5576">
                  <c:v>7.6275971116360197E-2</c:v>
                </c:pt>
                <c:pt idx="5577">
                  <c:v>8.3291288011288406E-2</c:v>
                </c:pt>
                <c:pt idx="5578">
                  <c:v>9.0249608870520304E-2</c:v>
                </c:pt>
                <c:pt idx="5579">
                  <c:v>9.7146172131189604E-2</c:v>
                </c:pt>
                <c:pt idx="5580">
                  <c:v>0.103976258491012</c:v>
                </c:pt>
                <c:pt idx="5581">
                  <c:v>0.11073519413769201</c:v>
                </c:pt>
                <c:pt idx="5582">
                  <c:v>0.117418353947203</c:v>
                </c:pt>
                <c:pt idx="5583">
                  <c:v>0.124021164648749</c:v>
                </c:pt>
                <c:pt idx="5584">
                  <c:v>0.13053910795424201</c:v>
                </c:pt>
                <c:pt idx="5585">
                  <c:v>0.136967723650156</c:v>
                </c:pt>
                <c:pt idx="5586">
                  <c:v>0.143302612649644</c:v>
                </c:pt>
                <c:pt idx="5587">
                  <c:v>0.14953944000281899</c:v>
                </c:pt>
                <c:pt idx="5588">
                  <c:v>0.15567393786315101</c:v>
                </c:pt>
                <c:pt idx="5589">
                  <c:v>0.16170190840794599</c:v>
                </c:pt>
                <c:pt idx="5590">
                  <c:v>0.16761922671090501</c:v>
                </c:pt>
                <c:pt idx="5591">
                  <c:v>0.173421843564805</c:v>
                </c:pt>
                <c:pt idx="5592">
                  <c:v>0.17910578825235399</c:v>
                </c:pt>
                <c:pt idx="5593">
                  <c:v>0.184667171263354</c:v>
                </c:pt>
                <c:pt idx="5594">
                  <c:v>0.19010218695627501</c:v>
                </c:pt>
                <c:pt idx="5595">
                  <c:v>0.19540711616245299</c:v>
                </c:pt>
                <c:pt idx="5596">
                  <c:v>0.20057832873110501</c:v>
                </c:pt>
                <c:pt idx="5597">
                  <c:v>0.20561228601343201</c:v>
                </c:pt>
                <c:pt idx="5598">
                  <c:v>0.210505543284113</c:v>
                </c:pt>
                <c:pt idx="5599">
                  <c:v>0.21525475209851799</c:v>
                </c:pt>
                <c:pt idx="5600">
                  <c:v>0.21985666258404099</c:v>
                </c:pt>
                <c:pt idx="5601">
                  <c:v>0.224308125663984</c:v>
                </c:pt>
                <c:pt idx="5602">
                  <c:v>0.22860609521246</c:v>
                </c:pt>
                <c:pt idx="5603">
                  <c:v>0.232747630138849</c:v>
                </c:pt>
                <c:pt idx="5604">
                  <c:v>0.236729896400383</c:v>
                </c:pt>
                <c:pt idx="5605">
                  <c:v>0.24055016894147199</c:v>
                </c:pt>
                <c:pt idx="5606">
                  <c:v>0.24420583355845299</c:v>
                </c:pt>
                <c:pt idx="5607">
                  <c:v>0.247694388688487</c:v>
                </c:pt>
                <c:pt idx="5608">
                  <c:v>0.25101344712136803</c:v>
                </c:pt>
                <c:pt idx="5609">
                  <c:v>0.25416073763308999</c:v>
                </c:pt>
                <c:pt idx="5610">
                  <c:v>0.25713410654003599</c:v>
                </c:pt>
                <c:pt idx="5611">
                  <c:v>0.25993151917274199</c:v>
                </c:pt>
                <c:pt idx="5612">
                  <c:v>0.26255106126821598</c:v>
                </c:pt>
                <c:pt idx="5613">
                  <c:v>0.26499094027986098</c:v>
                </c:pt>
                <c:pt idx="5614">
                  <c:v>0.26724948660411302</c:v>
                </c:pt>
                <c:pt idx="5615">
                  <c:v>0.26932515472294999</c:v>
                </c:pt>
                <c:pt idx="5616">
                  <c:v>0.27121652426147802</c:v>
                </c:pt>
                <c:pt idx="5617">
                  <c:v>0.272922300959899</c:v>
                </c:pt>
                <c:pt idx="5618">
                  <c:v>0.27444131755916301</c:v>
                </c:pt>
                <c:pt idx="5619">
                  <c:v>0.275772534599726</c:v>
                </c:pt>
                <c:pt idx="5620">
                  <c:v>0.27691504113284698</c:v>
                </c:pt>
                <c:pt idx="5621">
                  <c:v>0.27786805534394798</c:v>
                </c:pt>
                <c:pt idx="5622">
                  <c:v>0.278630925087609</c:v>
                </c:pt>
                <c:pt idx="5623">
                  <c:v>0.27920312833382999</c:v>
                </c:pt>
                <c:pt idx="5624">
                  <c:v>0.279584273525253</c:v>
                </c:pt>
                <c:pt idx="5625">
                  <c:v>0.27977409984510598</c:v>
                </c:pt>
                <c:pt idx="5626">
                  <c:v>0.27977247739567601</c:v>
                </c:pt>
                <c:pt idx="5627">
                  <c:v>0.27957940728720199</c:v>
                </c:pt>
                <c:pt idx="5628">
                  <c:v>0.27919502163711302</c:v>
                </c:pt>
                <c:pt idx="5629">
                  <c:v>0.27861958347962001</c:v>
                </c:pt>
                <c:pt idx="5630">
                  <c:v>0.27785348658572201</c:v>
                </c:pt>
                <c:pt idx="5631">
                  <c:v>0.27689725519375302</c:v>
                </c:pt>
                <c:pt idx="5632">
                  <c:v>0.27575154365063997</c:v>
                </c:pt>
                <c:pt idx="5633">
                  <c:v>0.27441713596414402</c:v>
                </c:pt>
                <c:pt idx="5634">
                  <c:v>0.27289494526635599</c:v>
                </c:pt>
                <c:pt idx="5635">
                  <c:v>0.271186013188849</c:v>
                </c:pt>
                <c:pt idx="5636">
                  <c:v>0.26929150914989097</c:v>
                </c:pt>
                <c:pt idx="5637">
                  <c:v>0.26721272955421199</c:v>
                </c:pt>
                <c:pt idx="5638">
                  <c:v>0.26495109690588098</c:v>
                </c:pt>
                <c:pt idx="5639">
                  <c:v>0.26250815883488698</c:v>
                </c:pt>
                <c:pt idx="5640">
                  <c:v>0.259885587038101</c:v>
                </c:pt>
                <c:pt idx="5641">
                  <c:v>0.25708517613533499</c:v>
                </c:pt>
                <c:pt idx="5642">
                  <c:v>0.25410884244129101</c:v>
                </c:pt>
                <c:pt idx="5643">
                  <c:v>0.25095862265423202</c:v>
                </c:pt>
                <c:pt idx="5644">
                  <c:v>0.247636672462269</c:v>
                </c:pt>
                <c:pt idx="5645">
                  <c:v>0.244145265068234</c:v>
                </c:pt>
                <c:pt idx="5646">
                  <c:v>0.24048678963412901</c:v>
                </c:pt>
                <c:pt idx="5647">
                  <c:v>0.23666374964623099</c:v>
                </c:pt>
                <c:pt idx="5648">
                  <c:v>0.23267876120195699</c:v>
                </c:pt>
                <c:pt idx="5649">
                  <c:v>0.228534551219683</c:v>
                </c:pt>
                <c:pt idx="5650">
                  <c:v>0.224233955572711</c:v>
                </c:pt>
                <c:pt idx="5651">
                  <c:v>0.21977991714869299</c:v>
                </c:pt>
                <c:pt idx="5652">
                  <c:v>0.215175483835819</c:v>
                </c:pt>
                <c:pt idx="5653">
                  <c:v>0.210423806437152</c:v>
                </c:pt>
                <c:pt idx="5654">
                  <c:v>0.20552813651454399</c:v>
                </c:pt>
                <c:pt idx="5655">
                  <c:v>0.20049182416359801</c:v>
                </c:pt>
                <c:pt idx="5656">
                  <c:v>0.19531831572120201</c:v>
                </c:pt>
                <c:pt idx="5657">
                  <c:v>0.190011151407217</c:v>
                </c:pt>
                <c:pt idx="5658">
                  <c:v>0.184573962901904</c:v>
                </c:pt>
                <c:pt idx="5659">
                  <c:v>0.17901047086077901</c:v>
                </c:pt>
                <c:pt idx="5660">
                  <c:v>0.17332448236857401</c:v>
                </c:pt>
                <c:pt idx="5661">
                  <c:v>0.16751988833406101</c:v>
                </c:pt>
                <c:pt idx="5662">
                  <c:v>0.16160066082750901</c:v>
                </c:pt>
                <c:pt idx="5663">
                  <c:v>0.15557085036260701</c:v>
                </c:pt>
                <c:pt idx="5664">
                  <c:v>0.14943458312470601</c:v>
                </c:pt>
                <c:pt idx="5665">
                  <c:v>0.14319605814728201</c:v>
                </c:pt>
                <c:pt idx="5666">
                  <c:v>0.13685954443854301</c:v>
                </c:pt>
                <c:pt idx="5667">
                  <c:v>0.130429378060162</c:v>
                </c:pt>
                <c:pt idx="5668">
                  <c:v>0.123909959160116</c:v>
                </c:pt>
                <c:pt idx="5669">
                  <c:v>0.117305748961675</c:v>
                </c:pt>
                <c:pt idx="5670">
                  <c:v>0.11062126671060001</c:v>
                </c:pt>
                <c:pt idx="5671">
                  <c:v>0.103861086582631</c:v>
                </c:pt>
                <c:pt idx="5672">
                  <c:v>9.7029834553389996E-2</c:v>
                </c:pt>
                <c:pt idx="5673">
                  <c:v>9.0132185232837503E-2</c:v>
                </c:pt>
                <c:pt idx="5674">
                  <c:v>8.3172858666445998E-2</c:v>
                </c:pt>
                <c:pt idx="5675">
                  <c:v>7.6156617105284694E-2</c:v>
                </c:pt>
                <c:pt idx="5676">
                  <c:v>6.9088261747222393E-2</c:v>
                </c:pt>
                <c:pt idx="5677">
                  <c:v>6.19726294514783E-2</c:v>
                </c:pt>
                <c:pt idx="5678">
                  <c:v>5.48145894287708E-2</c:v>
                </c:pt>
                <c:pt idx="5679">
                  <c:v>4.7619039909327601E-2</c:v>
                </c:pt>
                <c:pt idx="5680">
                  <c:v>4.0390904791038497E-2</c:v>
                </c:pt>
                <c:pt idx="5681">
                  <c:v>3.3135130270043001E-2</c:v>
                </c:pt>
                <c:pt idx="5682">
                  <c:v>2.5856681456059901E-2</c:v>
                </c:pt>
                <c:pt idx="5683">
                  <c:v>1.8560538974774499E-2</c:v>
                </c:pt>
                <c:pt idx="5684">
                  <c:v>1.1251695559607399E-2</c:v>
                </c:pt>
                <c:pt idx="5685">
                  <c:v>3.9351526351990001E-3</c:v>
                </c:pt>
                <c:pt idx="5686">
                  <c:v>-3.38408310505389E-3</c:v>
                </c:pt>
                <c:pt idx="5687">
                  <c:v>-1.07010031250669E-2</c:v>
                </c:pt>
                <c:pt idx="5688">
                  <c:v>-1.8010600473397601E-2</c:v>
                </c:pt>
                <c:pt idx="5689">
                  <c:v>-2.5307873209490801E-2</c:v>
                </c:pt>
                <c:pt idx="5690">
                  <c:v>-3.2587827826495198E-2</c:v>
                </c:pt>
                <c:pt idx="5691">
                  <c:v>-3.9845482668308001E-2</c:v>
                </c:pt>
                <c:pt idx="5692">
                  <c:v>-4.7075871338511099E-2</c:v>
                </c:pt>
                <c:pt idx="5693">
                  <c:v>-5.4274046098864798E-2</c:v>
                </c:pt>
                <c:pt idx="5694">
                  <c:v>-6.14350812550329E-2</c:v>
                </c:pt>
                <c:pt idx="5695">
                  <c:v>-6.8554076527224894E-2</c:v>
                </c:pt>
                <c:pt idx="5696">
                  <c:v>-7.5626160403445303E-2</c:v>
                </c:pt>
                <c:pt idx="5697">
                  <c:v>-8.2646493473058497E-2</c:v>
                </c:pt>
                <c:pt idx="5698">
                  <c:v>-8.9610271738386205E-2</c:v>
                </c:pt>
                <c:pt idx="5699">
                  <c:v>-9.6512729902071603E-2</c:v>
                </c:pt>
                <c:pt idx="5700">
                  <c:v>-0.10334914462796201</c:v>
                </c:pt>
                <c:pt idx="5701">
                  <c:v>-0.11011483777327601</c:v>
                </c:pt>
                <c:pt idx="5702">
                  <c:v>-0.116805179589846</c:v>
                </c:pt>
                <c:pt idx="5703">
                  <c:v>-0.12341559189224501</c:v>
                </c:pt>
                <c:pt idx="5704">
                  <c:v>-0.129941551190627</c:v>
                </c:pt>
                <c:pt idx="5705">
                  <c:v>-0.13637859178614201</c:v>
                </c:pt>
                <c:pt idx="5706">
                  <c:v>-0.14272230882680201</c:v>
                </c:pt>
                <c:pt idx="5707">
                  <c:v>-0.14896836132171201</c:v>
                </c:pt>
                <c:pt idx="5708">
                  <c:v>-0.15511247511160001</c:v>
                </c:pt>
                <c:pt idx="5709">
                  <c:v>-0.16115044579361201</c:v>
                </c:pt>
                <c:pt idx="5710">
                  <c:v>-0.167078141598381</c:v>
                </c:pt>
                <c:pt idx="5711">
                  <c:v>-0.17289150621738</c:v>
                </c:pt>
                <c:pt idx="5712">
                  <c:v>-0.17858656157864899</c:v>
                </c:pt>
                <c:pt idx="5713">
                  <c:v>-0.18415941056898</c:v>
                </c:pt>
                <c:pt idx="5714">
                  <c:v>-0.18960623970070101</c:v>
                </c:pt>
                <c:pt idx="5715">
                  <c:v>-0.194923321721238</c:v>
                </c:pt>
                <c:pt idx="5716">
                  <c:v>-0.200107018163666</c:v>
                </c:pt>
                <c:pt idx="5717">
                  <c:v>-0.20515378183649999</c:v>
                </c:pt>
                <c:pt idx="5718">
                  <c:v>-0.21006015925103599</c:v>
                </c:pt>
                <c:pt idx="5719">
                  <c:v>-0.214822792984559</c:v>
                </c:pt>
                <c:pt idx="5720">
                  <c:v>-0.21943842397782301</c:v>
                </c:pt>
                <c:pt idx="5721">
                  <c:v>-0.22390389376521699</c:v>
                </c:pt>
                <c:pt idx="5722">
                  <c:v>-0.22821614663609699</c:v>
                </c:pt>
                <c:pt idx="5723">
                  <c:v>-0.23237223172579999</c:v>
                </c:pt>
                <c:pt idx="5724">
                  <c:v>-0.23636930503491199</c:v>
                </c:pt>
                <c:pt idx="5725">
                  <c:v>-0.240204631375417</c:v>
                </c:pt>
                <c:pt idx="5726">
                  <c:v>-0.24387558624237099</c:v>
                </c:pt>
                <c:pt idx="5727">
                  <c:v>-0.24737965760985201</c:v>
                </c:pt>
                <c:pt idx="5728">
                  <c:v>-0.25071444764992901</c:v>
                </c:pt>
                <c:pt idx="5729">
                  <c:v>-0.25387767437349401</c:v>
                </c:pt>
                <c:pt idx="5730">
                  <c:v>-0.25686717319181701</c:v>
                </c:pt>
                <c:pt idx="5731">
                  <c:v>-0.25968089839777198</c:v>
                </c:pt>
                <c:pt idx="5732">
                  <c:v>-0.26231692456571098</c:v>
                </c:pt>
                <c:pt idx="5733">
                  <c:v>-0.26477344786902601</c:v>
                </c:pt>
                <c:pt idx="5734">
                  <c:v>-0.26704878731450199</c:v>
                </c:pt>
                <c:pt idx="5735">
                  <c:v>-0.26914138589262099</c:v>
                </c:pt>
                <c:pt idx="5736">
                  <c:v>-0.271049811643017</c:v>
                </c:pt>
                <c:pt idx="5737">
                  <c:v>-0.27277275863436501</c:v>
                </c:pt>
                <c:pt idx="5738">
                  <c:v>-0.27430904785802401</c:v>
                </c:pt>
                <c:pt idx="5739">
                  <c:v>-0.27565762803483201</c:v>
                </c:pt>
                <c:pt idx="5740">
                  <c:v>-0.276817576334495</c:v>
                </c:pt>
                <c:pt idx="5741">
                  <c:v>-0.27778809900707402</c:v>
                </c:pt>
                <c:pt idx="5742">
                  <c:v>-0.278568531926149</c:v>
                </c:pt>
                <c:pt idx="5743">
                  <c:v>-0.27915834104328002</c:v>
                </c:pt>
                <c:pt idx="5744">
                  <c:v>-0.27955712275345301</c:v>
                </c:pt>
                <c:pt idx="5745">
                  <c:v>-0.27976460417126497</c:v>
                </c:pt>
                <c:pt idx="5746">
                  <c:v>-0.279780643317663</c:v>
                </c:pt>
                <c:pt idx="5747">
                  <c:v>-0.27960522921709502</c:v>
                </c:pt>
                <c:pt idx="5748">
                  <c:v>-0.27923848190502498</c:v>
                </c:pt>
                <c:pt idx="5749">
                  <c:v>-0.27868065234578998</c:v>
                </c:pt>
                <c:pt idx="5750">
                  <c:v>-0.277932122260867</c:v>
                </c:pt>
                <c:pt idx="5751">
                  <c:v>-0.27699340386766103</c:v>
                </c:pt>
                <c:pt idx="5752">
                  <c:v>-0.27586513952899699</c:v>
                </c:pt>
                <c:pt idx="5753">
                  <c:v>-0.27454810131355301</c:v>
                </c:pt>
                <c:pt idx="5754">
                  <c:v>-0.27304319046753101</c:v>
                </c:pt>
                <c:pt idx="5755">
                  <c:v>-0.27135143679794199</c:v>
                </c:pt>
                <c:pt idx="5756">
                  <c:v>-0.269473997967909</c:v>
                </c:pt>
                <c:pt idx="5757">
                  <c:v>-0.26741215870447999</c:v>
                </c:pt>
                <c:pt idx="5758">
                  <c:v>-0.26516732991949199</c:v>
                </c:pt>
                <c:pt idx="5759">
                  <c:v>-0.26274104774409002</c:v>
                </c:pt>
                <c:pt idx="5760">
                  <c:v>-0.26013497247755302</c:v>
                </c:pt>
                <c:pt idx="5761">
                  <c:v>-0.25735088745115797</c:v>
                </c:pt>
                <c:pt idx="5762">
                  <c:v>-0.25439069780784701</c:v>
                </c:pt>
                <c:pt idx="5763">
                  <c:v>-0.25125642919854502</c:v>
                </c:pt>
                <c:pt idx="5764">
                  <c:v>-0.247950226396009</c:v>
                </c:pt>
                <c:pt idx="5765">
                  <c:v>-0.244474351827171</c:v>
                </c:pt>
                <c:pt idx="5766">
                  <c:v>-0.24083118402495399</c:v>
                </c:pt>
                <c:pt idx="5767">
                  <c:v>-0.23702321600065901</c:v>
                </c:pt>
                <c:pt idx="5768">
                  <c:v>-0.23305305353799399</c:v>
                </c:pt>
                <c:pt idx="5769">
                  <c:v>-0.22892341340994901</c:v>
                </c:pt>
                <c:pt idx="5770">
                  <c:v>-0.22463712151970799</c:v>
                </c:pt>
                <c:pt idx="5771">
                  <c:v>-0.22019711096689801</c:v>
                </c:pt>
                <c:pt idx="5772">
                  <c:v>-0.21560642004046601</c:v>
                </c:pt>
                <c:pt idx="5773">
                  <c:v>-0.21086819013959399</c:v>
                </c:pt>
                <c:pt idx="5774">
                  <c:v>-0.205985663624041</c:v>
                </c:pt>
                <c:pt idx="5775">
                  <c:v>-0.20096218159540699</c:v>
                </c:pt>
                <c:pt idx="5776">
                  <c:v>-0.195801181610821</c:v>
                </c:pt>
                <c:pt idx="5777">
                  <c:v>-0.19050619533063501</c:v>
                </c:pt>
                <c:pt idx="5778">
                  <c:v>-0.185080846101709</c:v>
                </c:pt>
                <c:pt idx="5779">
                  <c:v>-0.17952884647796999</c:v>
                </c:pt>
                <c:pt idx="5780">
                  <c:v>-0.173853995679916</c:v>
                </c:pt>
                <c:pt idx="5781">
                  <c:v>-0.16806017699482001</c:v>
                </c:pt>
                <c:pt idx="5782">
                  <c:v>-0.16215135511940401</c:v>
                </c:pt>
                <c:pt idx="5783">
                  <c:v>-0.156131573446808</c:v>
                </c:pt>
                <c:pt idx="5784">
                  <c:v>-0.15000495129970401</c:v>
                </c:pt>
                <c:pt idx="5785">
                  <c:v>-0.143775681111454</c:v>
                </c:pt>
                <c:pt idx="5786">
                  <c:v>-0.13744802555723601</c:v>
                </c:pt>
                <c:pt idx="5787">
                  <c:v>-0.13102631463710801</c:v>
                </c:pt>
                <c:pt idx="5788">
                  <c:v>-0.124514942712995</c:v>
                </c:pt>
                <c:pt idx="5789">
                  <c:v>-0.117918365501643</c:v>
                </c:pt>
                <c:pt idx="5790">
                  <c:v>-0.111241097025575</c:v>
                </c:pt>
                <c:pt idx="5791">
                  <c:v>-0.10448770652416201</c:v>
                </c:pt>
                <c:pt idx="5792">
                  <c:v>-9.7662815326902006E-2</c:v>
                </c:pt>
                <c:pt idx="5793">
                  <c:v>-9.0771093691050894E-2</c:v>
                </c:pt>
                <c:pt idx="5794">
                  <c:v>-8.3817257605780904E-2</c:v>
                </c:pt>
                <c:pt idx="5795">
                  <c:v>-7.6806065565037801E-2</c:v>
                </c:pt>
                <c:pt idx="5796">
                  <c:v>-6.9742315311315001E-2</c:v>
                </c:pt>
                <c:pt idx="5797">
                  <c:v>-6.2630840552569705E-2</c:v>
                </c:pt>
                <c:pt idx="5798">
                  <c:v>-5.5476507654527302E-2</c:v>
                </c:pt>
                <c:pt idx="5799">
                  <c:v>-4.8284212310638598E-2</c:v>
                </c:pt>
                <c:pt idx="5800">
                  <c:v>-4.1058876191968602E-2</c:v>
                </c:pt>
                <c:pt idx="5801">
                  <c:v>-3.3805443579307801E-2</c:v>
                </c:pt>
                <c:pt idx="5802">
                  <c:v>-2.6528877979812699E-2</c:v>
                </c:pt>
                <c:pt idx="5803">
                  <c:v>-1.9234158730489202E-2</c:v>
                </c:pt>
                <c:pt idx="5804">
                  <c:v>-1.1926277590843399E-2</c:v>
                </c:pt>
                <c:pt idx="5805">
                  <c:v>-4.6102353270331001E-3</c:v>
                </c:pt>
                <c:pt idx="5806">
                  <c:v>2.7089617101460099E-3</c:v>
                </c:pt>
                <c:pt idx="5807">
                  <c:v>1.0026305011093899E-2</c:v>
                </c:pt>
                <c:pt idx="5808">
                  <c:v>1.7336787334717999E-2</c:v>
                </c:pt>
                <c:pt idx="5809">
                  <c:v>2.4635406134876602E-2</c:v>
                </c:pt>
                <c:pt idx="5810">
                  <c:v>3.1917166983609802E-2</c:v>
                </c:pt>
                <c:pt idx="5811">
                  <c:v>3.9177086988814697E-2</c:v>
                </c:pt>
                <c:pt idx="5812">
                  <c:v>4.64101982040271E-2</c:v>
                </c:pt>
                <c:pt idx="5813">
                  <c:v>5.3611551027975997E-2</c:v>
                </c:pt>
                <c:pt idx="5814">
                  <c:v>6.0776217591583699E-2</c:v>
                </c:pt>
                <c:pt idx="5815">
                  <c:v>6.7899295130095905E-2</c:v>
                </c:pt>
                <c:pt idx="5816">
                  <c:v>7.4975909338031693E-2</c:v>
                </c:pt>
                <c:pt idx="5817">
                  <c:v>8.2001217704660206E-2</c:v>
                </c:pt>
                <c:pt idx="5818">
                  <c:v>8.8970412827718601E-2</c:v>
                </c:pt>
                <c:pt idx="5819">
                  <c:v>9.5878725703107001E-2</c:v>
                </c:pt>
                <c:pt idx="5820">
                  <c:v>0.102721428988307</c:v>
                </c:pt>
                <c:pt idx="5821">
                  <c:v>0.10949384023729</c:v>
                </c:pt>
                <c:pt idx="5822">
                  <c:v>0.11619132510470701</c:v>
                </c:pt>
                <c:pt idx="5823">
                  <c:v>0.12280930051715699</c:v>
                </c:pt>
                <c:pt idx="5824">
                  <c:v>0.12934323780937601</c:v>
                </c:pt>
                <c:pt idx="5825">
                  <c:v>0.13578866582318999</c:v>
                </c:pt>
                <c:pt idx="5826">
                  <c:v>0.142141173967121</c:v>
                </c:pt>
                <c:pt idx="5827">
                  <c:v>0.148396415234541</c:v>
                </c:pt>
                <c:pt idx="5828">
                  <c:v>0.15455010917832401</c:v>
                </c:pt>
                <c:pt idx="5829">
                  <c:v>0.160598044839938</c:v>
                </c:pt>
                <c:pt idx="5830">
                  <c:v>0.166536083631004</c:v>
                </c:pt>
                <c:pt idx="5831">
                  <c:v>0.172360162165312</c:v>
                </c:pt>
                <c:pt idx="5832">
                  <c:v>0.178066295039397</c:v>
                </c:pt>
                <c:pt idx="5833">
                  <c:v>0.18365057755973199</c:v>
                </c:pt>
                <c:pt idx="5834">
                  <c:v>0.189109188414709</c:v>
                </c:pt>
                <c:pt idx="5835">
                  <c:v>0.19443839228954701</c:v>
                </c:pt>
                <c:pt idx="5836">
                  <c:v>0.199634542422364</c:v>
                </c:pt>
                <c:pt idx="5837">
                  <c:v>0.20469408309964399</c:v>
                </c:pt>
                <c:pt idx="5838">
                  <c:v>0.20961355208940799</c:v>
                </c:pt>
                <c:pt idx="5839">
                  <c:v>0.214389583010406</c:v>
                </c:pt>
                <c:pt idx="5840">
                  <c:v>0.21901890763572901</c:v>
                </c:pt>
                <c:pt idx="5841">
                  <c:v>0.22349835812924401</c:v>
                </c:pt>
                <c:pt idx="5842">
                  <c:v>0.227824869213343</c:v>
                </c:pt>
                <c:pt idx="5843">
                  <c:v>0.23199548026649799</c:v>
                </c:pt>
                <c:pt idx="5844">
                  <c:v>0.236007337349217</c:v>
                </c:pt>
                <c:pt idx="5845">
                  <c:v>0.239857695156976</c:v>
                </c:pt>
                <c:pt idx="5846">
                  <c:v>0.243543918898838</c:v>
                </c:pt>
                <c:pt idx="5847">
                  <c:v>0.247063486100422</c:v>
                </c:pt>
                <c:pt idx="5848">
                  <c:v>0.25041398833003498</c:v>
                </c:pt>
                <c:pt idx="5849">
                  <c:v>0.253593132846753</c:v>
                </c:pt>
                <c:pt idx="5850">
                  <c:v>0.25659874416933698</c:v>
                </c:pt>
                <c:pt idx="5851">
                  <c:v>0.25942876556491301</c:v>
                </c:pt>
                <c:pt idx="5852">
                  <c:v>0.26208126045638702</c:v>
                </c:pt>
                <c:pt idx="5853">
                  <c:v>0.26455441374764099</c:v>
                </c:pt>
                <c:pt idx="5854">
                  <c:v>0.26684653306559902</c:v>
                </c:pt>
                <c:pt idx="5855">
                  <c:v>0.26895604991831501</c:v>
                </c:pt>
                <c:pt idx="5856">
                  <c:v>0.27088152076828698</c:v>
                </c:pt>
                <c:pt idx="5857">
                  <c:v>0.27262162802026602</c:v>
                </c:pt>
                <c:pt idx="5858">
                  <c:v>0.27417518092288601</c:v>
                </c:pt>
                <c:pt idx="5859">
                  <c:v>0.27554111638348899</c:v>
                </c:pt>
                <c:pt idx="5860">
                  <c:v>0.27671849969559997</c:v>
                </c:pt>
                <c:pt idx="5861">
                  <c:v>0.277706525178543</c:v>
                </c:pt>
                <c:pt idx="5862">
                  <c:v>0.27850451672876397</c:v>
                </c:pt>
                <c:pt idx="5863">
                  <c:v>0.27911192828249198</c:v>
                </c:pt>
                <c:pt idx="5864">
                  <c:v>0.27952834418940598</c:v>
                </c:pt>
                <c:pt idx="5865">
                  <c:v>0.27975347949706503</c:v>
                </c:pt>
                <c:pt idx="5866">
                  <c:v>0.27978718014589798</c:v>
                </c:pt>
                <c:pt idx="5867">
                  <c:v>0.27962942307462901</c:v>
                </c:pt>
                <c:pt idx="5868">
                  <c:v>0.27928031623605798</c:v>
                </c:pt>
                <c:pt idx="5869">
                  <c:v>0.27874009852318499</c:v>
                </c:pt>
                <c:pt idx="5870">
                  <c:v>0.27800913960574303</c:v>
                </c:pt>
                <c:pt idx="5871">
                  <c:v>0.277087939677227</c:v>
                </c:pt>
                <c:pt idx="5872">
                  <c:v>0.27597712911261701</c:v>
                </c:pt>
                <c:pt idx="5873">
                  <c:v>0.27467746803701298</c:v>
                </c:pt>
                <c:pt idx="5874">
                  <c:v>0.273189845805483</c:v>
                </c:pt>
                <c:pt idx="5875">
                  <c:v>0.27151528039447698</c:v>
                </c:pt>
                <c:pt idx="5876">
                  <c:v>0.26965491770523298</c:v>
                </c:pt>
                <c:pt idx="5877">
                  <c:v>0.26761003077963402</c:v>
                </c:pt>
                <c:pt idx="5878">
                  <c:v>0.26538201892907398</c:v>
                </c:pt>
                <c:pt idx="5879">
                  <c:v>0.26297240677690797</c:v>
                </c:pt>
                <c:pt idx="5880">
                  <c:v>0.26038284321515598</c:v>
                </c:pt>
                <c:pt idx="5881">
                  <c:v>0.25761510027617202</c:v>
                </c:pt>
                <c:pt idx="5882">
                  <c:v>0.25467107192004901</c:v>
                </c:pt>
                <c:pt idx="5883">
                  <c:v>0.25155277273857701</c:v>
                </c:pt>
                <c:pt idx="5884">
                  <c:v>0.24826233657667399</c:v>
                </c:pt>
                <c:pt idx="5885">
                  <c:v>0.24480201507219199</c:v>
                </c:pt>
                <c:pt idx="5886">
                  <c:v>0.24117417611513201</c:v>
                </c:pt>
                <c:pt idx="5887">
                  <c:v>0.2373813022273</c:v>
                </c:pt>
                <c:pt idx="5888">
                  <c:v>0.233425988863522</c:v>
                </c:pt>
                <c:pt idx="5889">
                  <c:v>0.22931094263558299</c:v>
                </c:pt>
                <c:pt idx="5890">
                  <c:v>0.22503897946009599</c:v>
                </c:pt>
                <c:pt idx="5891">
                  <c:v>0.220613022631579</c:v>
                </c:pt>
                <c:pt idx="5892">
                  <c:v>0.21603610082205199</c:v>
                </c:pt>
                <c:pt idx="5893">
                  <c:v>0.21131134600852</c:v>
                </c:pt>
                <c:pt idx="5894">
                  <c:v>0.20644199132977101</c:v>
                </c:pt>
                <c:pt idx="5895">
                  <c:v>0.201431368873947</c:v>
                </c:pt>
                <c:pt idx="5896">
                  <c:v>0.19628290739840301</c:v>
                </c:pt>
                <c:pt idx="5897">
                  <c:v>0.19100012998341601</c:v>
                </c:pt>
                <c:pt idx="5898">
                  <c:v>0.18558665162134899</c:v>
                </c:pt>
                <c:pt idx="5899">
                  <c:v>0.180046176742922</c:v>
                </c:pt>
                <c:pt idx="5900">
                  <c:v>0.17438249668227701</c:v>
                </c:pt>
                <c:pt idx="5901">
                  <c:v>0.16859948708257599</c:v>
                </c:pt>
                <c:pt idx="5902">
                  <c:v>0.16270110524390999</c:v>
                </c:pt>
                <c:pt idx="5903">
                  <c:v>0.15669138741532601</c:v>
                </c:pt>
                <c:pt idx="5904">
                  <c:v>0.15057444603282999</c:v>
                </c:pt>
                <c:pt idx="5905">
                  <c:v>0.14435446690525899</c:v>
                </c:pt>
                <c:pt idx="5906">
                  <c:v>0.138035706349941</c:v>
                </c:pt>
                <c:pt idx="5907">
                  <c:v>0.131622488280106</c:v>
                </c:pt>
                <c:pt idx="5908">
                  <c:v>0.12511920124604201</c:v>
                </c:pt>
                <c:pt idx="5909">
                  <c:v>0.118530295432022</c:v>
                </c:pt>
                <c:pt idx="5910">
                  <c:v>0.11186027961105</c:v>
                </c:pt>
                <c:pt idx="5911">
                  <c:v>0.10511371805952401</c:v>
                </c:pt>
                <c:pt idx="5912">
                  <c:v>9.8295227433903398E-2</c:v>
                </c:pt>
                <c:pt idx="5913">
                  <c:v>9.1409473611550801E-2</c:v>
                </c:pt>
                <c:pt idx="5914">
                  <c:v>8.4461168497876493E-2</c:v>
                </c:pt>
                <c:pt idx="5915">
                  <c:v>7.7455066801995306E-2</c:v>
                </c:pt>
                <c:pt idx="5916">
                  <c:v>7.0395962783089502E-2</c:v>
                </c:pt>
                <c:pt idx="5917">
                  <c:v>6.3288686969708297E-2</c:v>
                </c:pt>
                <c:pt idx="5918">
                  <c:v>5.6138102854248598E-2</c:v>
                </c:pt>
                <c:pt idx="5919">
                  <c:v>4.8949103564878103E-2</c:v>
                </c:pt>
                <c:pt idx="5920">
                  <c:v>4.1726608517179201E-2</c:v>
                </c:pt>
                <c:pt idx="5921">
                  <c:v>3.4475560047804103E-2</c:v>
                </c:pt>
                <c:pt idx="5922">
                  <c:v>2.7200920032445602E-2</c:v>
                </c:pt>
                <c:pt idx="5923">
                  <c:v>1.99076664904368E-2</c:v>
                </c:pt>
                <c:pt idx="5924">
                  <c:v>1.2600790178303701E-2</c:v>
                </c:pt>
                <c:pt idx="5925">
                  <c:v>5.2852911746029503E-3</c:v>
                </c:pt>
                <c:pt idx="5926">
                  <c:v>-2.0338245416214101E-3</c:v>
                </c:pt>
                <c:pt idx="5927">
                  <c:v>-9.35154851641707E-3</c:v>
                </c:pt>
                <c:pt idx="5928">
                  <c:v>-1.6662873248197201E-2</c:v>
                </c:pt>
                <c:pt idx="5929">
                  <c:v>-2.3962795614362299E-2</c:v>
                </c:pt>
                <c:pt idx="5930">
                  <c:v>-3.1246320294924999E-2</c:v>
                </c:pt>
                <c:pt idx="5931">
                  <c:v>-3.85084631907966E-2</c:v>
                </c:pt>
                <c:pt idx="5932">
                  <c:v>-4.5744254834393802E-2</c:v>
                </c:pt>
                <c:pt idx="5933">
                  <c:v>-5.2948743790234697E-2</c:v>
                </c:pt>
                <c:pt idx="5934">
                  <c:v>-6.01170000431938E-2</c:v>
                </c:pt>
                <c:pt idx="5935">
                  <c:v>-6.72441183721008E-2</c:v>
                </c:pt>
                <c:pt idx="5936">
                  <c:v>-7.4325221706371195E-2</c:v>
                </c:pt>
                <c:pt idx="5937">
                  <c:v>-8.1355464463375202E-2</c:v>
                </c:pt>
                <c:pt idx="5938">
                  <c:v>-8.8330035864258194E-2</c:v>
                </c:pt>
                <c:pt idx="5939">
                  <c:v>-9.5244163225945894E-2</c:v>
                </c:pt>
                <c:pt idx="5940">
                  <c:v>-0.10209311522708001</c:v>
                </c:pt>
                <c:pt idx="5941">
                  <c:v>-0.108872205145651</c:v>
                </c:pt>
                <c:pt idx="5942">
                  <c:v>-0.115576794066111</c:v>
                </c:pt>
                <c:pt idx="5943">
                  <c:v>-0.122202294053772</c:v>
                </c:pt>
                <c:pt idx="5944">
                  <c:v>-0.12874417129432</c:v>
                </c:pt>
                <c:pt idx="5945">
                  <c:v>-0.13519794919629299</c:v>
                </c:pt>
                <c:pt idx="5946">
                  <c:v>-0.141559211454405</c:v>
                </c:pt>
                <c:pt idx="5947">
                  <c:v>-0.14782360507160699</c:v>
                </c:pt>
                <c:pt idx="5948">
                  <c:v>-0.15398684333784099</c:v>
                </c:pt>
                <c:pt idx="5949">
                  <c:v>-0.160044708763419</c:v>
                </c:pt>
                <c:pt idx="5950">
                  <c:v>-0.16599305596504399</c:v>
                </c:pt>
                <c:pt idx="5951">
                  <c:v>-0.17182781450248799</c:v>
                </c:pt>
                <c:pt idx="5952">
                  <c:v>-0.17754499166398199</c:v>
                </c:pt>
                <c:pt idx="5953">
                  <c:v>-0.183140675198421</c:v>
                </c:pt>
                <c:pt idx="5954">
                  <c:v>-0.188611035992508</c:v>
                </c:pt>
                <c:pt idx="5955">
                  <c:v>-0.19395233069100501</c:v>
                </c:pt>
                <c:pt idx="5956">
                  <c:v>-0.19916090425830901</c:v>
                </c:pt>
                <c:pt idx="5957">
                  <c:v>-0.204233192479577</c:v>
                </c:pt>
                <c:pt idx="5958">
                  <c:v>-0.20916572439971201</c:v>
                </c:pt>
                <c:pt idx="5959">
                  <c:v>-0.213955124698535</c:v>
                </c:pt>
                <c:pt idx="5960">
                  <c:v>-0.218598116000499</c:v>
                </c:pt>
                <c:pt idx="5961">
                  <c:v>-0.22309152111739899</c:v>
                </c:pt>
                <c:pt idx="5962">
                  <c:v>-0.22743226522250701</c:v>
                </c:pt>
                <c:pt idx="5963">
                  <c:v>-0.23161737795467599</c:v>
                </c:pt>
                <c:pt idx="5964">
                  <c:v>-0.235643995450945</c:v>
                </c:pt>
                <c:pt idx="5965">
                  <c:v>-0.23950936230627501</c:v>
                </c:pt>
                <c:pt idx="5966">
                  <c:v>-0.24321083345907099</c:v>
                </c:pt>
                <c:pt idx="5967">
                  <c:v>-0.246745876001186</c:v>
                </c:pt>
                <c:pt idx="5968">
                  <c:v>-0.25011207091118498</c:v>
                </c:pt>
                <c:pt idx="5969">
                  <c:v>-0.25330711470968098</c:v>
                </c:pt>
                <c:pt idx="5970">
                  <c:v>-0.25632882103559201</c:v>
                </c:pt>
                <c:pt idx="5971">
                  <c:v>-0.25917512214227201</c:v>
                </c:pt>
                <c:pt idx="5972">
                  <c:v>-0.26184407031245599</c:v>
                </c:pt>
                <c:pt idx="5973">
                  <c:v>-0.26433383919108699</c:v>
                </c:pt>
                <c:pt idx="5974">
                  <c:v>-0.26664272503508202</c:v>
                </c:pt>
                <c:pt idx="5975">
                  <c:v>-0.26876914787919798</c:v>
                </c:pt>
                <c:pt idx="5976">
                  <c:v>-0.27071165261720198</c:v>
                </c:pt>
                <c:pt idx="5977">
                  <c:v>-0.27246890999759699</c:v>
                </c:pt>
                <c:pt idx="5978">
                  <c:v>-0.27403971753322298</c:v>
                </c:pt>
                <c:pt idx="5979">
                  <c:v>-0.27542300032411599</c:v>
                </c:pt>
                <c:pt idx="5980">
                  <c:v>-0.276617811793062</c:v>
                </c:pt>
                <c:pt idx="5981">
                  <c:v>-0.27762333433333902</c:v>
                </c:pt>
                <c:pt idx="5982">
                  <c:v>-0.27843887986819699</c:v>
                </c:pt>
                <c:pt idx="5983">
                  <c:v>-0.27906389032171502</c:v>
                </c:pt>
                <c:pt idx="5984">
                  <c:v>-0.27949793800068401</c:v>
                </c:pt>
                <c:pt idx="5985">
                  <c:v>-0.27974072588728199</c:v>
                </c:pt>
                <c:pt idx="5986">
                  <c:v>-0.27979208784232001</c:v>
                </c:pt>
                <c:pt idx="5987">
                  <c:v>-0.27965198871892999</c:v>
                </c:pt>
                <c:pt idx="5988">
                  <c:v>-0.27932052438661997</c:v>
                </c:pt>
                <c:pt idx="5989">
                  <c:v>-0.27879792166566397</c:v>
                </c:pt>
                <c:pt idx="5990">
                  <c:v>-0.27808453817189599</c:v>
                </c:pt>
                <c:pt idx="5991">
                  <c:v>-0.27718086207199</c:v>
                </c:pt>
                <c:pt idx="5992">
                  <c:v>-0.27608751174941099</c:v>
                </c:pt>
                <c:pt idx="5993">
                  <c:v>-0.27480523538125401</c:v>
                </c:pt>
                <c:pt idx="5994">
                  <c:v>-0.273334910426273</c:v>
                </c:pt>
                <c:pt idx="5995">
                  <c:v>-0.27167754302443198</c:v>
                </c:pt>
                <c:pt idx="5996">
                  <c:v>-0.26983426730840998</c:v>
                </c:pt>
                <c:pt idx="5997">
                  <c:v>-0.26780634462751501</c:v>
                </c:pt>
                <c:pt idx="5998">
                  <c:v>-0.26559516268454703</c:v>
                </c:pt>
                <c:pt idx="5999">
                  <c:v>-0.26320223458619402</c:v>
                </c:pt>
                <c:pt idx="6000">
                  <c:v>-0.26062919780761701</c:v>
                </c:pt>
                <c:pt idx="6001">
                  <c:v>-0.25787781307193097</c:v>
                </c:pt>
                <c:pt idx="6002">
                  <c:v>-0.25494996314534601</c:v>
                </c:pt>
                <c:pt idx="6003">
                  <c:v>-0.25184765154879302</c:v>
                </c:pt>
                <c:pt idx="6004">
                  <c:v>-0.24857300118692099</c:v>
                </c:pt>
                <c:pt idx="6005">
                  <c:v>-0.245128252895396</c:v>
                </c:pt>
                <c:pt idx="6006">
                  <c:v>-0.24151576390750501</c:v>
                </c:pt>
                <c:pt idx="6007">
                  <c:v>-0.237738006241106</c:v>
                </c:pt>
                <c:pt idx="6008">
                  <c:v>-0.23379756500703</c:v>
                </c:pt>
                <c:pt idx="6009">
                  <c:v>-0.229697136640097</c:v>
                </c:pt>
                <c:pt idx="6010">
                  <c:v>-0.22543952705395201</c:v>
                </c:pt>
                <c:pt idx="6011">
                  <c:v>-0.22102764972098701</c:v>
                </c:pt>
                <c:pt idx="6012">
                  <c:v>-0.21646452367865199</c:v>
                </c:pt>
                <c:pt idx="6013">
                  <c:v>-0.211753271463543</c:v>
                </c:pt>
                <c:pt idx="6014">
                  <c:v>-0.20689711697464999</c:v>
                </c:pt>
                <c:pt idx="6015">
                  <c:v>-0.20189938326725701</c:v>
                </c:pt>
                <c:pt idx="6016">
                  <c:v>-0.19676349027897699</c:v>
                </c:pt>
                <c:pt idx="6017">
                  <c:v>-0.19149295248949999</c:v>
                </c:pt>
                <c:pt idx="6018">
                  <c:v>-0.186091376515643</c:v>
                </c:pt>
                <c:pt idx="6019">
                  <c:v>-0.18056245864334899</c:v>
                </c:pt>
                <c:pt idx="6020">
                  <c:v>-0.174909982298325</c:v>
                </c:pt>
                <c:pt idx="6021">
                  <c:v>-0.16913781545706</c:v>
                </c:pt>
                <c:pt idx="6022">
                  <c:v>-0.163249907999968</c:v>
                </c:pt>
                <c:pt idx="6023">
                  <c:v>-0.15725028900850199</c:v>
                </c:pt>
                <c:pt idx="6024">
                  <c:v>-0.15114306400805599</c:v>
                </c:pt>
                <c:pt idx="6025">
                  <c:v>-0.144932412158571</c:v>
                </c:pt>
                <c:pt idx="6026">
                  <c:v>-0.13862258339473901</c:v>
                </c:pt>
                <c:pt idx="6027">
                  <c:v>-0.13221789551778601</c:v>
                </c:pt>
                <c:pt idx="6028">
                  <c:v>-0.12572273124080799</c:v>
                </c:pt>
                <c:pt idx="6029">
                  <c:v>-0.119141535189695</c:v>
                </c:pt>
                <c:pt idx="6030">
                  <c:v>-0.112478810861679</c:v>
                </c:pt>
                <c:pt idx="6031">
                  <c:v>-0.105739117543603</c:v>
                </c:pt>
                <c:pt idx="6032">
                  <c:v>-9.8927067192014204E-2</c:v>
                </c:pt>
                <c:pt idx="6033">
                  <c:v>-9.2047321277207994E-2</c:v>
                </c:pt>
                <c:pt idx="6034">
                  <c:v>-8.5104587593398104E-2</c:v>
                </c:pt>
                <c:pt idx="6035">
                  <c:v>-7.8103617037182799E-2</c:v>
                </c:pt>
                <c:pt idx="6036">
                  <c:v>-7.1049200356517295E-2</c:v>
                </c:pt>
                <c:pt idx="6037">
                  <c:v>-6.3946164872416195E-2</c:v>
                </c:pt>
                <c:pt idx="6038">
                  <c:v>-5.6799371175628798E-2</c:v>
                </c:pt>
                <c:pt idx="6039">
                  <c:v>-4.9613709800548002E-2</c:v>
                </c:pt>
                <c:pt idx="6040">
                  <c:v>-4.23940978786293E-2</c:v>
                </c:pt>
                <c:pt idx="6041">
                  <c:v>-3.51454757736087E-2</c:v>
                </c:pt>
                <c:pt idx="6042">
                  <c:v>-2.78728037008232E-2</c:v>
                </c:pt>
                <c:pt idx="6043">
                  <c:v>-2.0581058332947402E-2</c:v>
                </c:pt>
                <c:pt idx="6044">
                  <c:v>-1.32752293944676E-2</c:v>
                </c:pt>
                <c:pt idx="6045">
                  <c:v>-5.96031624722457E-3</c:v>
                </c:pt>
                <c:pt idx="6046">
                  <c:v>1.3586755306375499E-3</c:v>
                </c:pt>
                <c:pt idx="6047">
                  <c:v>8.6767375699772706E-3</c:v>
                </c:pt>
                <c:pt idx="6048">
                  <c:v>1.5988862137870999E-2</c:v>
                </c:pt>
                <c:pt idx="6049">
                  <c:v>2.3290045564393101E-2</c:v>
                </c:pt>
                <c:pt idx="6050">
                  <c:v>3.0575291666615802E-2</c:v>
                </c:pt>
                <c:pt idx="6051">
                  <c:v>3.7839615167485199E-2</c:v>
                </c:pt>
                <c:pt idx="6052">
                  <c:v>4.5078045107235301E-2</c:v>
                </c:pt>
                <c:pt idx="6053">
                  <c:v>5.2285628245004101E-2</c:v>
                </c:pt>
                <c:pt idx="6054">
                  <c:v>5.9457432448324701E-2</c:v>
                </c:pt>
                <c:pt idx="6055">
                  <c:v>6.6588550068172395E-2</c:v>
                </c:pt>
                <c:pt idx="6056">
                  <c:v>7.3674101297257294E-2</c:v>
                </c:pt>
                <c:pt idx="6057">
                  <c:v>8.0709237509265397E-2</c:v>
                </c:pt>
                <c:pt idx="6058">
                  <c:v>8.7689144576762301E-2</c:v>
                </c:pt>
                <c:pt idx="6059">
                  <c:v>9.4609046165489194E-2</c:v>
                </c:pt>
                <c:pt idx="6060">
                  <c:v>0.101464207002798</c:v>
                </c:pt>
                <c:pt idx="6061">
                  <c:v>0.108249936117986</c:v>
                </c:pt>
                <c:pt idx="6062">
                  <c:v>0.114961590052319</c:v>
                </c:pt>
                <c:pt idx="6063">
                  <c:v>0.12159457603653701</c:v>
                </c:pt>
                <c:pt idx="6064">
                  <c:v>0.128144355133674</c:v>
                </c:pt>
                <c:pt idx="6065">
                  <c:v>0.13460644534504901</c:v>
                </c:pt>
                <c:pt idx="6066">
                  <c:v>0.140976424677279</c:v>
                </c:pt>
                <c:pt idx="6067">
                  <c:v>0.147249934168243</c:v>
                </c:pt>
                <c:pt idx="6068">
                  <c:v>0.15342268086991001</c:v>
                </c:pt>
                <c:pt idx="6069">
                  <c:v>0.159490440785993</c:v>
                </c:pt>
                <c:pt idx="6070">
                  <c:v>0.165449061762418</c:v>
                </c:pt>
                <c:pt idx="6071">
                  <c:v>0.17129446632863601</c:v>
                </c:pt>
                <c:pt idx="6072">
                  <c:v>0.177022654487826</c:v>
                </c:pt>
                <c:pt idx="6073">
                  <c:v>0.182629706454082</c:v>
                </c:pt>
                <c:pt idx="6074">
                  <c:v>0.18811178533471401</c:v>
                </c:pt>
                <c:pt idx="6075">
                  <c:v>0.19346513975582899</c:v>
                </c:pt>
                <c:pt idx="6076">
                  <c:v>0.19868610642937901</c:v>
                </c:pt>
                <c:pt idx="6077">
                  <c:v>0.20377111265994899</c:v>
                </c:pt>
                <c:pt idx="6078">
                  <c:v>0.20871667878953901</c:v>
                </c:pt>
                <c:pt idx="6079">
                  <c:v>0.213519420578687</c:v>
                </c:pt>
                <c:pt idx="6080">
                  <c:v>0.21817605152229899</c:v>
                </c:pt>
                <c:pt idx="6081">
                  <c:v>0.22268338509859201</c:v>
                </c:pt>
                <c:pt idx="6082">
                  <c:v>0.22703833694962799</c:v>
                </c:pt>
                <c:pt idx="6083">
                  <c:v>0.23123792699192899</c:v>
                </c:pt>
                <c:pt idx="6084">
                  <c:v>0.235279281455747</c:v>
                </c:pt>
                <c:pt idx="6085">
                  <c:v>0.23915963485156899</c:v>
                </c:pt>
                <c:pt idx="6086">
                  <c:v>0.24287633186254501</c:v>
                </c:pt>
                <c:pt idx="6087">
                  <c:v>0.24642682916150799</c:v>
                </c:pt>
                <c:pt idx="6088">
                  <c:v>0.249808697151371</c:v>
                </c:pt>
                <c:pt idx="6089">
                  <c:v>0.25301962162769098</c:v>
                </c:pt>
                <c:pt idx="6090">
                  <c:v>0.256057405362279</c:v>
                </c:pt>
                <c:pt idx="6091">
                  <c:v>0.25891996960675101</c:v>
                </c:pt>
                <c:pt idx="6092">
                  <c:v>0.26160535551501901</c:v>
                </c:pt>
                <c:pt idx="6093">
                  <c:v>0.26411172548371697</c:v>
                </c:pt>
                <c:pt idx="6094">
                  <c:v>0.26643736440967403</c:v>
                </c:pt>
                <c:pt idx="6095">
                  <c:v>0.26858068086355302</c:v>
                </c:pt>
                <c:pt idx="6096">
                  <c:v>0.27054020817886398</c:v>
                </c:pt>
                <c:pt idx="6097">
                  <c:v>0.27231460545559799</c:v>
                </c:pt>
                <c:pt idx="6098">
                  <c:v>0.27390265847780398</c:v>
                </c:pt>
                <c:pt idx="6099">
                  <c:v>0.27530328054447101</c:v>
                </c:pt>
                <c:pt idx="6100">
                  <c:v>0.27651551321316098</c:v>
                </c:pt>
                <c:pt idx="6101">
                  <c:v>0.27753852695586201</c:v>
                </c:pt>
                <c:pt idx="6102">
                  <c:v>0.27837162172663699</c:v>
                </c:pt>
                <c:pt idx="6103">
                  <c:v>0.27901422744066201</c:v>
                </c:pt>
                <c:pt idx="6104">
                  <c:v>0.279465904364333</c:v>
                </c:pt>
                <c:pt idx="6105">
                  <c:v>0.27972634341617603</c:v>
                </c:pt>
                <c:pt idx="6106">
                  <c:v>0.27979536637835001</c:v>
                </c:pt>
                <c:pt idx="6107">
                  <c:v>0.279672926018603</c:v>
                </c:pt>
                <c:pt idx="6108">
                  <c:v>0.27935910612259002</c:v>
                </c:pt>
                <c:pt idx="6109">
                  <c:v>0.27885412143653798</c:v>
                </c:pt>
                <c:pt idx="6110">
                  <c:v>0.27815831752030001</c:v>
                </c:pt>
                <c:pt idx="6111">
                  <c:v>0.27727217051088698</c:v>
                </c:pt>
                <c:pt idx="6112">
                  <c:v>0.27619628679664798</c:v>
                </c:pt>
                <c:pt idx="6113">
                  <c:v>0.27493140260231802</c:v>
                </c:pt>
                <c:pt idx="6114">
                  <c:v>0.27347838348522502</c:v>
                </c:pt>
                <c:pt idx="6115">
                  <c:v>0.27183822374299099</c:v>
                </c:pt>
                <c:pt idx="6116">
                  <c:v>0.27001204573313198</c:v>
                </c:pt>
                <c:pt idx="6117">
                  <c:v>0.268001099105035</c:v>
                </c:pt>
                <c:pt idx="6118">
                  <c:v>0.265806759944827</c:v>
                </c:pt>
                <c:pt idx="6119">
                  <c:v>0.26343052983371701</c:v>
                </c:pt>
                <c:pt idx="6120">
                  <c:v>0.260874034820474</c:v>
                </c:pt>
                <c:pt idx="6121">
                  <c:v>0.25813902430872099</c:v>
                </c:pt>
                <c:pt idx="6122">
                  <c:v>0.25522736985982403</c:v>
                </c:pt>
                <c:pt idx="6123">
                  <c:v>0.25214106391218499</c:v>
                </c:pt>
                <c:pt idx="6124">
                  <c:v>0.24888221841782601</c:v>
                </c:pt>
                <c:pt idx="6125">
                  <c:v>0.24545306339717901</c:v>
                </c:pt>
                <c:pt idx="6126">
                  <c:v>0.24185594541309099</c:v>
                </c:pt>
                <c:pt idx="6127">
                  <c:v>0.23809332596507701</c:v>
                </c:pt>
                <c:pt idx="6128">
                  <c:v>0.23416777980492101</c:v>
                </c:pt>
                <c:pt idx="6129">
                  <c:v>0.23008199317477801</c:v>
                </c:pt>
                <c:pt idx="6130">
                  <c:v>0.225838761968988</c:v>
                </c:pt>
                <c:pt idx="6131">
                  <c:v>0.22144098982084801</c:v>
                </c:pt>
                <c:pt idx="6132">
                  <c:v>0.21689168611566401</c:v>
                </c:pt>
                <c:pt idx="6133">
                  <c:v>0.21219396393143899</c:v>
                </c:pt>
                <c:pt idx="6134">
                  <c:v>0.20735103790859399</c:v>
                </c:pt>
                <c:pt idx="6135">
                  <c:v>0.20236622205020299</c:v>
                </c:pt>
                <c:pt idx="6136">
                  <c:v>0.197242927454226</c:v>
                </c:pt>
                <c:pt idx="6137">
                  <c:v>0.191984659979303</c:v>
                </c:pt>
                <c:pt idx="6138">
                  <c:v>0.18659501784570201</c:v>
                </c:pt>
                <c:pt idx="6139">
                  <c:v>0.18107768917306599</c:v>
                </c:pt>
                <c:pt idx="6140">
                  <c:v>0.175436449456642</c:v>
                </c:pt>
                <c:pt idx="6141">
                  <c:v>0.16967515898371699</c:v>
                </c:pt>
                <c:pt idx="6142">
                  <c:v>0.16379776019203399</c:v>
                </c:pt>
                <c:pt idx="6143">
                  <c:v>0.15780827497198899</c:v>
                </c:pt>
                <c:pt idx="6144">
                  <c:v>0.15171080191445999</c:v>
                </c:pt>
                <c:pt idx="6145">
                  <c:v>0.14550951350615601</c:v>
                </c:pt>
                <c:pt idx="6146">
                  <c:v>0.139208653274388</c:v>
                </c:pt>
                <c:pt idx="6147">
                  <c:v>0.132812532883236</c:v>
                </c:pt>
                <c:pt idx="6148">
                  <c:v>0.12632552918308601</c:v>
                </c:pt>
                <c:pt idx="6149">
                  <c:v>0.11975208121556299</c:v>
                </c:pt>
                <c:pt idx="6150">
                  <c:v>0.113096687175904</c:v>
                </c:pt>
                <c:pt idx="6151">
                  <c:v>0.106363901334854</c:v>
                </c:pt>
                <c:pt idx="6152">
                  <c:v>9.9558330922186897E-2</c:v>
                </c:pt>
                <c:pt idx="6153">
                  <c:v>9.2684632973992501E-2</c:v>
                </c:pt>
                <c:pt idx="6154">
                  <c:v>8.57475111458747E-2</c:v>
                </c:pt>
                <c:pt idx="6155">
                  <c:v>7.8751712494251905E-2</c:v>
                </c:pt>
                <c:pt idx="6156">
                  <c:v>7.1702024227956906E-2</c:v>
                </c:pt>
                <c:pt idx="6157">
                  <c:v>6.4603270432361401E-2</c:v>
                </c:pt>
                <c:pt idx="6158">
                  <c:v>5.7460308768265099E-2</c:v>
                </c:pt>
                <c:pt idx="6159">
                  <c:v>5.0278027147809899E-2</c:v>
                </c:pt>
                <c:pt idx="6160">
                  <c:v>4.3061340389692802E-2</c:v>
                </c:pt>
                <c:pt idx="6161">
                  <c:v>3.5815186855966998E-2</c:v>
                </c:pt>
                <c:pt idx="6162">
                  <c:v>2.85445250727322E-2</c:v>
                </c:pt>
                <c:pt idx="6163">
                  <c:v>2.1254330337026301E-2</c:v>
                </c:pt>
                <c:pt idx="6164">
                  <c:v>1.39495913122414E-2</c:v>
                </c:pt>
                <c:pt idx="6165">
                  <c:v>6.6353066143931402E-3</c:v>
                </c:pt>
                <c:pt idx="6166">
                  <c:v>-6.8351860842091395E-4</c:v>
                </c:pt>
                <c:pt idx="6167">
                  <c:v>-8.0018761010325103E-3</c:v>
                </c:pt>
                <c:pt idx="6168">
                  <c:v>-1.5314757928340099E-2</c:v>
                </c:pt>
                <c:pt idx="6169">
                  <c:v>-2.26171599022271E-2</c:v>
                </c:pt>
                <c:pt idx="6170">
                  <c:v>-2.9904085005916601E-2</c:v>
                </c:pt>
                <c:pt idx="6171">
                  <c:v>-3.7170546813417901E-2</c:v>
                </c:pt>
                <c:pt idx="6172">
                  <c:v>-4.4411572901726801E-2</c:v>
                </c:pt>
                <c:pt idx="6173">
                  <c:v>-5.1622208253442797E-2</c:v>
                </c:pt>
                <c:pt idx="6174">
                  <c:v>-5.8797518647476003E-2</c:v>
                </c:pt>
                <c:pt idx="6175">
                  <c:v>-6.5932594035523595E-2</c:v>
                </c:pt>
                <c:pt idx="6176">
                  <c:v>-7.3022551902004004E-2</c:v>
                </c:pt>
                <c:pt idx="6177">
                  <c:v>-8.0062540605151403E-2</c:v>
                </c:pt>
                <c:pt idx="6178">
                  <c:v>-8.7047742696982996E-2</c:v>
                </c:pt>
                <c:pt idx="6179">
                  <c:v>-9.3973378219867107E-2</c:v>
                </c:pt>
                <c:pt idx="6180">
                  <c:v>-0.100834707977438</c:v>
                </c:pt>
                <c:pt idx="6181">
                  <c:v>-0.107627036777614</c:v>
                </c:pt>
                <c:pt idx="6182">
                  <c:v>-0.114345716645514</c:v>
                </c:pt>
                <c:pt idx="6183">
                  <c:v>-0.120986150004045</c:v>
                </c:pt>
                <c:pt idx="6184">
                  <c:v>-0.12754379282002301</c:v>
                </c:pt>
                <c:pt idx="6185">
                  <c:v>-0.134014157713639</c:v>
                </c:pt>
                <c:pt idx="6186">
                  <c:v>-0.14039281702916701</c:v>
                </c:pt>
                <c:pt idx="6187">
                  <c:v>-0.146675405864792</c:v>
                </c:pt>
                <c:pt idx="6188">
                  <c:v>-0.15285762505951001</c:v>
                </c:pt>
                <c:pt idx="6189">
                  <c:v>-0.15893524413502699</c:v>
                </c:pt>
                <c:pt idx="6190">
                  <c:v>-0.16490410419067</c:v>
                </c:pt>
                <c:pt idx="6191">
                  <c:v>-0.17076012074931099</c:v>
                </c:pt>
                <c:pt idx="6192">
                  <c:v>-0.17649928655236799</c:v>
                </c:pt>
                <c:pt idx="6193">
                  <c:v>-0.18211767430195899</c:v>
                </c:pt>
                <c:pt idx="6194">
                  <c:v>-0.18761143934834401</c:v>
                </c:pt>
                <c:pt idx="6195">
                  <c:v>-0.19297682232081101</c:v>
                </c:pt>
                <c:pt idx="6196">
                  <c:v>-0.19821015170020501</c:v>
                </c:pt>
                <c:pt idx="6197">
                  <c:v>-0.203307846331339</c:v>
                </c:pt>
                <c:pt idx="6198">
                  <c:v>-0.20826641787357</c:v>
                </c:pt>
                <c:pt idx="6199">
                  <c:v>-0.213082473187862</c:v>
                </c:pt>
                <c:pt idx="6200">
                  <c:v>-0.21775271665870699</c:v>
                </c:pt>
                <c:pt idx="6201">
                  <c:v>-0.22227395244930101</c:v>
                </c:pt>
                <c:pt idx="6202">
                  <c:v>-0.22664308668845201</c:v>
                </c:pt>
                <c:pt idx="6203">
                  <c:v>-0.23085712958770799</c:v>
                </c:pt>
                <c:pt idx="6204">
                  <c:v>-0.234913197487262</c:v>
                </c:pt>
                <c:pt idx="6205">
                  <c:v>-0.23880851482923501</c:v>
                </c:pt>
                <c:pt idx="6206">
                  <c:v>-0.24254041605698001</c:v>
                </c:pt>
                <c:pt idx="6207">
                  <c:v>-0.24610634743912099</c:v>
                </c:pt>
                <c:pt idx="6208">
                  <c:v>-0.24950386881706199</c:v>
                </c:pt>
                <c:pt idx="6209">
                  <c:v>-0.252730655274786</c:v>
                </c:pt>
                <c:pt idx="6210">
                  <c:v>-0.25578449872978298</c:v>
                </c:pt>
                <c:pt idx="6211">
                  <c:v>-0.25866330944404198</c:v>
                </c:pt>
                <c:pt idx="6212">
                  <c:v>-0.261365117454052</c:v>
                </c:pt>
                <c:pt idx="6213">
                  <c:v>-0.263888073918842</c:v>
                </c:pt>
                <c:pt idx="6214">
                  <c:v>-0.26623045238513998</c:v>
                </c:pt>
                <c:pt idx="6215">
                  <c:v>-0.26839064996877898</c:v>
                </c:pt>
                <c:pt idx="6216">
                  <c:v>-0.270367188451552</c:v>
                </c:pt>
                <c:pt idx="6217">
                  <c:v>-0.27215871529274699</c:v>
                </c:pt>
                <c:pt idx="6218">
                  <c:v>-0.27376400455469102</c:v>
                </c:pt>
                <c:pt idx="6219">
                  <c:v>-0.27518195774165499</c:v>
                </c:pt>
                <c:pt idx="6220">
                  <c:v>-0.276411604551556</c:v>
                </c:pt>
                <c:pt idx="6221">
                  <c:v>-0.277452103539924</c:v>
                </c:pt>
                <c:pt idx="6222">
                  <c:v>-0.27830274269570998</c:v>
                </c:pt>
                <c:pt idx="6223">
                  <c:v>-0.27896293992850801</c:v>
                </c:pt>
                <c:pt idx="6224">
                  <c:v>-0.27943224346687701</c:v>
                </c:pt>
                <c:pt idx="6225">
                  <c:v>-0.27971033216749303</c:v>
                </c:pt>
                <c:pt idx="6226">
                  <c:v>-0.27979701573490101</c:v>
                </c:pt>
                <c:pt idx="6227">
                  <c:v>-0.279692234851736</c:v>
                </c:pt>
                <c:pt idx="6228">
                  <c:v>-0.27939606121931498</c:v>
                </c:pt>
                <c:pt idx="6229">
                  <c:v>-0.278908697508568</c:v>
                </c:pt>
                <c:pt idx="6230">
                  <c:v>-0.27823047722135602</c:v>
                </c:pt>
                <c:pt idx="6231">
                  <c:v>-0.27736186446225197</c:v>
                </c:pt>
                <c:pt idx="6232">
                  <c:v>-0.27630345362095798</c:v>
                </c:pt>
                <c:pt idx="6233">
                  <c:v>-0.275055968965563</c:v>
                </c:pt>
                <c:pt idx="6234">
                  <c:v>-0.27362026414693202</c:v>
                </c:pt>
                <c:pt idx="6235">
                  <c:v>-0.27199732161455098</c:v>
                </c:pt>
                <c:pt idx="6236">
                  <c:v>-0.27018825194423901</c:v>
                </c:pt>
                <c:pt idx="6237">
                  <c:v>-0.26819429307818798</c:v>
                </c:pt>
                <c:pt idx="6238">
                  <c:v>-0.26601680947783501</c:v>
                </c:pt>
                <c:pt idx="6239">
                  <c:v>-0.26365729119017201</c:v>
                </c:pt>
                <c:pt idx="6240">
                  <c:v>-0.261117352828103</c:v>
                </c:pt>
                <c:pt idx="6241">
                  <c:v>-0.25839873246557499</c:v>
                </c:pt>
                <c:pt idx="6242">
                  <c:v>-0.25550329044821202</c:v>
                </c:pt>
                <c:pt idx="6243">
                  <c:v>-0.25243300812028702</c:v>
                </c:pt>
                <c:pt idx="6244">
                  <c:v>-0.24918998646889601</c:v>
                </c:pt>
                <c:pt idx="6245">
                  <c:v>-0.24577644468625101</c:v>
                </c:pt>
                <c:pt idx="6246">
                  <c:v>-0.24219471865109701</c:v>
                </c:pt>
                <c:pt idx="6247">
                  <c:v>-0.238447259330274</c:v>
                </c:pt>
                <c:pt idx="6248">
                  <c:v>-0.23453663110152601</c:v>
                </c:pt>
                <c:pt idx="6249">
                  <c:v>-0.23046550999870299</c:v>
                </c:pt>
                <c:pt idx="6250">
                  <c:v>-0.22623668188055701</c:v>
                </c:pt>
                <c:pt idx="6251">
                  <c:v>-0.22185304052438501</c:v>
                </c:pt>
                <c:pt idx="6252">
                  <c:v>-0.21731758564582801</c:v>
                </c:pt>
                <c:pt idx="6253">
                  <c:v>-0.21263342084616499</c:v>
                </c:pt>
                <c:pt idx="6254">
                  <c:v>-0.207803751488532</c:v>
                </c:pt>
                <c:pt idx="6255">
                  <c:v>-0.20283188250449899</c:v>
                </c:pt>
                <c:pt idx="6256">
                  <c:v>-0.19772121613250701</c:v>
                </c:pt>
                <c:pt idx="6257">
                  <c:v>-0.192475249589734</c:v>
                </c:pt>
                <c:pt idx="6258">
                  <c:v>-0.187097572678946</c:v>
                </c:pt>
                <c:pt idx="6259">
                  <c:v>-0.18159186533201499</c:v>
                </c:pt>
                <c:pt idx="6260">
                  <c:v>-0.17596189509173901</c:v>
                </c:pt>
                <c:pt idx="6261">
                  <c:v>-0.17021151453373001</c:v>
                </c:pt>
                <c:pt idx="6262">
                  <c:v>-0.1643446586301</c:v>
                </c:pt>
                <c:pt idx="6263">
                  <c:v>-0.158365342056772</c:v>
                </c:pt>
                <c:pt idx="6264">
                  <c:v>-0.152277656446244</c:v>
                </c:pt>
                <c:pt idx="6265">
                  <c:v>-0.14608576758769601</c:v>
                </c:pt>
                <c:pt idx="6266">
                  <c:v>-0.13979391257634899</c:v>
                </c:pt>
                <c:pt idx="6267">
                  <c:v>-0.133406396914031</c:v>
                </c:pt>
                <c:pt idx="6268">
                  <c:v>-0.12692759156293301</c:v>
                </c:pt>
                <c:pt idx="6269">
                  <c:v>-0.120361929954568</c:v>
                </c:pt>
                <c:pt idx="6270">
                  <c:v>-0.113713904955986</c:v>
                </c:pt>
                <c:pt idx="6271">
                  <c:v>-0.106988065795314</c:v>
                </c:pt>
                <c:pt idx="6272">
                  <c:v>-0.10018901494872801</c:v>
                </c:pt>
                <c:pt idx="6273">
                  <c:v>-9.3321404990995394E-2</c:v>
                </c:pt>
                <c:pt idx="6274">
                  <c:v>-8.6389935411720895E-2</c:v>
                </c:pt>
                <c:pt idx="6275">
                  <c:v>-7.9399349399502397E-2</c:v>
                </c:pt>
                <c:pt idx="6276">
                  <c:v>-7.2354430596175801E-2</c:v>
                </c:pt>
                <c:pt idx="6277">
                  <c:v>-6.5259999823380196E-2</c:v>
                </c:pt>
                <c:pt idx="6278">
                  <c:v>-5.8120911783680798E-2</c:v>
                </c:pt>
                <c:pt idx="6279">
                  <c:v>-5.0942051738507299E-2</c:v>
                </c:pt>
                <c:pt idx="6280">
                  <c:v>-4.3728332165180697E-2</c:v>
                </c:pt>
                <c:pt idx="6281">
                  <c:v>-3.64846893953166E-2</c:v>
                </c:pt>
                <c:pt idx="6282">
                  <c:v>-2.9216080236904501E-2</c:v>
                </c:pt>
                <c:pt idx="6283">
                  <c:v>-2.1927478582376099E-2</c:v>
                </c:pt>
                <c:pt idx="6284">
                  <c:v>-1.4623872004981799E-2</c:v>
                </c:pt>
                <c:pt idx="6285">
                  <c:v>-7.3102583458059698E-3</c:v>
                </c:pt>
                <c:pt idx="6286" formatCode="0.00E+00">
                  <c:v>8.3577062440199508E-6</c:v>
                </c:pt>
                <c:pt idx="6287">
                  <c:v>7.3269680391349597E-3</c:v>
                </c:pt>
                <c:pt idx="6288">
                  <c:v>1.4640564544747299E-2</c:v>
                </c:pt>
                <c:pt idx="6289">
                  <c:v>2.1944142545911701E-2</c:v>
                </c:pt>
                <c:pt idx="6290">
                  <c:v>2.9232704221098499E-2</c:v>
                </c:pt>
                <c:pt idx="6291">
                  <c:v>3.6501262024415101E-2</c:v>
                </c:pt>
                <c:pt idx="6292">
                  <c:v>4.3744842098571997E-2</c:v>
                </c:pt>
                <c:pt idx="6293">
                  <c:v>5.0958487678482101E-2</c:v>
                </c:pt>
                <c:pt idx="6294">
                  <c:v>5.81372624831634E-2</c:v>
                </c:pt>
                <c:pt idx="6295">
                  <c:v>6.5276254093624794E-2</c:v>
                </c:pt>
                <c:pt idx="6296">
                  <c:v>7.2370577314422896E-2</c:v>
                </c:pt>
                <c:pt idx="6297">
                  <c:v>7.9415377516590002E-2</c:v>
                </c:pt>
                <c:pt idx="6298">
                  <c:v>8.64058339596456E-2</c:v>
                </c:pt>
                <c:pt idx="6299">
                  <c:v>9.3337163090417702E-2</c:v>
                </c:pt>
                <c:pt idx="6300">
                  <c:v>0.100204621816417</c:v>
                </c:pt>
                <c:pt idx="6301">
                  <c:v>0.107003510751526</c:v>
                </c:pt>
                <c:pt idx="6302">
                  <c:v>0.11372917743177299</c:v>
                </c:pt>
                <c:pt idx="6303">
                  <c:v>0.120377019499011</c:v>
                </c:pt>
                <c:pt idx="6304">
                  <c:v>0.126942487850291</c:v>
                </c:pt>
                <c:pt idx="6305">
                  <c:v>0.13342108975080899</c:v>
                </c:pt>
                <c:pt idx="6306">
                  <c:v>0.13980839190827199</c:v>
                </c:pt>
                <c:pt idx="6307">
                  <c:v>0.14610002350659201</c:v>
                </c:pt>
                <c:pt idx="6308">
                  <c:v>0.15229167919682099</c:v>
                </c:pt>
                <c:pt idx="6309">
                  <c:v>0.15837912204329299</c:v>
                </c:pt>
                <c:pt idx="6310">
                  <c:v>0.164358186422953</c:v>
                </c:pt>
                <c:pt idx="6311">
                  <c:v>0.170224780875877</c:v>
                </c:pt>
                <c:pt idx="6312">
                  <c:v>0.175974890905053</c:v>
                </c:pt>
                <c:pt idx="6313">
                  <c:v>0.181604581723491</c:v>
                </c:pt>
                <c:pt idx="6314">
                  <c:v>0.18711000094678701</c:v>
                </c:pt>
                <c:pt idx="6315">
                  <c:v>0.19248738122930401</c:v>
                </c:pt>
                <c:pt idx="6316">
                  <c:v>0.19773304284215501</c:v>
                </c:pt>
                <c:pt idx="6317">
                  <c:v>0.20284339619123301</c:v>
                </c:pt>
                <c:pt idx="6318">
                  <c:v>0.20781494427356401</c:v>
                </c:pt>
                <c:pt idx="6319">
                  <c:v>0.21264428507029701</c:v>
                </c:pt>
                <c:pt idx="6320">
                  <c:v>0.217328113874697</c:v>
                </c:pt>
                <c:pt idx="6321">
                  <c:v>0.22186322555355001</c:v>
                </c:pt>
                <c:pt idx="6322">
                  <c:v>0.22624651674042401</c:v>
                </c:pt>
                <c:pt idx="6323">
                  <c:v>0.23047498795930099</c:v>
                </c:pt>
                <c:pt idx="6324">
                  <c:v>0.23454574567710901</c:v>
                </c:pt>
                <c:pt idx="6325">
                  <c:v>0.23845600428375899</c:v>
                </c:pt>
                <c:pt idx="6326">
                  <c:v>0.24220308799833101</c:v>
                </c:pt>
                <c:pt idx="6327">
                  <c:v>0.24578443270010999</c:v>
                </c:pt>
                <c:pt idx="6328">
                  <c:v>0.24919758768320099</c:v>
                </c:pt>
                <c:pt idx="6329">
                  <c:v>0.25244021733354399</c:v>
                </c:pt>
                <c:pt idx="6330">
                  <c:v>0.25551010272717301</c:v>
                </c:pt>
                <c:pt idx="6331">
                  <c:v>0.25840514314861401</c:v>
                </c:pt>
                <c:pt idx="6332">
                  <c:v>0.26112335752840399</c:v>
                </c:pt>
                <c:pt idx="6333">
                  <c:v>0.26366288579873198</c:v>
                </c:pt>
                <c:pt idx="6334">
                  <c:v>0.26602199016627698</c:v>
                </c:pt>
                <c:pt idx="6335">
                  <c:v>0.26819905630137802</c:v>
                </c:pt>
                <c:pt idx="6336">
                  <c:v>0.27019259444271598</c:v>
                </c:pt>
                <c:pt idx="6337">
                  <c:v>0.272001240416752</c:v>
                </c:pt>
                <c:pt idx="6338">
                  <c:v>0.273623756571231</c:v>
                </c:pt>
                <c:pt idx="6339">
                  <c:v>0.27505903262210102</c:v>
                </c:pt>
                <c:pt idx="6340">
                  <c:v>0.27630608641328203</c:v>
                </c:pt>
                <c:pt idx="6341">
                  <c:v>0.27736406458874902</c:v>
                </c:pt>
                <c:pt idx="6342">
                  <c:v>0.27823224317648398</c:v>
                </c:pt>
                <c:pt idx="6343">
                  <c:v>0.27891002808388798</c:v>
                </c:pt>
                <c:pt idx="6344">
                  <c:v>0.27939695550431698</c:v>
                </c:pt>
                <c:pt idx="6345">
                  <c:v>0.27969269223446303</c:v>
                </c:pt>
                <c:pt idx="6346">
                  <c:v>0.27979703590236699</c:v>
                </c:pt>
                <c:pt idx="6347">
                  <c:v>0.27970991510589799</c:v>
                </c:pt>
                <c:pt idx="6348">
                  <c:v>0.279431389461615</c:v>
                </c:pt>
                <c:pt idx="6349">
                  <c:v>0.27896164956397301</c:v>
                </c:pt>
                <c:pt idx="6350">
                  <c:v>0.278301016854896</c:v>
                </c:pt>
                <c:pt idx="6351">
                  <c:v>0.27744994340381901</c:v>
                </c:pt>
                <c:pt idx="6352">
                  <c:v>0.27640901159833597</c:v>
                </c:pt>
                <c:pt idx="6353">
                  <c:v>0.27517893374567298</c:v>
                </c:pt>
                <c:pt idx="6354">
                  <c:v>0.27376055158525803</c:v>
                </c:pt>
                <c:pt idx="6355">
                  <c:v>0.27215483571272397</c:v>
                </c:pt>
                <c:pt idx="6356">
                  <c:v>0.27036288491572702</c:v>
                </c:pt>
                <c:pt idx="6357">
                  <c:v>0.26838592542205097</c:v>
                </c:pt>
                <c:pt idx="6358">
                  <c:v>0.26622531006050498</c:v>
                </c:pt>
                <c:pt idx="6359">
                  <c:v>0.26388251733518098</c:v>
                </c:pt>
                <c:pt idx="6360">
                  <c:v>0.26135915041372298</c:v>
                </c:pt>
                <c:pt idx="6361">
                  <c:v>0.25865693603027601</c:v>
                </c:pt>
                <c:pt idx="6362">
                  <c:v>0.25577772330389298</c:v>
                </c:pt>
                <c:pt idx="6363">
                  <c:v>0.252723482473179</c:v>
                </c:pt>
                <c:pt idx="6364">
                  <c:v>0.24949630354807201</c:v>
                </c:pt>
                <c:pt idx="6365">
                  <c:v>0.246098394879641</c:v>
                </c:pt>
                <c:pt idx="6366">
                  <c:v>0.24253208164893</c:v>
                </c:pt>
                <c:pt idx="6367">
                  <c:v>0.238799804275831</c:v>
                </c:pt>
                <c:pt idx="6368">
                  <c:v>0.23490411674911599</c:v>
                </c:pt>
                <c:pt idx="6369">
                  <c:v>0.23084768487874699</c:v>
                </c:pt>
                <c:pt idx="6370">
                  <c:v>0.226633284471668</c:v>
                </c:pt>
                <c:pt idx="6371">
                  <c:v>0.22226379943232999</c:v>
                </c:pt>
                <c:pt idx="6372">
                  <c:v>0.217742219789234</c:v>
                </c:pt>
                <c:pt idx="6373">
                  <c:v>0.21307163964887099</c:v>
                </c:pt>
                <c:pt idx="6374">
                  <c:v>0.20825525507842599</c:v>
                </c:pt>
                <c:pt idx="6375">
                  <c:v>0.203296361918718</c:v>
                </c:pt>
                <c:pt idx="6376">
                  <c:v>0.198198353528863</c:v>
                </c:pt>
                <c:pt idx="6377">
                  <c:v>0.19296471846420901</c:v>
                </c:pt>
                <c:pt idx="6378">
                  <c:v>0.18759903808912401</c:v>
                </c:pt>
                <c:pt idx="6379">
                  <c:v>0.18210498412627399</c:v>
                </c:pt>
                <c:pt idx="6380">
                  <c:v>0.17648631614407601</c:v>
                </c:pt>
                <c:pt idx="6381">
                  <c:v>0.17074687898403099</c:v>
                </c:pt>
                <c:pt idx="6382">
                  <c:v>0.16489060012971199</c:v>
                </c:pt>
                <c:pt idx="6383">
                  <c:v>0.15892148701918901</c:v>
                </c:pt>
                <c:pt idx="6384">
                  <c:v>0.152843624302754</c:v>
                </c:pt>
                <c:pt idx="6385">
                  <c:v>0.14666117104780499</c:v>
                </c:pt>
                <c:pt idx="6386">
                  <c:v>0.14037835789280001</c:v>
                </c:pt>
                <c:pt idx="6387">
                  <c:v>0.133999484152246</c:v>
                </c:pt>
                <c:pt idx="6388">
                  <c:v>0.12752891487468701</c:v>
                </c:pt>
                <c:pt idx="6389">
                  <c:v>0.120971077855711</c:v>
                </c:pt>
                <c:pt idx="6390">
                  <c:v>0.11433046060801701</c:v>
                </c:pt>
                <c:pt idx="6391">
                  <c:v>0.10761160729062701</c:v>
                </c:pt>
                <c:pt idx="6392">
                  <c:v>0.100819115599321</c:v>
                </c:pt>
                <c:pt idx="6393">
                  <c:v>9.3957633620450398E-2</c:v>
                </c:pt>
                <c:pt idx="6394">
                  <c:v>8.7031856650258699E-2</c:v>
                </c:pt>
                <c:pt idx="6395">
                  <c:v>8.0046523981904497E-2</c:v>
                </c:pt>
                <c:pt idx="6396">
                  <c:v>7.3006415662372703E-2</c:v>
                </c:pt>
                <c:pt idx="6397">
                  <c:v>6.5916349221499401E-2</c:v>
                </c:pt>
                <c:pt idx="6398">
                  <c:v>5.8781176375347598E-2</c:v>
                </c:pt>
                <c:pt idx="6399">
                  <c:v>5.1605779706189098E-2</c:v>
                </c:pt>
                <c:pt idx="6400">
                  <c:v>4.4395069321364798E-2</c:v>
                </c:pt>
                <c:pt idx="6401">
                  <c:v>3.7153979493309397E-2</c:v>
                </c:pt>
                <c:pt idx="6402">
                  <c:v>2.9887465283040301E-2</c:v>
                </c:pt>
                <c:pt idx="6403">
                  <c:v>2.26004991494211E-2</c:v>
                </c:pt>
                <c:pt idx="6404">
                  <c:v>1.52980675465189E-2</c:v>
                </c:pt>
                <c:pt idx="6405">
                  <c:v>7.9851675113858309E-3</c:v>
                </c:pt>
                <c:pt idx="6406">
                  <c:v>6.6680324459796199E-4</c:v>
                </c:pt>
                <c:pt idx="6407">
                  <c:v>-6.6520173141075703E-3</c:v>
                </c:pt>
                <c:pt idx="6408">
                  <c:v>-1.39662859127541E-2</c:v>
                </c:pt>
                <c:pt idx="6409">
                  <c:v>-2.1270997414260799E-2</c:v>
                </c:pt>
                <c:pt idx="6410">
                  <c:v>-2.8561153221446201E-2</c:v>
                </c:pt>
                <c:pt idx="6411">
                  <c:v>-3.5831764697556799E-2</c:v>
                </c:pt>
                <c:pt idx="6412">
                  <c:v>-4.3077856579979597E-2</c:v>
                </c:pt>
                <c:pt idx="6413">
                  <c:v>-5.0294470384802899E-2</c:v>
                </c:pt>
                <c:pt idx="6414">
                  <c:v>-5.7476667799895402E-2</c:v>
                </c:pt>
                <c:pt idx="6415">
                  <c:v>-6.46195340641815E-2</c:v>
                </c:pt>
                <c:pt idx="6416">
                  <c:v>-7.1718181330801101E-2</c:v>
                </c:pt>
                <c:pt idx="6417">
                  <c:v>-7.8767752011852099E-2</c:v>
                </c:pt>
                <c:pt idx="6418">
                  <c:v>-8.5763422102426198E-2</c:v>
                </c:pt>
                <c:pt idx="6419">
                  <c:v>-9.2700404481664403E-2</c:v>
                </c:pt>
                <c:pt idx="6420">
                  <c:v>-9.9573952188573095E-2</c:v>
                </c:pt>
                <c:pt idx="6421">
                  <c:v>-0.106379361670358</c:v>
                </c:pt>
                <c:pt idx="6422">
                  <c:v>-0.11311197600105399</c:v>
                </c:pt>
                <c:pt idx="6423">
                  <c:v>-0.119767188068252</c:v>
                </c:pt>
                <c:pt idx="6424">
                  <c:v>-0.126340443725728</c:v>
                </c:pt>
                <c:pt idx="6425">
                  <c:v>-0.13282724490984499</c:v>
                </c:pt>
                <c:pt idx="6426">
                  <c:v>-0.139223152717559</c:v>
                </c:pt>
                <c:pt idx="6427">
                  <c:v>-0.145523790443953</c:v>
                </c:pt>
                <c:pt idx="6428">
                  <c:v>-0.151724846577207</c:v>
                </c:pt>
                <c:pt idx="6429">
                  <c:v>-0.15782207774895499</c:v>
                </c:pt>
                <c:pt idx="6430">
                  <c:v>-0.16381131163801199</c:v>
                </c:pt>
                <c:pt idx="6431">
                  <c:v>-0.16968844982548401</c:v>
                </c:pt>
                <c:pt idx="6432">
                  <c:v>-0.17544947059930499</c:v>
                </c:pt>
                <c:pt idx="6433">
                  <c:v>-0.181090431706288</c:v>
                </c:pt>
                <c:pt idx="6434">
                  <c:v>-0.186607473049796</c:v>
                </c:pt>
                <c:pt idx="6435">
                  <c:v>-0.191996819331202</c:v>
                </c:pt>
                <c:pt idx="6436">
                  <c:v>-0.197254782633314</c:v>
                </c:pt>
                <c:pt idx="6437">
                  <c:v>-0.202377764944008</c:v>
                </c:pt>
                <c:pt idx="6438">
                  <c:v>-0.20736226061834001</c:v>
                </c:pt>
                <c:pt idx="6439">
                  <c:v>-0.21220485877745299</c:v>
                </c:pt>
                <c:pt idx="6440">
                  <c:v>-0.216902245642628</c:v>
                </c:pt>
                <c:pt idx="6441">
                  <c:v>-0.22145120680290001</c:v>
                </c:pt>
                <c:pt idx="6442">
                  <c:v>-0.22584862941467301</c:v>
                </c:pt>
                <c:pt idx="6443">
                  <c:v>-0.23009150433182499</c:v>
                </c:pt>
                <c:pt idx="6444">
                  <c:v>-0.23417692816486699</c:v>
                </c:pt>
                <c:pt idx="6445">
                  <c:v>-0.23810210526772099</c:v>
                </c:pt>
                <c:pt idx="6446">
                  <c:v>-0.24186434965077699</c:v>
                </c:pt>
                <c:pt idx="6447">
                  <c:v>-0.24546108681890599</c:v>
                </c:pt>
                <c:pt idx="6448">
                  <c:v>-0.24888985553318499</c:v>
                </c:pt>
                <c:pt idx="6449">
                  <c:v>-0.25214830949511502</c:v>
                </c:pt>
                <c:pt idx="6450">
                  <c:v>-0.25523421895219001</c:v>
                </c:pt>
                <c:pt idx="6451">
                  <c:v>-0.25814547222370499</c:v>
                </c:pt>
                <c:pt idx="6452">
                  <c:v>-0.26088007714578298</c:v>
                </c:pt>
                <c:pt idx="6453">
                  <c:v>-0.263436162434601</c:v>
                </c:pt>
                <c:pt idx="6454">
                  <c:v>-0.26581197896691</c:v>
                </c:pt>
                <c:pt idx="6455">
                  <c:v>-0.26800590097695298</c:v>
                </c:pt>
                <c:pt idx="6456">
                  <c:v>-0.270016427168975</c:v>
                </c:pt>
                <c:pt idx="6457">
                  <c:v>-0.27184218174455299</c:v>
                </c:pt>
                <c:pt idx="6458">
                  <c:v>-0.27348191534405403</c:v>
                </c:pt>
                <c:pt idx="6459">
                  <c:v>-0.27493450590157098</c:v>
                </c:pt>
                <c:pt idx="6460">
                  <c:v>-0.27619895941274503</c:v>
                </c:pt>
                <c:pt idx="6461">
                  <c:v>-0.277274410614964</c:v>
                </c:pt>
                <c:pt idx="6462">
                  <c:v>-0.27816012357945702</c:v>
                </c:pt>
                <c:pt idx="6463">
                  <c:v>-0.27885549221489397</c:v>
                </c:pt>
                <c:pt idx="6464">
                  <c:v>-0.279360040682124</c:v>
                </c:pt>
                <c:pt idx="6465">
                  <c:v>-0.27967342371979897</c:v>
                </c:pt>
                <c:pt idx="6466">
                  <c:v>-0.27979542688063203</c:v>
                </c:pt>
                <c:pt idx="6467">
                  <c:v>-0.27972596667814098</c:v>
                </c:pt>
                <c:pt idx="6468">
                  <c:v>-0.279465090643783</c:v>
                </c:pt>
                <c:pt idx="6469">
                  <c:v>-0.27901297729442398</c:v>
                </c:pt>
                <c:pt idx="6470">
                  <c:v>-0.278369936010184</c:v>
                </c:pt>
                <c:pt idx="6471">
                  <c:v>-0.27753640682272501</c:v>
                </c:pt>
                <c:pt idx="6472">
                  <c:v>-0.276512960114142</c:v>
                </c:pt>
                <c:pt idx="6473">
                  <c:v>-0.27530029622665098</c:v>
                </c:pt>
                <c:pt idx="6474">
                  <c:v>-0.273899244983343</c:v>
                </c:pt>
                <c:pt idx="6475">
                  <c:v>-0.27231076512034402</c:v>
                </c:pt>
                <c:pt idx="6476">
                  <c:v>-0.27053594363074901</c:v>
                </c:pt>
                <c:pt idx="6477">
                  <c:v>-0.26857599502079699</c:v>
                </c:pt>
                <c:pt idx="6478">
                  <c:v>-0.26643226047878799</c:v>
                </c:pt>
                <c:pt idx="6479">
                  <c:v>-0.26410620695731002</c:v>
                </c:pt>
                <c:pt idx="6480">
                  <c:v>-0.26159942616940501</c:v>
                </c:pt>
                <c:pt idx="6481">
                  <c:v>-0.25891363349936902</c:v>
                </c:pt>
                <c:pt idx="6482">
                  <c:v>-0.25605066682891098</c:v>
                </c:pt>
                <c:pt idx="6483">
                  <c:v>-0.25301248527950099</c:v>
                </c:pt>
                <c:pt idx="6484">
                  <c:v>-0.249801167871744</c:v>
                </c:pt>
                <c:pt idx="6485">
                  <c:v>-0.24641891210271399</c:v>
                </c:pt>
                <c:pt idx="6486">
                  <c:v>-0.242868032442209</c:v>
                </c:pt>
                <c:pt idx="6487">
                  <c:v>-0.239150958748964</c:v>
                </c:pt>
                <c:pt idx="6488">
                  <c:v>-0.23527023460791099</c:v>
                </c:pt>
                <c:pt idx="6489">
                  <c:v>-0.231228515589599</c:v>
                </c:pt>
                <c:pt idx="6490">
                  <c:v>-0.22702856743300401</c:v>
                </c:pt>
                <c:pt idx="6491">
                  <c:v>-0.22267326415293301</c:v>
                </c:pt>
                <c:pt idx="6492">
                  <c:v>-0.21816558607334399</c:v>
                </c:pt>
                <c:pt idx="6493">
                  <c:v>-0.21350861778791799</c:v>
                </c:pt>
                <c:pt idx="6494">
                  <c:v>-0.20870554604928099</c:v>
                </c:pt>
                <c:pt idx="6495">
                  <c:v>-0.20375965758831099</c:v>
                </c:pt>
                <c:pt idx="6496">
                  <c:v>-0.19867433686503899</c:v>
                </c:pt>
                <c:pt idx="6497">
                  <c:v>-0.19345306375267299</c:v>
                </c:pt>
                <c:pt idx="6498">
                  <c:v>-0.188099411156324</c:v>
                </c:pt>
                <c:pt idx="6499">
                  <c:v>-0.18261704256807801</c:v>
                </c:pt>
                <c:pt idx="6500">
                  <c:v>-0.177009709560077</c:v>
                </c:pt>
                <c:pt idx="6501">
                  <c:v>-0.17128124921732599</c:v>
                </c:pt>
                <c:pt idx="6502">
                  <c:v>-0.16543558151198601</c:v>
                </c:pt>
                <c:pt idx="6503">
                  <c:v>-0.15947670662094199</c:v>
                </c:pt>
                <c:pt idx="6504">
                  <c:v>-0.153408702188499</c:v>
                </c:pt>
                <c:pt idx="6505">
                  <c:v>-0.14723572053605</c:v>
                </c:pt>
                <c:pt idx="6506">
                  <c:v>-0.14096198582066</c:v>
                </c:pt>
                <c:pt idx="6507">
                  <c:v>-0.134591791144481</c:v>
                </c:pt>
                <c:pt idx="6508">
                  <c:v>-0.128129495616992</c:v>
                </c:pt>
                <c:pt idx="6509">
                  <c:v>-0.12157952137207299</c:v>
                </c:pt>
                <c:pt idx="6510">
                  <c:v>-0.114946350541946</c:v>
                </c:pt>
                <c:pt idx="6511">
                  <c:v>-0.10823452219006501</c:v>
                </c:pt>
                <c:pt idx="6512">
                  <c:v>-0.10144862920504499</c:v>
                </c:pt>
                <c:pt idx="6513">
                  <c:v>-9.4593315157754904E-2</c:v>
                </c:pt>
                <c:pt idx="6514">
                  <c:v>-8.7673271123738794E-2</c:v>
                </c:pt>
                <c:pt idx="6515">
                  <c:v>-8.0693232473120005E-2</c:v>
                </c:pt>
                <c:pt idx="6516">
                  <c:v>-7.3657975630199102E-2</c:v>
                </c:pt>
                <c:pt idx="6517">
                  <c:v>-6.6572314804958094E-2</c:v>
                </c:pt>
                <c:pt idx="6518">
                  <c:v>-5.9441098698707402E-2</c:v>
                </c:pt>
                <c:pt idx="6519">
                  <c:v>-5.2269207186130803E-2</c:v>
                </c:pt>
                <c:pt idx="6520">
                  <c:v>-4.5061547975998602E-2</c:v>
                </c:pt>
                <c:pt idx="6521">
                  <c:v>-3.7823053252833902E-2</c:v>
                </c:pt>
                <c:pt idx="6522">
                  <c:v>-3.05586763018297E-2</c:v>
                </c:pt>
                <c:pt idx="6523">
                  <c:v>-2.3273388119328001E-2</c:v>
                </c:pt>
                <c:pt idx="6524">
                  <c:v>-1.5972174011177901E-2</c:v>
                </c:pt>
                <c:pt idx="6525">
                  <c:v>-8.6600301813027098E-3</c:v>
                </c:pt>
                <c:pt idx="6526">
                  <c:v>-1.3419603128089299E-3</c:v>
                </c:pt>
                <c:pt idx="6527">
                  <c:v>5.97702785602234E-3</c:v>
                </c:pt>
                <c:pt idx="6528">
                  <c:v>1.32919259585193E-2</c:v>
                </c:pt>
                <c:pt idx="6529">
                  <c:v>2.0597728426832902E-2</c:v>
                </c:pt>
                <c:pt idx="6530">
                  <c:v>2.7889435917235701E-2</c:v>
                </c:pt>
                <c:pt idx="6531">
                  <c:v>3.51620587311611E-2</c:v>
                </c:pt>
                <c:pt idx="6532">
                  <c:v>4.24106202296421E-2</c:v>
                </c:pt>
                <c:pt idx="6533">
                  <c:v>4.9630160238814697E-2</c:v>
                </c:pt>
                <c:pt idx="6534">
                  <c:v>5.68157384441524E-2</c:v>
                </c:pt>
                <c:pt idx="6535">
                  <c:v>6.3962437771112796E-2</c:v>
                </c:pt>
                <c:pt idx="6536">
                  <c:v>7.1065367749879899E-2</c:v>
                </c:pt>
                <c:pt idx="6537">
                  <c:v>7.8119667861901596E-2</c:v>
                </c:pt>
                <c:pt idx="6538">
                  <c:v>8.5120510865930907E-2</c:v>
                </c:pt>
                <c:pt idx="6539">
                  <c:v>9.2063106101296199E-2</c:v>
                </c:pt>
                <c:pt idx="6540">
                  <c:v>9.8942702766139201E-2</c:v>
                </c:pt>
                <c:pt idx="6541">
                  <c:v>0.105754593168378</c:v>
                </c:pt>
                <c:pt idx="6542">
                  <c:v>0.112494115947168</c:v>
                </c:pt>
                <c:pt idx="6543">
                  <c:v>0.119156659262665</c:v>
                </c:pt>
                <c:pt idx="6544">
                  <c:v>0.12573766395189101</c:v>
                </c:pt>
                <c:pt idx="6545">
                  <c:v>0.132232626648562</c:v>
                </c:pt>
                <c:pt idx="6546">
                  <c:v>0.13863710286472999</c:v>
                </c:pt>
                <c:pt idx="6547">
                  <c:v>0.14494671003213599</c:v>
                </c:pt>
                <c:pt idx="6548">
                  <c:v>0.151157130501194</c:v>
                </c:pt>
                <c:pt idx="6549">
                  <c:v>0.15726411449554401</c:v>
                </c:pt>
                <c:pt idx="6550">
                  <c:v>0.163263483020165</c:v>
                </c:pt>
                <c:pt idx="6551">
                  <c:v>0.169151130721057</c:v>
                </c:pt>
                <c:pt idx="6552">
                  <c:v>0.17492302869451901</c:v>
                </c:pt>
                <c:pt idx="6553">
                  <c:v>0.18057522724411901</c:v>
                </c:pt>
                <c:pt idx="6554">
                  <c:v>0.18610385858346701</c:v>
                </c:pt>
                <c:pt idx="6555">
                  <c:v>0.19150513948292699</c:v>
                </c:pt>
                <c:pt idx="6556">
                  <c:v>0.19677537385847599</c:v>
                </c:pt>
                <c:pt idx="6557">
                  <c:v>0.20191095530092201</c:v>
                </c:pt>
                <c:pt idx="6558">
                  <c:v>0.20690836954376499</c:v>
                </c:pt>
                <c:pt idx="6559">
                  <c:v>0.21176419686799999</c:v>
                </c:pt>
                <c:pt idx="6560">
                  <c:v>0.216475114442223</c:v>
                </c:pt>
                <c:pt idx="6561">
                  <c:v>0.22103789859643699</c:v>
                </c:pt>
                <c:pt idx="6562">
                  <c:v>0.225449427028</c:v>
                </c:pt>
                <c:pt idx="6563">
                  <c:v>0.229706680938212</c:v>
                </c:pt>
                <c:pt idx="6564">
                  <c:v>0.233806747098072</c:v>
                </c:pt>
                <c:pt idx="6565">
                  <c:v>0.237746819841791</c:v>
                </c:pt>
                <c:pt idx="6566">
                  <c:v>0.24152420298670699</c:v>
                </c:pt>
                <c:pt idx="6567">
                  <c:v>0.24513631167827099</c:v>
                </c:pt>
                <c:pt idx="6568">
                  <c:v>0.24858067415886401</c:v>
                </c:pt>
                <c:pt idx="6569">
                  <c:v>0.25185493345920701</c:v>
                </c:pt>
                <c:pt idx="6570">
                  <c:v>0.254956849011236</c:v>
                </c:pt>
                <c:pt idx="6571">
                  <c:v>0.25788429818131497</c:v>
                </c:pt>
                <c:pt idx="6572">
                  <c:v>0.26063527772274903</c:v>
                </c:pt>
                <c:pt idx="6573">
                  <c:v>0.26320790514660403</c:v>
                </c:pt>
                <c:pt idx="6574">
                  <c:v>0.26560042000988299</c:v>
                </c:pt>
                <c:pt idx="6575">
                  <c:v>0.26781118512020102</c:v>
                </c:pt>
                <c:pt idx="6576">
                  <c:v>0.26983868765610702</c:v>
                </c:pt>
                <c:pt idx="6577">
                  <c:v>0.271681540202307</c:v>
                </c:pt>
                <c:pt idx="6578">
                  <c:v>0.27333848169906699</c:v>
                </c:pt>
                <c:pt idx="6579">
                  <c:v>0.27480837830515398</c:v>
                </c:pt>
                <c:pt idx="6580">
                  <c:v>0.27609022417371998</c:v>
                </c:pt>
                <c:pt idx="6581">
                  <c:v>0.27718314214060302</c:v>
                </c:pt>
                <c:pt idx="6582">
                  <c:v>0.278086384324567</c:v>
                </c:pt>
                <c:pt idx="6583">
                  <c:v>0.27879933263907503</c:v>
                </c:pt>
                <c:pt idx="6584">
                  <c:v>0.27932149921524502</c:v>
                </c:pt>
                <c:pt idx="6585">
                  <c:v>0.27965252673569702</c:v>
                </c:pt>
                <c:pt idx="6586">
                  <c:v>0.27979218867906402</c:v>
                </c:pt>
                <c:pt idx="6587">
                  <c:v>0.27974038947500102</c:v>
                </c:pt>
                <c:pt idx="6588">
                  <c:v>0.27949716456958501</c:v>
                </c:pt>
                <c:pt idx="6589">
                  <c:v>0.27906268040105497</c:v>
                </c:pt>
                <c:pt idx="6590">
                  <c:v>0.27843723428592199</c:v>
                </c:pt>
                <c:pt idx="6591">
                  <c:v>0.27762125421551598</c:v>
                </c:pt>
                <c:pt idx="6592">
                  <c:v>0.27661529856311201</c:v>
                </c:pt>
                <c:pt idx="6593">
                  <c:v>0.27542005570183498</c:v>
                </c:pt>
                <c:pt idx="6594">
                  <c:v>0.27403634353361001</c:v>
                </c:pt>
                <c:pt idx="6595">
                  <c:v>0.27246510892947301</c:v>
                </c:pt>
                <c:pt idx="6596">
                  <c:v>0.27070742708162798</c:v>
                </c:pt>
                <c:pt idx="6597">
                  <c:v>0.26876450076769798</c:v>
                </c:pt>
                <c:pt idx="6598">
                  <c:v>0.26663765952766499</c:v>
                </c:pt>
                <c:pt idx="6599">
                  <c:v>0.26432835875406702</c:v>
                </c:pt>
                <c:pt idx="6600">
                  <c:v>0.261838178696084</c:v>
                </c:pt>
                <c:pt idx="6601">
                  <c:v>0.25916882337816599</c:v>
                </c:pt>
                <c:pt idx="6602">
                  <c:v>0.25632211943398397</c:v>
                </c:pt>
                <c:pt idx="6603">
                  <c:v>0.25330001485645998</c:v>
                </c:pt>
                <c:pt idx="6604">
                  <c:v>0.25010457766476402</c:v>
                </c:pt>
                <c:pt idx="6605">
                  <c:v>0.24673799448917599</c:v>
                </c:pt>
                <c:pt idx="6606">
                  <c:v>0.243202569074774</c:v>
                </c:pt>
                <c:pt idx="6607">
                  <c:v>0.23950072070498901</c:v>
                </c:pt>
                <c:pt idx="6608">
                  <c:v>0.23563498254609699</c:v>
                </c:pt>
                <c:pt idx="6609">
                  <c:v>0.23160799991377801</c:v>
                </c:pt>
                <c:pt idx="6610">
                  <c:v>0.22742252846292901</c:v>
                </c:pt>
                <c:pt idx="6611">
                  <c:v>0.22308143230198299</c:v>
                </c:pt>
                <c:pt idx="6612">
                  <c:v>0.218587682032999</c:v>
                </c:pt>
                <c:pt idx="6613">
                  <c:v>0.21394435271889001</c:v>
                </c:pt>
                <c:pt idx="6614">
                  <c:v>0.209154621779164</c:v>
                </c:pt>
                <c:pt idx="6615">
                  <c:v>0.20422176681562201</c:v>
                </c:pt>
                <c:pt idx="6616">
                  <c:v>0.199149163369503</c:v>
                </c:pt>
                <c:pt idx="6617">
                  <c:v>0.193940282611612</c:v>
                </c:pt>
                <c:pt idx="6618">
                  <c:v>0.188598688966999</c:v>
                </c:pt>
                <c:pt idx="6619">
                  <c:v>0.18312803767583899</c:v>
                </c:pt>
                <c:pt idx="6620">
                  <c:v>0.17753207229215301</c:v>
                </c:pt>
                <c:pt idx="6621">
                  <c:v>0.17181462212210899</c:v>
                </c:pt>
                <c:pt idx="6622">
                  <c:v>0.16597959960363001</c:v>
                </c:pt>
                <c:pt idx="6623">
                  <c:v>0.16003099762912601</c:v>
                </c:pt>
                <c:pt idx="6624">
                  <c:v>0.15397288681316801</c:v>
                </c:pt>
                <c:pt idx="6625">
                  <c:v>0.14780941270697201</c:v>
                </c:pt>
                <c:pt idx="6626">
                  <c:v>0.14154479296160799</c:v>
                </c:pt>
                <c:pt idx="6627">
                  <c:v>0.13518331444187801</c:v>
                </c:pt>
                <c:pt idx="6628">
                  <c:v>0.128729330292813</c:v>
                </c:pt>
                <c:pt idx="6629">
                  <c:v>0.122187256960837</c:v>
                </c:pt>
                <c:pt idx="6630">
                  <c:v>0.115561571171597</c:v>
                </c:pt>
                <c:pt idx="6631">
                  <c:v>0.108856806866549</c:v>
                </c:pt>
                <c:pt idx="6632">
                  <c:v>0.102077552100396</c:v>
                </c:pt>
                <c:pt idx="6633">
                  <c:v>9.5228445901491696E-2</c:v>
                </c:pt>
                <c:pt idx="6634">
                  <c:v>8.8314175097362696E-2</c:v>
                </c:pt>
                <c:pt idx="6635">
                  <c:v>8.13394711075245E-2</c:v>
                </c:pt>
                <c:pt idx="6636">
                  <c:v>7.4309106705781794E-2</c:v>
                </c:pt>
                <c:pt idx="6637">
                  <c:v>6.7227892754230203E-2</c:v>
                </c:pt>
                <c:pt idx="6638">
                  <c:v>6.0100674911194897E-2</c:v>
                </c:pt>
                <c:pt idx="6639">
                  <c:v>5.29323303153574E-2</c:v>
                </c:pt>
                <c:pt idx="6640">
                  <c:v>4.5727764248341102E-2</c:v>
                </c:pt>
                <c:pt idx="6641">
                  <c:v>3.84919067780383E-2</c:v>
                </c:pt>
                <c:pt idx="6642">
                  <c:v>3.1229709384976202E-2</c:v>
                </c:pt>
                <c:pt idx="6643">
                  <c:v>2.3946141574030098E-2</c:v>
                </c:pt>
                <c:pt idx="6644">
                  <c:v>1.6646187473802899E-2</c:v>
                </c:pt>
                <c:pt idx="6645">
                  <c:v>9.3348424259975093E-3</c:v>
                </c:pt>
                <c:pt idx="6646">
                  <c:v>2.0171095671156001E-3</c:v>
                </c:pt>
                <c:pt idx="6647">
                  <c:v>-5.3020035951766298E-3</c:v>
                </c:pt>
                <c:pt idx="6648">
                  <c:v>-1.26174886086746E-2</c:v>
                </c:pt>
                <c:pt idx="6649">
                  <c:v>-1.9924339503907401E-2</c:v>
                </c:pt>
                <c:pt idx="6650">
                  <c:v>-2.72175562197116E-2</c:v>
                </c:pt>
                <c:pt idx="6651">
                  <c:v>-3.4492148024760999E-2</c:v>
                </c:pt>
                <c:pt idx="6652">
                  <c:v>-4.1743136932712602E-2</c:v>
                </c:pt>
                <c:pt idx="6653">
                  <c:v>-4.8965561108631699E-2</c:v>
                </c:pt>
                <c:pt idx="6654">
                  <c:v>-5.6154478264363102E-2</c:v>
                </c:pt>
                <c:pt idx="6655">
                  <c:v>-6.33049690405285E-2</c:v>
                </c:pt>
                <c:pt idx="6656">
                  <c:v>-7.0412140372831999E-2</c:v>
                </c:pt>
                <c:pt idx="6657">
                  <c:v>-7.7471128840372994E-2</c:v>
                </c:pt>
                <c:pt idx="6658">
                  <c:v>-8.44771039936736E-2</c:v>
                </c:pt>
                <c:pt idx="6659">
                  <c:v>-9.1425271660144303E-2</c:v>
                </c:pt>
                <c:pt idx="6660">
                  <c:v>-9.8310877224725299E-2</c:v>
                </c:pt>
                <c:pt idx="6661">
                  <c:v>-0.105129208883458</c:v>
                </c:pt>
                <c:pt idx="6662">
                  <c:v>-0.11187560086776301</c:v>
                </c:pt>
                <c:pt idx="6663">
                  <c:v>-0.118545436637211</c:v>
                </c:pt>
                <c:pt idx="6664">
                  <c:v>-0.125134152038617</c:v>
                </c:pt>
                <c:pt idx="6665">
                  <c:v>-0.13163723842927399</c:v>
                </c:pt>
                <c:pt idx="6666">
                  <c:v>-0.13805024576220901</c:v>
                </c:pt>
                <c:pt idx="6667">
                  <c:v>-0.14436878563134101</c:v>
                </c:pt>
                <c:pt idx="6668">
                  <c:v>-0.15058853427445401</c:v>
                </c:pt>
                <c:pt idx="6669">
                  <c:v>-0.15670523553194099</c:v>
                </c:pt>
                <c:pt idx="6670">
                  <c:v>-0.16271470375928301</c:v>
                </c:pt>
                <c:pt idx="6671">
                  <c:v>-0.168612826691273</c:v>
                </c:pt>
                <c:pt idx="6672">
                  <c:v>-0.174395568256035</c:v>
                </c:pt>
                <c:pt idx="6673">
                  <c:v>-0.180058971336894</c:v>
                </c:pt>
                <c:pt idx="6674">
                  <c:v>-0.18559916048022401</c:v>
                </c:pt>
                <c:pt idx="6675">
                  <c:v>-0.19101234454741001</c:v>
                </c:pt>
                <c:pt idx="6676">
                  <c:v>-0.19629481930911799</c:v>
                </c:pt>
                <c:pt idx="6677">
                  <c:v>-0.20144296998009101</c:v>
                </c:pt>
                <c:pt idx="6678">
                  <c:v>-0.206453273692733</c:v>
                </c:pt>
                <c:pt idx="6679">
                  <c:v>-0.21132230190780499</c:v>
                </c:pt>
                <c:pt idx="6680">
                  <c:v>-0.216046722760565</c:v>
                </c:pt>
                <c:pt idx="6681">
                  <c:v>-0.220623303340751</c:v>
                </c:pt>
                <c:pt idx="6682">
                  <c:v>-0.22504891190486101</c:v>
                </c:pt>
                <c:pt idx="6683">
                  <c:v>-0.22932052001919201</c:v>
                </c:pt>
                <c:pt idx="6684">
                  <c:v>-0.233435204632195</c:v>
                </c:pt>
                <c:pt idx="6685">
                  <c:v>-0.23739015007470701</c:v>
                </c:pt>
                <c:pt idx="6686">
                  <c:v>-0.24118264998671099</c:v>
                </c:pt>
                <c:pt idx="6687">
                  <c:v>-0.24481010916929299</c:v>
                </c:pt>
                <c:pt idx="6688">
                  <c:v>-0.24827004536052399</c:v>
                </c:pt>
                <c:pt idx="6689">
                  <c:v>-0.251560090934074</c:v>
                </c:pt>
                <c:pt idx="6690">
                  <c:v>-0.25467799451936801</c:v>
                </c:pt>
                <c:pt idx="6691">
                  <c:v>-0.257621622542196</c:v>
                </c:pt>
                <c:pt idx="6692">
                  <c:v>-0.26038896068471101</c:v>
                </c:pt>
                <c:pt idx="6693">
                  <c:v>-0.26297811526382597</c:v>
                </c:pt>
                <c:pt idx="6694">
                  <c:v>-0.26538731452705</c:v>
                </c:pt>
                <c:pt idx="6695">
                  <c:v>-0.267614909864902</c:v>
                </c:pt>
                <c:pt idx="6696">
                  <c:v>-0.26965937693904601</c:v>
                </c:pt>
                <c:pt idx="6697">
                  <c:v>-0.27151931672539198</c:v>
                </c:pt>
                <c:pt idx="6698">
                  <c:v>-0.27319345647144799</c:v>
                </c:pt>
                <c:pt idx="6699">
                  <c:v>-0.27468065056725899</c:v>
                </c:pt>
                <c:pt idx="6700">
                  <c:v>-0.27597988132934398</c:v>
                </c:pt>
                <c:pt idx="6701">
                  <c:v>-0.27709025969709999</c:v>
                </c:pt>
                <c:pt idx="6702">
                  <c:v>-0.27801102584117798</c:v>
                </c:pt>
                <c:pt idx="6703">
                  <c:v>-0.27874154968343601</c:v>
                </c:pt>
                <c:pt idx="6704">
                  <c:v>-0.27928133132809801</c:v>
                </c:pt>
                <c:pt idx="6705">
                  <c:v>-0.27963000140383498</c:v>
                </c:pt>
                <c:pt idx="6706">
                  <c:v>-0.27978732131651901</c:v>
                </c:pt>
                <c:pt idx="6707">
                  <c:v>-0.279753183412498</c:v>
                </c:pt>
                <c:pt idx="6708">
                  <c:v>-0.27952761105226198</c:v>
                </c:pt>
                <c:pt idx="6709">
                  <c:v>-0.279110758594454</c:v>
                </c:pt>
                <c:pt idx="6710">
                  <c:v>-0.27850291129024801</c:v>
                </c:pt>
                <c:pt idx="6711">
                  <c:v>-0.27770448508814599</c:v>
                </c:pt>
                <c:pt idx="6712">
                  <c:v>-0.276716026349352</c:v>
                </c:pt>
                <c:pt idx="6713">
                  <c:v>-0.27553821147389401</c:v>
                </c:pt>
                <c:pt idx="6714">
                  <c:v>-0.27417184643776799</c:v>
                </c:pt>
                <c:pt idx="6715">
                  <c:v>-0.27261786624140499</c:v>
                </c:pt>
                <c:pt idx="6716">
                  <c:v>-0.27087733426985899</c:v>
                </c:pt>
                <c:pt idx="6717">
                  <c:v>-0.26895144156513201</c:v>
                </c:pt>
                <c:pt idx="6718">
                  <c:v>-0.26684150601114598</c:v>
                </c:pt>
                <c:pt idx="6719">
                  <c:v>-0.26454897143191902</c:v>
                </c:pt>
                <c:pt idx="6720">
                  <c:v>-0.26207540660356099</c:v>
                </c:pt>
                <c:pt idx="6721">
                  <c:v>-0.25942250418076102</c:v>
                </c:pt>
                <c:pt idx="6722">
                  <c:v>-0.25659207953850999</c:v>
                </c:pt>
                <c:pt idx="6723">
                  <c:v>-0.25358606952984197</c:v>
                </c:pt>
                <c:pt idx="6724">
                  <c:v>-0.25040653116045097</c:v>
                </c:pt>
                <c:pt idx="6725">
                  <c:v>-0.24705564018109</c:v>
                </c:pt>
                <c:pt idx="6726">
                  <c:v>-0.24353568959870101</c:v>
                </c:pt>
                <c:pt idx="6727">
                  <c:v>-0.239849088107327</c:v>
                </c:pt>
                <c:pt idx="6728">
                  <c:v>-0.23599835843983799</c:v>
                </c:pt>
                <c:pt idx="6729">
                  <c:v>-0.231986135641638</c:v>
                </c:pt>
                <c:pt idx="6730">
                  <c:v>-0.227815165267505</c:v>
                </c:pt>
                <c:pt idx="6731">
                  <c:v>-0.22348830150281701</c:v>
                </c:pt>
                <c:pt idx="6732">
                  <c:v>-0.21900850521043899</c:v>
                </c:pt>
                <c:pt idx="6733">
                  <c:v>-0.21437884190460901</c:v>
                </c:pt>
                <c:pt idx="6734">
                  <c:v>-0.20960247965321699</c:v>
                </c:pt>
                <c:pt idx="6735">
                  <c:v>-0.20468268690990199</c:v>
                </c:pt>
                <c:pt idx="6736">
                  <c:v>-0.199622830277457</c:v>
                </c:pt>
                <c:pt idx="6737">
                  <c:v>-0.194426372204069</c:v>
                </c:pt>
                <c:pt idx="6738">
                  <c:v>-0.18909686861397601</c:v>
                </c:pt>
                <c:pt idx="6739">
                  <c:v>-0.18363796647415601</c:v>
                </c:pt>
                <c:pt idx="6740">
                  <c:v>-0.178053401298714</c:v>
                </c:pt>
                <c:pt idx="6741">
                  <c:v>-0.17234699459267899</c:v>
                </c:pt>
                <c:pt idx="6742">
                  <c:v>-0.16652265123696</c:v>
                </c:pt>
                <c:pt idx="6743">
                  <c:v>-0.160584356816241</c:v>
                </c:pt>
                <c:pt idx="6744">
                  <c:v>-0.154536174891655</c:v>
                </c:pt>
                <c:pt idx="6745">
                  <c:v>-0.14838224422010099</c:v>
                </c:pt>
                <c:pt idx="6746">
                  <c:v>-0.14212677592210199</c:v>
                </c:pt>
                <c:pt idx="6747">
                  <c:v>-0.135774050600142</c:v>
                </c:pt>
                <c:pt idx="6748">
                  <c:v>-0.129328415409461</c:v>
                </c:pt>
                <c:pt idx="6749">
                  <c:v>-0.12279428108331</c:v>
                </c:pt>
                <c:pt idx="6750">
                  <c:v>-0.116176118914692</c:v>
                </c:pt>
                <c:pt idx="6751">
                  <c:v>-0.109478457696667</c:v>
                </c:pt>
                <c:pt idx="6752">
                  <c:v>-0.102705880623312</c:v>
                </c:pt>
                <c:pt idx="6753">
                  <c:v>-9.5863022153451202E-2</c:v>
                </c:pt>
                <c:pt idx="6754">
                  <c:v>-8.8954564839304598E-2</c:v>
                </c:pt>
                <c:pt idx="6755">
                  <c:v>-8.1985236122229799E-2</c:v>
                </c:pt>
                <c:pt idx="6756">
                  <c:v>-7.49598050977449E-2</c:v>
                </c:pt>
                <c:pt idx="6757">
                  <c:v>-6.7883079252046896E-2</c:v>
                </c:pt>
                <c:pt idx="6758">
                  <c:v>-6.0759901172260503E-2</c:v>
                </c:pt>
                <c:pt idx="6759">
                  <c:v>-5.3595145232666501E-2</c:v>
                </c:pt>
                <c:pt idx="6760">
                  <c:v>-4.6393714259179097E-2</c:v>
                </c:pt>
                <c:pt idx="6761">
                  <c:v>-3.91605361743535E-2</c:v>
                </c:pt>
                <c:pt idx="6762">
                  <c:v>-3.1900560625219503E-2</c:v>
                </c:pt>
                <c:pt idx="6763">
                  <c:v>-2.4618755596249799E-2</c:v>
                </c:pt>
                <c:pt idx="6764">
                  <c:v>-1.7320104009779701E-2</c:v>
                </c:pt>
                <c:pt idx="6765">
                  <c:v>-1.0009600316204801E-2</c:v>
                </c:pt>
                <c:pt idx="6766">
                  <c:v>-2.6922470762902298E-3</c:v>
                </c:pt>
                <c:pt idx="6767">
                  <c:v>4.6269484620703296E-3</c:v>
                </c:pt>
                <c:pt idx="6768">
                  <c:v>1.1942977790302499E-2</c:v>
                </c:pt>
                <c:pt idx="6769">
                  <c:v>1.9250834566462101E-2</c:v>
                </c:pt>
                <c:pt idx="6770">
                  <c:v>2.6545518041063702E-2</c:v>
                </c:pt>
                <c:pt idx="6771">
                  <c:v>3.3822036479081302E-2</c:v>
                </c:pt>
                <c:pt idx="6772">
                  <c:v>4.10754105757817E-2</c:v>
                </c:pt>
                <c:pt idx="6773">
                  <c:v>4.8300676864050797E-2</c:v>
                </c:pt>
                <c:pt idx="6774">
                  <c:v>5.5492891110882701E-2</c:v>
                </c:pt>
                <c:pt idx="6775">
                  <c:v>6.2647131700707098E-2</c:v>
                </c:pt>
                <c:pt idx="6776">
                  <c:v>6.9758503003239394E-2</c:v>
                </c:pt>
                <c:pt idx="6777">
                  <c:v>7.6822138723548997E-2</c:v>
                </c:pt>
                <c:pt idx="6778">
                  <c:v>8.3833205232053704E-2</c:v>
                </c:pt>
                <c:pt idx="6779">
                  <c:v>9.0786904872161706E-2</c:v>
                </c:pt>
                <c:pt idx="6780">
                  <c:v>9.7678479243295993E-2</c:v>
                </c:pt>
                <c:pt idx="6781">
                  <c:v>0.104503212457058</c:v>
                </c:pt>
                <c:pt idx="6782">
                  <c:v>0.111256434364298</c:v>
                </c:pt>
                <c:pt idx="6783">
                  <c:v>0.117933523750888</c:v>
                </c:pt>
                <c:pt idx="6784">
                  <c:v>0.124529911500007</c:v>
                </c:pt>
                <c:pt idx="6785">
                  <c:v>0.13104108371878101</c:v>
                </c:pt>
                <c:pt idx="6786">
                  <c:v>0.13746258482712101</c:v>
                </c:pt>
                <c:pt idx="6787">
                  <c:v>0.143790020606677</c:v>
                </c:pt>
                <c:pt idx="6788">
                  <c:v>0.150019061207782</c:v>
                </c:pt>
                <c:pt idx="6789">
                  <c:v>0.156145444112363</c:v>
                </c:pt>
                <c:pt idx="6790">
                  <c:v>0.16216497705077099</c:v>
                </c:pt>
                <c:pt idx="6791">
                  <c:v>0.16807354087054299</c:v>
                </c:pt>
                <c:pt idx="6792">
                  <c:v>0.17386709235512701</c:v>
                </c:pt>
                <c:pt idx="6793">
                  <c:v>0.179541666990643</c:v>
                </c:pt>
                <c:pt idx="6794">
                  <c:v>0.18509338167879799</c:v>
                </c:pt>
                <c:pt idx="6795">
                  <c:v>0.19051843739407301</c:v>
                </c:pt>
                <c:pt idx="6796">
                  <c:v>0.195813121783393</c:v>
                </c:pt>
                <c:pt idx="6797">
                  <c:v>0.20097381170647899</c:v>
                </c:pt>
                <c:pt idx="6798">
                  <c:v>0.20599697571515599</c:v>
                </c:pt>
                <c:pt idx="6799">
                  <c:v>0.210879176469914</c:v>
                </c:pt>
                <c:pt idx="6800">
                  <c:v>0.21561707309207001</c:v>
                </c:pt>
                <c:pt idx="6801">
                  <c:v>0.220207423449928</c:v>
                </c:pt>
                <c:pt idx="6802">
                  <c:v>0.224647086377357</c:v>
                </c:pt>
                <c:pt idx="6803">
                  <c:v>0.22893302382328601</c:v>
                </c:pt>
                <c:pt idx="6804">
                  <c:v>0.23306230293063601</c:v>
                </c:pt>
                <c:pt idx="6805">
                  <c:v>0.237032098043268</c:v>
                </c:pt>
                <c:pt idx="6806">
                  <c:v>0.240839692639569</c:v>
                </c:pt>
                <c:pt idx="6807">
                  <c:v>0.24448248119136601</c:v>
                </c:pt>
                <c:pt idx="6808">
                  <c:v>0.24795797094688099</c:v>
                </c:pt>
                <c:pt idx="6809">
                  <c:v>0.25126378363651303</c:v>
                </c:pt>
                <c:pt idx="6810">
                  <c:v>0.254397657100288</c:v>
                </c:pt>
                <c:pt idx="6811">
                  <c:v>0.25735744683584399</c:v>
                </c:pt>
                <c:pt idx="6812">
                  <c:v>0.260141127465912</c:v>
                </c:pt>
                <c:pt idx="6813">
                  <c:v>0.26274679412427698</c:v>
                </c:pt>
                <c:pt idx="6814">
                  <c:v>0.26517266375927301</c:v>
                </c:pt>
                <c:pt idx="6815">
                  <c:v>0.26741707635391998</c:v>
                </c:pt>
                <c:pt idx="6816">
                  <c:v>0.26947849606187302</c:v>
                </c:pt>
                <c:pt idx="6817">
                  <c:v>0.27135551225839499</c:v>
                </c:pt>
                <c:pt idx="6818">
                  <c:v>0.27304684050564398</c:v>
                </c:pt>
                <c:pt idx="6819">
                  <c:v>0.27455132343161298</c:v>
                </c:pt>
                <c:pt idx="6820">
                  <c:v>0.27586793152211703</c:v>
                </c:pt>
                <c:pt idx="6821">
                  <c:v>0.27699576382528601</c:v>
                </c:pt>
                <c:pt idx="6822">
                  <c:v>0.27793404856808301</c:v>
                </c:pt>
                <c:pt idx="6823">
                  <c:v>0.27868214368443001</c:v>
                </c:pt>
                <c:pt idx="6824">
                  <c:v>0.27923953725457001</c:v>
                </c:pt>
                <c:pt idx="6825">
                  <c:v>0.27960584785537101</c:v>
                </c:pt>
                <c:pt idx="6826">
                  <c:v>0.27978082482133698</c:v>
                </c:pt>
                <c:pt idx="6827">
                  <c:v>0.27976434841613601</c:v>
                </c:pt>
                <c:pt idx="6828">
                  <c:v>0.279556429914532</c:v>
                </c:pt>
                <c:pt idx="6829">
                  <c:v>0.27915721159467599</c:v>
                </c:pt>
                <c:pt idx="6830">
                  <c:v>0.27856696664074099</c:v>
                </c:pt>
                <c:pt idx="6831">
                  <c:v>0.277786098955982</c:v>
                </c:pt>
                <c:pt idx="6832">
                  <c:v>0.27681514288635001</c:v>
                </c:pt>
                <c:pt idx="6833">
                  <c:v>0.27565476285483798</c:v>
                </c:pt>
                <c:pt idx="6834">
                  <c:v>0.27430575290681602</c:v>
                </c:pt>
                <c:pt idx="6835">
                  <c:v>0.27276903616667098</c:v>
                </c:pt>
                <c:pt idx="6836">
                  <c:v>0.27104566420611198</c:v>
                </c:pt>
                <c:pt idx="6837">
                  <c:v>0.26913681632458702</c:v>
                </c:pt>
                <c:pt idx="6838">
                  <c:v>0.26704379874228401</c:v>
                </c:pt>
                <c:pt idx="6839">
                  <c:v>0.26476804370629198</c:v>
                </c:pt>
                <c:pt idx="6840">
                  <c:v>0.26231110851051798</c:v>
                </c:pt>
                <c:pt idx="6841">
                  <c:v>0.259674674430033</c:v>
                </c:pt>
                <c:pt idx="6842">
                  <c:v>0.25686054557057802</c:v>
                </c:pt>
                <c:pt idx="6843">
                  <c:v>0.25387064763402101</c:v>
                </c:pt>
                <c:pt idx="6844">
                  <c:v>0.25070702660060401</c:v>
                </c:pt>
                <c:pt idx="6845">
                  <c:v>0.24737184732888101</c:v>
                </c:pt>
                <c:pt idx="6846">
                  <c:v>0.24386739207431199</c:v>
                </c:pt>
                <c:pt idx="6847">
                  <c:v>0.24019605892752</c:v>
                </c:pt>
                <c:pt idx="6848">
                  <c:v>0.23636036017328399</c:v>
                </c:pt>
                <c:pt idx="6849">
                  <c:v>0.23236292057138799</c:v>
                </c:pt>
                <c:pt idx="6850">
                  <c:v>0.228206475560504</c:v>
                </c:pt>
                <c:pt idx="6851">
                  <c:v>0.22389386938633599</c:v>
                </c:pt>
                <c:pt idx="6852">
                  <c:v>0.219428053155314</c:v>
                </c:pt>
                <c:pt idx="6853">
                  <c:v>0.21481208281515099</c:v>
                </c:pt>
                <c:pt idx="6854">
                  <c:v>0.21004911706367399</c:v>
                </c:pt>
                <c:pt idx="6855">
                  <c:v>0.20514241518732801</c:v>
                </c:pt>
                <c:pt idx="6856">
                  <c:v>0.20009533483085401</c:v>
                </c:pt>
                <c:pt idx="6857">
                  <c:v>0.19491132969966499</c:v>
                </c:pt>
                <c:pt idx="6858">
                  <c:v>0.18959394719647801</c:v>
                </c:pt>
                <c:pt idx="6859">
                  <c:v>0.184146825993841</c:v>
                </c:pt>
                <c:pt idx="6860">
                  <c:v>0.178573693544189</c:v>
                </c:pt>
                <c:pt idx="6861">
                  <c:v>0.172878363529165</c:v>
                </c:pt>
                <c:pt idx="6862">
                  <c:v>0.16706473324992199</c:v>
                </c:pt>
                <c:pt idx="6863">
                  <c:v>0.161136780960212</c:v>
                </c:pt>
                <c:pt idx="6864">
                  <c:v>0.155098563144071</c:v>
                </c:pt>
                <c:pt idx="6865">
                  <c:v>0.14895421173998299</c:v>
                </c:pt>
                <c:pt idx="6866">
                  <c:v>0.14270793131339801</c:v>
                </c:pt>
                <c:pt idx="6867">
                  <c:v>0.13636399617956199</c:v>
                </c:pt>
                <c:pt idx="6868">
                  <c:v>0.12992674747861099</c:v>
                </c:pt>
                <c:pt idx="6869">
                  <c:v>0.123400590204939</c:v>
                </c:pt>
                <c:pt idx="6870">
                  <c:v>0.11678999019286999</c:v>
                </c:pt>
                <c:pt idx="6871">
                  <c:v>0.11009947106069901</c:v>
                </c:pt>
                <c:pt idx="6872">
                  <c:v>0.10333361111519</c:v>
                </c:pt>
                <c:pt idx="6873">
                  <c:v>9.6497040218652103E-2</c:v>
                </c:pt>
                <c:pt idx="6874">
                  <c:v>8.9594436620732604E-2</c:v>
                </c:pt>
                <c:pt idx="6875">
                  <c:v>8.2630523757105306E-2</c:v>
                </c:pt>
                <c:pt idx="6876">
                  <c:v>7.5610067017232094E-2</c:v>
                </c:pt>
                <c:pt idx="6877">
                  <c:v>6.8537870483418695E-2</c:v>
                </c:pt>
                <c:pt idx="6878">
                  <c:v>6.1418773643392002E-2</c:v>
                </c:pt>
                <c:pt idx="6879">
                  <c:v>5.4257648078650002E-2</c:v>
                </c:pt>
                <c:pt idx="6880">
                  <c:v>4.7059394130849898E-2</c:v>
                </c:pt>
                <c:pt idx="6881">
                  <c:v>3.9828937548515297E-2</c:v>
                </c:pt>
                <c:pt idx="6882">
                  <c:v>3.25712261163583E-2</c:v>
                </c:pt>
                <c:pt idx="6883">
                  <c:v>2.5291226269521499E-2</c:v>
                </c:pt>
                <c:pt idx="6884">
                  <c:v>1.79939196950584E-2</c:v>
                </c:pt>
                <c:pt idx="6885">
                  <c:v>1.06842999229759E-2</c:v>
                </c:pt>
                <c:pt idx="6886">
                  <c:v>3.3673689091735801E-3</c:v>
                </c:pt>
                <c:pt idx="6887">
                  <c:v>-3.9518663873830398E-3</c:v>
                </c:pt>
                <c:pt idx="6888">
                  <c:v>-1.12683974309132E-2</c:v>
                </c:pt>
                <c:pt idx="6889">
                  <c:v>-1.8577217536150201E-2</c:v>
                </c:pt>
                <c:pt idx="6890">
                  <c:v>-2.58733252944046E-2</c:v>
                </c:pt>
                <c:pt idx="6891">
                  <c:v>-3.3151727996016497E-2</c:v>
                </c:pt>
                <c:pt idx="6892">
                  <c:v>-4.0407445046855402E-2</c:v>
                </c:pt>
                <c:pt idx="6893">
                  <c:v>-4.7635511376529098E-2</c:v>
                </c:pt>
                <c:pt idx="6894">
                  <c:v>-5.4830980835969899E-2</c:v>
                </c:pt>
                <c:pt idx="6895">
                  <c:v>-6.1988929582073103E-2</c:v>
                </c:pt>
                <c:pt idx="6896">
                  <c:v>-6.9104459447071206E-2</c:v>
                </c:pt>
                <c:pt idx="6897">
                  <c:v>-7.6172701290338998E-2</c:v>
                </c:pt>
                <c:pt idx="6898">
                  <c:v>-8.3188818330335104E-2</c:v>
                </c:pt>
                <c:pt idx="6899">
                  <c:v>-9.0148009454400393E-2</c:v>
                </c:pt>
                <c:pt idx="6900">
                  <c:v>-9.7045512504148501E-2</c:v>
                </c:pt>
                <c:pt idx="6901">
                  <c:v>-0.103876607534199</c:v>
                </c:pt>
                <c:pt idx="6902">
                  <c:v>-0.110636620042027</c:v>
                </c:pt>
                <c:pt idx="6903">
                  <c:v>-0.117320924166712</c:v>
                </c:pt>
                <c:pt idx="6904">
                  <c:v>-0.123924945854405</c:v>
                </c:pt>
                <c:pt idx="6905">
                  <c:v>-0.13044416598834299</c:v>
                </c:pt>
                <c:pt idx="6906">
                  <c:v>-0.13687412348127101</c:v>
                </c:pt>
                <c:pt idx="6907">
                  <c:v>-0.14321041832815101</c:v>
                </c:pt>
                <c:pt idx="6908">
                  <c:v>-0.14944871461707901</c:v>
                </c:pt>
                <c:pt idx="6909">
                  <c:v>-0.155584743496335</c:v>
                </c:pt>
                <c:pt idx="6910">
                  <c:v>-0.161614306095553</c:v>
                </c:pt>
                <c:pt idx="6911">
                  <c:v>-0.16753327639899601</c:v>
                </c:pt>
                <c:pt idx="6912">
                  <c:v>-0.173337604068978</c:v>
                </c:pt>
                <c:pt idx="6913">
                  <c:v>-0.179023317217502</c:v>
                </c:pt>
                <c:pt idx="6914">
                  <c:v>-0.184586525124215</c:v>
                </c:pt>
                <c:pt idx="6915">
                  <c:v>-0.19002342089881599</c:v>
                </c:pt>
                <c:pt idx="6916">
                  <c:v>-0.19533028408610401</c:v>
                </c:pt>
                <c:pt idx="6917">
                  <c:v>-0.200503483211878</c:v>
                </c:pt>
                <c:pt idx="6918">
                  <c:v>-0.205539478267944</c:v>
                </c:pt>
                <c:pt idx="6919">
                  <c:v>-0.21043482313453499</c:v>
                </c:pt>
                <c:pt idx="6920">
                  <c:v>-0.215186167938485</c:v>
                </c:pt>
                <c:pt idx="6921">
                  <c:v>-0.219790261345535</c:v>
                </c:pt>
                <c:pt idx="6922">
                  <c:v>-0.224243952785219</c:v>
                </c:pt>
                <c:pt idx="6923">
                  <c:v>-0.22854419460678799</c:v>
                </c:pt>
                <c:pt idx="6924">
                  <c:v>-0.23268804416471101</c:v>
                </c:pt>
                <c:pt idx="6925">
                  <c:v>-0.23667266583232399</c:v>
                </c:pt>
                <c:pt idx="6926">
                  <c:v>-0.24049533294223699</c:v>
                </c:pt>
                <c:pt idx="6927">
                  <c:v>-0.244153429652189</c:v>
                </c:pt>
                <c:pt idx="6928">
                  <c:v>-0.247644452735066</c:v>
                </c:pt>
                <c:pt idx="6929">
                  <c:v>-0.25096601329184798</c:v>
                </c:pt>
                <c:pt idx="6930">
                  <c:v>-0.25411583838633001</c:v>
                </c:pt>
                <c:pt idx="6931">
                  <c:v>-0.25709177260048799</c:v>
                </c:pt>
                <c:pt idx="6932">
                  <c:v>-0.25989177950942199</c:v>
                </c:pt>
                <c:pt idx="6933">
                  <c:v>-0.26251394307488302</c:v>
                </c:pt>
                <c:pt idx="6934">
                  <c:v>-0.26495646895640901</c:v>
                </c:pt>
                <c:pt idx="6935">
                  <c:v>-0.26721768573919102</c:v>
                </c:pt>
                <c:pt idx="6936">
                  <c:v>-0.26929604607781399</c:v>
                </c:pt>
                <c:pt idx="6937">
                  <c:v>-0.27119012775510798</c:v>
                </c:pt>
                <c:pt idx="6938">
                  <c:v>-0.27289863465536202</c:v>
                </c:pt>
                <c:pt idx="6939">
                  <c:v>-0.27442039765125698</c:v>
                </c:pt>
                <c:pt idx="6940">
                  <c:v>-0.27575437540389502</c:v>
                </c:pt>
                <c:pt idx="6941">
                  <c:v>-0.276899655075387</c:v>
                </c:pt>
                <c:pt idx="6942">
                  <c:v>-0.277855452953503</c:v>
                </c:pt>
                <c:pt idx="6943">
                  <c:v>-0.27862111498796599</c:v>
                </c:pt>
                <c:pt idx="6944">
                  <c:v>-0.27919611723801702</c:v>
                </c:pt>
                <c:pt idx="6945">
                  <c:v>-0.279580066230946</c:v>
                </c:pt>
                <c:pt idx="6946">
                  <c:v>-0.27977269923134701</c:v>
                </c:pt>
                <c:pt idx="6947">
                  <c:v>-0.27977388442090201</c:v>
                </c:pt>
                <c:pt idx="6948">
                  <c:v>-0.27958362098858902</c:v>
                </c:pt>
                <c:pt idx="6949">
                  <c:v>-0.27920203913123498</c:v>
                </c:pt>
                <c:pt idx="6950">
                  <c:v>-0.27862939996442199</c:v>
                </c:pt>
                <c:pt idx="6951">
                  <c:v>-0.27786609534380602</c:v>
                </c:pt>
                <c:pt idx="6952">
                  <c:v>-0.27691264759697498</c:v>
                </c:pt>
                <c:pt idx="6953">
                  <c:v>-0.27576970916601401</c:v>
                </c:pt>
                <c:pt idx="6954">
                  <c:v>-0.27443806216104999</c:v>
                </c:pt>
                <c:pt idx="6955">
                  <c:v>-0.27291861782504501</c:v>
                </c:pt>
                <c:pt idx="6956">
                  <c:v>-0.27121241591024497</c:v>
                </c:pt>
                <c:pt idx="6957">
                  <c:v>-0.269320623966673</c:v>
                </c:pt>
                <c:pt idx="6958">
                  <c:v>-0.26724453654317798</c:v>
                </c:pt>
                <c:pt idx="6959">
                  <c:v>-0.26498557430158198</c:v>
                </c:pt>
                <c:pt idx="6960">
                  <c:v>-0.26254528304452002</c:v>
                </c:pt>
                <c:pt idx="6961">
                  <c:v>-0.25992533265765599</c:v>
                </c:pt>
                <c:pt idx="6962">
                  <c:v>-0.25712751596697597</c:v>
                </c:pt>
                <c:pt idx="6963">
                  <c:v>-0.25415374751197001</c:v>
                </c:pt>
                <c:pt idx="6964">
                  <c:v>-0.25100606223551197</c:v>
                </c:pt>
                <c:pt idx="6965">
                  <c:v>-0.24768661409135501</c:v>
                </c:pt>
                <c:pt idx="6966">
                  <c:v>-0.24419767457018501</c:v>
                </c:pt>
                <c:pt idx="6967">
                  <c:v>-0.24054163114524399</c:v>
                </c:pt>
                <c:pt idx="6968">
                  <c:v>-0.23672098563858901</c:v>
                </c:pt>
                <c:pt idx="6969">
                  <c:v>-0.23273835250910299</c:v>
                </c:pt>
                <c:pt idx="6970">
                  <c:v>-0.22859645706342299</c:v>
                </c:pt>
                <c:pt idx="6971">
                  <c:v>-0.22429813359101899</c:v>
                </c:pt>
                <c:pt idx="6972">
                  <c:v>-0.21984632342469901</c:v>
                </c:pt>
                <c:pt idx="6973">
                  <c:v>-0.21524407292786299</c:v>
                </c:pt>
                <c:pt idx="6974">
                  <c:v>-0.21049453140987701</c:v>
                </c:pt>
                <c:pt idx="6975">
                  <c:v>-0.205600948971014</c:v>
                </c:pt>
                <c:pt idx="6976">
                  <c:v>-0.20056667427841701</c:v>
                </c:pt>
                <c:pt idx="6977">
                  <c:v>-0.19539515227461099</c:v>
                </c:pt>
                <c:pt idx="6978">
                  <c:v>-0.19008992182014001</c:v>
                </c:pt>
                <c:pt idx="6979">
                  <c:v>-0.184654613271929</c:v>
                </c:pt>
                <c:pt idx="6980">
                  <c:v>-0.17909294599904399</c:v>
                </c:pt>
                <c:pt idx="6981">
                  <c:v>-0.173408725837534</c:v>
                </c:pt>
                <c:pt idx="6982">
                  <c:v>-0.16760584248610499</c:v>
                </c:pt>
                <c:pt idx="6983">
                  <c:v>-0.16168826684440901</c:v>
                </c:pt>
                <c:pt idx="6984">
                  <c:v>-0.15566004829576799</c:v>
                </c:pt>
                <c:pt idx="6985">
                  <c:v>-0.14952531193618901</c:v>
                </c:pt>
                <c:pt idx="6986">
                  <c:v>-0.143288255751571</c:v>
                </c:pt>
                <c:pt idx="6987">
                  <c:v>-0.13695314774503101</c:v>
                </c:pt>
                <c:pt idx="6988">
                  <c:v>-0.130524323016323</c:v>
                </c:pt>
                <c:pt idx="6989">
                  <c:v>-0.124006180795336</c:v>
                </c:pt>
                <c:pt idx="6990">
                  <c:v>-0.117403181431711</c:v>
                </c:pt>
                <c:pt idx="6991">
                  <c:v>-0.110719843342639</c:v>
                </c:pt>
                <c:pt idx="6992">
                  <c:v>-0.103960739920912</c:v>
                </c:pt>
                <c:pt idx="6993">
                  <c:v>-9.7130496405363503E-2</c:v>
                </c:pt>
                <c:pt idx="6994">
                  <c:v>-9.0233786715831196E-2</c:v>
                </c:pt>
                <c:pt idx="6995">
                  <c:v>-8.3275330254800203E-2</c:v>
                </c:pt>
                <c:pt idx="6996">
                  <c:v>-7.6259888677928503E-2</c:v>
                </c:pt>
                <c:pt idx="6997">
                  <c:v>-6.91922626356576E-2</c:v>
                </c:pt>
                <c:pt idx="6998">
                  <c:v>-6.2077288488137497E-2</c:v>
                </c:pt>
                <c:pt idx="6999">
                  <c:v>-5.4919834995717398E-2</c:v>
                </c:pt>
                <c:pt idx="7000">
                  <c:v>-4.7724799987263603E-2</c:v>
                </c:pt>
                <c:pt idx="7001">
                  <c:v>-4.0497107008587198E-2</c:v>
                </c:pt>
                <c:pt idx="7002">
                  <c:v>-3.3241701953272598E-2</c:v>
                </c:pt>
                <c:pt idx="7003">
                  <c:v>-2.59635496782143E-2</c:v>
                </c:pt>
                <c:pt idx="7004">
                  <c:v>-1.8667630606176301E-2</c:v>
                </c:pt>
                <c:pt idx="7005">
                  <c:v>-1.1358937317701E-2</c:v>
                </c:pt>
                <c:pt idx="7006">
                  <c:v>-4.0424711346975697E-3</c:v>
                </c:pt>
                <c:pt idx="7007">
                  <c:v>3.2767613019513602E-3</c:v>
                </c:pt>
                <c:pt idx="7008">
                  <c:v>1.0593751458422E-2</c:v>
                </c:pt>
                <c:pt idx="7009">
                  <c:v>1.7903492335277601E-2</c:v>
                </c:pt>
                <c:pt idx="7010">
                  <c:v>2.5200981893747001E-2</c:v>
                </c:pt>
                <c:pt idx="7011">
                  <c:v>3.2481226478607503E-2</c:v>
                </c:pt>
                <c:pt idx="7012">
                  <c:v>3.9739244235332302E-2</c:v>
                </c:pt>
                <c:pt idx="7013">
                  <c:v>4.6970068519161301E-2</c:v>
                </c:pt>
                <c:pt idx="7014">
                  <c:v>5.4168751293765298E-2</c:v>
                </c:pt>
                <c:pt idx="7015">
                  <c:v>6.13303665171753E-2</c:v>
                </c:pt>
                <c:pt idx="7016">
                  <c:v>6.8450013512662E-2</c:v>
                </c:pt>
                <c:pt idx="7017">
                  <c:v>7.5522820322257295E-2</c:v>
                </c:pt>
                <c:pt idx="7018">
                  <c:v>8.25439470406239E-2</c:v>
                </c:pt>
                <c:pt idx="7019">
                  <c:v>8.9508589126991403E-2</c:v>
                </c:pt>
                <c:pt idx="7020">
                  <c:v>9.6411980692892404E-2</c:v>
                </c:pt>
                <c:pt idx="7021">
                  <c:v>0.10324939776344901</c:v>
                </c:pt>
                <c:pt idx="7022">
                  <c:v>0.11001616150997801</c:v>
                </c:pt>
                <c:pt idx="7023">
                  <c:v>0.116707641451702</c:v>
                </c:pt>
                <c:pt idx="7024">
                  <c:v>0.123319258624377</c:v>
                </c:pt>
                <c:pt idx="7025">
                  <c:v>0.129846488713667</c:v>
                </c:pt>
                <c:pt idx="7026">
                  <c:v>0.13628486515112401</c:v>
                </c:pt>
                <c:pt idx="7027">
                  <c:v>0.14262998217064399</c:v>
                </c:pt>
                <c:pt idx="7028">
                  <c:v>0.14887749782333201</c:v>
                </c:pt>
                <c:pt idx="7029">
                  <c:v>0.15502313694868</c:v>
                </c:pt>
                <c:pt idx="7030">
                  <c:v>0.16106269410005</c:v>
                </c:pt>
                <c:pt idx="7031">
                  <c:v>0.166992036422458</c:v>
                </c:pt>
                <c:pt idx="7032">
                  <c:v>0.17280710648066799</c:v>
                </c:pt>
                <c:pt idx="7033">
                  <c:v>0.17850392503569401</c:v>
                </c:pt>
                <c:pt idx="7034">
                  <c:v>0.18407859376777599</c:v>
                </c:pt>
                <c:pt idx="7035">
                  <c:v>0.189527297943998</c:v>
                </c:pt>
                <c:pt idx="7036">
                  <c:v>0.19484630902869901</c:v>
                </c:pt>
                <c:pt idx="7037">
                  <c:v>0.20003198723489701</c:v>
                </c:pt>
                <c:pt idx="7038">
                  <c:v>0.205080784014993</c:v>
                </c:pt>
                <c:pt idx="7039">
                  <c:v>0.20998924448903</c:v>
                </c:pt>
                <c:pt idx="7040">
                  <c:v>0.214754009808862</c:v>
                </c:pt>
                <c:pt idx="7041">
                  <c:v>0.219371819456603</c:v>
                </c:pt>
                <c:pt idx="7042">
                  <c:v>0.223839513475795</c:v>
                </c:pt>
                <c:pt idx="7043">
                  <c:v>0.228154034633755</c:v>
                </c:pt>
                <c:pt idx="7044">
                  <c:v>0.23231243051363701</c:v>
                </c:pt>
                <c:pt idx="7045">
                  <c:v>0.23631185553476</c:v>
                </c:pt>
                <c:pt idx="7046">
                  <c:v>0.24014957289983499</c:v>
                </c:pt>
                <c:pt idx="7047">
                  <c:v>0.24382295646774799</c:v>
                </c:pt>
                <c:pt idx="7048">
                  <c:v>0.24732949255062001</c:v>
                </c:pt>
                <c:pt idx="7049">
                  <c:v>0.25066678163392297</c:v>
                </c:pt>
                <c:pt idx="7050">
                  <c:v>0.25383254001845701</c:v>
                </c:pt>
                <c:pt idx="7051">
                  <c:v>0.25682460138308399</c:v>
                </c:pt>
                <c:pt idx="7052">
                  <c:v>0.25964091826713498</c:v>
                </c:pt>
                <c:pt idx="7053">
                  <c:v>0.26227956347147902</c:v>
                </c:pt>
                <c:pt idx="7054">
                  <c:v>0.26473873137731002</c:v>
                </c:pt>
                <c:pt idx="7055">
                  <c:v>0.26701673918171698</c:v>
                </c:pt>
                <c:pt idx="7056">
                  <c:v>0.26911202804923001</c:v>
                </c:pt>
                <c:pt idx="7057">
                  <c:v>0.27102316417852501</c:v>
                </c:pt>
                <c:pt idx="7058">
                  <c:v>0.27274883978356901</c:v>
                </c:pt>
                <c:pt idx="7059">
                  <c:v>0.27428787398853899</c:v>
                </c:pt>
                <c:pt idx="7060">
                  <c:v>0.275639213635888</c:v>
                </c:pt>
                <c:pt idx="7061">
                  <c:v>0.27680193400702202</c:v>
                </c:pt>
                <c:pt idx="7062">
                  <c:v>0.27777523945508098</c:v>
                </c:pt>
                <c:pt idx="7063">
                  <c:v>0.27855846394939798</c:v>
                </c:pt>
                <c:pt idx="7064">
                  <c:v>0.27915107153126401</c:v>
                </c:pt>
                <c:pt idx="7065">
                  <c:v>0.27955265668068202</c:v>
                </c:pt>
                <c:pt idx="7066">
                  <c:v>0.27976294459386197</c:v>
                </c:pt>
                <c:pt idx="7067">
                  <c:v>0.27978179137127301</c:v>
                </c:pt>
                <c:pt idx="7068">
                  <c:v>0.27960918411610802</c:v>
                </c:pt>
                <c:pt idx="7069">
                  <c:v>0.27924524094311298</c:v>
                </c:pt>
                <c:pt idx="7070">
                  <c:v>0.27869021089775797</c:v>
                </c:pt>
                <c:pt idx="7071">
                  <c:v>0.27794447378582099</c:v>
                </c:pt>
                <c:pt idx="7072">
                  <c:v>0.27700853991348101</c:v>
                </c:pt>
                <c:pt idx="7073">
                  <c:v>0.275883049738121</c:v>
                </c:pt>
                <c:pt idx="7074">
                  <c:v>0.27456877343006603</c:v>
                </c:pt>
                <c:pt idx="7075">
                  <c:v>0.27306661034555302</c:v>
                </c:pt>
                <c:pt idx="7076">
                  <c:v>0.27137758841130399</c:v>
                </c:pt>
                <c:pt idx="7077">
                  <c:v>0.26950286342112201</c:v>
                </c:pt>
                <c:pt idx="7078">
                  <c:v>0.26744371824498098</c:v>
                </c:pt>
                <c:pt idx="7079">
                  <c:v>0.26520156195116101</c:v>
                </c:pt>
                <c:pt idx="7080">
                  <c:v>0.262777928842027</c:v>
                </c:pt>
                <c:pt idx="7081">
                  <c:v>0.26017447740410898</c:v>
                </c:pt>
                <c:pt idx="7082">
                  <c:v>0.25739298917320202</c:v>
                </c:pt>
                <c:pt idx="7083">
                  <c:v>0.25443536751526802</c:v>
                </c:pt>
                <c:pt idx="7084">
                  <c:v>0.25130363632396502</c:v>
                </c:pt>
                <c:pt idx="7085">
                  <c:v>0.24799993863570299</c:v>
                </c:pt>
                <c:pt idx="7086">
                  <c:v>0.244526535163166</c:v>
                </c:pt>
                <c:pt idx="7087">
                  <c:v>0.240885802748316</c:v>
                </c:pt>
                <c:pt idx="7088">
                  <c:v>0.23708023273591999</c:v>
                </c:pt>
                <c:pt idx="7089">
                  <c:v>0.23311242926873599</c:v>
                </c:pt>
                <c:pt idx="7090">
                  <c:v>0.228985107505495</c:v>
                </c:pt>
                <c:pt idx="7091">
                  <c:v>0.22470109176293299</c:v>
                </c:pt>
                <c:pt idx="7092">
                  <c:v>0.22026331358311099</c:v>
                </c:pt>
                <c:pt idx="7093">
                  <c:v>0.21567480972737099</c:v>
                </c:pt>
                <c:pt idx="7094">
                  <c:v>0.21093872009828599</c:v>
                </c:pt>
                <c:pt idx="7095">
                  <c:v>0.20605828559103201</c:v>
                </c:pt>
                <c:pt idx="7096">
                  <c:v>0.20103684587565299</c:v>
                </c:pt>
                <c:pt idx="7097">
                  <c:v>0.19587783711172899</c:v>
                </c:pt>
                <c:pt idx="7098">
                  <c:v>0.19058478959702199</c:v>
                </c:pt>
                <c:pt idx="7099">
                  <c:v>0.18516132535170099</c:v>
                </c:pt>
                <c:pt idx="7100">
                  <c:v>0.17961115563980201</c:v>
                </c:pt>
                <c:pt idx="7101">
                  <c:v>0.173938078429619</c:v>
                </c:pt>
                <c:pt idx="7102">
                  <c:v>0.16814597579476201</c:v>
                </c:pt>
                <c:pt idx="7103">
                  <c:v>0.16223881125766601</c:v>
                </c:pt>
                <c:pt idx="7104">
                  <c:v>0.15622062707735601</c:v>
                </c:pt>
                <c:pt idx="7105">
                  <c:v>0.150095541483346</c:v>
                </c:pt>
                <c:pt idx="7106">
                  <c:v>0.14386774585753501</c:v>
                </c:pt>
                <c:pt idx="7107">
                  <c:v>0.13754150186606501</c:v>
                </c:pt>
                <c:pt idx="7108">
                  <c:v>0.13112113854306201</c:v>
                </c:pt>
                <c:pt idx="7109">
                  <c:v>0.124611049328295</c:v>
                </c:pt>
                <c:pt idx="7110">
                  <c:v>0.11801568906075401</c:v>
                </c:pt>
                <c:pt idx="7111">
                  <c:v>0.111339570930211</c:v>
                </c:pt>
                <c:pt idx="7112">
                  <c:v>0.104587263388859</c:v>
                </c:pt>
                <c:pt idx="7113">
                  <c:v>9.7763387025126006E-2</c:v>
                </c:pt>
                <c:pt idx="7114">
                  <c:v>9.0872611401822095E-2</c:v>
                </c:pt>
                <c:pt idx="7115">
                  <c:v>8.3919651860764805E-2</c:v>
                </c:pt>
                <c:pt idx="7116">
                  <c:v>7.6909266296082496E-2</c:v>
                </c:pt>
                <c:pt idx="7117">
                  <c:v>6.9846251898399103E-2</c:v>
                </c:pt>
                <c:pt idx="7118">
                  <c:v>6.2735441872127096E-2</c:v>
                </c:pt>
                <c:pt idx="7119">
                  <c:v>5.5581702128116903E-2</c:v>
                </c:pt>
                <c:pt idx="7120">
                  <c:v>4.8389927953925597E-2</c:v>
                </c:pt>
                <c:pt idx="7121">
                  <c:v>4.1165040663982799E-2</c:v>
                </c:pt>
                <c:pt idx="7122">
                  <c:v>3.39119842319466E-2</c:v>
                </c:pt>
                <c:pt idx="7123">
                  <c:v>2.6635721907554099E-2</c:v>
                </c:pt>
                <c:pt idx="7124">
                  <c:v>1.9341232820280399E-2</c:v>
                </c:pt>
                <c:pt idx="7125">
                  <c:v>1.2033508572132701E-2</c:v>
                </c:pt>
                <c:pt idx="7126">
                  <c:v>4.7175498219079104E-3</c:v>
                </c:pt>
                <c:pt idx="7127">
                  <c:v>-2.6016371367462098E-3</c:v>
                </c:pt>
                <c:pt idx="7128">
                  <c:v>-9.9190438011263898E-3</c:v>
                </c:pt>
                <c:pt idx="7129">
                  <c:v>-1.72296628867806E-2</c:v>
                </c:pt>
                <c:pt idx="7130">
                  <c:v>-2.45284917539813E-2</c:v>
                </c:pt>
                <c:pt idx="7131">
                  <c:v>-3.1810535831019997E-2</c:v>
                </c:pt>
                <c:pt idx="7132">
                  <c:v>-3.9070812031981497E-2</c:v>
                </c:pt>
                <c:pt idx="7133">
                  <c:v>-4.6304352166657597E-2</c:v>
                </c:pt>
                <c:pt idx="7134">
                  <c:v>-5.3506206340268599E-2</c:v>
                </c:pt>
                <c:pt idx="7135">
                  <c:v>-6.06714463406645E-2</c:v>
                </c:pt>
                <c:pt idx="7136">
                  <c:v>-6.7795169010689604E-2</c:v>
                </c:pt>
                <c:pt idx="7137">
                  <c:v>-7.4872499603401005E-2</c:v>
                </c:pt>
                <c:pt idx="7138">
                  <c:v>-8.1898595117847098E-2</c:v>
                </c:pt>
                <c:pt idx="7139">
                  <c:v>-8.8868647613121896E-2</c:v>
                </c:pt>
                <c:pt idx="7140">
                  <c:v>-9.5777887498427694E-2</c:v>
                </c:pt>
                <c:pt idx="7141">
                  <c:v>-0.102621586796895</c:v>
                </c:pt>
                <c:pt idx="7142">
                  <c:v>-0.109395062380927</c:v>
                </c:pt>
                <c:pt idx="7143">
                  <c:v>-0.11609367917685</c:v>
                </c:pt>
                <c:pt idx="7144">
                  <c:v>-0.12271285333669001</c:v>
                </c:pt>
                <c:pt idx="7145">
                  <c:v>-0.12924805537487999</c:v>
                </c:pt>
                <c:pt idx="7146">
                  <c:v>-0.13569481326778501</c:v>
                </c:pt>
                <c:pt idx="7147">
                  <c:v>-0.142048715513894</c:v>
                </c:pt>
                <c:pt idx="7148">
                  <c:v>-0.14830541415259799</c:v>
                </c:pt>
                <c:pt idx="7149">
                  <c:v>-0.15446062773949401</c:v>
                </c:pt>
                <c:pt idx="7150">
                  <c:v>-0.160510144276164</c:v>
                </c:pt>
                <c:pt idx="7151">
                  <c:v>-0.166449824092437</c:v>
                </c:pt>
                <c:pt idx="7152">
                  <c:v>-0.17227560267915601</c:v>
                </c:pt>
                <c:pt idx="7153">
                  <c:v>-0.17798349346951101</c:v>
                </c:pt>
                <c:pt idx="7154">
                  <c:v>-0.18356959056704</c:v>
                </c:pt>
                <c:pt idx="7155">
                  <c:v>-0.18903007141842201</c:v>
                </c:pt>
                <c:pt idx="7156">
                  <c:v>-0.19436119942924299</c:v>
                </c:pt>
                <c:pt idx="7157">
                  <c:v>-0.199559326520939</c:v>
                </c:pt>
                <c:pt idx="7158">
                  <c:v>-0.20462089562716501</c:v>
                </c:pt>
                <c:pt idx="7159">
                  <c:v>-0.209542443127893</c:v>
                </c:pt>
                <c:pt idx="7160">
                  <c:v>-0.21432060121955299</c:v>
                </c:pt>
                <c:pt idx="7161">
                  <c:v>-0.218952100219617</c:v>
                </c:pt>
                <c:pt idx="7162">
                  <c:v>-0.22343377080403501</c:v>
                </c:pt>
                <c:pt idx="7163">
                  <c:v>-0.22776254617599301</c:v>
                </c:pt>
                <c:pt idx="7164">
                  <c:v>-0.23193546416451799</c:v>
                </c:pt>
                <c:pt idx="7165">
                  <c:v>-0.235949669251486</c:v>
                </c:pt>
                <c:pt idx="7166">
                  <c:v>-0.23980241452564099</c:v>
                </c:pt>
                <c:pt idx="7167">
                  <c:v>-0.24349106356230499</c:v>
                </c:pt>
                <c:pt idx="7168">
                  <c:v>-0.247013092227477</c:v>
                </c:pt>
                <c:pt idx="7169">
                  <c:v>-0.250366090405089</c:v>
                </c:pt>
                <c:pt idx="7170">
                  <c:v>-0.25354776364624398</c:v>
                </c:pt>
                <c:pt idx="7171">
                  <c:v>-0.25655593473930499</c:v>
                </c:pt>
                <c:pt idx="7172">
                  <c:v>-0.25938854519975202</c:v>
                </c:pt>
                <c:pt idx="7173">
                  <c:v>-0.26204365667879898</c:v>
                </c:pt>
                <c:pt idx="7174">
                  <c:v>-0.264519452289805</c:v>
                </c:pt>
                <c:pt idx="7175">
                  <c:v>-0.266814237851559</c:v>
                </c:pt>
                <c:pt idx="7176">
                  <c:v>-0.26892644304761198</c:v>
                </c:pt>
                <c:pt idx="7177">
                  <c:v>-0.27085462250083298</c:v>
                </c:pt>
                <c:pt idx="7178">
                  <c:v>-0.27259745676248398</c:v>
                </c:pt>
                <c:pt idx="7179">
                  <c:v>-0.27415375321511198</c:v>
                </c:pt>
                <c:pt idx="7180">
                  <c:v>-0.27552244688865402</c:v>
                </c:pt>
                <c:pt idx="7181">
                  <c:v>-0.27670260118919499</c:v>
                </c:pt>
                <c:pt idx="7182">
                  <c:v>-0.27769340853987901</c:v>
                </c:pt>
                <c:pt idx="7183">
                  <c:v>-0.27849419093352701</c:v>
                </c:pt>
                <c:pt idx="7184">
                  <c:v>-0.279104400396601</c:v>
                </c:pt>
                <c:pt idx="7185">
                  <c:v>-0.27952361936417502</c:v>
                </c:pt>
                <c:pt idx="7186">
                  <c:v>-0.27975156096568099</c:v>
                </c:pt>
                <c:pt idx="7187">
                  <c:v>-0.27978806922120703</c:v>
                </c:pt>
                <c:pt idx="7188">
                  <c:v>-0.27963311914824002</c:v>
                </c:pt>
                <c:pt idx="7189">
                  <c:v>-0.279286816778754</c:v>
                </c:pt>
                <c:pt idx="7190">
                  <c:v>-0.27874939908666202</c:v>
                </c:pt>
                <c:pt idx="7191">
                  <c:v>-0.27802123382564597</c:v>
                </c:pt>
                <c:pt idx="7192">
                  <c:v>-0.27710281927751002</c:v>
                </c:pt>
                <c:pt idx="7193">
                  <c:v>-0.27599478391120302</c:v>
                </c:pt>
                <c:pt idx="7194">
                  <c:v>-0.27469788595276501</c:v>
                </c:pt>
                <c:pt idx="7195">
                  <c:v>-0.27321301286646799</c:v>
                </c:pt>
                <c:pt idx="7196">
                  <c:v>-0.27154118074752898</c:v>
                </c:pt>
                <c:pt idx="7197">
                  <c:v>-0.26968353362679998</c:v>
                </c:pt>
                <c:pt idx="7198">
                  <c:v>-0.26764134268790801</c:v>
                </c:pt>
                <c:pt idx="7199">
                  <c:v>-0.26541600539738802</c:v>
                </c:pt>
                <c:pt idx="7200">
                  <c:v>-0.26300904454840002</c:v>
                </c:pt>
                <c:pt idx="7201">
                  <c:v>-0.26042210721868397</c:v>
                </c:pt>
                <c:pt idx="7202">
                  <c:v>-0.25765696364347002</c:v>
                </c:pt>
                <c:pt idx="7203">
                  <c:v>-0.25471550600411003</c:v>
                </c:pt>
                <c:pt idx="7204">
                  <c:v>-0.251599747133261</c:v>
                </c:pt>
                <c:pt idx="7205">
                  <c:v>-0.24831181913751099</c:v>
                </c:pt>
                <c:pt idx="7206">
                  <c:v>-0.24485397193838099</c:v>
                </c:pt>
                <c:pt idx="7207">
                  <c:v>-0.24122857173270901</c:v>
                </c:pt>
                <c:pt idx="7208">
                  <c:v>-0.23743809937346999</c:v>
                </c:pt>
                <c:pt idx="7209">
                  <c:v>-0.23348514867212899</c:v>
                </c:pt>
                <c:pt idx="7210">
                  <c:v>-0.22937242462370599</c:v>
                </c:pt>
                <c:pt idx="7211">
                  <c:v>-0.22510274155575399</c:v>
                </c:pt>
                <c:pt idx="7212">
                  <c:v>-0.22067902120251801</c:v>
                </c:pt>
                <c:pt idx="7213">
                  <c:v>-0.216104290705601</c:v>
                </c:pt>
                <c:pt idx="7214">
                  <c:v>-0.21138168054250001</c:v>
                </c:pt>
                <c:pt idx="7215">
                  <c:v>-0.206514422384424</c:v>
                </c:pt>
                <c:pt idx="7216">
                  <c:v>-0.201505846884869</c:v>
                </c:pt>
                <c:pt idx="7217">
                  <c:v>-0.19635938140046399</c:v>
                </c:pt>
                <c:pt idx="7218">
                  <c:v>-0.19107854764563201</c:v>
                </c:pt>
                <c:pt idx="7219">
                  <c:v>-0.185666959282696</c:v>
                </c:pt>
                <c:pt idx="7220">
                  <c:v>-0.180128319449054</c:v>
                </c:pt>
                <c:pt idx="7221">
                  <c:v>-0.174466418223129</c:v>
                </c:pt>
                <c:pt idx="7222">
                  <c:v>-0.16868513003083199</c:v>
                </c:pt>
                <c:pt idx="7223">
                  <c:v>-0.162788410994299</c:v>
                </c:pt>
                <c:pt idx="7224">
                  <c:v>-0.156780296224724</c:v>
                </c:pt>
                <c:pt idx="7225">
                  <c:v>-0.150664897061146</c:v>
                </c:pt>
                <c:pt idx="7226">
                  <c:v>-0.14444639825706301</c:v>
                </c:pt>
                <c:pt idx="7227">
                  <c:v>-0.138129055116821</c:v>
                </c:pt>
                <c:pt idx="7228">
                  <c:v>-0.131717190583717</c:v>
                </c:pt>
                <c:pt idx="7229">
                  <c:v>-0.12521519228181699</c:v>
                </c:pt>
                <c:pt idx="7230">
                  <c:v>-0.118627509513517</c:v>
                </c:pt>
                <c:pt idx="7231">
                  <c:v>-0.111958650214894</c:v>
                </c:pt>
                <c:pt idx="7232">
                  <c:v>-0.10521317787094001</c:v>
                </c:pt>
                <c:pt idx="7233">
                  <c:v>-9.8395708392773604E-2</c:v>
                </c:pt>
                <c:pt idx="7234">
                  <c:v>-9.1510906958986907E-2</c:v>
                </c:pt>
                <c:pt idx="7235">
                  <c:v>-8.4563484823273499E-2</c:v>
                </c:pt>
                <c:pt idx="7236">
                  <c:v>-7.7558196090528497E-2</c:v>
                </c:pt>
                <c:pt idx="7237">
                  <c:v>-7.0499834463625302E-2</c:v>
                </c:pt>
                <c:pt idx="7238">
                  <c:v>-6.3393229963096001E-2</c:v>
                </c:pt>
                <c:pt idx="7239">
                  <c:v>-5.6243245621959703E-2</c:v>
                </c:pt>
                <c:pt idx="7240">
                  <c:v>-4.9054774157959898E-2</c:v>
                </c:pt>
                <c:pt idx="7241">
                  <c:v>-4.1832734625489303E-2</c:v>
                </c:pt>
                <c:pt idx="7242">
                  <c:v>-3.4582069049492098E-2</c:v>
                </c:pt>
                <c:pt idx="7243">
                  <c:v>-2.73077390436481E-2</c:v>
                </c:pt>
                <c:pt idx="7244">
                  <c:v>-2.0014722415151402E-2</c:v>
                </c:pt>
                <c:pt idx="7245">
                  <c:v>-1.2708009758409E-2</c:v>
                </c:pt>
                <c:pt idx="7246">
                  <c:v>-5.3926010399881798E-3</c:v>
                </c:pt>
                <c:pt idx="7247">
                  <c:v>1.92649782284883E-3</c:v>
                </c:pt>
                <c:pt idx="7248">
                  <c:v>9.2442783876825006E-3</c:v>
                </c:pt>
                <c:pt idx="7249">
                  <c:v>1.6555733114201599E-2</c:v>
                </c:pt>
                <c:pt idx="7250">
                  <c:v>2.3855858790851399E-2</c:v>
                </c:pt>
                <c:pt idx="7251">
                  <c:v>3.1139659958519899E-2</c:v>
                </c:pt>
                <c:pt idx="7252">
                  <c:v>3.8402152328918603E-2</c:v>
                </c:pt>
                <c:pt idx="7253">
                  <c:v>4.5638366195319802E-2</c:v>
                </c:pt>
                <c:pt idx="7254">
                  <c:v>5.2843349833315401E-2</c:v>
                </c:pt>
                <c:pt idx="7255">
                  <c:v>6.0012172889270202E-2</c:v>
                </c:pt>
                <c:pt idx="7256">
                  <c:v>6.71399297541517E-2</c:v>
                </c:pt>
                <c:pt idx="7257">
                  <c:v>7.4221742920426895E-2</c:v>
                </c:pt>
                <c:pt idx="7258">
                  <c:v>8.1252766319729594E-2</c:v>
                </c:pt>
                <c:pt idx="7259">
                  <c:v>8.82281886390133E-2</c:v>
                </c:pt>
                <c:pt idx="7260">
                  <c:v>9.5143236612922399E-2</c:v>
                </c:pt>
                <c:pt idx="7261">
                  <c:v>0.101993178290126</c:v>
                </c:pt>
                <c:pt idx="7262">
                  <c:v>0.108773326271381</c:v>
                </c:pt>
                <c:pt idx="7263">
                  <c:v>0.115479040917109</c:v>
                </c:pt>
                <c:pt idx="7264">
                  <c:v>0.12210573352229299</c:v>
                </c:pt>
                <c:pt idx="7265">
                  <c:v>0.12864886945651099</c:v>
                </c:pt>
                <c:pt idx="7266">
                  <c:v>0.13510397126698301</c:v>
                </c:pt>
                <c:pt idx="7267">
                  <c:v>0.14146662174247199</c:v>
                </c:pt>
                <c:pt idx="7268">
                  <c:v>0.147732466935978</c:v>
                </c:pt>
                <c:pt idx="7269">
                  <c:v>0.15389721914412999</c:v>
                </c:pt>
                <c:pt idx="7270">
                  <c:v>0.15995665984125501</c:v>
                </c:pt>
                <c:pt idx="7271">
                  <c:v>0.16590664256610099</c:v>
                </c:pt>
                <c:pt idx="7272">
                  <c:v>0.171743095759255</c:v>
                </c:pt>
                <c:pt idx="7273">
                  <c:v>0.17746202554929899</c:v>
                </c:pt>
                <c:pt idx="7274">
                  <c:v>0.18305951848580801</c:v>
                </c:pt>
                <c:pt idx="7275">
                  <c:v>0.188531744217315</c:v>
                </c:pt>
                <c:pt idx="7276">
                  <c:v>0.19387495811241201</c:v>
                </c:pt>
                <c:pt idx="7277">
                  <c:v>0.19908550382219101</c:v>
                </c:pt>
                <c:pt idx="7278">
                  <c:v>0.20415981578227901</c:v>
                </c:pt>
                <c:pt idx="7279">
                  <c:v>0.20909442165273801</c:v>
                </c:pt>
                <c:pt idx="7280">
                  <c:v>0.21388594469418901</c:v>
                </c:pt>
                <c:pt idx="7281">
                  <c:v>0.21853110607849899</c:v>
                </c:pt>
                <c:pt idx="7282">
                  <c:v>0.22302672713247901</c:v>
                </c:pt>
                <c:pt idx="7283">
                  <c:v>0.22736973151304199</c:v>
                </c:pt>
                <c:pt idx="7284">
                  <c:v>0.23155714731233801</c:v>
                </c:pt>
                <c:pt idx="7285">
                  <c:v>0.235586109091422</c:v>
                </c:pt>
                <c:pt idx="7286">
                  <c:v>0.23945385984107101</c:v>
                </c:pt>
                <c:pt idx="7287">
                  <c:v>0.243157752868393</c:v>
                </c:pt>
                <c:pt idx="7288">
                  <c:v>0.24669525360795999</c:v>
                </c:pt>
                <c:pt idx="7289">
                  <c:v>0.25006394135619803</c:v>
                </c:pt>
                <c:pt idx="7290">
                  <c:v>0.25326151092787502</c:v>
                </c:pt>
                <c:pt idx="7291">
                  <c:v>0.25628577423353099</c:v>
                </c:pt>
                <c:pt idx="7292">
                  <c:v>0.25913466177678102</c:v>
                </c:pt>
                <c:pt idx="7293">
                  <c:v>0.26180622407047099</c:v>
                </c:pt>
                <c:pt idx="7294">
                  <c:v>0.26429863297070399</c:v>
                </c:pt>
                <c:pt idx="7295">
                  <c:v>0.266610182927835</c:v>
                </c:pt>
                <c:pt idx="7296">
                  <c:v>0.268739292153576</c:v>
                </c:pt>
                <c:pt idx="7297">
                  <c:v>0.27068450370341002</c:v>
                </c:pt>
                <c:pt idx="7298">
                  <c:v>0.272444486473574</c:v>
                </c:pt>
                <c:pt idx="7299">
                  <c:v>0.27401803611192799</c:v>
                </c:pt>
                <c:pt idx="7300">
                  <c:v>0.27540407584209597</c:v>
                </c:pt>
                <c:pt idx="7301">
                  <c:v>0.276601657200298</c:v>
                </c:pt>
                <c:pt idx="7302">
                  <c:v>0.27760996068437999</c:v>
                </c:pt>
                <c:pt idx="7303">
                  <c:v>0.27842829631460098</c:v>
                </c:pt>
                <c:pt idx="7304">
                  <c:v>0.27905610410578202</c:v>
                </c:pt>
                <c:pt idx="7305">
                  <c:v>0.27949295445050398</c:v>
                </c:pt>
                <c:pt idx="7306">
                  <c:v>0.27973854841308698</c:v>
                </c:pt>
                <c:pt idx="7307">
                  <c:v>0.279792717934151</c:v>
                </c:pt>
                <c:pt idx="7308">
                  <c:v>0.27965542594561699</c:v>
                </c:pt>
                <c:pt idx="7309">
                  <c:v>0.27932676639607501</c:v>
                </c:pt>
                <c:pt idx="7310">
                  <c:v>0.27880696418649598</c:v>
                </c:pt>
                <c:pt idx="7311">
                  <c:v>0.278096375016328</c:v>
                </c:pt>
                <c:pt idx="7312">
                  <c:v>0.27719548514009701</c:v>
                </c:pt>
                <c:pt idx="7313">
                  <c:v>0.276104911034661</c:v>
                </c:pt>
                <c:pt idx="7314">
                  <c:v>0.27482539897735703</c:v>
                </c:pt>
                <c:pt idx="7315">
                  <c:v>0.27335782453532598</c:v>
                </c:pt>
                <c:pt idx="7316">
                  <c:v>0.271703191966363</c:v>
                </c:pt>
                <c:pt idx="7317">
                  <c:v>0.26986263353170897</c:v>
                </c:pt>
                <c:pt idx="7318">
                  <c:v>0.26783740872124001</c:v>
                </c:pt>
                <c:pt idx="7319">
                  <c:v>0.26562890339161099</c:v>
                </c:pt>
                <c:pt idx="7320">
                  <c:v>0.26323862881790799</c:v>
                </c:pt>
                <c:pt idx="7321">
                  <c:v>0.26066822065949302</c:v>
                </c:pt>
                <c:pt idx="7322">
                  <c:v>0.25791943784072202</c:v>
                </c:pt>
                <c:pt idx="7323">
                  <c:v>0.254994161347319</c:v>
                </c:pt>
                <c:pt idx="7324">
                  <c:v>0.251894392939221</c:v>
                </c:pt>
                <c:pt idx="7325">
                  <c:v>0.24862225378077801</c:v>
                </c:pt>
                <c:pt idx="7326">
                  <c:v>0.24517998298924601</c:v>
                </c:pt>
                <c:pt idx="7327">
                  <c:v>0.241569936102565</c:v>
                </c:pt>
                <c:pt idx="7328">
                  <c:v>0.23779458346746801</c:v>
                </c:pt>
                <c:pt idx="7329">
                  <c:v>0.23385650854902901</c:v>
                </c:pt>
                <c:pt idx="7330">
                  <c:v>0.22975840616280299</c:v>
                </c:pt>
                <c:pt idx="7331">
                  <c:v>0.22550308063077301</c:v>
                </c:pt>
                <c:pt idx="7332">
                  <c:v>0.22109344386235699</c:v>
                </c:pt>
                <c:pt idx="7333">
                  <c:v>0.21653251336179299</c:v>
                </c:pt>
                <c:pt idx="7334">
                  <c:v>0.211823410163271</c:v>
                </c:pt>
                <c:pt idx="7335">
                  <c:v>0.20696935669521599</c:v>
                </c:pt>
                <c:pt idx="7336">
                  <c:v>0.201973674575187</c:v>
                </c:pt>
                <c:pt idx="7337">
                  <c:v>0.1968397823369</c:v>
                </c:pt>
                <c:pt idx="7338">
                  <c:v>0.19157119309093901</c:v>
                </c:pt>
                <c:pt idx="7339">
                  <c:v>0.18617151212073399</c:v>
                </c:pt>
                <c:pt idx="7340">
                  <c:v>0.180644434415483</c:v>
                </c:pt>
                <c:pt idx="7341">
                  <c:v>0.17499374214167199</c:v>
                </c:pt>
                <c:pt idx="7342">
                  <c:v>0.16922330205495201</c:v>
                </c:pt>
                <c:pt idx="7343">
                  <c:v>0.163337062854124</c:v>
                </c:pt>
                <c:pt idx="7344">
                  <c:v>0.157339052479056</c:v>
                </c:pt>
                <c:pt idx="7345">
                  <c:v>0.15123337535437201</c:v>
                </c:pt>
                <c:pt idx="7346">
                  <c:v>0.145024209580803</c:v>
                </c:pt>
                <c:pt idx="7347">
                  <c:v>0.13871580407612299</c:v>
                </c:pt>
                <c:pt idx="7348">
                  <c:v>0.132312475667625</c:v>
                </c:pt>
                <c:pt idx="7349">
                  <c:v>0.12581860613812501</c:v>
                </c:pt>
                <c:pt idx="7350">
                  <c:v>0.11923863922752</c:v>
                </c:pt>
                <c:pt idx="7351">
                  <c:v>0.11257707759194201</c:v>
                </c:pt>
                <c:pt idx="7352">
                  <c:v>0.10583847972261</c:v>
                </c:pt>
                <c:pt idx="7353">
                  <c:v>9.9027456826454502E-2</c:v>
                </c:pt>
                <c:pt idx="7354">
                  <c:v>9.2148669670687397E-2</c:v>
                </c:pt>
                <c:pt idx="7355">
                  <c:v>8.5206825393445401E-2</c:v>
                </c:pt>
                <c:pt idx="7356">
                  <c:v>7.8206674282707805E-2</c:v>
                </c:pt>
                <c:pt idx="7357">
                  <c:v>7.1153006525685403E-2</c:v>
                </c:pt>
                <c:pt idx="7358">
                  <c:v>6.4050648930906007E-2</c:v>
                </c:pt>
                <c:pt idx="7359">
                  <c:v>5.6904461625240703E-2</c:v>
                </c:pt>
                <c:pt idx="7360">
                  <c:v>4.9719334728130601E-2</c:v>
                </c:pt>
                <c:pt idx="7361">
                  <c:v>4.2500185005288897E-2</c:v>
                </c:pt>
                <c:pt idx="7362">
                  <c:v>3.5251952504169903E-2</c:v>
                </c:pt>
                <c:pt idx="7363">
                  <c:v>2.7979597173505798E-2</c:v>
                </c:pt>
                <c:pt idx="7364">
                  <c:v>2.0688095469224999E-2</c:v>
                </c:pt>
                <c:pt idx="7365">
                  <c:v>1.3382436949075399E-2</c:v>
                </c:pt>
                <c:pt idx="7366">
                  <c:v>6.06762085828108E-3</c:v>
                </c:pt>
                <c:pt idx="7367">
                  <c:v>-1.2513472914294701E-3</c:v>
                </c:pt>
                <c:pt idx="7368">
                  <c:v>-8.5694591470834199E-3</c:v>
                </c:pt>
                <c:pt idx="7369">
                  <c:v>-1.5881706941667999E-2</c:v>
                </c:pt>
                <c:pt idx="7370">
                  <c:v>-2.31830869209338E-2</c:v>
                </c:pt>
                <c:pt idx="7371">
                  <c:v>-3.0468602767452401E-2</c:v>
                </c:pt>
                <c:pt idx="7372">
                  <c:v>-3.7733269019584702E-2</c:v>
                </c:pt>
                <c:pt idx="7373">
                  <c:v>-4.4972114483020603E-2</c:v>
                </c:pt>
                <c:pt idx="7374">
                  <c:v>-5.2180185632556303E-2</c:v>
                </c:pt>
                <c:pt idx="7375">
                  <c:v>-5.9352550001779601E-2</c:v>
                </c:pt>
                <c:pt idx="7376">
                  <c:v>-6.6484299558345505E-2</c:v>
                </c:pt>
                <c:pt idx="7377">
                  <c:v>-7.3570554062531393E-2</c:v>
                </c:pt>
                <c:pt idx="7378">
                  <c:v>-8.0606464406773604E-2</c:v>
                </c:pt>
                <c:pt idx="7379">
                  <c:v>-8.75872159339008E-2</c:v>
                </c:pt>
                <c:pt idx="7380">
                  <c:v>-9.4508031731792494E-2</c:v>
                </c:pt>
                <c:pt idx="7381">
                  <c:v>-0.101364175902209</c:v>
                </c:pt>
                <c:pt idx="7382">
                  <c:v>-0.10815095680155699</c:v>
                </c:pt>
                <c:pt idx="7383">
                  <c:v>-0.11486373025136599</c:v>
                </c:pt>
                <c:pt idx="7384">
                  <c:v>-0.121497902716295</c:v>
                </c:pt>
                <c:pt idx="7385">
                  <c:v>-0.12804893444747301</c:v>
                </c:pt>
                <c:pt idx="7386">
                  <c:v>-0.13451234258904399</c:v>
                </c:pt>
                <c:pt idx="7387">
                  <c:v>-0.14088370424576699</c:v>
                </c:pt>
                <c:pt idx="7388">
                  <c:v>-0.147158659509602</c:v>
                </c:pt>
                <c:pt idx="7389">
                  <c:v>-0.15333291444317801</c:v>
                </c:pt>
                <c:pt idx="7390">
                  <c:v>-0.159402244018127</c:v>
                </c:pt>
                <c:pt idx="7391">
                  <c:v>-0.16536249500626299</c:v>
                </c:pt>
                <c:pt idx="7392">
                  <c:v>-0.17120958882162299</c:v>
                </c:pt>
                <c:pt idx="7393">
                  <c:v>-0.176939524311436</c:v>
                </c:pt>
                <c:pt idx="7394">
                  <c:v>-0.18254838049410299</c:v>
                </c:pt>
                <c:pt idx="7395">
                  <c:v>-0.18803231924231301</c:v>
                </c:pt>
                <c:pt idx="7396">
                  <c:v>-0.193387587909468</c:v>
                </c:pt>
                <c:pt idx="7397">
                  <c:v>-0.198610521897608</c:v>
                </c:pt>
                <c:pt idx="7398">
                  <c:v>-0.20369754716508701</c:v>
                </c:pt>
                <c:pt idx="7399">
                  <c:v>-0.20864518267228399</c:v>
                </c:pt>
                <c:pt idx="7400">
                  <c:v>-0.213450042763668</c:v>
                </c:pt>
                <c:pt idx="7401">
                  <c:v>-0.218108839484593</c:v>
                </c:pt>
                <c:pt idx="7402">
                  <c:v>-0.22261838483124199</c:v>
                </c:pt>
                <c:pt idx="7403">
                  <c:v>-0.22697559293216599</c:v>
                </c:pt>
                <c:pt idx="7404">
                  <c:v>-0.23117748215994099</c:v>
                </c:pt>
                <c:pt idx="7405">
                  <c:v>-0.23522117717149099</c:v>
                </c:pt>
                <c:pt idx="7406">
                  <c:v>-0.23910391087567301</c:v>
                </c:pt>
                <c:pt idx="7407">
                  <c:v>-0.242823026326797</c:v>
                </c:pt>
                <c:pt idx="7408">
                  <c:v>-0.246375978542763</c:v>
                </c:pt>
                <c:pt idx="7409">
                  <c:v>-0.249760336246589</c:v>
                </c:pt>
                <c:pt idx="7410">
                  <c:v>-0.252973783530128</c:v>
                </c:pt>
                <c:pt idx="7411">
                  <c:v>-0.256014121438838</c:v>
                </c:pt>
                <c:pt idx="7412">
                  <c:v>-0.25887926947652201</c:v>
                </c:pt>
                <c:pt idx="7413">
                  <c:v>-0.26156726702900601</c:v>
                </c:pt>
                <c:pt idx="7414">
                  <c:v>-0.26407627470578299</c:v>
                </c:pt>
                <c:pt idx="7415">
                  <c:v>-0.26640457559870501</c:v>
                </c:pt>
                <c:pt idx="7416">
                  <c:v>-0.26855057645685698</c:v>
                </c:pt>
                <c:pt idx="7417">
                  <c:v>-0.27051280877681499</c:v>
                </c:pt>
                <c:pt idx="7418">
                  <c:v>-0.27228992980754502</c:v>
                </c:pt>
                <c:pt idx="7419">
                  <c:v>-0.27388072346923398</c:v>
                </c:pt>
                <c:pt idx="7420">
                  <c:v>-0.27528410118546198</c:v>
                </c:pt>
                <c:pt idx="7421">
                  <c:v>-0.27649910262810201</c:v>
                </c:pt>
                <c:pt idx="7422">
                  <c:v>-0.27752489637447902</c:v>
                </c:pt>
                <c:pt idx="7423">
                  <c:v>-0.27836078047630602</c:v>
                </c:pt>
                <c:pt idx="7424">
                  <c:v>-0.27900618294002499</c:v>
                </c:pt>
                <c:pt idx="7425">
                  <c:v>-0.27946066211822301</c:v>
                </c:pt>
                <c:pt idx="7426">
                  <c:v>-0.27972390701185001</c:v>
                </c:pt>
                <c:pt idx="7427">
                  <c:v>-0.27979573748303499</c:v>
                </c:pt>
                <c:pt idx="7428">
                  <c:v>-0.279676104378352</c:v>
                </c:pt>
                <c:pt idx="7429">
                  <c:v>-0.27936508956245698</c:v>
                </c:pt>
                <c:pt idx="7430">
                  <c:v>-0.27886290586207102</c:v>
                </c:pt>
                <c:pt idx="7431">
                  <c:v>-0.278169896920337</c:v>
                </c:pt>
                <c:pt idx="7432">
                  <c:v>-0.27728653696167099</c:v>
                </c:pt>
                <c:pt idx="7433">
                  <c:v>-0.276213430467249</c:v>
                </c:pt>
                <c:pt idx="7434">
                  <c:v>-0.274951311761363</c:v>
                </c:pt>
                <c:pt idx="7435">
                  <c:v>-0.27350104450892299</c:v>
                </c:pt>
                <c:pt idx="7436">
                  <c:v>-0.271863621124455</c:v>
                </c:pt>
                <c:pt idx="7437">
                  <c:v>-0.27004016209299198</c:v>
                </c:pt>
                <c:pt idx="7438">
                  <c:v>-0.26803191520333303</c:v>
                </c:pt>
                <c:pt idx="7439">
                  <c:v>-0.26584025469417599</c:v>
                </c:pt>
                <c:pt idx="7440">
                  <c:v>-0.26346668031373899</c:v>
                </c:pt>
                <c:pt idx="7441">
                  <c:v>-0.26091281629347901</c:v>
                </c:pt>
                <c:pt idx="7442">
                  <c:v>-0.25818041023663602</c:v>
                </c:pt>
                <c:pt idx="7443">
                  <c:v>-0.25527133192235402</c:v>
                </c:pt>
                <c:pt idx="7444">
                  <c:v>-0.25218757202619402</c:v>
                </c:pt>
                <c:pt idx="7445">
                  <c:v>-0.248931240757918</c:v>
                </c:pt>
                <c:pt idx="7446">
                  <c:v>-0.24550456641748</c:v>
                </c:pt>
                <c:pt idx="7447">
                  <c:v>-0.24190989387020301</c:v>
                </c:pt>
                <c:pt idx="7448">
                  <c:v>-0.23814968294219699</c:v>
                </c:pt>
                <c:pt idx="7449">
                  <c:v>-0.23422650673709799</c:v>
                </c:pt>
                <c:pt idx="7450">
                  <c:v>-0.23014304987531001</c:v>
                </c:pt>
                <c:pt idx="7451">
                  <c:v>-0.22590210665691501</c:v>
                </c:pt>
                <c:pt idx="7452">
                  <c:v>-0.22150657914954699</c:v>
                </c:pt>
                <c:pt idx="7453">
                  <c:v>-0.21695947520250899</c:v>
                </c:pt>
                <c:pt idx="7454">
                  <c:v>-0.212263906388515</c:v>
                </c:pt>
                <c:pt idx="7455">
                  <c:v>-0.207423085874439</c:v>
                </c:pt>
                <c:pt idx="7456">
                  <c:v>-0.202440326222561</c:v>
                </c:pt>
                <c:pt idx="7457">
                  <c:v>-0.19731903712378299</c:v>
                </c:pt>
                <c:pt idx="7458">
                  <c:v>-0.19206272306438901</c:v>
                </c:pt>
                <c:pt idx="7459">
                  <c:v>-0.186674980927927</c:v>
                </c:pt>
                <c:pt idx="7460">
                  <c:v>-0.181159497533879</c:v>
                </c:pt>
                <c:pt idx="7461">
                  <c:v>-0.17552004711477101</c:v>
                </c:pt>
                <c:pt idx="7462">
                  <c:v>-0.16976048873347799</c:v>
                </c:pt>
                <c:pt idx="7463">
                  <c:v>-0.16388476364247601</c:v>
                </c:pt>
                <c:pt idx="7464">
                  <c:v>-0.157896892586851</c:v>
                </c:pt>
                <c:pt idx="7465">
                  <c:v>-0.15180097305291501</c:v>
                </c:pt>
                <c:pt idx="7466">
                  <c:v>-0.14560117646430201</c:v>
                </c:pt>
                <c:pt idx="7467">
                  <c:v>-0.139301745327475</c:v>
                </c:pt>
                <c:pt idx="7468">
                  <c:v>-0.13290699032858699</c:v>
                </c:pt>
                <c:pt idx="7469">
                  <c:v>-0.12642128738368999</c:v>
                </c:pt>
                <c:pt idx="7470">
                  <c:v>-0.119849074644305</c:v>
                </c:pt>
                <c:pt idx="7471">
                  <c:v>-0.11319484946040501</c:v>
                </c:pt>
                <c:pt idx="7472">
                  <c:v>-0.106463165302889</c:v>
                </c:pt>
                <c:pt idx="7473">
                  <c:v>-9.9658628647653499E-2</c:v>
                </c:pt>
                <c:pt idx="7474">
                  <c:v>-9.2785895823388601E-2</c:v>
                </c:pt>
                <c:pt idx="7475">
                  <c:v>-8.5849669825266803E-2</c:v>
                </c:pt>
                <c:pt idx="7476">
                  <c:v>-7.8854697096692003E-2</c:v>
                </c:pt>
                <c:pt idx="7477">
                  <c:v>-7.1805764281319795E-2</c:v>
                </c:pt>
                <c:pt idx="7478">
                  <c:v>-6.4707694947568506E-2</c:v>
                </c:pt>
                <c:pt idx="7479">
                  <c:v>-5.75653462878623E-2</c:v>
                </c:pt>
                <c:pt idx="7480">
                  <c:v>-5.0383605794865401E-2</c:v>
                </c:pt>
                <c:pt idx="7481">
                  <c:v>-4.3167387916982901E-2</c:v>
                </c:pt>
                <c:pt idx="7482">
                  <c:v>-3.5921630695414E-2</c:v>
                </c:pt>
                <c:pt idx="7483">
                  <c:v>-2.8651292385063001E-2</c:v>
                </c:pt>
                <c:pt idx="7484">
                  <c:v>-2.1361348061615999E-2</c:v>
                </c:pt>
                <c:pt idx="7485">
                  <c:v>-1.40567862171088E-2</c:v>
                </c:pt>
                <c:pt idx="7486">
                  <c:v>-6.7426053463127801E-3</c:v>
                </c:pt>
                <c:pt idx="7487">
                  <c:v>5.7618947372307602E-4</c:v>
                </c:pt>
                <c:pt idx="7488">
                  <c:v>7.8945900086350492E-3</c:v>
                </c:pt>
                <c:pt idx="7489">
                  <c:v>1.5207588293867799E-2</c:v>
                </c:pt>
                <c:pt idx="7490">
                  <c:v>2.2510180061613001E-2</c:v>
                </c:pt>
                <c:pt idx="7491">
                  <c:v>2.9797368165218E-2</c:v>
                </c:pt>
                <c:pt idx="7492">
                  <c:v>3.7064165998722198E-2</c:v>
                </c:pt>
                <c:pt idx="7493">
                  <c:v>4.4305600909179302E-2</c:v>
                </c:pt>
                <c:pt idx="7494">
                  <c:v>5.1516717599432701E-2</c:v>
                </c:pt>
                <c:pt idx="7495">
                  <c:v>5.8692581519013999E-2</c:v>
                </c:pt>
                <c:pt idx="7496">
                  <c:v>6.5828282240843805E-2</c:v>
                </c:pt>
                <c:pt idx="7497">
                  <c:v>7.2918936821426195E-2</c:v>
                </c:pt>
                <c:pt idx="7498">
                  <c:v>7.9959693142235597E-2</c:v>
                </c:pt>
                <c:pt idx="7499">
                  <c:v>8.6945733230010105E-2</c:v>
                </c:pt>
                <c:pt idx="7500">
                  <c:v>9.3872276553679301E-2</c:v>
                </c:pt>
                <c:pt idx="7501">
                  <c:v>0.100734583295671</c:v>
                </c:pt>
                <c:pt idx="7502">
                  <c:v>0.10752795759535801</c:v>
                </c:pt>
                <c:pt idx="7503">
                  <c:v>0.114247750762422</c:v>
                </c:pt>
                <c:pt idx="7504">
                  <c:v>0.120889364457944</c:v>
                </c:pt>
                <c:pt idx="7505">
                  <c:v>0.12744825384104</c:v>
                </c:pt>
                <c:pt idx="7506">
                  <c:v>0.133919930678876</c:v>
                </c:pt>
                <c:pt idx="7507">
                  <c:v>0.14029996641796499</c:v>
                </c:pt>
                <c:pt idx="7508">
                  <c:v>0.14658399521460999</c:v>
                </c:pt>
                <c:pt idx="7509">
                  <c:v>0.15276771692244401</c:v>
                </c:pt>
                <c:pt idx="7510">
                  <c:v>0.15884690003500701</c:v>
                </c:pt>
                <c:pt idx="7511">
                  <c:v>0.16481738458136</c:v>
                </c:pt>
                <c:pt idx="7512">
                  <c:v>0.17067508497273901</c:v>
                </c:pt>
                <c:pt idx="7513">
                  <c:v>0.17641599279831899</c:v>
                </c:pt>
                <c:pt idx="7514">
                  <c:v>0.18203617956815599</c:v>
                </c:pt>
                <c:pt idx="7515">
                  <c:v>0.18753179940144499</c:v>
                </c:pt>
                <c:pt idx="7516">
                  <c:v>0.19289909165824701</c:v>
                </c:pt>
                <c:pt idx="7517">
                  <c:v>0.19813438351289001</c:v>
                </c:pt>
                <c:pt idx="7518">
                  <c:v>0.20323409246726701</c:v>
                </c:pt>
                <c:pt idx="7519">
                  <c:v>0.208194728802339</c:v>
                </c:pt>
                <c:pt idx="7520">
                  <c:v>0.21301289796613901</c:v>
                </c:pt>
                <c:pt idx="7521">
                  <c:v>0.217685302896654</c:v>
                </c:pt>
                <c:pt idx="7522">
                  <c:v>0.222208746278</c:v>
                </c:pt>
                <c:pt idx="7523">
                  <c:v>0.22658013272833599</c:v>
                </c:pt>
                <c:pt idx="7524">
                  <c:v>0.23079647091802499</c:v>
                </c:pt>
                <c:pt idx="7525">
                  <c:v>0.23485487561660101</c:v>
                </c:pt>
                <c:pt idx="7526">
                  <c:v>0.238752569667115</c:v>
                </c:pt>
                <c:pt idx="7527">
                  <c:v>0.24248688588654699</c:v>
                </c:pt>
                <c:pt idx="7528">
                  <c:v>0.246055268890947</c:v>
                </c:pt>
                <c:pt idx="7529">
                  <c:v>0.24945527684408</c:v>
                </c:pt>
                <c:pt idx="7530">
                  <c:v>0.252684583128369</c:v>
                </c:pt>
                <c:pt idx="7531">
                  <c:v>0.25574097793699502</c:v>
                </c:pt>
                <c:pt idx="7532">
                  <c:v>0.25862236978606101</c:v>
                </c:pt>
                <c:pt idx="7533">
                  <c:v>0.26132678694579098</c:v>
                </c:pt>
                <c:pt idx="7534">
                  <c:v>0.26385237878978002</c:v>
                </c:pt>
                <c:pt idx="7535">
                  <c:v>0.26619741706137001</c:v>
                </c:pt>
                <c:pt idx="7536">
                  <c:v>0.26836029705629699</c:v>
                </c:pt>
                <c:pt idx="7537">
                  <c:v>0.27033953872078598</c:v>
                </c:pt>
                <c:pt idx="7538">
                  <c:v>0.27213378766434299</c:v>
                </c:pt>
                <c:pt idx="7539">
                  <c:v>0.273741816086568</c:v>
                </c:pt>
                <c:pt idx="7540">
                  <c:v>0.27516252361733201</c:v>
                </c:pt>
                <c:pt idx="7541">
                  <c:v>0.27639493806975701</c:v>
                </c:pt>
                <c:pt idx="7542">
                  <c:v>0.27743821610548502</c:v>
                </c:pt>
                <c:pt idx="7543">
                  <c:v>0.27829164381177102</c:v>
                </c:pt>
                <c:pt idx="7544">
                  <c:v>0.27895463719000801</c:v>
                </c:pt>
                <c:pt idx="7545">
                  <c:v>0.27942674255536099</c:v>
                </c:pt>
                <c:pt idx="7546">
                  <c:v>0.279707636847223</c:v>
                </c:pt>
                <c:pt idx="7547">
                  <c:v>0.27979712785027799</c:v>
                </c:pt>
                <c:pt idx="7548">
                  <c:v>0.27969515432603897</c:v>
                </c:pt>
                <c:pt idx="7549">
                  <c:v>0.27940178605475502</c:v>
                </c:pt>
                <c:pt idx="7550">
                  <c:v>0.27891722378765399</c:v>
                </c:pt>
                <c:pt idx="7551">
                  <c:v>0.27824179910957397</c:v>
                </c:pt>
                <c:pt idx="7552">
                  <c:v>0.27737597421206101</c:v>
                </c:pt>
                <c:pt idx="7553">
                  <c:v>0.27632034157708801</c:v>
                </c:pt>
                <c:pt idx="7554">
                  <c:v>0.27507562357162502</c:v>
                </c:pt>
                <c:pt idx="7555">
                  <c:v>0.27364267195332498</c:v>
                </c:pt>
                <c:pt idx="7556">
                  <c:v>0.27202246728766399</c:v>
                </c:pt>
                <c:pt idx="7557">
                  <c:v>0.27021611827694703</c:v>
                </c:pt>
                <c:pt idx="7558">
                  <c:v>0.26822486100162302</c:v>
                </c:pt>
                <c:pt idx="7559">
                  <c:v>0.26605005807443799</c:v>
                </c:pt>
                <c:pt idx="7560">
                  <c:v>0.26369319770800498</c:v>
                </c:pt>
                <c:pt idx="7561">
                  <c:v>0.26115589269641998</c:v>
                </c:pt>
                <c:pt idx="7562">
                  <c:v>0.25843987931163298</c:v>
                </c:pt>
                <c:pt idx="7563">
                  <c:v>0.25554701611531899</c:v>
                </c:pt>
                <c:pt idx="7564">
                  <c:v>0.25247928268707098</c:v>
                </c:pt>
                <c:pt idx="7565">
                  <c:v>0.249238778269776</c:v>
                </c:pt>
                <c:pt idx="7566">
                  <c:v>0.24582772033311201</c:v>
                </c:pt>
                <c:pt idx="7567">
                  <c:v>0.24224844305613299</c:v>
                </c:pt>
                <c:pt idx="7568">
                  <c:v>0.23850339572999801</c:v>
                </c:pt>
                <c:pt idx="7569">
                  <c:v>0.23459514108193</c:v>
                </c:pt>
                <c:pt idx="7570">
                  <c:v>0.23052635352154199</c:v>
                </c:pt>
                <c:pt idx="7571">
                  <c:v>0.226299817310749</c:v>
                </c:pt>
                <c:pt idx="7572">
                  <c:v>0.22191842465850301</c:v>
                </c:pt>
                <c:pt idx="7573">
                  <c:v>0.217385173741658</c:v>
                </c:pt>
                <c:pt idx="7574">
                  <c:v>0.21270316665333</c:v>
                </c:pt>
                <c:pt idx="7575">
                  <c:v>0.20787560728013901</c:v>
                </c:pt>
                <c:pt idx="7576">
                  <c:v>0.20290579910979401</c:v>
                </c:pt>
                <c:pt idx="7577">
                  <c:v>0.19779714297053</c:v>
                </c:pt>
                <c:pt idx="7578">
                  <c:v>0.19255313470392399</c:v>
                </c:pt>
                <c:pt idx="7579">
                  <c:v>0.1871773627727</c:v>
                </c:pt>
                <c:pt idx="7580">
                  <c:v>0.18167350580515601</c:v>
                </c:pt>
                <c:pt idx="7581">
                  <c:v>0.17604533007788101</c:v>
                </c:pt>
                <c:pt idx="7582">
                  <c:v>0.170296686938504</c:v>
                </c:pt>
                <c:pt idx="7583">
                  <c:v>0.164431510170228</c:v>
                </c:pt>
                <c:pt idx="7584">
                  <c:v>0.15845381329994501</c:v>
                </c:pt>
                <c:pt idx="7585">
                  <c:v>0.152367686851795</c:v>
                </c:pt>
                <c:pt idx="7586">
                  <c:v>0.146177295548026</c:v>
                </c:pt>
                <c:pt idx="7587">
                  <c:v>0.13988687545908701</c:v>
                </c:pt>
                <c:pt idx="7588">
                  <c:v>0.133500731104891</c:v>
                </c:pt>
                <c:pt idx="7589">
                  <c:v>0.12702323250924699</c:v>
                </c:pt>
                <c:pt idx="7590">
                  <c:v>0.120458812209459</c:v>
                </c:pt>
                <c:pt idx="7591">
                  <c:v>0.113811962223149</c:v>
                </c:pt>
                <c:pt idx="7592">
                  <c:v>0.10708723097438901</c:v>
                </c:pt>
                <c:pt idx="7593">
                  <c:v>0.100289220181212</c:v>
                </c:pt>
                <c:pt idx="7594">
                  <c:v>9.3422581706679803E-2</c:v>
                </c:pt>
                <c:pt idx="7595">
                  <c:v>8.6492014375613102E-2</c:v>
                </c:pt>
                <c:pt idx="7596">
                  <c:v>7.9502260759203594E-2</c:v>
                </c:pt>
                <c:pt idx="7597">
                  <c:v>7.2458103929680703E-2</c:v>
                </c:pt>
                <c:pt idx="7598">
                  <c:v>6.5364364187266502E-2</c:v>
                </c:pt>
                <c:pt idx="7599">
                  <c:v>5.8225895761655697E-2</c:v>
                </c:pt>
                <c:pt idx="7600">
                  <c:v>5.1047583490277597E-2</c:v>
                </c:pt>
                <c:pt idx="7601">
                  <c:v>4.3834339475612799E-2</c:v>
                </c:pt>
                <c:pt idx="7602">
                  <c:v>3.6591099723853097E-2</c:v>
                </c:pt>
                <c:pt idx="7603">
                  <c:v>2.9322820767203901E-2</c:v>
                </c:pt>
                <c:pt idx="7604">
                  <c:v>2.2034476272140401E-2</c:v>
                </c:pt>
                <c:pt idx="7605">
                  <c:v>1.4731053635939399E-2</c:v>
                </c:pt>
                <c:pt idx="7606">
                  <c:v>7.4175505738148196E-3</c:v>
                </c:pt>
                <c:pt idx="7607" formatCode="0.00E+00">
                  <c:v>9.8971698992638305E-5</c:v>
                </c:pt>
                <c:pt idx="7608">
                  <c:v>-7.2196749019341998E-3</c:v>
                </c:pt>
                <c:pt idx="7609">
                  <c:v>-1.4533381096028E-2</c:v>
                </c:pt>
                <c:pt idx="7610">
                  <c:v>-2.1837142131059899E-2</c:v>
                </c:pt>
                <c:pt idx="7611">
                  <c:v>-2.9125960060250498E-2</c:v>
                </c:pt>
                <c:pt idx="7612">
                  <c:v>-3.6394847162353201E-2</c:v>
                </c:pt>
                <c:pt idx="7613">
                  <c:v>-4.3638829354740102E-2</c:v>
                </c:pt>
                <c:pt idx="7614">
                  <c:v>-5.0852949597155597E-2</c:v>
                </c:pt>
                <c:pt idx="7615">
                  <c:v>-5.8032271283807203E-2</c:v>
                </c:pt>
                <c:pt idx="7616">
                  <c:v>-6.5171881621473707E-2</c:v>
                </c:pt>
                <c:pt idx="7617">
                  <c:v>-7.2266894991318206E-2</c:v>
                </c:pt>
                <c:pt idx="7618">
                  <c:v>-7.9312456292105496E-2</c:v>
                </c:pt>
                <c:pt idx="7619">
                  <c:v>-8.6303744262537105E-2</c:v>
                </c:pt>
                <c:pt idx="7620">
                  <c:v>-9.3235974780428693E-2</c:v>
                </c:pt>
                <c:pt idx="7621">
                  <c:v>-0.10010440413647401</c:v>
                </c:pt>
                <c:pt idx="7622">
                  <c:v>-0.10690433228035499</c:v>
                </c:pt>
                <c:pt idx="7623">
                  <c:v>-0.113631106036974</c:v>
                </c:pt>
                <c:pt idx="7624">
                  <c:v>-0.120280122290611</c:v>
                </c:pt>
                <c:pt idx="7625">
                  <c:v>-0.12684683113482501</c:v>
                </c:pt>
                <c:pt idx="7626">
                  <c:v>-0.13332673898594799</c:v>
                </c:pt>
                <c:pt idx="7627">
                  <c:v>-0.13971541165802601</c:v>
                </c:pt>
                <c:pt idx="7628">
                  <c:v>-0.14600847739712999</c:v>
                </c:pt>
                <c:pt idx="7629">
                  <c:v>-0.15220162987293401</c:v>
                </c:pt>
                <c:pt idx="7630">
                  <c:v>-0.15829063112552599</c:v>
                </c:pt>
                <c:pt idx="7631">
                  <c:v>-0.164271314465435</c:v>
                </c:pt>
                <c:pt idx="7632">
                  <c:v>-0.17013958732488799</c:v>
                </c:pt>
                <c:pt idx="7633">
                  <c:v>-0.17589143405834301</c:v>
                </c:pt>
                <c:pt idx="7634">
                  <c:v>-0.181522918690387</c:v>
                </c:pt>
                <c:pt idx="7635">
                  <c:v>-0.187030187609114</c:v>
                </c:pt>
                <c:pt idx="7636">
                  <c:v>-0.192409472203144</c:v>
                </c:pt>
                <c:pt idx="7637">
                  <c:v>-0.197657091440474</c:v>
                </c:pt>
                <c:pt idx="7638">
                  <c:v>-0.20276945438739999</c:v>
                </c:pt>
                <c:pt idx="7639">
                  <c:v>-0.20774306266578499</c:v>
                </c:pt>
                <c:pt idx="7640">
                  <c:v>-0.212574512846989</c:v>
                </c:pt>
                <c:pt idx="7641">
                  <c:v>-0.21726049878083101</c:v>
                </c:pt>
                <c:pt idx="7642">
                  <c:v>-0.221797813857978</c:v>
                </c:pt>
                <c:pt idx="7643">
                  <c:v>-0.22618335320421901</c:v>
                </c:pt>
                <c:pt idx="7644">
                  <c:v>-0.230414115805124</c:v>
                </c:pt>
                <c:pt idx="7645">
                  <c:v>-0.23448720655963401</c:v>
                </c:pt>
                <c:pt idx="7646">
                  <c:v>-0.23839983826116901</c:v>
                </c:pt>
                <c:pt idx="7647">
                  <c:v>-0.242149333504906</c:v>
                </c:pt>
                <c:pt idx="7648">
                  <c:v>-0.24573312651992499</c:v>
                </c:pt>
                <c:pt idx="7649">
                  <c:v>-0.249148764924956</c:v>
                </c:pt>
                <c:pt idx="7650">
                  <c:v>-0.25239391140653999</c:v>
                </c:pt>
                <c:pt idx="7651">
                  <c:v>-0.25546634531844797</c:v>
                </c:pt>
                <c:pt idx="7652">
                  <c:v>-0.25836396420126201</c:v>
                </c:pt>
                <c:pt idx="7653">
                  <c:v>-0.26108478522108403</c:v>
                </c:pt>
                <c:pt idx="7654">
                  <c:v>-0.26362694652638402</c:v>
                </c:pt>
                <c:pt idx="7655">
                  <c:v>-0.26598870852206202</c:v>
                </c:pt>
                <c:pt idx="7656">
                  <c:v>-0.26816845505984899</c:v>
                </c:pt>
                <c:pt idx="7657">
                  <c:v>-0.27016469454422998</c:v>
                </c:pt>
                <c:pt idx="7658">
                  <c:v>-0.27197606095314703</c:v>
                </c:pt>
                <c:pt idx="7659">
                  <c:v>-0.27360131477275401</c:v>
                </c:pt>
                <c:pt idx="7660">
                  <c:v>-0.27503934384562401</c:v>
                </c:pt>
                <c:pt idx="7661">
                  <c:v>-0.276289164131788</c:v>
                </c:pt>
                <c:pt idx="7662">
                  <c:v>-0.27734992038211598</c:v>
                </c:pt>
                <c:pt idx="7663">
                  <c:v>-0.27822088672356099</c:v>
                </c:pt>
                <c:pt idx="7664">
                  <c:v>-0.278901467155869</c:v>
                </c:pt>
                <c:pt idx="7665">
                  <c:v>-0.27939119595942502</c:v>
                </c:pt>
                <c:pt idx="7666">
                  <c:v>-0.27968973801394198</c:v>
                </c:pt>
                <c:pt idx="7667">
                  <c:v>-0.27979688902778299</c:v>
                </c:pt>
                <c:pt idx="7668">
                  <c:v>-0.27971257567775698</c:v>
                </c:pt>
                <c:pt idx="7669">
                  <c:v>-0.27943685565929399</c:v>
                </c:pt>
                <c:pt idx="7670">
                  <c:v>-0.27896991764696399</c:v>
                </c:pt>
                <c:pt idx="7671">
                  <c:v>-0.27831208116536998</c:v>
                </c:pt>
                <c:pt idx="7672">
                  <c:v>-0.27746379637049401</c:v>
                </c:pt>
                <c:pt idx="7673">
                  <c:v>-0.27642564374165901</c:v>
                </c:pt>
                <c:pt idx="7674">
                  <c:v>-0.27519833368430702</c:v>
                </c:pt>
                <c:pt idx="7675">
                  <c:v>-0.27378270604387001</c:v>
                </c:pt>
                <c:pt idx="7676">
                  <c:v>-0.272179729531069</c:v>
                </c:pt>
                <c:pt idx="7677">
                  <c:v>-0.27039050105902201</c:v>
                </c:pt>
                <c:pt idx="7678">
                  <c:v>-0.268416244992634</c:v>
                </c:pt>
                <c:pt idx="7679">
                  <c:v>-0.26625831231076302</c:v>
                </c:pt>
                <c:pt idx="7680">
                  <c:v>-0.26391817968175202</c:v>
                </c:pt>
                <c:pt idx="7681">
                  <c:v>-0.26139744845294499</c:v>
                </c:pt>
                <c:pt idx="7682">
                  <c:v>-0.25869784355488901</c:v>
                </c:pt>
                <c:pt idx="7683">
                  <c:v>-0.25582121232097199</c:v>
                </c:pt>
                <c:pt idx="7684">
                  <c:v>-0.25276952322329199</c:v>
                </c:pt>
                <c:pt idx="7685">
                  <c:v>-0.24954486452563801</c:v>
                </c:pt>
                <c:pt idx="7686">
                  <c:v>-0.246149442854498</c:v>
                </c:pt>
                <c:pt idx="7687">
                  <c:v>-0.24258558168906499</c:v>
                </c:pt>
                <c:pt idx="7688">
                  <c:v>-0.238855719771291</c:v>
                </c:pt>
                <c:pt idx="7689">
                  <c:v>-0.23496240943705601</c:v>
                </c:pt>
                <c:pt idx="7690">
                  <c:v>-0.23090831486961599</c:v>
                </c:pt>
                <c:pt idx="7691">
                  <c:v>-0.226696210276504</c:v>
                </c:pt>
                <c:pt idx="7692">
                  <c:v>-0.22232897799114901</c:v>
                </c:pt>
                <c:pt idx="7693">
                  <c:v>-0.21780960650050099</c:v>
                </c:pt>
                <c:pt idx="7694">
                  <c:v>-0.213141188400014</c:v>
                </c:pt>
                <c:pt idx="7695">
                  <c:v>-0.20832691827739599</c:v>
                </c:pt>
                <c:pt idx="7696">
                  <c:v>-0.203370090526553</c:v>
                </c:pt>
                <c:pt idx="7697">
                  <c:v>-0.198274097093248</c:v>
                </c:pt>
                <c:pt idx="7698">
                  <c:v>-0.193042425153998</c:v>
                </c:pt>
                <c:pt idx="7699">
                  <c:v>-0.18767865472980799</c:v>
                </c:pt>
                <c:pt idx="7700">
                  <c:v>-0.182186456236371</c:v>
                </c:pt>
                <c:pt idx="7701">
                  <c:v>-0.17656958797240899</c:v>
                </c:pt>
                <c:pt idx="7702">
                  <c:v>-0.170831893547882</c:v>
                </c:pt>
                <c:pt idx="7703">
                  <c:v>-0.16497729925380999</c:v>
                </c:pt>
                <c:pt idx="7704">
                  <c:v>-0.159009811375524</c:v>
                </c:pt>
                <c:pt idx="7705">
                  <c:v>-0.15293351345117501</c:v>
                </c:pt>
                <c:pt idx="7706">
                  <c:v>-0.146752563477374</c:v>
                </c:pt>
                <c:pt idx="7707">
                  <c:v>-0.140471191063889</c:v>
                </c:pt>
                <c:pt idx="7708">
                  <c:v>-0.13409369453933101</c:v>
                </c:pt>
                <c:pt idx="7709">
                  <c:v>-0.12762443800981901</c:v>
                </c:pt>
                <c:pt idx="7710">
                  <c:v>-0.121067848372628</c:v>
                </c:pt>
                <c:pt idx="7711">
                  <c:v>-0.114428412286879</c:v>
                </c:pt>
                <c:pt idx="7712">
                  <c:v>-0.10771067310332701</c:v>
                </c:pt>
                <c:pt idx="7713">
                  <c:v>-0.100919227755352</c:v>
                </c:pt>
                <c:pt idx="7714">
                  <c:v>-9.40587236132958E-2</c:v>
                </c:pt>
                <c:pt idx="7715">
                  <c:v>-8.71338553042703E-2</c:v>
                </c:pt>
                <c:pt idx="7716">
                  <c:v>-8.0149361499639402E-2</c:v>
                </c:pt>
                <c:pt idx="7717">
                  <c:v>-7.3110021672355294E-2</c:v>
                </c:pt>
                <c:pt idx="7718">
                  <c:v>-6.6020652826376799E-2</c:v>
                </c:pt>
                <c:pt idx="7719">
                  <c:v>-5.8886106200404298E-2</c:v>
                </c:pt>
                <c:pt idx="7720">
                  <c:v>-5.1711263948188597E-2</c:v>
                </c:pt>
                <c:pt idx="7721">
                  <c:v>-4.4501035797684302E-2</c:v>
                </c:pt>
                <c:pt idx="7722">
                  <c:v>-3.72603556913342E-2</c:v>
                </c:pt>
                <c:pt idx="7723">
                  <c:v>-2.9994178409784401E-2</c:v>
                </c:pt>
                <c:pt idx="7724">
                  <c:v>-2.2707476181338601E-2</c:v>
                </c:pt>
                <c:pt idx="7725">
                  <c:v>-1.5405235279474299E-2</c:v>
                </c:pt>
                <c:pt idx="7726">
                  <c:v>-8.0924526107475098E-3</c:v>
                </c:pt>
                <c:pt idx="7727">
                  <c:v>-7.7413229542058195E-4</c:v>
                </c:pt>
                <c:pt idx="7728">
                  <c:v>6.5447177568451901E-3</c:v>
                </c:pt>
                <c:pt idx="7729">
                  <c:v>1.38590892738908E-2</c:v>
                </c:pt>
                <c:pt idx="7730">
                  <c:v>2.11639770482085E-2</c:v>
                </c:pt>
                <c:pt idx="7731">
                  <c:v>2.84543823619938E-2</c:v>
                </c:pt>
                <c:pt idx="7732">
                  <c:v>3.5725316407756398E-2</c:v>
                </c:pt>
                <c:pt idx="7733">
                  <c:v>4.2971803702149702E-2</c:v>
                </c:pt>
                <c:pt idx="7734">
                  <c:v>5.0188885490682497E-2</c:v>
                </c:pt>
                <c:pt idx="7735">
                  <c:v>5.7371623140983201E-2</c:v>
                </c:pt>
                <c:pt idx="7736">
                  <c:v>6.4515101522294602E-2</c:v>
                </c:pt>
                <c:pt idx="7737">
                  <c:v>7.1614432368886302E-2</c:v>
                </c:pt>
                <c:pt idx="7738">
                  <c:v>7.8664757625084E-2</c:v>
                </c:pt>
                <c:pt idx="7739">
                  <c:v>8.5661252769625398E-2</c:v>
                </c:pt>
                <c:pt idx="7740">
                  <c:v>9.2599130117069106E-2</c:v>
                </c:pt>
                <c:pt idx="7741">
                  <c:v>9.9473642093996603E-2</c:v>
                </c:pt>
                <c:pt idx="7742">
                  <c:v>0.10628008448776601</c:v>
                </c:pt>
                <c:pt idx="7743">
                  <c:v>0.113013799665593</c:v>
                </c:pt>
                <c:pt idx="7744">
                  <c:v>0.11967017976176</c:v>
                </c:pt>
                <c:pt idx="7745">
                  <c:v>0.12624466983076699</c:v>
                </c:pt>
                <c:pt idx="7746">
                  <c:v>0.132732770964268</c:v>
                </c:pt>
                <c:pt idx="7747">
                  <c:v>0.139130043369669</c:v>
                </c:pt>
                <c:pt idx="7748">
                  <c:v>0.14543210940826101</c:v>
                </c:pt>
                <c:pt idx="7749">
                  <c:v>0.151634656590834</c:v>
                </c:pt>
                <c:pt idx="7750">
                  <c:v>0.1577334405287</c:v>
                </c:pt>
                <c:pt idx="7751">
                  <c:v>0.16372428783811999</c:v>
                </c:pt>
                <c:pt idx="7752">
                  <c:v>0.16960309899614001</c:v>
                </c:pt>
                <c:pt idx="7753">
                  <c:v>0.17536585114588299</c:v>
                </c:pt>
                <c:pt idx="7754">
                  <c:v>0.181008600849387</c:v>
                </c:pt>
                <c:pt idx="7755">
                  <c:v>0.186527486786083</c:v>
                </c:pt>
                <c:pt idx="7756">
                  <c:v>0.191918732395092</c:v>
                </c:pt>
                <c:pt idx="7757">
                  <c:v>0.19717864845951599</c:v>
                </c:pt>
                <c:pt idx="7758">
                  <c:v>0.20230363563096099</c:v>
                </c:pt>
                <c:pt idx="7759">
                  <c:v>0.20729018689256201</c:v>
                </c:pt>
                <c:pt idx="7760">
                  <c:v>0.21213488995882701</c:v>
                </c:pt>
                <c:pt idx="7761">
                  <c:v>0.21683442961065499</c:v>
                </c:pt>
                <c:pt idx="7762">
                  <c:v>0.22138558996393501</c:v>
                </c:pt>
                <c:pt idx="7763">
                  <c:v>0.225785256670165</c:v>
                </c:pt>
                <c:pt idx="7764">
                  <c:v>0.23003041904759799</c:v>
                </c:pt>
                <c:pt idx="7765">
                  <c:v>0.23411817214143901</c:v>
                </c:pt>
                <c:pt idx="7766">
                  <c:v>0.23804571871170399</c:v>
                </c:pt>
                <c:pt idx="7767">
                  <c:v>0.24181037114735901</c:v>
                </c:pt>
                <c:pt idx="7768">
                  <c:v>0.245409553305453</c:v>
                </c:pt>
                <c:pt idx="7769">
                  <c:v>0.24884080227396099</c:v>
                </c:pt>
                <c:pt idx="7770">
                  <c:v>0.25210177005715201</c:v>
                </c:pt>
                <c:pt idx="7771">
                  <c:v>0.25519022518231699</c:v>
                </c:pt>
                <c:pt idx="7772">
                  <c:v>0.25810405422675797</c:v>
                </c:pt>
                <c:pt idx="7773">
                  <c:v>0.26084126326400098</c:v>
                </c:pt>
                <c:pt idx="7774">
                  <c:v>0.26339997922823299</c:v>
                </c:pt>
                <c:pt idx="7775">
                  <c:v>0.26577845119604199</c:v>
                </c:pt>
                <c:pt idx="7776">
                  <c:v>0.26797505158455998</c:v>
                </c:pt>
                <c:pt idx="7777">
                  <c:v>0.26998827726522401</c:v>
                </c:pt>
                <c:pt idx="7778">
                  <c:v>0.27181675059235899</c:v>
                </c:pt>
                <c:pt idx="7779">
                  <c:v>0.27345922034589598</c:v>
                </c:pt>
                <c:pt idx="7780">
                  <c:v>0.27491456258758301</c:v>
                </c:pt>
                <c:pt idx="7781">
                  <c:v>0.27618178143008998</c:v>
                </c:pt>
                <c:pt idx="7782">
                  <c:v>0.27726000971849701</c:v>
                </c:pt>
                <c:pt idx="7783">
                  <c:v>0.27814850962367799</c:v>
                </c:pt>
                <c:pt idx="7784">
                  <c:v>0.27884667314720502</c:v>
                </c:pt>
                <c:pt idx="7785">
                  <c:v>0.279354022537394</c:v>
                </c:pt>
                <c:pt idx="7786">
                  <c:v>0.27967021061622999</c:v>
                </c:pt>
                <c:pt idx="7787">
                  <c:v>0.27979502101694298</c:v>
                </c:pt>
                <c:pt idx="7788">
                  <c:v>0.27972836833206399</c:v>
                </c:pt>
                <c:pt idx="7789">
                  <c:v>0.27947029817187102</c:v>
                </c:pt>
                <c:pt idx="7790">
                  <c:v>0.27902098713317902</c:v>
                </c:pt>
                <c:pt idx="7791">
                  <c:v>0.27838074267849</c:v>
                </c:pt>
                <c:pt idx="7792">
                  <c:v>0.277550002925605</c:v>
                </c:pt>
                <c:pt idx="7793">
                  <c:v>0.27652933634781501</c:v>
                </c:pt>
                <c:pt idx="7794">
                  <c:v>0.275319441384897</c:v>
                </c:pt>
                <c:pt idx="7795">
                  <c:v>0.27392114596517497</c:v>
                </c:pt>
                <c:pt idx="7796">
                  <c:v>0.27233540693897101</c:v>
                </c:pt>
                <c:pt idx="7797">
                  <c:v>0.270563309423831</c:v>
                </c:pt>
                <c:pt idx="7798">
                  <c:v>0.268606066061985</c:v>
                </c:pt>
                <c:pt idx="7799">
                  <c:v>0.26646501619053897</c:v>
                </c:pt>
                <c:pt idx="7800">
                  <c:v>0.26414162492496501</c:v>
                </c:pt>
                <c:pt idx="7801">
                  <c:v>0.26163748215653199</c:v>
                </c:pt>
                <c:pt idx="7802">
                  <c:v>0.25895430146434201</c:v>
                </c:pt>
                <c:pt idx="7803">
                  <c:v>0.25609391894273797</c:v>
                </c:pt>
                <c:pt idx="7804">
                  <c:v>0.25305829194485902</c:v>
                </c:pt>
                <c:pt idx="7805">
                  <c:v>0.249849497743239</c:v>
                </c:pt>
                <c:pt idx="7806">
                  <c:v>0.24646973210832601</c:v>
                </c:pt>
                <c:pt idx="7807">
                  <c:v>0.242921307805925</c:v>
                </c:pt>
                <c:pt idx="7808">
                  <c:v>0.239206653014578</c:v>
                </c:pt>
                <c:pt idx="7809">
                  <c:v>0.23532830966396401</c:v>
                </c:pt>
                <c:pt idx="7810">
                  <c:v>0.23128893169546599</c:v>
                </c:pt>
                <c:pt idx="7811">
                  <c:v>0.22709128324608199</c:v>
                </c:pt>
                <c:pt idx="7812">
                  <c:v>0.22273823675693699</c:v>
                </c:pt>
                <c:pt idx="7813">
                  <c:v>0.21823277100767099</c:v>
                </c:pt>
                <c:pt idx="7814">
                  <c:v>0.213577969078074</c:v>
                </c:pt>
                <c:pt idx="7815">
                  <c:v>0.208777016238337</c:v>
                </c:pt>
                <c:pt idx="7816">
                  <c:v>0.203833197769382</c:v>
                </c:pt>
                <c:pt idx="7817">
                  <c:v>0.19874989671475099</c:v>
                </c:pt>
                <c:pt idx="7818">
                  <c:v>0.19353059156559399</c:v>
                </c:pt>
                <c:pt idx="7819">
                  <c:v>0.18817885388035199</c:v>
                </c:pt>
                <c:pt idx="7820">
                  <c:v>0.18269834584073999</c:v>
                </c:pt>
                <c:pt idx="7821">
                  <c:v>0.17709281774573199</c:v>
                </c:pt>
                <c:pt idx="7822">
                  <c:v>0.17136610544523501</c:v>
                </c:pt>
                <c:pt idx="7823">
                  <c:v>0.16552212771522701</c:v>
                </c:pt>
                <c:pt idx="7824">
                  <c:v>0.15956488357615101</c:v>
                </c:pt>
                <c:pt idx="7825">
                  <c:v>0.153498449556387</c:v>
                </c:pt>
                <c:pt idx="7826">
                  <c:v>0.14732697690270199</c:v>
                </c:pt>
                <c:pt idx="7827">
                  <c:v>0.14105468873955601</c:v>
                </c:pt>
                <c:pt idx="7828">
                  <c:v>0.134685877179227</c:v>
                </c:pt>
                <c:pt idx="7829">
                  <c:v>0.128224900384732</c:v>
                </c:pt>
                <c:pt idx="7830">
                  <c:v>0.12167617958754599</c:v>
                </c:pt>
                <c:pt idx="7831">
                  <c:v>0.115044196062159</c:v>
                </c:pt>
                <c:pt idx="7832">
                  <c:v>0.10833348805955401</c:v>
                </c:pt>
                <c:pt idx="7833">
                  <c:v>0.101548647701694</c:v>
                </c:pt>
                <c:pt idx="7834">
                  <c:v>9.4694317839139203E-2</c:v>
                </c:pt>
                <c:pt idx="7835">
                  <c:v>8.77751888739568E-2</c:v>
                </c:pt>
                <c:pt idx="7836">
                  <c:v>8.0795995550090996E-2</c:v>
                </c:pt>
                <c:pt idx="7837">
                  <c:v>7.3761513713387197E-2</c:v>
                </c:pt>
                <c:pt idx="7838">
                  <c:v>6.6676557043492499E-2</c:v>
                </c:pt>
                <c:pt idx="7839">
                  <c:v>5.9545973759865499E-2</c:v>
                </c:pt>
                <c:pt idx="7840">
                  <c:v>5.23746433041508E-2</c:v>
                </c:pt>
                <c:pt idx="7841">
                  <c:v>4.5167473001188903E-2</c:v>
                </c:pt>
                <c:pt idx="7842">
                  <c:v>3.79293947009448E-2</c:v>
                </c:pt>
                <c:pt idx="7843">
                  <c:v>3.06653614036543E-2</c:v>
                </c:pt>
                <c:pt idx="7844">
                  <c:v>2.3380343870497901E-2</c:v>
                </c:pt>
                <c:pt idx="7845">
                  <c:v>1.607932722212E-2</c:v>
                </c:pt>
                <c:pt idx="7846">
                  <c:v>8.76730752732271E-3</c:v>
                </c:pt>
                <c:pt idx="7847">
                  <c:v>1.4492883842671001E-3</c:v>
                </c:pt>
                <c:pt idx="7848">
                  <c:v>-5.8697225034770196E-3</c:v>
                </c:pt>
                <c:pt idx="7849">
                  <c:v>-1.3184716753691299E-2</c:v>
                </c:pt>
                <c:pt idx="7850">
                  <c:v>-2.04906887327331E-2</c:v>
                </c:pt>
                <c:pt idx="7851">
                  <c:v>-2.7782638980879199E-2</c:v>
                </c:pt>
                <c:pt idx="7852">
                  <c:v>-3.5055577633444197E-2</c:v>
                </c:pt>
                <c:pt idx="7853">
                  <c:v>-4.2304527835333797E-2</c:v>
                </c:pt>
                <c:pt idx="7854">
                  <c:v>-4.9524529146694897E-2</c:v>
                </c:pt>
                <c:pt idx="7855">
                  <c:v>-5.6710640937333003E-2</c:v>
                </c:pt>
                <c:pt idx="7856">
                  <c:v>-6.3857945767574698E-2</c:v>
                </c:pt>
                <c:pt idx="7857">
                  <c:v>-7.0961552753259396E-2</c:v>
                </c:pt>
                <c:pt idx="7858">
                  <c:v>-7.8016600912560699E-2</c:v>
                </c:pt>
                <c:pt idx="7859">
                  <c:v>-8.5018262492344496E-2</c:v>
                </c:pt>
                <c:pt idx="7860">
                  <c:v>-9.1961746271789893E-2</c:v>
                </c:pt>
                <c:pt idx="7861">
                  <c:v>-9.8842300841009798E-2</c:v>
                </c:pt>
                <c:pt idx="7862">
                  <c:v>-0.10565521785243</c:v>
                </c:pt>
                <c:pt idx="7863">
                  <c:v>-0.112395835242702</c:v>
                </c:pt>
                <c:pt idx="7864">
                  <c:v>-0.119059540422938</c:v>
                </c:pt>
                <c:pt idx="7865">
                  <c:v>-0.125641773435101</c:v>
                </c:pt>
                <c:pt idx="7866">
                  <c:v>-0.13213803007236699</c:v>
                </c:pt>
                <c:pt idx="7867">
                  <c:v>-0.13854386496134899</c:v>
                </c:pt>
                <c:pt idx="7868">
                  <c:v>-0.14485489460405099</c:v>
                </c:pt>
                <c:pt idx="7869">
                  <c:v>-0.15106680037748901</c:v>
                </c:pt>
                <c:pt idx="7870">
                  <c:v>-0.15717533148891399</c:v>
                </c:pt>
                <c:pt idx="7871">
                  <c:v>-0.16317630788461701</c:v>
                </c:pt>
                <c:pt idx="7872">
                  <c:v>-0.16906562311033399</c:v>
                </c:pt>
                <c:pt idx="7873">
                  <c:v>-0.17483924712127999</c:v>
                </c:pt>
                <c:pt idx="7874">
                  <c:v>-0.180493229039902</c:v>
                </c:pt>
              </c:numCache>
            </c:numRef>
          </c:yVal>
          <c:smooth val="1"/>
          <c:extLst>
            <c:ext xmlns:c16="http://schemas.microsoft.com/office/drawing/2014/chart" uri="{C3380CC4-5D6E-409C-BE32-E72D297353CC}">
              <c16:uniqueId val="{00000000-D2EC-4646-BEBB-06BE2A64D9F9}"/>
            </c:ext>
          </c:extLst>
        </c:ser>
        <c:ser>
          <c:idx val="1"/>
          <c:order val="1"/>
          <c:tx>
            <c:v>FEM</c:v>
          </c:tx>
          <c:spPr>
            <a:ln w="19050"/>
          </c:spPr>
          <c:marker>
            <c:symbol val="none"/>
          </c:marker>
          <c:xVal>
            <c:numRef>
              <c:f>'single-span'!$A$9:$A$2231</c:f>
              <c:numCache>
                <c:formatCode>0.00E+00</c:formatCode>
                <c:ptCount val="2223"/>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numCache>
            </c:numRef>
          </c:xVal>
          <c:yVal>
            <c:numRef>
              <c:f>'single-span'!$M$9:$M$2231</c:f>
              <c:numCache>
                <c:formatCode>0.00E+00</c:formatCode>
                <c:ptCount val="2223"/>
                <c:pt idx="0" formatCode="General">
                  <c:v>0</c:v>
                </c:pt>
                <c:pt idx="1">
                  <c:v>-9.3587700000000002E-123</c:v>
                </c:pt>
                <c:pt idx="2">
                  <c:v>-6.4964699999999999E-122</c:v>
                </c:pt>
                <c:pt idx="3">
                  <c:v>-2.3643299999999999E-121</c:v>
                </c:pt>
                <c:pt idx="4">
                  <c:v>-5.54431E-121</c:v>
                </c:pt>
                <c:pt idx="5">
                  <c:v>-8.1764899999999993E-121</c:v>
                </c:pt>
                <c:pt idx="6">
                  <c:v>-4.7316800000000004E-121</c:v>
                </c:pt>
                <c:pt idx="7">
                  <c:v>1.1435900000000001E-120</c:v>
                </c:pt>
                <c:pt idx="8">
                  <c:v>4.2440099999999999E-120</c:v>
                </c:pt>
                <c:pt idx="9">
                  <c:v>7.9838499999999999E-120</c:v>
                </c:pt>
                <c:pt idx="10">
                  <c:v>1.01126E-119</c:v>
                </c:pt>
                <c:pt idx="11">
                  <c:v>7.3826299999999996E-120</c:v>
                </c:pt>
                <c:pt idx="12">
                  <c:v>-2.7616999999999999E-120</c:v>
                </c:pt>
                <c:pt idx="13">
                  <c:v>-1.9841700000000001E-119</c:v>
                </c:pt>
                <c:pt idx="14">
                  <c:v>-3.90097E-119</c:v>
                </c:pt>
                <c:pt idx="15">
                  <c:v>-5.1660900000000003E-119</c:v>
                </c:pt>
                <c:pt idx="16">
                  <c:v>-4.8269999999999999E-119</c:v>
                </c:pt>
                <c:pt idx="17">
                  <c:v>-2.25343E-119</c:v>
                </c:pt>
                <c:pt idx="18">
                  <c:v>2.6338399999999999E-119</c:v>
                </c:pt>
                <c:pt idx="19">
                  <c:v>9.2360300000000004E-119</c:v>
                </c:pt>
                <c:pt idx="20">
                  <c:v>1.5848500000000001E-118</c:v>
                </c:pt>
                <c:pt idx="21">
                  <c:v>1.9355400000000001E-118</c:v>
                </c:pt>
                <c:pt idx="22">
                  <c:v>1.57234E-118</c:v>
                </c:pt>
                <c:pt idx="23">
                  <c:v>1.4371300000000001E-119</c:v>
                </c:pt>
                <c:pt idx="24">
                  <c:v>-2.3693800000000001E-118</c:v>
                </c:pt>
                <c:pt idx="25">
                  <c:v>-5.3539799999999999E-118</c:v>
                </c:pt>
                <c:pt idx="26">
                  <c:v>-7.5613299999999998E-118</c:v>
                </c:pt>
                <c:pt idx="27">
                  <c:v>-7.4110899999999996E-118</c:v>
                </c:pt>
                <c:pt idx="28">
                  <c:v>-3.4543099999999999E-118</c:v>
                </c:pt>
                <c:pt idx="29">
                  <c:v>4.8868799999999997E-118</c:v>
                </c:pt>
                <c:pt idx="30">
                  <c:v>1.6345700000000001E-117</c:v>
                </c:pt>
                <c:pt idx="31">
                  <c:v>2.7331900000000001E-117</c:v>
                </c:pt>
                <c:pt idx="32">
                  <c:v>3.2692600000000003E-117</c:v>
                </c:pt>
                <c:pt idx="33">
                  <c:v>2.7125499999999999E-117</c:v>
                </c:pt>
                <c:pt idx="34">
                  <c:v>6.48263E-118</c:v>
                </c:pt>
                <c:pt idx="35">
                  <c:v>-2.9009400000000001E-117</c:v>
                </c:pt>
                <c:pt idx="36">
                  <c:v>-6.9666499999999995E-117</c:v>
                </c:pt>
                <c:pt idx="37">
                  <c:v>-9.7088300000000005E-117</c:v>
                </c:pt>
                <c:pt idx="38">
                  <c:v>-9.3322499999999993E-117</c:v>
                </c:pt>
                <c:pt idx="39">
                  <c:v>-4.8713999999999997E-117</c:v>
                </c:pt>
                <c:pt idx="40">
                  <c:v>3.5132500000000001E-117</c:v>
                </c:pt>
                <c:pt idx="41">
                  <c:v>1.40261E-116</c:v>
                </c:pt>
                <c:pt idx="42">
                  <c:v>2.2855800000000001E-116</c:v>
                </c:pt>
                <c:pt idx="43">
                  <c:v>2.53138E-116</c:v>
                </c:pt>
                <c:pt idx="44">
                  <c:v>1.8444700000000001E-116</c:v>
                </c:pt>
                <c:pt idx="45">
                  <c:v>2.55329E-117</c:v>
                </c:pt>
                <c:pt idx="46">
                  <c:v>-2.0211E-116</c:v>
                </c:pt>
                <c:pt idx="47">
                  <c:v>-4.6853600000000002E-116</c:v>
                </c:pt>
                <c:pt idx="48">
                  <c:v>-7.0550799999999999E-116</c:v>
                </c:pt>
                <c:pt idx="49">
                  <c:v>-7.7493600000000001E-116</c:v>
                </c:pt>
                <c:pt idx="50">
                  <c:v>-4.7848599999999999E-116</c:v>
                </c:pt>
                <c:pt idx="51">
                  <c:v>3.9074899999999998E-116</c:v>
                </c:pt>
                <c:pt idx="52">
                  <c:v>1.91018E-115</c:v>
                </c:pt>
                <c:pt idx="53">
                  <c:v>3.80187E-115</c:v>
                </c:pt>
                <c:pt idx="54">
                  <c:v>5.2547999999999998E-115</c:v>
                </c:pt>
                <c:pt idx="55">
                  <c:v>4.9294699999999997E-115</c:v>
                </c:pt>
                <c:pt idx="56">
                  <c:v>1.3153299999999999E-115</c:v>
                </c:pt>
                <c:pt idx="57">
                  <c:v>-6.3338499999999997E-115</c:v>
                </c:pt>
                <c:pt idx="58">
                  <c:v>-1.68072E-114</c:v>
                </c:pt>
                <c:pt idx="59">
                  <c:v>-2.65051E-114</c:v>
                </c:pt>
                <c:pt idx="60">
                  <c:v>-3.0122399999999999E-114</c:v>
                </c:pt>
                <c:pt idx="61">
                  <c:v>-2.1910100000000002E-114</c:v>
                </c:pt>
                <c:pt idx="62">
                  <c:v>2.1461300000000002E-115</c:v>
                </c:pt>
                <c:pt idx="63">
                  <c:v>4.0858700000000001E-114</c:v>
                </c:pt>
                <c:pt idx="64">
                  <c:v>8.5388599999999996E-114</c:v>
                </c:pt>
                <c:pt idx="65">
                  <c:v>1.1925799999999999E-113</c:v>
                </c:pt>
                <c:pt idx="66">
                  <c:v>1.19486E-113</c:v>
                </c:pt>
                <c:pt idx="67">
                  <c:v>6.1972300000000002E-114</c:v>
                </c:pt>
                <c:pt idx="68">
                  <c:v>-6.4489799999999998E-114</c:v>
                </c:pt>
                <c:pt idx="69">
                  <c:v>-2.41555E-113</c:v>
                </c:pt>
                <c:pt idx="70">
                  <c:v>-4.1357300000000003E-113</c:v>
                </c:pt>
                <c:pt idx="71">
                  <c:v>-4.9437200000000001E-113</c:v>
                </c:pt>
                <c:pt idx="72">
                  <c:v>-3.8782399999999999E-113</c:v>
                </c:pt>
                <c:pt idx="73">
                  <c:v>-1.8524499999999998E-114</c:v>
                </c:pt>
                <c:pt idx="74">
                  <c:v>6.1800900000000002E-113</c:v>
                </c:pt>
                <c:pt idx="75">
                  <c:v>1.3838799999999999E-112</c:v>
                </c:pt>
                <c:pt idx="76">
                  <c:v>1.96896E-112</c:v>
                </c:pt>
                <c:pt idx="77">
                  <c:v>1.96241E-112</c:v>
                </c:pt>
                <c:pt idx="78">
                  <c:v>9.8454200000000002E-113</c:v>
                </c:pt>
                <c:pt idx="79">
                  <c:v>-1.15704E-112</c:v>
                </c:pt>
                <c:pt idx="80">
                  <c:v>-4.2230800000000001E-112</c:v>
                </c:pt>
                <c:pt idx="81">
                  <c:v>-7.2739700000000004E-112</c:v>
                </c:pt>
                <c:pt idx="82">
                  <c:v>-8.6939800000000002E-112</c:v>
                </c:pt>
                <c:pt idx="83">
                  <c:v>-6.7138199999999996E-112</c:v>
                </c:pt>
                <c:pt idx="84">
                  <c:v>-1.9019799999999999E-113</c:v>
                </c:pt>
                <c:pt idx="85">
                  <c:v>1.06739E-111</c:v>
                </c:pt>
                <c:pt idx="86">
                  <c:v>2.3584900000000002E-111</c:v>
                </c:pt>
                <c:pt idx="87">
                  <c:v>3.3623599999999997E-111</c:v>
                </c:pt>
                <c:pt idx="88">
                  <c:v>3.4035699999999998E-111</c:v>
                </c:pt>
                <c:pt idx="89">
                  <c:v>1.8823999999999999E-111</c:v>
                </c:pt>
                <c:pt idx="90">
                  <c:v>-1.40074E-111</c:v>
                </c:pt>
                <c:pt idx="91">
                  <c:v>-5.9539700000000003E-111</c:v>
                </c:pt>
                <c:pt idx="92">
                  <c:v>-1.0419000000000001E-110</c:v>
                </c:pt>
                <c:pt idx="93">
                  <c:v>-1.27098E-110</c:v>
                </c:pt>
                <c:pt idx="94">
                  <c:v>-1.06065E-110</c:v>
                </c:pt>
                <c:pt idx="95">
                  <c:v>-2.7515500000000001E-111</c:v>
                </c:pt>
                <c:pt idx="96">
                  <c:v>1.03274E-110</c:v>
                </c:pt>
                <c:pt idx="97">
                  <c:v>2.5781099999999999E-110</c:v>
                </c:pt>
                <c:pt idx="98">
                  <c:v>3.8586099999999998E-110</c:v>
                </c:pt>
                <c:pt idx="99">
                  <c:v>4.1932599999999997E-110</c:v>
                </c:pt>
                <c:pt idx="100">
                  <c:v>2.8687400000000002E-110</c:v>
                </c:pt>
                <c:pt idx="101">
                  <c:v>-5.3487299999999999E-111</c:v>
                </c:pt>
                <c:pt idx="102">
                  <c:v>-5.7080099999999995E-110</c:v>
                </c:pt>
                <c:pt idx="103">
                  <c:v>-1.1223499999999999E-109</c:v>
                </c:pt>
                <c:pt idx="104">
                  <c:v>-1.45663E-109</c:v>
                </c:pt>
                <c:pt idx="105">
                  <c:v>-1.2896499999999999E-109</c:v>
                </c:pt>
                <c:pt idx="106">
                  <c:v>-4.3135000000000003E-110</c:v>
                </c:pt>
                <c:pt idx="107">
                  <c:v>1.0802799999999999E-109</c:v>
                </c:pt>
                <c:pt idx="108">
                  <c:v>2.8930800000000001E-109</c:v>
                </c:pt>
                <c:pt idx="109">
                  <c:v>4.3877E-109</c:v>
                </c:pt>
                <c:pt idx="110">
                  <c:v>4.8256099999999996E-109</c:v>
                </c:pt>
                <c:pt idx="111">
                  <c:v>3.4887199999999998E-109</c:v>
                </c:pt>
                <c:pt idx="112">
                  <c:v>-6.4216799999999996E-111</c:v>
                </c:pt>
                <c:pt idx="113">
                  <c:v>-5.4367899999999999E-109</c:v>
                </c:pt>
                <c:pt idx="114">
                  <c:v>-1.09679E-108</c:v>
                </c:pt>
                <c:pt idx="115">
                  <c:v>-1.41777E-108</c:v>
                </c:pt>
                <c:pt idx="116">
                  <c:v>-1.2874100000000001E-108</c:v>
                </c:pt>
                <c:pt idx="117">
                  <c:v>-6.0024900000000001E-109</c:v>
                </c:pt>
                <c:pt idx="118">
                  <c:v>5.9939399999999997E-109</c:v>
                </c:pt>
                <c:pt idx="119">
                  <c:v>2.0732799999999998E-108</c:v>
                </c:pt>
                <c:pt idx="120">
                  <c:v>3.33593E-108</c:v>
                </c:pt>
                <c:pt idx="121">
                  <c:v>3.7153899999999996E-108</c:v>
                </c:pt>
                <c:pt idx="122">
                  <c:v>2.6006E-108</c:v>
                </c:pt>
                <c:pt idx="123">
                  <c:v>-2.74869E-109</c:v>
                </c:pt>
                <c:pt idx="124">
                  <c:v>-4.5304000000000004E-108</c:v>
                </c:pt>
                <c:pt idx="125">
                  <c:v>-8.7425700000000005E-108</c:v>
                </c:pt>
                <c:pt idx="126">
                  <c:v>-1.07129E-107</c:v>
                </c:pt>
                <c:pt idx="127">
                  <c:v>-8.8179200000000001E-108</c:v>
                </c:pt>
                <c:pt idx="128">
                  <c:v>-2.9029599999999999E-108</c:v>
                </c:pt>
                <c:pt idx="129">
                  <c:v>5.9941800000000002E-108</c:v>
                </c:pt>
                <c:pt idx="130">
                  <c:v>1.5803599999999999E-107</c:v>
                </c:pt>
                <c:pt idx="131">
                  <c:v>2.3417899999999999E-107</c:v>
                </c:pt>
                <c:pt idx="132">
                  <c:v>2.5046999999999999E-107</c:v>
                </c:pt>
                <c:pt idx="133">
                  <c:v>1.7467100000000001E-107</c:v>
                </c:pt>
                <c:pt idx="134">
                  <c:v>8.6089800000000009E-109</c:v>
                </c:pt>
                <c:pt idx="135">
                  <c:v>-2.1437200000000001E-107</c:v>
                </c:pt>
                <c:pt idx="136">
                  <c:v>-4.7038799999999997E-107</c:v>
                </c:pt>
                <c:pt idx="137">
                  <c:v>-7.0159999999999997E-107</c:v>
                </c:pt>
                <c:pt idx="138">
                  <c:v>-7.297E-107</c:v>
                </c:pt>
                <c:pt idx="139">
                  <c:v>-3.50555E-107</c:v>
                </c:pt>
                <c:pt idx="140">
                  <c:v>4.64454E-107</c:v>
                </c:pt>
                <c:pt idx="141">
                  <c:v>1.5230399999999999E-106</c:v>
                </c:pt>
                <c:pt idx="142">
                  <c:v>2.5067800000000002E-106</c:v>
                </c:pt>
                <c:pt idx="143">
                  <c:v>3.0510399999999999E-106</c:v>
                </c:pt>
                <c:pt idx="144">
                  <c:v>2.7769800000000001E-106</c:v>
                </c:pt>
                <c:pt idx="145">
                  <c:v>1.3185499999999999E-106</c:v>
                </c:pt>
                <c:pt idx="146">
                  <c:v>-1.5296699999999999E-106</c:v>
                </c:pt>
                <c:pt idx="147">
                  <c:v>-5.3295099999999999E-106</c:v>
                </c:pt>
                <c:pt idx="148">
                  <c:v>-8.4531300000000002E-106</c:v>
                </c:pt>
                <c:pt idx="149">
                  <c:v>-8.5407899999999998E-106</c:v>
                </c:pt>
                <c:pt idx="150">
                  <c:v>-4.33398E-106</c:v>
                </c:pt>
                <c:pt idx="151">
                  <c:v>2.6563500000000001E-106</c:v>
                </c:pt>
                <c:pt idx="152">
                  <c:v>9.0327500000000006E-106</c:v>
                </c:pt>
                <c:pt idx="153">
                  <c:v>1.2919399999999999E-105</c:v>
                </c:pt>
                <c:pt idx="154">
                  <c:v>1.4807299999999999E-105</c:v>
                </c:pt>
                <c:pt idx="155">
                  <c:v>1.3946799999999999E-105</c:v>
                </c:pt>
                <c:pt idx="156">
                  <c:v>9.1237899999999997E-106</c:v>
                </c:pt>
                <c:pt idx="157">
                  <c:v>3.1054300000000001E-106</c:v>
                </c:pt>
                <c:pt idx="158">
                  <c:v>-5.3730899999999999E-106</c:v>
                </c:pt>
                <c:pt idx="159">
                  <c:v>-3.08507E-105</c:v>
                </c:pt>
                <c:pt idx="160">
                  <c:v>-8.1638800000000003E-105</c:v>
                </c:pt>
                <c:pt idx="161">
                  <c:v>-1.27845E-104</c:v>
                </c:pt>
                <c:pt idx="162">
                  <c:v>-1.02755E-104</c:v>
                </c:pt>
                <c:pt idx="163">
                  <c:v>4.5572999999999998E-105</c:v>
                </c:pt>
                <c:pt idx="164">
                  <c:v>2.8922199999999999E-104</c:v>
                </c:pt>
                <c:pt idx="165">
                  <c:v>5.0846300000000001E-104</c:v>
                </c:pt>
                <c:pt idx="166">
                  <c:v>5.3814900000000003E-104</c:v>
                </c:pt>
                <c:pt idx="167">
                  <c:v>2.2313499999999999E-104</c:v>
                </c:pt>
                <c:pt idx="168">
                  <c:v>-5.1939700000000001E-104</c:v>
                </c:pt>
                <c:pt idx="169">
                  <c:v>-1.6114100000000001E-103</c:v>
                </c:pt>
                <c:pt idx="170">
                  <c:v>-2.7191799999999998E-103</c:v>
                </c:pt>
                <c:pt idx="171">
                  <c:v>-3.2271900000000001E-103</c:v>
                </c:pt>
                <c:pt idx="172">
                  <c:v>-2.4122200000000002E-103</c:v>
                </c:pt>
                <c:pt idx="173">
                  <c:v>1.77323E-104</c:v>
                </c:pt>
                <c:pt idx="174">
                  <c:v>4.2823599999999998E-103</c:v>
                </c:pt>
                <c:pt idx="175">
                  <c:v>8.6496699999999997E-103</c:v>
                </c:pt>
                <c:pt idx="176">
                  <c:v>1.1375599999999999E-102</c:v>
                </c:pt>
                <c:pt idx="177">
                  <c:v>1.08263E-102</c:v>
                </c:pt>
                <c:pt idx="178">
                  <c:v>5.9841400000000003E-103</c:v>
                </c:pt>
                <c:pt idx="179">
                  <c:v>-3.84123E-103</c:v>
                </c:pt>
                <c:pt idx="180">
                  <c:v>-1.8103500000000001E-102</c:v>
                </c:pt>
                <c:pt idx="181">
                  <c:v>-3.2891999999999999E-102</c:v>
                </c:pt>
                <c:pt idx="182">
                  <c:v>-4.0409699999999997E-102</c:v>
                </c:pt>
                <c:pt idx="183">
                  <c:v>-3.1560300000000002E-102</c:v>
                </c:pt>
                <c:pt idx="184">
                  <c:v>7.2185799999999995E-104</c:v>
                </c:pt>
                <c:pt idx="185">
                  <c:v>5.8847700000000001E-102</c:v>
                </c:pt>
                <c:pt idx="186">
                  <c:v>1.32727E-101</c:v>
                </c:pt>
                <c:pt idx="187">
                  <c:v>1.8852700000000001E-101</c:v>
                </c:pt>
                <c:pt idx="188">
                  <c:v>1.7684499999999999E-101</c:v>
                </c:pt>
                <c:pt idx="189">
                  <c:v>6.1530799999999999E-102</c:v>
                </c:pt>
                <c:pt idx="190">
                  <c:v>-1.65907E-101</c:v>
                </c:pt>
                <c:pt idx="191">
                  <c:v>-4.8242799999999998E-101</c:v>
                </c:pt>
                <c:pt idx="192">
                  <c:v>-8.1423900000000002E-101</c:v>
                </c:pt>
                <c:pt idx="193">
                  <c:v>-1.02384E-100</c:v>
                </c:pt>
                <c:pt idx="194">
                  <c:v>-9.0746400000000001E-101</c:v>
                </c:pt>
                <c:pt idx="195">
                  <c:v>-2.23223E-101</c:v>
                </c:pt>
                <c:pt idx="196">
                  <c:v>1.14655E-100</c:v>
                </c:pt>
                <c:pt idx="197">
                  <c:v>2.9753799999999999E-100</c:v>
                </c:pt>
                <c:pt idx="198">
                  <c:v>4.6398200000000002E-100</c:v>
                </c:pt>
                <c:pt idx="199">
                  <c:v>5.1908599999999998E-100</c:v>
                </c:pt>
                <c:pt idx="200">
                  <c:v>3.52084E-100</c:v>
                </c:pt>
                <c:pt idx="201">
                  <c:v>-1.2131999999999999E-100</c:v>
                </c:pt>
                <c:pt idx="202">
                  <c:v>-8.96311E-100</c:v>
                </c:pt>
                <c:pt idx="203">
                  <c:v>-1.8025700000000001E-99</c:v>
                </c:pt>
                <c:pt idx="204">
                  <c:v>-2.44572E-99</c:v>
                </c:pt>
                <c:pt idx="205">
                  <c:v>-2.2721700000000001E-99</c:v>
                </c:pt>
                <c:pt idx="206">
                  <c:v>-7.9575399999999999E-100</c:v>
                </c:pt>
                <c:pt idx="207">
                  <c:v>2.1020099999999998E-99</c:v>
                </c:pt>
                <c:pt idx="208">
                  <c:v>5.8671599999999998E-99</c:v>
                </c:pt>
                <c:pt idx="209">
                  <c:v>9.1053699999999996E-99</c:v>
                </c:pt>
                <c:pt idx="210">
                  <c:v>9.8630499999999994E-99</c:v>
                </c:pt>
                <c:pt idx="211">
                  <c:v>6.4639400000000004E-99</c:v>
                </c:pt>
                <c:pt idx="212">
                  <c:v>-1.58216E-99</c:v>
                </c:pt>
                <c:pt idx="213">
                  <c:v>-1.3151E-98</c:v>
                </c:pt>
                <c:pt idx="214">
                  <c:v>-2.5437100000000001E-98</c:v>
                </c:pt>
                <c:pt idx="215">
                  <c:v>-3.4001199999999998E-98</c:v>
                </c:pt>
                <c:pt idx="216">
                  <c:v>-3.3105400000000002E-98</c:v>
                </c:pt>
                <c:pt idx="217">
                  <c:v>-1.6864499999999999E-98</c:v>
                </c:pt>
                <c:pt idx="218">
                  <c:v>1.7483899999999999E-98</c:v>
                </c:pt>
                <c:pt idx="219">
                  <c:v>6.4607700000000005E-98</c:v>
                </c:pt>
                <c:pt idx="220">
                  <c:v>1.08815E-97</c:v>
                </c:pt>
                <c:pt idx="221">
                  <c:v>1.2697200000000001E-97</c:v>
                </c:pt>
                <c:pt idx="222">
                  <c:v>9.5264000000000003E-98</c:v>
                </c:pt>
                <c:pt idx="223">
                  <c:v>-4.6953E-100</c:v>
                </c:pt>
                <c:pt idx="224">
                  <c:v>-1.5331600000000001E-97</c:v>
                </c:pt>
                <c:pt idx="225">
                  <c:v>-3.27997E-97</c:v>
                </c:pt>
                <c:pt idx="226">
                  <c:v>-4.5946400000000002E-97</c:v>
                </c:pt>
                <c:pt idx="227">
                  <c:v>-4.6111300000000001E-97</c:v>
                </c:pt>
                <c:pt idx="228">
                  <c:v>-2.50848E-97</c:v>
                </c:pt>
                <c:pt idx="229">
                  <c:v>2.0283400000000001E-97</c:v>
                </c:pt>
                <c:pt idx="230">
                  <c:v>8.3246000000000003E-97</c:v>
                </c:pt>
                <c:pt idx="231">
                  <c:v>1.45524E-96</c:v>
                </c:pt>
                <c:pt idx="232">
                  <c:v>1.7897500000000001E-96</c:v>
                </c:pt>
                <c:pt idx="233">
                  <c:v>1.49906E-96</c:v>
                </c:pt>
                <c:pt idx="234">
                  <c:v>3.1853E-97</c:v>
                </c:pt>
                <c:pt idx="235">
                  <c:v>-1.74057E-96</c:v>
                </c:pt>
                <c:pt idx="236">
                  <c:v>-4.2431299999999999E-96</c:v>
                </c:pt>
                <c:pt idx="237">
                  <c:v>-6.2718500000000002E-96</c:v>
                </c:pt>
                <c:pt idx="238">
                  <c:v>-6.5258999999999998E-96</c:v>
                </c:pt>
                <c:pt idx="239">
                  <c:v>-3.8535299999999999E-96</c:v>
                </c:pt>
                <c:pt idx="240">
                  <c:v>1.9084299999999999E-96</c:v>
                </c:pt>
                <c:pt idx="241">
                  <c:v>9.5163100000000001E-96</c:v>
                </c:pt>
                <c:pt idx="242">
                  <c:v>1.6681499999999998E-95</c:v>
                </c:pt>
                <c:pt idx="243">
                  <c:v>2.0666400000000001E-95</c:v>
                </c:pt>
                <c:pt idx="244">
                  <c:v>1.8600599999999999E-95</c:v>
                </c:pt>
                <c:pt idx="245">
                  <c:v>7.9793700000000006E-96</c:v>
                </c:pt>
                <c:pt idx="246">
                  <c:v>-1.1841900000000001E-95</c:v>
                </c:pt>
                <c:pt idx="247">
                  <c:v>-3.72655E-95</c:v>
                </c:pt>
                <c:pt idx="248">
                  <c:v>-5.9083299999999999E-95</c:v>
                </c:pt>
                <c:pt idx="249">
                  <c:v>-6.4709500000000006E-95</c:v>
                </c:pt>
                <c:pt idx="250">
                  <c:v>-4.2746800000000002E-95</c:v>
                </c:pt>
                <c:pt idx="251">
                  <c:v>1.35558E-95</c:v>
                </c:pt>
                <c:pt idx="252">
                  <c:v>9.9189800000000002E-95</c:v>
                </c:pt>
                <c:pt idx="253">
                  <c:v>1.8663700000000001E-94</c:v>
                </c:pt>
                <c:pt idx="254">
                  <c:v>2.2998500000000001E-94</c:v>
                </c:pt>
                <c:pt idx="255">
                  <c:v>1.8575900000000001E-94</c:v>
                </c:pt>
                <c:pt idx="256">
                  <c:v>2.8884E-95</c:v>
                </c:pt>
                <c:pt idx="257">
                  <c:v>-2.3314999999999999E-94</c:v>
                </c:pt>
                <c:pt idx="258">
                  <c:v>-5.4032899999999999E-94</c:v>
                </c:pt>
                <c:pt idx="259">
                  <c:v>-7.8418500000000004E-94</c:v>
                </c:pt>
                <c:pt idx="260">
                  <c:v>-8.3992800000000002E-94</c:v>
                </c:pt>
                <c:pt idx="261">
                  <c:v>-5.9004899999999999E-94</c:v>
                </c:pt>
                <c:pt idx="262">
                  <c:v>4.3506599999999998E-95</c:v>
                </c:pt>
                <c:pt idx="263">
                  <c:v>1.0131099999999999E-93</c:v>
                </c:pt>
                <c:pt idx="264">
                  <c:v>2.0607100000000001E-93</c:v>
                </c:pt>
                <c:pt idx="265">
                  <c:v>2.7361299999999999E-93</c:v>
                </c:pt>
                <c:pt idx="266">
                  <c:v>2.5284100000000001E-93</c:v>
                </c:pt>
                <c:pt idx="267">
                  <c:v>1.0818999999999999E-93</c:v>
                </c:pt>
                <c:pt idx="268">
                  <c:v>-1.5726300000000001E-93</c:v>
                </c:pt>
                <c:pt idx="269">
                  <c:v>-4.9516799999999998E-93</c:v>
                </c:pt>
                <c:pt idx="270">
                  <c:v>-8.2066200000000003E-93</c:v>
                </c:pt>
                <c:pt idx="271">
                  <c:v>-1.0017800000000001E-92</c:v>
                </c:pt>
                <c:pt idx="272">
                  <c:v>-8.3861499999999994E-93</c:v>
                </c:pt>
                <c:pt idx="273">
                  <c:v>-1.2683700000000001E-93</c:v>
                </c:pt>
                <c:pt idx="274">
                  <c:v>1.1456599999999999E-92</c:v>
                </c:pt>
                <c:pt idx="275">
                  <c:v>2.63403E-92</c:v>
                </c:pt>
                <c:pt idx="276">
                  <c:v>3.7146799999999998E-92</c:v>
                </c:pt>
                <c:pt idx="277">
                  <c:v>3.7174099999999999E-92</c:v>
                </c:pt>
                <c:pt idx="278">
                  <c:v>2.1113300000000001E-92</c:v>
                </c:pt>
                <c:pt idx="279">
                  <c:v>-1.2701E-92</c:v>
                </c:pt>
                <c:pt idx="280">
                  <c:v>-5.8278600000000001E-92</c:v>
                </c:pt>
                <c:pt idx="281">
                  <c:v>-9.9805199999999998E-92</c:v>
                </c:pt>
                <c:pt idx="282">
                  <c:v>-1.1678999999999999E-91</c:v>
                </c:pt>
                <c:pt idx="283">
                  <c:v>-9.2854300000000004E-92</c:v>
                </c:pt>
                <c:pt idx="284">
                  <c:v>-1.85992E-92</c:v>
                </c:pt>
                <c:pt idx="285">
                  <c:v>1.05844E-91</c:v>
                </c:pt>
                <c:pt idx="286">
                  <c:v>2.5725400000000001E-91</c:v>
                </c:pt>
                <c:pt idx="287">
                  <c:v>3.7919299999999997E-91</c:v>
                </c:pt>
                <c:pt idx="288">
                  <c:v>3.8925599999999999E-91</c:v>
                </c:pt>
                <c:pt idx="289">
                  <c:v>2.00351E-91</c:v>
                </c:pt>
                <c:pt idx="290">
                  <c:v>-2.2656000000000001E-91</c:v>
                </c:pt>
                <c:pt idx="291">
                  <c:v>-8.1175199999999999E-91</c:v>
                </c:pt>
                <c:pt idx="292">
                  <c:v>-1.34738E-90</c:v>
                </c:pt>
                <c:pt idx="293">
                  <c:v>-1.5672899999999999E-90</c:v>
                </c:pt>
                <c:pt idx="294">
                  <c:v>-1.25009E-90</c:v>
                </c:pt>
                <c:pt idx="295">
                  <c:v>-3.3020799999999999E-91</c:v>
                </c:pt>
                <c:pt idx="296">
                  <c:v>1.07125E-90</c:v>
                </c:pt>
                <c:pt idx="297">
                  <c:v>2.7367200000000002E-90</c:v>
                </c:pt>
                <c:pt idx="298">
                  <c:v>4.3512299999999996E-90</c:v>
                </c:pt>
                <c:pt idx="299">
                  <c:v>5.2445400000000002E-90</c:v>
                </c:pt>
                <c:pt idx="300">
                  <c:v>4.2502200000000001E-90</c:v>
                </c:pt>
                <c:pt idx="301">
                  <c:v>3.6152400000000001E-91</c:v>
                </c:pt>
                <c:pt idx="302">
                  <c:v>-6.1264500000000002E-90</c:v>
                </c:pt>
                <c:pt idx="303">
                  <c:v>-1.3371800000000001E-89</c:v>
                </c:pt>
                <c:pt idx="304">
                  <c:v>-1.8538500000000001E-89</c:v>
                </c:pt>
                <c:pt idx="305">
                  <c:v>-1.7935800000000001E-89</c:v>
                </c:pt>
                <c:pt idx="306">
                  <c:v>-7.98107E-90</c:v>
                </c:pt>
                <c:pt idx="307">
                  <c:v>1.17064E-89</c:v>
                </c:pt>
                <c:pt idx="308">
                  <c:v>3.6378800000000001E-89</c:v>
                </c:pt>
                <c:pt idx="309">
                  <c:v>5.8447300000000002E-89</c:v>
                </c:pt>
                <c:pt idx="310">
                  <c:v>7.0177199999999994E-89</c:v>
                </c:pt>
                <c:pt idx="311">
                  <c:v>6.2583199999999999E-89</c:v>
                </c:pt>
                <c:pt idx="312">
                  <c:v>2.46507E-89</c:v>
                </c:pt>
                <c:pt idx="313">
                  <c:v>-5.0544000000000001E-89</c:v>
                </c:pt>
                <c:pt idx="314">
                  <c:v>-1.5372E-88</c:v>
                </c:pt>
                <c:pt idx="315">
                  <c:v>-2.4654799999999999E-88</c:v>
                </c:pt>
                <c:pt idx="316">
                  <c:v>-2.5934900000000001E-88</c:v>
                </c:pt>
                <c:pt idx="317">
                  <c:v>-1.11343E-88</c:v>
                </c:pt>
                <c:pt idx="318">
                  <c:v>2.60062E-88</c:v>
                </c:pt>
                <c:pt idx="319">
                  <c:v>8.5476199999999999E-88</c:v>
                </c:pt>
                <c:pt idx="320">
                  <c:v>1.50853E-87</c:v>
                </c:pt>
                <c:pt idx="321">
                  <c:v>1.82005E-87</c:v>
                </c:pt>
                <c:pt idx="322">
                  <c:v>1.2814299999999999E-87</c:v>
                </c:pt>
                <c:pt idx="323">
                  <c:v>-4.4899899999999998E-88</c:v>
                </c:pt>
                <c:pt idx="324">
                  <c:v>-3.3212499999999999E-87</c:v>
                </c:pt>
                <c:pt idx="325">
                  <c:v>-6.7030100000000003E-87</c:v>
                </c:pt>
                <c:pt idx="326">
                  <c:v>-9.2604799999999999E-87</c:v>
                </c:pt>
                <c:pt idx="327">
                  <c:v>-9.1557199999999993E-87</c:v>
                </c:pt>
                <c:pt idx="328">
                  <c:v>-4.6478799999999997E-87</c:v>
                </c:pt>
                <c:pt idx="329">
                  <c:v>5.0621799999999996E-87</c:v>
                </c:pt>
                <c:pt idx="330">
                  <c:v>1.8877399999999999E-86</c:v>
                </c:pt>
                <c:pt idx="331">
                  <c:v>3.28385E-86</c:v>
                </c:pt>
                <c:pt idx="332">
                  <c:v>3.9874499999999997E-86</c:v>
                </c:pt>
                <c:pt idx="333">
                  <c:v>3.1893299999999999E-86</c:v>
                </c:pt>
                <c:pt idx="334">
                  <c:v>4.2246699999999999E-87</c:v>
                </c:pt>
                <c:pt idx="335">
                  <c:v>-4.0684399999999999E-86</c:v>
                </c:pt>
                <c:pt idx="336">
                  <c:v>-9.2037099999999993E-86</c:v>
                </c:pt>
                <c:pt idx="337">
                  <c:v>-1.30729E-85</c:v>
                </c:pt>
                <c:pt idx="338">
                  <c:v>-1.3233899999999999E-85</c:v>
                </c:pt>
                <c:pt idx="339">
                  <c:v>-7.6505299999999994E-86</c:v>
                </c:pt>
                <c:pt idx="340">
                  <c:v>4.0317999999999997E-86</c:v>
                </c:pt>
                <c:pt idx="341">
                  <c:v>1.97118E-85</c:v>
                </c:pt>
                <c:pt idx="342">
                  <c:v>3.4969000000000003E-85</c:v>
                </c:pt>
                <c:pt idx="343">
                  <c:v>4.3645399999999997E-85</c:v>
                </c:pt>
                <c:pt idx="344">
                  <c:v>3.8780099999999997E-85</c:v>
                </c:pt>
                <c:pt idx="345">
                  <c:v>1.4704100000000001E-85</c:v>
                </c:pt>
                <c:pt idx="346">
                  <c:v>-2.9911500000000001E-85</c:v>
                </c:pt>
                <c:pt idx="347">
                  <c:v>-8.8576599999999996E-85</c:v>
                </c:pt>
                <c:pt idx="348">
                  <c:v>-1.4294599999999999E-84</c:v>
                </c:pt>
                <c:pt idx="349">
                  <c:v>-1.61664E-84</c:v>
                </c:pt>
                <c:pt idx="350">
                  <c:v>-1.07443E-84</c:v>
                </c:pt>
                <c:pt idx="351">
                  <c:v>4.7580100000000001E-85</c:v>
                </c:pt>
                <c:pt idx="352">
                  <c:v>2.9767500000000001E-84</c:v>
                </c:pt>
                <c:pt idx="353">
                  <c:v>5.7580999999999996E-84</c:v>
                </c:pt>
                <c:pt idx="354">
                  <c:v>7.4887699999999999E-84</c:v>
                </c:pt>
                <c:pt idx="355">
                  <c:v>6.5671599999999997E-84</c:v>
                </c:pt>
                <c:pt idx="356">
                  <c:v>1.78881E-84</c:v>
                </c:pt>
                <c:pt idx="357">
                  <c:v>-6.9852299999999998E-84</c:v>
                </c:pt>
                <c:pt idx="358">
                  <c:v>-1.8180000000000001E-83</c:v>
                </c:pt>
                <c:pt idx="359">
                  <c:v>-2.8017900000000001E-83</c:v>
                </c:pt>
                <c:pt idx="360">
                  <c:v>-3.0941099999999999E-83</c:v>
                </c:pt>
                <c:pt idx="361">
                  <c:v>-2.1431E-83</c:v>
                </c:pt>
                <c:pt idx="362">
                  <c:v>3.613E-84</c:v>
                </c:pt>
                <c:pt idx="363">
                  <c:v>4.2425400000000003E-83</c:v>
                </c:pt>
                <c:pt idx="364">
                  <c:v>8.54453E-83</c:v>
                </c:pt>
                <c:pt idx="365">
                  <c:v>1.14185E-82</c:v>
                </c:pt>
                <c:pt idx="366">
                  <c:v>1.05785E-82</c:v>
                </c:pt>
                <c:pt idx="367">
                  <c:v>4.23281E-83</c:v>
                </c:pt>
                <c:pt idx="368">
                  <c:v>-7.9494699999999999E-83</c:v>
                </c:pt>
                <c:pt idx="369">
                  <c:v>-2.3923299999999999E-82</c:v>
                </c:pt>
                <c:pt idx="370">
                  <c:v>-3.8639800000000003E-82</c:v>
                </c:pt>
                <c:pt idx="371">
                  <c:v>-4.45482E-82</c:v>
                </c:pt>
                <c:pt idx="372">
                  <c:v>-3.3471000000000003E-82</c:v>
                </c:pt>
                <c:pt idx="373">
                  <c:v>2.3650200000000001E-84</c:v>
                </c:pt>
                <c:pt idx="374">
                  <c:v>5.4400500000000003E-82</c:v>
                </c:pt>
                <c:pt idx="375">
                  <c:v>1.1453899999999999E-81</c:v>
                </c:pt>
                <c:pt idx="376">
                  <c:v>1.56623E-81</c:v>
                </c:pt>
                <c:pt idx="377">
                  <c:v>1.5450100000000001E-81</c:v>
                </c:pt>
                <c:pt idx="378">
                  <c:v>8.4951899999999995E-82</c:v>
                </c:pt>
                <c:pt idx="379">
                  <c:v>-6.4325699999999995E-82</c:v>
                </c:pt>
                <c:pt idx="380">
                  <c:v>-2.76618E-81</c:v>
                </c:pt>
                <c:pt idx="381">
                  <c:v>-4.8888700000000002E-81</c:v>
                </c:pt>
                <c:pt idx="382">
                  <c:v>-5.94235E-81</c:v>
                </c:pt>
                <c:pt idx="383">
                  <c:v>-4.7378899999999997E-81</c:v>
                </c:pt>
                <c:pt idx="384">
                  <c:v>-5.0294700000000002E-82</c:v>
                </c:pt>
                <c:pt idx="385">
                  <c:v>6.6018900000000004E-81</c:v>
                </c:pt>
                <c:pt idx="386">
                  <c:v>1.50965E-80</c:v>
                </c:pt>
                <c:pt idx="387">
                  <c:v>2.18967E-80</c:v>
                </c:pt>
                <c:pt idx="388">
                  <c:v>2.2545900000000001E-80</c:v>
                </c:pt>
                <c:pt idx="389">
                  <c:v>1.26489E-80</c:v>
                </c:pt>
                <c:pt idx="390">
                  <c:v>-9.7880799999999993E-81</c:v>
                </c:pt>
                <c:pt idx="391">
                  <c:v>-4.20089E-80</c:v>
                </c:pt>
                <c:pt idx="392">
                  <c:v>-7.4727599999999996E-80</c:v>
                </c:pt>
                <c:pt idx="393">
                  <c:v>-9.2496900000000002E-80</c:v>
                </c:pt>
                <c:pt idx="394">
                  <c:v>-7.8260199999999997E-80</c:v>
                </c:pt>
                <c:pt idx="395">
                  <c:v>-2.08251E-80</c:v>
                </c:pt>
                <c:pt idx="396">
                  <c:v>7.7231000000000001E-80</c:v>
                </c:pt>
                <c:pt idx="397">
                  <c:v>1.9170200000000001E-79</c:v>
                </c:pt>
                <c:pt idx="398">
                  <c:v>2.7578699999999999E-79</c:v>
                </c:pt>
                <c:pt idx="399">
                  <c:v>2.7681300000000001E-79</c:v>
                </c:pt>
                <c:pt idx="400">
                  <c:v>1.6276400000000001E-79</c:v>
                </c:pt>
                <c:pt idx="401">
                  <c:v>-6.1845899999999998E-80</c:v>
                </c:pt>
                <c:pt idx="402">
                  <c:v>-3.4918699999999999E-79</c:v>
                </c:pt>
                <c:pt idx="403">
                  <c:v>-6.04587E-79</c:v>
                </c:pt>
                <c:pt idx="404">
                  <c:v>-7.09212E-79</c:v>
                </c:pt>
                <c:pt idx="405">
                  <c:v>-5.7322800000000005E-79</c:v>
                </c:pt>
                <c:pt idx="406">
                  <c:v>-1.7927199999999999E-79</c:v>
                </c:pt>
                <c:pt idx="407">
                  <c:v>4.0257599999999998E-79</c:v>
                </c:pt>
                <c:pt idx="408">
                  <c:v>1.01682E-78</c:v>
                </c:pt>
                <c:pt idx="409">
                  <c:v>1.4508299999999999E-78</c:v>
                </c:pt>
                <c:pt idx="410">
                  <c:v>1.4852899999999999E-78</c:v>
                </c:pt>
                <c:pt idx="411">
                  <c:v>9.50602E-79</c:v>
                </c:pt>
                <c:pt idx="412">
                  <c:v>-1.7659999999999999E-79</c:v>
                </c:pt>
                <c:pt idx="413">
                  <c:v>-1.6573599999999999E-78</c:v>
                </c:pt>
                <c:pt idx="414">
                  <c:v>-2.9811499999999998E-78</c:v>
                </c:pt>
                <c:pt idx="415">
                  <c:v>-3.5212200000000002E-78</c:v>
                </c:pt>
                <c:pt idx="416">
                  <c:v>-2.8444900000000001E-78</c:v>
                </c:pt>
                <c:pt idx="417">
                  <c:v>-1.0618799999999999E-78</c:v>
                </c:pt>
                <c:pt idx="418">
                  <c:v>1.14099E-78</c:v>
                </c:pt>
                <c:pt idx="419">
                  <c:v>2.84212E-78</c:v>
                </c:pt>
                <c:pt idx="420">
                  <c:v>3.2385099999999998E-78</c:v>
                </c:pt>
                <c:pt idx="421">
                  <c:v>2.21703E-78</c:v>
                </c:pt>
                <c:pt idx="422">
                  <c:v>9.21293E-79</c:v>
                </c:pt>
                <c:pt idx="423">
                  <c:v>7.2715699999999996E-79</c:v>
                </c:pt>
                <c:pt idx="424">
                  <c:v>1.3624499999999999E-78</c:v>
                </c:pt>
                <c:pt idx="425">
                  <c:v>1.5859599999999999E-78</c:v>
                </c:pt>
                <c:pt idx="426">
                  <c:v>1.6526899999999999E-78</c:v>
                </c:pt>
                <c:pt idx="427">
                  <c:v>3.9497200000000001E-78</c:v>
                </c:pt>
                <c:pt idx="428">
                  <c:v>1.1284200000000001E-77</c:v>
                </c:pt>
                <c:pt idx="429">
                  <c:v>2.3294999999999999E-77</c:v>
                </c:pt>
                <c:pt idx="430">
                  <c:v>3.5021400000000003E-77</c:v>
                </c:pt>
                <c:pt idx="431">
                  <c:v>4.1000299999999999E-77</c:v>
                </c:pt>
                <c:pt idx="432">
                  <c:v>3.7079500000000001E-77</c:v>
                </c:pt>
                <c:pt idx="433">
                  <c:v>2.0005300000000001E-77</c:v>
                </c:pt>
                <c:pt idx="434">
                  <c:v>-9.9308599999999996E-78</c:v>
                </c:pt>
                <c:pt idx="435">
                  <c:v>-6.0295900000000004E-77</c:v>
                </c:pt>
                <c:pt idx="436">
                  <c:v>-1.5235599999999999E-76</c:v>
                </c:pt>
                <c:pt idx="437">
                  <c:v>-2.7246299999999999E-76</c:v>
                </c:pt>
                <c:pt idx="438">
                  <c:v>-3.3404700000000003E-76</c:v>
                </c:pt>
                <c:pt idx="439">
                  <c:v>-2.2212399999999999E-76</c:v>
                </c:pt>
                <c:pt idx="440">
                  <c:v>1.5995800000000001E-76</c:v>
                </c:pt>
                <c:pt idx="441">
                  <c:v>8.3927300000000005E-76</c:v>
                </c:pt>
                <c:pt idx="442">
                  <c:v>1.6265599999999999E-75</c:v>
                </c:pt>
                <c:pt idx="443">
                  <c:v>2.0214900000000001E-75</c:v>
                </c:pt>
                <c:pt idx="444">
                  <c:v>1.3994300000000001E-75</c:v>
                </c:pt>
                <c:pt idx="445">
                  <c:v>-5.3421900000000003E-76</c:v>
                </c:pt>
                <c:pt idx="446">
                  <c:v>-3.2982899999999999E-75</c:v>
                </c:pt>
                <c:pt idx="447">
                  <c:v>-5.6789999999999998E-75</c:v>
                </c:pt>
                <c:pt idx="448">
                  <c:v>-6.5136299999999997E-75</c:v>
                </c:pt>
                <c:pt idx="449">
                  <c:v>-5.6706699999999999E-75</c:v>
                </c:pt>
                <c:pt idx="450">
                  <c:v>-4.2064599999999998E-75</c:v>
                </c:pt>
                <c:pt idx="451">
                  <c:v>-3.44542E-75</c:v>
                </c:pt>
                <c:pt idx="452">
                  <c:v>-3.9881800000000001E-75</c:v>
                </c:pt>
                <c:pt idx="453">
                  <c:v>-5.3402200000000003E-75</c:v>
                </c:pt>
                <c:pt idx="454">
                  <c:v>-5.8234700000000002E-75</c:v>
                </c:pt>
                <c:pt idx="455">
                  <c:v>-3.1189799999999998E-75</c:v>
                </c:pt>
                <c:pt idx="456">
                  <c:v>3.3913499999999998E-75</c:v>
                </c:pt>
                <c:pt idx="457">
                  <c:v>9.8765000000000001E-75</c:v>
                </c:pt>
                <c:pt idx="458">
                  <c:v>1.1121699999999999E-74</c:v>
                </c:pt>
                <c:pt idx="459">
                  <c:v>9.8774900000000005E-75</c:v>
                </c:pt>
                <c:pt idx="460">
                  <c:v>1.7693299999999999E-74</c:v>
                </c:pt>
                <c:pt idx="461">
                  <c:v>4.3233899999999999E-74</c:v>
                </c:pt>
                <c:pt idx="462">
                  <c:v>9.2159700000000003E-74</c:v>
                </c:pt>
                <c:pt idx="463">
                  <c:v>1.75851E-73</c:v>
                </c:pt>
                <c:pt idx="464">
                  <c:v>2.8631200000000002E-73</c:v>
                </c:pt>
                <c:pt idx="465">
                  <c:v>3.5434300000000001E-73</c:v>
                </c:pt>
                <c:pt idx="466">
                  <c:v>2.6888400000000001E-73</c:v>
                </c:pt>
                <c:pt idx="467">
                  <c:v>-3.9656000000000002E-74</c:v>
                </c:pt>
                <c:pt idx="468">
                  <c:v>-5.4700300000000002E-73</c:v>
                </c:pt>
                <c:pt idx="469">
                  <c:v>-1.16116E-72</c:v>
                </c:pt>
                <c:pt idx="470">
                  <c:v>-1.7450000000000001E-72</c:v>
                </c:pt>
                <c:pt idx="471">
                  <c:v>-2.06175E-72</c:v>
                </c:pt>
                <c:pt idx="472">
                  <c:v>-1.6998599999999999E-72</c:v>
                </c:pt>
                <c:pt idx="473">
                  <c:v>-1.5121699999999999E-73</c:v>
                </c:pt>
                <c:pt idx="474">
                  <c:v>2.7296800000000002E-72</c:v>
                </c:pt>
                <c:pt idx="475">
                  <c:v>6.2074200000000004E-72</c:v>
                </c:pt>
                <c:pt idx="476">
                  <c:v>8.8770800000000004E-72</c:v>
                </c:pt>
                <c:pt idx="477">
                  <c:v>9.2347000000000006E-72</c:v>
                </c:pt>
                <c:pt idx="478">
                  <c:v>5.74053E-72</c:v>
                </c:pt>
                <c:pt idx="479">
                  <c:v>-2.8616899999999998E-72</c:v>
                </c:pt>
                <c:pt idx="480">
                  <c:v>-1.62783E-71</c:v>
                </c:pt>
                <c:pt idx="481">
                  <c:v>-3.1318899999999998E-71</c:v>
                </c:pt>
                <c:pt idx="482">
                  <c:v>-4.1093900000000001E-71</c:v>
                </c:pt>
                <c:pt idx="483">
                  <c:v>-3.5590700000000001E-71</c:v>
                </c:pt>
                <c:pt idx="484">
                  <c:v>-3.87748E-72</c:v>
                </c:pt>
                <c:pt idx="485">
                  <c:v>6.2881600000000001E-71</c:v>
                </c:pt>
                <c:pt idx="486">
                  <c:v>1.6233500000000001E-70</c:v>
                </c:pt>
                <c:pt idx="487">
                  <c:v>2.61944E-70</c:v>
                </c:pt>
                <c:pt idx="488">
                  <c:v>2.8874400000000001E-70</c:v>
                </c:pt>
                <c:pt idx="489">
                  <c:v>1.5390499999999999E-70</c:v>
                </c:pt>
                <c:pt idx="490">
                  <c:v>-1.9221699999999999E-70</c:v>
                </c:pt>
                <c:pt idx="491">
                  <c:v>-7.0727800000000002E-70</c:v>
                </c:pt>
                <c:pt idx="492">
                  <c:v>-1.23732E-69</c:v>
                </c:pt>
                <c:pt idx="493">
                  <c:v>-1.53754E-69</c:v>
                </c:pt>
                <c:pt idx="494">
                  <c:v>-1.3274400000000001E-69</c:v>
                </c:pt>
                <c:pt idx="495">
                  <c:v>-3.8209400000000001E-70</c:v>
                </c:pt>
                <c:pt idx="496">
                  <c:v>1.3336400000000001E-69</c:v>
                </c:pt>
                <c:pt idx="497">
                  <c:v>3.49445E-69</c:v>
                </c:pt>
                <c:pt idx="498">
                  <c:v>5.3143700000000001E-69</c:v>
                </c:pt>
                <c:pt idx="499">
                  <c:v>5.7213800000000001E-69</c:v>
                </c:pt>
                <c:pt idx="500">
                  <c:v>3.7939900000000001E-69</c:v>
                </c:pt>
                <c:pt idx="501">
                  <c:v>-8.3852800000000005E-70</c:v>
                </c:pt>
                <c:pt idx="502">
                  <c:v>-7.6431299999999997E-69</c:v>
                </c:pt>
                <c:pt idx="503">
                  <c:v>-1.47593E-68</c:v>
                </c:pt>
                <c:pt idx="504">
                  <c:v>-1.8979800000000002E-68</c:v>
                </c:pt>
                <c:pt idx="505">
                  <c:v>-1.6549599999999999E-68</c:v>
                </c:pt>
                <c:pt idx="506">
                  <c:v>-4.4831600000000002E-69</c:v>
                </c:pt>
                <c:pt idx="507">
                  <c:v>1.7838600000000001E-68</c:v>
                </c:pt>
                <c:pt idx="508">
                  <c:v>4.6823099999999996E-68</c:v>
                </c:pt>
                <c:pt idx="509">
                  <c:v>7.3306099999999997E-68</c:v>
                </c:pt>
                <c:pt idx="510">
                  <c:v>8.2927799999999992E-68</c:v>
                </c:pt>
                <c:pt idx="511">
                  <c:v>5.9165399999999997E-68</c:v>
                </c:pt>
                <c:pt idx="512">
                  <c:v>-1.03077E-68</c:v>
                </c:pt>
                <c:pt idx="513">
                  <c:v>-1.2247400000000001E-67</c:v>
                </c:pt>
                <c:pt idx="514">
                  <c:v>-2.4708199999999999E-67</c:v>
                </c:pt>
                <c:pt idx="515">
                  <c:v>-3.2804100000000001E-67</c:v>
                </c:pt>
                <c:pt idx="516">
                  <c:v>-3.02883E-67</c:v>
                </c:pt>
                <c:pt idx="517">
                  <c:v>-1.24399E-67</c:v>
                </c:pt>
                <c:pt idx="518">
                  <c:v>2.2291800000000002E-67</c:v>
                </c:pt>
                <c:pt idx="519">
                  <c:v>6.9444600000000001E-67</c:v>
                </c:pt>
                <c:pt idx="520">
                  <c:v>1.14821E-66</c:v>
                </c:pt>
                <c:pt idx="521">
                  <c:v>1.3426600000000001E-66</c:v>
                </c:pt>
                <c:pt idx="522">
                  <c:v>1.00105E-66</c:v>
                </c:pt>
                <c:pt idx="523">
                  <c:v>-7.7744299999999994E-68</c:v>
                </c:pt>
                <c:pt idx="524">
                  <c:v>-1.88666E-66</c:v>
                </c:pt>
                <c:pt idx="525">
                  <c:v>-4.0424099999999998E-66</c:v>
                </c:pt>
                <c:pt idx="526">
                  <c:v>-5.6549500000000005E-66</c:v>
                </c:pt>
                <c:pt idx="527">
                  <c:v>-5.4818100000000003E-66</c:v>
                </c:pt>
                <c:pt idx="528">
                  <c:v>-2.4554000000000002E-66</c:v>
                </c:pt>
                <c:pt idx="529">
                  <c:v>3.7012500000000001E-66</c:v>
                </c:pt>
                <c:pt idx="530">
                  <c:v>1.1927999999999999E-65</c:v>
                </c:pt>
                <c:pt idx="531">
                  <c:v>1.94882E-65</c:v>
                </c:pt>
                <c:pt idx="532">
                  <c:v>2.2515099999999998E-65</c:v>
                </c:pt>
                <c:pt idx="533">
                  <c:v>1.74984E-65</c:v>
                </c:pt>
                <c:pt idx="534">
                  <c:v>2.50917E-66</c:v>
                </c:pt>
                <c:pt idx="535">
                  <c:v>-2.17503E-65</c:v>
                </c:pt>
                <c:pt idx="536">
                  <c:v>-4.9966699999999999E-65</c:v>
                </c:pt>
                <c:pt idx="537">
                  <c:v>-7.1285200000000001E-65</c:v>
                </c:pt>
                <c:pt idx="538">
                  <c:v>-7.1929299999999997E-65</c:v>
                </c:pt>
                <c:pt idx="539">
                  <c:v>-3.9873799999999999E-65</c:v>
                </c:pt>
                <c:pt idx="540">
                  <c:v>2.9748999999999999E-65</c:v>
                </c:pt>
                <c:pt idx="541">
                  <c:v>1.2731500000000001E-64</c:v>
                </c:pt>
                <c:pt idx="542">
                  <c:v>2.22627E-64</c:v>
                </c:pt>
                <c:pt idx="543">
                  <c:v>2.6821099999999999E-64</c:v>
                </c:pt>
                <c:pt idx="544">
                  <c:v>2.15131E-64</c:v>
                </c:pt>
                <c:pt idx="545">
                  <c:v>3.4379499999999999E-65</c:v>
                </c:pt>
                <c:pt idx="546">
                  <c:v>-2.6425299999999999E-64</c:v>
                </c:pt>
                <c:pt idx="547">
                  <c:v>-6.1714999999999998E-64</c:v>
                </c:pt>
                <c:pt idx="548">
                  <c:v>-9.0209599999999995E-64</c:v>
                </c:pt>
                <c:pt idx="549">
                  <c:v>-9.5657800000000001E-64</c:v>
                </c:pt>
                <c:pt idx="550">
                  <c:v>-6.2369900000000001E-64</c:v>
                </c:pt>
                <c:pt idx="551">
                  <c:v>1.7016700000000001E-64</c:v>
                </c:pt>
                <c:pt idx="552">
                  <c:v>1.3146200000000001E-63</c:v>
                </c:pt>
                <c:pt idx="553">
                  <c:v>2.4641899999999999E-63</c:v>
                </c:pt>
                <c:pt idx="554">
                  <c:v>3.1090400000000002E-63</c:v>
                </c:pt>
                <c:pt idx="555">
                  <c:v>2.7343500000000002E-63</c:v>
                </c:pt>
                <c:pt idx="556">
                  <c:v>1.00941E-63</c:v>
                </c:pt>
                <c:pt idx="557">
                  <c:v>-1.9974200000000001E-63</c:v>
                </c:pt>
                <c:pt idx="558">
                  <c:v>-5.6268099999999999E-63</c:v>
                </c:pt>
                <c:pt idx="559">
                  <c:v>-8.6243299999999995E-63</c:v>
                </c:pt>
                <c:pt idx="560">
                  <c:v>-9.4224600000000001E-63</c:v>
                </c:pt>
                <c:pt idx="561">
                  <c:v>-6.6421099999999998E-63</c:v>
                </c:pt>
                <c:pt idx="562">
                  <c:v>2.2586300000000001E-64</c:v>
                </c:pt>
                <c:pt idx="563">
                  <c:v>1.0140699999999999E-62</c:v>
                </c:pt>
                <c:pt idx="564">
                  <c:v>2.04156E-62</c:v>
                </c:pt>
                <c:pt idx="565">
                  <c:v>2.7196799999999999E-62</c:v>
                </c:pt>
                <c:pt idx="566">
                  <c:v>2.59E-62</c:v>
                </c:pt>
                <c:pt idx="567">
                  <c:v>1.24945E-62</c:v>
                </c:pt>
                <c:pt idx="568">
                  <c:v>-1.35005E-62</c:v>
                </c:pt>
                <c:pt idx="569">
                  <c:v>-4.7087499999999997E-62</c:v>
                </c:pt>
                <c:pt idx="570">
                  <c:v>-7.88813E-62</c:v>
                </c:pt>
                <c:pt idx="571">
                  <c:v>-9.5627399999999994E-62</c:v>
                </c:pt>
                <c:pt idx="572">
                  <c:v>-8.0183699999999995E-62</c:v>
                </c:pt>
                <c:pt idx="573">
                  <c:v>-1.8952800000000001E-62</c:v>
                </c:pt>
                <c:pt idx="574">
                  <c:v>8.3247999999999995E-62</c:v>
                </c:pt>
                <c:pt idx="575">
                  <c:v>1.9625799999999998E-61</c:v>
                </c:pt>
                <c:pt idx="576">
                  <c:v>2.74458E-61</c:v>
                </c:pt>
                <c:pt idx="577">
                  <c:v>2.7374499999999998E-61</c:v>
                </c:pt>
                <c:pt idx="578">
                  <c:v>1.65389E-61</c:v>
                </c:pt>
                <c:pt idx="579">
                  <c:v>-5.6174500000000003E-62</c:v>
                </c:pt>
                <c:pt idx="580">
                  <c:v>-3.6469899999999997E-61</c:v>
                </c:pt>
                <c:pt idx="581">
                  <c:v>-6.8068500000000001E-61</c:v>
                </c:pt>
                <c:pt idx="582">
                  <c:v>-8.5721199999999998E-61</c:v>
                </c:pt>
                <c:pt idx="583">
                  <c:v>-7.1197099999999999E-61</c:v>
                </c:pt>
                <c:pt idx="584">
                  <c:v>-1.0716E-61</c:v>
                </c:pt>
                <c:pt idx="585">
                  <c:v>9.1438399999999997E-61</c:v>
                </c:pt>
                <c:pt idx="586">
                  <c:v>1.9842599999999999E-60</c:v>
                </c:pt>
                <c:pt idx="587">
                  <c:v>2.5093899999999998E-60</c:v>
                </c:pt>
                <c:pt idx="588">
                  <c:v>2.0824500000000001E-60</c:v>
                </c:pt>
                <c:pt idx="589">
                  <c:v>7.6579899999999999E-61</c:v>
                </c:pt>
                <c:pt idx="590">
                  <c:v>-9.8265100000000003E-61</c:v>
                </c:pt>
                <c:pt idx="591">
                  <c:v>-2.5201000000000003E-60</c:v>
                </c:pt>
                <c:pt idx="592">
                  <c:v>-3.3085100000000002E-60</c:v>
                </c:pt>
                <c:pt idx="593">
                  <c:v>-3.1785099999999999E-60</c:v>
                </c:pt>
                <c:pt idx="594">
                  <c:v>-2.39928E-60</c:v>
                </c:pt>
                <c:pt idx="595">
                  <c:v>-1.91028E-60</c:v>
                </c:pt>
                <c:pt idx="596">
                  <c:v>-3.4211700000000001E-60</c:v>
                </c:pt>
                <c:pt idx="597">
                  <c:v>-8.0398100000000001E-60</c:v>
                </c:pt>
                <c:pt idx="598">
                  <c:v>-1.3941900000000001E-59</c:v>
                </c:pt>
                <c:pt idx="599">
                  <c:v>-1.6043600000000001E-59</c:v>
                </c:pt>
                <c:pt idx="600">
                  <c:v>-8.8697999999999995E-60</c:v>
                </c:pt>
                <c:pt idx="601">
                  <c:v>1.0874600000000001E-59</c:v>
                </c:pt>
                <c:pt idx="602">
                  <c:v>4.3585900000000003E-59</c:v>
                </c:pt>
                <c:pt idx="603">
                  <c:v>8.2160300000000006E-59</c:v>
                </c:pt>
                <c:pt idx="604">
                  <c:v>1.0592599999999999E-58</c:v>
                </c:pt>
                <c:pt idx="605">
                  <c:v>8.6724299999999997E-59</c:v>
                </c:pt>
                <c:pt idx="606">
                  <c:v>4.3322799999999999E-60</c:v>
                </c:pt>
                <c:pt idx="607">
                  <c:v>-1.41078E-58</c:v>
                </c:pt>
                <c:pt idx="608">
                  <c:v>-3.1854799999999999E-58</c:v>
                </c:pt>
                <c:pt idx="609">
                  <c:v>-4.6944400000000001E-58</c:v>
                </c:pt>
                <c:pt idx="610">
                  <c:v>-5.2682299999999999E-58</c:v>
                </c:pt>
                <c:pt idx="611">
                  <c:v>-4.0955399999999998E-58</c:v>
                </c:pt>
                <c:pt idx="612">
                  <c:v>-8.1387299999999997E-60</c:v>
                </c:pt>
                <c:pt idx="613">
                  <c:v>7.3119699999999998E-58</c:v>
                </c:pt>
                <c:pt idx="614">
                  <c:v>1.6364699999999999E-57</c:v>
                </c:pt>
                <c:pt idx="615">
                  <c:v>2.24099E-57</c:v>
                </c:pt>
                <c:pt idx="616">
                  <c:v>1.9680099999999999E-57</c:v>
                </c:pt>
                <c:pt idx="617">
                  <c:v>5.1467600000000001E-58</c:v>
                </c:pt>
                <c:pt idx="618">
                  <c:v>-1.86254E-57</c:v>
                </c:pt>
                <c:pt idx="619">
                  <c:v>-4.3687199999999999E-57</c:v>
                </c:pt>
                <c:pt idx="620">
                  <c:v>-5.8972899999999999E-57</c:v>
                </c:pt>
                <c:pt idx="621">
                  <c:v>-5.5059899999999998E-57</c:v>
                </c:pt>
                <c:pt idx="622">
                  <c:v>-3.1417799999999998E-57</c:v>
                </c:pt>
                <c:pt idx="623">
                  <c:v>1.7877700000000001E-59</c:v>
                </c:pt>
                <c:pt idx="624">
                  <c:v>1.9739299999999999E-57</c:v>
                </c:pt>
                <c:pt idx="625">
                  <c:v>9.0196700000000001E-58</c:v>
                </c:pt>
                <c:pt idx="626">
                  <c:v>-3.0428500000000001E-57</c:v>
                </c:pt>
                <c:pt idx="627">
                  <c:v>-6.1700100000000005E-57</c:v>
                </c:pt>
                <c:pt idx="628">
                  <c:v>-1.56891E-57</c:v>
                </c:pt>
                <c:pt idx="629">
                  <c:v>2.0044600000000001E-56</c:v>
                </c:pt>
                <c:pt idx="630">
                  <c:v>6.63837E-56</c:v>
                </c:pt>
                <c:pt idx="631">
                  <c:v>1.2982500000000001E-55</c:v>
                </c:pt>
                <c:pt idx="632">
                  <c:v>1.7379800000000001E-55</c:v>
                </c:pt>
                <c:pt idx="633">
                  <c:v>1.4131300000000001E-55</c:v>
                </c:pt>
                <c:pt idx="634">
                  <c:v>-1.5164800000000001E-56</c:v>
                </c:pt>
                <c:pt idx="635">
                  <c:v>-3.006E-55</c:v>
                </c:pt>
                <c:pt idx="636">
                  <c:v>-6.5000100000000004E-55</c:v>
                </c:pt>
                <c:pt idx="637">
                  <c:v>-9.2084600000000007E-55</c:v>
                </c:pt>
                <c:pt idx="638">
                  <c:v>-9.2694899999999995E-55</c:v>
                </c:pt>
                <c:pt idx="639">
                  <c:v>-5.0698399999999997E-55</c:v>
                </c:pt>
                <c:pt idx="640">
                  <c:v>4.0764899999999999E-55</c:v>
                </c:pt>
                <c:pt idx="641">
                  <c:v>1.7209699999999999E-54</c:v>
                </c:pt>
                <c:pt idx="642">
                  <c:v>3.0700700000000003E-54</c:v>
                </c:pt>
                <c:pt idx="643">
                  <c:v>3.80575E-54</c:v>
                </c:pt>
                <c:pt idx="644">
                  <c:v>3.2204000000000001E-54</c:v>
                </c:pt>
                <c:pt idx="645">
                  <c:v>8.66937E-55</c:v>
                </c:pt>
                <c:pt idx="646">
                  <c:v>-3.27549E-54</c:v>
                </c:pt>
                <c:pt idx="647">
                  <c:v>-8.5292200000000005E-54</c:v>
                </c:pt>
                <c:pt idx="648">
                  <c:v>-1.3032699999999999E-53</c:v>
                </c:pt>
                <c:pt idx="649">
                  <c:v>-1.3807800000000001E-53</c:v>
                </c:pt>
                <c:pt idx="650">
                  <c:v>-7.8449499999999998E-54</c:v>
                </c:pt>
                <c:pt idx="651">
                  <c:v>6.3612699999999998E-54</c:v>
                </c:pt>
                <c:pt idx="652">
                  <c:v>2.7307699999999999E-53</c:v>
                </c:pt>
                <c:pt idx="653">
                  <c:v>4.9420699999999995E-53</c:v>
                </c:pt>
                <c:pt idx="654">
                  <c:v>6.3207E-53</c:v>
                </c:pt>
                <c:pt idx="655">
                  <c:v>5.6947399999999996E-53</c:v>
                </c:pt>
                <c:pt idx="656">
                  <c:v>2.01765E-53</c:v>
                </c:pt>
                <c:pt idx="657">
                  <c:v>-5.0431700000000003E-53</c:v>
                </c:pt>
                <c:pt idx="658">
                  <c:v>-1.43866E-52</c:v>
                </c:pt>
                <c:pt idx="659">
                  <c:v>-2.30384E-52</c:v>
                </c:pt>
                <c:pt idx="660">
                  <c:v>-2.6384600000000001E-52</c:v>
                </c:pt>
                <c:pt idx="661">
                  <c:v>-1.9259499999999998E-52</c:v>
                </c:pt>
                <c:pt idx="662">
                  <c:v>1.9730299999999999E-53</c:v>
                </c:pt>
                <c:pt idx="663">
                  <c:v>3.6283100000000001E-52</c:v>
                </c:pt>
                <c:pt idx="664">
                  <c:v>7.4955099999999996E-52</c:v>
                </c:pt>
                <c:pt idx="665">
                  <c:v>1.01499E-51</c:v>
                </c:pt>
                <c:pt idx="666">
                  <c:v>9.5873800000000007E-52</c:v>
                </c:pt>
                <c:pt idx="667">
                  <c:v>4.0937900000000001E-52</c:v>
                </c:pt>
                <c:pt idx="668">
                  <c:v>-7.0103399999999994E-52</c:v>
                </c:pt>
                <c:pt idx="669">
                  <c:v>-2.2250200000000001E-51</c:v>
                </c:pt>
                <c:pt idx="670">
                  <c:v>-3.6866600000000002E-51</c:v>
                </c:pt>
                <c:pt idx="671">
                  <c:v>-4.3019799999999998E-51</c:v>
                </c:pt>
                <c:pt idx="672">
                  <c:v>-3.2053100000000003E-51</c:v>
                </c:pt>
                <c:pt idx="673">
                  <c:v>1.4004800000000001E-52</c:v>
                </c:pt>
                <c:pt idx="674">
                  <c:v>5.4116400000000006E-51</c:v>
                </c:pt>
                <c:pt idx="675">
                  <c:v>1.1108200000000001E-50</c:v>
                </c:pt>
                <c:pt idx="676">
                  <c:v>1.4868799999999999E-50</c:v>
                </c:pt>
                <c:pt idx="677">
                  <c:v>1.4269999999999999E-50</c:v>
                </c:pt>
                <c:pt idx="678">
                  <c:v>7.5119400000000003E-51</c:v>
                </c:pt>
                <c:pt idx="679">
                  <c:v>-6.1054199999999996E-51</c:v>
                </c:pt>
                <c:pt idx="680">
                  <c:v>-2.50864E-50</c:v>
                </c:pt>
                <c:pt idx="681">
                  <c:v>-4.38962E-50</c:v>
                </c:pt>
                <c:pt idx="682">
                  <c:v>-5.2797600000000001E-50</c:v>
                </c:pt>
                <c:pt idx="683">
                  <c:v>-4.1366800000000001E-50</c:v>
                </c:pt>
                <c:pt idx="684">
                  <c:v>-3.5864800000000002E-51</c:v>
                </c:pt>
                <c:pt idx="685">
                  <c:v>5.7868400000000003E-50</c:v>
                </c:pt>
                <c:pt idx="686">
                  <c:v>1.28166E-49</c:v>
                </c:pt>
                <c:pt idx="687">
                  <c:v>1.8010200000000001E-49</c:v>
                </c:pt>
                <c:pt idx="688">
                  <c:v>1.7964300000000001E-49</c:v>
                </c:pt>
                <c:pt idx="689">
                  <c:v>9.4985800000000007E-50</c:v>
                </c:pt>
                <c:pt idx="690">
                  <c:v>-9.0920200000000008E-50</c:v>
                </c:pt>
                <c:pt idx="691">
                  <c:v>-3.5903599999999998E-49</c:v>
                </c:pt>
                <c:pt idx="692">
                  <c:v>-6.31365E-49</c:v>
                </c:pt>
                <c:pt idx="693">
                  <c:v>-7.7484900000000004E-49</c:v>
                </c:pt>
                <c:pt idx="694">
                  <c:v>-6.4739299999999997E-49</c:v>
                </c:pt>
                <c:pt idx="695">
                  <c:v>-1.58421E-49</c:v>
                </c:pt>
                <c:pt idx="696">
                  <c:v>6.7766700000000001E-49</c:v>
                </c:pt>
                <c:pt idx="697">
                  <c:v>1.67674E-48</c:v>
                </c:pt>
                <c:pt idx="698">
                  <c:v>2.45286E-48</c:v>
                </c:pt>
                <c:pt idx="699">
                  <c:v>2.5149999999999999E-48</c:v>
                </c:pt>
                <c:pt idx="700">
                  <c:v>1.4635499999999999E-48</c:v>
                </c:pt>
                <c:pt idx="701">
                  <c:v>-8.1367600000000006E-49</c:v>
                </c:pt>
                <c:pt idx="702">
                  <c:v>-3.9828200000000001E-48</c:v>
                </c:pt>
                <c:pt idx="703">
                  <c:v>-7.2008299999999999E-48</c:v>
                </c:pt>
                <c:pt idx="704">
                  <c:v>-9.1567000000000004E-48</c:v>
                </c:pt>
                <c:pt idx="705">
                  <c:v>-8.2376099999999999E-48</c:v>
                </c:pt>
                <c:pt idx="706">
                  <c:v>-3.1542700000000003E-48</c:v>
                </c:pt>
                <c:pt idx="707">
                  <c:v>5.9713800000000004E-48</c:v>
                </c:pt>
                <c:pt idx="708">
                  <c:v>1.6995999999999999E-47</c:v>
                </c:pt>
                <c:pt idx="709">
                  <c:v>2.6173099999999999E-47</c:v>
                </c:pt>
                <c:pt idx="710">
                  <c:v>2.8993899999999998E-47</c:v>
                </c:pt>
                <c:pt idx="711">
                  <c:v>2.1348100000000001E-47</c:v>
                </c:pt>
                <c:pt idx="712">
                  <c:v>1.56882E-48</c:v>
                </c:pt>
                <c:pt idx="713">
                  <c:v>-2.7323999999999999E-47</c:v>
                </c:pt>
                <c:pt idx="714">
                  <c:v>-5.7138199999999996E-47</c:v>
                </c:pt>
                <c:pt idx="715">
                  <c:v>-7.6489099999999997E-47</c:v>
                </c:pt>
                <c:pt idx="716">
                  <c:v>-7.3761299999999998E-47</c:v>
                </c:pt>
                <c:pt idx="717">
                  <c:v>-4.05426E-47</c:v>
                </c:pt>
                <c:pt idx="718">
                  <c:v>2.2964900000000002E-47</c:v>
                </c:pt>
                <c:pt idx="719">
                  <c:v>1.0291E-46</c:v>
                </c:pt>
                <c:pt idx="720">
                  <c:v>1.73138E-46</c:v>
                </c:pt>
                <c:pt idx="721">
                  <c:v>2.00995E-46</c:v>
                </c:pt>
                <c:pt idx="722">
                  <c:v>1.53614E-46</c:v>
                </c:pt>
                <c:pt idx="723">
                  <c:v>1.45235E-47</c:v>
                </c:pt>
                <c:pt idx="724">
                  <c:v>-1.8866600000000002E-46</c:v>
                </c:pt>
                <c:pt idx="725">
                  <c:v>-3.7754300000000002E-46</c:v>
                </c:pt>
                <c:pt idx="726">
                  <c:v>-4.6046099999999997E-46</c:v>
                </c:pt>
                <c:pt idx="727">
                  <c:v>-3.9289500000000001E-46</c:v>
                </c:pt>
                <c:pt idx="728">
                  <c:v>-2.1377599999999998E-46</c:v>
                </c:pt>
                <c:pt idx="729">
                  <c:v>-1.8448299999999999E-47</c:v>
                </c:pt>
                <c:pt idx="730">
                  <c:v>1.09953E-46</c:v>
                </c:pt>
                <c:pt idx="731">
                  <c:v>1.5243299999999999E-46</c:v>
                </c:pt>
                <c:pt idx="732">
                  <c:v>1.644E-46</c:v>
                </c:pt>
                <c:pt idx="733">
                  <c:v>2.10887E-46</c:v>
                </c:pt>
                <c:pt idx="734">
                  <c:v>2.88785E-46</c:v>
                </c:pt>
                <c:pt idx="735">
                  <c:v>3.9439099999999996E-46</c:v>
                </c:pt>
                <c:pt idx="736">
                  <c:v>5.58854E-46</c:v>
                </c:pt>
                <c:pt idx="737">
                  <c:v>7.2700899999999999E-46</c:v>
                </c:pt>
                <c:pt idx="738">
                  <c:v>8.4583699999999996E-46</c:v>
                </c:pt>
                <c:pt idx="739">
                  <c:v>9.0311999999999997E-46</c:v>
                </c:pt>
                <c:pt idx="740">
                  <c:v>5.9046099999999998E-46</c:v>
                </c:pt>
                <c:pt idx="741">
                  <c:v>-4.4949500000000003E-46</c:v>
                </c:pt>
                <c:pt idx="742">
                  <c:v>-1.8219899999999999E-45</c:v>
                </c:pt>
                <c:pt idx="743">
                  <c:v>-2.2877400000000001E-45</c:v>
                </c:pt>
                <c:pt idx="744">
                  <c:v>-3.7520500000000003E-46</c:v>
                </c:pt>
                <c:pt idx="745">
                  <c:v>4.6960699999999997E-45</c:v>
                </c:pt>
                <c:pt idx="746">
                  <c:v>1.35798E-44</c:v>
                </c:pt>
                <c:pt idx="747">
                  <c:v>2.8868100000000002E-44</c:v>
                </c:pt>
                <c:pt idx="748">
                  <c:v>5.0321599999999997E-44</c:v>
                </c:pt>
                <c:pt idx="749">
                  <c:v>6.4106000000000001E-44</c:v>
                </c:pt>
                <c:pt idx="750">
                  <c:v>4.4248600000000002E-44</c:v>
                </c:pt>
                <c:pt idx="751">
                  <c:v>-3.3561900000000001E-44</c:v>
                </c:pt>
                <c:pt idx="752">
                  <c:v>-1.7845899999999999E-43</c:v>
                </c:pt>
                <c:pt idx="753">
                  <c:v>-3.6047199999999999E-43</c:v>
                </c:pt>
                <c:pt idx="754">
                  <c:v>-4.8523700000000003E-43</c:v>
                </c:pt>
                <c:pt idx="755">
                  <c:v>-4.1965399999999998E-43</c:v>
                </c:pt>
                <c:pt idx="756">
                  <c:v>-7.7278500000000002E-44</c:v>
                </c:pt>
                <c:pt idx="757">
                  <c:v>5.0856999999999996E-43</c:v>
                </c:pt>
                <c:pt idx="758">
                  <c:v>1.1784000000000001E-42</c:v>
                </c:pt>
                <c:pt idx="759">
                  <c:v>1.6854699999999999E-42</c:v>
                </c:pt>
                <c:pt idx="760">
                  <c:v>1.7704499999999998E-42</c:v>
                </c:pt>
                <c:pt idx="761">
                  <c:v>1.26323E-42</c:v>
                </c:pt>
                <c:pt idx="762">
                  <c:v>1.10781E-43</c:v>
                </c:pt>
                <c:pt idx="763">
                  <c:v>-1.6027100000000001E-42</c:v>
                </c:pt>
                <c:pt idx="764">
                  <c:v>-3.4532000000000003E-42</c:v>
                </c:pt>
                <c:pt idx="765">
                  <c:v>-4.58166E-42</c:v>
                </c:pt>
                <c:pt idx="766">
                  <c:v>-4.0548199999999999E-42</c:v>
                </c:pt>
                <c:pt idx="767">
                  <c:v>-1.44559E-42</c:v>
                </c:pt>
                <c:pt idx="768">
                  <c:v>2.6167599999999999E-42</c:v>
                </c:pt>
                <c:pt idx="769">
                  <c:v>6.4410600000000003E-42</c:v>
                </c:pt>
                <c:pt idx="770">
                  <c:v>8.4548900000000004E-42</c:v>
                </c:pt>
                <c:pt idx="771">
                  <c:v>8.2483099999999999E-42</c:v>
                </c:pt>
                <c:pt idx="772">
                  <c:v>5.9701099999999999E-42</c:v>
                </c:pt>
                <c:pt idx="773">
                  <c:v>1.8687500000000001E-42</c:v>
                </c:pt>
                <c:pt idx="774">
                  <c:v>-3.0771099999999998E-42</c:v>
                </c:pt>
                <c:pt idx="775">
                  <c:v>-7.8563500000000004E-42</c:v>
                </c:pt>
                <c:pt idx="776">
                  <c:v>-1.2384799999999999E-41</c:v>
                </c:pt>
                <c:pt idx="777">
                  <c:v>-1.6389700000000001E-41</c:v>
                </c:pt>
                <c:pt idx="778">
                  <c:v>-1.9885699999999999E-41</c:v>
                </c:pt>
                <c:pt idx="779">
                  <c:v>-2.4862300000000002E-41</c:v>
                </c:pt>
                <c:pt idx="780">
                  <c:v>-3.1762199999999997E-41</c:v>
                </c:pt>
                <c:pt idx="781">
                  <c:v>-3.7267500000000002E-41</c:v>
                </c:pt>
                <c:pt idx="782">
                  <c:v>-4.0765699999999998E-41</c:v>
                </c:pt>
                <c:pt idx="783">
                  <c:v>-4.2920699999999999E-41</c:v>
                </c:pt>
                <c:pt idx="784">
                  <c:v>-3.0541099999999998E-41</c:v>
                </c:pt>
                <c:pt idx="785">
                  <c:v>2.5140099999999999E-41</c:v>
                </c:pt>
                <c:pt idx="786">
                  <c:v>1.5300199999999999E-40</c:v>
                </c:pt>
                <c:pt idx="787">
                  <c:v>3.5758099999999998E-40</c:v>
                </c:pt>
                <c:pt idx="788">
                  <c:v>5.4780700000000001E-40</c:v>
                </c:pt>
                <c:pt idx="789">
                  <c:v>4.50177E-40</c:v>
                </c:pt>
                <c:pt idx="790">
                  <c:v>-3.2217099999999998E-40</c:v>
                </c:pt>
                <c:pt idx="791">
                  <c:v>-1.9489499999999999E-39</c:v>
                </c:pt>
                <c:pt idx="792">
                  <c:v>-4.0182399999999998E-39</c:v>
                </c:pt>
                <c:pt idx="793">
                  <c:v>-5.4132000000000003E-39</c:v>
                </c:pt>
                <c:pt idx="794">
                  <c:v>-4.6470000000000003E-39</c:v>
                </c:pt>
                <c:pt idx="795">
                  <c:v>-5.0438999999999996E-40</c:v>
                </c:pt>
                <c:pt idx="796">
                  <c:v>7.27428E-39</c:v>
                </c:pt>
                <c:pt idx="797">
                  <c:v>1.73213E-38</c:v>
                </c:pt>
                <c:pt idx="798">
                  <c:v>2.6216899999999999E-38</c:v>
                </c:pt>
                <c:pt idx="799">
                  <c:v>2.8851999999999999E-38</c:v>
                </c:pt>
                <c:pt idx="800">
                  <c:v>1.94927E-38</c:v>
                </c:pt>
                <c:pt idx="801">
                  <c:v>-5.9787399999999998E-39</c:v>
                </c:pt>
                <c:pt idx="802">
                  <c:v>-4.5065399999999998E-38</c:v>
                </c:pt>
                <c:pt idx="803">
                  <c:v>-8.4962499999999999E-38</c:v>
                </c:pt>
                <c:pt idx="804">
                  <c:v>-1.07306E-37</c:v>
                </c:pt>
                <c:pt idx="805">
                  <c:v>-9.60376E-38</c:v>
                </c:pt>
                <c:pt idx="806">
                  <c:v>-3.9086500000000002E-38</c:v>
                </c:pt>
                <c:pt idx="807">
                  <c:v>6.7663000000000001E-38</c:v>
                </c:pt>
                <c:pt idx="808">
                  <c:v>2.0563000000000001E-37</c:v>
                </c:pt>
                <c:pt idx="809">
                  <c:v>3.2519500000000002E-37</c:v>
                </c:pt>
                <c:pt idx="810">
                  <c:v>3.59567E-37</c:v>
                </c:pt>
                <c:pt idx="811">
                  <c:v>2.46767E-37</c:v>
                </c:pt>
                <c:pt idx="812">
                  <c:v>-6.1617400000000003E-38</c:v>
                </c:pt>
                <c:pt idx="813">
                  <c:v>-5.8493200000000003E-37</c:v>
                </c:pt>
                <c:pt idx="814">
                  <c:v>-1.2445400000000001E-36</c:v>
                </c:pt>
                <c:pt idx="815">
                  <c:v>-1.77589E-36</c:v>
                </c:pt>
                <c:pt idx="816">
                  <c:v>-1.7293499999999999E-36</c:v>
                </c:pt>
                <c:pt idx="817">
                  <c:v>-5.9164200000000003E-37</c:v>
                </c:pt>
                <c:pt idx="818">
                  <c:v>1.9801500000000001E-36</c:v>
                </c:pt>
                <c:pt idx="819">
                  <c:v>5.7639800000000002E-36</c:v>
                </c:pt>
                <c:pt idx="820">
                  <c:v>9.5670099999999997E-36</c:v>
                </c:pt>
                <c:pt idx="821">
                  <c:v>1.1213400000000001E-35</c:v>
                </c:pt>
                <c:pt idx="822">
                  <c:v>8.1780499999999997E-36</c:v>
                </c:pt>
                <c:pt idx="823">
                  <c:v>-1.2322100000000001E-36</c:v>
                </c:pt>
                <c:pt idx="824">
                  <c:v>-1.6542399999999999E-35</c:v>
                </c:pt>
                <c:pt idx="825">
                  <c:v>-3.4206700000000002E-35</c:v>
                </c:pt>
                <c:pt idx="826">
                  <c:v>-4.7552300000000001E-35</c:v>
                </c:pt>
                <c:pt idx="827">
                  <c:v>-4.7818600000000001E-35</c:v>
                </c:pt>
                <c:pt idx="828">
                  <c:v>-2.6525799999999999E-35</c:v>
                </c:pt>
                <c:pt idx="829">
                  <c:v>2.09489E-35</c:v>
                </c:pt>
                <c:pt idx="830">
                  <c:v>9.0052200000000001E-35</c:v>
                </c:pt>
                <c:pt idx="831">
                  <c:v>1.61078E-34</c:v>
                </c:pt>
                <c:pt idx="832">
                  <c:v>1.9879399999999999E-34</c:v>
                </c:pt>
                <c:pt idx="833">
                  <c:v>1.61997E-34</c:v>
                </c:pt>
                <c:pt idx="834">
                  <c:v>1.9495700000000001E-35</c:v>
                </c:pt>
                <c:pt idx="835">
                  <c:v>-2.2837199999999998E-34</c:v>
                </c:pt>
                <c:pt idx="836">
                  <c:v>-5.2589200000000004E-34</c:v>
                </c:pt>
                <c:pt idx="837">
                  <c:v>-7.5760500000000003E-34</c:v>
                </c:pt>
                <c:pt idx="838">
                  <c:v>-7.7463100000000006E-34</c:v>
                </c:pt>
                <c:pt idx="839">
                  <c:v>-4.3748799999999996E-34</c:v>
                </c:pt>
                <c:pt idx="840">
                  <c:v>3.2190299999999999E-34</c:v>
                </c:pt>
                <c:pt idx="841">
                  <c:v>1.4100500000000001E-33</c:v>
                </c:pt>
                <c:pt idx="842">
                  <c:v>2.5051399999999999E-33</c:v>
                </c:pt>
                <c:pt idx="843">
                  <c:v>3.0909600000000002E-33</c:v>
                </c:pt>
                <c:pt idx="844">
                  <c:v>2.6111799999999999E-33</c:v>
                </c:pt>
                <c:pt idx="845">
                  <c:v>7.0312399999999998E-34</c:v>
                </c:pt>
                <c:pt idx="846">
                  <c:v>-2.5637899999999999E-33</c:v>
                </c:pt>
                <c:pt idx="847">
                  <c:v>-6.5082299999999998E-33</c:v>
                </c:pt>
                <c:pt idx="848">
                  <c:v>-9.7766600000000005E-33</c:v>
                </c:pt>
                <c:pt idx="849">
                  <c:v>-1.0516899999999999E-32</c:v>
                </c:pt>
                <c:pt idx="850">
                  <c:v>-6.8708499999999998E-33</c:v>
                </c:pt>
                <c:pt idx="851">
                  <c:v>2.18434E-33</c:v>
                </c:pt>
                <c:pt idx="852">
                  <c:v>1.5608900000000001E-32</c:v>
                </c:pt>
                <c:pt idx="853">
                  <c:v>2.9373899999999999E-32</c:v>
                </c:pt>
                <c:pt idx="854">
                  <c:v>3.7163100000000001E-32</c:v>
                </c:pt>
                <c:pt idx="855">
                  <c:v>3.2564599999999999E-32</c:v>
                </c:pt>
                <c:pt idx="856">
                  <c:v>1.1418499999999999E-32</c:v>
                </c:pt>
                <c:pt idx="857">
                  <c:v>-2.5684999999999999E-32</c:v>
                </c:pt>
                <c:pt idx="858">
                  <c:v>-7.0901799999999997E-32</c:v>
                </c:pt>
                <c:pt idx="859">
                  <c:v>-1.0895799999999999E-31</c:v>
                </c:pt>
                <c:pt idx="860">
                  <c:v>-1.20044E-31</c:v>
                </c:pt>
                <c:pt idx="861">
                  <c:v>-8.4879000000000002E-32</c:v>
                </c:pt>
                <c:pt idx="862">
                  <c:v>6.0981500000000003E-33</c:v>
                </c:pt>
                <c:pt idx="863">
                  <c:v>1.4020999999999999E-31</c:v>
                </c:pt>
                <c:pt idx="864">
                  <c:v>2.7705099999999999E-31</c:v>
                </c:pt>
                <c:pt idx="865">
                  <c:v>3.5863299999999999E-31</c:v>
                </c:pt>
                <c:pt idx="866">
                  <c:v>3.2950400000000001E-31</c:v>
                </c:pt>
                <c:pt idx="867">
                  <c:v>1.5418000000000001E-31</c:v>
                </c:pt>
                <c:pt idx="868">
                  <c:v>-1.70708E-31</c:v>
                </c:pt>
                <c:pt idx="869">
                  <c:v>-5.9586199999999997E-31</c:v>
                </c:pt>
                <c:pt idx="870">
                  <c:v>-9.9184299999999992E-31</c:v>
                </c:pt>
                <c:pt idx="871">
                  <c:v>-1.1528499999999999E-30</c:v>
                </c:pt>
                <c:pt idx="872">
                  <c:v>-8.5862200000000005E-31</c:v>
                </c:pt>
                <c:pt idx="873">
                  <c:v>2.34887E-32</c:v>
                </c:pt>
                <c:pt idx="874">
                  <c:v>1.41404E-30</c:v>
                </c:pt>
                <c:pt idx="875">
                  <c:v>2.9183599999999999E-30</c:v>
                </c:pt>
                <c:pt idx="876">
                  <c:v>3.8736600000000003E-30</c:v>
                </c:pt>
                <c:pt idx="877">
                  <c:v>3.5843599999999997E-30</c:v>
                </c:pt>
                <c:pt idx="878">
                  <c:v>1.5765999999999999E-30</c:v>
                </c:pt>
                <c:pt idx="879">
                  <c:v>-2.20566E-30</c:v>
                </c:pt>
                <c:pt idx="880">
                  <c:v>-7.1338300000000002E-30</c:v>
                </c:pt>
                <c:pt idx="881">
                  <c:v>-1.16918E-29</c:v>
                </c:pt>
                <c:pt idx="882">
                  <c:v>-1.3705400000000001E-29</c:v>
                </c:pt>
                <c:pt idx="883">
                  <c:v>-1.0996999999999999E-29</c:v>
                </c:pt>
                <c:pt idx="884">
                  <c:v>-2.1949800000000001E-30</c:v>
                </c:pt>
                <c:pt idx="885">
                  <c:v>1.22849E-29</c:v>
                </c:pt>
                <c:pt idx="886">
                  <c:v>2.8923699999999997E-29</c:v>
                </c:pt>
                <c:pt idx="887">
                  <c:v>4.0415899999999997E-29</c:v>
                </c:pt>
                <c:pt idx="888">
                  <c:v>3.7984199999999999E-29</c:v>
                </c:pt>
                <c:pt idx="889">
                  <c:v>1.6636E-29</c:v>
                </c:pt>
                <c:pt idx="890">
                  <c:v>-2.0942900000000001E-29</c:v>
                </c:pt>
                <c:pt idx="891">
                  <c:v>-6.4431999999999995E-29</c:v>
                </c:pt>
                <c:pt idx="892">
                  <c:v>-9.8824499999999997E-29</c:v>
                </c:pt>
                <c:pt idx="893">
                  <c:v>-1.0948299999999999E-28</c:v>
                </c:pt>
                <c:pt idx="894">
                  <c:v>-8.7032799999999999E-29</c:v>
                </c:pt>
                <c:pt idx="895">
                  <c:v>-3.1017000000000002E-29</c:v>
                </c:pt>
                <c:pt idx="896">
                  <c:v>4.6256100000000001E-29</c:v>
                </c:pt>
                <c:pt idx="897">
                  <c:v>1.2313800000000001E-28</c:v>
                </c:pt>
                <c:pt idx="898">
                  <c:v>1.7975399999999999E-28</c:v>
                </c:pt>
                <c:pt idx="899">
                  <c:v>1.97387E-28</c:v>
                </c:pt>
                <c:pt idx="900">
                  <c:v>1.5413599999999999E-28</c:v>
                </c:pt>
                <c:pt idx="901">
                  <c:v>4.0141700000000002E-29</c:v>
                </c:pt>
                <c:pt idx="902">
                  <c:v>-1.2789999999999999E-28</c:v>
                </c:pt>
                <c:pt idx="903">
                  <c:v>-3.03986E-28</c:v>
                </c:pt>
                <c:pt idx="904">
                  <c:v>-4.1344900000000002E-28</c:v>
                </c:pt>
                <c:pt idx="905">
                  <c:v>-3.77494E-28</c:v>
                </c:pt>
                <c:pt idx="906">
                  <c:v>-1.2967699999999999E-28</c:v>
                </c:pt>
                <c:pt idx="907">
                  <c:v>3.7702600000000001E-28</c:v>
                </c:pt>
                <c:pt idx="908">
                  <c:v>1.0422200000000001E-27</c:v>
                </c:pt>
                <c:pt idx="909">
                  <c:v>1.5025100000000001E-27</c:v>
                </c:pt>
                <c:pt idx="910">
                  <c:v>1.35805E-27</c:v>
                </c:pt>
                <c:pt idx="911">
                  <c:v>5.0364900000000001E-28</c:v>
                </c:pt>
                <c:pt idx="912">
                  <c:v>-8.9532700000000003E-28</c:v>
                </c:pt>
                <c:pt idx="913">
                  <c:v>-2.5222800000000002E-27</c:v>
                </c:pt>
                <c:pt idx="914">
                  <c:v>-3.7447899999999998E-27</c:v>
                </c:pt>
                <c:pt idx="915">
                  <c:v>-3.5700700000000001E-27</c:v>
                </c:pt>
                <c:pt idx="916">
                  <c:v>-1.3328199999999999E-27</c:v>
                </c:pt>
                <c:pt idx="917">
                  <c:v>1.9902600000000001E-27</c:v>
                </c:pt>
                <c:pt idx="918">
                  <c:v>3.1777799999999998E-27</c:v>
                </c:pt>
                <c:pt idx="919">
                  <c:v>-1.1258E-27</c:v>
                </c:pt>
                <c:pt idx="920">
                  <c:v>-9.9587500000000002E-27</c:v>
                </c:pt>
                <c:pt idx="921">
                  <c:v>-1.5835100000000001E-26</c:v>
                </c:pt>
                <c:pt idx="922">
                  <c:v>-8.7992700000000002E-27</c:v>
                </c:pt>
                <c:pt idx="923">
                  <c:v>1.6925300000000001E-26</c:v>
                </c:pt>
                <c:pt idx="924">
                  <c:v>6.0766800000000005E-26</c:v>
                </c:pt>
                <c:pt idx="925">
                  <c:v>1.1486300000000001E-25</c:v>
                </c:pt>
                <c:pt idx="926">
                  <c:v>1.58054E-25</c:v>
                </c:pt>
                <c:pt idx="927">
                  <c:v>1.5435499999999999E-25</c:v>
                </c:pt>
                <c:pt idx="928">
                  <c:v>6.5114299999999997E-26</c:v>
                </c:pt>
                <c:pt idx="929">
                  <c:v>-1.3209800000000001E-25</c:v>
                </c:pt>
                <c:pt idx="930">
                  <c:v>-4.1672599999999999E-25</c:v>
                </c:pt>
                <c:pt idx="931">
                  <c:v>-6.9386999999999997E-25</c:v>
                </c:pt>
                <c:pt idx="932">
                  <c:v>-8.0343899999999999E-25</c:v>
                </c:pt>
                <c:pt idx="933">
                  <c:v>-6.0226099999999998E-25</c:v>
                </c:pt>
                <c:pt idx="934">
                  <c:v>-6.2387999999999997E-26</c:v>
                </c:pt>
                <c:pt idx="935">
                  <c:v>7.0095600000000001E-25</c:v>
                </c:pt>
                <c:pt idx="936">
                  <c:v>1.45985E-24</c:v>
                </c:pt>
                <c:pt idx="937">
                  <c:v>1.9065500000000001E-24</c:v>
                </c:pt>
                <c:pt idx="938">
                  <c:v>1.7485899999999999E-24</c:v>
                </c:pt>
                <c:pt idx="939">
                  <c:v>8.8423700000000003E-25</c:v>
                </c:pt>
                <c:pt idx="940">
                  <c:v>-5.3265699999999998E-25</c:v>
                </c:pt>
                <c:pt idx="941">
                  <c:v>-2.16396E-24</c:v>
                </c:pt>
                <c:pt idx="942">
                  <c:v>-3.5115299999999999E-24</c:v>
                </c:pt>
                <c:pt idx="943">
                  <c:v>-3.99473E-24</c:v>
                </c:pt>
                <c:pt idx="944">
                  <c:v>-3.1644200000000001E-24</c:v>
                </c:pt>
                <c:pt idx="945">
                  <c:v>-8.6209399999999993E-25</c:v>
                </c:pt>
                <c:pt idx="946">
                  <c:v>2.5368099999999999E-24</c:v>
                </c:pt>
                <c:pt idx="947">
                  <c:v>5.7487799999999996E-24</c:v>
                </c:pt>
                <c:pt idx="948">
                  <c:v>6.6840300000000005E-24</c:v>
                </c:pt>
                <c:pt idx="949">
                  <c:v>3.7321100000000003E-24</c:v>
                </c:pt>
                <c:pt idx="950">
                  <c:v>-1.7742500000000002E-24</c:v>
                </c:pt>
                <c:pt idx="951">
                  <c:v>-5.03092E-24</c:v>
                </c:pt>
                <c:pt idx="952">
                  <c:v>-1.9307400000000001E-24</c:v>
                </c:pt>
                <c:pt idx="953">
                  <c:v>7.3022899999999993E-24</c:v>
                </c:pt>
                <c:pt idx="954">
                  <c:v>1.78164E-23</c:v>
                </c:pt>
                <c:pt idx="955">
                  <c:v>1.95862E-23</c:v>
                </c:pt>
                <c:pt idx="956">
                  <c:v>5.15882E-24</c:v>
                </c:pt>
                <c:pt idx="957">
                  <c:v>-1.6988000000000001E-23</c:v>
                </c:pt>
                <c:pt idx="958">
                  <c:v>-3.50678E-23</c:v>
                </c:pt>
                <c:pt idx="959">
                  <c:v>-5.8379100000000004E-23</c:v>
                </c:pt>
                <c:pt idx="960">
                  <c:v>-1.01081E-22</c:v>
                </c:pt>
                <c:pt idx="961">
                  <c:v>-1.5155E-22</c:v>
                </c:pt>
                <c:pt idx="962">
                  <c:v>-1.7918300000000001E-22</c:v>
                </c:pt>
                <c:pt idx="963">
                  <c:v>-1.6289200000000001E-22</c:v>
                </c:pt>
                <c:pt idx="964">
                  <c:v>-1.2375600000000001E-22</c:v>
                </c:pt>
                <c:pt idx="965">
                  <c:v>-1.1518000000000001E-22</c:v>
                </c:pt>
                <c:pt idx="966">
                  <c:v>-1.1731699999999999E-22</c:v>
                </c:pt>
                <c:pt idx="967">
                  <c:v>2.37222E-24</c:v>
                </c:pt>
                <c:pt idx="968">
                  <c:v>2.8639799999999998E-22</c:v>
                </c:pt>
                <c:pt idx="969">
                  <c:v>5.1796600000000001E-22</c:v>
                </c:pt>
                <c:pt idx="970">
                  <c:v>4.5176199999999997E-22</c:v>
                </c:pt>
                <c:pt idx="971">
                  <c:v>2.2075599999999999E-22</c:v>
                </c:pt>
                <c:pt idx="972">
                  <c:v>4.3632300000000002E-22</c:v>
                </c:pt>
                <c:pt idx="973">
                  <c:v>2.0161099999999998E-21</c:v>
                </c:pt>
                <c:pt idx="974">
                  <c:v>6.1286199999999999E-21</c:v>
                </c:pt>
                <c:pt idx="975">
                  <c:v>1.35466E-20</c:v>
                </c:pt>
                <c:pt idx="976">
                  <c:v>2.19842E-20</c:v>
                </c:pt>
                <c:pt idx="977">
                  <c:v>2.38126E-20</c:v>
                </c:pt>
                <c:pt idx="978">
                  <c:v>9.1015200000000004E-21</c:v>
                </c:pt>
                <c:pt idx="979">
                  <c:v>-2.8168300000000002E-20</c:v>
                </c:pt>
                <c:pt idx="980">
                  <c:v>-8.6222699999999999E-20</c:v>
                </c:pt>
                <c:pt idx="981">
                  <c:v>-1.51116E-19</c:v>
                </c:pt>
                <c:pt idx="982">
                  <c:v>-1.9183600000000001E-19</c:v>
                </c:pt>
                <c:pt idx="983">
                  <c:v>-1.6459399999999999E-19</c:v>
                </c:pt>
                <c:pt idx="984">
                  <c:v>-2.5617500000000001E-20</c:v>
                </c:pt>
                <c:pt idx="985">
                  <c:v>2.4873000000000001E-19</c:v>
                </c:pt>
                <c:pt idx="986">
                  <c:v>6.2200799999999999E-19</c:v>
                </c:pt>
                <c:pt idx="987">
                  <c:v>9.5631E-19</c:v>
                </c:pt>
                <c:pt idx="988">
                  <c:v>1.02143E-18</c:v>
                </c:pt>
                <c:pt idx="989">
                  <c:v>5.7637399999999995E-19</c:v>
                </c:pt>
                <c:pt idx="990">
                  <c:v>-5.0368299999999998E-19</c:v>
                </c:pt>
                <c:pt idx="991">
                  <c:v>-2.0999200000000001E-18</c:v>
                </c:pt>
                <c:pt idx="992">
                  <c:v>-3.7650700000000001E-18</c:v>
                </c:pt>
                <c:pt idx="993">
                  <c:v>-4.73182E-18</c:v>
                </c:pt>
                <c:pt idx="994">
                  <c:v>-4.0704000000000003E-18</c:v>
                </c:pt>
                <c:pt idx="995">
                  <c:v>-1.00007E-18</c:v>
                </c:pt>
                <c:pt idx="996">
                  <c:v>4.6047800000000001E-18</c:v>
                </c:pt>
                <c:pt idx="997">
                  <c:v>1.15804E-17</c:v>
                </c:pt>
                <c:pt idx="998">
                  <c:v>1.7352600000000001E-17</c:v>
                </c:pt>
                <c:pt idx="999">
                  <c:v>1.8694300000000001E-17</c:v>
                </c:pt>
                <c:pt idx="1000">
                  <c:v>1.25855E-17</c:v>
                </c:pt>
                <c:pt idx="1001">
                  <c:v>-2.9585699999999998E-18</c:v>
                </c:pt>
                <c:pt idx="1002">
                  <c:v>-2.7125800000000001E-17</c:v>
                </c:pt>
                <c:pt idx="1003">
                  <c:v>-5.4224800000000001E-17</c:v>
                </c:pt>
                <c:pt idx="1004">
                  <c:v>-7.2805900000000005E-17</c:v>
                </c:pt>
                <c:pt idx="1005">
                  <c:v>-6.7025800000000006E-17</c:v>
                </c:pt>
                <c:pt idx="1006">
                  <c:v>-2.2205600000000001E-17</c:v>
                </c:pt>
                <c:pt idx="1007">
                  <c:v>6.5812400000000003E-17</c:v>
                </c:pt>
                <c:pt idx="1008">
                  <c:v>1.8149800000000001E-16</c:v>
                </c:pt>
                <c:pt idx="1009">
                  <c:v>2.8428199999999999E-16</c:v>
                </c:pt>
                <c:pt idx="1010">
                  <c:v>3.1400599999999998E-16</c:v>
                </c:pt>
                <c:pt idx="1011">
                  <c:v>2.13182E-16</c:v>
                </c:pt>
                <c:pt idx="1012">
                  <c:v>-4.70229E-17</c:v>
                </c:pt>
                <c:pt idx="1013">
                  <c:v>-4.47829E-16</c:v>
                </c:pt>
                <c:pt idx="1014">
                  <c:v>-8.9696700000000001E-16</c:v>
                </c:pt>
                <c:pt idx="1015">
                  <c:v>-1.2078E-15</c:v>
                </c:pt>
                <c:pt idx="1016">
                  <c:v>-1.13457E-15</c:v>
                </c:pt>
                <c:pt idx="1017">
                  <c:v>-4.7605799999999995E-16</c:v>
                </c:pt>
                <c:pt idx="1018">
                  <c:v>8.0668399999999999E-16</c:v>
                </c:pt>
                <c:pt idx="1019">
                  <c:v>2.50533E-15</c:v>
                </c:pt>
                <c:pt idx="1020">
                  <c:v>4.1068199999999999E-15</c:v>
                </c:pt>
                <c:pt idx="1021">
                  <c:v>4.7907700000000003E-15</c:v>
                </c:pt>
                <c:pt idx="1022">
                  <c:v>3.6103400000000002E-15</c:v>
                </c:pt>
                <c:pt idx="1023">
                  <c:v>-8.4724700000000003E-17</c:v>
                </c:pt>
                <c:pt idx="1024">
                  <c:v>-6.1120500000000004E-15</c:v>
                </c:pt>
                <c:pt idx="1025">
                  <c:v>-1.3030000000000001E-14</c:v>
                </c:pt>
                <c:pt idx="1026">
                  <c:v>-1.8125099999999999E-14</c:v>
                </c:pt>
                <c:pt idx="1027">
                  <c:v>-1.8014299999999999E-14</c:v>
                </c:pt>
                <c:pt idx="1028">
                  <c:v>-9.7207700000000004E-15</c:v>
                </c:pt>
                <c:pt idx="1029">
                  <c:v>7.8839399999999993E-15</c:v>
                </c:pt>
                <c:pt idx="1030">
                  <c:v>3.2254700000000001E-14</c:v>
                </c:pt>
                <c:pt idx="1031">
                  <c:v>5.5873100000000003E-14</c:v>
                </c:pt>
                <c:pt idx="1032">
                  <c:v>6.7064199999999995E-14</c:v>
                </c:pt>
                <c:pt idx="1033">
                  <c:v>5.3495199999999999E-14</c:v>
                </c:pt>
                <c:pt idx="1034">
                  <c:v>7.2751500000000007E-15</c:v>
                </c:pt>
                <c:pt idx="1035">
                  <c:v>-6.9892699999999999E-14</c:v>
                </c:pt>
                <c:pt idx="1036">
                  <c:v>-1.6162500000000001E-13</c:v>
                </c:pt>
                <c:pt idx="1037">
                  <c:v>-2.33407E-13</c:v>
                </c:pt>
                <c:pt idx="1038">
                  <c:v>-2.3783799999999998E-13</c:v>
                </c:pt>
                <c:pt idx="1039">
                  <c:v>-1.3227600000000001E-13</c:v>
                </c:pt>
                <c:pt idx="1040">
                  <c:v>9.9141399999999995E-14</c:v>
                </c:pt>
                <c:pt idx="1041">
                  <c:v>4.2507999999999999E-13</c:v>
                </c:pt>
                <c:pt idx="1042">
                  <c:v>7.5175E-13</c:v>
                </c:pt>
                <c:pt idx="1043">
                  <c:v>9.2812399999999997E-13</c:v>
                </c:pt>
                <c:pt idx="1044">
                  <c:v>7.8370500000000004E-13</c:v>
                </c:pt>
                <c:pt idx="1045">
                  <c:v>1.9406399999999999E-13</c:v>
                </c:pt>
                <c:pt idx="1046">
                  <c:v>-8.3388600000000001E-13</c:v>
                </c:pt>
                <c:pt idx="1047">
                  <c:v>-2.0784099999999998E-12</c:v>
                </c:pt>
                <c:pt idx="1048">
                  <c:v>-3.0790700000000001E-12</c:v>
                </c:pt>
                <c:pt idx="1049">
                  <c:v>-3.2348999999999999E-12</c:v>
                </c:pt>
                <c:pt idx="1050">
                  <c:v>-2.0321399999999999E-12</c:v>
                </c:pt>
                <c:pt idx="1051">
                  <c:v>6.8438100000000003E-13</c:v>
                </c:pt>
                <c:pt idx="1052">
                  <c:v>4.4881599999999997E-12</c:v>
                </c:pt>
                <c:pt idx="1053">
                  <c:v>8.2444199999999993E-12</c:v>
                </c:pt>
                <c:pt idx="1054">
                  <c:v>1.02503E-11</c:v>
                </c:pt>
                <c:pt idx="1055">
                  <c:v>8.8162900000000006E-12</c:v>
                </c:pt>
                <c:pt idx="1056">
                  <c:v>3.0400100000000001E-12</c:v>
                </c:pt>
                <c:pt idx="1057">
                  <c:v>-6.6433600000000001E-12</c:v>
                </c:pt>
                <c:pt idx="1058">
                  <c:v>-1.8078999999999998E-11</c:v>
                </c:pt>
                <c:pt idx="1059">
                  <c:v>-2.72447E-11</c:v>
                </c:pt>
                <c:pt idx="1060">
                  <c:v>-2.90662E-11</c:v>
                </c:pt>
                <c:pt idx="1061">
                  <c:v>-1.9327E-11</c:v>
                </c:pt>
                <c:pt idx="1062">
                  <c:v>3.21364E-12</c:v>
                </c:pt>
                <c:pt idx="1063">
                  <c:v>3.5069299999999998E-11</c:v>
                </c:pt>
                <c:pt idx="1064">
                  <c:v>6.7361899999999999E-11</c:v>
                </c:pt>
                <c:pt idx="1065">
                  <c:v>8.7100000000000002E-11</c:v>
                </c:pt>
                <c:pt idx="1066">
                  <c:v>7.9902199999999994E-11</c:v>
                </c:pt>
                <c:pt idx="1067">
                  <c:v>3.47002E-11</c:v>
                </c:pt>
                <c:pt idx="1068">
                  <c:v>-4.7683400000000002E-11</c:v>
                </c:pt>
                <c:pt idx="1069">
                  <c:v>-1.4648200000000001E-10</c:v>
                </c:pt>
                <c:pt idx="1070">
                  <c:v>-2.2486000000000001E-10</c:v>
                </c:pt>
                <c:pt idx="1071">
                  <c:v>-2.4705599999999999E-10</c:v>
                </c:pt>
                <c:pt idx="1072">
                  <c:v>-1.90414E-10</c:v>
                </c:pt>
                <c:pt idx="1073">
                  <c:v>-4.0938500000000003E-11</c:v>
                </c:pt>
                <c:pt idx="1074">
                  <c:v>1.98694E-10</c:v>
                </c:pt>
                <c:pt idx="1075">
                  <c:v>4.7021900000000005E-10</c:v>
                </c:pt>
                <c:pt idx="1076">
                  <c:v>6.4836699999999998E-10</c:v>
                </c:pt>
                <c:pt idx="1077">
                  <c:v>5.9698100000000005E-10</c:v>
                </c:pt>
                <c:pt idx="1078">
                  <c:v>2.32588E-10</c:v>
                </c:pt>
                <c:pt idx="1079">
                  <c:v>-4.4702699999999998E-10</c:v>
                </c:pt>
                <c:pt idx="1080">
                  <c:v>-1.3212199999999999E-9</c:v>
                </c:pt>
                <c:pt idx="1081">
                  <c:v>-2.0801399999999998E-9</c:v>
                </c:pt>
                <c:pt idx="1082">
                  <c:v>-2.2537100000000001E-9</c:v>
                </c:pt>
                <c:pt idx="1083">
                  <c:v>-1.4266599999999999E-9</c:v>
                </c:pt>
                <c:pt idx="1084">
                  <c:v>5.1975400000000002E-10</c:v>
                </c:pt>
                <c:pt idx="1085">
                  <c:v>3.31099E-9</c:v>
                </c:pt>
                <c:pt idx="1086">
                  <c:v>6.1840299999999998E-9</c:v>
                </c:pt>
                <c:pt idx="1087">
                  <c:v>7.8596200000000002E-9</c:v>
                </c:pt>
                <c:pt idx="1088">
                  <c:v>7.0496000000000001E-9</c:v>
                </c:pt>
                <c:pt idx="1089">
                  <c:v>3.35603E-9</c:v>
                </c:pt>
                <c:pt idx="1090">
                  <c:v>-2.1793700000000001E-9</c:v>
                </c:pt>
                <c:pt idx="1091">
                  <c:v>-7.3328999999999998E-9</c:v>
                </c:pt>
                <c:pt idx="1092">
                  <c:v>-9.8786599999999995E-9</c:v>
                </c:pt>
                <c:pt idx="1093">
                  <c:v>-9.1222700000000006E-9</c:v>
                </c:pt>
                <c:pt idx="1094">
                  <c:v>-6.5051400000000001E-9</c:v>
                </c:pt>
                <c:pt idx="1095">
                  <c:v>-4.1337499999999997E-9</c:v>
                </c:pt>
                <c:pt idx="1096">
                  <c:v>-1.80135E-9</c:v>
                </c:pt>
                <c:pt idx="1097">
                  <c:v>2.7482499999999999E-9</c:v>
                </c:pt>
                <c:pt idx="1098">
                  <c:v>7.9512599999999997E-9</c:v>
                </c:pt>
                <c:pt idx="1099">
                  <c:v>6.2784999999999998E-9</c:v>
                </c:pt>
                <c:pt idx="1100">
                  <c:v>-8.0109500000000003E-9</c:v>
                </c:pt>
                <c:pt idx="1101">
                  <c:v>-3.2301400000000001E-8</c:v>
                </c:pt>
                <c:pt idx="1102">
                  <c:v>-5.9147799999999997E-8</c:v>
                </c:pt>
                <c:pt idx="1103">
                  <c:v>-8.3860199999999995E-8</c:v>
                </c:pt>
                <c:pt idx="1104">
                  <c:v>-1.01929E-7</c:v>
                </c:pt>
                <c:pt idx="1105">
                  <c:v>-8.9915400000000003E-8</c:v>
                </c:pt>
                <c:pt idx="1106">
                  <c:v>-2.9771799999999998E-9</c:v>
                </c:pt>
                <c:pt idx="1107">
                  <c:v>1.8326599999999999E-7</c:v>
                </c:pt>
                <c:pt idx="1108">
                  <c:v>4.4185099999999998E-7</c:v>
                </c:pt>
                <c:pt idx="1109">
                  <c:v>7.0354499999999999E-7</c:v>
                </c:pt>
                <c:pt idx="1110">
                  <c:v>8.5215300000000005E-7</c:v>
                </c:pt>
                <c:pt idx="1111">
                  <c:v>7.4570900000000005E-7</c:v>
                </c:pt>
                <c:pt idx="1112">
                  <c:v>3.1334000000000003E-7</c:v>
                </c:pt>
                <c:pt idx="1113">
                  <c:v>-3.9566199999999999E-7</c:v>
                </c:pt>
                <c:pt idx="1114">
                  <c:v>-1.3002000000000001E-6</c:v>
                </c:pt>
                <c:pt idx="1115">
                  <c:v>-2.4362500000000002E-6</c:v>
                </c:pt>
                <c:pt idx="1116">
                  <c:v>-3.8878999999999997E-6</c:v>
                </c:pt>
                <c:pt idx="1117">
                  <c:v>-5.12782E-6</c:v>
                </c:pt>
                <c:pt idx="1118">
                  <c:v>-4.3560600000000003E-6</c:v>
                </c:pt>
                <c:pt idx="1119">
                  <c:v>6.25286E-7</c:v>
                </c:pt>
                <c:pt idx="1120">
                  <c:v>1.00946E-5</c:v>
                </c:pt>
                <c:pt idx="1121">
                  <c:v>2.0995599999999999E-5</c:v>
                </c:pt>
                <c:pt idx="1122">
                  <c:v>2.7926700000000001E-5</c:v>
                </c:pt>
                <c:pt idx="1123">
                  <c:v>2.5769500000000001E-5</c:v>
                </c:pt>
                <c:pt idx="1124">
                  <c:v>1.2862300000000001E-5</c:v>
                </c:pt>
                <c:pt idx="1125">
                  <c:v>-6.3033899999999998E-6</c:v>
                </c:pt>
                <c:pt idx="1126">
                  <c:v>-2.1491499999999999E-5</c:v>
                </c:pt>
                <c:pt idx="1127">
                  <c:v>-2.2302000000000001E-5</c:v>
                </c:pt>
                <c:pt idx="1128">
                  <c:v>-5.8968400000000003E-6</c:v>
                </c:pt>
                <c:pt idx="1129">
                  <c:v>1.9533000000000001E-5</c:v>
                </c:pt>
                <c:pt idx="1130">
                  <c:v>3.8205499999999999E-5</c:v>
                </c:pt>
                <c:pt idx="1131">
                  <c:v>3.3679600000000002E-5</c:v>
                </c:pt>
                <c:pt idx="1132">
                  <c:v>-4.8871899999999997E-6</c:v>
                </c:pt>
                <c:pt idx="1133">
                  <c:v>-7.8137499999999995E-5</c:v>
                </c:pt>
                <c:pt idx="1134">
                  <c:v>-1.7400099999999999E-4</c:v>
                </c:pt>
                <c:pt idx="1135">
                  <c:v>-2.69931E-4</c:v>
                </c:pt>
                <c:pt idx="1136">
                  <c:v>-3.4164800000000001E-4</c:v>
                </c:pt>
                <c:pt idx="1137">
                  <c:v>-3.7446799999999998E-4</c:v>
                </c:pt>
                <c:pt idx="1138">
                  <c:v>-3.69315E-4</c:v>
                </c:pt>
                <c:pt idx="1139">
                  <c:v>-3.39475E-4</c:v>
                </c:pt>
                <c:pt idx="1140">
                  <c:v>-3.0220799999999999E-4</c:v>
                </c:pt>
                <c:pt idx="1141">
                  <c:v>-2.7202500000000001E-4</c:v>
                </c:pt>
                <c:pt idx="1142">
                  <c:v>-2.57712E-4</c:v>
                </c:pt>
                <c:pt idx="1143">
                  <c:v>-2.6040699999999999E-4</c:v>
                </c:pt>
                <c:pt idx="1144">
                  <c:v>-2.71811E-4</c:v>
                </c:pt>
                <c:pt idx="1145">
                  <c:v>-2.7571099999999999E-4</c:v>
                </c:pt>
                <c:pt idx="1146">
                  <c:v>-2.5416700000000002E-4</c:v>
                </c:pt>
                <c:pt idx="1147">
                  <c:v>-1.94272E-4</c:v>
                </c:pt>
                <c:pt idx="1148">
                  <c:v>-9.1720999999999998E-5</c:v>
                </c:pt>
                <c:pt idx="1149">
                  <c:v>4.7237300000000003E-5</c:v>
                </c:pt>
                <c:pt idx="1150">
                  <c:v>2.0449800000000001E-4</c:v>
                </c:pt>
                <c:pt idx="1151">
                  <c:v>3.53357E-4</c:v>
                </c:pt>
                <c:pt idx="1152">
                  <c:v>4.6697299999999998E-4</c:v>
                </c:pt>
                <c:pt idx="1153">
                  <c:v>5.2475000000000004E-4</c:v>
                </c:pt>
                <c:pt idx="1154">
                  <c:v>5.12704E-4</c:v>
                </c:pt>
                <c:pt idx="1155">
                  <c:v>4.2465299999999999E-4</c:v>
                </c:pt>
                <c:pt idx="1156">
                  <c:v>2.6974200000000001E-4</c:v>
                </c:pt>
                <c:pt idx="1157">
                  <c:v>7.7643400000000003E-5</c:v>
                </c:pt>
                <c:pt idx="1158">
                  <c:v>-1.11786E-4</c:v>
                </c:pt>
                <c:pt idx="1159">
                  <c:v>-2.7202800000000001E-4</c:v>
                </c:pt>
                <c:pt idx="1160">
                  <c:v>-4.0792299999999998E-4</c:v>
                </c:pt>
                <c:pt idx="1161">
                  <c:v>-5.5274800000000004E-4</c:v>
                </c:pt>
                <c:pt idx="1162">
                  <c:v>-7.4572699999999996E-4</c:v>
                </c:pt>
                <c:pt idx="1163">
                  <c:v>-1.0043599999999999E-3</c:v>
                </c:pt>
                <c:pt idx="1164">
                  <c:v>-1.3079400000000001E-3</c:v>
                </c:pt>
                <c:pt idx="1165">
                  <c:v>-1.60301E-3</c:v>
                </c:pt>
                <c:pt idx="1166">
                  <c:v>-1.8301400000000001E-3</c:v>
                </c:pt>
                <c:pt idx="1167">
                  <c:v>-1.9566200000000001E-3</c:v>
                </c:pt>
                <c:pt idx="1168">
                  <c:v>-1.9938899999999999E-3</c:v>
                </c:pt>
                <c:pt idx="1169">
                  <c:v>-1.98934E-3</c:v>
                </c:pt>
                <c:pt idx="1170">
                  <c:v>-1.9993900000000002E-3</c:v>
                </c:pt>
                <c:pt idx="1171">
                  <c:v>-2.0610899999999998E-3</c:v>
                </c:pt>
                <c:pt idx="1172">
                  <c:v>-2.1773199999999999E-3</c:v>
                </c:pt>
                <c:pt idx="1173">
                  <c:v>-2.32161E-3</c:v>
                </c:pt>
                <c:pt idx="1174">
                  <c:v>-2.4570199999999999E-3</c:v>
                </c:pt>
                <c:pt idx="1175">
                  <c:v>-2.55645E-3</c:v>
                </c:pt>
                <c:pt idx="1176">
                  <c:v>-2.6158499999999999E-3</c:v>
                </c:pt>
                <c:pt idx="1177">
                  <c:v>-2.6614899999999999E-3</c:v>
                </c:pt>
                <c:pt idx="1178">
                  <c:v>-2.7517800000000001E-3</c:v>
                </c:pt>
                <c:pt idx="1179">
                  <c:v>-2.9645399999999999E-3</c:v>
                </c:pt>
                <c:pt idx="1180">
                  <c:v>-3.36368E-3</c:v>
                </c:pt>
                <c:pt idx="1181">
                  <c:v>-3.9605500000000002E-3</c:v>
                </c:pt>
                <c:pt idx="1182">
                  <c:v>-4.7003899999999996E-3</c:v>
                </c:pt>
                <c:pt idx="1183">
                  <c:v>-5.4871900000000003E-3</c:v>
                </c:pt>
                <c:pt idx="1184">
                  <c:v>-6.2271999999999996E-3</c:v>
                </c:pt>
                <c:pt idx="1185">
                  <c:v>-6.8615600000000001E-3</c:v>
                </c:pt>
                <c:pt idx="1186">
                  <c:v>-7.3800999999999997E-3</c:v>
                </c:pt>
                <c:pt idx="1187">
                  <c:v>-7.8256899999999997E-3</c:v>
                </c:pt>
                <c:pt idx="1188">
                  <c:v>-8.2876900000000003E-3</c:v>
                </c:pt>
                <c:pt idx="1189">
                  <c:v>-8.8728100000000001E-3</c:v>
                </c:pt>
                <c:pt idx="1190">
                  <c:v>-9.6574799999999995E-3</c:v>
                </c:pt>
                <c:pt idx="1191" formatCode="General">
                  <c:v>-1.06453E-2</c:v>
                </c:pt>
                <c:pt idx="1192" formatCode="General">
                  <c:v>-1.1753899999999999E-2</c:v>
                </c:pt>
                <c:pt idx="1193" formatCode="General">
                  <c:v>-1.2842599999999999E-2</c:v>
                </c:pt>
                <c:pt idx="1194" formatCode="General">
                  <c:v>-1.3775000000000001E-2</c:v>
                </c:pt>
                <c:pt idx="1195" formatCode="General">
                  <c:v>-1.44914E-2</c:v>
                </c:pt>
                <c:pt idx="1196" formatCode="General">
                  <c:v>-1.5049699999999999E-2</c:v>
                </c:pt>
                <c:pt idx="1197" formatCode="General">
                  <c:v>-1.5606500000000001E-2</c:v>
                </c:pt>
                <c:pt idx="1198" formatCode="General">
                  <c:v>-1.63517E-2</c:v>
                </c:pt>
                <c:pt idx="1199" formatCode="General">
                  <c:v>-1.7435200000000001E-2</c:v>
                </c:pt>
                <c:pt idx="1200" formatCode="General">
                  <c:v>-1.8915499999999998E-2</c:v>
                </c:pt>
                <c:pt idx="1201" formatCode="General">
                  <c:v>-2.0741200000000001E-2</c:v>
                </c:pt>
                <c:pt idx="1202" formatCode="General">
                  <c:v>-2.2768900000000002E-2</c:v>
                </c:pt>
                <c:pt idx="1203" formatCode="General">
                  <c:v>-2.4823899999999999E-2</c:v>
                </c:pt>
                <c:pt idx="1204" formatCode="General">
                  <c:v>-2.6781699999999999E-2</c:v>
                </c:pt>
                <c:pt idx="1205" formatCode="General">
                  <c:v>-2.8630300000000001E-2</c:v>
                </c:pt>
                <c:pt idx="1206" formatCode="General">
                  <c:v>-3.04766E-2</c:v>
                </c:pt>
                <c:pt idx="1207" formatCode="General">
                  <c:v>-3.24937E-2</c:v>
                </c:pt>
                <c:pt idx="1208" formatCode="General">
                  <c:v>-3.4833900000000001E-2</c:v>
                </c:pt>
                <c:pt idx="1209" formatCode="General">
                  <c:v>-3.7546799999999998E-2</c:v>
                </c:pt>
                <c:pt idx="1210" formatCode="General">
                  <c:v>-4.0542700000000001E-2</c:v>
                </c:pt>
                <c:pt idx="1211" formatCode="General">
                  <c:v>-4.3621199999999999E-2</c:v>
                </c:pt>
                <c:pt idx="1212" formatCode="General">
                  <c:v>-4.6552000000000003E-2</c:v>
                </c:pt>
                <c:pt idx="1213" formatCode="General">
                  <c:v>-4.9165399999999998E-2</c:v>
                </c:pt>
                <c:pt idx="1214" formatCode="General">
                  <c:v>-5.1415599999999999E-2</c:v>
                </c:pt>
                <c:pt idx="1215" formatCode="General">
                  <c:v>-5.33946E-2</c:v>
                </c:pt>
                <c:pt idx="1216" formatCode="General">
                  <c:v>-5.5298E-2</c:v>
                </c:pt>
                <c:pt idx="1217" formatCode="General">
                  <c:v>-5.7347000000000002E-2</c:v>
                </c:pt>
                <c:pt idx="1218" formatCode="General">
                  <c:v>-5.9692099999999998E-2</c:v>
                </c:pt>
                <c:pt idx="1219" formatCode="General">
                  <c:v>-6.2343099999999999E-2</c:v>
                </c:pt>
                <c:pt idx="1220" formatCode="General">
                  <c:v>-6.5159999999999996E-2</c:v>
                </c:pt>
                <c:pt idx="1221" formatCode="General">
                  <c:v>-6.7917099999999994E-2</c:v>
                </c:pt>
                <c:pt idx="1222" formatCode="General">
                  <c:v>-7.0408700000000005E-2</c:v>
                </c:pt>
                <c:pt idx="1223" formatCode="General">
                  <c:v>-7.2548799999999997E-2</c:v>
                </c:pt>
                <c:pt idx="1224" formatCode="General">
                  <c:v>-7.4414599999999997E-2</c:v>
                </c:pt>
                <c:pt idx="1225" formatCode="General">
                  <c:v>-7.6213299999999998E-2</c:v>
                </c:pt>
                <c:pt idx="1226" formatCode="General">
                  <c:v>-7.8189900000000007E-2</c:v>
                </c:pt>
                <c:pt idx="1227" formatCode="General">
                  <c:v>-8.0525700000000006E-2</c:v>
                </c:pt>
                <c:pt idx="1228" formatCode="General">
                  <c:v>-8.3270700000000003E-2</c:v>
                </c:pt>
                <c:pt idx="1229" formatCode="General">
                  <c:v>-8.6331400000000003E-2</c:v>
                </c:pt>
                <c:pt idx="1230" formatCode="General">
                  <c:v>-8.9512800000000003E-2</c:v>
                </c:pt>
                <c:pt idx="1231" formatCode="General">
                  <c:v>-9.2598899999999998E-2</c:v>
                </c:pt>
                <c:pt idx="1232" formatCode="General">
                  <c:v>-9.5442899999999997E-2</c:v>
                </c:pt>
                <c:pt idx="1233" formatCode="General">
                  <c:v>-9.8029199999999997E-2</c:v>
                </c:pt>
                <c:pt idx="1234" formatCode="General">
                  <c:v>-0.10048</c:v>
                </c:pt>
                <c:pt idx="1235" formatCode="General">
                  <c:v>-0.103002</c:v>
                </c:pt>
                <c:pt idx="1236" formatCode="General">
                  <c:v>-0.10579</c:v>
                </c:pt>
                <c:pt idx="1237" formatCode="General">
                  <c:v>-0.10893899999999999</c:v>
                </c:pt>
                <c:pt idx="1238" formatCode="General">
                  <c:v>-0.112397</c:v>
                </c:pt>
                <c:pt idx="1239" formatCode="General">
                  <c:v>-0.11598799999999999</c:v>
                </c:pt>
                <c:pt idx="1240" formatCode="General">
                  <c:v>-0.11948</c:v>
                </c:pt>
                <c:pt idx="1241" formatCode="General">
                  <c:v>-0.122679</c:v>
                </c:pt>
                <c:pt idx="1242" formatCode="General">
                  <c:v>-0.125501</c:v>
                </c:pt>
                <c:pt idx="1243" formatCode="General">
                  <c:v>-0.12800900000000001</c:v>
                </c:pt>
                <c:pt idx="1244" formatCode="General">
                  <c:v>-0.130384</c:v>
                </c:pt>
                <c:pt idx="1245" formatCode="General">
                  <c:v>-0.132852</c:v>
                </c:pt>
                <c:pt idx="1246" formatCode="General">
                  <c:v>-0.13558700000000001</c:v>
                </c:pt>
                <c:pt idx="1247" formatCode="General">
                  <c:v>-0.13863500000000001</c:v>
                </c:pt>
                <c:pt idx="1248" formatCode="General">
                  <c:v>-0.14188899999999999</c:v>
                </c:pt>
                <c:pt idx="1249" formatCode="General">
                  <c:v>-0.14513499999999999</c:v>
                </c:pt>
                <c:pt idx="1250" formatCode="General">
                  <c:v>-0.148147</c:v>
                </c:pt>
                <c:pt idx="1251" formatCode="General">
                  <c:v>-0.15080399999999999</c:v>
                </c:pt>
                <c:pt idx="1252" formatCode="General">
                  <c:v>-0.15315500000000001</c:v>
                </c:pt>
                <c:pt idx="1253" formatCode="General">
                  <c:v>-0.15540599999999999</c:v>
                </c:pt>
                <c:pt idx="1254" formatCode="General">
                  <c:v>-0.157832</c:v>
                </c:pt>
                <c:pt idx="1255" formatCode="General">
                  <c:v>-0.16065199999999999</c:v>
                </c:pt>
                <c:pt idx="1256" formatCode="General">
                  <c:v>-0.16392300000000001</c:v>
                </c:pt>
                <c:pt idx="1257" formatCode="General">
                  <c:v>-0.167514</c:v>
                </c:pt>
                <c:pt idx="1258" formatCode="General">
                  <c:v>-0.17114799999999999</c:v>
                </c:pt>
                <c:pt idx="1259" formatCode="General">
                  <c:v>-0.17450199999999999</c:v>
                </c:pt>
                <c:pt idx="1260" formatCode="General">
                  <c:v>-0.17732999999999999</c:v>
                </c:pt>
                <c:pt idx="1261" formatCode="General">
                  <c:v>-0.17954600000000001</c:v>
                </c:pt>
                <c:pt idx="1262" formatCode="General">
                  <c:v>-0.181256</c:v>
                </c:pt>
                <c:pt idx="1263" formatCode="General">
                  <c:v>-0.18271299999999999</c:v>
                </c:pt>
                <c:pt idx="1264" formatCode="General">
                  <c:v>-0.18421599999999999</c:v>
                </c:pt>
                <c:pt idx="1265" formatCode="General">
                  <c:v>-0.185973</c:v>
                </c:pt>
                <c:pt idx="1266" formatCode="General">
                  <c:v>-0.188003</c:v>
                </c:pt>
                <c:pt idx="1267" formatCode="General">
                  <c:v>-0.19012100000000001</c:v>
                </c:pt>
                <c:pt idx="1268" formatCode="General">
                  <c:v>-0.192026</c:v>
                </c:pt>
                <c:pt idx="1269" formatCode="General">
                  <c:v>-0.19344600000000001</c:v>
                </c:pt>
                <c:pt idx="1270" formatCode="General">
                  <c:v>-0.194273</c:v>
                </c:pt>
                <c:pt idx="1271" formatCode="General">
                  <c:v>-0.19461899999999999</c:v>
                </c:pt>
                <c:pt idx="1272" formatCode="General">
                  <c:v>-0.19477700000000001</c:v>
                </c:pt>
                <c:pt idx="1273" formatCode="General">
                  <c:v>-0.195101</c:v>
                </c:pt>
                <c:pt idx="1274" formatCode="General">
                  <c:v>-0.19586600000000001</c:v>
                </c:pt>
                <c:pt idx="1275" formatCode="General">
                  <c:v>-0.19715199999999999</c:v>
                </c:pt>
                <c:pt idx="1276" formatCode="General">
                  <c:v>-0.19881299999999999</c:v>
                </c:pt>
                <c:pt idx="1277" formatCode="General">
                  <c:v>-0.20053499999999999</c:v>
                </c:pt>
                <c:pt idx="1278" formatCode="General">
                  <c:v>-0.20197200000000001</c:v>
                </c:pt>
                <c:pt idx="1279" formatCode="General">
                  <c:v>-0.20288999999999999</c:v>
                </c:pt>
                <c:pt idx="1280" formatCode="General">
                  <c:v>-0.203265</c:v>
                </c:pt>
                <c:pt idx="1281" formatCode="General">
                  <c:v>-0.20328499999999999</c:v>
                </c:pt>
                <c:pt idx="1282" formatCode="General">
                  <c:v>-0.20325199999999999</c:v>
                </c:pt>
                <c:pt idx="1283" formatCode="General">
                  <c:v>-0.20344300000000001</c:v>
                </c:pt>
                <c:pt idx="1284" formatCode="General">
                  <c:v>-0.203983</c:v>
                </c:pt>
                <c:pt idx="1285" formatCode="General">
                  <c:v>-0.204786</c:v>
                </c:pt>
                <c:pt idx="1286" formatCode="General">
                  <c:v>-0.20558199999999999</c:v>
                </c:pt>
                <c:pt idx="1287" formatCode="General">
                  <c:v>-0.20602899999999999</c:v>
                </c:pt>
                <c:pt idx="1288" formatCode="General">
                  <c:v>-0.205847</c:v>
                </c:pt>
                <c:pt idx="1289" formatCode="General">
                  <c:v>-0.20494299999999999</c:v>
                </c:pt>
                <c:pt idx="1290" formatCode="General">
                  <c:v>-0.20344100000000001</c:v>
                </c:pt>
                <c:pt idx="1291" formatCode="General">
                  <c:v>-0.20163</c:v>
                </c:pt>
                <c:pt idx="1292" formatCode="General">
                  <c:v>-0.19983799999999999</c:v>
                </c:pt>
                <c:pt idx="1293" formatCode="General">
                  <c:v>-0.198299</c:v>
                </c:pt>
                <c:pt idx="1294" formatCode="General">
                  <c:v>-0.19705600000000001</c:v>
                </c:pt>
                <c:pt idx="1295" formatCode="General">
                  <c:v>-0.19595899999999999</c:v>
                </c:pt>
                <c:pt idx="1296" formatCode="General">
                  <c:v>-0.19473399999999999</c:v>
                </c:pt>
                <c:pt idx="1297" formatCode="General">
                  <c:v>-0.19311</c:v>
                </c:pt>
                <c:pt idx="1298" formatCode="General">
                  <c:v>-0.190939</c:v>
                </c:pt>
                <c:pt idx="1299" formatCode="General">
                  <c:v>-0.18826999999999999</c:v>
                </c:pt>
                <c:pt idx="1300" formatCode="General">
                  <c:v>-0.185336</c:v>
                </c:pt>
                <c:pt idx="1301" formatCode="General">
                  <c:v>-0.18246000000000001</c:v>
                </c:pt>
                <c:pt idx="1302" formatCode="General">
                  <c:v>-0.179919</c:v>
                </c:pt>
                <c:pt idx="1303" formatCode="General">
                  <c:v>-0.17782899999999999</c:v>
                </c:pt>
                <c:pt idx="1304" formatCode="General">
                  <c:v>-0.17608799999999999</c:v>
                </c:pt>
                <c:pt idx="1305" formatCode="General">
                  <c:v>-0.17442099999999999</c:v>
                </c:pt>
                <c:pt idx="1306" formatCode="General">
                  <c:v>-0.172489</c:v>
                </c:pt>
                <c:pt idx="1307" formatCode="General">
                  <c:v>-0.17003099999999999</c:v>
                </c:pt>
                <c:pt idx="1308" formatCode="General">
                  <c:v>-0.16697100000000001</c:v>
                </c:pt>
                <c:pt idx="1309" formatCode="General">
                  <c:v>-0.163438</c:v>
                </c:pt>
                <c:pt idx="1310" formatCode="General">
                  <c:v>-0.15971299999999999</c:v>
                </c:pt>
                <c:pt idx="1311" formatCode="General">
                  <c:v>-0.15609600000000001</c:v>
                </c:pt>
                <c:pt idx="1312" formatCode="General">
                  <c:v>-0.152777</c:v>
                </c:pt>
                <c:pt idx="1313" formatCode="General">
                  <c:v>-0.149753</c:v>
                </c:pt>
                <c:pt idx="1314" formatCode="General">
                  <c:v>-0.14682799999999999</c:v>
                </c:pt>
                <c:pt idx="1315" formatCode="General">
                  <c:v>-0.14369899999999999</c:v>
                </c:pt>
                <c:pt idx="1316" formatCode="General">
                  <c:v>-0.140093</c:v>
                </c:pt>
                <c:pt idx="1317" formatCode="General">
                  <c:v>-0.13588700000000001</c:v>
                </c:pt>
                <c:pt idx="1318" formatCode="General">
                  <c:v>-0.13116900000000001</c:v>
                </c:pt>
                <c:pt idx="1319" formatCode="General">
                  <c:v>-0.12620400000000001</c:v>
                </c:pt>
                <c:pt idx="1320" formatCode="General">
                  <c:v>-0.121324</c:v>
                </c:pt>
                <c:pt idx="1321" formatCode="General">
                  <c:v>-0.116798</c:v>
                </c:pt>
                <c:pt idx="1322" formatCode="General">
                  <c:v>-0.112724</c:v>
                </c:pt>
                <c:pt idx="1323" formatCode="General">
                  <c:v>-0.10899200000000001</c:v>
                </c:pt>
                <c:pt idx="1324" formatCode="General">
                  <c:v>-0.105338</c:v>
                </c:pt>
                <c:pt idx="1325" formatCode="General">
                  <c:v>-0.101467</c:v>
                </c:pt>
                <c:pt idx="1326" formatCode="General">
                  <c:v>-9.7188899999999995E-2</c:v>
                </c:pt>
                <c:pt idx="1327" formatCode="General">
                  <c:v>-9.2512200000000003E-2</c:v>
                </c:pt>
                <c:pt idx="1328" formatCode="General">
                  <c:v>-8.7633000000000003E-2</c:v>
                </c:pt>
                <c:pt idx="1329" formatCode="General">
                  <c:v>-8.2848099999999994E-2</c:v>
                </c:pt>
                <c:pt idx="1330" formatCode="General">
                  <c:v>-7.84247E-2</c:v>
                </c:pt>
                <c:pt idx="1331" formatCode="General">
                  <c:v>-7.4480500000000005E-2</c:v>
                </c:pt>
                <c:pt idx="1332" formatCode="General">
                  <c:v>-7.0925500000000002E-2</c:v>
                </c:pt>
                <c:pt idx="1333" formatCode="General">
                  <c:v>-6.7489499999999994E-2</c:v>
                </c:pt>
                <c:pt idx="1334" formatCode="General">
                  <c:v>-6.3827800000000004E-2</c:v>
                </c:pt>
                <c:pt idx="1335" formatCode="General">
                  <c:v>-5.9661400000000003E-2</c:v>
                </c:pt>
                <c:pt idx="1336" formatCode="General">
                  <c:v>-5.4888899999999997E-2</c:v>
                </c:pt>
                <c:pt idx="1337" formatCode="General">
                  <c:v>-4.96208E-2</c:v>
                </c:pt>
                <c:pt idx="1338" formatCode="General">
                  <c:v>-4.4124499999999997E-2</c:v>
                </c:pt>
                <c:pt idx="1339" formatCode="General">
                  <c:v>-3.87068E-2</c:v>
                </c:pt>
                <c:pt idx="1340" formatCode="General">
                  <c:v>-3.3582800000000003E-2</c:v>
                </c:pt>
                <c:pt idx="1341" formatCode="General">
                  <c:v>-2.8783400000000001E-2</c:v>
                </c:pt>
                <c:pt idx="1342" formatCode="General">
                  <c:v>-2.4140200000000001E-2</c:v>
                </c:pt>
                <c:pt idx="1343">
                  <c:v>-1.9363200000000001E-2</c:v>
                </c:pt>
                <c:pt idx="1344">
                  <c:v>-1.41805E-2</c:v>
                </c:pt>
                <c:pt idx="1345">
                  <c:v>-8.4758300000000002E-3</c:v>
                </c:pt>
                <c:pt idx="1346">
                  <c:v>-2.3544199999999999E-3</c:v>
                </c:pt>
                <c:pt idx="1347">
                  <c:v>3.8949599999999998E-3</c:v>
                </c:pt>
                <c:pt idx="1348">
                  <c:v>9.9177399999999995E-3</c:v>
                </c:pt>
                <c:pt idx="1349" formatCode="General">
                  <c:v>1.54339E-2</c:v>
                </c:pt>
                <c:pt idx="1350" formatCode="General">
                  <c:v>2.0340400000000002E-2</c:v>
                </c:pt>
                <c:pt idx="1351" formatCode="General">
                  <c:v>2.47391E-2</c:v>
                </c:pt>
                <c:pt idx="1352" formatCode="General">
                  <c:v>2.8884E-2</c:v>
                </c:pt>
                <c:pt idx="1353" formatCode="General">
                  <c:v>3.3069500000000002E-2</c:v>
                </c:pt>
                <c:pt idx="1354" formatCode="General">
                  <c:v>3.7502599999999997E-2</c:v>
                </c:pt>
                <c:pt idx="1355" formatCode="General">
                  <c:v>4.2212E-2</c:v>
                </c:pt>
                <c:pt idx="1356" formatCode="General">
                  <c:v>4.7035500000000001E-2</c:v>
                </c:pt>
                <c:pt idx="1357" formatCode="General">
                  <c:v>5.1695600000000001E-2</c:v>
                </c:pt>
                <c:pt idx="1358" formatCode="General">
                  <c:v>5.5928100000000001E-2</c:v>
                </c:pt>
                <c:pt idx="1359" formatCode="General">
                  <c:v>5.9602700000000002E-2</c:v>
                </c:pt>
                <c:pt idx="1360" formatCode="General">
                  <c:v>6.2784599999999996E-2</c:v>
                </c:pt>
                <c:pt idx="1361" formatCode="General">
                  <c:v>6.5713599999999997E-2</c:v>
                </c:pt>
                <c:pt idx="1362" formatCode="General">
                  <c:v>6.8709900000000004E-2</c:v>
                </c:pt>
                <c:pt idx="1363" formatCode="General">
                  <c:v>7.2044800000000006E-2</c:v>
                </c:pt>
                <c:pt idx="1364" formatCode="General">
                  <c:v>7.5829400000000005E-2</c:v>
                </c:pt>
                <c:pt idx="1365" formatCode="General">
                  <c:v>7.9969700000000005E-2</c:v>
                </c:pt>
                <c:pt idx="1366" formatCode="General">
                  <c:v>8.4208699999999997E-2</c:v>
                </c:pt>
                <c:pt idx="1367" formatCode="General">
                  <c:v>8.8236300000000004E-2</c:v>
                </c:pt>
                <c:pt idx="1368" formatCode="General">
                  <c:v>9.1821299999999995E-2</c:v>
                </c:pt>
                <c:pt idx="1369" formatCode="General">
                  <c:v>9.4907699999999998E-2</c:v>
                </c:pt>
                <c:pt idx="1370" formatCode="General">
                  <c:v>9.7629400000000005E-2</c:v>
                </c:pt>
                <c:pt idx="1371" formatCode="General">
                  <c:v>0.10023600000000001</c:v>
                </c:pt>
                <c:pt idx="1372" formatCode="General">
                  <c:v>0.102966</c:v>
                </c:pt>
                <c:pt idx="1373" formatCode="General">
                  <c:v>0.10594000000000001</c:v>
                </c:pt>
                <c:pt idx="1374" formatCode="General">
                  <c:v>0.109093</c:v>
                </c:pt>
                <c:pt idx="1375" formatCode="General">
                  <c:v>0.11219700000000001</c:v>
                </c:pt>
                <c:pt idx="1376" formatCode="General">
                  <c:v>0.11493200000000001</c:v>
                </c:pt>
                <c:pt idx="1377" formatCode="General">
                  <c:v>0.11700099999999999</c:v>
                </c:pt>
                <c:pt idx="1378" formatCode="General">
                  <c:v>0.118255</c:v>
                </c:pt>
                <c:pt idx="1379" formatCode="General">
                  <c:v>0.11874899999999999</c:v>
                </c:pt>
                <c:pt idx="1380" formatCode="General">
                  <c:v>0.118731</c:v>
                </c:pt>
                <c:pt idx="1381" formatCode="General">
                  <c:v>0.118519</c:v>
                </c:pt>
                <c:pt idx="1382" formatCode="General">
                  <c:v>0.11836199999999999</c:v>
                </c:pt>
                <c:pt idx="1383" formatCode="General">
                  <c:v>0.118322</c:v>
                </c:pt>
                <c:pt idx="1384" formatCode="General">
                  <c:v>0.11826299999999999</c:v>
                </c:pt>
                <c:pt idx="1385" formatCode="General">
                  <c:v>0.117926</c:v>
                </c:pt>
                <c:pt idx="1386" formatCode="General">
                  <c:v>0.11705599999999999</c:v>
                </c:pt>
                <c:pt idx="1387" formatCode="General">
                  <c:v>0.11551599999999999</c:v>
                </c:pt>
                <c:pt idx="1388" formatCode="General">
                  <c:v>0.113353</c:v>
                </c:pt>
                <c:pt idx="1389" formatCode="General">
                  <c:v>0.1108</c:v>
                </c:pt>
                <c:pt idx="1390" formatCode="General">
                  <c:v>0.10818899999999999</c:v>
                </c:pt>
                <c:pt idx="1391" formatCode="General">
                  <c:v>0.105822</c:v>
                </c:pt>
                <c:pt idx="1392" formatCode="General">
                  <c:v>0.103849</c:v>
                </c:pt>
                <c:pt idx="1393" formatCode="General">
                  <c:v>0.102198</c:v>
                </c:pt>
                <c:pt idx="1394" formatCode="General">
                  <c:v>0.100592</c:v>
                </c:pt>
                <c:pt idx="1395" formatCode="General">
                  <c:v>9.8659200000000002E-2</c:v>
                </c:pt>
                <c:pt idx="1396" formatCode="General">
                  <c:v>9.6085000000000004E-2</c:v>
                </c:pt>
                <c:pt idx="1397" formatCode="General">
                  <c:v>9.2748800000000006E-2</c:v>
                </c:pt>
                <c:pt idx="1398" formatCode="General">
                  <c:v>8.8770699999999994E-2</c:v>
                </c:pt>
                <c:pt idx="1399" formatCode="General">
                  <c:v>8.44467E-2</c:v>
                </c:pt>
                <c:pt idx="1400" formatCode="General">
                  <c:v>8.0102300000000001E-2</c:v>
                </c:pt>
                <c:pt idx="1401" formatCode="General">
                  <c:v>7.5934100000000004E-2</c:v>
                </c:pt>
                <c:pt idx="1402" formatCode="General">
                  <c:v>7.1914099999999995E-2</c:v>
                </c:pt>
                <c:pt idx="1403" formatCode="General">
                  <c:v>6.7798300000000006E-2</c:v>
                </c:pt>
                <c:pt idx="1404" formatCode="General">
                  <c:v>6.3229300000000002E-2</c:v>
                </c:pt>
                <c:pt idx="1405" formatCode="General">
                  <c:v>5.78865E-2</c:v>
                </c:pt>
                <c:pt idx="1406" formatCode="General">
                  <c:v>5.1625400000000002E-2</c:v>
                </c:pt>
                <c:pt idx="1407" formatCode="General">
                  <c:v>4.4548400000000002E-2</c:v>
                </c:pt>
                <c:pt idx="1408" formatCode="General">
                  <c:v>3.6976200000000001E-2</c:v>
                </c:pt>
                <c:pt idx="1409" formatCode="General">
                  <c:v>2.9323999999999999E-2</c:v>
                </c:pt>
                <c:pt idx="1410" formatCode="General">
                  <c:v>2.1934599999999999E-2</c:v>
                </c:pt>
                <c:pt idx="1411" formatCode="General">
                  <c:v>1.49456E-2</c:v>
                </c:pt>
                <c:pt idx="1412">
                  <c:v>8.2491999999999999E-3</c:v>
                </c:pt>
                <c:pt idx="1413">
                  <c:v>1.56522E-3</c:v>
                </c:pt>
                <c:pt idx="1414">
                  <c:v>-5.4071700000000002E-3</c:v>
                </c:pt>
                <c:pt idx="1415">
                  <c:v>-1.2832E-2</c:v>
                </c:pt>
                <c:pt idx="1416" formatCode="General">
                  <c:v>-2.0651599999999999E-2</c:v>
                </c:pt>
                <c:pt idx="1417" formatCode="General">
                  <c:v>-2.8612599999999998E-2</c:v>
                </c:pt>
                <c:pt idx="1418" formatCode="General">
                  <c:v>-3.6378800000000003E-2</c:v>
                </c:pt>
                <c:pt idx="1419" formatCode="General">
                  <c:v>-4.3677500000000001E-2</c:v>
                </c:pt>
                <c:pt idx="1420" formatCode="General">
                  <c:v>-5.0417299999999998E-2</c:v>
                </c:pt>
                <c:pt idx="1421" formatCode="General">
                  <c:v>-5.6735000000000001E-2</c:v>
                </c:pt>
                <c:pt idx="1422" formatCode="General">
                  <c:v>-6.29551E-2</c:v>
                </c:pt>
                <c:pt idx="1423" formatCode="General">
                  <c:v>-6.9472400000000004E-2</c:v>
                </c:pt>
                <c:pt idx="1424" formatCode="General">
                  <c:v>-7.6602900000000002E-2</c:v>
                </c:pt>
                <c:pt idx="1425" formatCode="General">
                  <c:v>-8.4460400000000005E-2</c:v>
                </c:pt>
                <c:pt idx="1426" formatCode="General">
                  <c:v>-9.2914300000000005E-2</c:v>
                </c:pt>
                <c:pt idx="1427" formatCode="General">
                  <c:v>-0.101656</c:v>
                </c:pt>
                <c:pt idx="1428" formatCode="General">
                  <c:v>-0.110342</c:v>
                </c:pt>
                <c:pt idx="1429" formatCode="General">
                  <c:v>-0.118755</c:v>
                </c:pt>
                <c:pt idx="1430" formatCode="General">
                  <c:v>-0.12690100000000001</c:v>
                </c:pt>
                <c:pt idx="1431" formatCode="General">
                  <c:v>-0.13500999999999999</c:v>
                </c:pt>
                <c:pt idx="1432" formatCode="General">
                  <c:v>-0.143424</c:v>
                </c:pt>
                <c:pt idx="1433" formatCode="General">
                  <c:v>-0.15243699999999999</c:v>
                </c:pt>
                <c:pt idx="1434" formatCode="General">
                  <c:v>-0.16214300000000001</c:v>
                </c:pt>
                <c:pt idx="1435" formatCode="General">
                  <c:v>-0.17238500000000001</c:v>
                </c:pt>
                <c:pt idx="1436" formatCode="General">
                  <c:v>-0.18280399999999999</c:v>
                </c:pt>
                <c:pt idx="1437" formatCode="General">
                  <c:v>-0.192972</c:v>
                </c:pt>
                <c:pt idx="1438" formatCode="General">
                  <c:v>-0.20255300000000001</c:v>
                </c:pt>
                <c:pt idx="1439" formatCode="General">
                  <c:v>-0.21141299999999999</c:v>
                </c:pt>
                <c:pt idx="1440" formatCode="General">
                  <c:v>-0.219665</c:v>
                </c:pt>
                <c:pt idx="1441" formatCode="General">
                  <c:v>-0.227604</c:v>
                </c:pt>
                <c:pt idx="1442" formatCode="General">
                  <c:v>-0.235567</c:v>
                </c:pt>
                <c:pt idx="1443" formatCode="General">
                  <c:v>-0.24376800000000001</c:v>
                </c:pt>
                <c:pt idx="1444" formatCode="General">
                  <c:v>-0.252195</c:v>
                </c:pt>
                <c:pt idx="1445" formatCode="General">
                  <c:v>-0.260633</c:v>
                </c:pt>
                <c:pt idx="1446" formatCode="General">
                  <c:v>-0.26878400000000002</c:v>
                </c:pt>
                <c:pt idx="1447" formatCode="General">
                  <c:v>-0.27642099999999997</c:v>
                </c:pt>
                <c:pt idx="1448" formatCode="General">
                  <c:v>-0.28349000000000002</c:v>
                </c:pt>
                <c:pt idx="1449" formatCode="General">
                  <c:v>-0.29013</c:v>
                </c:pt>
                <c:pt idx="1450" formatCode="General">
                  <c:v>-0.29662699999999997</c:v>
                </c:pt>
                <c:pt idx="1451" formatCode="General">
                  <c:v>-0.30331900000000001</c:v>
                </c:pt>
                <c:pt idx="1452" formatCode="General">
                  <c:v>-0.310473</c:v>
                </c:pt>
                <c:pt idx="1453" formatCode="General">
                  <c:v>-0.31817699999999999</c:v>
                </c:pt>
                <c:pt idx="1454" formatCode="General">
                  <c:v>-0.32629999999999998</c:v>
                </c:pt>
                <c:pt idx="1455" formatCode="General">
                  <c:v>-0.33455099999999999</c:v>
                </c:pt>
                <c:pt idx="1456" formatCode="General">
                  <c:v>-0.34260000000000002</c:v>
                </c:pt>
                <c:pt idx="1457" formatCode="General">
                  <c:v>-0.350219</c:v>
                </c:pt>
                <c:pt idx="1458" formatCode="General">
                  <c:v>-0.35736600000000002</c:v>
                </c:pt>
                <c:pt idx="1459" formatCode="General">
                  <c:v>-0.36418400000000001</c:v>
                </c:pt>
                <c:pt idx="1460" formatCode="General">
                  <c:v>-0.37092000000000003</c:v>
                </c:pt>
                <c:pt idx="1461" formatCode="General">
                  <c:v>-0.37779400000000002</c:v>
                </c:pt>
                <c:pt idx="1462" formatCode="General">
                  <c:v>-0.38486900000000002</c:v>
                </c:pt>
                <c:pt idx="1463" formatCode="General">
                  <c:v>-0.39199200000000001</c:v>
                </c:pt>
                <c:pt idx="1464" formatCode="General">
                  <c:v>-0.39883200000000002</c:v>
                </c:pt>
                <c:pt idx="1465" formatCode="General">
                  <c:v>-0.40500900000000001</c:v>
                </c:pt>
                <c:pt idx="1466" formatCode="General">
                  <c:v>-0.41024899999999997</c:v>
                </c:pt>
                <c:pt idx="1467" formatCode="General">
                  <c:v>-0.414497</c:v>
                </c:pt>
                <c:pt idx="1468" formatCode="General">
                  <c:v>-0.41793999999999998</c:v>
                </c:pt>
                <c:pt idx="1469" formatCode="General">
                  <c:v>-0.420927</c:v>
                </c:pt>
                <c:pt idx="1470" formatCode="General">
                  <c:v>-0.42382799999999998</c:v>
                </c:pt>
                <c:pt idx="1471" formatCode="General">
                  <c:v>-0.42688799999999999</c:v>
                </c:pt>
                <c:pt idx="1472" formatCode="General">
                  <c:v>-0.43012899999999998</c:v>
                </c:pt>
                <c:pt idx="1473" formatCode="General">
                  <c:v>-0.43337199999999998</c:v>
                </c:pt>
                <c:pt idx="1474" formatCode="General">
                  <c:v>-0.436336</c:v>
                </c:pt>
                <c:pt idx="1475" formatCode="General">
                  <c:v>-0.43879499999999999</c:v>
                </c:pt>
                <c:pt idx="1476" formatCode="General">
                  <c:v>-0.44069799999999998</c:v>
                </c:pt>
                <c:pt idx="1477" formatCode="General">
                  <c:v>-0.44221100000000002</c:v>
                </c:pt>
                <c:pt idx="1478" formatCode="General">
                  <c:v>-0.44365100000000002</c:v>
                </c:pt>
                <c:pt idx="1479" formatCode="General">
                  <c:v>-0.445355</c:v>
                </c:pt>
                <c:pt idx="1480" formatCode="General">
                  <c:v>-0.44753599999999999</c:v>
                </c:pt>
                <c:pt idx="1481" formatCode="General">
                  <c:v>-0.45018999999999998</c:v>
                </c:pt>
                <c:pt idx="1482" formatCode="General">
                  <c:v>-0.45309300000000002</c:v>
                </c:pt>
                <c:pt idx="1483" formatCode="General">
                  <c:v>-0.45588000000000001</c:v>
                </c:pt>
                <c:pt idx="1484" formatCode="General">
                  <c:v>-0.45818599999999998</c:v>
                </c:pt>
                <c:pt idx="1485" formatCode="General">
                  <c:v>-0.45977299999999999</c:v>
                </c:pt>
                <c:pt idx="1486" formatCode="General">
                  <c:v>-0.46061400000000002</c:v>
                </c:pt>
                <c:pt idx="1487" formatCode="General">
                  <c:v>-0.46087499999999998</c:v>
                </c:pt>
                <c:pt idx="1488" formatCode="General">
                  <c:v>-0.46081800000000001</c:v>
                </c:pt>
                <c:pt idx="1489" formatCode="General">
                  <c:v>-0.46066800000000002</c:v>
                </c:pt>
                <c:pt idx="1490" formatCode="General">
                  <c:v>-0.46049499999999999</c:v>
                </c:pt>
                <c:pt idx="1491" formatCode="General">
                  <c:v>-0.46017000000000002</c:v>
                </c:pt>
                <c:pt idx="1492" formatCode="General">
                  <c:v>-0.45941399999999999</c:v>
                </c:pt>
                <c:pt idx="1493" formatCode="General">
                  <c:v>-0.45791300000000001</c:v>
                </c:pt>
                <c:pt idx="1494" formatCode="General">
                  <c:v>-0.45546700000000001</c:v>
                </c:pt>
                <c:pt idx="1495" formatCode="General">
                  <c:v>-0.45207799999999998</c:v>
                </c:pt>
                <c:pt idx="1496" formatCode="General">
                  <c:v>-0.44797300000000001</c:v>
                </c:pt>
                <c:pt idx="1497" formatCode="General">
                  <c:v>-0.44351699999999999</c:v>
                </c:pt>
                <c:pt idx="1498" formatCode="General">
                  <c:v>-0.43908399999999997</c:v>
                </c:pt>
                <c:pt idx="1499" formatCode="General">
                  <c:v>-0.434915</c:v>
                </c:pt>
                <c:pt idx="1500" formatCode="General">
                  <c:v>-0.43104199999999998</c:v>
                </c:pt>
                <c:pt idx="1501" formatCode="General">
                  <c:v>-0.42729899999999998</c:v>
                </c:pt>
                <c:pt idx="1502" formatCode="General">
                  <c:v>-0.42341200000000001</c:v>
                </c:pt>
                <c:pt idx="1503" formatCode="General">
                  <c:v>-0.41913800000000001</c:v>
                </c:pt>
                <c:pt idx="1504" formatCode="General">
                  <c:v>-0.41437800000000002</c:v>
                </c:pt>
                <c:pt idx="1505" formatCode="General">
                  <c:v>-0.40922599999999998</c:v>
                </c:pt>
                <c:pt idx="1506" formatCode="General">
                  <c:v>-0.40393400000000002</c:v>
                </c:pt>
                <c:pt idx="1507" formatCode="General">
                  <c:v>-0.39879900000000001</c:v>
                </c:pt>
                <c:pt idx="1508" formatCode="General">
                  <c:v>-0.39402399999999999</c:v>
                </c:pt>
                <c:pt idx="1509" formatCode="General">
                  <c:v>-0.389625</c:v>
                </c:pt>
                <c:pt idx="1510" formatCode="General">
                  <c:v>-0.38540000000000002</c:v>
                </c:pt>
                <c:pt idx="1511" formatCode="General">
                  <c:v>-0.380998</c:v>
                </c:pt>
                <c:pt idx="1512" formatCode="General">
                  <c:v>-0.37604500000000002</c:v>
                </c:pt>
                <c:pt idx="1513" formatCode="General">
                  <c:v>-0.37028699999999998</c:v>
                </c:pt>
                <c:pt idx="1514" formatCode="General">
                  <c:v>-0.36368200000000001</c:v>
                </c:pt>
                <c:pt idx="1515" formatCode="General">
                  <c:v>-0.35640500000000003</c:v>
                </c:pt>
                <c:pt idx="1516" formatCode="General">
                  <c:v>-0.34875800000000001</c:v>
                </c:pt>
                <c:pt idx="1517" formatCode="General">
                  <c:v>-0.34103899999999998</c:v>
                </c:pt>
                <c:pt idx="1518" formatCode="General">
                  <c:v>-0.33341599999999999</c:v>
                </c:pt>
                <c:pt idx="1519" formatCode="General">
                  <c:v>-0.32586900000000002</c:v>
                </c:pt>
                <c:pt idx="1520" formatCode="General">
                  <c:v>-0.31820300000000001</c:v>
                </c:pt>
                <c:pt idx="1521" formatCode="General">
                  <c:v>-0.31015100000000001</c:v>
                </c:pt>
                <c:pt idx="1522" formatCode="General">
                  <c:v>-0.30150900000000003</c:v>
                </c:pt>
                <c:pt idx="1523" formatCode="General">
                  <c:v>-0.29226600000000003</c:v>
                </c:pt>
                <c:pt idx="1524" formatCode="General">
                  <c:v>-0.28262199999999998</c:v>
                </c:pt>
                <c:pt idx="1525" formatCode="General">
                  <c:v>-0.27292499999999997</c:v>
                </c:pt>
                <c:pt idx="1526" formatCode="General">
                  <c:v>-0.26355699999999999</c:v>
                </c:pt>
                <c:pt idx="1527" formatCode="General">
                  <c:v>-0.254797</c:v>
                </c:pt>
                <c:pt idx="1528" formatCode="General">
                  <c:v>-0.246726</c:v>
                </c:pt>
                <c:pt idx="1529" formatCode="General">
                  <c:v>-0.23918600000000001</c:v>
                </c:pt>
                <c:pt idx="1530" formatCode="General">
                  <c:v>-0.23185600000000001</c:v>
                </c:pt>
                <c:pt idx="1531" formatCode="General">
                  <c:v>-0.22440099999999999</c:v>
                </c:pt>
                <c:pt idx="1532" formatCode="General">
                  <c:v>-0.21663499999999999</c:v>
                </c:pt>
                <c:pt idx="1533" formatCode="General">
                  <c:v>-0.208589</c:v>
                </c:pt>
                <c:pt idx="1534" formatCode="General">
                  <c:v>-0.20047899999999999</c:v>
                </c:pt>
                <c:pt idx="1535" formatCode="General">
                  <c:v>-0.19259299999999999</c:v>
                </c:pt>
                <c:pt idx="1536" formatCode="General">
                  <c:v>-0.18515599999999999</c:v>
                </c:pt>
                <c:pt idx="1537" formatCode="General">
                  <c:v>-0.17821799999999999</c:v>
                </c:pt>
                <c:pt idx="1538" formatCode="General">
                  <c:v>-0.17161000000000001</c:v>
                </c:pt>
                <c:pt idx="1539">
                  <c:v>-0.16499</c:v>
                </c:pt>
                <c:pt idx="1540" formatCode="General">
                  <c:v>-0.157972</c:v>
                </c:pt>
                <c:pt idx="1541" formatCode="General">
                  <c:v>-0.15028</c:v>
                </c:pt>
                <c:pt idx="1542" formatCode="General">
                  <c:v>-0.14185900000000001</c:v>
                </c:pt>
                <c:pt idx="1543" formatCode="General">
                  <c:v>-0.13289799999999999</c:v>
                </c:pt>
                <c:pt idx="1544" formatCode="General">
                  <c:v>-0.12374599999999999</c:v>
                </c:pt>
                <c:pt idx="1545" formatCode="General">
                  <c:v>-0.114763</c:v>
                </c:pt>
                <c:pt idx="1546" formatCode="General">
                  <c:v>-0.106181</c:v>
                </c:pt>
                <c:pt idx="1547" formatCode="General">
                  <c:v>-9.8027500000000004E-2</c:v>
                </c:pt>
                <c:pt idx="1548" formatCode="General">
                  <c:v>-9.0154600000000001E-2</c:v>
                </c:pt>
                <c:pt idx="1549" formatCode="General">
                  <c:v>-8.2336900000000005E-2</c:v>
                </c:pt>
                <c:pt idx="1550" formatCode="General">
                  <c:v>-7.4386499999999994E-2</c:v>
                </c:pt>
                <c:pt idx="1551" formatCode="General">
                  <c:v>-6.6253800000000002E-2</c:v>
                </c:pt>
                <c:pt idx="1552" formatCode="General">
                  <c:v>-5.8079400000000003E-2</c:v>
                </c:pt>
                <c:pt idx="1553" formatCode="General">
                  <c:v>-5.0164300000000002E-2</c:v>
                </c:pt>
                <c:pt idx="1554" formatCode="General">
                  <c:v>-4.2857399999999997E-2</c:v>
                </c:pt>
                <c:pt idx="1555" formatCode="General">
                  <c:v>-3.6407399999999999E-2</c:v>
                </c:pt>
                <c:pt idx="1556" formatCode="General">
                  <c:v>-3.0847300000000001E-2</c:v>
                </c:pt>
                <c:pt idx="1557" formatCode="General">
                  <c:v>-2.5962499999999999E-2</c:v>
                </c:pt>
                <c:pt idx="1558" formatCode="General">
                  <c:v>-2.1360199999999999E-2</c:v>
                </c:pt>
                <c:pt idx="1559" formatCode="General">
                  <c:v>-1.66204E-2</c:v>
                </c:pt>
                <c:pt idx="1560" formatCode="General">
                  <c:v>-1.1459199999999999E-2</c:v>
                </c:pt>
                <c:pt idx="1561">
                  <c:v>-5.8198700000000004E-3</c:v>
                </c:pt>
                <c:pt idx="1562">
                  <c:v>1.43509E-4</c:v>
                </c:pt>
                <c:pt idx="1563">
                  <c:v>6.1582299999999998E-3</c:v>
                </c:pt>
                <c:pt idx="1564" formatCode="General">
                  <c:v>1.1951700000000001E-2</c:v>
                </c:pt>
                <c:pt idx="1565" formatCode="General">
                  <c:v>1.7370300000000002E-2</c:v>
                </c:pt>
                <c:pt idx="1566" formatCode="General">
                  <c:v>2.24583E-2</c:v>
                </c:pt>
                <c:pt idx="1567" formatCode="General">
                  <c:v>2.7441400000000001E-2</c:v>
                </c:pt>
                <c:pt idx="1568" formatCode="General">
                  <c:v>3.26083E-2</c:v>
                </c:pt>
                <c:pt idx="1569" formatCode="General">
                  <c:v>3.8161100000000003E-2</c:v>
                </c:pt>
                <c:pt idx="1570" formatCode="General">
                  <c:v>4.4112899999999997E-2</c:v>
                </c:pt>
                <c:pt idx="1571" formatCode="General">
                  <c:v>5.0257599999999999E-2</c:v>
                </c:pt>
                <c:pt idx="1572" formatCode="General">
                  <c:v>5.62152E-2</c:v>
                </c:pt>
                <c:pt idx="1573" formatCode="General">
                  <c:v>6.1568999999999999E-2</c:v>
                </c:pt>
                <c:pt idx="1574" formatCode="General">
                  <c:v>6.6060999999999995E-2</c:v>
                </c:pt>
                <c:pt idx="1575" formatCode="General">
                  <c:v>6.9714700000000004E-2</c:v>
                </c:pt>
                <c:pt idx="1576" formatCode="General">
                  <c:v>7.2783799999999996E-2</c:v>
                </c:pt>
                <c:pt idx="1577" formatCode="General">
                  <c:v>7.5588699999999995E-2</c:v>
                </c:pt>
                <c:pt idx="1578" formatCode="General">
                  <c:v>7.8370999999999996E-2</c:v>
                </c:pt>
                <c:pt idx="1579" formatCode="General">
                  <c:v>8.1215099999999998E-2</c:v>
                </c:pt>
                <c:pt idx="1580" formatCode="General">
                  <c:v>8.4018899999999994E-2</c:v>
                </c:pt>
                <c:pt idx="1581" formatCode="General">
                  <c:v>8.6523699999999995E-2</c:v>
                </c:pt>
                <c:pt idx="1582" formatCode="General">
                  <c:v>8.8431399999999993E-2</c:v>
                </c:pt>
                <c:pt idx="1583" formatCode="General">
                  <c:v>8.9554300000000003E-2</c:v>
                </c:pt>
                <c:pt idx="1584" formatCode="General">
                  <c:v>8.9895500000000003E-2</c:v>
                </c:pt>
                <c:pt idx="1585" formatCode="General">
                  <c:v>8.9627600000000002E-2</c:v>
                </c:pt>
                <c:pt idx="1586" formatCode="General">
                  <c:v>8.9034100000000005E-2</c:v>
                </c:pt>
                <c:pt idx="1587" formatCode="General">
                  <c:v>8.8451600000000005E-2</c:v>
                </c:pt>
                <c:pt idx="1588" formatCode="General">
                  <c:v>8.8171899999999997E-2</c:v>
                </c:pt>
                <c:pt idx="1589" formatCode="General">
                  <c:v>8.83018E-2</c:v>
                </c:pt>
                <c:pt idx="1590" formatCode="General">
                  <c:v>8.8678800000000002E-2</c:v>
                </c:pt>
                <c:pt idx="1591" formatCode="General">
                  <c:v>8.8937000000000002E-2</c:v>
                </c:pt>
                <c:pt idx="1592" formatCode="General">
                  <c:v>8.8703000000000004E-2</c:v>
                </c:pt>
                <c:pt idx="1593" formatCode="General">
                  <c:v>8.7793899999999994E-2</c:v>
                </c:pt>
                <c:pt idx="1594" formatCode="General">
                  <c:v>8.6287100000000005E-2</c:v>
                </c:pt>
                <c:pt idx="1595" formatCode="General">
                  <c:v>8.4432400000000005E-2</c:v>
                </c:pt>
                <c:pt idx="1596" formatCode="General">
                  <c:v>8.2493800000000006E-2</c:v>
                </c:pt>
                <c:pt idx="1597" formatCode="General">
                  <c:v>8.0631999999999995E-2</c:v>
                </c:pt>
                <c:pt idx="1598" formatCode="General">
                  <c:v>7.8859799999999994E-2</c:v>
                </c:pt>
                <c:pt idx="1599" formatCode="General">
                  <c:v>7.7030199999999993E-2</c:v>
                </c:pt>
                <c:pt idx="1600" formatCode="General">
                  <c:v>7.4849499999999999E-2</c:v>
                </c:pt>
                <c:pt idx="1601" formatCode="General">
                  <c:v>7.1963200000000005E-2</c:v>
                </c:pt>
                <c:pt idx="1602" formatCode="General">
                  <c:v>6.8117200000000003E-2</c:v>
                </c:pt>
                <c:pt idx="1603" formatCode="General">
                  <c:v>6.3304299999999994E-2</c:v>
                </c:pt>
                <c:pt idx="1604" formatCode="General">
                  <c:v>5.7786999999999998E-2</c:v>
                </c:pt>
                <c:pt idx="1605" formatCode="General">
                  <c:v>5.1971099999999999E-2</c:v>
                </c:pt>
                <c:pt idx="1606" formatCode="General">
                  <c:v>4.6204500000000003E-2</c:v>
                </c:pt>
                <c:pt idx="1607" formatCode="General">
                  <c:v>4.0625700000000001E-2</c:v>
                </c:pt>
                <c:pt idx="1608" formatCode="General">
                  <c:v>3.5141699999999998E-2</c:v>
                </c:pt>
                <c:pt idx="1609" formatCode="General">
                  <c:v>2.9520299999999999E-2</c:v>
                </c:pt>
                <c:pt idx="1610" formatCode="General">
                  <c:v>2.3512600000000002E-2</c:v>
                </c:pt>
                <c:pt idx="1611" formatCode="General">
                  <c:v>1.6948100000000001E-2</c:v>
                </c:pt>
                <c:pt idx="1612">
                  <c:v>9.8051100000000006E-3</c:v>
                </c:pt>
                <c:pt idx="1613">
                  <c:v>2.2602199999999999E-3</c:v>
                </c:pt>
                <c:pt idx="1614">
                  <c:v>-5.34075E-3</c:v>
                </c:pt>
                <c:pt idx="1615" formatCode="General">
                  <c:v>-1.26298E-2</c:v>
                </c:pt>
                <c:pt idx="1616" formatCode="General">
                  <c:v>-1.9409900000000001E-2</c:v>
                </c:pt>
                <c:pt idx="1617" formatCode="General">
                  <c:v>-2.5754699999999998E-2</c:v>
                </c:pt>
                <c:pt idx="1618" formatCode="General">
                  <c:v>-3.1944E-2</c:v>
                </c:pt>
                <c:pt idx="1619" formatCode="General">
                  <c:v>-3.8299899999999998E-2</c:v>
                </c:pt>
                <c:pt idx="1620" formatCode="General">
                  <c:v>-4.5048100000000001E-2</c:v>
                </c:pt>
                <c:pt idx="1621" formatCode="General">
                  <c:v>-5.2264199999999997E-2</c:v>
                </c:pt>
                <c:pt idx="1622" formatCode="General">
                  <c:v>-5.9881900000000002E-2</c:v>
                </c:pt>
                <c:pt idx="1623" formatCode="General">
                  <c:v>-6.7725300000000002E-2</c:v>
                </c:pt>
                <c:pt idx="1624" formatCode="General">
                  <c:v>-7.5570399999999996E-2</c:v>
                </c:pt>
                <c:pt idx="1625" formatCode="General">
                  <c:v>-8.3244600000000002E-2</c:v>
                </c:pt>
                <c:pt idx="1626" formatCode="General">
                  <c:v>-9.0723399999999996E-2</c:v>
                </c:pt>
                <c:pt idx="1627" formatCode="General">
                  <c:v>-9.8153400000000002E-2</c:v>
                </c:pt>
                <c:pt idx="1628" formatCode="General">
                  <c:v>-0.10578</c:v>
                </c:pt>
                <c:pt idx="1629" formatCode="General">
                  <c:v>-0.113826</c:v>
                </c:pt>
                <c:pt idx="1630" formatCode="General">
                  <c:v>-0.122388</c:v>
                </c:pt>
                <c:pt idx="1631" formatCode="General">
                  <c:v>-0.13139000000000001</c:v>
                </c:pt>
                <c:pt idx="1632" formatCode="General">
                  <c:v>-0.14058699999999999</c:v>
                </c:pt>
                <c:pt idx="1633" formatCode="General">
                  <c:v>-0.149641</c:v>
                </c:pt>
                <c:pt idx="1634" formatCode="General">
                  <c:v>-0.15823999999999999</c:v>
                </c:pt>
                <c:pt idx="1635" formatCode="General">
                  <c:v>-0.16623599999999999</c:v>
                </c:pt>
                <c:pt idx="1636" formatCode="General">
                  <c:v>-0.17371800000000001</c:v>
                </c:pt>
                <c:pt idx="1637" formatCode="General">
                  <c:v>-0.180925</c:v>
                </c:pt>
                <c:pt idx="1638" formatCode="General">
                  <c:v>-0.18806500000000001</c:v>
                </c:pt>
                <c:pt idx="1639" formatCode="General">
                  <c:v>-0.19519700000000001</c:v>
                </c:pt>
                <c:pt idx="1640" formatCode="General">
                  <c:v>-0.20224400000000001</c:v>
                </c:pt>
                <c:pt idx="1641" formatCode="General">
                  <c:v>-0.20907800000000001</c:v>
                </c:pt>
                <c:pt idx="1642" formatCode="General">
                  <c:v>-0.215563</c:v>
                </c:pt>
                <c:pt idx="1643" formatCode="General">
                  <c:v>-0.22157199999999999</c:v>
                </c:pt>
                <c:pt idx="1644" formatCode="General">
                  <c:v>-0.227024</c:v>
                </c:pt>
                <c:pt idx="1645" formatCode="General">
                  <c:v>-0.231963</c:v>
                </c:pt>
                <c:pt idx="1646" formatCode="General">
                  <c:v>-0.23657</c:v>
                </c:pt>
                <c:pt idx="1647" formatCode="General">
                  <c:v>-0.241094</c:v>
                </c:pt>
                <c:pt idx="1648" formatCode="General">
                  <c:v>-0.245754</c:v>
                </c:pt>
                <c:pt idx="1649" formatCode="General">
                  <c:v>-0.25068699999999999</c:v>
                </c:pt>
                <c:pt idx="1650" formatCode="General">
                  <c:v>-0.25592500000000001</c:v>
                </c:pt>
                <c:pt idx="1651" formatCode="General">
                  <c:v>-0.26136599999999999</c:v>
                </c:pt>
                <c:pt idx="1652" formatCode="General">
                  <c:v>-0.26678400000000002</c:v>
                </c:pt>
                <c:pt idx="1653" formatCode="General">
                  <c:v>-0.27190900000000001</c:v>
                </c:pt>
                <c:pt idx="1654" formatCode="General">
                  <c:v>-0.276559</c:v>
                </c:pt>
                <c:pt idx="1655" formatCode="General">
                  <c:v>-0.28073799999999999</c:v>
                </c:pt>
                <c:pt idx="1656" formatCode="General">
                  <c:v>-0.28462599999999999</c:v>
                </c:pt>
                <c:pt idx="1657" formatCode="General">
                  <c:v>-0.28848000000000001</c:v>
                </c:pt>
                <c:pt idx="1658" formatCode="General">
                  <c:v>-0.29249700000000001</c:v>
                </c:pt>
                <c:pt idx="1659" formatCode="General">
                  <c:v>-0.29669800000000002</c:v>
                </c:pt>
                <c:pt idx="1660" formatCode="General">
                  <c:v>-0.30089900000000003</c:v>
                </c:pt>
                <c:pt idx="1661" formatCode="General">
                  <c:v>-0.30477900000000002</c:v>
                </c:pt>
                <c:pt idx="1662" formatCode="General">
                  <c:v>-0.30804300000000001</c:v>
                </c:pt>
                <c:pt idx="1663" formatCode="General">
                  <c:v>-0.31054700000000002</c:v>
                </c:pt>
                <c:pt idx="1664" formatCode="General">
                  <c:v>-0.31233499999999997</c:v>
                </c:pt>
                <c:pt idx="1665" formatCode="General">
                  <c:v>-0.31359100000000001</c:v>
                </c:pt>
                <c:pt idx="1666" formatCode="General">
                  <c:v>-0.31457000000000002</c:v>
                </c:pt>
                <c:pt idx="1667" formatCode="General">
                  <c:v>-0.31551499999999999</c:v>
                </c:pt>
                <c:pt idx="1668" formatCode="General">
                  <c:v>-0.31655299999999997</c:v>
                </c:pt>
                <c:pt idx="1669" formatCode="General">
                  <c:v>-0.317631</c:v>
                </c:pt>
                <c:pt idx="1670" formatCode="General">
                  <c:v>-0.318552</c:v>
                </c:pt>
                <c:pt idx="1671" formatCode="General">
                  <c:v>-0.31909999999999999</c:v>
                </c:pt>
                <c:pt idx="1672" formatCode="General">
                  <c:v>-0.319156</c:v>
                </c:pt>
                <c:pt idx="1673" formatCode="General">
                  <c:v>-0.31874599999999997</c:v>
                </c:pt>
                <c:pt idx="1674" formatCode="General">
                  <c:v>-0.31803799999999999</c:v>
                </c:pt>
                <c:pt idx="1675" formatCode="General">
                  <c:v>-0.31731599999999999</c:v>
                </c:pt>
                <c:pt idx="1676" formatCode="General">
                  <c:v>-0.31689699999999998</c:v>
                </c:pt>
                <c:pt idx="1677" formatCode="General">
                  <c:v>-0.31698300000000001</c:v>
                </c:pt>
                <c:pt idx="1678" formatCode="General">
                  <c:v>-0.31756200000000001</c:v>
                </c:pt>
                <c:pt idx="1679" formatCode="General">
                  <c:v>-0.31842500000000001</c:v>
                </c:pt>
                <c:pt idx="1680" formatCode="General">
                  <c:v>-0.31926500000000002</c:v>
                </c:pt>
                <c:pt idx="1681" formatCode="General">
                  <c:v>-0.319774</c:v>
                </c:pt>
                <c:pt idx="1682" formatCode="General">
                  <c:v>-0.319747</c:v>
                </c:pt>
                <c:pt idx="1683" formatCode="General">
                  <c:v>-0.31917099999999998</c:v>
                </c:pt>
                <c:pt idx="1684" formatCode="General">
                  <c:v>-0.31823699999999999</c:v>
                </c:pt>
                <c:pt idx="1685" formatCode="General">
                  <c:v>-0.31723000000000001</c:v>
                </c:pt>
                <c:pt idx="1686" formatCode="General">
                  <c:v>-0.31635000000000002</c:v>
                </c:pt>
                <c:pt idx="1687" formatCode="General">
                  <c:v>-0.31559900000000002</c:v>
                </c:pt>
                <c:pt idx="1688" formatCode="General">
                  <c:v>-0.31476599999999999</c:v>
                </c:pt>
                <c:pt idx="1689" formatCode="General">
                  <c:v>-0.31352000000000002</c:v>
                </c:pt>
                <c:pt idx="1690" formatCode="General">
                  <c:v>-0.31156299999999998</c:v>
                </c:pt>
                <c:pt idx="1691" formatCode="General">
                  <c:v>-0.30878299999999997</c:v>
                </c:pt>
                <c:pt idx="1692" formatCode="General">
                  <c:v>-0.30531999999999998</c:v>
                </c:pt>
                <c:pt idx="1693" formatCode="General">
                  <c:v>-0.30148000000000003</c:v>
                </c:pt>
                <c:pt idx="1694" formatCode="General">
                  <c:v>-0.29759799999999997</c:v>
                </c:pt>
                <c:pt idx="1695" formatCode="General">
                  <c:v>-0.29394300000000001</c:v>
                </c:pt>
                <c:pt idx="1696" formatCode="General">
                  <c:v>-0.29068500000000003</c:v>
                </c:pt>
                <c:pt idx="1697" formatCode="General">
                  <c:v>-0.28786699999999998</c:v>
                </c:pt>
                <c:pt idx="1698" formatCode="General">
                  <c:v>-0.28535700000000003</c:v>
                </c:pt>
                <c:pt idx="1699" formatCode="General">
                  <c:v>-0.28287000000000001</c:v>
                </c:pt>
                <c:pt idx="1700" formatCode="General">
                  <c:v>-0.28011799999999998</c:v>
                </c:pt>
                <c:pt idx="1701" formatCode="General">
                  <c:v>-0.27700399999999997</c:v>
                </c:pt>
                <c:pt idx="1702" formatCode="General">
                  <c:v>-0.27370699999999998</c:v>
                </c:pt>
                <c:pt idx="1703" formatCode="General">
                  <c:v>-0.27057300000000001</c:v>
                </c:pt>
                <c:pt idx="1704" formatCode="General">
                  <c:v>-0.267905</c:v>
                </c:pt>
                <c:pt idx="1705" formatCode="General">
                  <c:v>-0.26578299999999999</c:v>
                </c:pt>
                <c:pt idx="1706" formatCode="General">
                  <c:v>-0.26403399999999999</c:v>
                </c:pt>
                <c:pt idx="1707" formatCode="General">
                  <c:v>-0.26233000000000001</c:v>
                </c:pt>
                <c:pt idx="1708" formatCode="General">
                  <c:v>-0.26033800000000001</c:v>
                </c:pt>
                <c:pt idx="1709" formatCode="General">
                  <c:v>-0.25783499999999998</c:v>
                </c:pt>
                <c:pt idx="1710" formatCode="General">
                  <c:v>-0.25475300000000001</c:v>
                </c:pt>
                <c:pt idx="1711" formatCode="General">
                  <c:v>-0.25116899999999998</c:v>
                </c:pt>
                <c:pt idx="1712" formatCode="General">
                  <c:v>-0.247284</c:v>
                </c:pt>
                <c:pt idx="1713" formatCode="General">
                  <c:v>-0.24335999999999999</c:v>
                </c:pt>
                <c:pt idx="1714" formatCode="General">
                  <c:v>-0.239595</c:v>
                </c:pt>
                <c:pt idx="1715" formatCode="General">
                  <c:v>-0.23602600000000001</c:v>
                </c:pt>
                <c:pt idx="1716" formatCode="General">
                  <c:v>-0.23252200000000001</c:v>
                </c:pt>
                <c:pt idx="1717" formatCode="General">
                  <c:v>-0.22886100000000001</c:v>
                </c:pt>
                <c:pt idx="1718" formatCode="General">
                  <c:v>-0.22483700000000001</c:v>
                </c:pt>
                <c:pt idx="1719" formatCode="General">
                  <c:v>-0.22034300000000001</c:v>
                </c:pt>
                <c:pt idx="1720" formatCode="General">
                  <c:v>-0.21545500000000001</c:v>
                </c:pt>
                <c:pt idx="1721" formatCode="General">
                  <c:v>-0.210454</c:v>
                </c:pt>
                <c:pt idx="1722" formatCode="General">
                  <c:v>-0.20572199999999999</c:v>
                </c:pt>
                <c:pt idx="1723" formatCode="General">
                  <c:v>-0.20157</c:v>
                </c:pt>
                <c:pt idx="1724" formatCode="General">
                  <c:v>-0.198106</c:v>
                </c:pt>
                <c:pt idx="1725" formatCode="General">
                  <c:v>-0.19522400000000001</c:v>
                </c:pt>
                <c:pt idx="1726" formatCode="General">
                  <c:v>-0.19267400000000001</c:v>
                </c:pt>
                <c:pt idx="1727" formatCode="General">
                  <c:v>-0.190161</c:v>
                </c:pt>
                <c:pt idx="1728" formatCode="General">
                  <c:v>-0.18746599999999999</c:v>
                </c:pt>
                <c:pt idx="1729" formatCode="General">
                  <c:v>-0.18454699999999999</c:v>
                </c:pt>
                <c:pt idx="1730" formatCode="General">
                  <c:v>-0.18154400000000001</c:v>
                </c:pt>
                <c:pt idx="1731" formatCode="General">
                  <c:v>-0.178701</c:v>
                </c:pt>
                <c:pt idx="1732" formatCode="General">
                  <c:v>-0.17624100000000001</c:v>
                </c:pt>
                <c:pt idx="1733" formatCode="General">
                  <c:v>-0.17425499999999999</c:v>
                </c:pt>
                <c:pt idx="1734" formatCode="General">
                  <c:v>-0.17263899999999999</c:v>
                </c:pt>
                <c:pt idx="1735" formatCode="General">
                  <c:v>-0.17113400000000001</c:v>
                </c:pt>
                <c:pt idx="1736" formatCode="General">
                  <c:v>-0.169437</c:v>
                </c:pt>
                <c:pt idx="1737" formatCode="General">
                  <c:v>-0.167328</c:v>
                </c:pt>
                <c:pt idx="1738" formatCode="General">
                  <c:v>-0.164744</c:v>
                </c:pt>
                <c:pt idx="1739" formatCode="General">
                  <c:v>-0.161797</c:v>
                </c:pt>
                <c:pt idx="1740" formatCode="General">
                  <c:v>-0.158746</c:v>
                </c:pt>
                <c:pt idx="1741" formatCode="General">
                  <c:v>-0.15590499999999999</c:v>
                </c:pt>
                <c:pt idx="1742" formatCode="General">
                  <c:v>-0.15351400000000001</c:v>
                </c:pt>
                <c:pt idx="1743" formatCode="General">
                  <c:v>-0.15163399999999999</c:v>
                </c:pt>
                <c:pt idx="1744" formatCode="General">
                  <c:v>-0.15015999999999999</c:v>
                </c:pt>
                <c:pt idx="1745" formatCode="General">
                  <c:v>-0.148891</c:v>
                </c:pt>
                <c:pt idx="1746" formatCode="General">
                  <c:v>-0.14763299999999999</c:v>
                </c:pt>
                <c:pt idx="1747" formatCode="General">
                  <c:v>-0.14627899999999999</c:v>
                </c:pt>
                <c:pt idx="1748" formatCode="General">
                  <c:v>-0.14486299999999999</c:v>
                </c:pt>
                <c:pt idx="1749" formatCode="General">
                  <c:v>-0.14358299999999999</c:v>
                </c:pt>
                <c:pt idx="1750" formatCode="General">
                  <c:v>-0.14274800000000001</c:v>
                </c:pt>
                <c:pt idx="1751" formatCode="General">
                  <c:v>-0.142646</c:v>
                </c:pt>
                <c:pt idx="1752" formatCode="General">
                  <c:v>-0.14340600000000001</c:v>
                </c:pt>
                <c:pt idx="1753" formatCode="General">
                  <c:v>-0.144922</c:v>
                </c:pt>
                <c:pt idx="1754" formatCode="General">
                  <c:v>-0.14688300000000001</c:v>
                </c:pt>
                <c:pt idx="1755" formatCode="General">
                  <c:v>-0.14891499999999999</c:v>
                </c:pt>
                <c:pt idx="1756" formatCode="General">
                  <c:v>-0.15074000000000001</c:v>
                </c:pt>
                <c:pt idx="1757" formatCode="General">
                  <c:v>-0.152283</c:v>
                </c:pt>
                <c:pt idx="1758" formatCode="General">
                  <c:v>-0.153666</c:v>
                </c:pt>
                <c:pt idx="1759" formatCode="General">
                  <c:v>-0.155109</c:v>
                </c:pt>
                <c:pt idx="1760" formatCode="General">
                  <c:v>-0.15681200000000001</c:v>
                </c:pt>
                <c:pt idx="1761" formatCode="General">
                  <c:v>-0.15887599999999999</c:v>
                </c:pt>
                <c:pt idx="1762" formatCode="General">
                  <c:v>-0.16126299999999999</c:v>
                </c:pt>
                <c:pt idx="1763" formatCode="General">
                  <c:v>-0.163803</c:v>
                </c:pt>
                <c:pt idx="1764" formatCode="General">
                  <c:v>-0.16624800000000001</c:v>
                </c:pt>
                <c:pt idx="1765" formatCode="General">
                  <c:v>-0.168381</c:v>
                </c:pt>
                <c:pt idx="1766" formatCode="General">
                  <c:v>-0.17013400000000001</c:v>
                </c:pt>
                <c:pt idx="1767" formatCode="General">
                  <c:v>-0.17163100000000001</c:v>
                </c:pt>
                <c:pt idx="1768" formatCode="General">
                  <c:v>-0.17315</c:v>
                </c:pt>
                <c:pt idx="1769" formatCode="General">
                  <c:v>-0.17502000000000001</c:v>
                </c:pt>
                <c:pt idx="1770" formatCode="General">
                  <c:v>-0.17748700000000001</c:v>
                </c:pt>
                <c:pt idx="1771" formatCode="General">
                  <c:v>-0.180617</c:v>
                </c:pt>
                <c:pt idx="1772" formatCode="General">
                  <c:v>-0.184279</c:v>
                </c:pt>
                <c:pt idx="1773" formatCode="General">
                  <c:v>-0.188217</c:v>
                </c:pt>
                <c:pt idx="1774" formatCode="General">
                  <c:v>-0.19216</c:v>
                </c:pt>
                <c:pt idx="1775" formatCode="General">
                  <c:v>-0.195938</c:v>
                </c:pt>
                <c:pt idx="1776" formatCode="General">
                  <c:v>-0.199542</c:v>
                </c:pt>
                <c:pt idx="1777" formatCode="General">
                  <c:v>-0.20313899999999999</c:v>
                </c:pt>
                <c:pt idx="1778" formatCode="General">
                  <c:v>-0.20699600000000001</c:v>
                </c:pt>
                <c:pt idx="1779" formatCode="General">
                  <c:v>-0.211366</c:v>
                </c:pt>
                <c:pt idx="1780" formatCode="General">
                  <c:v>-0.21634700000000001</c:v>
                </c:pt>
                <c:pt idx="1781" formatCode="General">
                  <c:v>-0.22181400000000001</c:v>
                </c:pt>
                <c:pt idx="1782" formatCode="General">
                  <c:v>-0.22745299999999999</c:v>
                </c:pt>
                <c:pt idx="1783" formatCode="General">
                  <c:v>-0.23288300000000001</c:v>
                </c:pt>
                <c:pt idx="1784" formatCode="General">
                  <c:v>-0.23780000000000001</c:v>
                </c:pt>
                <c:pt idx="1785" formatCode="General">
                  <c:v>-0.242088</c:v>
                </c:pt>
                <c:pt idx="1786" formatCode="General">
                  <c:v>-0.24584600000000001</c:v>
                </c:pt>
                <c:pt idx="1787" formatCode="General">
                  <c:v>-0.249338</c:v>
                </c:pt>
                <c:pt idx="1788" formatCode="General">
                  <c:v>-0.25286599999999998</c:v>
                </c:pt>
                <c:pt idx="1789" formatCode="General">
                  <c:v>-0.25662699999999999</c:v>
                </c:pt>
                <c:pt idx="1790" formatCode="General">
                  <c:v>-0.26061899999999999</c:v>
                </c:pt>
                <c:pt idx="1791" formatCode="General">
                  <c:v>-0.26466200000000001</c:v>
                </c:pt>
                <c:pt idx="1792" formatCode="General">
                  <c:v>-0.26848100000000003</c:v>
                </c:pt>
                <c:pt idx="1793" formatCode="General">
                  <c:v>-0.27182899999999999</c:v>
                </c:pt>
                <c:pt idx="1794" formatCode="General">
                  <c:v>-0.27460000000000001</c:v>
                </c:pt>
                <c:pt idx="1795" formatCode="General">
                  <c:v>-0.27688400000000002</c:v>
                </c:pt>
                <c:pt idx="1796" formatCode="General">
                  <c:v>-0.27893099999999998</c:v>
                </c:pt>
                <c:pt idx="1797" formatCode="General">
                  <c:v>-0.28104499999999999</c:v>
                </c:pt>
                <c:pt idx="1798" formatCode="General">
                  <c:v>-0.283468</c:v>
                </c:pt>
                <c:pt idx="1799" formatCode="General">
                  <c:v>-0.28629100000000002</c:v>
                </c:pt>
                <c:pt idx="1800" formatCode="General">
                  <c:v>-0.28941899999999998</c:v>
                </c:pt>
                <c:pt idx="1801" formatCode="General">
                  <c:v>-0.292599</c:v>
                </c:pt>
                <c:pt idx="1802" formatCode="General">
                  <c:v>-0.29553000000000001</c:v>
                </c:pt>
                <c:pt idx="1803" formatCode="General">
                  <c:v>-0.29798599999999997</c:v>
                </c:pt>
                <c:pt idx="1804" formatCode="General">
                  <c:v>-0.2999</c:v>
                </c:pt>
                <c:pt idx="1805" formatCode="General">
                  <c:v>-0.30137199999999997</c:v>
                </c:pt>
                <c:pt idx="1806" formatCode="General">
                  <c:v>-0.30261700000000002</c:v>
                </c:pt>
                <c:pt idx="1807" formatCode="General">
                  <c:v>-0.30385800000000002</c:v>
                </c:pt>
                <c:pt idx="1808" formatCode="General">
                  <c:v>-0.30520199999999997</c:v>
                </c:pt>
                <c:pt idx="1809" formatCode="General">
                  <c:v>-0.30656</c:v>
                </c:pt>
                <c:pt idx="1810" formatCode="General">
                  <c:v>-0.30766199999999999</c:v>
                </c:pt>
                <c:pt idx="1811" formatCode="General">
                  <c:v>-0.30816900000000003</c:v>
                </c:pt>
                <c:pt idx="1812" formatCode="General">
                  <c:v>-0.30781799999999998</c:v>
                </c:pt>
                <c:pt idx="1813" formatCode="General">
                  <c:v>-0.30651299999999998</c:v>
                </c:pt>
                <c:pt idx="1814" formatCode="General">
                  <c:v>-0.30436099999999999</c:v>
                </c:pt>
                <c:pt idx="1815" formatCode="General">
                  <c:v>-0.30163400000000001</c:v>
                </c:pt>
                <c:pt idx="1816">
                  <c:v>-0.29866199999999998</c:v>
                </c:pt>
                <c:pt idx="1817" formatCode="General">
                  <c:v>-0.29570200000000002</c:v>
                </c:pt>
                <c:pt idx="1818" formatCode="General">
                  <c:v>-0.29283999999999999</c:v>
                </c:pt>
                <c:pt idx="1819" formatCode="General">
                  <c:v>-0.28997499999999998</c:v>
                </c:pt>
                <c:pt idx="1820" formatCode="General">
                  <c:v>-0.286881</c:v>
                </c:pt>
                <c:pt idx="1821" formatCode="General">
                  <c:v>-0.28331299999999998</c:v>
                </c:pt>
                <c:pt idx="1822" formatCode="General">
                  <c:v>-0.27912599999999999</c:v>
                </c:pt>
                <c:pt idx="1823" formatCode="General">
                  <c:v>-0.27435100000000001</c:v>
                </c:pt>
                <c:pt idx="1824" formatCode="General">
                  <c:v>-0.26919799999999999</c:v>
                </c:pt>
                <c:pt idx="1825" formatCode="General">
                  <c:v>-0.26397500000000002</c:v>
                </c:pt>
                <c:pt idx="1826" formatCode="General">
                  <c:v>-0.258967</c:v>
                </c:pt>
                <c:pt idx="1827" formatCode="General">
                  <c:v>-0.25431500000000001</c:v>
                </c:pt>
                <c:pt idx="1828" formatCode="General">
                  <c:v>-0.24996299999999999</c:v>
                </c:pt>
                <c:pt idx="1829" formatCode="General">
                  <c:v>-0.24567800000000001</c:v>
                </c:pt>
                <c:pt idx="1830" formatCode="General">
                  <c:v>-0.241143</c:v>
                </c:pt>
                <c:pt idx="1831" formatCode="General">
                  <c:v>-0.23607900000000001</c:v>
                </c:pt>
                <c:pt idx="1832" formatCode="General">
                  <c:v>-0.23034499999999999</c:v>
                </c:pt>
                <c:pt idx="1833" formatCode="General">
                  <c:v>-0.22398399999999999</c:v>
                </c:pt>
                <c:pt idx="1834" formatCode="General">
                  <c:v>-0.21718599999999999</c:v>
                </c:pt>
                <c:pt idx="1835" formatCode="General">
                  <c:v>-0.21019299999999999</c:v>
                </c:pt>
                <c:pt idx="1836" formatCode="General">
                  <c:v>-0.20319300000000001</c:v>
                </c:pt>
                <c:pt idx="1837" formatCode="General">
                  <c:v>-0.19623299999999999</c:v>
                </c:pt>
                <c:pt idx="1838" formatCode="General">
                  <c:v>-0.18921499999999999</c:v>
                </c:pt>
                <c:pt idx="1839" formatCode="General">
                  <c:v>-0.18193799999999999</c:v>
                </c:pt>
                <c:pt idx="1840" formatCode="General">
                  <c:v>-0.17419999999999999</c:v>
                </c:pt>
                <c:pt idx="1841" formatCode="General">
                  <c:v>-0.16589499999999999</c:v>
                </c:pt>
                <c:pt idx="1842" formatCode="General">
                  <c:v>-0.15706500000000001</c:v>
                </c:pt>
                <c:pt idx="1843" formatCode="General">
                  <c:v>-0.147899</c:v>
                </c:pt>
                <c:pt idx="1844" formatCode="General">
                  <c:v>-0.13866600000000001</c:v>
                </c:pt>
                <c:pt idx="1845" formatCode="General">
                  <c:v>-0.12962399999999999</c:v>
                </c:pt>
                <c:pt idx="1846" formatCode="General">
                  <c:v>-0.12093</c:v>
                </c:pt>
                <c:pt idx="1847" formatCode="General">
                  <c:v>-0.11261</c:v>
                </c:pt>
                <c:pt idx="1848" formatCode="General">
                  <c:v>-0.104575</c:v>
                </c:pt>
                <c:pt idx="1849" formatCode="General">
                  <c:v>-9.6682000000000004E-2</c:v>
                </c:pt>
                <c:pt idx="1850" formatCode="General">
                  <c:v>-8.8819999999999996E-2</c:v>
                </c:pt>
                <c:pt idx="1851" formatCode="General">
                  <c:v>-8.09613E-2</c:v>
                </c:pt>
                <c:pt idx="1852" formatCode="General">
                  <c:v>-7.3174699999999995E-2</c:v>
                </c:pt>
                <c:pt idx="1853" formatCode="General">
                  <c:v>-6.5583500000000003E-2</c:v>
                </c:pt>
                <c:pt idx="1854" formatCode="General">
                  <c:v>-5.8293200000000003E-2</c:v>
                </c:pt>
                <c:pt idx="1855" formatCode="General">
                  <c:v>-5.1325999999999997E-2</c:v>
                </c:pt>
                <c:pt idx="1856" formatCode="General">
                  <c:v>-4.4597499999999998E-2</c:v>
                </c:pt>
                <c:pt idx="1857" formatCode="General">
                  <c:v>-3.7940700000000001E-2</c:v>
                </c:pt>
                <c:pt idx="1858" formatCode="General">
                  <c:v>-3.1163900000000001E-2</c:v>
                </c:pt>
                <c:pt idx="1859" formatCode="General">
                  <c:v>-2.4114400000000001E-2</c:v>
                </c:pt>
                <c:pt idx="1860" formatCode="General">
                  <c:v>-1.67268E-2</c:v>
                </c:pt>
                <c:pt idx="1861">
                  <c:v>-9.0362900000000006E-3</c:v>
                </c:pt>
                <c:pt idx="1862">
                  <c:v>-1.1560800000000001E-3</c:v>
                </c:pt>
                <c:pt idx="1863">
                  <c:v>6.7704000000000002E-3</c:v>
                </c:pt>
                <c:pt idx="1864" formatCode="General">
                  <c:v>1.46214E-2</c:v>
                </c:pt>
                <c:pt idx="1865" formatCode="General">
                  <c:v>2.2333200000000001E-2</c:v>
                </c:pt>
                <c:pt idx="1866" formatCode="General">
                  <c:v>2.99069E-2</c:v>
                </c:pt>
                <c:pt idx="1867" formatCode="General">
                  <c:v>3.7386500000000003E-2</c:v>
                </c:pt>
                <c:pt idx="1868" formatCode="General">
                  <c:v>4.4822399999999998E-2</c:v>
                </c:pt>
                <c:pt idx="1869" formatCode="General">
                  <c:v>5.2235700000000003E-2</c:v>
                </c:pt>
                <c:pt idx="1870" formatCode="General">
                  <c:v>5.9589799999999998E-2</c:v>
                </c:pt>
                <c:pt idx="1871" formatCode="General">
                  <c:v>6.6776799999999997E-2</c:v>
                </c:pt>
                <c:pt idx="1872" formatCode="General">
                  <c:v>7.3635500000000007E-2</c:v>
                </c:pt>
                <c:pt idx="1873" formatCode="General">
                  <c:v>8.0007900000000007E-2</c:v>
                </c:pt>
                <c:pt idx="1874" formatCode="General">
                  <c:v>8.5804800000000001E-2</c:v>
                </c:pt>
                <c:pt idx="1875" formatCode="General">
                  <c:v>9.1036699999999998E-2</c:v>
                </c:pt>
                <c:pt idx="1876" formatCode="General">
                  <c:v>9.5796300000000001E-2</c:v>
                </c:pt>
                <c:pt idx="1877" formatCode="General">
                  <c:v>0.100212</c:v>
                </c:pt>
                <c:pt idx="1878" formatCode="General">
                  <c:v>0.104397</c:v>
                </c:pt>
                <c:pt idx="1879" formatCode="General">
                  <c:v>0.108416</c:v>
                </c:pt>
                <c:pt idx="1880" formatCode="General">
                  <c:v>0.112259</c:v>
                </c:pt>
                <c:pt idx="1881" formatCode="General">
                  <c:v>0.11586399999999999</c:v>
                </c:pt>
                <c:pt idx="1882" formatCode="General">
                  <c:v>0.119157</c:v>
                </c:pt>
                <c:pt idx="1883" formatCode="General">
                  <c:v>0.12210500000000001</c:v>
                </c:pt>
                <c:pt idx="1884" formatCode="General">
                  <c:v>0.124755</c:v>
                </c:pt>
                <c:pt idx="1885" formatCode="General">
                  <c:v>0.12722800000000001</c:v>
                </c:pt>
                <c:pt idx="1886" formatCode="General">
                  <c:v>0.12967300000000001</c:v>
                </c:pt>
                <c:pt idx="1887" formatCode="General">
                  <c:v>0.13220399999999999</c:v>
                </c:pt>
                <c:pt idx="1888" formatCode="General">
                  <c:v>0.134855</c:v>
                </c:pt>
                <c:pt idx="1889" formatCode="General">
                  <c:v>0.137575</c:v>
                </c:pt>
                <c:pt idx="1890" formatCode="General">
                  <c:v>0.140241</c:v>
                </c:pt>
                <c:pt idx="1891" formatCode="General">
                  <c:v>0.14268600000000001</c:v>
                </c:pt>
                <c:pt idx="1892" formatCode="General">
                  <c:v>0.14474400000000001</c:v>
                </c:pt>
                <c:pt idx="1893" formatCode="General">
                  <c:v>0.14630799999999999</c:v>
                </c:pt>
                <c:pt idx="1894" formatCode="General">
                  <c:v>0.14736199999999999</c:v>
                </c:pt>
                <c:pt idx="1895" formatCode="General">
                  <c:v>0.147978</c:v>
                </c:pt>
                <c:pt idx="1896" formatCode="General">
                  <c:v>0.14826700000000001</c:v>
                </c:pt>
                <c:pt idx="1897" formatCode="General">
                  <c:v>0.14829800000000001</c:v>
                </c:pt>
                <c:pt idx="1898" formatCode="General">
                  <c:v>0.14804200000000001</c:v>
                </c:pt>
                <c:pt idx="1899" formatCode="General">
                  <c:v>0.14735899999999999</c:v>
                </c:pt>
                <c:pt idx="1900" formatCode="General">
                  <c:v>0.146064</c:v>
                </c:pt>
                <c:pt idx="1901" formatCode="General">
                  <c:v>0.14402499999999999</c:v>
                </c:pt>
                <c:pt idx="1902" formatCode="General">
                  <c:v>0.14121900000000001</c:v>
                </c:pt>
                <c:pt idx="1903" formatCode="General">
                  <c:v>0.137737</c:v>
                </c:pt>
                <c:pt idx="1904" formatCode="General">
                  <c:v>0.13373599999999999</c:v>
                </c:pt>
                <c:pt idx="1905" formatCode="General">
                  <c:v>0.12939500000000001</c:v>
                </c:pt>
                <c:pt idx="1906" formatCode="General">
                  <c:v>0.124879</c:v>
                </c:pt>
                <c:pt idx="1907" formatCode="General">
                  <c:v>0.120286</c:v>
                </c:pt>
                <c:pt idx="1908" formatCode="General">
                  <c:v>0.115624</c:v>
                </c:pt>
                <c:pt idx="1909" formatCode="General">
                  <c:v>0.110806</c:v>
                </c:pt>
                <c:pt idx="1910" formatCode="General">
                  <c:v>0.105707</c:v>
                </c:pt>
                <c:pt idx="1911" formatCode="General">
                  <c:v>0.10025100000000001</c:v>
                </c:pt>
                <c:pt idx="1912" formatCode="General">
                  <c:v>9.4468499999999997E-2</c:v>
                </c:pt>
                <c:pt idx="1913" formatCode="General">
                  <c:v>8.8483400000000004E-2</c:v>
                </c:pt>
                <c:pt idx="1914" formatCode="General">
                  <c:v>8.2445599999999994E-2</c:v>
                </c:pt>
                <c:pt idx="1915" formatCode="General">
                  <c:v>7.6454900000000006E-2</c:v>
                </c:pt>
                <c:pt idx="1916" formatCode="General">
                  <c:v>7.0527199999999998E-2</c:v>
                </c:pt>
                <c:pt idx="1917" formatCode="General">
                  <c:v>6.4597199999999994E-2</c:v>
                </c:pt>
                <c:pt idx="1918" formatCode="General">
                  <c:v>5.8539000000000001E-2</c:v>
                </c:pt>
                <c:pt idx="1919" formatCode="General">
                  <c:v>5.2195699999999998E-2</c:v>
                </c:pt>
                <c:pt idx="1920">
                  <c:v>4.5416400000000003E-2</c:v>
                </c:pt>
                <c:pt idx="1921" formatCode="General">
                  <c:v>3.8090899999999997E-2</c:v>
                </c:pt>
                <c:pt idx="1922" formatCode="General">
                  <c:v>3.0172000000000001E-2</c:v>
                </c:pt>
                <c:pt idx="1923" formatCode="General">
                  <c:v>2.16861E-2</c:v>
                </c:pt>
                <c:pt idx="1924" formatCode="General">
                  <c:v>1.2723699999999999E-2</c:v>
                </c:pt>
                <c:pt idx="1925">
                  <c:v>3.3949499999999999E-3</c:v>
                </c:pt>
                <c:pt idx="1926">
                  <c:v>-6.23107E-3</c:v>
                </c:pt>
                <c:pt idx="1927" formatCode="General">
                  <c:v>-1.6156199999999999E-2</c:v>
                </c:pt>
                <c:pt idx="1928" formatCode="General">
                  <c:v>-2.6431099999999999E-2</c:v>
                </c:pt>
                <c:pt idx="1929" formatCode="General">
                  <c:v>-3.7110200000000003E-2</c:v>
                </c:pt>
                <c:pt idx="1930" formatCode="General">
                  <c:v>-4.82198E-2</c:v>
                </c:pt>
                <c:pt idx="1931" formatCode="General">
                  <c:v>-5.9737800000000001E-2</c:v>
                </c:pt>
                <c:pt idx="1932" formatCode="General">
                  <c:v>-7.1580199999999997E-2</c:v>
                </c:pt>
                <c:pt idx="1933" formatCode="General">
                  <c:v>-8.3602099999999999E-2</c:v>
                </c:pt>
                <c:pt idx="1934" formatCode="General">
                  <c:v>-9.5632499999999995E-2</c:v>
                </c:pt>
                <c:pt idx="1935" formatCode="General">
                  <c:v>-0.107525</c:v>
                </c:pt>
                <c:pt idx="1936" formatCode="General">
                  <c:v>-0.119196</c:v>
                </c:pt>
                <c:pt idx="1937" formatCode="General">
                  <c:v>-0.13063</c:v>
                </c:pt>
                <c:pt idx="1938" formatCode="General">
                  <c:v>-0.141873</c:v>
                </c:pt>
                <c:pt idx="1939" formatCode="General">
                  <c:v>-0.153007</c:v>
                </c:pt>
                <c:pt idx="1940" formatCode="General">
                  <c:v>-0.164108</c:v>
                </c:pt>
                <c:pt idx="1941" formatCode="General">
                  <c:v>-0.17519100000000001</c:v>
                </c:pt>
                <c:pt idx="1942" formatCode="General">
                  <c:v>-0.186198</c:v>
                </c:pt>
                <c:pt idx="1943" formatCode="General">
                  <c:v>-0.19703100000000001</c:v>
                </c:pt>
                <c:pt idx="1944" formatCode="General">
                  <c:v>-0.20762700000000001</c:v>
                </c:pt>
                <c:pt idx="1945" formatCode="General">
                  <c:v>-0.217997</c:v>
                </c:pt>
                <c:pt idx="1946" formatCode="General">
                  <c:v>-0.22821900000000001</c:v>
                </c:pt>
                <c:pt idx="1947" formatCode="General">
                  <c:v>-0.23840600000000001</c:v>
                </c:pt>
                <c:pt idx="1948" formatCode="General">
                  <c:v>-0.248667</c:v>
                </c:pt>
                <c:pt idx="1949" formatCode="General">
                  <c:v>-0.25908399999999998</c:v>
                </c:pt>
                <c:pt idx="1950" formatCode="General">
                  <c:v>-0.269677</c:v>
                </c:pt>
                <c:pt idx="1951" formatCode="General">
                  <c:v>-0.28039700000000001</c:v>
                </c:pt>
                <c:pt idx="1952" formatCode="General">
                  <c:v>-0.29114600000000002</c:v>
                </c:pt>
                <c:pt idx="1953" formatCode="General">
                  <c:v>-0.301819</c:v>
                </c:pt>
                <c:pt idx="1954" formatCode="General">
                  <c:v>-0.31233300000000003</c:v>
                </c:pt>
                <c:pt idx="1955" formatCode="General">
                  <c:v>-0.32263799999999998</c:v>
                </c:pt>
                <c:pt idx="1956" formatCode="General">
                  <c:v>-0.33271600000000001</c:v>
                </c:pt>
                <c:pt idx="1957" formatCode="General">
                  <c:v>-0.34257100000000001</c:v>
                </c:pt>
                <c:pt idx="1958" formatCode="General">
                  <c:v>-0.35220200000000002</c:v>
                </c:pt>
                <c:pt idx="1959" formatCode="General">
                  <c:v>-0.36158400000000002</c:v>
                </c:pt>
                <c:pt idx="1960" formatCode="General">
                  <c:v>-0.370666</c:v>
                </c:pt>
                <c:pt idx="1961" formatCode="General">
                  <c:v>-0.37937799999999999</c:v>
                </c:pt>
                <c:pt idx="1962" formatCode="General">
                  <c:v>-0.38764100000000001</c:v>
                </c:pt>
                <c:pt idx="1963" formatCode="General">
                  <c:v>-0.39538299999999998</c:v>
                </c:pt>
                <c:pt idx="1964" formatCode="General">
                  <c:v>-0.40255099999999999</c:v>
                </c:pt>
                <c:pt idx="1965" formatCode="General">
                  <c:v>-0.40914200000000001</c:v>
                </c:pt>
                <c:pt idx="1966" formatCode="General">
                  <c:v>-0.41520299999999999</c:v>
                </c:pt>
                <c:pt idx="1967" formatCode="General">
                  <c:v>-0.42082399999999998</c:v>
                </c:pt>
                <c:pt idx="1968" formatCode="General">
                  <c:v>-0.42610100000000001</c:v>
                </c:pt>
                <c:pt idx="1969" formatCode="General">
                  <c:v>-0.431116</c:v>
                </c:pt>
                <c:pt idx="1970" formatCode="General">
                  <c:v>-0.43591000000000002</c:v>
                </c:pt>
                <c:pt idx="1971" formatCode="General">
                  <c:v>-0.44048399999999999</c:v>
                </c:pt>
                <c:pt idx="1972" formatCode="General">
                  <c:v>-0.44480799999999998</c:v>
                </c:pt>
                <c:pt idx="1973" formatCode="General">
                  <c:v>-0.448851</c:v>
                </c:pt>
                <c:pt idx="1974" formatCode="General">
                  <c:v>-0.45262000000000002</c:v>
                </c:pt>
                <c:pt idx="1975" formatCode="General">
                  <c:v>-0.456175</c:v>
                </c:pt>
                <c:pt idx="1976" formatCode="General">
                  <c:v>-0.45960200000000001</c:v>
                </c:pt>
                <c:pt idx="1977" formatCode="General">
                  <c:v>-0.46296199999999998</c:v>
                </c:pt>
                <c:pt idx="1978" formatCode="General">
                  <c:v>-0.46625899999999998</c:v>
                </c:pt>
                <c:pt idx="1979" formatCode="General">
                  <c:v>-0.469445</c:v>
                </c:pt>
                <c:pt idx="1980" formatCode="General">
                  <c:v>-0.47244199999999997</c:v>
                </c:pt>
                <c:pt idx="1981" formatCode="General">
                  <c:v>-0.47516000000000003</c:v>
                </c:pt>
                <c:pt idx="1982" formatCode="General">
                  <c:v>-0.47751300000000002</c:v>
                </c:pt>
                <c:pt idx="1983" formatCode="General">
                  <c:v>-0.47943200000000002</c:v>
                </c:pt>
                <c:pt idx="1984" formatCode="General">
                  <c:v>-0.480877</c:v>
                </c:pt>
                <c:pt idx="1985" formatCode="General">
                  <c:v>-0.48183900000000002</c:v>
                </c:pt>
                <c:pt idx="1986" formatCode="General">
                  <c:v>-0.482325</c:v>
                </c:pt>
                <c:pt idx="1987" formatCode="General">
                  <c:v>-0.48233799999999999</c:v>
                </c:pt>
                <c:pt idx="1988" formatCode="General">
                  <c:v>-0.48186499999999999</c:v>
                </c:pt>
                <c:pt idx="1989" formatCode="General">
                  <c:v>-0.48086600000000002</c:v>
                </c:pt>
                <c:pt idx="1990" formatCode="General">
                  <c:v>-0.479294</c:v>
                </c:pt>
                <c:pt idx="1991" formatCode="General">
                  <c:v>-0.47711300000000001</c:v>
                </c:pt>
                <c:pt idx="1992" formatCode="General">
                  <c:v>-0.47432600000000003</c:v>
                </c:pt>
                <c:pt idx="1993" formatCode="General">
                  <c:v>-0.47098200000000001</c:v>
                </c:pt>
                <c:pt idx="1994" formatCode="General">
                  <c:v>-0.467173</c:v>
                </c:pt>
                <c:pt idx="1995" formatCode="General">
                  <c:v>-0.46301100000000001</c:v>
                </c:pt>
                <c:pt idx="1996" formatCode="General">
                  <c:v>-0.458596</c:v>
                </c:pt>
                <c:pt idx="1997" formatCode="General">
                  <c:v>-0.45400000000000001</c:v>
                </c:pt>
                <c:pt idx="1998" formatCode="General">
                  <c:v>-0.44925799999999999</c:v>
                </c:pt>
                <c:pt idx="1999" formatCode="General">
                  <c:v>-0.44438</c:v>
                </c:pt>
                <c:pt idx="2000" formatCode="General">
                  <c:v>-0.43936500000000001</c:v>
                </c:pt>
                <c:pt idx="2001" formatCode="General">
                  <c:v>-0.43421199999999999</c:v>
                </c:pt>
                <c:pt idx="2002" formatCode="General">
                  <c:v>-0.42893599999999998</c:v>
                </c:pt>
                <c:pt idx="2003" formatCode="General">
                  <c:v>-0.42355799999999999</c:v>
                </c:pt>
                <c:pt idx="2004" formatCode="General">
                  <c:v>-0.41809800000000003</c:v>
                </c:pt>
                <c:pt idx="2005" formatCode="General">
                  <c:v>-0.41256399999999999</c:v>
                </c:pt>
                <c:pt idx="2006" formatCode="General">
                  <c:v>-0.40693200000000002</c:v>
                </c:pt>
                <c:pt idx="2007" formatCode="General">
                  <c:v>-0.40113900000000002</c:v>
                </c:pt>
                <c:pt idx="2008" formatCode="General">
                  <c:v>-0.39508399999999999</c:v>
                </c:pt>
                <c:pt idx="2009" formatCode="General">
                  <c:v>-0.38865300000000003</c:v>
                </c:pt>
                <c:pt idx="2010" formatCode="General">
                  <c:v>-0.38175199999999998</c:v>
                </c:pt>
                <c:pt idx="2011" formatCode="General">
                  <c:v>-0.374336</c:v>
                </c:pt>
                <c:pt idx="2012" formatCode="General">
                  <c:v>-0.36641899999999999</c:v>
                </c:pt>
                <c:pt idx="2013" formatCode="General">
                  <c:v>-0.35805700000000001</c:v>
                </c:pt>
                <c:pt idx="2014" formatCode="General">
                  <c:v>-0.349333</c:v>
                </c:pt>
                <c:pt idx="2015" formatCode="General">
                  <c:v>-0.34032400000000002</c:v>
                </c:pt>
                <c:pt idx="2016" formatCode="General">
                  <c:v>-0.33108700000000002</c:v>
                </c:pt>
                <c:pt idx="2017" formatCode="General">
                  <c:v>-0.32164399999999999</c:v>
                </c:pt>
                <c:pt idx="2018" formatCode="General">
                  <c:v>-0.31199500000000002</c:v>
                </c:pt>
                <c:pt idx="2019" formatCode="General">
                  <c:v>-0.30213299999999998</c:v>
                </c:pt>
                <c:pt idx="2020" formatCode="General">
                  <c:v>-0.29207300000000003</c:v>
                </c:pt>
                <c:pt idx="2021" formatCode="General">
                  <c:v>-0.28186699999999998</c:v>
                </c:pt>
                <c:pt idx="2022" formatCode="General">
                  <c:v>-0.27160400000000001</c:v>
                </c:pt>
                <c:pt idx="2023" formatCode="General">
                  <c:v>-0.26138699999999998</c:v>
                </c:pt>
                <c:pt idx="2024" formatCode="General">
                  <c:v>-0.251307</c:v>
                </c:pt>
                <c:pt idx="2025" formatCode="General">
                  <c:v>-0.24141399999999999</c:v>
                </c:pt>
                <c:pt idx="2026" formatCode="General">
                  <c:v>-0.23169699999999999</c:v>
                </c:pt>
                <c:pt idx="2027" formatCode="General">
                  <c:v>-0.22209100000000001</c:v>
                </c:pt>
                <c:pt idx="2028" formatCode="General">
                  <c:v>-0.21249999999999999</c:v>
                </c:pt>
                <c:pt idx="2029" formatCode="General">
                  <c:v>-0.20283699999999999</c:v>
                </c:pt>
                <c:pt idx="2030" formatCode="General">
                  <c:v>-0.193047</c:v>
                </c:pt>
                <c:pt idx="2031" formatCode="General">
                  <c:v>-0.18312899999999999</c:v>
                </c:pt>
                <c:pt idx="2032" formatCode="General">
                  <c:v>-0.173124</c:v>
                </c:pt>
                <c:pt idx="2033" formatCode="General">
                  <c:v>-0.16309399999999999</c:v>
                </c:pt>
                <c:pt idx="2034" formatCode="General">
                  <c:v>-0.15309200000000001</c:v>
                </c:pt>
                <c:pt idx="2035" formatCode="General">
                  <c:v>-0.14313600000000001</c:v>
                </c:pt>
                <c:pt idx="2036" formatCode="General">
                  <c:v>-0.13320299999999999</c:v>
                </c:pt>
                <c:pt idx="2037" formatCode="General">
                  <c:v>-0.123238</c:v>
                </c:pt>
                <c:pt idx="2038" formatCode="General">
                  <c:v>-0.113174</c:v>
                </c:pt>
                <c:pt idx="2039" formatCode="General">
                  <c:v>-0.10297099999999999</c:v>
                </c:pt>
                <c:pt idx="2040" formatCode="General">
                  <c:v>-9.2630900000000002E-2</c:v>
                </c:pt>
                <c:pt idx="2041" formatCode="General">
                  <c:v>-8.2210099999999994E-2</c:v>
                </c:pt>
                <c:pt idx="2042" formatCode="General">
                  <c:v>-7.1801699999999996E-2</c:v>
                </c:pt>
                <c:pt idx="2043" formatCode="General">
                  <c:v>-6.1504400000000001E-2</c:v>
                </c:pt>
                <c:pt idx="2044" formatCode="General">
                  <c:v>-5.1391899999999997E-2</c:v>
                </c:pt>
                <c:pt idx="2045" formatCode="General">
                  <c:v>-4.1492899999999999E-2</c:v>
                </c:pt>
                <c:pt idx="2046" formatCode="General">
                  <c:v>-3.1791800000000002E-2</c:v>
                </c:pt>
                <c:pt idx="2047" formatCode="General">
                  <c:v>-2.2244400000000001E-2</c:v>
                </c:pt>
                <c:pt idx="2048" formatCode="General">
                  <c:v>-1.28021E-2</c:v>
                </c:pt>
                <c:pt idx="2049">
                  <c:v>-3.4372199999999999E-3</c:v>
                </c:pt>
                <c:pt idx="2050">
                  <c:v>5.8385700000000004E-3</c:v>
                </c:pt>
                <c:pt idx="2051" formatCode="General">
                  <c:v>1.4973999999999999E-2</c:v>
                </c:pt>
                <c:pt idx="2052" formatCode="General">
                  <c:v>2.38972E-2</c:v>
                </c:pt>
                <c:pt idx="2053" formatCode="General">
                  <c:v>3.2547300000000001E-2</c:v>
                </c:pt>
                <c:pt idx="2054" formatCode="General">
                  <c:v>4.0898299999999999E-2</c:v>
                </c:pt>
                <c:pt idx="2055" formatCode="General">
                  <c:v>4.8965300000000003E-2</c:v>
                </c:pt>
                <c:pt idx="2056" formatCode="General">
                  <c:v>5.6791399999999999E-2</c:v>
                </c:pt>
                <c:pt idx="2057" formatCode="General">
                  <c:v>6.4426600000000001E-2</c:v>
                </c:pt>
                <c:pt idx="2058" formatCode="General">
                  <c:v>7.1905200000000002E-2</c:v>
                </c:pt>
                <c:pt idx="2059" formatCode="General">
                  <c:v>7.9230700000000001E-2</c:v>
                </c:pt>
                <c:pt idx="2060" formatCode="General">
                  <c:v>8.6376599999999998E-2</c:v>
                </c:pt>
                <c:pt idx="2061" formatCode="General">
                  <c:v>9.3306500000000001E-2</c:v>
                </c:pt>
                <c:pt idx="2062" formatCode="General">
                  <c:v>0.10000199999999999</c:v>
                </c:pt>
                <c:pt idx="2063" formatCode="General">
                  <c:v>0.10648100000000001</c:v>
                </c:pt>
                <c:pt idx="2064" formatCode="General">
                  <c:v>0.112792</c:v>
                </c:pt>
                <c:pt idx="2065" formatCode="General">
                  <c:v>0.118994</c:v>
                </c:pt>
                <c:pt idx="2066" formatCode="General">
                  <c:v>0.12512499999999999</c:v>
                </c:pt>
                <c:pt idx="2067" formatCode="General">
                  <c:v>0.131184</c:v>
                </c:pt>
                <c:pt idx="2068" formatCode="General">
                  <c:v>0.137127</c:v>
                </c:pt>
                <c:pt idx="2069" formatCode="General">
                  <c:v>0.14288899999999999</c:v>
                </c:pt>
                <c:pt idx="2070" formatCode="General">
                  <c:v>0.14840500000000001</c:v>
                </c:pt>
                <c:pt idx="2071" formatCode="General">
                  <c:v>0.15362899999999999</c:v>
                </c:pt>
                <c:pt idx="2072" formatCode="General">
                  <c:v>0.158551</c:v>
                </c:pt>
                <c:pt idx="2073" formatCode="General">
                  <c:v>0.16319900000000001</c:v>
                </c:pt>
                <c:pt idx="2074" formatCode="General">
                  <c:v>0.16762099999999999</c:v>
                </c:pt>
                <c:pt idx="2075" formatCode="General">
                  <c:v>0.17185300000000001</c:v>
                </c:pt>
                <c:pt idx="2076" formatCode="General">
                  <c:v>0.17588799999999999</c:v>
                </c:pt>
                <c:pt idx="2077" formatCode="General">
                  <c:v>0.179675</c:v>
                </c:pt>
                <c:pt idx="2078" formatCode="General">
                  <c:v>0.183141</c:v>
                </c:pt>
                <c:pt idx="2079" formatCode="General">
                  <c:v>0.186223</c:v>
                </c:pt>
                <c:pt idx="2080" formatCode="General">
                  <c:v>0.18889300000000001</c:v>
                </c:pt>
                <c:pt idx="2081" formatCode="General">
                  <c:v>0.19117500000000001</c:v>
                </c:pt>
                <c:pt idx="2082" formatCode="General">
                  <c:v>0.193134</c:v>
                </c:pt>
                <c:pt idx="2083" formatCode="General">
                  <c:v>0.194857</c:v>
                </c:pt>
                <c:pt idx="2084" formatCode="General">
                  <c:v>0.19641700000000001</c:v>
                </c:pt>
                <c:pt idx="2085" formatCode="General">
                  <c:v>0.197852</c:v>
                </c:pt>
                <c:pt idx="2086" formatCode="General">
                  <c:v>0.19916</c:v>
                </c:pt>
                <c:pt idx="2087" formatCode="General">
                  <c:v>0.20030999999999999</c:v>
                </c:pt>
                <c:pt idx="2088" formatCode="General">
                  <c:v>0.20127999999999999</c:v>
                </c:pt>
                <c:pt idx="2089" formatCode="General">
                  <c:v>0.20208699999999999</c:v>
                </c:pt>
                <c:pt idx="2090" formatCode="General">
                  <c:v>0.202795</c:v>
                </c:pt>
                <c:pt idx="2091" formatCode="General">
                  <c:v>0.203485</c:v>
                </c:pt>
                <c:pt idx="2092" formatCode="General">
                  <c:v>0.20421500000000001</c:v>
                </c:pt>
                <c:pt idx="2093" formatCode="General">
                  <c:v>0.204986</c:v>
                </c:pt>
                <c:pt idx="2094" formatCode="General">
                  <c:v>0.205735</c:v>
                </c:pt>
                <c:pt idx="2095" formatCode="General">
                  <c:v>0.20635100000000001</c:v>
                </c:pt>
                <c:pt idx="2096" formatCode="General">
                  <c:v>0.20671999999999999</c:v>
                </c:pt>
                <c:pt idx="2097" formatCode="General">
                  <c:v>0.206765</c:v>
                </c:pt>
                <c:pt idx="2098" formatCode="General">
                  <c:v>0.20646600000000001</c:v>
                </c:pt>
                <c:pt idx="2099" formatCode="General">
                  <c:v>0.20585200000000001</c:v>
                </c:pt>
                <c:pt idx="2100" formatCode="General">
                  <c:v>0.204981</c:v>
                </c:pt>
                <c:pt idx="2101" formatCode="General">
                  <c:v>0.203907</c:v>
                </c:pt>
                <c:pt idx="2102" formatCode="General">
                  <c:v>0.202655</c:v>
                </c:pt>
                <c:pt idx="2103" formatCode="General">
                  <c:v>0.20120099999999999</c:v>
                </c:pt>
                <c:pt idx="2104" formatCode="General">
                  <c:v>0.199489</c:v>
                </c:pt>
                <c:pt idx="2105" formatCode="General">
                  <c:v>0.197465</c:v>
                </c:pt>
                <c:pt idx="2106" formatCode="General">
                  <c:v>0.19512199999999999</c:v>
                </c:pt>
                <c:pt idx="2107" formatCode="General">
                  <c:v>0.19250800000000001</c:v>
                </c:pt>
                <c:pt idx="2108" formatCode="General">
                  <c:v>0.18970100000000001</c:v>
                </c:pt>
                <c:pt idx="2109" formatCode="General">
                  <c:v>0.186774</c:v>
                </c:pt>
                <c:pt idx="2110" formatCode="General">
                  <c:v>0.18377099999999999</c:v>
                </c:pt>
                <c:pt idx="2111" formatCode="General">
                  <c:v>0.18071000000000001</c:v>
                </c:pt>
                <c:pt idx="2112" formatCode="General">
                  <c:v>0.17758199999999999</c:v>
                </c:pt>
                <c:pt idx="2113" formatCode="General">
                  <c:v>0.17435700000000001</c:v>
                </c:pt>
                <c:pt idx="2114" formatCode="General">
                  <c:v>0.17100599999999999</c:v>
                </c:pt>
                <c:pt idx="2115" formatCode="General">
                  <c:v>0.16750899999999999</c:v>
                </c:pt>
                <c:pt idx="2116" formatCode="General">
                  <c:v>0.16386500000000001</c:v>
                </c:pt>
                <c:pt idx="2117" formatCode="General">
                  <c:v>0.16008900000000001</c:v>
                </c:pt>
                <c:pt idx="2118" formatCode="General">
                  <c:v>0.15620200000000001</c:v>
                </c:pt>
                <c:pt idx="2119" formatCode="General">
                  <c:v>0.15223700000000001</c:v>
                </c:pt>
                <c:pt idx="2120" formatCode="General">
                  <c:v>0.148231</c:v>
                </c:pt>
                <c:pt idx="2121" formatCode="General">
                  <c:v>0.144203</c:v>
                </c:pt>
                <c:pt idx="2122" formatCode="General">
                  <c:v>0.14013999999999999</c:v>
                </c:pt>
                <c:pt idx="2123" formatCode="General">
                  <c:v>0.135993</c:v>
                </c:pt>
                <c:pt idx="2124" formatCode="General">
                  <c:v>0.13169800000000001</c:v>
                </c:pt>
                <c:pt idx="2125" formatCode="General">
                  <c:v>0.127194</c:v>
                </c:pt>
                <c:pt idx="2126" formatCode="General">
                  <c:v>0.12243800000000001</c:v>
                </c:pt>
                <c:pt idx="2127" formatCode="General">
                  <c:v>0.11741699999999999</c:v>
                </c:pt>
                <c:pt idx="2128" formatCode="General">
                  <c:v>0.112146</c:v>
                </c:pt>
                <c:pt idx="2129" formatCode="General">
                  <c:v>0.106669</c:v>
                </c:pt>
                <c:pt idx="2130" formatCode="General">
                  <c:v>0.10105</c:v>
                </c:pt>
                <c:pt idx="2131" formatCode="General">
                  <c:v>9.5356899999999994E-2</c:v>
                </c:pt>
                <c:pt idx="2132" formatCode="General">
                  <c:v>8.9652700000000002E-2</c:v>
                </c:pt>
                <c:pt idx="2133" formatCode="General">
                  <c:v>8.3981700000000006E-2</c:v>
                </c:pt>
                <c:pt idx="2134" formatCode="General">
                  <c:v>7.8355300000000003E-2</c:v>
                </c:pt>
                <c:pt idx="2135" formatCode="General">
                  <c:v>7.2743799999999997E-2</c:v>
                </c:pt>
                <c:pt idx="2136" formatCode="General">
                  <c:v>6.7084699999999997E-2</c:v>
                </c:pt>
                <c:pt idx="2137" formatCode="General">
                  <c:v>6.13222E-2</c:v>
                </c:pt>
                <c:pt idx="2138" formatCode="General">
                  <c:v>5.54609E-2</c:v>
                </c:pt>
                <c:pt idx="2139" formatCode="General">
                  <c:v>4.9587899999999997E-2</c:v>
                </c:pt>
                <c:pt idx="2140" formatCode="General">
                  <c:v>4.3832000000000003E-2</c:v>
                </c:pt>
                <c:pt idx="2141" formatCode="General">
                  <c:v>3.8285E-2</c:v>
                </c:pt>
                <c:pt idx="2142" formatCode="General">
                  <c:v>3.2944599999999997E-2</c:v>
                </c:pt>
                <c:pt idx="2143" formatCode="General">
                  <c:v>2.7715900000000002E-2</c:v>
                </c:pt>
                <c:pt idx="2144" formatCode="General">
                  <c:v>2.24561E-2</c:v>
                </c:pt>
                <c:pt idx="2145" formatCode="General">
                  <c:v>1.7027E-2</c:v>
                </c:pt>
                <c:pt idx="2146" formatCode="General">
                  <c:v>1.1341499999999999E-2</c:v>
                </c:pt>
                <c:pt idx="2147">
                  <c:v>5.3999E-3</c:v>
                </c:pt>
                <c:pt idx="2148">
                  <c:v>-6.9837199999999995E-4</c:v>
                </c:pt>
                <c:pt idx="2149">
                  <c:v>-6.7915600000000003E-3</c:v>
                </c:pt>
                <c:pt idx="2150" formatCode="General">
                  <c:v>-1.2737E-2</c:v>
                </c:pt>
                <c:pt idx="2151" formatCode="General">
                  <c:v>-1.8490199999999998E-2</c:v>
                </c:pt>
                <c:pt idx="2152" formatCode="General">
                  <c:v>-2.4131099999999999E-2</c:v>
                </c:pt>
                <c:pt idx="2153" formatCode="General">
                  <c:v>-2.98234E-2</c:v>
                </c:pt>
                <c:pt idx="2154" formatCode="General">
                  <c:v>-3.5730900000000003E-2</c:v>
                </c:pt>
                <c:pt idx="2155" formatCode="General">
                  <c:v>-4.1932900000000002E-2</c:v>
                </c:pt>
                <c:pt idx="2156" formatCode="General">
                  <c:v>-4.8374500000000001E-2</c:v>
                </c:pt>
                <c:pt idx="2157" formatCode="General">
                  <c:v>-5.4874600000000003E-2</c:v>
                </c:pt>
                <c:pt idx="2158" formatCode="General">
                  <c:v>-6.1188100000000002E-2</c:v>
                </c:pt>
                <c:pt idx="2159" formatCode="General">
                  <c:v>-6.7099699999999998E-2</c:v>
                </c:pt>
                <c:pt idx="2160" formatCode="General">
                  <c:v>-7.2507199999999994E-2</c:v>
                </c:pt>
                <c:pt idx="2161" formatCode="General">
                  <c:v>-7.7461600000000005E-2</c:v>
                </c:pt>
                <c:pt idx="2162" formatCode="General">
                  <c:v>-8.2147200000000004E-2</c:v>
                </c:pt>
                <c:pt idx="2163" formatCode="General">
                  <c:v>-8.68091E-2</c:v>
                </c:pt>
                <c:pt idx="2164" formatCode="General">
                  <c:v>-9.1647099999999995E-2</c:v>
                </c:pt>
                <c:pt idx="2165" formatCode="General">
                  <c:v>-9.6721399999999999E-2</c:v>
                </c:pt>
                <c:pt idx="2166" formatCode="General">
                  <c:v>-0.10191799999999999</c:v>
                </c:pt>
                <c:pt idx="2167" formatCode="General">
                  <c:v>-0.107002</c:v>
                </c:pt>
                <c:pt idx="2168" formatCode="General">
                  <c:v>-0.111737</c:v>
                </c:pt>
                <c:pt idx="2169" formatCode="General">
                  <c:v>-0.11600000000000001</c:v>
                </c:pt>
                <c:pt idx="2170" formatCode="General">
                  <c:v>-0.11984400000000001</c:v>
                </c:pt>
                <c:pt idx="2171" formatCode="General">
                  <c:v>-0.123474</c:v>
                </c:pt>
                <c:pt idx="2172" formatCode="General">
                  <c:v>-0.12717700000000001</c:v>
                </c:pt>
                <c:pt idx="2173" formatCode="General">
                  <c:v>-0.13120799999999999</c:v>
                </c:pt>
                <c:pt idx="2174" formatCode="General">
                  <c:v>-0.135687</c:v>
                </c:pt>
                <c:pt idx="2175" formatCode="General">
                  <c:v>-0.140543</c:v>
                </c:pt>
                <c:pt idx="2176" formatCode="General">
                  <c:v>-0.145541</c:v>
                </c:pt>
                <c:pt idx="2177" formatCode="General">
                  <c:v>-0.15038499999999999</c:v>
                </c:pt>
                <c:pt idx="2178" formatCode="General">
                  <c:v>-0.15484200000000001</c:v>
                </c:pt>
                <c:pt idx="2179" formatCode="General">
                  <c:v>-0.15883900000000001</c:v>
                </c:pt>
                <c:pt idx="2180" formatCode="General">
                  <c:v>-0.16248499999999999</c:v>
                </c:pt>
                <c:pt idx="2181" formatCode="General">
                  <c:v>-0.16602</c:v>
                </c:pt>
                <c:pt idx="2182" formatCode="General">
                  <c:v>-0.16970499999999999</c:v>
                </c:pt>
                <c:pt idx="2183" formatCode="General">
                  <c:v>-0.17369599999999999</c:v>
                </c:pt>
                <c:pt idx="2184" formatCode="General">
                  <c:v>-0.17795900000000001</c:v>
                </c:pt>
                <c:pt idx="2185" formatCode="General">
                  <c:v>-0.18226999999999999</c:v>
                </c:pt>
                <c:pt idx="2186" formatCode="General">
                  <c:v>-0.18629299999999999</c:v>
                </c:pt>
                <c:pt idx="2187" formatCode="General">
                  <c:v>-0.189721</c:v>
                </c:pt>
                <c:pt idx="2188" formatCode="General">
                  <c:v>-0.19240499999999999</c:v>
                </c:pt>
                <c:pt idx="2189" formatCode="General">
                  <c:v>-0.19441600000000001</c:v>
                </c:pt>
                <c:pt idx="2190" formatCode="General">
                  <c:v>-0.196021</c:v>
                </c:pt>
                <c:pt idx="2191" formatCode="General">
                  <c:v>-0.19756199999999999</c:v>
                </c:pt>
                <c:pt idx="2192" formatCode="General">
                  <c:v>-0.19930999999999999</c:v>
                </c:pt>
                <c:pt idx="2193" formatCode="General">
                  <c:v>-0.20136200000000001</c:v>
                </c:pt>
                <c:pt idx="2194" formatCode="General">
                  <c:v>-0.20360900000000001</c:v>
                </c:pt>
                <c:pt idx="2195" formatCode="General">
                  <c:v>-0.20580699999999999</c:v>
                </c:pt>
                <c:pt idx="2196" formatCode="General">
                  <c:v>-0.20768900000000001</c:v>
                </c:pt>
                <c:pt idx="2197" formatCode="General">
                  <c:v>-0.20908399999999999</c:v>
                </c:pt>
                <c:pt idx="2198" formatCode="General">
                  <c:v>-0.20999899999999999</c:v>
                </c:pt>
                <c:pt idx="2199" formatCode="General">
                  <c:v>-0.21062400000000001</c:v>
                </c:pt>
                <c:pt idx="2200" formatCode="General">
                  <c:v>-0.211261</c:v>
                </c:pt>
                <c:pt idx="2201" formatCode="General">
                  <c:v>-0.21219499999999999</c:v>
                </c:pt>
                <c:pt idx="2202" formatCode="General">
                  <c:v>-0.21357100000000001</c:v>
                </c:pt>
                <c:pt idx="2203" formatCode="General">
                  <c:v>-0.21532100000000001</c:v>
                </c:pt>
                <c:pt idx="2204" formatCode="General">
                  <c:v>-0.21718699999999999</c:v>
                </c:pt>
                <c:pt idx="2205" formatCode="General">
                  <c:v>-0.21882199999999999</c:v>
                </c:pt>
                <c:pt idx="2206" formatCode="General">
                  <c:v>-0.21992700000000001</c:v>
                </c:pt>
                <c:pt idx="2207" formatCode="General">
                  <c:v>-0.22037000000000001</c:v>
                </c:pt>
                <c:pt idx="2208" formatCode="General">
                  <c:v>-0.22022800000000001</c:v>
                </c:pt>
                <c:pt idx="2209" formatCode="General">
                  <c:v>-0.21974299999999999</c:v>
                </c:pt>
                <c:pt idx="2210" formatCode="General">
                  <c:v>-0.21920000000000001</c:v>
                </c:pt>
                <c:pt idx="2211" formatCode="General">
                  <c:v>-0.21879499999999999</c:v>
                </c:pt>
                <c:pt idx="2212" formatCode="General">
                  <c:v>-0.21854100000000001</c:v>
                </c:pt>
                <c:pt idx="2213" formatCode="General">
                  <c:v>-0.21825900000000001</c:v>
                </c:pt>
                <c:pt idx="2214" formatCode="General">
                  <c:v>-0.21765699999999999</c:v>
                </c:pt>
                <c:pt idx="2215" formatCode="General">
                  <c:v>-0.21645700000000001</c:v>
                </c:pt>
                <c:pt idx="2216" formatCode="General">
                  <c:v>-0.21452499999999999</c:v>
                </c:pt>
                <c:pt idx="2217" formatCode="General">
                  <c:v>-0.21193799999999999</c:v>
                </c:pt>
                <c:pt idx="2218" formatCode="General">
                  <c:v>-0.20896100000000001</c:v>
                </c:pt>
                <c:pt idx="2219" formatCode="General">
                  <c:v>-0.20594599999999999</c:v>
                </c:pt>
                <c:pt idx="2220" formatCode="General">
                  <c:v>-0.20319400000000001</c:v>
                </c:pt>
                <c:pt idx="2221" formatCode="General">
                  <c:v>-0.20083599999999999</c:v>
                </c:pt>
                <c:pt idx="2222" formatCode="General">
                  <c:v>-0.198797</c:v>
                </c:pt>
              </c:numCache>
            </c:numRef>
          </c:yVal>
          <c:smooth val="1"/>
          <c:extLst>
            <c:ext xmlns:c16="http://schemas.microsoft.com/office/drawing/2014/chart" uri="{C3380CC4-5D6E-409C-BE32-E72D297353CC}">
              <c16:uniqueId val="{00000001-D2EC-4646-BEBB-06BE2A64D9F9}"/>
            </c:ext>
          </c:extLst>
        </c:ser>
        <c:dLbls>
          <c:showLegendKey val="0"/>
          <c:showVal val="0"/>
          <c:showCatName val="0"/>
          <c:showSerName val="0"/>
          <c:showPercent val="0"/>
          <c:showBubbleSize val="0"/>
        </c:dLbls>
        <c:axId val="141737344"/>
        <c:axId val="141743232"/>
      </c:scatterChart>
      <c:valAx>
        <c:axId val="141737344"/>
        <c:scaling>
          <c:orientation val="minMax"/>
          <c:max val="3.3"/>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141743232"/>
        <c:crossesAt val="-0.60000000000000009"/>
        <c:crossBetween val="midCat"/>
      </c:valAx>
      <c:valAx>
        <c:axId val="141743232"/>
        <c:scaling>
          <c:orientation val="minMax"/>
        </c:scaling>
        <c:delete val="0"/>
        <c:axPos val="l"/>
        <c:majorGridlines/>
        <c:title>
          <c:tx>
            <c:rich>
              <a:bodyPr/>
              <a:lstStyle/>
              <a:p>
                <a:pPr>
                  <a:defRPr/>
                </a:pPr>
                <a:r>
                  <a:rPr lang="en-US"/>
                  <a:t>Midspan Displacement (in)</a:t>
                </a:r>
              </a:p>
            </c:rich>
          </c:tx>
          <c:overlay val="0"/>
        </c:title>
        <c:numFmt formatCode="General" sourceLinked="1"/>
        <c:majorTickMark val="out"/>
        <c:minorTickMark val="none"/>
        <c:tickLblPos val="nextTo"/>
        <c:crossAx val="141737344"/>
        <c:crosses val="autoZero"/>
        <c:crossBetween val="midCat"/>
      </c:valAx>
    </c:plotArea>
    <c:legend>
      <c:legendPos val="b"/>
      <c:layout>
        <c:manualLayout>
          <c:xMode val="edge"/>
          <c:yMode val="edge"/>
          <c:x val="0.31000787401574803"/>
          <c:y val="0.89783664753770187"/>
          <c:w val="0.37998425196850394"/>
          <c:h val="0.10216335246229814"/>
        </c:manualLayout>
      </c:layout>
      <c:overlay val="0"/>
    </c:legend>
    <c:plotVisOnly val="1"/>
    <c:dispBlanksAs val="gap"/>
    <c:showDLblsOverMax val="0"/>
  </c:chart>
  <c:txPr>
    <a:bodyPr/>
    <a:lstStyle/>
    <a:p>
      <a:pPr>
        <a:defRPr b="0"/>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640529308836395"/>
          <c:y val="6.168066491688539E-2"/>
          <c:w val="0.81599759405074368"/>
          <c:h val="0.6142104111986002"/>
        </c:manualLayout>
      </c:layout>
      <c:scatterChart>
        <c:scatterStyle val="smoothMarker"/>
        <c:varyColors val="0"/>
        <c:ser>
          <c:idx val="3"/>
          <c:order val="0"/>
          <c:tx>
            <c:v>State-Space</c:v>
          </c:tx>
          <c:spPr>
            <a:ln w="19050">
              <a:solidFill>
                <a:schemeClr val="accent1"/>
              </a:solidFill>
            </a:ln>
          </c:spPr>
          <c:marker>
            <c:symbol val="none"/>
          </c:marker>
          <c:xVal>
            <c:numRef>
              <c:f>'double-span'!$R$9:$R$7883</c:f>
              <c:numCache>
                <c:formatCode>General</c:formatCode>
                <c:ptCount val="7875"/>
                <c:pt idx="0">
                  <c:v>0</c:v>
                </c:pt>
                <c:pt idx="1">
                  <c:v>1.3887083333401495E-3</c:v>
                </c:pt>
                <c:pt idx="2">
                  <c:v>2.777416666670085E-3</c:v>
                </c:pt>
                <c:pt idx="3">
                  <c:v>4.1661250000000205E-3</c:v>
                </c:pt>
                <c:pt idx="4">
                  <c:v>5.55483333334017E-3</c:v>
                </c:pt>
                <c:pt idx="5">
                  <c:v>6.9435416666701055E-3</c:v>
                </c:pt>
                <c:pt idx="6">
                  <c:v>8.332250000000041E-3</c:v>
                </c:pt>
                <c:pt idx="7">
                  <c:v>9.7209583333399685E-3</c:v>
                </c:pt>
                <c:pt idx="8">
                  <c:v>1.1109666666670126E-2</c:v>
                </c:pt>
                <c:pt idx="9">
                  <c:v>1.2498375000000062E-2</c:v>
                </c:pt>
                <c:pt idx="10">
                  <c:v>1.3887083333339989E-2</c:v>
                </c:pt>
                <c:pt idx="11">
                  <c:v>1.5275791666670147E-2</c:v>
                </c:pt>
                <c:pt idx="12">
                  <c:v>1.6664500000000082E-2</c:v>
                </c:pt>
                <c:pt idx="13">
                  <c:v>1.805320833334001E-2</c:v>
                </c:pt>
                <c:pt idx="14">
                  <c:v>1.9441916666670167E-2</c:v>
                </c:pt>
                <c:pt idx="15">
                  <c:v>2.0830625000000103E-2</c:v>
                </c:pt>
                <c:pt idx="16">
                  <c:v>2.221933333334003E-2</c:v>
                </c:pt>
                <c:pt idx="17">
                  <c:v>2.3608041666669966E-2</c:v>
                </c:pt>
                <c:pt idx="18">
                  <c:v>2.4996750000000123E-2</c:v>
                </c:pt>
                <c:pt idx="19">
                  <c:v>2.6385458333340051E-2</c:v>
                </c:pt>
                <c:pt idx="20">
                  <c:v>2.7774166666669986E-2</c:v>
                </c:pt>
                <c:pt idx="21">
                  <c:v>2.9162875000000144E-2</c:v>
                </c:pt>
                <c:pt idx="22">
                  <c:v>3.0551583333340071E-2</c:v>
                </c:pt>
                <c:pt idx="23">
                  <c:v>3.1940291666670007E-2</c:v>
                </c:pt>
                <c:pt idx="24">
                  <c:v>3.3329000000000164E-2</c:v>
                </c:pt>
                <c:pt idx="25">
                  <c:v>3.4717708333340092E-2</c:v>
                </c:pt>
                <c:pt idx="26">
                  <c:v>3.6106416666670027E-2</c:v>
                </c:pt>
                <c:pt idx="27">
                  <c:v>3.7495124999999963E-2</c:v>
                </c:pt>
                <c:pt idx="28">
                  <c:v>3.8883833333340112E-2</c:v>
                </c:pt>
                <c:pt idx="29">
                  <c:v>4.0272541666670048E-2</c:v>
                </c:pt>
                <c:pt idx="30">
                  <c:v>4.1661249999999983E-2</c:v>
                </c:pt>
                <c:pt idx="31">
                  <c:v>4.3049958333340133E-2</c:v>
                </c:pt>
                <c:pt idx="32">
                  <c:v>4.4438666666670068E-2</c:v>
                </c:pt>
                <c:pt idx="33">
                  <c:v>4.5827375000000004E-2</c:v>
                </c:pt>
                <c:pt idx="34">
                  <c:v>4.7216083333340153E-2</c:v>
                </c:pt>
                <c:pt idx="35">
                  <c:v>4.8604791666670089E-2</c:v>
                </c:pt>
                <c:pt idx="36">
                  <c:v>4.9993500000000024E-2</c:v>
                </c:pt>
                <c:pt idx="37">
                  <c:v>5.1382208333340174E-2</c:v>
                </c:pt>
                <c:pt idx="38">
                  <c:v>5.2770916666670109E-2</c:v>
                </c:pt>
                <c:pt idx="39">
                  <c:v>5.4159625000000045E-2</c:v>
                </c:pt>
                <c:pt idx="40">
                  <c:v>5.5548333333339972E-2</c:v>
                </c:pt>
                <c:pt idx="41">
                  <c:v>5.693704166667013E-2</c:v>
                </c:pt>
                <c:pt idx="42">
                  <c:v>5.8325750000000065E-2</c:v>
                </c:pt>
                <c:pt idx="43">
                  <c:v>5.9714458333339993E-2</c:v>
                </c:pt>
                <c:pt idx="44">
                  <c:v>6.110316666667015E-2</c:v>
                </c:pt>
                <c:pt idx="45">
                  <c:v>6.2491875000000086E-2</c:v>
                </c:pt>
                <c:pt idx="46">
                  <c:v>6.3880583333340013E-2</c:v>
                </c:pt>
                <c:pt idx="47">
                  <c:v>6.5269291666670171E-2</c:v>
                </c:pt>
                <c:pt idx="48">
                  <c:v>6.6658000000000106E-2</c:v>
                </c:pt>
                <c:pt idx="49">
                  <c:v>6.8046708333340034E-2</c:v>
                </c:pt>
                <c:pt idx="50">
                  <c:v>6.9435416666669969E-2</c:v>
                </c:pt>
                <c:pt idx="51">
                  <c:v>7.0824125000000127E-2</c:v>
                </c:pt>
                <c:pt idx="52">
                  <c:v>7.2212833333340054E-2</c:v>
                </c:pt>
                <c:pt idx="53">
                  <c:v>7.360154166666999E-2</c:v>
                </c:pt>
                <c:pt idx="54">
                  <c:v>7.4990250000000147E-2</c:v>
                </c:pt>
                <c:pt idx="55">
                  <c:v>7.6378958333340075E-2</c:v>
                </c:pt>
                <c:pt idx="56">
                  <c:v>7.776766666667001E-2</c:v>
                </c:pt>
                <c:pt idx="57">
                  <c:v>7.9156375000000168E-2</c:v>
                </c:pt>
                <c:pt idx="58">
                  <c:v>8.0545083333340095E-2</c:v>
                </c:pt>
                <c:pt idx="59">
                  <c:v>8.1933791666670031E-2</c:v>
                </c:pt>
                <c:pt idx="60">
                  <c:v>8.3322499999999966E-2</c:v>
                </c:pt>
                <c:pt idx="61">
                  <c:v>8.4711208333340116E-2</c:v>
                </c:pt>
                <c:pt idx="62">
                  <c:v>8.6099916666670051E-2</c:v>
                </c:pt>
                <c:pt idx="63">
                  <c:v>8.7488624999999987E-2</c:v>
                </c:pt>
                <c:pt idx="64">
                  <c:v>8.8877333333340136E-2</c:v>
                </c:pt>
                <c:pt idx="65">
                  <c:v>9.0266041666670072E-2</c:v>
                </c:pt>
                <c:pt idx="66">
                  <c:v>9.1654750000000007E-2</c:v>
                </c:pt>
                <c:pt idx="67">
                  <c:v>9.3043458333340157E-2</c:v>
                </c:pt>
                <c:pt idx="68">
                  <c:v>9.4432166666670092E-2</c:v>
                </c:pt>
                <c:pt idx="69">
                  <c:v>9.5820875000000028E-2</c:v>
                </c:pt>
                <c:pt idx="70">
                  <c:v>9.7209583333340177E-2</c:v>
                </c:pt>
                <c:pt idx="71">
                  <c:v>9.8598291666670113E-2</c:v>
                </c:pt>
                <c:pt idx="72">
                  <c:v>9.9987000000000048E-2</c:v>
                </c:pt>
                <c:pt idx="73">
                  <c:v>0.10137570833333998</c:v>
                </c:pt>
                <c:pt idx="74">
                  <c:v>0.10276441666667013</c:v>
                </c:pt>
                <c:pt idx="75">
                  <c:v>0.10415312500000007</c:v>
                </c:pt>
                <c:pt idx="76">
                  <c:v>0.10554183333334</c:v>
                </c:pt>
                <c:pt idx="77">
                  <c:v>0.10693054166667015</c:v>
                </c:pt>
                <c:pt idx="78">
                  <c:v>0.10831925000000009</c:v>
                </c:pt>
                <c:pt idx="79">
                  <c:v>0.10970795833334002</c:v>
                </c:pt>
                <c:pt idx="80">
                  <c:v>0.11109666666667017</c:v>
                </c:pt>
                <c:pt idx="81">
                  <c:v>0.11248537500000011</c:v>
                </c:pt>
                <c:pt idx="82">
                  <c:v>0.11387408333334004</c:v>
                </c:pt>
                <c:pt idx="83">
                  <c:v>0.11526279166666997</c:v>
                </c:pt>
                <c:pt idx="84">
                  <c:v>0.11665150000000013</c:v>
                </c:pt>
                <c:pt idx="85">
                  <c:v>0.11804020833334006</c:v>
                </c:pt>
                <c:pt idx="86">
                  <c:v>0.11942891666666999</c:v>
                </c:pt>
                <c:pt idx="87">
                  <c:v>0.12081762500000015</c:v>
                </c:pt>
                <c:pt idx="88">
                  <c:v>0.12220633333334008</c:v>
                </c:pt>
                <c:pt idx="89">
                  <c:v>0.12359504166667001</c:v>
                </c:pt>
                <c:pt idx="90">
                  <c:v>0.12498375000000017</c:v>
                </c:pt>
                <c:pt idx="91">
                  <c:v>0.1263724583333401</c:v>
                </c:pt>
                <c:pt idx="92">
                  <c:v>0.12776116666667003</c:v>
                </c:pt>
                <c:pt idx="93">
                  <c:v>0.12914987499999997</c:v>
                </c:pt>
                <c:pt idx="94">
                  <c:v>0.13053858333334012</c:v>
                </c:pt>
                <c:pt idx="95">
                  <c:v>0.13192729166667005</c:v>
                </c:pt>
                <c:pt idx="96">
                  <c:v>0.13331599999999999</c:v>
                </c:pt>
                <c:pt idx="97">
                  <c:v>0.13470470833334014</c:v>
                </c:pt>
                <c:pt idx="98">
                  <c:v>0.13609341666667008</c:v>
                </c:pt>
                <c:pt idx="99">
                  <c:v>0.13748212500000001</c:v>
                </c:pt>
                <c:pt idx="100">
                  <c:v>0.13887083333334016</c:v>
                </c:pt>
                <c:pt idx="101">
                  <c:v>0.1402595416666701</c:v>
                </c:pt>
                <c:pt idx="102">
                  <c:v>0.14164825000000003</c:v>
                </c:pt>
                <c:pt idx="103">
                  <c:v>0.14303695833334018</c:v>
                </c:pt>
                <c:pt idx="104">
                  <c:v>0.14442566666667012</c:v>
                </c:pt>
                <c:pt idx="105">
                  <c:v>0.14581437500000005</c:v>
                </c:pt>
                <c:pt idx="106">
                  <c:v>0.14720308333333998</c:v>
                </c:pt>
                <c:pt idx="107">
                  <c:v>0.14859179166667014</c:v>
                </c:pt>
                <c:pt idx="108">
                  <c:v>0.14998050000000007</c:v>
                </c:pt>
                <c:pt idx="109">
                  <c:v>0.15136920833334</c:v>
                </c:pt>
                <c:pt idx="110">
                  <c:v>0.15275791666667016</c:v>
                </c:pt>
                <c:pt idx="111">
                  <c:v>0.15414662500000009</c:v>
                </c:pt>
                <c:pt idx="112">
                  <c:v>0.15553533333334002</c:v>
                </c:pt>
                <c:pt idx="113">
                  <c:v>0.15692404166667018</c:v>
                </c:pt>
                <c:pt idx="114">
                  <c:v>0.15831275000000011</c:v>
                </c:pt>
                <c:pt idx="115">
                  <c:v>0.15970145833334004</c:v>
                </c:pt>
                <c:pt idx="116">
                  <c:v>0.16109016666666998</c:v>
                </c:pt>
                <c:pt idx="117">
                  <c:v>0.16247887500000013</c:v>
                </c:pt>
                <c:pt idx="118">
                  <c:v>0.16386758333334006</c:v>
                </c:pt>
                <c:pt idx="119">
                  <c:v>0.16525629166667</c:v>
                </c:pt>
                <c:pt idx="120">
                  <c:v>0.16664500000000015</c:v>
                </c:pt>
                <c:pt idx="121">
                  <c:v>0.16803370833334008</c:v>
                </c:pt>
                <c:pt idx="122">
                  <c:v>0.16942241666667002</c:v>
                </c:pt>
                <c:pt idx="123">
                  <c:v>0.17081112500000017</c:v>
                </c:pt>
                <c:pt idx="124">
                  <c:v>0.1721998333333401</c:v>
                </c:pt>
                <c:pt idx="125">
                  <c:v>0.17358854166667004</c:v>
                </c:pt>
                <c:pt idx="126">
                  <c:v>0.17497724999999997</c:v>
                </c:pt>
                <c:pt idx="127">
                  <c:v>0.17636595833334012</c:v>
                </c:pt>
                <c:pt idx="128">
                  <c:v>0.17775466666667006</c:v>
                </c:pt>
                <c:pt idx="129">
                  <c:v>0.17914337499999999</c:v>
                </c:pt>
                <c:pt idx="130">
                  <c:v>0.18053208333334014</c:v>
                </c:pt>
                <c:pt idx="131">
                  <c:v>0.18192079166667008</c:v>
                </c:pt>
                <c:pt idx="132">
                  <c:v>0.18330950000000001</c:v>
                </c:pt>
                <c:pt idx="133">
                  <c:v>0.18469820833334016</c:v>
                </c:pt>
                <c:pt idx="134">
                  <c:v>0.1860869166666701</c:v>
                </c:pt>
                <c:pt idx="135">
                  <c:v>0.18747562500000003</c:v>
                </c:pt>
                <c:pt idx="136">
                  <c:v>0.18886433333333996</c:v>
                </c:pt>
                <c:pt idx="137">
                  <c:v>0.19025304166667012</c:v>
                </c:pt>
                <c:pt idx="138">
                  <c:v>0.19164175000000006</c:v>
                </c:pt>
                <c:pt idx="139">
                  <c:v>0.19303045833333998</c:v>
                </c:pt>
                <c:pt idx="140">
                  <c:v>0.19441916666667014</c:v>
                </c:pt>
                <c:pt idx="141">
                  <c:v>0.19580787500000008</c:v>
                </c:pt>
                <c:pt idx="142">
                  <c:v>0.19719658333334</c:v>
                </c:pt>
                <c:pt idx="143">
                  <c:v>0.19858529166667016</c:v>
                </c:pt>
                <c:pt idx="144">
                  <c:v>0.1999740000000001</c:v>
                </c:pt>
                <c:pt idx="145">
                  <c:v>0.20136270833334002</c:v>
                </c:pt>
                <c:pt idx="146">
                  <c:v>0.20275141666667018</c:v>
                </c:pt>
                <c:pt idx="147">
                  <c:v>0.20414012500000012</c:v>
                </c:pt>
                <c:pt idx="148">
                  <c:v>0.20552883333334004</c:v>
                </c:pt>
                <c:pt idx="149">
                  <c:v>0.20691754166666998</c:v>
                </c:pt>
                <c:pt idx="150">
                  <c:v>0.20830625000000014</c:v>
                </c:pt>
                <c:pt idx="151">
                  <c:v>0.20969495833334006</c:v>
                </c:pt>
                <c:pt idx="152">
                  <c:v>0.21108366666667</c:v>
                </c:pt>
                <c:pt idx="153">
                  <c:v>0.21247237500000016</c:v>
                </c:pt>
                <c:pt idx="154">
                  <c:v>0.21386108333334009</c:v>
                </c:pt>
                <c:pt idx="155">
                  <c:v>0.21524979166667002</c:v>
                </c:pt>
                <c:pt idx="156">
                  <c:v>0.21663850000000018</c:v>
                </c:pt>
                <c:pt idx="157">
                  <c:v>0.21802720833334011</c:v>
                </c:pt>
                <c:pt idx="158">
                  <c:v>0.21941591666667004</c:v>
                </c:pt>
                <c:pt idx="159">
                  <c:v>0.22080462499999998</c:v>
                </c:pt>
                <c:pt idx="160">
                  <c:v>0.22219333333334013</c:v>
                </c:pt>
                <c:pt idx="161">
                  <c:v>0.22358204166667006</c:v>
                </c:pt>
                <c:pt idx="162">
                  <c:v>0.22497075</c:v>
                </c:pt>
                <c:pt idx="163">
                  <c:v>0.22635945833334015</c:v>
                </c:pt>
                <c:pt idx="164">
                  <c:v>0.22774816666667008</c:v>
                </c:pt>
                <c:pt idx="165">
                  <c:v>0.22913687500000002</c:v>
                </c:pt>
                <c:pt idx="166">
                  <c:v>0.23052558333334017</c:v>
                </c:pt>
                <c:pt idx="167">
                  <c:v>0.2319142916666701</c:v>
                </c:pt>
                <c:pt idx="168">
                  <c:v>0.23330300000000004</c:v>
                </c:pt>
                <c:pt idx="169">
                  <c:v>0.23469170833333997</c:v>
                </c:pt>
                <c:pt idx="170">
                  <c:v>0.23608041666667012</c:v>
                </c:pt>
                <c:pt idx="171">
                  <c:v>0.23746912500000006</c:v>
                </c:pt>
                <c:pt idx="172">
                  <c:v>0.23885783333333999</c:v>
                </c:pt>
                <c:pt idx="173">
                  <c:v>0.24024654166667014</c:v>
                </c:pt>
                <c:pt idx="174">
                  <c:v>0.24163525000000008</c:v>
                </c:pt>
                <c:pt idx="175">
                  <c:v>0.24302395833334001</c:v>
                </c:pt>
                <c:pt idx="176">
                  <c:v>0.24441266666667016</c:v>
                </c:pt>
                <c:pt idx="177">
                  <c:v>0.2458013750000001</c:v>
                </c:pt>
                <c:pt idx="178">
                  <c:v>0.24719008333334003</c:v>
                </c:pt>
                <c:pt idx="179">
                  <c:v>0.24857879166666996</c:v>
                </c:pt>
                <c:pt idx="180">
                  <c:v>0.24996750000000012</c:v>
                </c:pt>
                <c:pt idx="181">
                  <c:v>0.25135620833334005</c:v>
                </c:pt>
                <c:pt idx="182">
                  <c:v>0.25274491666666998</c:v>
                </c:pt>
                <c:pt idx="183">
                  <c:v>0.25413362500000014</c:v>
                </c:pt>
                <c:pt idx="184">
                  <c:v>0.25552233333334007</c:v>
                </c:pt>
                <c:pt idx="185">
                  <c:v>0.25691104166667</c:v>
                </c:pt>
                <c:pt idx="186">
                  <c:v>0.25829975000000016</c:v>
                </c:pt>
                <c:pt idx="187">
                  <c:v>0.25968845833334009</c:v>
                </c:pt>
                <c:pt idx="188">
                  <c:v>0.26107716666667002</c:v>
                </c:pt>
                <c:pt idx="189">
                  <c:v>0.26246587500000018</c:v>
                </c:pt>
                <c:pt idx="190">
                  <c:v>0.26385458333334011</c:v>
                </c:pt>
                <c:pt idx="191">
                  <c:v>0.26524329166667004</c:v>
                </c:pt>
                <c:pt idx="192">
                  <c:v>0.26663199999999998</c:v>
                </c:pt>
                <c:pt idx="193">
                  <c:v>0.26802070833334013</c:v>
                </c:pt>
                <c:pt idx="194">
                  <c:v>0.26940941666667007</c:v>
                </c:pt>
                <c:pt idx="195">
                  <c:v>0.270798125</c:v>
                </c:pt>
                <c:pt idx="196">
                  <c:v>0.27218683333334015</c:v>
                </c:pt>
                <c:pt idx="197">
                  <c:v>0.27357554166667009</c:v>
                </c:pt>
                <c:pt idx="198">
                  <c:v>0.27496425000000002</c:v>
                </c:pt>
                <c:pt idx="199">
                  <c:v>0.27635295833334017</c:v>
                </c:pt>
                <c:pt idx="200">
                  <c:v>0.27774166666667011</c:v>
                </c:pt>
                <c:pt idx="201">
                  <c:v>0.27913037500000004</c:v>
                </c:pt>
                <c:pt idx="202">
                  <c:v>0.28051908333333997</c:v>
                </c:pt>
                <c:pt idx="203">
                  <c:v>0.28190779166667013</c:v>
                </c:pt>
                <c:pt idx="204">
                  <c:v>0.28329650000000006</c:v>
                </c:pt>
                <c:pt idx="205">
                  <c:v>0.28468520833333999</c:v>
                </c:pt>
                <c:pt idx="206">
                  <c:v>0.28607391666667015</c:v>
                </c:pt>
                <c:pt idx="207">
                  <c:v>0.28746262500000008</c:v>
                </c:pt>
                <c:pt idx="208">
                  <c:v>0.28885133333334001</c:v>
                </c:pt>
                <c:pt idx="209">
                  <c:v>0.29024004166667017</c:v>
                </c:pt>
                <c:pt idx="210">
                  <c:v>0.2916287500000001</c:v>
                </c:pt>
                <c:pt idx="211">
                  <c:v>0.29301745833334003</c:v>
                </c:pt>
                <c:pt idx="212">
                  <c:v>0.29440616666666997</c:v>
                </c:pt>
                <c:pt idx="213">
                  <c:v>0.29579487500000012</c:v>
                </c:pt>
                <c:pt idx="214">
                  <c:v>0.29718358333334005</c:v>
                </c:pt>
                <c:pt idx="215">
                  <c:v>0.29857229166666999</c:v>
                </c:pt>
                <c:pt idx="216">
                  <c:v>0.29996100000000014</c:v>
                </c:pt>
                <c:pt idx="217">
                  <c:v>0.30134970833334007</c:v>
                </c:pt>
                <c:pt idx="218">
                  <c:v>0.30273841666667001</c:v>
                </c:pt>
                <c:pt idx="219">
                  <c:v>0.30412712500000016</c:v>
                </c:pt>
                <c:pt idx="220">
                  <c:v>0.30551583333334009</c:v>
                </c:pt>
                <c:pt idx="221">
                  <c:v>0.30690454166667003</c:v>
                </c:pt>
                <c:pt idx="222">
                  <c:v>0.30829324999999996</c:v>
                </c:pt>
                <c:pt idx="223">
                  <c:v>0.30968195833334011</c:v>
                </c:pt>
                <c:pt idx="224">
                  <c:v>0.31107066666667005</c:v>
                </c:pt>
                <c:pt idx="225">
                  <c:v>0.31245937499999998</c:v>
                </c:pt>
                <c:pt idx="226">
                  <c:v>0.31384808333334013</c:v>
                </c:pt>
                <c:pt idx="227">
                  <c:v>0.31523679166667007</c:v>
                </c:pt>
                <c:pt idx="228">
                  <c:v>0.3166255</c:v>
                </c:pt>
                <c:pt idx="229">
                  <c:v>0.31801420833334015</c:v>
                </c:pt>
                <c:pt idx="230">
                  <c:v>0.31940291666667009</c:v>
                </c:pt>
                <c:pt idx="231">
                  <c:v>0.32079162500000002</c:v>
                </c:pt>
                <c:pt idx="232">
                  <c:v>0.32218033333334017</c:v>
                </c:pt>
                <c:pt idx="233">
                  <c:v>0.32356904166667011</c:v>
                </c:pt>
                <c:pt idx="234">
                  <c:v>0.32495775000000005</c:v>
                </c:pt>
                <c:pt idx="235">
                  <c:v>0.32634645833333997</c:v>
                </c:pt>
                <c:pt idx="236">
                  <c:v>0.32773516666667013</c:v>
                </c:pt>
                <c:pt idx="237">
                  <c:v>0.32912387500000007</c:v>
                </c:pt>
                <c:pt idx="238">
                  <c:v>0.33051258333333999</c:v>
                </c:pt>
                <c:pt idx="239">
                  <c:v>0.33190129166667015</c:v>
                </c:pt>
                <c:pt idx="240">
                  <c:v>0.33329000000000009</c:v>
                </c:pt>
                <c:pt idx="241">
                  <c:v>0.33467870833334001</c:v>
                </c:pt>
                <c:pt idx="242">
                  <c:v>0.33606741666667017</c:v>
                </c:pt>
                <c:pt idx="243">
                  <c:v>0.33745612500000011</c:v>
                </c:pt>
                <c:pt idx="244">
                  <c:v>0.33884483333334003</c:v>
                </c:pt>
                <c:pt idx="245">
                  <c:v>0.34023354166666997</c:v>
                </c:pt>
                <c:pt idx="246">
                  <c:v>0.34162225000000013</c:v>
                </c:pt>
                <c:pt idx="247">
                  <c:v>0.34301095833334005</c:v>
                </c:pt>
                <c:pt idx="248">
                  <c:v>0.34439966666666999</c:v>
                </c:pt>
                <c:pt idx="249">
                  <c:v>0.34578837500000015</c:v>
                </c:pt>
                <c:pt idx="250">
                  <c:v>0.34717708333334008</c:v>
                </c:pt>
                <c:pt idx="251">
                  <c:v>0.34856579166667001</c:v>
                </c:pt>
                <c:pt idx="252">
                  <c:v>0.34995450000000017</c:v>
                </c:pt>
                <c:pt idx="253">
                  <c:v>0.3513432083333401</c:v>
                </c:pt>
                <c:pt idx="254">
                  <c:v>0.35273191666667003</c:v>
                </c:pt>
                <c:pt idx="255">
                  <c:v>0.35412062499999997</c:v>
                </c:pt>
                <c:pt idx="256">
                  <c:v>0.35550933333334012</c:v>
                </c:pt>
                <c:pt idx="257">
                  <c:v>0.35689804166667005</c:v>
                </c:pt>
                <c:pt idx="258">
                  <c:v>0.35828674999999999</c:v>
                </c:pt>
                <c:pt idx="259">
                  <c:v>0.35967545833334014</c:v>
                </c:pt>
                <c:pt idx="260">
                  <c:v>0.36106416666667007</c:v>
                </c:pt>
                <c:pt idx="261">
                  <c:v>0.36245287500000001</c:v>
                </c:pt>
                <c:pt idx="262">
                  <c:v>0.36384158333334016</c:v>
                </c:pt>
                <c:pt idx="263">
                  <c:v>0.36523029166667009</c:v>
                </c:pt>
                <c:pt idx="264">
                  <c:v>0.36661900000000003</c:v>
                </c:pt>
                <c:pt idx="265">
                  <c:v>0.36800770833334018</c:v>
                </c:pt>
                <c:pt idx="266">
                  <c:v>0.36939641666667011</c:v>
                </c:pt>
                <c:pt idx="267">
                  <c:v>0.37078512500000005</c:v>
                </c:pt>
                <c:pt idx="268">
                  <c:v>0.37217383333333998</c:v>
                </c:pt>
                <c:pt idx="269">
                  <c:v>0.37356254166667013</c:v>
                </c:pt>
                <c:pt idx="270">
                  <c:v>0.37495125000000007</c:v>
                </c:pt>
                <c:pt idx="271">
                  <c:v>0.37633995833334</c:v>
                </c:pt>
                <c:pt idx="272">
                  <c:v>0.37772866666667015</c:v>
                </c:pt>
                <c:pt idx="273">
                  <c:v>0.37911737500000009</c:v>
                </c:pt>
                <c:pt idx="274">
                  <c:v>0.38050608333334002</c:v>
                </c:pt>
                <c:pt idx="275">
                  <c:v>0.38189479166667017</c:v>
                </c:pt>
                <c:pt idx="276">
                  <c:v>0.38328350000000011</c:v>
                </c:pt>
                <c:pt idx="277">
                  <c:v>0.38467220833334004</c:v>
                </c:pt>
                <c:pt idx="278">
                  <c:v>0.38606091666666997</c:v>
                </c:pt>
                <c:pt idx="279">
                  <c:v>0.38744962500000013</c:v>
                </c:pt>
                <c:pt idx="280">
                  <c:v>0.38883833333334006</c:v>
                </c:pt>
                <c:pt idx="281">
                  <c:v>0.39022704166666999</c:v>
                </c:pt>
                <c:pt idx="282">
                  <c:v>0.39161575000000015</c:v>
                </c:pt>
                <c:pt idx="283">
                  <c:v>0.39300445833334008</c:v>
                </c:pt>
                <c:pt idx="284">
                  <c:v>0.39439316666667001</c:v>
                </c:pt>
                <c:pt idx="285">
                  <c:v>0.39578187500000017</c:v>
                </c:pt>
                <c:pt idx="286">
                  <c:v>0.3971705833333401</c:v>
                </c:pt>
                <c:pt idx="287">
                  <c:v>0.39855929166667003</c:v>
                </c:pt>
                <c:pt idx="288">
                  <c:v>0.39994799999999997</c:v>
                </c:pt>
                <c:pt idx="289">
                  <c:v>0.40133670833334012</c:v>
                </c:pt>
                <c:pt idx="290">
                  <c:v>0.40272541666667006</c:v>
                </c:pt>
                <c:pt idx="291">
                  <c:v>0.40411412499999999</c:v>
                </c:pt>
                <c:pt idx="292">
                  <c:v>0.40550283333334014</c:v>
                </c:pt>
                <c:pt idx="293">
                  <c:v>0.40689154166667008</c:v>
                </c:pt>
                <c:pt idx="294">
                  <c:v>0.40828025000000001</c:v>
                </c:pt>
                <c:pt idx="295">
                  <c:v>0.40966895833334016</c:v>
                </c:pt>
                <c:pt idx="296">
                  <c:v>0.4110576666666701</c:v>
                </c:pt>
                <c:pt idx="297">
                  <c:v>0.41244637500000003</c:v>
                </c:pt>
                <c:pt idx="298">
                  <c:v>0.41383508333334018</c:v>
                </c:pt>
                <c:pt idx="299">
                  <c:v>0.41522379166667012</c:v>
                </c:pt>
                <c:pt idx="300">
                  <c:v>0.41661250000000005</c:v>
                </c:pt>
                <c:pt idx="301">
                  <c:v>0.41800120833333998</c:v>
                </c:pt>
                <c:pt idx="302">
                  <c:v>0.41938991666667014</c:v>
                </c:pt>
                <c:pt idx="303">
                  <c:v>0.42077862500000007</c:v>
                </c:pt>
                <c:pt idx="304">
                  <c:v>0.42216733333334</c:v>
                </c:pt>
                <c:pt idx="305">
                  <c:v>0.42355604166667016</c:v>
                </c:pt>
                <c:pt idx="306">
                  <c:v>0.42494475000000009</c:v>
                </c:pt>
                <c:pt idx="307">
                  <c:v>0.42633345833334002</c:v>
                </c:pt>
                <c:pt idx="308">
                  <c:v>0.42772216666667018</c:v>
                </c:pt>
                <c:pt idx="309">
                  <c:v>0.42911087500000011</c:v>
                </c:pt>
                <c:pt idx="310">
                  <c:v>0.43049958333334004</c:v>
                </c:pt>
                <c:pt idx="311">
                  <c:v>0.43188829166666998</c:v>
                </c:pt>
                <c:pt idx="312">
                  <c:v>0.43327700000000013</c:v>
                </c:pt>
                <c:pt idx="313">
                  <c:v>0.43466570833334006</c:v>
                </c:pt>
                <c:pt idx="314">
                  <c:v>0.43605441666667</c:v>
                </c:pt>
                <c:pt idx="315">
                  <c:v>0.43744312500000015</c:v>
                </c:pt>
                <c:pt idx="316">
                  <c:v>0.43883183333334008</c:v>
                </c:pt>
                <c:pt idx="317">
                  <c:v>0.44022054166667002</c:v>
                </c:pt>
                <c:pt idx="318">
                  <c:v>0.44160925000000018</c:v>
                </c:pt>
                <c:pt idx="319">
                  <c:v>0.4429979583333401</c:v>
                </c:pt>
                <c:pt idx="320">
                  <c:v>0.44438666666667004</c:v>
                </c:pt>
                <c:pt idx="321">
                  <c:v>0.44577537499999997</c:v>
                </c:pt>
                <c:pt idx="322">
                  <c:v>0.44716408333334012</c:v>
                </c:pt>
                <c:pt idx="323">
                  <c:v>0.44855279166667006</c:v>
                </c:pt>
                <c:pt idx="324">
                  <c:v>0.44994149999999999</c:v>
                </c:pt>
                <c:pt idx="325">
                  <c:v>0.45133020833334014</c:v>
                </c:pt>
                <c:pt idx="326">
                  <c:v>0.45271891666667008</c:v>
                </c:pt>
                <c:pt idx="327">
                  <c:v>0.45410762500000001</c:v>
                </c:pt>
                <c:pt idx="328">
                  <c:v>0.45549633333334016</c:v>
                </c:pt>
                <c:pt idx="329">
                  <c:v>0.4568850416666701</c:v>
                </c:pt>
                <c:pt idx="330">
                  <c:v>0.45827375000000004</c:v>
                </c:pt>
                <c:pt idx="331">
                  <c:v>0.45966245833333996</c:v>
                </c:pt>
                <c:pt idx="332">
                  <c:v>0.46105116666667012</c:v>
                </c:pt>
                <c:pt idx="333">
                  <c:v>0.46243987500000006</c:v>
                </c:pt>
                <c:pt idx="334">
                  <c:v>0.46382858333333998</c:v>
                </c:pt>
                <c:pt idx="335">
                  <c:v>0.46521729166667014</c:v>
                </c:pt>
                <c:pt idx="336">
                  <c:v>0.46660600000000008</c:v>
                </c:pt>
                <c:pt idx="337">
                  <c:v>0.46799470833334</c:v>
                </c:pt>
                <c:pt idx="338">
                  <c:v>0.46938341666667016</c:v>
                </c:pt>
                <c:pt idx="339">
                  <c:v>0.4707721250000001</c:v>
                </c:pt>
                <c:pt idx="340">
                  <c:v>0.47216083333334002</c:v>
                </c:pt>
                <c:pt idx="341">
                  <c:v>0.47354954166667018</c:v>
                </c:pt>
                <c:pt idx="342">
                  <c:v>0.47493825000000012</c:v>
                </c:pt>
                <c:pt idx="343">
                  <c:v>0.47632695833334004</c:v>
                </c:pt>
                <c:pt idx="344">
                  <c:v>0.47771566666666998</c:v>
                </c:pt>
                <c:pt idx="345">
                  <c:v>0.47910437500000014</c:v>
                </c:pt>
                <c:pt idx="346">
                  <c:v>0.48049308333334007</c:v>
                </c:pt>
                <c:pt idx="347">
                  <c:v>0.48188179166667</c:v>
                </c:pt>
                <c:pt idx="348">
                  <c:v>0.48327050000000016</c:v>
                </c:pt>
                <c:pt idx="349">
                  <c:v>0.48465920833334009</c:v>
                </c:pt>
                <c:pt idx="350">
                  <c:v>0.48604791666667002</c:v>
                </c:pt>
                <c:pt idx="351">
                  <c:v>0.48743662500000018</c:v>
                </c:pt>
                <c:pt idx="352">
                  <c:v>0.48882533333334011</c:v>
                </c:pt>
                <c:pt idx="353">
                  <c:v>0.49021404166667004</c:v>
                </c:pt>
                <c:pt idx="354">
                  <c:v>0.49160274999999998</c:v>
                </c:pt>
                <c:pt idx="355">
                  <c:v>0.49299145833334013</c:v>
                </c:pt>
                <c:pt idx="356">
                  <c:v>0.49438016666667006</c:v>
                </c:pt>
                <c:pt idx="357">
                  <c:v>0.495768875</c:v>
                </c:pt>
                <c:pt idx="358">
                  <c:v>0.49715758333334015</c:v>
                </c:pt>
                <c:pt idx="359">
                  <c:v>0.49854629166667008</c:v>
                </c:pt>
                <c:pt idx="360">
                  <c:v>0.49993500000000002</c:v>
                </c:pt>
                <c:pt idx="361">
                  <c:v>0.50132370833334017</c:v>
                </c:pt>
                <c:pt idx="362">
                  <c:v>0.5027124166666701</c:v>
                </c:pt>
                <c:pt idx="363">
                  <c:v>0.50410112500000004</c:v>
                </c:pt>
                <c:pt idx="364">
                  <c:v>0.50548983333333997</c:v>
                </c:pt>
                <c:pt idx="365">
                  <c:v>0.50687854166667012</c:v>
                </c:pt>
                <c:pt idx="366">
                  <c:v>0.50826725000000006</c:v>
                </c:pt>
                <c:pt idx="367">
                  <c:v>0.50965595833333999</c:v>
                </c:pt>
                <c:pt idx="368">
                  <c:v>0.51104466666667014</c:v>
                </c:pt>
                <c:pt idx="369">
                  <c:v>0.51243337500000008</c:v>
                </c:pt>
                <c:pt idx="370">
                  <c:v>0.51382208333334001</c:v>
                </c:pt>
                <c:pt idx="371">
                  <c:v>0.51521079166667016</c:v>
                </c:pt>
                <c:pt idx="372">
                  <c:v>0.5165995000000001</c:v>
                </c:pt>
                <c:pt idx="373">
                  <c:v>0.51798820833334003</c:v>
                </c:pt>
                <c:pt idx="374">
                  <c:v>0.51937691666666996</c:v>
                </c:pt>
                <c:pt idx="375">
                  <c:v>0.52076562500000012</c:v>
                </c:pt>
                <c:pt idx="376">
                  <c:v>0.52215433333334005</c:v>
                </c:pt>
                <c:pt idx="377">
                  <c:v>0.52354304166666998</c:v>
                </c:pt>
                <c:pt idx="378">
                  <c:v>0.52493175000000014</c:v>
                </c:pt>
                <c:pt idx="379">
                  <c:v>0.52632045833334007</c:v>
                </c:pt>
                <c:pt idx="380">
                  <c:v>0.52770916666667</c:v>
                </c:pt>
                <c:pt idx="381">
                  <c:v>0.52909787500000016</c:v>
                </c:pt>
                <c:pt idx="382">
                  <c:v>0.53048658333334009</c:v>
                </c:pt>
                <c:pt idx="383">
                  <c:v>0.53187529166667002</c:v>
                </c:pt>
                <c:pt idx="384">
                  <c:v>0.53326400000000018</c:v>
                </c:pt>
                <c:pt idx="385">
                  <c:v>0.53465270833334011</c:v>
                </c:pt>
                <c:pt idx="386">
                  <c:v>0.53604141666667005</c:v>
                </c:pt>
                <c:pt idx="387">
                  <c:v>0.53743012499999998</c:v>
                </c:pt>
                <c:pt idx="388">
                  <c:v>0.53881883333334013</c:v>
                </c:pt>
                <c:pt idx="389">
                  <c:v>0.54020754166667007</c:v>
                </c:pt>
                <c:pt idx="390">
                  <c:v>0.54159625</c:v>
                </c:pt>
                <c:pt idx="391">
                  <c:v>0.54298495833334015</c:v>
                </c:pt>
                <c:pt idx="392">
                  <c:v>0.54437366666667009</c:v>
                </c:pt>
                <c:pt idx="393">
                  <c:v>0.54576237500000002</c:v>
                </c:pt>
                <c:pt idx="394">
                  <c:v>0.54715108333334017</c:v>
                </c:pt>
                <c:pt idx="395">
                  <c:v>0.54853979166667011</c:v>
                </c:pt>
                <c:pt idx="396">
                  <c:v>0.54992850000000004</c:v>
                </c:pt>
                <c:pt idx="397">
                  <c:v>0.55131720833333997</c:v>
                </c:pt>
                <c:pt idx="398">
                  <c:v>0.55270591666667013</c:v>
                </c:pt>
                <c:pt idx="399">
                  <c:v>0.55409462500000006</c:v>
                </c:pt>
                <c:pt idx="400">
                  <c:v>0.55548333333333999</c:v>
                </c:pt>
                <c:pt idx="401">
                  <c:v>0.55687204166667015</c:v>
                </c:pt>
                <c:pt idx="402">
                  <c:v>0.55826075000000008</c:v>
                </c:pt>
                <c:pt idx="403">
                  <c:v>0.55964945833334001</c:v>
                </c:pt>
                <c:pt idx="404">
                  <c:v>0.56103816666667017</c:v>
                </c:pt>
                <c:pt idx="405">
                  <c:v>0.5624268750000001</c:v>
                </c:pt>
                <c:pt idx="406">
                  <c:v>0.56381558333334003</c:v>
                </c:pt>
                <c:pt idx="407">
                  <c:v>0.56520429166666997</c:v>
                </c:pt>
                <c:pt idx="408">
                  <c:v>0.56659300000000012</c:v>
                </c:pt>
                <c:pt idx="409">
                  <c:v>0.56798170833334005</c:v>
                </c:pt>
                <c:pt idx="410">
                  <c:v>0.56937041666666999</c:v>
                </c:pt>
                <c:pt idx="411">
                  <c:v>0.57075912500000014</c:v>
                </c:pt>
                <c:pt idx="412">
                  <c:v>0.57214783333334007</c:v>
                </c:pt>
                <c:pt idx="413">
                  <c:v>0.57353654166667001</c:v>
                </c:pt>
                <c:pt idx="414">
                  <c:v>0.57492525000000017</c:v>
                </c:pt>
                <c:pt idx="415">
                  <c:v>0.57631395833334009</c:v>
                </c:pt>
                <c:pt idx="416">
                  <c:v>0.57770266666667003</c:v>
                </c:pt>
                <c:pt idx="417">
                  <c:v>0.57909137499999996</c:v>
                </c:pt>
                <c:pt idx="418">
                  <c:v>0.58048008333334011</c:v>
                </c:pt>
                <c:pt idx="419">
                  <c:v>0.58186879166667005</c:v>
                </c:pt>
                <c:pt idx="420">
                  <c:v>0.58325749999999998</c:v>
                </c:pt>
                <c:pt idx="421">
                  <c:v>0.58464620833334013</c:v>
                </c:pt>
                <c:pt idx="422">
                  <c:v>0.58603491666667007</c:v>
                </c:pt>
                <c:pt idx="423">
                  <c:v>0.587423625</c:v>
                </c:pt>
                <c:pt idx="424">
                  <c:v>0.58881233333334015</c:v>
                </c:pt>
                <c:pt idx="425">
                  <c:v>0.59020104166667009</c:v>
                </c:pt>
                <c:pt idx="426">
                  <c:v>0.59158975000000003</c:v>
                </c:pt>
                <c:pt idx="427">
                  <c:v>0.59297845833334017</c:v>
                </c:pt>
                <c:pt idx="428">
                  <c:v>0.59436716666667011</c:v>
                </c:pt>
                <c:pt idx="429">
                  <c:v>0.59575587500000005</c:v>
                </c:pt>
                <c:pt idx="430">
                  <c:v>0.59714458333333997</c:v>
                </c:pt>
                <c:pt idx="431">
                  <c:v>0.59853329166667013</c:v>
                </c:pt>
                <c:pt idx="432">
                  <c:v>0.59992200000000007</c:v>
                </c:pt>
                <c:pt idx="433">
                  <c:v>0.60131070833333999</c:v>
                </c:pt>
                <c:pt idx="434">
                  <c:v>0.60269941666667015</c:v>
                </c:pt>
                <c:pt idx="435">
                  <c:v>0.60408812500000009</c:v>
                </c:pt>
                <c:pt idx="436">
                  <c:v>0.60547683333334001</c:v>
                </c:pt>
                <c:pt idx="437">
                  <c:v>0.60686554166667017</c:v>
                </c:pt>
                <c:pt idx="438">
                  <c:v>0.60825425000000011</c:v>
                </c:pt>
                <c:pt idx="439">
                  <c:v>0.60964295833334003</c:v>
                </c:pt>
                <c:pt idx="440">
                  <c:v>0.61103166666666997</c:v>
                </c:pt>
                <c:pt idx="441">
                  <c:v>0.61242037500000013</c:v>
                </c:pt>
                <c:pt idx="442">
                  <c:v>0.61380908333334006</c:v>
                </c:pt>
                <c:pt idx="443">
                  <c:v>0.61519779166666999</c:v>
                </c:pt>
                <c:pt idx="444">
                  <c:v>0.61658650000000015</c:v>
                </c:pt>
                <c:pt idx="445">
                  <c:v>0.61797520833334008</c:v>
                </c:pt>
                <c:pt idx="446">
                  <c:v>0.61936391666667001</c:v>
                </c:pt>
                <c:pt idx="447">
                  <c:v>0.62075262500000017</c:v>
                </c:pt>
                <c:pt idx="448">
                  <c:v>0.6221413333333401</c:v>
                </c:pt>
                <c:pt idx="449">
                  <c:v>0.62353004166667003</c:v>
                </c:pt>
                <c:pt idx="450">
                  <c:v>0.62491874999999997</c:v>
                </c:pt>
                <c:pt idx="451">
                  <c:v>0.62630745833334012</c:v>
                </c:pt>
                <c:pt idx="452">
                  <c:v>0.62769616666667005</c:v>
                </c:pt>
                <c:pt idx="453">
                  <c:v>0.62908487499999999</c:v>
                </c:pt>
                <c:pt idx="454">
                  <c:v>0.63047358333334014</c:v>
                </c:pt>
                <c:pt idx="455">
                  <c:v>0.63186229166667007</c:v>
                </c:pt>
                <c:pt idx="456">
                  <c:v>0.63325100000000001</c:v>
                </c:pt>
                <c:pt idx="457">
                  <c:v>0.63463970833334016</c:v>
                </c:pt>
                <c:pt idx="458">
                  <c:v>0.63602841666667009</c:v>
                </c:pt>
                <c:pt idx="459">
                  <c:v>0.63741712500000003</c:v>
                </c:pt>
                <c:pt idx="460">
                  <c:v>0.63880583333334018</c:v>
                </c:pt>
                <c:pt idx="461">
                  <c:v>0.64019454166667011</c:v>
                </c:pt>
                <c:pt idx="462">
                  <c:v>0.64158325000000005</c:v>
                </c:pt>
                <c:pt idx="463">
                  <c:v>0.64297195833333998</c:v>
                </c:pt>
                <c:pt idx="464">
                  <c:v>0.64436066666667013</c:v>
                </c:pt>
                <c:pt idx="465">
                  <c:v>0.64574937500000007</c:v>
                </c:pt>
                <c:pt idx="466">
                  <c:v>0.64713808333334</c:v>
                </c:pt>
                <c:pt idx="467">
                  <c:v>0.64852679166667015</c:v>
                </c:pt>
                <c:pt idx="468">
                  <c:v>0.64991550000000009</c:v>
                </c:pt>
                <c:pt idx="469">
                  <c:v>0.65130420833334002</c:v>
                </c:pt>
                <c:pt idx="470">
                  <c:v>0.65269291666667018</c:v>
                </c:pt>
                <c:pt idx="471">
                  <c:v>0.65408162500000011</c:v>
                </c:pt>
                <c:pt idx="472">
                  <c:v>0.65547033333334004</c:v>
                </c:pt>
                <c:pt idx="473">
                  <c:v>0.65685904166666997</c:v>
                </c:pt>
                <c:pt idx="474">
                  <c:v>0.65824775000000013</c:v>
                </c:pt>
                <c:pt idx="475">
                  <c:v>0.65963645833334006</c:v>
                </c:pt>
                <c:pt idx="476">
                  <c:v>0.66102516666666999</c:v>
                </c:pt>
                <c:pt idx="477">
                  <c:v>0.66241387500000015</c:v>
                </c:pt>
                <c:pt idx="478">
                  <c:v>0.66380258333334008</c:v>
                </c:pt>
                <c:pt idx="479">
                  <c:v>0.66519129166667001</c:v>
                </c:pt>
                <c:pt idx="480">
                  <c:v>0.66658000000000017</c:v>
                </c:pt>
                <c:pt idx="481">
                  <c:v>0.6679687083333371</c:v>
                </c:pt>
                <c:pt idx="482">
                  <c:v>0.66935741666667004</c:v>
                </c:pt>
                <c:pt idx="483">
                  <c:v>0.67074612500000308</c:v>
                </c:pt>
                <c:pt idx="484">
                  <c:v>0.67213483333333712</c:v>
                </c:pt>
                <c:pt idx="485">
                  <c:v>0.67352354166667006</c:v>
                </c:pt>
                <c:pt idx="486">
                  <c:v>0.6749122500000031</c:v>
                </c:pt>
                <c:pt idx="487">
                  <c:v>0.67630095833333703</c:v>
                </c:pt>
                <c:pt idx="488">
                  <c:v>0.67768966666667008</c:v>
                </c:pt>
                <c:pt idx="489">
                  <c:v>0.67907837500000312</c:v>
                </c:pt>
                <c:pt idx="490">
                  <c:v>0.68046708333333705</c:v>
                </c:pt>
                <c:pt idx="491">
                  <c:v>0.6818557916666701</c:v>
                </c:pt>
                <c:pt idx="492">
                  <c:v>0.68324450000000303</c:v>
                </c:pt>
                <c:pt idx="493">
                  <c:v>0.68463320833333707</c:v>
                </c:pt>
                <c:pt idx="494">
                  <c:v>0.68602191666667012</c:v>
                </c:pt>
                <c:pt idx="495">
                  <c:v>0.68741062500000305</c:v>
                </c:pt>
                <c:pt idx="496">
                  <c:v>0.68879933333333709</c:v>
                </c:pt>
                <c:pt idx="497">
                  <c:v>0.69018804166667003</c:v>
                </c:pt>
                <c:pt idx="498">
                  <c:v>0.69157675000000307</c:v>
                </c:pt>
                <c:pt idx="499">
                  <c:v>0.69296545833333711</c:v>
                </c:pt>
                <c:pt idx="500">
                  <c:v>0.69435416666667005</c:v>
                </c:pt>
                <c:pt idx="501">
                  <c:v>0.69574287500000309</c:v>
                </c:pt>
                <c:pt idx="502">
                  <c:v>0.69713158333333702</c:v>
                </c:pt>
                <c:pt idx="503">
                  <c:v>0.69852029166667007</c:v>
                </c:pt>
                <c:pt idx="504">
                  <c:v>0.69990900000000311</c:v>
                </c:pt>
                <c:pt idx="505">
                  <c:v>0.70129770833333704</c:v>
                </c:pt>
                <c:pt idx="506">
                  <c:v>0.70268641666667009</c:v>
                </c:pt>
                <c:pt idx="507">
                  <c:v>0.70407512500000302</c:v>
                </c:pt>
                <c:pt idx="508">
                  <c:v>0.70546383333333706</c:v>
                </c:pt>
                <c:pt idx="509">
                  <c:v>0.70685254166667011</c:v>
                </c:pt>
                <c:pt idx="510">
                  <c:v>0.70824125000000304</c:v>
                </c:pt>
                <c:pt idx="511">
                  <c:v>0.70962995833333709</c:v>
                </c:pt>
                <c:pt idx="512">
                  <c:v>0.71101866666667002</c:v>
                </c:pt>
                <c:pt idx="513">
                  <c:v>0.71240737500000306</c:v>
                </c:pt>
                <c:pt idx="514">
                  <c:v>0.71379608333333711</c:v>
                </c:pt>
                <c:pt idx="515">
                  <c:v>0.71518479166667004</c:v>
                </c:pt>
                <c:pt idx="516">
                  <c:v>0.71657350000000308</c:v>
                </c:pt>
                <c:pt idx="517">
                  <c:v>0.71796220833333713</c:v>
                </c:pt>
                <c:pt idx="518">
                  <c:v>0.71935091666667006</c:v>
                </c:pt>
                <c:pt idx="519">
                  <c:v>0.7207396250000031</c:v>
                </c:pt>
                <c:pt idx="520">
                  <c:v>0.72212833333333704</c:v>
                </c:pt>
                <c:pt idx="521">
                  <c:v>0.72351704166667008</c:v>
                </c:pt>
                <c:pt idx="522">
                  <c:v>0.72490575000000312</c:v>
                </c:pt>
                <c:pt idx="523">
                  <c:v>0.72629445833333706</c:v>
                </c:pt>
                <c:pt idx="524">
                  <c:v>0.7276831666666701</c:v>
                </c:pt>
                <c:pt idx="525">
                  <c:v>0.72907187500000303</c:v>
                </c:pt>
                <c:pt idx="526">
                  <c:v>0.73046058333333708</c:v>
                </c:pt>
                <c:pt idx="527">
                  <c:v>0.73184929166667012</c:v>
                </c:pt>
                <c:pt idx="528">
                  <c:v>0.73323800000000305</c:v>
                </c:pt>
                <c:pt idx="529">
                  <c:v>0.7346267083333371</c:v>
                </c:pt>
                <c:pt idx="530">
                  <c:v>0.73601541666667003</c:v>
                </c:pt>
                <c:pt idx="531">
                  <c:v>0.73740412500000307</c:v>
                </c:pt>
                <c:pt idx="532">
                  <c:v>0.73879283333333712</c:v>
                </c:pt>
                <c:pt idx="533">
                  <c:v>0.74018154166667005</c:v>
                </c:pt>
                <c:pt idx="534">
                  <c:v>0.7415702500000031</c:v>
                </c:pt>
                <c:pt idx="535">
                  <c:v>0.74295895833333703</c:v>
                </c:pt>
                <c:pt idx="536">
                  <c:v>0.74434766666667007</c:v>
                </c:pt>
                <c:pt idx="537">
                  <c:v>0.74573637500000312</c:v>
                </c:pt>
                <c:pt idx="538">
                  <c:v>0.74712508333333705</c:v>
                </c:pt>
                <c:pt idx="539">
                  <c:v>0.74851379166667009</c:v>
                </c:pt>
                <c:pt idx="540">
                  <c:v>0.74990250000000302</c:v>
                </c:pt>
                <c:pt idx="541">
                  <c:v>0.75129120833333707</c:v>
                </c:pt>
                <c:pt idx="542">
                  <c:v>0.75267991666667011</c:v>
                </c:pt>
                <c:pt idx="543">
                  <c:v>0.75406862500000305</c:v>
                </c:pt>
                <c:pt idx="544">
                  <c:v>0.75545733333333709</c:v>
                </c:pt>
                <c:pt idx="545">
                  <c:v>0.75684604166667002</c:v>
                </c:pt>
                <c:pt idx="546">
                  <c:v>0.75823475000000307</c:v>
                </c:pt>
                <c:pt idx="547">
                  <c:v>0.75962345833333711</c:v>
                </c:pt>
                <c:pt idx="548">
                  <c:v>0.76101216666667004</c:v>
                </c:pt>
                <c:pt idx="549">
                  <c:v>0.76240087500000309</c:v>
                </c:pt>
                <c:pt idx="550">
                  <c:v>0.76378958333333702</c:v>
                </c:pt>
                <c:pt idx="551">
                  <c:v>0.76517829166667006</c:v>
                </c:pt>
                <c:pt idx="552">
                  <c:v>0.76656700000000311</c:v>
                </c:pt>
                <c:pt idx="553">
                  <c:v>0.76795570833333704</c:v>
                </c:pt>
                <c:pt idx="554">
                  <c:v>0.76934441666667008</c:v>
                </c:pt>
                <c:pt idx="555">
                  <c:v>0.77073312500000302</c:v>
                </c:pt>
                <c:pt idx="556">
                  <c:v>0.77212183333333706</c:v>
                </c:pt>
                <c:pt idx="557">
                  <c:v>0.7735105416666701</c:v>
                </c:pt>
                <c:pt idx="558">
                  <c:v>0.77489925000000304</c:v>
                </c:pt>
                <c:pt idx="559">
                  <c:v>0.77628795833333708</c:v>
                </c:pt>
                <c:pt idx="560">
                  <c:v>0.77767666666667012</c:v>
                </c:pt>
                <c:pt idx="561">
                  <c:v>0.77906537500000306</c:v>
                </c:pt>
                <c:pt idx="562">
                  <c:v>0.7804540833333371</c:v>
                </c:pt>
                <c:pt idx="563">
                  <c:v>0.78184279166667003</c:v>
                </c:pt>
                <c:pt idx="564">
                  <c:v>0.78323150000000308</c:v>
                </c:pt>
                <c:pt idx="565">
                  <c:v>0.78462020833333712</c:v>
                </c:pt>
                <c:pt idx="566">
                  <c:v>0.78600891666667005</c:v>
                </c:pt>
                <c:pt idx="567">
                  <c:v>0.7873976250000031</c:v>
                </c:pt>
                <c:pt idx="568">
                  <c:v>0.78878633333333703</c:v>
                </c:pt>
                <c:pt idx="569">
                  <c:v>0.79017504166667007</c:v>
                </c:pt>
                <c:pt idx="570">
                  <c:v>0.79156375000000312</c:v>
                </c:pt>
                <c:pt idx="571">
                  <c:v>0.79295245833333705</c:v>
                </c:pt>
                <c:pt idx="572">
                  <c:v>0.7943411666666701</c:v>
                </c:pt>
                <c:pt idx="573">
                  <c:v>0.79572987500000303</c:v>
                </c:pt>
                <c:pt idx="574">
                  <c:v>0.79711858333333707</c:v>
                </c:pt>
                <c:pt idx="575">
                  <c:v>0.79850729166667012</c:v>
                </c:pt>
                <c:pt idx="576">
                  <c:v>0.79989600000000305</c:v>
                </c:pt>
                <c:pt idx="577">
                  <c:v>0.80128470833333709</c:v>
                </c:pt>
                <c:pt idx="578">
                  <c:v>0.80267341666667003</c:v>
                </c:pt>
                <c:pt idx="579">
                  <c:v>0.80406212500000307</c:v>
                </c:pt>
                <c:pt idx="580">
                  <c:v>0.80545083333333711</c:v>
                </c:pt>
                <c:pt idx="581">
                  <c:v>0.80683954166667005</c:v>
                </c:pt>
                <c:pt idx="582">
                  <c:v>0.80822825000000309</c:v>
                </c:pt>
                <c:pt idx="583">
                  <c:v>0.80961695833333702</c:v>
                </c:pt>
                <c:pt idx="584">
                  <c:v>0.81100566666667007</c:v>
                </c:pt>
                <c:pt idx="585">
                  <c:v>0.81239437500000311</c:v>
                </c:pt>
                <c:pt idx="586">
                  <c:v>0.81378308333333704</c:v>
                </c:pt>
                <c:pt idx="587">
                  <c:v>0.81517179166667009</c:v>
                </c:pt>
                <c:pt idx="588">
                  <c:v>0.81656050000000302</c:v>
                </c:pt>
                <c:pt idx="589">
                  <c:v>0.81794920833333706</c:v>
                </c:pt>
                <c:pt idx="590">
                  <c:v>0.81933791666667011</c:v>
                </c:pt>
                <c:pt idx="591">
                  <c:v>0.82072662500000304</c:v>
                </c:pt>
                <c:pt idx="592">
                  <c:v>0.82211533333333708</c:v>
                </c:pt>
                <c:pt idx="593">
                  <c:v>0.82350404166667002</c:v>
                </c:pt>
                <c:pt idx="594">
                  <c:v>0.82489275000000306</c:v>
                </c:pt>
                <c:pt idx="595">
                  <c:v>0.8262814583333371</c:v>
                </c:pt>
                <c:pt idx="596">
                  <c:v>0.82767016666667004</c:v>
                </c:pt>
                <c:pt idx="597">
                  <c:v>0.82905887500000308</c:v>
                </c:pt>
                <c:pt idx="598">
                  <c:v>0.83044758333333712</c:v>
                </c:pt>
                <c:pt idx="599">
                  <c:v>0.83183629166667006</c:v>
                </c:pt>
                <c:pt idx="600">
                  <c:v>0.8332250000000031</c:v>
                </c:pt>
                <c:pt idx="601">
                  <c:v>0.83461370833333703</c:v>
                </c:pt>
                <c:pt idx="602">
                  <c:v>0.83600241666667008</c:v>
                </c:pt>
                <c:pt idx="603">
                  <c:v>0.83739112500000312</c:v>
                </c:pt>
                <c:pt idx="604">
                  <c:v>0.83877983333333705</c:v>
                </c:pt>
                <c:pt idx="605">
                  <c:v>0.8401685416666701</c:v>
                </c:pt>
                <c:pt idx="606">
                  <c:v>0.84155725000000303</c:v>
                </c:pt>
                <c:pt idx="607">
                  <c:v>0.84294595833333708</c:v>
                </c:pt>
                <c:pt idx="608">
                  <c:v>0.84433466666667012</c:v>
                </c:pt>
                <c:pt idx="609">
                  <c:v>0.84572337500000305</c:v>
                </c:pt>
                <c:pt idx="610">
                  <c:v>0.8471120833333371</c:v>
                </c:pt>
                <c:pt idx="611">
                  <c:v>0.84850079166667003</c:v>
                </c:pt>
                <c:pt idx="612">
                  <c:v>0.84988950000000307</c:v>
                </c:pt>
                <c:pt idx="613">
                  <c:v>0.85127820833333712</c:v>
                </c:pt>
                <c:pt idx="614">
                  <c:v>0.85266691666667005</c:v>
                </c:pt>
                <c:pt idx="615">
                  <c:v>0.85405562500000309</c:v>
                </c:pt>
                <c:pt idx="616">
                  <c:v>0.85544433333333703</c:v>
                </c:pt>
                <c:pt idx="617">
                  <c:v>0.85683304166667007</c:v>
                </c:pt>
                <c:pt idx="618">
                  <c:v>0.85822175000000311</c:v>
                </c:pt>
                <c:pt idx="619">
                  <c:v>0.85961045833333705</c:v>
                </c:pt>
                <c:pt idx="620">
                  <c:v>0.86099916666667009</c:v>
                </c:pt>
                <c:pt idx="621">
                  <c:v>0.86238787500000302</c:v>
                </c:pt>
                <c:pt idx="622">
                  <c:v>0.86377658333333707</c:v>
                </c:pt>
                <c:pt idx="623">
                  <c:v>0.86516529166667011</c:v>
                </c:pt>
                <c:pt idx="624">
                  <c:v>0.86655400000000304</c:v>
                </c:pt>
                <c:pt idx="625">
                  <c:v>0.86794270833333709</c:v>
                </c:pt>
                <c:pt idx="626">
                  <c:v>0.86933141666667002</c:v>
                </c:pt>
                <c:pt idx="627">
                  <c:v>0.87072012500000306</c:v>
                </c:pt>
                <c:pt idx="628">
                  <c:v>0.87210883333333711</c:v>
                </c:pt>
                <c:pt idx="629">
                  <c:v>0.87349754166667004</c:v>
                </c:pt>
                <c:pt idx="630">
                  <c:v>0.87488625000000309</c:v>
                </c:pt>
                <c:pt idx="631">
                  <c:v>0.87627495833333702</c:v>
                </c:pt>
                <c:pt idx="632">
                  <c:v>0.87766366666667006</c:v>
                </c:pt>
                <c:pt idx="633">
                  <c:v>0.87905237500000311</c:v>
                </c:pt>
                <c:pt idx="634">
                  <c:v>0.88044108333333704</c:v>
                </c:pt>
                <c:pt idx="635">
                  <c:v>0.88182979166667008</c:v>
                </c:pt>
                <c:pt idx="636">
                  <c:v>0.88321850000000313</c:v>
                </c:pt>
                <c:pt idx="637">
                  <c:v>0.88460720833333706</c:v>
                </c:pt>
                <c:pt idx="638">
                  <c:v>0.8859959166666701</c:v>
                </c:pt>
                <c:pt idx="639">
                  <c:v>0.88738462500000304</c:v>
                </c:pt>
                <c:pt idx="640">
                  <c:v>0.88877333333333708</c:v>
                </c:pt>
                <c:pt idx="641">
                  <c:v>0.89016204166667012</c:v>
                </c:pt>
                <c:pt idx="642">
                  <c:v>0.89155075000000306</c:v>
                </c:pt>
                <c:pt idx="643">
                  <c:v>0.8929394583333371</c:v>
                </c:pt>
                <c:pt idx="644">
                  <c:v>0.89432816666667003</c:v>
                </c:pt>
                <c:pt idx="645">
                  <c:v>0.89571687500000308</c:v>
                </c:pt>
                <c:pt idx="646">
                  <c:v>0.89710558333333712</c:v>
                </c:pt>
                <c:pt idx="647">
                  <c:v>0.89849429166667005</c:v>
                </c:pt>
                <c:pt idx="648">
                  <c:v>0.8998830000000031</c:v>
                </c:pt>
                <c:pt idx="649">
                  <c:v>0.90127170833333703</c:v>
                </c:pt>
                <c:pt idx="650">
                  <c:v>0.90266041666667007</c:v>
                </c:pt>
                <c:pt idx="651">
                  <c:v>0.90404912500000312</c:v>
                </c:pt>
                <c:pt idx="652">
                  <c:v>0.90543783333333705</c:v>
                </c:pt>
                <c:pt idx="653">
                  <c:v>0.90682654166667009</c:v>
                </c:pt>
                <c:pt idx="654">
                  <c:v>0.90821525000000303</c:v>
                </c:pt>
                <c:pt idx="655">
                  <c:v>0.90960395833333707</c:v>
                </c:pt>
                <c:pt idx="656">
                  <c:v>0.91099266666667011</c:v>
                </c:pt>
                <c:pt idx="657">
                  <c:v>0.91238137500000305</c:v>
                </c:pt>
                <c:pt idx="658">
                  <c:v>0.91377008333333709</c:v>
                </c:pt>
                <c:pt idx="659">
                  <c:v>0.91515879166667002</c:v>
                </c:pt>
                <c:pt idx="660">
                  <c:v>0.91654750000000307</c:v>
                </c:pt>
                <c:pt idx="661">
                  <c:v>0.91793620833333711</c:v>
                </c:pt>
                <c:pt idx="662">
                  <c:v>0.91932491666667004</c:v>
                </c:pt>
                <c:pt idx="663">
                  <c:v>0.92071362500000309</c:v>
                </c:pt>
                <c:pt idx="664">
                  <c:v>0.92210233333333702</c:v>
                </c:pt>
                <c:pt idx="665">
                  <c:v>0.92349104166667006</c:v>
                </c:pt>
                <c:pt idx="666">
                  <c:v>0.92487975000000311</c:v>
                </c:pt>
                <c:pt idx="667">
                  <c:v>0.92626845833333704</c:v>
                </c:pt>
                <c:pt idx="668">
                  <c:v>0.92765716666667009</c:v>
                </c:pt>
                <c:pt idx="669">
                  <c:v>0.92904587500000302</c:v>
                </c:pt>
                <c:pt idx="670">
                  <c:v>0.93043458333333706</c:v>
                </c:pt>
                <c:pt idx="671">
                  <c:v>0.93182329166667011</c:v>
                </c:pt>
                <c:pt idx="672">
                  <c:v>0.93321200000000304</c:v>
                </c:pt>
                <c:pt idx="673">
                  <c:v>0.93460070833333708</c:v>
                </c:pt>
                <c:pt idx="674">
                  <c:v>0.93598941666667013</c:v>
                </c:pt>
                <c:pt idx="675">
                  <c:v>0.93737812500000306</c:v>
                </c:pt>
                <c:pt idx="676">
                  <c:v>0.9387668333333371</c:v>
                </c:pt>
                <c:pt idx="677">
                  <c:v>0.94015554166667004</c:v>
                </c:pt>
                <c:pt idx="678">
                  <c:v>0.94154425000000308</c:v>
                </c:pt>
                <c:pt idx="679">
                  <c:v>0.94293295833333712</c:v>
                </c:pt>
                <c:pt idx="680">
                  <c:v>0.94432166666667006</c:v>
                </c:pt>
                <c:pt idx="681">
                  <c:v>0.9457103750000031</c:v>
                </c:pt>
                <c:pt idx="682">
                  <c:v>0.94709908333333703</c:v>
                </c:pt>
                <c:pt idx="683">
                  <c:v>0.94848779166667008</c:v>
                </c:pt>
                <c:pt idx="684">
                  <c:v>0.94987650000000312</c:v>
                </c:pt>
                <c:pt idx="685">
                  <c:v>0.95126520833333705</c:v>
                </c:pt>
                <c:pt idx="686">
                  <c:v>0.9526539166666701</c:v>
                </c:pt>
                <c:pt idx="687">
                  <c:v>0.95404262500000303</c:v>
                </c:pt>
                <c:pt idx="688">
                  <c:v>0.95543133333333707</c:v>
                </c:pt>
                <c:pt idx="689">
                  <c:v>0.95682004166667012</c:v>
                </c:pt>
                <c:pt idx="690">
                  <c:v>0.95820875000000305</c:v>
                </c:pt>
                <c:pt idx="691">
                  <c:v>0.95959745833333709</c:v>
                </c:pt>
                <c:pt idx="692">
                  <c:v>0.96098616666667003</c:v>
                </c:pt>
                <c:pt idx="693">
                  <c:v>0.96237487500000307</c:v>
                </c:pt>
                <c:pt idx="694">
                  <c:v>0.96376358333333711</c:v>
                </c:pt>
                <c:pt idx="695">
                  <c:v>0.96515229166667005</c:v>
                </c:pt>
                <c:pt idx="696">
                  <c:v>0.96654100000000309</c:v>
                </c:pt>
                <c:pt idx="697">
                  <c:v>0.96792970833333702</c:v>
                </c:pt>
                <c:pt idx="698">
                  <c:v>0.96931841666667007</c:v>
                </c:pt>
                <c:pt idx="699">
                  <c:v>0.97070712500000311</c:v>
                </c:pt>
                <c:pt idx="700">
                  <c:v>0.97209583333333704</c:v>
                </c:pt>
                <c:pt idx="701">
                  <c:v>0.97348454166667009</c:v>
                </c:pt>
                <c:pt idx="702">
                  <c:v>0.97487325000000302</c:v>
                </c:pt>
                <c:pt idx="703">
                  <c:v>0.97626195833333707</c:v>
                </c:pt>
                <c:pt idx="704">
                  <c:v>0.97765066666667011</c:v>
                </c:pt>
                <c:pt idx="705">
                  <c:v>0.97903937500000304</c:v>
                </c:pt>
                <c:pt idx="706">
                  <c:v>0.98042808333333709</c:v>
                </c:pt>
                <c:pt idx="707">
                  <c:v>0.98181679166667002</c:v>
                </c:pt>
                <c:pt idx="708">
                  <c:v>0.98320550000000306</c:v>
                </c:pt>
                <c:pt idx="709">
                  <c:v>0.98459420833333711</c:v>
                </c:pt>
                <c:pt idx="710">
                  <c:v>0.98598291666667004</c:v>
                </c:pt>
                <c:pt idx="711">
                  <c:v>0.98737162500000308</c:v>
                </c:pt>
                <c:pt idx="712">
                  <c:v>0.98876033333333702</c:v>
                </c:pt>
                <c:pt idx="713">
                  <c:v>0.99014904166667006</c:v>
                </c:pt>
                <c:pt idx="714">
                  <c:v>0.9915377500000031</c:v>
                </c:pt>
                <c:pt idx="715">
                  <c:v>0.99292645833333704</c:v>
                </c:pt>
                <c:pt idx="716">
                  <c:v>0.99431516666667008</c:v>
                </c:pt>
                <c:pt idx="717">
                  <c:v>0.99570387500000312</c:v>
                </c:pt>
                <c:pt idx="718">
                  <c:v>0.99709258333333706</c:v>
                </c:pt>
                <c:pt idx="719">
                  <c:v>0.9984812916666701</c:v>
                </c:pt>
                <c:pt idx="720">
                  <c:v>0.99987000000000303</c:v>
                </c:pt>
                <c:pt idx="721">
                  <c:v>1.0012587083333371</c:v>
                </c:pt>
                <c:pt idx="722">
                  <c:v>1.0026474166666701</c:v>
                </c:pt>
                <c:pt idx="723">
                  <c:v>1.0040361250000029</c:v>
                </c:pt>
                <c:pt idx="724">
                  <c:v>1.0054248333333371</c:v>
                </c:pt>
                <c:pt idx="725">
                  <c:v>1.0068135416666699</c:v>
                </c:pt>
                <c:pt idx="726">
                  <c:v>1.0082022500000032</c:v>
                </c:pt>
                <c:pt idx="727">
                  <c:v>1.0095909583333371</c:v>
                </c:pt>
                <c:pt idx="728">
                  <c:v>1.0109796666666702</c:v>
                </c:pt>
                <c:pt idx="729">
                  <c:v>1.012368375000003</c:v>
                </c:pt>
                <c:pt idx="730">
                  <c:v>1.0137570833333371</c:v>
                </c:pt>
                <c:pt idx="731">
                  <c:v>1.01514579166667</c:v>
                </c:pt>
                <c:pt idx="732">
                  <c:v>1.0165345000000032</c:v>
                </c:pt>
                <c:pt idx="733">
                  <c:v>1.0179232083333369</c:v>
                </c:pt>
                <c:pt idx="734">
                  <c:v>1.0193119166666702</c:v>
                </c:pt>
                <c:pt idx="735">
                  <c:v>1.020700625000003</c:v>
                </c:pt>
                <c:pt idx="736">
                  <c:v>1.0220893333333372</c:v>
                </c:pt>
                <c:pt idx="737">
                  <c:v>1.02347804166667</c:v>
                </c:pt>
                <c:pt idx="738">
                  <c:v>1.024866750000003</c:v>
                </c:pt>
                <c:pt idx="739">
                  <c:v>1.026255458333337</c:v>
                </c:pt>
                <c:pt idx="740">
                  <c:v>1.02764416666667</c:v>
                </c:pt>
                <c:pt idx="741">
                  <c:v>1.0290328750000031</c:v>
                </c:pt>
                <c:pt idx="742">
                  <c:v>1.0304215833333372</c:v>
                </c:pt>
                <c:pt idx="743">
                  <c:v>1.03181029166667</c:v>
                </c:pt>
                <c:pt idx="744">
                  <c:v>1.0331990000000031</c:v>
                </c:pt>
                <c:pt idx="745">
                  <c:v>1.034587708333337</c:v>
                </c:pt>
                <c:pt idx="746">
                  <c:v>1.0359764166666701</c:v>
                </c:pt>
                <c:pt idx="747">
                  <c:v>1.0373651250000031</c:v>
                </c:pt>
                <c:pt idx="748">
                  <c:v>1.038753833333337</c:v>
                </c:pt>
                <c:pt idx="749">
                  <c:v>1.0401425416666701</c:v>
                </c:pt>
                <c:pt idx="750">
                  <c:v>1.0415312500000029</c:v>
                </c:pt>
                <c:pt idx="751">
                  <c:v>1.0429199583333371</c:v>
                </c:pt>
                <c:pt idx="752">
                  <c:v>1.0443086666666701</c:v>
                </c:pt>
                <c:pt idx="753">
                  <c:v>1.0456973750000031</c:v>
                </c:pt>
                <c:pt idx="754">
                  <c:v>1.0470860833333371</c:v>
                </c:pt>
                <c:pt idx="755">
                  <c:v>1.0484747916666701</c:v>
                </c:pt>
                <c:pt idx="756">
                  <c:v>1.0498635000000029</c:v>
                </c:pt>
                <c:pt idx="757">
                  <c:v>1.0512522083333371</c:v>
                </c:pt>
                <c:pt idx="758">
                  <c:v>1.0526409166666699</c:v>
                </c:pt>
                <c:pt idx="759">
                  <c:v>1.0540296250000032</c:v>
                </c:pt>
                <c:pt idx="760">
                  <c:v>1.0554183333333371</c:v>
                </c:pt>
                <c:pt idx="761">
                  <c:v>1.0568070416666702</c:v>
                </c:pt>
                <c:pt idx="762">
                  <c:v>1.058195750000003</c:v>
                </c:pt>
                <c:pt idx="763">
                  <c:v>1.0595844583333371</c:v>
                </c:pt>
                <c:pt idx="764">
                  <c:v>1.06097316666667</c:v>
                </c:pt>
                <c:pt idx="765">
                  <c:v>1.0623618750000032</c:v>
                </c:pt>
                <c:pt idx="766">
                  <c:v>1.0637505833333369</c:v>
                </c:pt>
                <c:pt idx="767">
                  <c:v>1.0651392916666702</c:v>
                </c:pt>
                <c:pt idx="768">
                  <c:v>1.066528000000003</c:v>
                </c:pt>
                <c:pt idx="769">
                  <c:v>1.0679167083333372</c:v>
                </c:pt>
                <c:pt idx="770">
                  <c:v>1.06930541666667</c:v>
                </c:pt>
                <c:pt idx="771">
                  <c:v>1.070694125000003</c:v>
                </c:pt>
                <c:pt idx="772">
                  <c:v>1.072082833333337</c:v>
                </c:pt>
                <c:pt idx="773">
                  <c:v>1.07347154166667</c:v>
                </c:pt>
                <c:pt idx="774">
                  <c:v>1.0748602500000031</c:v>
                </c:pt>
                <c:pt idx="775">
                  <c:v>1.0762489583333372</c:v>
                </c:pt>
                <c:pt idx="776">
                  <c:v>1.07763766666667</c:v>
                </c:pt>
                <c:pt idx="777">
                  <c:v>1.0790263750000031</c:v>
                </c:pt>
                <c:pt idx="778">
                  <c:v>1.080415083333337</c:v>
                </c:pt>
                <c:pt idx="779">
                  <c:v>1.0818037916666701</c:v>
                </c:pt>
                <c:pt idx="780">
                  <c:v>1.0831925000000031</c:v>
                </c:pt>
                <c:pt idx="781">
                  <c:v>1.084581208333337</c:v>
                </c:pt>
                <c:pt idx="782">
                  <c:v>1.0859699166666701</c:v>
                </c:pt>
                <c:pt idx="783">
                  <c:v>1.0873586250000029</c:v>
                </c:pt>
                <c:pt idx="784">
                  <c:v>1.0887473333333371</c:v>
                </c:pt>
                <c:pt idx="785">
                  <c:v>1.0901360416666701</c:v>
                </c:pt>
                <c:pt idx="786">
                  <c:v>1.0915247500000032</c:v>
                </c:pt>
                <c:pt idx="787">
                  <c:v>1.0929134583333371</c:v>
                </c:pt>
                <c:pt idx="788">
                  <c:v>1.0943021666666701</c:v>
                </c:pt>
                <c:pt idx="789">
                  <c:v>1.095690875000003</c:v>
                </c:pt>
                <c:pt idx="790">
                  <c:v>1.0970795833333371</c:v>
                </c:pt>
                <c:pt idx="791">
                  <c:v>1.0984682916666699</c:v>
                </c:pt>
                <c:pt idx="792">
                  <c:v>1.0998570000000032</c:v>
                </c:pt>
                <c:pt idx="793">
                  <c:v>1.1012457083333371</c:v>
                </c:pt>
                <c:pt idx="794">
                  <c:v>1.1026344166666702</c:v>
                </c:pt>
                <c:pt idx="795">
                  <c:v>1.104023125000003</c:v>
                </c:pt>
                <c:pt idx="796">
                  <c:v>1.1054118333333371</c:v>
                </c:pt>
                <c:pt idx="797">
                  <c:v>1.10680054166667</c:v>
                </c:pt>
                <c:pt idx="798">
                  <c:v>1.1081892500000032</c:v>
                </c:pt>
                <c:pt idx="799">
                  <c:v>1.1095779583333369</c:v>
                </c:pt>
                <c:pt idx="800">
                  <c:v>1.1109666666666702</c:v>
                </c:pt>
                <c:pt idx="801">
                  <c:v>1.112355375000003</c:v>
                </c:pt>
                <c:pt idx="802">
                  <c:v>1.1137440833333372</c:v>
                </c:pt>
                <c:pt idx="803">
                  <c:v>1.11513279166667</c:v>
                </c:pt>
                <c:pt idx="804">
                  <c:v>1.1165215000000031</c:v>
                </c:pt>
                <c:pt idx="805">
                  <c:v>1.117910208333337</c:v>
                </c:pt>
                <c:pt idx="806">
                  <c:v>1.11929891666667</c:v>
                </c:pt>
                <c:pt idx="807">
                  <c:v>1.1206876250000031</c:v>
                </c:pt>
                <c:pt idx="808">
                  <c:v>1.1220763333333372</c:v>
                </c:pt>
                <c:pt idx="809">
                  <c:v>1.1234650416666701</c:v>
                </c:pt>
                <c:pt idx="810">
                  <c:v>1.1248537500000031</c:v>
                </c:pt>
                <c:pt idx="811">
                  <c:v>1.126242458333337</c:v>
                </c:pt>
                <c:pt idx="812">
                  <c:v>1.1276311666666701</c:v>
                </c:pt>
                <c:pt idx="813">
                  <c:v>1.1290198750000031</c:v>
                </c:pt>
                <c:pt idx="814">
                  <c:v>1.130408583333337</c:v>
                </c:pt>
                <c:pt idx="815">
                  <c:v>1.1317972916666701</c:v>
                </c:pt>
                <c:pt idx="816">
                  <c:v>1.1331860000000029</c:v>
                </c:pt>
                <c:pt idx="817">
                  <c:v>1.1345747083333371</c:v>
                </c:pt>
                <c:pt idx="818">
                  <c:v>1.1359634166666701</c:v>
                </c:pt>
                <c:pt idx="819">
                  <c:v>1.1373521250000032</c:v>
                </c:pt>
                <c:pt idx="820">
                  <c:v>1.1387408333333371</c:v>
                </c:pt>
                <c:pt idx="821">
                  <c:v>1.1401295416666701</c:v>
                </c:pt>
                <c:pt idx="822">
                  <c:v>1.141518250000003</c:v>
                </c:pt>
                <c:pt idx="823">
                  <c:v>1.1429069583333371</c:v>
                </c:pt>
                <c:pt idx="824">
                  <c:v>1.1442956666666699</c:v>
                </c:pt>
                <c:pt idx="825">
                  <c:v>1.1456843750000032</c:v>
                </c:pt>
                <c:pt idx="826">
                  <c:v>1.1470730833333369</c:v>
                </c:pt>
                <c:pt idx="827">
                  <c:v>1.1484617916666702</c:v>
                </c:pt>
                <c:pt idx="828">
                  <c:v>1.149850500000003</c:v>
                </c:pt>
                <c:pt idx="829">
                  <c:v>1.1512392083333371</c:v>
                </c:pt>
                <c:pt idx="830">
                  <c:v>1.15262791666667</c:v>
                </c:pt>
                <c:pt idx="831">
                  <c:v>1.1540166250000032</c:v>
                </c:pt>
                <c:pt idx="832">
                  <c:v>1.1554053333333369</c:v>
                </c:pt>
                <c:pt idx="833">
                  <c:v>1.1567940416666702</c:v>
                </c:pt>
                <c:pt idx="834">
                  <c:v>1.158182750000003</c:v>
                </c:pt>
                <c:pt idx="835">
                  <c:v>1.1595714583333372</c:v>
                </c:pt>
                <c:pt idx="836">
                  <c:v>1.16096016666667</c:v>
                </c:pt>
                <c:pt idx="837">
                  <c:v>1.1623488750000031</c:v>
                </c:pt>
                <c:pt idx="838">
                  <c:v>1.163737583333337</c:v>
                </c:pt>
                <c:pt idx="839">
                  <c:v>1.16512629166667</c:v>
                </c:pt>
                <c:pt idx="840">
                  <c:v>1.1665150000000031</c:v>
                </c:pt>
                <c:pt idx="841">
                  <c:v>1.167903708333337</c:v>
                </c:pt>
                <c:pt idx="842">
                  <c:v>1.1692924166666701</c:v>
                </c:pt>
                <c:pt idx="843">
                  <c:v>1.1706811250000031</c:v>
                </c:pt>
                <c:pt idx="844">
                  <c:v>1.172069833333337</c:v>
                </c:pt>
                <c:pt idx="845">
                  <c:v>1.1734585416666701</c:v>
                </c:pt>
                <c:pt idx="846">
                  <c:v>1.1748472500000031</c:v>
                </c:pt>
                <c:pt idx="847">
                  <c:v>1.1762359583333371</c:v>
                </c:pt>
                <c:pt idx="848">
                  <c:v>1.1776246666666701</c:v>
                </c:pt>
                <c:pt idx="849">
                  <c:v>1.1790133750000031</c:v>
                </c:pt>
                <c:pt idx="850">
                  <c:v>1.1804020833333371</c:v>
                </c:pt>
                <c:pt idx="851">
                  <c:v>1.1817907916666701</c:v>
                </c:pt>
                <c:pt idx="852">
                  <c:v>1.1831795000000032</c:v>
                </c:pt>
                <c:pt idx="853">
                  <c:v>1.1845682083333371</c:v>
                </c:pt>
                <c:pt idx="854">
                  <c:v>1.1859569166666701</c:v>
                </c:pt>
                <c:pt idx="855">
                  <c:v>1.187345625000003</c:v>
                </c:pt>
                <c:pt idx="856">
                  <c:v>1.1887343333333371</c:v>
                </c:pt>
                <c:pt idx="857">
                  <c:v>1.1901230416666699</c:v>
                </c:pt>
                <c:pt idx="858">
                  <c:v>1.1915117500000032</c:v>
                </c:pt>
                <c:pt idx="859">
                  <c:v>1.1929004583333371</c:v>
                </c:pt>
                <c:pt idx="860">
                  <c:v>1.1942891666666702</c:v>
                </c:pt>
                <c:pt idx="861">
                  <c:v>1.195677875000003</c:v>
                </c:pt>
                <c:pt idx="862">
                  <c:v>1.1970665833333372</c:v>
                </c:pt>
                <c:pt idx="863">
                  <c:v>1.19845529166667</c:v>
                </c:pt>
                <c:pt idx="864">
                  <c:v>1.199844000000003</c:v>
                </c:pt>
                <c:pt idx="865">
                  <c:v>1.201232708333337</c:v>
                </c:pt>
                <c:pt idx="866">
                  <c:v>1.20262141666667</c:v>
                </c:pt>
                <c:pt idx="867">
                  <c:v>1.204010125000003</c:v>
                </c:pt>
                <c:pt idx="868">
                  <c:v>1.2053988333333372</c:v>
                </c:pt>
                <c:pt idx="869">
                  <c:v>1.20678754166667</c:v>
                </c:pt>
                <c:pt idx="870">
                  <c:v>1.2081762500000031</c:v>
                </c:pt>
                <c:pt idx="871">
                  <c:v>1.209564958333337</c:v>
                </c:pt>
                <c:pt idx="872">
                  <c:v>1.21095366666667</c:v>
                </c:pt>
                <c:pt idx="873">
                  <c:v>1.2123423750000031</c:v>
                </c:pt>
                <c:pt idx="874">
                  <c:v>1.213731083333337</c:v>
                </c:pt>
                <c:pt idx="875">
                  <c:v>1.2151197916666701</c:v>
                </c:pt>
                <c:pt idx="876">
                  <c:v>1.2165085000000031</c:v>
                </c:pt>
                <c:pt idx="877">
                  <c:v>1.217897208333337</c:v>
                </c:pt>
                <c:pt idx="878">
                  <c:v>1.2192859166666701</c:v>
                </c:pt>
                <c:pt idx="879">
                  <c:v>1.2206746250000031</c:v>
                </c:pt>
                <c:pt idx="880">
                  <c:v>1.2220633333333371</c:v>
                </c:pt>
                <c:pt idx="881">
                  <c:v>1.2234520416666701</c:v>
                </c:pt>
                <c:pt idx="882">
                  <c:v>1.2248407500000031</c:v>
                </c:pt>
                <c:pt idx="883">
                  <c:v>1.2262294583333371</c:v>
                </c:pt>
                <c:pt idx="884">
                  <c:v>1.2276181666666701</c:v>
                </c:pt>
                <c:pt idx="885">
                  <c:v>1.2290068750000032</c:v>
                </c:pt>
                <c:pt idx="886">
                  <c:v>1.2303955833333371</c:v>
                </c:pt>
                <c:pt idx="887">
                  <c:v>1.2317842916666701</c:v>
                </c:pt>
                <c:pt idx="888">
                  <c:v>1.233173000000003</c:v>
                </c:pt>
                <c:pt idx="889">
                  <c:v>1.2345617083333371</c:v>
                </c:pt>
                <c:pt idx="890">
                  <c:v>1.2359504166666699</c:v>
                </c:pt>
                <c:pt idx="891">
                  <c:v>1.2373391250000032</c:v>
                </c:pt>
                <c:pt idx="892">
                  <c:v>1.2387278333333371</c:v>
                </c:pt>
                <c:pt idx="893">
                  <c:v>1.2401165416666702</c:v>
                </c:pt>
                <c:pt idx="894">
                  <c:v>1.241505250000003</c:v>
                </c:pt>
                <c:pt idx="895">
                  <c:v>1.2428939583333372</c:v>
                </c:pt>
                <c:pt idx="896">
                  <c:v>1.24428266666667</c:v>
                </c:pt>
                <c:pt idx="897">
                  <c:v>1.245671375000003</c:v>
                </c:pt>
                <c:pt idx="898">
                  <c:v>1.247060083333337</c:v>
                </c:pt>
                <c:pt idx="899">
                  <c:v>1.24844879166667</c:v>
                </c:pt>
                <c:pt idx="900">
                  <c:v>1.249837500000003</c:v>
                </c:pt>
                <c:pt idx="901">
                  <c:v>1.2512262083333372</c:v>
                </c:pt>
                <c:pt idx="902">
                  <c:v>1.25261491666667</c:v>
                </c:pt>
                <c:pt idx="903">
                  <c:v>1.2540036250000031</c:v>
                </c:pt>
                <c:pt idx="904">
                  <c:v>1.255392333333337</c:v>
                </c:pt>
                <c:pt idx="905">
                  <c:v>1.25678104166667</c:v>
                </c:pt>
                <c:pt idx="906">
                  <c:v>1.2581697500000031</c:v>
                </c:pt>
                <c:pt idx="907">
                  <c:v>1.259558458333337</c:v>
                </c:pt>
                <c:pt idx="908">
                  <c:v>1.2609471666666701</c:v>
                </c:pt>
                <c:pt idx="909">
                  <c:v>1.2623358750000031</c:v>
                </c:pt>
                <c:pt idx="910">
                  <c:v>1.263724583333337</c:v>
                </c:pt>
                <c:pt idx="911">
                  <c:v>1.2651132916666701</c:v>
                </c:pt>
                <c:pt idx="912">
                  <c:v>1.2665020000000031</c:v>
                </c:pt>
                <c:pt idx="913">
                  <c:v>1.2678907083333371</c:v>
                </c:pt>
                <c:pt idx="914">
                  <c:v>1.2692794166666701</c:v>
                </c:pt>
                <c:pt idx="915">
                  <c:v>1.2706681250000031</c:v>
                </c:pt>
                <c:pt idx="916">
                  <c:v>1.2720568333333371</c:v>
                </c:pt>
                <c:pt idx="917">
                  <c:v>1.2734455416666701</c:v>
                </c:pt>
                <c:pt idx="918">
                  <c:v>1.2748342500000032</c:v>
                </c:pt>
                <c:pt idx="919">
                  <c:v>1.2762229583333371</c:v>
                </c:pt>
                <c:pt idx="920">
                  <c:v>1.2776116666666701</c:v>
                </c:pt>
                <c:pt idx="921">
                  <c:v>1.279000375000003</c:v>
                </c:pt>
                <c:pt idx="922">
                  <c:v>1.2803890833333371</c:v>
                </c:pt>
                <c:pt idx="923">
                  <c:v>1.2817777916666699</c:v>
                </c:pt>
                <c:pt idx="924">
                  <c:v>1.2831665000000032</c:v>
                </c:pt>
                <c:pt idx="925">
                  <c:v>1.2845552083333371</c:v>
                </c:pt>
                <c:pt idx="926">
                  <c:v>1.2859439166666702</c:v>
                </c:pt>
                <c:pt idx="927">
                  <c:v>1.287332625000003</c:v>
                </c:pt>
                <c:pt idx="928">
                  <c:v>1.2887213333333372</c:v>
                </c:pt>
                <c:pt idx="929">
                  <c:v>1.29011004166667</c:v>
                </c:pt>
                <c:pt idx="930">
                  <c:v>1.291498750000003</c:v>
                </c:pt>
                <c:pt idx="931">
                  <c:v>1.292887458333337</c:v>
                </c:pt>
                <c:pt idx="932">
                  <c:v>1.29427616666667</c:v>
                </c:pt>
                <c:pt idx="933">
                  <c:v>1.295664875000003</c:v>
                </c:pt>
                <c:pt idx="934">
                  <c:v>1.2970535833333372</c:v>
                </c:pt>
                <c:pt idx="935">
                  <c:v>1.29844229166667</c:v>
                </c:pt>
                <c:pt idx="936">
                  <c:v>1.2998310000000031</c:v>
                </c:pt>
                <c:pt idx="937">
                  <c:v>1.301219708333337</c:v>
                </c:pt>
                <c:pt idx="938">
                  <c:v>1.30260841666667</c:v>
                </c:pt>
                <c:pt idx="939">
                  <c:v>1.3039971250000031</c:v>
                </c:pt>
                <c:pt idx="940">
                  <c:v>1.305385833333337</c:v>
                </c:pt>
                <c:pt idx="941">
                  <c:v>1.3067745416666701</c:v>
                </c:pt>
                <c:pt idx="942">
                  <c:v>1.3081632500000031</c:v>
                </c:pt>
                <c:pt idx="943">
                  <c:v>1.309551958333337</c:v>
                </c:pt>
                <c:pt idx="944">
                  <c:v>1.3109406666666701</c:v>
                </c:pt>
                <c:pt idx="945">
                  <c:v>1.3123293750000031</c:v>
                </c:pt>
                <c:pt idx="946">
                  <c:v>1.3137180833333371</c:v>
                </c:pt>
                <c:pt idx="947">
                  <c:v>1.3151067916666701</c:v>
                </c:pt>
                <c:pt idx="948">
                  <c:v>1.3164955000000031</c:v>
                </c:pt>
                <c:pt idx="949">
                  <c:v>1.3178842083333371</c:v>
                </c:pt>
                <c:pt idx="950">
                  <c:v>1.3192729166666701</c:v>
                </c:pt>
                <c:pt idx="951">
                  <c:v>1.3206616250000032</c:v>
                </c:pt>
                <c:pt idx="952">
                  <c:v>1.3220503333333371</c:v>
                </c:pt>
                <c:pt idx="953">
                  <c:v>1.3234390416666701</c:v>
                </c:pt>
                <c:pt idx="954">
                  <c:v>1.324827750000003</c:v>
                </c:pt>
                <c:pt idx="955">
                  <c:v>1.3262164583333371</c:v>
                </c:pt>
                <c:pt idx="956">
                  <c:v>1.3276051666666699</c:v>
                </c:pt>
                <c:pt idx="957">
                  <c:v>1.328993875000003</c:v>
                </c:pt>
                <c:pt idx="958">
                  <c:v>1.3303825833333371</c:v>
                </c:pt>
                <c:pt idx="959">
                  <c:v>1.3317712916666702</c:v>
                </c:pt>
                <c:pt idx="960">
                  <c:v>1.333160000000003</c:v>
                </c:pt>
                <c:pt idx="961">
                  <c:v>1.3345487083333372</c:v>
                </c:pt>
                <c:pt idx="962">
                  <c:v>1.33593741666667</c:v>
                </c:pt>
                <c:pt idx="963">
                  <c:v>1.337326125000003</c:v>
                </c:pt>
                <c:pt idx="964">
                  <c:v>1.338714833333337</c:v>
                </c:pt>
                <c:pt idx="965">
                  <c:v>1.34010354166667</c:v>
                </c:pt>
                <c:pt idx="966">
                  <c:v>1.3414922500000031</c:v>
                </c:pt>
                <c:pt idx="967">
                  <c:v>1.3428809583333372</c:v>
                </c:pt>
                <c:pt idx="968">
                  <c:v>1.34426966666667</c:v>
                </c:pt>
                <c:pt idx="969">
                  <c:v>1.3456583750000031</c:v>
                </c:pt>
                <c:pt idx="970">
                  <c:v>1.347047083333337</c:v>
                </c:pt>
                <c:pt idx="971">
                  <c:v>1.34843579166667</c:v>
                </c:pt>
                <c:pt idx="972">
                  <c:v>1.3498245000000031</c:v>
                </c:pt>
                <c:pt idx="973">
                  <c:v>1.351213208333337</c:v>
                </c:pt>
                <c:pt idx="974">
                  <c:v>1.3526019166666701</c:v>
                </c:pt>
                <c:pt idx="975">
                  <c:v>1.3539906250000031</c:v>
                </c:pt>
                <c:pt idx="976">
                  <c:v>1.355379333333337</c:v>
                </c:pt>
                <c:pt idx="977">
                  <c:v>1.3567680416666701</c:v>
                </c:pt>
                <c:pt idx="978">
                  <c:v>1.3581567500000031</c:v>
                </c:pt>
                <c:pt idx="979">
                  <c:v>1.3595454583333371</c:v>
                </c:pt>
                <c:pt idx="980">
                  <c:v>1.3609341666666701</c:v>
                </c:pt>
                <c:pt idx="981">
                  <c:v>1.3623228750000032</c:v>
                </c:pt>
                <c:pt idx="982">
                  <c:v>1.3637115833333371</c:v>
                </c:pt>
                <c:pt idx="983">
                  <c:v>1.3651002916666701</c:v>
                </c:pt>
                <c:pt idx="984">
                  <c:v>1.3664890000000032</c:v>
                </c:pt>
                <c:pt idx="985">
                  <c:v>1.3678777083333371</c:v>
                </c:pt>
                <c:pt idx="986">
                  <c:v>1.3692664166666701</c:v>
                </c:pt>
                <c:pt idx="987">
                  <c:v>1.370655125000003</c:v>
                </c:pt>
                <c:pt idx="988">
                  <c:v>1.3720438333333371</c:v>
                </c:pt>
                <c:pt idx="989">
                  <c:v>1.3734325416666699</c:v>
                </c:pt>
                <c:pt idx="990">
                  <c:v>1.374821250000003</c:v>
                </c:pt>
                <c:pt idx="991">
                  <c:v>1.3762099583333371</c:v>
                </c:pt>
                <c:pt idx="992">
                  <c:v>1.3775986666666702</c:v>
                </c:pt>
                <c:pt idx="993">
                  <c:v>1.378987375000003</c:v>
                </c:pt>
                <c:pt idx="994">
                  <c:v>1.3803760833333372</c:v>
                </c:pt>
                <c:pt idx="995">
                  <c:v>1.38176479166667</c:v>
                </c:pt>
                <c:pt idx="996">
                  <c:v>1.383153500000003</c:v>
                </c:pt>
                <c:pt idx="997">
                  <c:v>1.384542208333337</c:v>
                </c:pt>
                <c:pt idx="998">
                  <c:v>1.38593091666667</c:v>
                </c:pt>
                <c:pt idx="999">
                  <c:v>1.3873196250000031</c:v>
                </c:pt>
                <c:pt idx="1000">
                  <c:v>1.3887083333333372</c:v>
                </c:pt>
                <c:pt idx="1001">
                  <c:v>1.39009704166667</c:v>
                </c:pt>
                <c:pt idx="1002">
                  <c:v>1.3914857500000031</c:v>
                </c:pt>
                <c:pt idx="1003">
                  <c:v>1.392874458333337</c:v>
                </c:pt>
                <c:pt idx="1004">
                  <c:v>1.3942631666666701</c:v>
                </c:pt>
                <c:pt idx="1005">
                  <c:v>1.3956518750000031</c:v>
                </c:pt>
                <c:pt idx="1006">
                  <c:v>1.397040583333337</c:v>
                </c:pt>
                <c:pt idx="1007">
                  <c:v>1.3984292916666701</c:v>
                </c:pt>
                <c:pt idx="1008">
                  <c:v>1.3998180000000031</c:v>
                </c:pt>
                <c:pt idx="1009">
                  <c:v>1.401206708333337</c:v>
                </c:pt>
                <c:pt idx="1010">
                  <c:v>1.4025954166666701</c:v>
                </c:pt>
                <c:pt idx="1011">
                  <c:v>1.4039841250000031</c:v>
                </c:pt>
                <c:pt idx="1012">
                  <c:v>1.4053728333333371</c:v>
                </c:pt>
                <c:pt idx="1013">
                  <c:v>1.4067615416666701</c:v>
                </c:pt>
                <c:pt idx="1014">
                  <c:v>1.4081502500000029</c:v>
                </c:pt>
                <c:pt idx="1015">
                  <c:v>1.4095389583333371</c:v>
                </c:pt>
                <c:pt idx="1016">
                  <c:v>1.4109276666666701</c:v>
                </c:pt>
                <c:pt idx="1017">
                  <c:v>1.4123163750000032</c:v>
                </c:pt>
                <c:pt idx="1018">
                  <c:v>1.4137050833333371</c:v>
                </c:pt>
                <c:pt idx="1019">
                  <c:v>1.4150937916666702</c:v>
                </c:pt>
                <c:pt idx="1020">
                  <c:v>1.416482500000003</c:v>
                </c:pt>
                <c:pt idx="1021">
                  <c:v>1.4178712083333371</c:v>
                </c:pt>
                <c:pt idx="1022">
                  <c:v>1.41925991666667</c:v>
                </c:pt>
                <c:pt idx="1023">
                  <c:v>1.420648625000003</c:v>
                </c:pt>
                <c:pt idx="1024">
                  <c:v>1.4220373333333372</c:v>
                </c:pt>
                <c:pt idx="1025">
                  <c:v>1.4234260416666702</c:v>
                </c:pt>
                <c:pt idx="1026">
                  <c:v>1.424814750000003</c:v>
                </c:pt>
                <c:pt idx="1027">
                  <c:v>1.4262034583333372</c:v>
                </c:pt>
                <c:pt idx="1028">
                  <c:v>1.42759216666667</c:v>
                </c:pt>
                <c:pt idx="1029">
                  <c:v>1.428980875000003</c:v>
                </c:pt>
                <c:pt idx="1030">
                  <c:v>1.430369583333337</c:v>
                </c:pt>
                <c:pt idx="1031">
                  <c:v>1.43175829166667</c:v>
                </c:pt>
                <c:pt idx="1032">
                  <c:v>1.4331470000000031</c:v>
                </c:pt>
                <c:pt idx="1033">
                  <c:v>1.434535708333337</c:v>
                </c:pt>
                <c:pt idx="1034">
                  <c:v>1.43592441666667</c:v>
                </c:pt>
                <c:pt idx="1035">
                  <c:v>1.4373131250000031</c:v>
                </c:pt>
                <c:pt idx="1036">
                  <c:v>1.438701833333337</c:v>
                </c:pt>
                <c:pt idx="1037">
                  <c:v>1.4400905416666701</c:v>
                </c:pt>
                <c:pt idx="1038">
                  <c:v>1.4414792500000031</c:v>
                </c:pt>
                <c:pt idx="1039">
                  <c:v>1.442867958333337</c:v>
                </c:pt>
                <c:pt idx="1040">
                  <c:v>1.4442566666666701</c:v>
                </c:pt>
                <c:pt idx="1041">
                  <c:v>1.4456453750000031</c:v>
                </c:pt>
                <c:pt idx="1042">
                  <c:v>1.4470340833333371</c:v>
                </c:pt>
                <c:pt idx="1043">
                  <c:v>1.4484227916666701</c:v>
                </c:pt>
                <c:pt idx="1044">
                  <c:v>1.4498115000000031</c:v>
                </c:pt>
                <c:pt idx="1045">
                  <c:v>1.4512002083333371</c:v>
                </c:pt>
                <c:pt idx="1046">
                  <c:v>1.4525889166666701</c:v>
                </c:pt>
                <c:pt idx="1047">
                  <c:v>1.4539776250000032</c:v>
                </c:pt>
                <c:pt idx="1048">
                  <c:v>1.4553663333333371</c:v>
                </c:pt>
                <c:pt idx="1049">
                  <c:v>1.4567550416666701</c:v>
                </c:pt>
                <c:pt idx="1050">
                  <c:v>1.4581437500000032</c:v>
                </c:pt>
                <c:pt idx="1051">
                  <c:v>1.4595324583333371</c:v>
                </c:pt>
                <c:pt idx="1052">
                  <c:v>1.4609211666666702</c:v>
                </c:pt>
                <c:pt idx="1053">
                  <c:v>1.462309875000003</c:v>
                </c:pt>
                <c:pt idx="1054">
                  <c:v>1.4636985833333371</c:v>
                </c:pt>
                <c:pt idx="1055">
                  <c:v>1.46508729166667</c:v>
                </c:pt>
                <c:pt idx="1056">
                  <c:v>1.466476000000003</c:v>
                </c:pt>
                <c:pt idx="1057">
                  <c:v>1.4678647083333372</c:v>
                </c:pt>
                <c:pt idx="1058">
                  <c:v>1.46925341666667</c:v>
                </c:pt>
                <c:pt idx="1059">
                  <c:v>1.470642125000003</c:v>
                </c:pt>
                <c:pt idx="1060">
                  <c:v>1.4720308333333372</c:v>
                </c:pt>
                <c:pt idx="1061">
                  <c:v>1.47341954166667</c:v>
                </c:pt>
                <c:pt idx="1062">
                  <c:v>1.474808250000003</c:v>
                </c:pt>
                <c:pt idx="1063">
                  <c:v>1.476196958333337</c:v>
                </c:pt>
                <c:pt idx="1064">
                  <c:v>1.47758566666667</c:v>
                </c:pt>
                <c:pt idx="1065">
                  <c:v>1.4789743750000031</c:v>
                </c:pt>
                <c:pt idx="1066">
                  <c:v>1.480363083333337</c:v>
                </c:pt>
                <c:pt idx="1067">
                  <c:v>1.48175179166667</c:v>
                </c:pt>
                <c:pt idx="1068">
                  <c:v>1.4831405000000031</c:v>
                </c:pt>
                <c:pt idx="1069">
                  <c:v>1.484529208333337</c:v>
                </c:pt>
                <c:pt idx="1070">
                  <c:v>1.4859179166666701</c:v>
                </c:pt>
                <c:pt idx="1071">
                  <c:v>1.4873066250000031</c:v>
                </c:pt>
                <c:pt idx="1072">
                  <c:v>1.488695333333337</c:v>
                </c:pt>
                <c:pt idx="1073">
                  <c:v>1.4900840416666701</c:v>
                </c:pt>
                <c:pt idx="1074">
                  <c:v>1.4914727500000031</c:v>
                </c:pt>
                <c:pt idx="1075">
                  <c:v>1.4928614583333371</c:v>
                </c:pt>
                <c:pt idx="1076">
                  <c:v>1.4942501666666701</c:v>
                </c:pt>
                <c:pt idx="1077">
                  <c:v>1.495638875000004</c:v>
                </c:pt>
                <c:pt idx="1078">
                  <c:v>1.4970275833333371</c:v>
                </c:pt>
                <c:pt idx="1079">
                  <c:v>1.4984162916666701</c:v>
                </c:pt>
                <c:pt idx="1080">
                  <c:v>1.4998050000000032</c:v>
                </c:pt>
                <c:pt idx="1081">
                  <c:v>1.5011937083333371</c:v>
                </c:pt>
                <c:pt idx="1082">
                  <c:v>1.5025824166666701</c:v>
                </c:pt>
                <c:pt idx="1083">
                  <c:v>1.5039711250000032</c:v>
                </c:pt>
                <c:pt idx="1084">
                  <c:v>1.5053598333333371</c:v>
                </c:pt>
                <c:pt idx="1085">
                  <c:v>1.5067485416666702</c:v>
                </c:pt>
                <c:pt idx="1086">
                  <c:v>1.5081372500000041</c:v>
                </c:pt>
                <c:pt idx="1087">
                  <c:v>1.5095259583333371</c:v>
                </c:pt>
                <c:pt idx="1088">
                  <c:v>1.51091466666667</c:v>
                </c:pt>
                <c:pt idx="1089">
                  <c:v>1.512303375000003</c:v>
                </c:pt>
                <c:pt idx="1090">
                  <c:v>1.5136920833333372</c:v>
                </c:pt>
                <c:pt idx="1091">
                  <c:v>1.51508079166667</c:v>
                </c:pt>
                <c:pt idx="1092">
                  <c:v>1.516469500000003</c:v>
                </c:pt>
                <c:pt idx="1093">
                  <c:v>1.5178582083333372</c:v>
                </c:pt>
                <c:pt idx="1094">
                  <c:v>1.51924691666667</c:v>
                </c:pt>
                <c:pt idx="1095">
                  <c:v>1.5206356250000042</c:v>
                </c:pt>
                <c:pt idx="1096">
                  <c:v>1.522024333333337</c:v>
                </c:pt>
                <c:pt idx="1097">
                  <c:v>1.52341304166667</c:v>
                </c:pt>
                <c:pt idx="1098">
                  <c:v>1.5248017500000031</c:v>
                </c:pt>
                <c:pt idx="1099">
                  <c:v>1.526190458333337</c:v>
                </c:pt>
                <c:pt idx="1100">
                  <c:v>1.52757916666667</c:v>
                </c:pt>
                <c:pt idx="1101">
                  <c:v>1.5289678750000031</c:v>
                </c:pt>
                <c:pt idx="1102">
                  <c:v>1.530356583333337</c:v>
                </c:pt>
                <c:pt idx="1103">
                  <c:v>1.5317452916666701</c:v>
                </c:pt>
                <c:pt idx="1104">
                  <c:v>1.533134000000004</c:v>
                </c:pt>
                <c:pt idx="1105">
                  <c:v>1.534522708333337</c:v>
                </c:pt>
                <c:pt idx="1106">
                  <c:v>1.5359114166666701</c:v>
                </c:pt>
                <c:pt idx="1107">
                  <c:v>1.5373001250000031</c:v>
                </c:pt>
                <c:pt idx="1108">
                  <c:v>1.5386888333333371</c:v>
                </c:pt>
                <c:pt idx="1109">
                  <c:v>1.5400775416666701</c:v>
                </c:pt>
                <c:pt idx="1110">
                  <c:v>1.5414662500000031</c:v>
                </c:pt>
                <c:pt idx="1111">
                  <c:v>1.5428549583333371</c:v>
                </c:pt>
                <c:pt idx="1112">
                  <c:v>1.5442436666666701</c:v>
                </c:pt>
                <c:pt idx="1113">
                  <c:v>1.5456323750000041</c:v>
                </c:pt>
                <c:pt idx="1114">
                  <c:v>1.5470210833333371</c:v>
                </c:pt>
                <c:pt idx="1115">
                  <c:v>1.5484097916666701</c:v>
                </c:pt>
                <c:pt idx="1116">
                  <c:v>1.5497985000000032</c:v>
                </c:pt>
                <c:pt idx="1117">
                  <c:v>1.5511872083333371</c:v>
                </c:pt>
                <c:pt idx="1118">
                  <c:v>1.5525759166666702</c:v>
                </c:pt>
                <c:pt idx="1119">
                  <c:v>1.553964625000003</c:v>
                </c:pt>
                <c:pt idx="1120">
                  <c:v>1.5553533333333371</c:v>
                </c:pt>
                <c:pt idx="1121">
                  <c:v>1.55674204166667</c:v>
                </c:pt>
                <c:pt idx="1122">
                  <c:v>1.5581307500000041</c:v>
                </c:pt>
                <c:pt idx="1123">
                  <c:v>1.5595194583333372</c:v>
                </c:pt>
                <c:pt idx="1124">
                  <c:v>1.56090816666667</c:v>
                </c:pt>
                <c:pt idx="1125">
                  <c:v>1.562296875000003</c:v>
                </c:pt>
                <c:pt idx="1126">
                  <c:v>1.5636855833333372</c:v>
                </c:pt>
                <c:pt idx="1127">
                  <c:v>1.56507429166667</c:v>
                </c:pt>
                <c:pt idx="1128">
                  <c:v>1.566463000000003</c:v>
                </c:pt>
                <c:pt idx="1129">
                  <c:v>1.5678517083333368</c:v>
                </c:pt>
                <c:pt idx="1130">
                  <c:v>1.56924041666667</c:v>
                </c:pt>
                <c:pt idx="1131">
                  <c:v>1.5706291250000035</c:v>
                </c:pt>
                <c:pt idx="1132">
                  <c:v>1.5720178333333368</c:v>
                </c:pt>
                <c:pt idx="1133">
                  <c:v>1.5734065416666703</c:v>
                </c:pt>
                <c:pt idx="1134">
                  <c:v>1.5747952500000033</c:v>
                </c:pt>
                <c:pt idx="1135">
                  <c:v>1.5761839583333368</c:v>
                </c:pt>
                <c:pt idx="1136">
                  <c:v>1.5775726666666701</c:v>
                </c:pt>
                <c:pt idx="1137">
                  <c:v>1.5789613750000036</c:v>
                </c:pt>
                <c:pt idx="1138">
                  <c:v>1.5803500833333366</c:v>
                </c:pt>
                <c:pt idx="1139">
                  <c:v>1.5817387916666701</c:v>
                </c:pt>
                <c:pt idx="1140">
                  <c:v>1.5831275000000036</c:v>
                </c:pt>
                <c:pt idx="1141">
                  <c:v>1.5845162083333368</c:v>
                </c:pt>
                <c:pt idx="1142">
                  <c:v>1.5859049166666703</c:v>
                </c:pt>
                <c:pt idx="1143">
                  <c:v>1.5872936250000034</c:v>
                </c:pt>
                <c:pt idx="1144">
                  <c:v>1.5886823333333369</c:v>
                </c:pt>
                <c:pt idx="1145">
                  <c:v>1.5900710416666699</c:v>
                </c:pt>
                <c:pt idx="1146">
                  <c:v>1.5914597500000034</c:v>
                </c:pt>
                <c:pt idx="1147">
                  <c:v>1.5928484583333367</c:v>
                </c:pt>
                <c:pt idx="1148">
                  <c:v>1.5942371666666701</c:v>
                </c:pt>
                <c:pt idx="1149">
                  <c:v>1.5956258750000036</c:v>
                </c:pt>
                <c:pt idx="1150">
                  <c:v>1.5970145833333367</c:v>
                </c:pt>
                <c:pt idx="1151">
                  <c:v>1.5984032916666702</c:v>
                </c:pt>
                <c:pt idx="1152">
                  <c:v>1.5997920000000034</c:v>
                </c:pt>
                <c:pt idx="1153">
                  <c:v>1.6011807083333369</c:v>
                </c:pt>
                <c:pt idx="1154">
                  <c:v>1.60256941666667</c:v>
                </c:pt>
                <c:pt idx="1155">
                  <c:v>1.6039581250000035</c:v>
                </c:pt>
                <c:pt idx="1156">
                  <c:v>1.6053468333333367</c:v>
                </c:pt>
                <c:pt idx="1157">
                  <c:v>1.60673554166667</c:v>
                </c:pt>
                <c:pt idx="1158">
                  <c:v>1.6081242500000035</c:v>
                </c:pt>
                <c:pt idx="1159">
                  <c:v>1.6095129583333367</c:v>
                </c:pt>
                <c:pt idx="1160">
                  <c:v>1.6109016666666702</c:v>
                </c:pt>
                <c:pt idx="1161">
                  <c:v>1.6122903750000033</c:v>
                </c:pt>
                <c:pt idx="1162">
                  <c:v>1.613679083333337</c:v>
                </c:pt>
                <c:pt idx="1163">
                  <c:v>1.61506779166667</c:v>
                </c:pt>
                <c:pt idx="1164">
                  <c:v>1.6164565000000035</c:v>
                </c:pt>
                <c:pt idx="1165">
                  <c:v>1.6178452083333368</c:v>
                </c:pt>
                <c:pt idx="1166">
                  <c:v>1.61923391666667</c:v>
                </c:pt>
                <c:pt idx="1167">
                  <c:v>1.6206226250000035</c:v>
                </c:pt>
                <c:pt idx="1168">
                  <c:v>1.6220113333333368</c:v>
                </c:pt>
                <c:pt idx="1169">
                  <c:v>1.6234000416666701</c:v>
                </c:pt>
                <c:pt idx="1170">
                  <c:v>1.6247887500000033</c:v>
                </c:pt>
                <c:pt idx="1171">
                  <c:v>1.6261774583333368</c:v>
                </c:pt>
                <c:pt idx="1172">
                  <c:v>1.6275661666666699</c:v>
                </c:pt>
                <c:pt idx="1173">
                  <c:v>1.6289548750000036</c:v>
                </c:pt>
                <c:pt idx="1174">
                  <c:v>1.6303435833333366</c:v>
                </c:pt>
                <c:pt idx="1175">
                  <c:v>1.6317322916666701</c:v>
                </c:pt>
                <c:pt idx="1176">
                  <c:v>1.6331210000000036</c:v>
                </c:pt>
                <c:pt idx="1177">
                  <c:v>1.6345097083333369</c:v>
                </c:pt>
                <c:pt idx="1178">
                  <c:v>1.6358984166666701</c:v>
                </c:pt>
                <c:pt idx="1179">
                  <c:v>1.6372871250000034</c:v>
                </c:pt>
                <c:pt idx="1180">
                  <c:v>1.6386758333333369</c:v>
                </c:pt>
                <c:pt idx="1181">
                  <c:v>1.6400645416666699</c:v>
                </c:pt>
                <c:pt idx="1182">
                  <c:v>1.6414532500000034</c:v>
                </c:pt>
                <c:pt idx="1183">
                  <c:v>1.6428419583333369</c:v>
                </c:pt>
                <c:pt idx="1184">
                  <c:v>1.6442306666666702</c:v>
                </c:pt>
                <c:pt idx="1185">
                  <c:v>1.6456193750000037</c:v>
                </c:pt>
                <c:pt idx="1186">
                  <c:v>1.6470080833333367</c:v>
                </c:pt>
                <c:pt idx="1187">
                  <c:v>1.6483967916666702</c:v>
                </c:pt>
                <c:pt idx="1188">
                  <c:v>1.6497855000000035</c:v>
                </c:pt>
                <c:pt idx="1189">
                  <c:v>1.6511742083333369</c:v>
                </c:pt>
                <c:pt idx="1190">
                  <c:v>1.65256291666667</c:v>
                </c:pt>
                <c:pt idx="1191">
                  <c:v>1.6539516250000035</c:v>
                </c:pt>
                <c:pt idx="1192">
                  <c:v>1.655340333333337</c:v>
                </c:pt>
                <c:pt idx="1193">
                  <c:v>1.65672904166667</c:v>
                </c:pt>
                <c:pt idx="1194">
                  <c:v>1.6581177500000035</c:v>
                </c:pt>
                <c:pt idx="1195">
                  <c:v>1.6595064583333368</c:v>
                </c:pt>
                <c:pt idx="1196">
                  <c:v>1.6608951666666703</c:v>
                </c:pt>
                <c:pt idx="1197">
                  <c:v>1.6622838750000033</c:v>
                </c:pt>
                <c:pt idx="1198">
                  <c:v>1.6636725833333368</c:v>
                </c:pt>
                <c:pt idx="1199">
                  <c:v>1.6650612916666701</c:v>
                </c:pt>
                <c:pt idx="1200">
                  <c:v>1.6664500000000035</c:v>
                </c:pt>
                <c:pt idx="1201">
                  <c:v>1.667838708333337</c:v>
                </c:pt>
                <c:pt idx="1202">
                  <c:v>1.6692274166666701</c:v>
                </c:pt>
                <c:pt idx="1203">
                  <c:v>1.6706161250000036</c:v>
                </c:pt>
                <c:pt idx="1204">
                  <c:v>1.6720048333333368</c:v>
                </c:pt>
                <c:pt idx="1205">
                  <c:v>1.6733935416666703</c:v>
                </c:pt>
                <c:pt idx="1206">
                  <c:v>1.6747822500000034</c:v>
                </c:pt>
                <c:pt idx="1207">
                  <c:v>1.6761709583333368</c:v>
                </c:pt>
                <c:pt idx="1208">
                  <c:v>1.6775596666666699</c:v>
                </c:pt>
                <c:pt idx="1209">
                  <c:v>1.6789483750000034</c:v>
                </c:pt>
                <c:pt idx="1210">
                  <c:v>1.6803370833333369</c:v>
                </c:pt>
                <c:pt idx="1211">
                  <c:v>1.6817257916666701</c:v>
                </c:pt>
                <c:pt idx="1212">
                  <c:v>1.6831145000000036</c:v>
                </c:pt>
                <c:pt idx="1213">
                  <c:v>1.6845032083333367</c:v>
                </c:pt>
                <c:pt idx="1214">
                  <c:v>1.6858919166666702</c:v>
                </c:pt>
                <c:pt idx="1215">
                  <c:v>1.6872806250000034</c:v>
                </c:pt>
                <c:pt idx="1216">
                  <c:v>1.6886693333333369</c:v>
                </c:pt>
                <c:pt idx="1217">
                  <c:v>1.69005804166667</c:v>
                </c:pt>
                <c:pt idx="1218">
                  <c:v>1.6914467500000034</c:v>
                </c:pt>
                <c:pt idx="1219">
                  <c:v>1.6928354583333369</c:v>
                </c:pt>
                <c:pt idx="1220">
                  <c:v>1.69422416666667</c:v>
                </c:pt>
                <c:pt idx="1221">
                  <c:v>1.6956128750000037</c:v>
                </c:pt>
                <c:pt idx="1222">
                  <c:v>1.6970015833333367</c:v>
                </c:pt>
                <c:pt idx="1223">
                  <c:v>1.6983902916666702</c:v>
                </c:pt>
                <c:pt idx="1224">
                  <c:v>1.6997790000000035</c:v>
                </c:pt>
                <c:pt idx="1225">
                  <c:v>1.701167708333337</c:v>
                </c:pt>
                <c:pt idx="1226">
                  <c:v>1.70255641666667</c:v>
                </c:pt>
                <c:pt idx="1227">
                  <c:v>1.7039451250000035</c:v>
                </c:pt>
                <c:pt idx="1228">
                  <c:v>1.705333833333337</c:v>
                </c:pt>
                <c:pt idx="1229">
                  <c:v>1.70672254166667</c:v>
                </c:pt>
                <c:pt idx="1230">
                  <c:v>1.7081112500000035</c:v>
                </c:pt>
                <c:pt idx="1231">
                  <c:v>1.7094999583333368</c:v>
                </c:pt>
                <c:pt idx="1232">
                  <c:v>1.7108886666666703</c:v>
                </c:pt>
                <c:pt idx="1233">
                  <c:v>1.7122773750000033</c:v>
                </c:pt>
                <c:pt idx="1234">
                  <c:v>1.7136660833333368</c:v>
                </c:pt>
                <c:pt idx="1235">
                  <c:v>1.7150547916666701</c:v>
                </c:pt>
                <c:pt idx="1236">
                  <c:v>1.7164435000000036</c:v>
                </c:pt>
                <c:pt idx="1237">
                  <c:v>1.7178322083333371</c:v>
                </c:pt>
                <c:pt idx="1238">
                  <c:v>1.7192209166666701</c:v>
                </c:pt>
                <c:pt idx="1239">
                  <c:v>1.7206096250000036</c:v>
                </c:pt>
                <c:pt idx="1240">
                  <c:v>1.7219983333333369</c:v>
                </c:pt>
                <c:pt idx="1241">
                  <c:v>1.7233870416666701</c:v>
                </c:pt>
                <c:pt idx="1242">
                  <c:v>1.7247757500000034</c:v>
                </c:pt>
                <c:pt idx="1243">
                  <c:v>1.7261644583333369</c:v>
                </c:pt>
                <c:pt idx="1244">
                  <c:v>1.7275531666666699</c:v>
                </c:pt>
                <c:pt idx="1245">
                  <c:v>1.7289418750000034</c:v>
                </c:pt>
                <c:pt idx="1246">
                  <c:v>1.7303305833333369</c:v>
                </c:pt>
                <c:pt idx="1247">
                  <c:v>1.7317192916666702</c:v>
                </c:pt>
                <c:pt idx="1248">
                  <c:v>1.7331080000000036</c:v>
                </c:pt>
                <c:pt idx="1249">
                  <c:v>1.7344967083333367</c:v>
                </c:pt>
                <c:pt idx="1250">
                  <c:v>1.7358854166666702</c:v>
                </c:pt>
                <c:pt idx="1251">
                  <c:v>1.7372741250000034</c:v>
                </c:pt>
                <c:pt idx="1252">
                  <c:v>1.7386628333333369</c:v>
                </c:pt>
                <c:pt idx="1253">
                  <c:v>1.74005154166667</c:v>
                </c:pt>
                <c:pt idx="1254">
                  <c:v>1.7414402500000035</c:v>
                </c:pt>
                <c:pt idx="1255">
                  <c:v>1.742828958333337</c:v>
                </c:pt>
                <c:pt idx="1256">
                  <c:v>1.74421766666667</c:v>
                </c:pt>
                <c:pt idx="1257">
                  <c:v>1.7456063750000035</c:v>
                </c:pt>
                <c:pt idx="1258">
                  <c:v>1.7469950833333368</c:v>
                </c:pt>
                <c:pt idx="1259">
                  <c:v>1.7483837916666702</c:v>
                </c:pt>
                <c:pt idx="1260">
                  <c:v>1.7497725000000033</c:v>
                </c:pt>
                <c:pt idx="1261">
                  <c:v>1.7511612083333368</c:v>
                </c:pt>
                <c:pt idx="1262">
                  <c:v>1.75254991666667</c:v>
                </c:pt>
                <c:pt idx="1263">
                  <c:v>1.7539386250000035</c:v>
                </c:pt>
                <c:pt idx="1264">
                  <c:v>1.755327333333337</c:v>
                </c:pt>
                <c:pt idx="1265">
                  <c:v>1.7567160416666701</c:v>
                </c:pt>
                <c:pt idx="1266">
                  <c:v>1.7581047500000035</c:v>
                </c:pt>
                <c:pt idx="1267">
                  <c:v>1.7594934583333366</c:v>
                </c:pt>
                <c:pt idx="1268">
                  <c:v>1.7608821666666701</c:v>
                </c:pt>
                <c:pt idx="1269">
                  <c:v>1.7622708750000033</c:v>
                </c:pt>
                <c:pt idx="1270">
                  <c:v>1.7636595833333368</c:v>
                </c:pt>
                <c:pt idx="1271">
                  <c:v>1.7650482916666699</c:v>
                </c:pt>
                <c:pt idx="1272">
                  <c:v>1.7664370000000034</c:v>
                </c:pt>
                <c:pt idx="1273">
                  <c:v>1.7678257083333371</c:v>
                </c:pt>
                <c:pt idx="1274">
                  <c:v>1.7692144166666701</c:v>
                </c:pt>
                <c:pt idx="1275">
                  <c:v>1.7706031250000032</c:v>
                </c:pt>
                <c:pt idx="1276">
                  <c:v>1.7719918333333371</c:v>
                </c:pt>
                <c:pt idx="1277">
                  <c:v>1.7733805416666701</c:v>
                </c:pt>
                <c:pt idx="1278">
                  <c:v>1.774769250000003</c:v>
                </c:pt>
                <c:pt idx="1279">
                  <c:v>1.7761579583333371</c:v>
                </c:pt>
                <c:pt idx="1280">
                  <c:v>1.7775466666666702</c:v>
                </c:pt>
                <c:pt idx="1281">
                  <c:v>1.778935375000003</c:v>
                </c:pt>
                <c:pt idx="1282">
                  <c:v>1.7803240833333371</c:v>
                </c:pt>
                <c:pt idx="1283">
                  <c:v>1.7817127916666702</c:v>
                </c:pt>
                <c:pt idx="1284">
                  <c:v>1.783101500000003</c:v>
                </c:pt>
                <c:pt idx="1285">
                  <c:v>1.7844902083333372</c:v>
                </c:pt>
                <c:pt idx="1286">
                  <c:v>1.78587891666667</c:v>
                </c:pt>
                <c:pt idx="1287">
                  <c:v>1.787267625000003</c:v>
                </c:pt>
                <c:pt idx="1288">
                  <c:v>1.788656333333337</c:v>
                </c:pt>
                <c:pt idx="1289">
                  <c:v>1.79004504166667</c:v>
                </c:pt>
                <c:pt idx="1290">
                  <c:v>1.791433750000003</c:v>
                </c:pt>
                <c:pt idx="1291">
                  <c:v>1.792822458333337</c:v>
                </c:pt>
                <c:pt idx="1292">
                  <c:v>1.79421116666667</c:v>
                </c:pt>
                <c:pt idx="1293">
                  <c:v>1.7955998750000042</c:v>
                </c:pt>
                <c:pt idx="1294">
                  <c:v>1.796988583333337</c:v>
                </c:pt>
                <c:pt idx="1295">
                  <c:v>1.79837729166667</c:v>
                </c:pt>
                <c:pt idx="1296">
                  <c:v>1.7997660000000031</c:v>
                </c:pt>
                <c:pt idx="1297">
                  <c:v>1.801154708333337</c:v>
                </c:pt>
                <c:pt idx="1298">
                  <c:v>1.8025434166666701</c:v>
                </c:pt>
                <c:pt idx="1299">
                  <c:v>1.8039321250000031</c:v>
                </c:pt>
                <c:pt idx="1300">
                  <c:v>1.805320833333337</c:v>
                </c:pt>
                <c:pt idx="1301">
                  <c:v>1.8067095416666701</c:v>
                </c:pt>
                <c:pt idx="1302">
                  <c:v>1.8080982500000031</c:v>
                </c:pt>
                <c:pt idx="1303">
                  <c:v>1.8094869583333371</c:v>
                </c:pt>
                <c:pt idx="1304">
                  <c:v>1.8108756666666701</c:v>
                </c:pt>
                <c:pt idx="1305">
                  <c:v>1.8122643750000031</c:v>
                </c:pt>
                <c:pt idx="1306">
                  <c:v>1.8136530833333371</c:v>
                </c:pt>
                <c:pt idx="1307">
                  <c:v>1.8150417916666701</c:v>
                </c:pt>
                <c:pt idx="1308">
                  <c:v>1.8164305000000032</c:v>
                </c:pt>
                <c:pt idx="1309">
                  <c:v>1.8178192083333371</c:v>
                </c:pt>
                <c:pt idx="1310">
                  <c:v>1.8192079166666701</c:v>
                </c:pt>
                <c:pt idx="1311">
                  <c:v>1.820596625000003</c:v>
                </c:pt>
                <c:pt idx="1312">
                  <c:v>1.8219853333333371</c:v>
                </c:pt>
                <c:pt idx="1313">
                  <c:v>1.8233740416666702</c:v>
                </c:pt>
                <c:pt idx="1314">
                  <c:v>1.824762750000003</c:v>
                </c:pt>
                <c:pt idx="1315">
                  <c:v>1.8261514583333371</c:v>
                </c:pt>
                <c:pt idx="1316">
                  <c:v>1.8275401666666702</c:v>
                </c:pt>
                <c:pt idx="1317">
                  <c:v>1.828928875000003</c:v>
                </c:pt>
                <c:pt idx="1318">
                  <c:v>1.8303175833333372</c:v>
                </c:pt>
                <c:pt idx="1319">
                  <c:v>1.83170629166667</c:v>
                </c:pt>
                <c:pt idx="1320">
                  <c:v>1.833095000000003</c:v>
                </c:pt>
                <c:pt idx="1321">
                  <c:v>1.834483708333337</c:v>
                </c:pt>
                <c:pt idx="1322">
                  <c:v>1.83587241666667</c:v>
                </c:pt>
                <c:pt idx="1323">
                  <c:v>1.837261125000003</c:v>
                </c:pt>
                <c:pt idx="1324">
                  <c:v>1.838649833333337</c:v>
                </c:pt>
                <c:pt idx="1325">
                  <c:v>1.84003854166667</c:v>
                </c:pt>
                <c:pt idx="1326">
                  <c:v>1.8414272500000031</c:v>
                </c:pt>
                <c:pt idx="1327">
                  <c:v>1.842815958333337</c:v>
                </c:pt>
                <c:pt idx="1328">
                  <c:v>1.84420466666667</c:v>
                </c:pt>
                <c:pt idx="1329">
                  <c:v>1.8455933750000031</c:v>
                </c:pt>
                <c:pt idx="1330">
                  <c:v>1.846982083333337</c:v>
                </c:pt>
                <c:pt idx="1331">
                  <c:v>1.8483707916666701</c:v>
                </c:pt>
                <c:pt idx="1332">
                  <c:v>1.8497595000000031</c:v>
                </c:pt>
                <c:pt idx="1333">
                  <c:v>1.851148208333337</c:v>
                </c:pt>
                <c:pt idx="1334">
                  <c:v>1.8525369166666701</c:v>
                </c:pt>
                <c:pt idx="1335">
                  <c:v>1.8539256250000031</c:v>
                </c:pt>
                <c:pt idx="1336">
                  <c:v>1.8553143333333371</c:v>
                </c:pt>
                <c:pt idx="1337">
                  <c:v>1.8567030416666701</c:v>
                </c:pt>
                <c:pt idx="1338">
                  <c:v>1.8580917500000032</c:v>
                </c:pt>
                <c:pt idx="1339">
                  <c:v>1.8594804583333371</c:v>
                </c:pt>
                <c:pt idx="1340">
                  <c:v>1.8608691666666701</c:v>
                </c:pt>
                <c:pt idx="1341">
                  <c:v>1.8622578750000032</c:v>
                </c:pt>
                <c:pt idx="1342">
                  <c:v>1.8636465833333371</c:v>
                </c:pt>
                <c:pt idx="1343">
                  <c:v>1.8650352916666701</c:v>
                </c:pt>
                <c:pt idx="1344">
                  <c:v>1.866424000000003</c:v>
                </c:pt>
                <c:pt idx="1345">
                  <c:v>1.8678127083333371</c:v>
                </c:pt>
                <c:pt idx="1346">
                  <c:v>1.8692014166666702</c:v>
                </c:pt>
                <c:pt idx="1347">
                  <c:v>1.870590125000003</c:v>
                </c:pt>
                <c:pt idx="1348">
                  <c:v>1.8719788333333371</c:v>
                </c:pt>
                <c:pt idx="1349">
                  <c:v>1.8733675416666702</c:v>
                </c:pt>
                <c:pt idx="1350">
                  <c:v>1.874756250000003</c:v>
                </c:pt>
                <c:pt idx="1351">
                  <c:v>1.8761449583333372</c:v>
                </c:pt>
                <c:pt idx="1352">
                  <c:v>1.87753366666667</c:v>
                </c:pt>
                <c:pt idx="1353">
                  <c:v>1.878922375000003</c:v>
                </c:pt>
                <c:pt idx="1354">
                  <c:v>1.880311083333337</c:v>
                </c:pt>
                <c:pt idx="1355">
                  <c:v>1.88169979166667</c:v>
                </c:pt>
                <c:pt idx="1356">
                  <c:v>1.8830885000000031</c:v>
                </c:pt>
                <c:pt idx="1357">
                  <c:v>1.884477208333337</c:v>
                </c:pt>
                <c:pt idx="1358">
                  <c:v>1.88586591666667</c:v>
                </c:pt>
                <c:pt idx="1359">
                  <c:v>1.8872546250000031</c:v>
                </c:pt>
                <c:pt idx="1360">
                  <c:v>1.888643333333337</c:v>
                </c:pt>
                <c:pt idx="1361">
                  <c:v>1.89003204166667</c:v>
                </c:pt>
                <c:pt idx="1362">
                  <c:v>1.8914207500000031</c:v>
                </c:pt>
                <c:pt idx="1363">
                  <c:v>1.892809458333337</c:v>
                </c:pt>
                <c:pt idx="1364">
                  <c:v>1.8941981666666701</c:v>
                </c:pt>
                <c:pt idx="1365">
                  <c:v>1.8955868750000031</c:v>
                </c:pt>
                <c:pt idx="1366">
                  <c:v>1.896975583333337</c:v>
                </c:pt>
                <c:pt idx="1367">
                  <c:v>1.8983642916666701</c:v>
                </c:pt>
                <c:pt idx="1368">
                  <c:v>1.8997530000000031</c:v>
                </c:pt>
                <c:pt idx="1369">
                  <c:v>1.9011417083333371</c:v>
                </c:pt>
                <c:pt idx="1370">
                  <c:v>1.9025304166666701</c:v>
                </c:pt>
                <c:pt idx="1371">
                  <c:v>1.9039191250000032</c:v>
                </c:pt>
                <c:pt idx="1372">
                  <c:v>1.9053078333333371</c:v>
                </c:pt>
                <c:pt idx="1373">
                  <c:v>1.9066965416666701</c:v>
                </c:pt>
                <c:pt idx="1374">
                  <c:v>1.9080852500000032</c:v>
                </c:pt>
                <c:pt idx="1375">
                  <c:v>1.9094739583333371</c:v>
                </c:pt>
                <c:pt idx="1376">
                  <c:v>1.9108626666666702</c:v>
                </c:pt>
                <c:pt idx="1377">
                  <c:v>1.912251375000003</c:v>
                </c:pt>
                <c:pt idx="1378">
                  <c:v>1.9136400833333371</c:v>
                </c:pt>
                <c:pt idx="1379">
                  <c:v>1.9150287916666699</c:v>
                </c:pt>
                <c:pt idx="1380">
                  <c:v>1.916417500000003</c:v>
                </c:pt>
                <c:pt idx="1381">
                  <c:v>1.9178062083333371</c:v>
                </c:pt>
                <c:pt idx="1382">
                  <c:v>1.9191949166666702</c:v>
                </c:pt>
                <c:pt idx="1383">
                  <c:v>1.920583625000003</c:v>
                </c:pt>
                <c:pt idx="1384">
                  <c:v>1.9219723333333372</c:v>
                </c:pt>
                <c:pt idx="1385">
                  <c:v>1.92336104166667</c:v>
                </c:pt>
                <c:pt idx="1386">
                  <c:v>1.9247497500000041</c:v>
                </c:pt>
                <c:pt idx="1387">
                  <c:v>1.926138458333337</c:v>
                </c:pt>
                <c:pt idx="1388">
                  <c:v>1.92752716666667</c:v>
                </c:pt>
                <c:pt idx="1389">
                  <c:v>1.9289158750000031</c:v>
                </c:pt>
                <c:pt idx="1390">
                  <c:v>1.9303045833333372</c:v>
                </c:pt>
                <c:pt idx="1391">
                  <c:v>1.93169329166667</c:v>
                </c:pt>
                <c:pt idx="1392">
                  <c:v>1.9330820000000031</c:v>
                </c:pt>
                <c:pt idx="1393">
                  <c:v>1.934470708333337</c:v>
                </c:pt>
                <c:pt idx="1394">
                  <c:v>1.9358594166666701</c:v>
                </c:pt>
                <c:pt idx="1395">
                  <c:v>1.937248125000004</c:v>
                </c:pt>
                <c:pt idx="1396">
                  <c:v>1.938636833333337</c:v>
                </c:pt>
                <c:pt idx="1397">
                  <c:v>1.9400255416666701</c:v>
                </c:pt>
                <c:pt idx="1398">
                  <c:v>1.9414142500000031</c:v>
                </c:pt>
                <c:pt idx="1399">
                  <c:v>1.942802958333337</c:v>
                </c:pt>
                <c:pt idx="1400">
                  <c:v>1.9441916666666701</c:v>
                </c:pt>
                <c:pt idx="1401">
                  <c:v>1.9455803750000031</c:v>
                </c:pt>
                <c:pt idx="1402">
                  <c:v>1.9469690833333371</c:v>
                </c:pt>
                <c:pt idx="1403">
                  <c:v>1.9483577916666701</c:v>
                </c:pt>
                <c:pt idx="1404">
                  <c:v>1.949746500000004</c:v>
                </c:pt>
                <c:pt idx="1405">
                  <c:v>1.9511352083333371</c:v>
                </c:pt>
                <c:pt idx="1406">
                  <c:v>1.9525239166666701</c:v>
                </c:pt>
                <c:pt idx="1407">
                  <c:v>1.9539126250000032</c:v>
                </c:pt>
                <c:pt idx="1408">
                  <c:v>1.9553013333333371</c:v>
                </c:pt>
                <c:pt idx="1409">
                  <c:v>1.9566900416666702</c:v>
                </c:pt>
                <c:pt idx="1410">
                  <c:v>1.958078750000003</c:v>
                </c:pt>
                <c:pt idx="1411">
                  <c:v>1.9594674583333371</c:v>
                </c:pt>
                <c:pt idx="1412">
                  <c:v>1.96085616666667</c:v>
                </c:pt>
                <c:pt idx="1413">
                  <c:v>1.9622448750000041</c:v>
                </c:pt>
                <c:pt idx="1414">
                  <c:v>1.9636335833333372</c:v>
                </c:pt>
                <c:pt idx="1415">
                  <c:v>1.9650222916666702</c:v>
                </c:pt>
                <c:pt idx="1416">
                  <c:v>1.966411000000003</c:v>
                </c:pt>
                <c:pt idx="1417">
                  <c:v>1.9677997083333372</c:v>
                </c:pt>
                <c:pt idx="1418">
                  <c:v>1.96918841666667</c:v>
                </c:pt>
                <c:pt idx="1419">
                  <c:v>1.970577125000003</c:v>
                </c:pt>
                <c:pt idx="1420">
                  <c:v>1.971965833333337</c:v>
                </c:pt>
                <c:pt idx="1421">
                  <c:v>1.97335454166667</c:v>
                </c:pt>
                <c:pt idx="1422">
                  <c:v>1.9747432500000039</c:v>
                </c:pt>
                <c:pt idx="1423">
                  <c:v>1.976131958333337</c:v>
                </c:pt>
                <c:pt idx="1424">
                  <c:v>1.97752066666667</c:v>
                </c:pt>
                <c:pt idx="1425">
                  <c:v>1.9789093750000031</c:v>
                </c:pt>
                <c:pt idx="1426">
                  <c:v>1.980298083333337</c:v>
                </c:pt>
                <c:pt idx="1427">
                  <c:v>1.9816867916666701</c:v>
                </c:pt>
                <c:pt idx="1428">
                  <c:v>1.9830755000000031</c:v>
                </c:pt>
                <c:pt idx="1429">
                  <c:v>1.984464208333337</c:v>
                </c:pt>
                <c:pt idx="1430">
                  <c:v>1.9858529166666701</c:v>
                </c:pt>
                <c:pt idx="1431">
                  <c:v>1.987241625000004</c:v>
                </c:pt>
                <c:pt idx="1432">
                  <c:v>1.9886303333333371</c:v>
                </c:pt>
                <c:pt idx="1433">
                  <c:v>1.9900190416666701</c:v>
                </c:pt>
                <c:pt idx="1434">
                  <c:v>1.9914077500000031</c:v>
                </c:pt>
                <c:pt idx="1435">
                  <c:v>1.9927964583333371</c:v>
                </c:pt>
                <c:pt idx="1436">
                  <c:v>1.9941851666666701</c:v>
                </c:pt>
                <c:pt idx="1437">
                  <c:v>1.9955738750000029</c:v>
                </c:pt>
                <c:pt idx="1438">
                  <c:v>1.9969625833333371</c:v>
                </c:pt>
                <c:pt idx="1439">
                  <c:v>1.9983512916666701</c:v>
                </c:pt>
                <c:pt idx="1440">
                  <c:v>1.9997400000000041</c:v>
                </c:pt>
                <c:pt idx="1441">
                  <c:v>2.0011287083333369</c:v>
                </c:pt>
                <c:pt idx="1442">
                  <c:v>2.0025174166666702</c:v>
                </c:pt>
                <c:pt idx="1443">
                  <c:v>2.003906125000003</c:v>
                </c:pt>
                <c:pt idx="1444">
                  <c:v>2.0052948333333371</c:v>
                </c:pt>
                <c:pt idx="1445">
                  <c:v>2.00668354166667</c:v>
                </c:pt>
                <c:pt idx="1446">
                  <c:v>2.0080722500000032</c:v>
                </c:pt>
                <c:pt idx="1447">
                  <c:v>2.0094609583333369</c:v>
                </c:pt>
                <c:pt idx="1448">
                  <c:v>2.0108496666666702</c:v>
                </c:pt>
                <c:pt idx="1449">
                  <c:v>2.0122383750000039</c:v>
                </c:pt>
                <c:pt idx="1450">
                  <c:v>2.0136270833333372</c:v>
                </c:pt>
                <c:pt idx="1451">
                  <c:v>2.01501579166667</c:v>
                </c:pt>
                <c:pt idx="1452">
                  <c:v>2.0164045000000033</c:v>
                </c:pt>
                <c:pt idx="1453">
                  <c:v>2.017793208333337</c:v>
                </c:pt>
                <c:pt idx="1454">
                  <c:v>2.0191819166666702</c:v>
                </c:pt>
                <c:pt idx="1455">
                  <c:v>2.0205706250000031</c:v>
                </c:pt>
                <c:pt idx="1456">
                  <c:v>2.0219593333333372</c:v>
                </c:pt>
                <c:pt idx="1457">
                  <c:v>2.02334804166667</c:v>
                </c:pt>
                <c:pt idx="1458">
                  <c:v>2.0247367500000042</c:v>
                </c:pt>
                <c:pt idx="1459">
                  <c:v>2.026125458333337</c:v>
                </c:pt>
                <c:pt idx="1460">
                  <c:v>2.0275141666666698</c:v>
                </c:pt>
                <c:pt idx="1461">
                  <c:v>2.0289028750000031</c:v>
                </c:pt>
                <c:pt idx="1462">
                  <c:v>2.0302915833333373</c:v>
                </c:pt>
                <c:pt idx="1463">
                  <c:v>2.0316802916666701</c:v>
                </c:pt>
                <c:pt idx="1464">
                  <c:v>2.0330690000000029</c:v>
                </c:pt>
                <c:pt idx="1465">
                  <c:v>2.0344577083333371</c:v>
                </c:pt>
                <c:pt idx="1466">
                  <c:v>2.0358464166666699</c:v>
                </c:pt>
                <c:pt idx="1467">
                  <c:v>2.037235125000004</c:v>
                </c:pt>
                <c:pt idx="1468">
                  <c:v>2.0386238333333369</c:v>
                </c:pt>
                <c:pt idx="1469">
                  <c:v>2.0400125416666701</c:v>
                </c:pt>
                <c:pt idx="1470">
                  <c:v>2.0414012500000029</c:v>
                </c:pt>
                <c:pt idx="1471">
                  <c:v>2.0427899583333371</c:v>
                </c:pt>
                <c:pt idx="1472">
                  <c:v>2.0441786666666699</c:v>
                </c:pt>
                <c:pt idx="1473">
                  <c:v>2.0455673750000032</c:v>
                </c:pt>
                <c:pt idx="1474">
                  <c:v>2.0469560833333369</c:v>
                </c:pt>
                <c:pt idx="1475">
                  <c:v>2.0483447916666702</c:v>
                </c:pt>
                <c:pt idx="1476">
                  <c:v>2.0497335000000039</c:v>
                </c:pt>
                <c:pt idx="1477">
                  <c:v>2.0511222083333371</c:v>
                </c:pt>
                <c:pt idx="1478">
                  <c:v>2.05251091666667</c:v>
                </c:pt>
                <c:pt idx="1479">
                  <c:v>2.0538996250000032</c:v>
                </c:pt>
                <c:pt idx="1480">
                  <c:v>2.0552883333333369</c:v>
                </c:pt>
                <c:pt idx="1481">
                  <c:v>2.0566770416666702</c:v>
                </c:pt>
                <c:pt idx="1482">
                  <c:v>2.058065750000003</c:v>
                </c:pt>
                <c:pt idx="1483">
                  <c:v>2.0594544583333372</c:v>
                </c:pt>
                <c:pt idx="1484">
                  <c:v>2.06084316666667</c:v>
                </c:pt>
                <c:pt idx="1485">
                  <c:v>2.0622318750000042</c:v>
                </c:pt>
                <c:pt idx="1486">
                  <c:v>2.063620583333337</c:v>
                </c:pt>
                <c:pt idx="1487">
                  <c:v>2.0650092916666702</c:v>
                </c:pt>
                <c:pt idx="1488">
                  <c:v>2.0663980000000031</c:v>
                </c:pt>
                <c:pt idx="1489">
                  <c:v>2.0677867083333372</c:v>
                </c:pt>
                <c:pt idx="1490">
                  <c:v>2.06917541666667</c:v>
                </c:pt>
                <c:pt idx="1491">
                  <c:v>2.0705641250000033</c:v>
                </c:pt>
                <c:pt idx="1492">
                  <c:v>2.071952833333337</c:v>
                </c:pt>
                <c:pt idx="1493">
                  <c:v>2.0733415416666698</c:v>
                </c:pt>
                <c:pt idx="1494">
                  <c:v>2.074730250000004</c:v>
                </c:pt>
                <c:pt idx="1495">
                  <c:v>2.0761189583333373</c:v>
                </c:pt>
                <c:pt idx="1496">
                  <c:v>2.0775076666666701</c:v>
                </c:pt>
                <c:pt idx="1497">
                  <c:v>2.0788963750000029</c:v>
                </c:pt>
                <c:pt idx="1498">
                  <c:v>2.0802850833333371</c:v>
                </c:pt>
                <c:pt idx="1499">
                  <c:v>2.0816737916666699</c:v>
                </c:pt>
                <c:pt idx="1500">
                  <c:v>2.0830625000000031</c:v>
                </c:pt>
                <c:pt idx="1501">
                  <c:v>2.0844512083333369</c:v>
                </c:pt>
                <c:pt idx="1502">
                  <c:v>2.0858399166666701</c:v>
                </c:pt>
                <c:pt idx="1503">
                  <c:v>2.0872286250000043</c:v>
                </c:pt>
                <c:pt idx="1504">
                  <c:v>2.0886173333333371</c:v>
                </c:pt>
                <c:pt idx="1505">
                  <c:v>2.0900060416666699</c:v>
                </c:pt>
                <c:pt idx="1506">
                  <c:v>2.0913947500000032</c:v>
                </c:pt>
                <c:pt idx="1507">
                  <c:v>2.0927834583333369</c:v>
                </c:pt>
                <c:pt idx="1508">
                  <c:v>2.0941721666666702</c:v>
                </c:pt>
                <c:pt idx="1509">
                  <c:v>2.095560875000003</c:v>
                </c:pt>
                <c:pt idx="1510">
                  <c:v>2.0969495833333371</c:v>
                </c:pt>
                <c:pt idx="1511">
                  <c:v>2.09833829166667</c:v>
                </c:pt>
                <c:pt idx="1512">
                  <c:v>2.0997270000000041</c:v>
                </c:pt>
                <c:pt idx="1513">
                  <c:v>2.1011157083333369</c:v>
                </c:pt>
                <c:pt idx="1514">
                  <c:v>2.1025044166666702</c:v>
                </c:pt>
                <c:pt idx="1515">
                  <c:v>2.103893125000003</c:v>
                </c:pt>
                <c:pt idx="1516">
                  <c:v>2.1052818333333372</c:v>
                </c:pt>
                <c:pt idx="1517">
                  <c:v>2.10667054166667</c:v>
                </c:pt>
                <c:pt idx="1518">
                  <c:v>2.1080592500000028</c:v>
                </c:pt>
                <c:pt idx="1519">
                  <c:v>2.109447958333337</c:v>
                </c:pt>
                <c:pt idx="1520">
                  <c:v>2.1108366666666702</c:v>
                </c:pt>
                <c:pt idx="1521">
                  <c:v>2.112225375000004</c:v>
                </c:pt>
                <c:pt idx="1522">
                  <c:v>2.1136140833333372</c:v>
                </c:pt>
                <c:pt idx="1523">
                  <c:v>2.11500279166667</c:v>
                </c:pt>
                <c:pt idx="1524">
                  <c:v>2.1163915000000033</c:v>
                </c:pt>
                <c:pt idx="1525">
                  <c:v>2.117780208333337</c:v>
                </c:pt>
                <c:pt idx="1526">
                  <c:v>2.1191689166666698</c:v>
                </c:pt>
                <c:pt idx="1527">
                  <c:v>2.1205576250000031</c:v>
                </c:pt>
                <c:pt idx="1528">
                  <c:v>2.1219463333333373</c:v>
                </c:pt>
                <c:pt idx="1529">
                  <c:v>2.1233350416666701</c:v>
                </c:pt>
                <c:pt idx="1530">
                  <c:v>2.1247237500000042</c:v>
                </c:pt>
                <c:pt idx="1531">
                  <c:v>2.1261124583333371</c:v>
                </c:pt>
                <c:pt idx="1532">
                  <c:v>2.1275011666666699</c:v>
                </c:pt>
                <c:pt idx="1533">
                  <c:v>2.1288898750000032</c:v>
                </c:pt>
                <c:pt idx="1534">
                  <c:v>2.1302785833333369</c:v>
                </c:pt>
                <c:pt idx="1535">
                  <c:v>2.1316672916666701</c:v>
                </c:pt>
                <c:pt idx="1536">
                  <c:v>2.1330560000000029</c:v>
                </c:pt>
                <c:pt idx="1537">
                  <c:v>2.1344447083333371</c:v>
                </c:pt>
                <c:pt idx="1538">
                  <c:v>2.1358334166666699</c:v>
                </c:pt>
                <c:pt idx="1539">
                  <c:v>2.1372221250000041</c:v>
                </c:pt>
                <c:pt idx="1540">
                  <c:v>2.1386108333333369</c:v>
                </c:pt>
                <c:pt idx="1541">
                  <c:v>2.1399995416666702</c:v>
                </c:pt>
                <c:pt idx="1542">
                  <c:v>2.141388250000003</c:v>
                </c:pt>
                <c:pt idx="1543">
                  <c:v>2.1427769583333371</c:v>
                </c:pt>
                <c:pt idx="1544">
                  <c:v>2.14416566666667</c:v>
                </c:pt>
                <c:pt idx="1545">
                  <c:v>2.1455543750000032</c:v>
                </c:pt>
                <c:pt idx="1546">
                  <c:v>2.1469430833333369</c:v>
                </c:pt>
                <c:pt idx="1547">
                  <c:v>2.1483317916666702</c:v>
                </c:pt>
                <c:pt idx="1548">
                  <c:v>2.1497205000000039</c:v>
                </c:pt>
                <c:pt idx="1549">
                  <c:v>2.1511092083333372</c:v>
                </c:pt>
                <c:pt idx="1550">
                  <c:v>2.15249791666667</c:v>
                </c:pt>
                <c:pt idx="1551">
                  <c:v>2.1538866250000028</c:v>
                </c:pt>
                <c:pt idx="1552">
                  <c:v>2.155275333333337</c:v>
                </c:pt>
                <c:pt idx="1553">
                  <c:v>2.1566640416666703</c:v>
                </c:pt>
                <c:pt idx="1554">
                  <c:v>2.1580527500000031</c:v>
                </c:pt>
                <c:pt idx="1555">
                  <c:v>2.1594414583333372</c:v>
                </c:pt>
                <c:pt idx="1556">
                  <c:v>2.16083016666667</c:v>
                </c:pt>
                <c:pt idx="1557">
                  <c:v>2.1622188750000042</c:v>
                </c:pt>
                <c:pt idx="1558">
                  <c:v>2.163607583333337</c:v>
                </c:pt>
                <c:pt idx="1559">
                  <c:v>2.1649962916666698</c:v>
                </c:pt>
                <c:pt idx="1560">
                  <c:v>2.1663850000000031</c:v>
                </c:pt>
                <c:pt idx="1561">
                  <c:v>2.1677737083333373</c:v>
                </c:pt>
                <c:pt idx="1562">
                  <c:v>2.1691624166666701</c:v>
                </c:pt>
                <c:pt idx="1563">
                  <c:v>2.1705511250000029</c:v>
                </c:pt>
                <c:pt idx="1564">
                  <c:v>2.1719398333333371</c:v>
                </c:pt>
                <c:pt idx="1565">
                  <c:v>2.1733285416666703</c:v>
                </c:pt>
                <c:pt idx="1566">
                  <c:v>2.174717250000004</c:v>
                </c:pt>
                <c:pt idx="1567">
                  <c:v>2.1761059583333369</c:v>
                </c:pt>
                <c:pt idx="1568">
                  <c:v>2.1774946666666701</c:v>
                </c:pt>
                <c:pt idx="1569">
                  <c:v>2.178883375000003</c:v>
                </c:pt>
                <c:pt idx="1570">
                  <c:v>2.1802720833333371</c:v>
                </c:pt>
                <c:pt idx="1571">
                  <c:v>2.1816607916666699</c:v>
                </c:pt>
                <c:pt idx="1572">
                  <c:v>2.1830495000000032</c:v>
                </c:pt>
                <c:pt idx="1573">
                  <c:v>2.1844382083333369</c:v>
                </c:pt>
                <c:pt idx="1574">
                  <c:v>2.1858269166666702</c:v>
                </c:pt>
                <c:pt idx="1575">
                  <c:v>2.1872156250000039</c:v>
                </c:pt>
                <c:pt idx="1576">
                  <c:v>2.1886043333333371</c:v>
                </c:pt>
                <c:pt idx="1577">
                  <c:v>2.18999304166667</c:v>
                </c:pt>
                <c:pt idx="1578">
                  <c:v>2.1913817500000032</c:v>
                </c:pt>
                <c:pt idx="1579">
                  <c:v>2.1927704583333369</c:v>
                </c:pt>
                <c:pt idx="1580">
                  <c:v>2.1941591666666702</c:v>
                </c:pt>
                <c:pt idx="1581">
                  <c:v>2.195547875000003</c:v>
                </c:pt>
                <c:pt idx="1582">
                  <c:v>2.1969365833333372</c:v>
                </c:pt>
                <c:pt idx="1583">
                  <c:v>2.19832529166667</c:v>
                </c:pt>
                <c:pt idx="1584">
                  <c:v>2.1997140000000042</c:v>
                </c:pt>
                <c:pt idx="1585">
                  <c:v>2.201102708333337</c:v>
                </c:pt>
                <c:pt idx="1586">
                  <c:v>2.2024914166666703</c:v>
                </c:pt>
                <c:pt idx="1587">
                  <c:v>2.2038801250000031</c:v>
                </c:pt>
                <c:pt idx="1588">
                  <c:v>2.2052688333333372</c:v>
                </c:pt>
                <c:pt idx="1589">
                  <c:v>2.2066575416666701</c:v>
                </c:pt>
                <c:pt idx="1590">
                  <c:v>2.2080462500000033</c:v>
                </c:pt>
                <c:pt idx="1591">
                  <c:v>2.209434958333337</c:v>
                </c:pt>
                <c:pt idx="1592">
                  <c:v>2.2108236666666699</c:v>
                </c:pt>
                <c:pt idx="1593">
                  <c:v>2.212212375000004</c:v>
                </c:pt>
                <c:pt idx="1594">
                  <c:v>2.2136010833333373</c:v>
                </c:pt>
                <c:pt idx="1595">
                  <c:v>2.2149897916666701</c:v>
                </c:pt>
                <c:pt idx="1596">
                  <c:v>2.2163785000000029</c:v>
                </c:pt>
                <c:pt idx="1597">
                  <c:v>2.2177672083333371</c:v>
                </c:pt>
                <c:pt idx="1598">
                  <c:v>2.2191559166666703</c:v>
                </c:pt>
                <c:pt idx="1599">
                  <c:v>2.2205446250000032</c:v>
                </c:pt>
                <c:pt idx="1600">
                  <c:v>2.2219333333333369</c:v>
                </c:pt>
                <c:pt idx="1601">
                  <c:v>2.2233220416666701</c:v>
                </c:pt>
                <c:pt idx="1602">
                  <c:v>2.2247107500000043</c:v>
                </c:pt>
                <c:pt idx="1603">
                  <c:v>2.2260994583333371</c:v>
                </c:pt>
                <c:pt idx="1604">
                  <c:v>2.2274881666666699</c:v>
                </c:pt>
                <c:pt idx="1605">
                  <c:v>2.2288768750000032</c:v>
                </c:pt>
                <c:pt idx="1606">
                  <c:v>2.2302655833333369</c:v>
                </c:pt>
                <c:pt idx="1607">
                  <c:v>2.2316542916666702</c:v>
                </c:pt>
                <c:pt idx="1608">
                  <c:v>2.233043000000003</c:v>
                </c:pt>
                <c:pt idx="1609">
                  <c:v>2.2344317083333372</c:v>
                </c:pt>
                <c:pt idx="1610">
                  <c:v>2.23582041666667</c:v>
                </c:pt>
                <c:pt idx="1611">
                  <c:v>2.2372091250000041</c:v>
                </c:pt>
                <c:pt idx="1612">
                  <c:v>2.238597833333337</c:v>
                </c:pt>
                <c:pt idx="1613">
                  <c:v>2.2399865416666702</c:v>
                </c:pt>
                <c:pt idx="1614">
                  <c:v>2.241375250000003</c:v>
                </c:pt>
                <c:pt idx="1615">
                  <c:v>2.2427639583333372</c:v>
                </c:pt>
                <c:pt idx="1616">
                  <c:v>2.24415266666667</c:v>
                </c:pt>
                <c:pt idx="1617">
                  <c:v>2.2455413750000028</c:v>
                </c:pt>
                <c:pt idx="1618">
                  <c:v>2.246930083333337</c:v>
                </c:pt>
                <c:pt idx="1619">
                  <c:v>2.2483187916666703</c:v>
                </c:pt>
                <c:pt idx="1620">
                  <c:v>2.249707500000004</c:v>
                </c:pt>
                <c:pt idx="1621">
                  <c:v>2.2510962083333372</c:v>
                </c:pt>
                <c:pt idx="1622">
                  <c:v>2.2524849166666701</c:v>
                </c:pt>
                <c:pt idx="1623">
                  <c:v>2.2538736250000033</c:v>
                </c:pt>
                <c:pt idx="1624">
                  <c:v>2.255262333333337</c:v>
                </c:pt>
                <c:pt idx="1625">
                  <c:v>2.2566510416666699</c:v>
                </c:pt>
                <c:pt idx="1626">
                  <c:v>2.2580397500000031</c:v>
                </c:pt>
                <c:pt idx="1627">
                  <c:v>2.2594284583333373</c:v>
                </c:pt>
                <c:pt idx="1628">
                  <c:v>2.2608171666666701</c:v>
                </c:pt>
                <c:pt idx="1629">
                  <c:v>2.2622058750000038</c:v>
                </c:pt>
                <c:pt idx="1630">
                  <c:v>2.2635945833333371</c:v>
                </c:pt>
                <c:pt idx="1631">
                  <c:v>2.2649832916666703</c:v>
                </c:pt>
                <c:pt idx="1632">
                  <c:v>2.2663720000000032</c:v>
                </c:pt>
                <c:pt idx="1633">
                  <c:v>2.2677607083333369</c:v>
                </c:pt>
                <c:pt idx="1634">
                  <c:v>2.2691494166666701</c:v>
                </c:pt>
                <c:pt idx="1635">
                  <c:v>2.270538125000003</c:v>
                </c:pt>
                <c:pt idx="1636">
                  <c:v>2.2719268333333371</c:v>
                </c:pt>
                <c:pt idx="1637">
                  <c:v>2.2733155416666699</c:v>
                </c:pt>
                <c:pt idx="1638">
                  <c:v>2.2747042500000041</c:v>
                </c:pt>
                <c:pt idx="1639">
                  <c:v>2.2760929583333369</c:v>
                </c:pt>
                <c:pt idx="1640">
                  <c:v>2.2774816666666702</c:v>
                </c:pt>
                <c:pt idx="1641">
                  <c:v>2.278870375000003</c:v>
                </c:pt>
                <c:pt idx="1642">
                  <c:v>2.2802590833333372</c:v>
                </c:pt>
                <c:pt idx="1643">
                  <c:v>2.28164779166667</c:v>
                </c:pt>
                <c:pt idx="1644">
                  <c:v>2.2830365000000032</c:v>
                </c:pt>
                <c:pt idx="1645">
                  <c:v>2.284425208333337</c:v>
                </c:pt>
                <c:pt idx="1646">
                  <c:v>2.2858139166666702</c:v>
                </c:pt>
                <c:pt idx="1647">
                  <c:v>2.2872026250000039</c:v>
                </c:pt>
                <c:pt idx="1648">
                  <c:v>2.2885913333333372</c:v>
                </c:pt>
                <c:pt idx="1649">
                  <c:v>2.28998004166667</c:v>
                </c:pt>
                <c:pt idx="1650">
                  <c:v>2.2913687500000028</c:v>
                </c:pt>
                <c:pt idx="1651">
                  <c:v>2.292757458333337</c:v>
                </c:pt>
                <c:pt idx="1652">
                  <c:v>2.2941461666666703</c:v>
                </c:pt>
                <c:pt idx="1653">
                  <c:v>2.2955348750000031</c:v>
                </c:pt>
                <c:pt idx="1654">
                  <c:v>2.2969235833333372</c:v>
                </c:pt>
                <c:pt idx="1655">
                  <c:v>2.2983122916666701</c:v>
                </c:pt>
                <c:pt idx="1656">
                  <c:v>2.2997010000000042</c:v>
                </c:pt>
                <c:pt idx="1657">
                  <c:v>2.301089708333337</c:v>
                </c:pt>
                <c:pt idx="1658">
                  <c:v>2.3024784166666699</c:v>
                </c:pt>
                <c:pt idx="1659">
                  <c:v>2.3038671250000031</c:v>
                </c:pt>
                <c:pt idx="1660">
                  <c:v>2.3052558333333373</c:v>
                </c:pt>
                <c:pt idx="1661">
                  <c:v>2.3066445416666701</c:v>
                </c:pt>
                <c:pt idx="1662">
                  <c:v>2.3080332500000029</c:v>
                </c:pt>
                <c:pt idx="1663">
                  <c:v>2.3094219583333371</c:v>
                </c:pt>
                <c:pt idx="1664">
                  <c:v>2.3108106666666703</c:v>
                </c:pt>
                <c:pt idx="1665">
                  <c:v>2.3121993750000032</c:v>
                </c:pt>
                <c:pt idx="1666">
                  <c:v>2.3135880833333369</c:v>
                </c:pt>
                <c:pt idx="1667">
                  <c:v>2.3149767916666701</c:v>
                </c:pt>
                <c:pt idx="1668">
                  <c:v>2.316365500000003</c:v>
                </c:pt>
                <c:pt idx="1669">
                  <c:v>2.3177542083333371</c:v>
                </c:pt>
                <c:pt idx="1670">
                  <c:v>2.3191429166666699</c:v>
                </c:pt>
                <c:pt idx="1671">
                  <c:v>2.3205316250000032</c:v>
                </c:pt>
                <c:pt idx="1672">
                  <c:v>2.3219203333333369</c:v>
                </c:pt>
                <c:pt idx="1673">
                  <c:v>2.3233090416666702</c:v>
                </c:pt>
                <c:pt idx="1674">
                  <c:v>2.3246977500000039</c:v>
                </c:pt>
                <c:pt idx="1675">
                  <c:v>2.3260864583333372</c:v>
                </c:pt>
                <c:pt idx="1676">
                  <c:v>2.32747516666667</c:v>
                </c:pt>
                <c:pt idx="1677">
                  <c:v>2.3288638750000032</c:v>
                </c:pt>
                <c:pt idx="1678">
                  <c:v>2.330252583333337</c:v>
                </c:pt>
                <c:pt idx="1679">
                  <c:v>2.3316412916666702</c:v>
                </c:pt>
                <c:pt idx="1680">
                  <c:v>2.333030000000003</c:v>
                </c:pt>
                <c:pt idx="1681">
                  <c:v>2.3344187083333372</c:v>
                </c:pt>
                <c:pt idx="1682">
                  <c:v>2.33580741666667</c:v>
                </c:pt>
                <c:pt idx="1683">
                  <c:v>2.3371961250000028</c:v>
                </c:pt>
                <c:pt idx="1684">
                  <c:v>2.338584833333337</c:v>
                </c:pt>
                <c:pt idx="1685">
                  <c:v>2.3399735416666703</c:v>
                </c:pt>
                <c:pt idx="1686">
                  <c:v>2.3413622500000031</c:v>
                </c:pt>
                <c:pt idx="1687">
                  <c:v>2.3427509583333368</c:v>
                </c:pt>
                <c:pt idx="1688">
                  <c:v>2.3441396666666701</c:v>
                </c:pt>
                <c:pt idx="1689">
                  <c:v>2.3455283750000033</c:v>
                </c:pt>
                <c:pt idx="1690">
                  <c:v>2.346917083333337</c:v>
                </c:pt>
                <c:pt idx="1691">
                  <c:v>2.3483057916666699</c:v>
                </c:pt>
                <c:pt idx="1692">
                  <c:v>2.349694500000004</c:v>
                </c:pt>
                <c:pt idx="1693">
                  <c:v>2.3510832083333373</c:v>
                </c:pt>
                <c:pt idx="1694">
                  <c:v>2.3524719166666701</c:v>
                </c:pt>
                <c:pt idx="1695">
                  <c:v>2.3538606250000038</c:v>
                </c:pt>
                <c:pt idx="1696">
                  <c:v>2.3552493333333371</c:v>
                </c:pt>
                <c:pt idx="1697">
                  <c:v>2.3566380416666703</c:v>
                </c:pt>
                <c:pt idx="1698">
                  <c:v>2.3580267500000032</c:v>
                </c:pt>
                <c:pt idx="1699">
                  <c:v>2.3594154583333369</c:v>
                </c:pt>
                <c:pt idx="1700">
                  <c:v>2.3608041666666701</c:v>
                </c:pt>
                <c:pt idx="1701">
                  <c:v>2.3621928750000043</c:v>
                </c:pt>
                <c:pt idx="1702">
                  <c:v>2.3635815833333371</c:v>
                </c:pt>
                <c:pt idx="1703">
                  <c:v>2.3649702916666699</c:v>
                </c:pt>
                <c:pt idx="1704">
                  <c:v>2.3663590000000041</c:v>
                </c:pt>
                <c:pt idx="1705">
                  <c:v>2.3677477083333369</c:v>
                </c:pt>
                <c:pt idx="1706">
                  <c:v>2.3691364166666702</c:v>
                </c:pt>
                <c:pt idx="1707">
                  <c:v>2.370525125000003</c:v>
                </c:pt>
                <c:pt idx="1708">
                  <c:v>2.3719138333333372</c:v>
                </c:pt>
                <c:pt idx="1709">
                  <c:v>2.37330254166667</c:v>
                </c:pt>
                <c:pt idx="1710">
                  <c:v>2.3746912500000041</c:v>
                </c:pt>
                <c:pt idx="1711">
                  <c:v>2.376079958333337</c:v>
                </c:pt>
                <c:pt idx="1712">
                  <c:v>2.3774686666666702</c:v>
                </c:pt>
                <c:pt idx="1713">
                  <c:v>2.3788573750000039</c:v>
                </c:pt>
                <c:pt idx="1714">
                  <c:v>2.3802460833333372</c:v>
                </c:pt>
                <c:pt idx="1715">
                  <c:v>2.38163479166667</c:v>
                </c:pt>
                <c:pt idx="1716">
                  <c:v>2.3830235000000028</c:v>
                </c:pt>
                <c:pt idx="1717">
                  <c:v>2.384412208333337</c:v>
                </c:pt>
                <c:pt idx="1718">
                  <c:v>2.3858009166666703</c:v>
                </c:pt>
                <c:pt idx="1719">
                  <c:v>2.387189625000004</c:v>
                </c:pt>
                <c:pt idx="1720">
                  <c:v>2.3885783333333368</c:v>
                </c:pt>
                <c:pt idx="1721">
                  <c:v>2.3899670416666701</c:v>
                </c:pt>
                <c:pt idx="1722">
                  <c:v>2.3913557500000042</c:v>
                </c:pt>
                <c:pt idx="1723">
                  <c:v>2.392744458333337</c:v>
                </c:pt>
                <c:pt idx="1724">
                  <c:v>2.3941331666666699</c:v>
                </c:pt>
                <c:pt idx="1725">
                  <c:v>2.3955218750000031</c:v>
                </c:pt>
                <c:pt idx="1726">
                  <c:v>2.3969105833333373</c:v>
                </c:pt>
                <c:pt idx="1727">
                  <c:v>2.3982992916666701</c:v>
                </c:pt>
                <c:pt idx="1728">
                  <c:v>2.3996880000000029</c:v>
                </c:pt>
                <c:pt idx="1729">
                  <c:v>2.4010767083333371</c:v>
                </c:pt>
                <c:pt idx="1730">
                  <c:v>2.4024654166666699</c:v>
                </c:pt>
                <c:pt idx="1731">
                  <c:v>2.4038541250000041</c:v>
                </c:pt>
                <c:pt idx="1732">
                  <c:v>2.4052428333333369</c:v>
                </c:pt>
                <c:pt idx="1733">
                  <c:v>2.4066315416666701</c:v>
                </c:pt>
                <c:pt idx="1734">
                  <c:v>2.408020250000003</c:v>
                </c:pt>
                <c:pt idx="1735">
                  <c:v>2.4094089583333371</c:v>
                </c:pt>
                <c:pt idx="1736">
                  <c:v>2.4107976666666699</c:v>
                </c:pt>
                <c:pt idx="1737">
                  <c:v>2.4121863750000041</c:v>
                </c:pt>
                <c:pt idx="1738">
                  <c:v>2.4135750833333369</c:v>
                </c:pt>
                <c:pt idx="1739">
                  <c:v>2.4149637916666702</c:v>
                </c:pt>
                <c:pt idx="1740">
                  <c:v>2.4163525000000039</c:v>
                </c:pt>
                <c:pt idx="1741">
                  <c:v>2.4177412083333372</c:v>
                </c:pt>
                <c:pt idx="1742">
                  <c:v>2.41912991666667</c:v>
                </c:pt>
                <c:pt idx="1743">
                  <c:v>2.4205186250000033</c:v>
                </c:pt>
                <c:pt idx="1744">
                  <c:v>2.421907333333337</c:v>
                </c:pt>
                <c:pt idx="1745">
                  <c:v>2.4232960416666702</c:v>
                </c:pt>
                <c:pt idx="1746">
                  <c:v>2.4246847500000031</c:v>
                </c:pt>
                <c:pt idx="1747">
                  <c:v>2.4260734583333372</c:v>
                </c:pt>
                <c:pt idx="1748">
                  <c:v>2.42746216666667</c:v>
                </c:pt>
                <c:pt idx="1749">
                  <c:v>2.4288508750000042</c:v>
                </c:pt>
                <c:pt idx="1750">
                  <c:v>2.430239583333337</c:v>
                </c:pt>
                <c:pt idx="1751">
                  <c:v>2.4316282916666703</c:v>
                </c:pt>
                <c:pt idx="1752">
                  <c:v>2.4330170000000031</c:v>
                </c:pt>
                <c:pt idx="1753">
                  <c:v>2.4344057083333368</c:v>
                </c:pt>
                <c:pt idx="1754">
                  <c:v>2.4357944166666701</c:v>
                </c:pt>
                <c:pt idx="1755">
                  <c:v>2.4371831250000042</c:v>
                </c:pt>
                <c:pt idx="1756">
                  <c:v>2.438571833333337</c:v>
                </c:pt>
                <c:pt idx="1757">
                  <c:v>2.4399605416666699</c:v>
                </c:pt>
                <c:pt idx="1758">
                  <c:v>2.441349250000004</c:v>
                </c:pt>
                <c:pt idx="1759">
                  <c:v>2.4427379583333373</c:v>
                </c:pt>
                <c:pt idx="1760">
                  <c:v>2.4441266666666701</c:v>
                </c:pt>
                <c:pt idx="1761">
                  <c:v>2.4455153750000029</c:v>
                </c:pt>
                <c:pt idx="1762">
                  <c:v>2.4469040833333371</c:v>
                </c:pt>
                <c:pt idx="1763">
                  <c:v>2.4482927916666699</c:v>
                </c:pt>
                <c:pt idx="1764">
                  <c:v>2.4496815000000032</c:v>
                </c:pt>
                <c:pt idx="1765">
                  <c:v>2.4510702083333369</c:v>
                </c:pt>
                <c:pt idx="1766">
                  <c:v>2.4524589166666702</c:v>
                </c:pt>
                <c:pt idx="1767">
                  <c:v>2.4538476250000043</c:v>
                </c:pt>
                <c:pt idx="1768">
                  <c:v>2.4552363333333371</c:v>
                </c:pt>
                <c:pt idx="1769">
                  <c:v>2.45662504166667</c:v>
                </c:pt>
                <c:pt idx="1770">
                  <c:v>2.4580137500000032</c:v>
                </c:pt>
                <c:pt idx="1771">
                  <c:v>2.4594024583333369</c:v>
                </c:pt>
                <c:pt idx="1772">
                  <c:v>2.4607911666666702</c:v>
                </c:pt>
                <c:pt idx="1773">
                  <c:v>2.4621798750000039</c:v>
                </c:pt>
                <c:pt idx="1774">
                  <c:v>2.4635685833333372</c:v>
                </c:pt>
                <c:pt idx="1775">
                  <c:v>2.46495729166667</c:v>
                </c:pt>
                <c:pt idx="1776">
                  <c:v>2.4663460000000041</c:v>
                </c:pt>
                <c:pt idx="1777">
                  <c:v>2.467734708333337</c:v>
                </c:pt>
                <c:pt idx="1778">
                  <c:v>2.4691234166666702</c:v>
                </c:pt>
                <c:pt idx="1779">
                  <c:v>2.4705121250000031</c:v>
                </c:pt>
                <c:pt idx="1780">
                  <c:v>2.4719008333333372</c:v>
                </c:pt>
                <c:pt idx="1781">
                  <c:v>2.47328954166667</c:v>
                </c:pt>
                <c:pt idx="1782">
                  <c:v>2.4746782500000029</c:v>
                </c:pt>
                <c:pt idx="1783">
                  <c:v>2.476066958333337</c:v>
                </c:pt>
                <c:pt idx="1784">
                  <c:v>2.4774556666666703</c:v>
                </c:pt>
                <c:pt idx="1785">
                  <c:v>2.478844375000004</c:v>
                </c:pt>
                <c:pt idx="1786">
                  <c:v>2.4802330833333368</c:v>
                </c:pt>
                <c:pt idx="1787">
                  <c:v>2.4816217916666701</c:v>
                </c:pt>
                <c:pt idx="1788">
                  <c:v>2.4830105000000033</c:v>
                </c:pt>
                <c:pt idx="1789">
                  <c:v>2.4843992083333371</c:v>
                </c:pt>
                <c:pt idx="1790">
                  <c:v>2.4857879166666699</c:v>
                </c:pt>
                <c:pt idx="1791">
                  <c:v>2.4871766250000031</c:v>
                </c:pt>
                <c:pt idx="1792">
                  <c:v>2.4885653333333373</c:v>
                </c:pt>
                <c:pt idx="1793">
                  <c:v>2.4899540416666701</c:v>
                </c:pt>
                <c:pt idx="1794">
                  <c:v>2.4913427500000038</c:v>
                </c:pt>
                <c:pt idx="1795">
                  <c:v>2.4927314583333371</c:v>
                </c:pt>
                <c:pt idx="1796">
                  <c:v>2.4941201666666699</c:v>
                </c:pt>
                <c:pt idx="1797">
                  <c:v>2.4955088750000032</c:v>
                </c:pt>
                <c:pt idx="1798">
                  <c:v>2.4968975833333369</c:v>
                </c:pt>
                <c:pt idx="1799">
                  <c:v>2.4982862916666702</c:v>
                </c:pt>
                <c:pt idx="1800">
                  <c:v>2.4996750000000043</c:v>
                </c:pt>
                <c:pt idx="1801">
                  <c:v>2.5010637083333371</c:v>
                </c:pt>
                <c:pt idx="1802">
                  <c:v>2.50245241666667</c:v>
                </c:pt>
                <c:pt idx="1803">
                  <c:v>2.5038411250000041</c:v>
                </c:pt>
                <c:pt idx="1804">
                  <c:v>2.5052298333333369</c:v>
                </c:pt>
                <c:pt idx="1805">
                  <c:v>2.5066185416666702</c:v>
                </c:pt>
                <c:pt idx="1806">
                  <c:v>2.508007250000003</c:v>
                </c:pt>
                <c:pt idx="1807">
                  <c:v>2.5093959583333372</c:v>
                </c:pt>
                <c:pt idx="1808">
                  <c:v>2.51078466666667</c:v>
                </c:pt>
                <c:pt idx="1809">
                  <c:v>2.5121733750000033</c:v>
                </c:pt>
                <c:pt idx="1810">
                  <c:v>2.513562083333337</c:v>
                </c:pt>
                <c:pt idx="1811">
                  <c:v>2.5149507916666702</c:v>
                </c:pt>
                <c:pt idx="1812">
                  <c:v>2.5163395000000039</c:v>
                </c:pt>
                <c:pt idx="1813">
                  <c:v>2.5177282083333372</c:v>
                </c:pt>
                <c:pt idx="1814">
                  <c:v>2.51911691666667</c:v>
                </c:pt>
                <c:pt idx="1815">
                  <c:v>2.5205056250000029</c:v>
                </c:pt>
                <c:pt idx="1816">
                  <c:v>2.521894333333337</c:v>
                </c:pt>
                <c:pt idx="1817">
                  <c:v>2.5232830416666703</c:v>
                </c:pt>
                <c:pt idx="1818">
                  <c:v>2.524671750000004</c:v>
                </c:pt>
                <c:pt idx="1819">
                  <c:v>2.5260604583333368</c:v>
                </c:pt>
                <c:pt idx="1820">
                  <c:v>2.5274491666666701</c:v>
                </c:pt>
                <c:pt idx="1821">
                  <c:v>2.5288378750000042</c:v>
                </c:pt>
                <c:pt idx="1822">
                  <c:v>2.5302265833333371</c:v>
                </c:pt>
                <c:pt idx="1823">
                  <c:v>2.5316152916666699</c:v>
                </c:pt>
                <c:pt idx="1824">
                  <c:v>2.5330040000000031</c:v>
                </c:pt>
                <c:pt idx="1825">
                  <c:v>2.5343927083333373</c:v>
                </c:pt>
                <c:pt idx="1826">
                  <c:v>2.5357814166666701</c:v>
                </c:pt>
                <c:pt idx="1827">
                  <c:v>2.5371701250000029</c:v>
                </c:pt>
                <c:pt idx="1828">
                  <c:v>2.5385588333333371</c:v>
                </c:pt>
                <c:pt idx="1829">
                  <c:v>2.5399475416666699</c:v>
                </c:pt>
                <c:pt idx="1830">
                  <c:v>2.5413362500000041</c:v>
                </c:pt>
                <c:pt idx="1831">
                  <c:v>2.5427249583333369</c:v>
                </c:pt>
                <c:pt idx="1832">
                  <c:v>2.5441136666666702</c:v>
                </c:pt>
                <c:pt idx="1833">
                  <c:v>2.545502375000003</c:v>
                </c:pt>
                <c:pt idx="1834">
                  <c:v>2.5468910833333371</c:v>
                </c:pt>
                <c:pt idx="1835">
                  <c:v>2.54827979166667</c:v>
                </c:pt>
                <c:pt idx="1836">
                  <c:v>2.5496685000000032</c:v>
                </c:pt>
                <c:pt idx="1837">
                  <c:v>2.5510572083333369</c:v>
                </c:pt>
                <c:pt idx="1838">
                  <c:v>2.5524459166666702</c:v>
                </c:pt>
                <c:pt idx="1839">
                  <c:v>2.5538346250000039</c:v>
                </c:pt>
                <c:pt idx="1840">
                  <c:v>2.5552233333333372</c:v>
                </c:pt>
                <c:pt idx="1841">
                  <c:v>2.55661204166667</c:v>
                </c:pt>
                <c:pt idx="1842">
                  <c:v>2.5580007500000033</c:v>
                </c:pt>
                <c:pt idx="1843">
                  <c:v>2.559389458333337</c:v>
                </c:pt>
                <c:pt idx="1844">
                  <c:v>2.5607781666666698</c:v>
                </c:pt>
                <c:pt idx="1845">
                  <c:v>2.5621668750000031</c:v>
                </c:pt>
                <c:pt idx="1846">
                  <c:v>2.5635555833333372</c:v>
                </c:pt>
                <c:pt idx="1847">
                  <c:v>2.56494429166667</c:v>
                </c:pt>
                <c:pt idx="1848">
                  <c:v>2.5663330000000042</c:v>
                </c:pt>
                <c:pt idx="1849">
                  <c:v>2.567721708333337</c:v>
                </c:pt>
                <c:pt idx="1850">
                  <c:v>2.5691104166666703</c:v>
                </c:pt>
                <c:pt idx="1851">
                  <c:v>2.5704991250000031</c:v>
                </c:pt>
                <c:pt idx="1852">
                  <c:v>2.5718878333333368</c:v>
                </c:pt>
                <c:pt idx="1853">
                  <c:v>2.5732765416666701</c:v>
                </c:pt>
                <c:pt idx="1854">
                  <c:v>2.5746652500000033</c:v>
                </c:pt>
                <c:pt idx="1855">
                  <c:v>2.5760539583333371</c:v>
                </c:pt>
                <c:pt idx="1856">
                  <c:v>2.5774426666666699</c:v>
                </c:pt>
                <c:pt idx="1857">
                  <c:v>2.578831375000004</c:v>
                </c:pt>
                <c:pt idx="1858">
                  <c:v>2.5802200833333373</c:v>
                </c:pt>
                <c:pt idx="1859">
                  <c:v>2.5816087916666701</c:v>
                </c:pt>
                <c:pt idx="1860">
                  <c:v>2.5829975000000029</c:v>
                </c:pt>
                <c:pt idx="1861">
                  <c:v>2.5843862083333371</c:v>
                </c:pt>
                <c:pt idx="1862">
                  <c:v>2.5857749166666699</c:v>
                </c:pt>
                <c:pt idx="1863">
                  <c:v>2.5871636250000032</c:v>
                </c:pt>
                <c:pt idx="1864">
                  <c:v>2.5885523333333369</c:v>
                </c:pt>
                <c:pt idx="1865">
                  <c:v>2.5899410416666702</c:v>
                </c:pt>
                <c:pt idx="1866">
                  <c:v>2.5913297500000043</c:v>
                </c:pt>
                <c:pt idx="1867">
                  <c:v>2.5927184583333371</c:v>
                </c:pt>
                <c:pt idx="1868">
                  <c:v>2.59410716666667</c:v>
                </c:pt>
                <c:pt idx="1869">
                  <c:v>2.5954958750000032</c:v>
                </c:pt>
                <c:pt idx="1870">
                  <c:v>2.5968845833333369</c:v>
                </c:pt>
                <c:pt idx="1871">
                  <c:v>2.5982732916666702</c:v>
                </c:pt>
                <c:pt idx="1872">
                  <c:v>2.599662000000003</c:v>
                </c:pt>
                <c:pt idx="1873">
                  <c:v>2.6010507083333372</c:v>
                </c:pt>
                <c:pt idx="1874">
                  <c:v>2.60243941666667</c:v>
                </c:pt>
                <c:pt idx="1875">
                  <c:v>2.6038281250000042</c:v>
                </c:pt>
                <c:pt idx="1876">
                  <c:v>2.605216833333337</c:v>
                </c:pt>
                <c:pt idx="1877">
                  <c:v>2.6066055416666698</c:v>
                </c:pt>
                <c:pt idx="1878">
                  <c:v>2.6079942500000031</c:v>
                </c:pt>
                <c:pt idx="1879">
                  <c:v>2.6093829583333372</c:v>
                </c:pt>
                <c:pt idx="1880">
                  <c:v>2.61077166666667</c:v>
                </c:pt>
                <c:pt idx="1881">
                  <c:v>2.6121603750000042</c:v>
                </c:pt>
                <c:pt idx="1882">
                  <c:v>2.613549083333337</c:v>
                </c:pt>
                <c:pt idx="1883">
                  <c:v>2.6149377916666703</c:v>
                </c:pt>
                <c:pt idx="1884">
                  <c:v>2.616326500000004</c:v>
                </c:pt>
                <c:pt idx="1885">
                  <c:v>2.6177152083333368</c:v>
                </c:pt>
                <c:pt idx="1886">
                  <c:v>2.6191039166666701</c:v>
                </c:pt>
                <c:pt idx="1887">
                  <c:v>2.6204926250000029</c:v>
                </c:pt>
                <c:pt idx="1888">
                  <c:v>2.6218813333333371</c:v>
                </c:pt>
                <c:pt idx="1889">
                  <c:v>2.6232700416666699</c:v>
                </c:pt>
                <c:pt idx="1890">
                  <c:v>2.6246587500000031</c:v>
                </c:pt>
                <c:pt idx="1891">
                  <c:v>2.6260474583333373</c:v>
                </c:pt>
                <c:pt idx="1892">
                  <c:v>2.6274361666666701</c:v>
                </c:pt>
                <c:pt idx="1893">
                  <c:v>2.6288248750000038</c:v>
                </c:pt>
                <c:pt idx="1894">
                  <c:v>2.6302135833333371</c:v>
                </c:pt>
                <c:pt idx="1895">
                  <c:v>2.6316022916666699</c:v>
                </c:pt>
                <c:pt idx="1896">
                  <c:v>2.6329910000000032</c:v>
                </c:pt>
                <c:pt idx="1897">
                  <c:v>2.6343797083333369</c:v>
                </c:pt>
                <c:pt idx="1898">
                  <c:v>2.6357684166666702</c:v>
                </c:pt>
                <c:pt idx="1899">
                  <c:v>2.637157125000003</c:v>
                </c:pt>
                <c:pt idx="1900">
                  <c:v>2.6385458333333371</c:v>
                </c:pt>
                <c:pt idx="1901">
                  <c:v>2.63993454166667</c:v>
                </c:pt>
                <c:pt idx="1902">
                  <c:v>2.6413232500000041</c:v>
                </c:pt>
                <c:pt idx="1903">
                  <c:v>2.6427119583333369</c:v>
                </c:pt>
                <c:pt idx="1904">
                  <c:v>2.6441006666666702</c:v>
                </c:pt>
                <c:pt idx="1905">
                  <c:v>2.645489375000003</c:v>
                </c:pt>
                <c:pt idx="1906">
                  <c:v>2.6468780833333372</c:v>
                </c:pt>
                <c:pt idx="1907">
                  <c:v>2.64826679166667</c:v>
                </c:pt>
                <c:pt idx="1908">
                  <c:v>2.6496555000000033</c:v>
                </c:pt>
                <c:pt idx="1909">
                  <c:v>2.651044208333337</c:v>
                </c:pt>
                <c:pt idx="1910">
                  <c:v>2.6524329166666698</c:v>
                </c:pt>
                <c:pt idx="1911">
                  <c:v>2.653821625000004</c:v>
                </c:pt>
                <c:pt idx="1912">
                  <c:v>2.6552103333333372</c:v>
                </c:pt>
                <c:pt idx="1913">
                  <c:v>2.65659904166667</c:v>
                </c:pt>
                <c:pt idx="1914">
                  <c:v>2.6579877500000029</c:v>
                </c:pt>
                <c:pt idx="1915">
                  <c:v>2.659376458333337</c:v>
                </c:pt>
                <c:pt idx="1916">
                  <c:v>2.6607651666666703</c:v>
                </c:pt>
                <c:pt idx="1917">
                  <c:v>2.6621538750000031</c:v>
                </c:pt>
                <c:pt idx="1918">
                  <c:v>2.6635425833333368</c:v>
                </c:pt>
                <c:pt idx="1919">
                  <c:v>2.6649312916666701</c:v>
                </c:pt>
                <c:pt idx="1920">
                  <c:v>2.6663200000000042</c:v>
                </c:pt>
                <c:pt idx="1921">
                  <c:v>2.6677087083333402</c:v>
                </c:pt>
                <c:pt idx="1922">
                  <c:v>2.6690974166666699</c:v>
                </c:pt>
                <c:pt idx="1923">
                  <c:v>2.670486125</c:v>
                </c:pt>
                <c:pt idx="1924">
                  <c:v>2.67187483333334</c:v>
                </c:pt>
                <c:pt idx="1925">
                  <c:v>2.6732635416666701</c:v>
                </c:pt>
                <c:pt idx="1926">
                  <c:v>2.6746522500000003</c:v>
                </c:pt>
                <c:pt idx="1927">
                  <c:v>2.6760409583333402</c:v>
                </c:pt>
                <c:pt idx="1928">
                  <c:v>2.6774296666666704</c:v>
                </c:pt>
                <c:pt idx="1929">
                  <c:v>2.6788183750000001</c:v>
                </c:pt>
                <c:pt idx="1930">
                  <c:v>2.68020708333334</c:v>
                </c:pt>
                <c:pt idx="1931">
                  <c:v>2.6815957916666702</c:v>
                </c:pt>
                <c:pt idx="1932">
                  <c:v>2.6829844999999999</c:v>
                </c:pt>
                <c:pt idx="1933">
                  <c:v>2.6843732083333398</c:v>
                </c:pt>
                <c:pt idx="1934">
                  <c:v>2.68576191666667</c:v>
                </c:pt>
                <c:pt idx="1935">
                  <c:v>2.6871506250000001</c:v>
                </c:pt>
                <c:pt idx="1936">
                  <c:v>2.6885393333333401</c:v>
                </c:pt>
                <c:pt idx="1937">
                  <c:v>2.6899280416666702</c:v>
                </c:pt>
                <c:pt idx="1938">
                  <c:v>2.6913167500000004</c:v>
                </c:pt>
                <c:pt idx="1939">
                  <c:v>2.6927054583333403</c:v>
                </c:pt>
                <c:pt idx="1940">
                  <c:v>2.69409416666667</c:v>
                </c:pt>
                <c:pt idx="1941">
                  <c:v>2.6954828750000002</c:v>
                </c:pt>
                <c:pt idx="1942">
                  <c:v>2.6968715833333401</c:v>
                </c:pt>
                <c:pt idx="1943">
                  <c:v>2.6982602916666698</c:v>
                </c:pt>
                <c:pt idx="1944">
                  <c:v>2.699649</c:v>
                </c:pt>
                <c:pt idx="1945">
                  <c:v>2.7010377083333399</c:v>
                </c:pt>
                <c:pt idx="1946">
                  <c:v>2.7024264166666701</c:v>
                </c:pt>
                <c:pt idx="1947">
                  <c:v>2.7038151250000002</c:v>
                </c:pt>
                <c:pt idx="1948">
                  <c:v>2.7052038333333401</c:v>
                </c:pt>
                <c:pt idx="1949">
                  <c:v>2.7065925416666703</c:v>
                </c:pt>
                <c:pt idx="1950">
                  <c:v>2.70798125</c:v>
                </c:pt>
                <c:pt idx="1951">
                  <c:v>2.7093699583333404</c:v>
                </c:pt>
                <c:pt idx="1952">
                  <c:v>2.7107586666666701</c:v>
                </c:pt>
                <c:pt idx="1953">
                  <c:v>2.7121473749999998</c:v>
                </c:pt>
                <c:pt idx="1954">
                  <c:v>2.7135360833333402</c:v>
                </c:pt>
                <c:pt idx="1955">
                  <c:v>2.7149247916666699</c:v>
                </c:pt>
                <c:pt idx="1956">
                  <c:v>2.7163135</c:v>
                </c:pt>
                <c:pt idx="1957">
                  <c:v>2.71770220833334</c:v>
                </c:pt>
                <c:pt idx="1958">
                  <c:v>2.7190909166666701</c:v>
                </c:pt>
                <c:pt idx="1959">
                  <c:v>2.7204796250000003</c:v>
                </c:pt>
                <c:pt idx="1960">
                  <c:v>2.7218683333333402</c:v>
                </c:pt>
                <c:pt idx="1961">
                  <c:v>2.7232570416666704</c:v>
                </c:pt>
                <c:pt idx="1962">
                  <c:v>2.7246457500000001</c:v>
                </c:pt>
                <c:pt idx="1963">
                  <c:v>2.72603445833334</c:v>
                </c:pt>
                <c:pt idx="1964">
                  <c:v>2.7274231666666702</c:v>
                </c:pt>
                <c:pt idx="1965">
                  <c:v>2.7288118749999999</c:v>
                </c:pt>
                <c:pt idx="1966">
                  <c:v>2.7302005833333398</c:v>
                </c:pt>
                <c:pt idx="1967">
                  <c:v>2.73158929166667</c:v>
                </c:pt>
                <c:pt idx="1968">
                  <c:v>2.7329780000000001</c:v>
                </c:pt>
                <c:pt idx="1969">
                  <c:v>2.7343667083333401</c:v>
                </c:pt>
                <c:pt idx="1970">
                  <c:v>2.7357554166666702</c:v>
                </c:pt>
                <c:pt idx="1971">
                  <c:v>2.7371441250000004</c:v>
                </c:pt>
                <c:pt idx="1972">
                  <c:v>2.7385328333333403</c:v>
                </c:pt>
                <c:pt idx="1973">
                  <c:v>2.73992154166667</c:v>
                </c:pt>
                <c:pt idx="1974">
                  <c:v>2.7413102500000002</c:v>
                </c:pt>
                <c:pt idx="1975">
                  <c:v>2.7426989583333401</c:v>
                </c:pt>
                <c:pt idx="1976">
                  <c:v>2.7440876666666698</c:v>
                </c:pt>
                <c:pt idx="1977">
                  <c:v>2.745476375</c:v>
                </c:pt>
                <c:pt idx="1978">
                  <c:v>2.7468650833333399</c:v>
                </c:pt>
                <c:pt idx="1979">
                  <c:v>2.7482537916666701</c:v>
                </c:pt>
                <c:pt idx="1980">
                  <c:v>2.7496425000000002</c:v>
                </c:pt>
                <c:pt idx="1981">
                  <c:v>2.7510312083333401</c:v>
                </c:pt>
                <c:pt idx="1982">
                  <c:v>2.7524199166666703</c:v>
                </c:pt>
                <c:pt idx="1983">
                  <c:v>2.753808625</c:v>
                </c:pt>
                <c:pt idx="1984">
                  <c:v>2.7551973333333404</c:v>
                </c:pt>
                <c:pt idx="1985">
                  <c:v>2.7565860416666701</c:v>
                </c:pt>
                <c:pt idx="1986">
                  <c:v>2.7579747499999998</c:v>
                </c:pt>
                <c:pt idx="1987">
                  <c:v>2.7593634583333402</c:v>
                </c:pt>
                <c:pt idx="1988">
                  <c:v>2.7607521666666699</c:v>
                </c:pt>
                <c:pt idx="1989">
                  <c:v>2.7621408750000001</c:v>
                </c:pt>
                <c:pt idx="1990">
                  <c:v>2.76352958333334</c:v>
                </c:pt>
                <c:pt idx="1991">
                  <c:v>2.7649182916666701</c:v>
                </c:pt>
                <c:pt idx="1992">
                  <c:v>2.7663070000000003</c:v>
                </c:pt>
                <c:pt idx="1993">
                  <c:v>2.7676957083333402</c:v>
                </c:pt>
                <c:pt idx="1994">
                  <c:v>2.7690844166666704</c:v>
                </c:pt>
                <c:pt idx="1995">
                  <c:v>2.7704731250000001</c:v>
                </c:pt>
                <c:pt idx="1996">
                  <c:v>2.77186183333334</c:v>
                </c:pt>
                <c:pt idx="1997">
                  <c:v>2.7732505416666702</c:v>
                </c:pt>
                <c:pt idx="1998">
                  <c:v>2.7746392499999999</c:v>
                </c:pt>
                <c:pt idx="1999">
                  <c:v>2.7760279583333398</c:v>
                </c:pt>
                <c:pt idx="2000">
                  <c:v>2.77741666666667</c:v>
                </c:pt>
                <c:pt idx="2001">
                  <c:v>2.7788053750000001</c:v>
                </c:pt>
                <c:pt idx="2002">
                  <c:v>2.7801940833333401</c:v>
                </c:pt>
                <c:pt idx="2003">
                  <c:v>2.7815827916666702</c:v>
                </c:pt>
                <c:pt idx="2004">
                  <c:v>2.7829715000000004</c:v>
                </c:pt>
                <c:pt idx="2005">
                  <c:v>2.7843602083333403</c:v>
                </c:pt>
                <c:pt idx="2006">
                  <c:v>2.78574891666667</c:v>
                </c:pt>
                <c:pt idx="2007">
                  <c:v>2.7871376250000002</c:v>
                </c:pt>
                <c:pt idx="2008">
                  <c:v>2.7885263333333401</c:v>
                </c:pt>
                <c:pt idx="2009">
                  <c:v>2.7899150416666698</c:v>
                </c:pt>
                <c:pt idx="2010">
                  <c:v>2.79130375</c:v>
                </c:pt>
                <c:pt idx="2011">
                  <c:v>2.7926924583333399</c:v>
                </c:pt>
                <c:pt idx="2012">
                  <c:v>2.7940811666666701</c:v>
                </c:pt>
                <c:pt idx="2013">
                  <c:v>2.7954698750000002</c:v>
                </c:pt>
                <c:pt idx="2014">
                  <c:v>2.7968585833333401</c:v>
                </c:pt>
                <c:pt idx="2015">
                  <c:v>2.7982472916666703</c:v>
                </c:pt>
                <c:pt idx="2016">
                  <c:v>2.799636</c:v>
                </c:pt>
                <c:pt idx="2017">
                  <c:v>2.8010247083333404</c:v>
                </c:pt>
                <c:pt idx="2018">
                  <c:v>2.8024134166666701</c:v>
                </c:pt>
                <c:pt idx="2019">
                  <c:v>2.8038021249999998</c:v>
                </c:pt>
                <c:pt idx="2020">
                  <c:v>2.8051908333333397</c:v>
                </c:pt>
                <c:pt idx="2021">
                  <c:v>2.8065795416666699</c:v>
                </c:pt>
                <c:pt idx="2022">
                  <c:v>2.8079682500000001</c:v>
                </c:pt>
                <c:pt idx="2023">
                  <c:v>2.80935695833334</c:v>
                </c:pt>
                <c:pt idx="2024">
                  <c:v>2.8107456666666701</c:v>
                </c:pt>
                <c:pt idx="2025">
                  <c:v>2.8121343750000003</c:v>
                </c:pt>
                <c:pt idx="2026">
                  <c:v>2.8135230833333402</c:v>
                </c:pt>
                <c:pt idx="2027">
                  <c:v>2.8149117916666704</c:v>
                </c:pt>
                <c:pt idx="2028">
                  <c:v>2.8163005000000001</c:v>
                </c:pt>
                <c:pt idx="2029">
                  <c:v>2.81768920833334</c:v>
                </c:pt>
                <c:pt idx="2030">
                  <c:v>2.8190779166666702</c:v>
                </c:pt>
                <c:pt idx="2031">
                  <c:v>2.8204666249999999</c:v>
                </c:pt>
                <c:pt idx="2032">
                  <c:v>2.8218553333333398</c:v>
                </c:pt>
                <c:pt idx="2033">
                  <c:v>2.82324404166667</c:v>
                </c:pt>
                <c:pt idx="2034">
                  <c:v>2.8246327500000001</c:v>
                </c:pt>
                <c:pt idx="2035">
                  <c:v>2.8260214583333401</c:v>
                </c:pt>
                <c:pt idx="2036">
                  <c:v>2.8274101666666702</c:v>
                </c:pt>
                <c:pt idx="2037">
                  <c:v>2.8287988750000004</c:v>
                </c:pt>
                <c:pt idx="2038">
                  <c:v>2.8301875833333403</c:v>
                </c:pt>
                <c:pt idx="2039">
                  <c:v>2.83157629166667</c:v>
                </c:pt>
                <c:pt idx="2040">
                  <c:v>2.8329650000000002</c:v>
                </c:pt>
                <c:pt idx="2041">
                  <c:v>2.8343537083333401</c:v>
                </c:pt>
                <c:pt idx="2042">
                  <c:v>2.8357424166666698</c:v>
                </c:pt>
                <c:pt idx="2043">
                  <c:v>2.837131125</c:v>
                </c:pt>
                <c:pt idx="2044">
                  <c:v>2.8385198333333399</c:v>
                </c:pt>
                <c:pt idx="2045">
                  <c:v>2.8399085416666701</c:v>
                </c:pt>
                <c:pt idx="2046">
                  <c:v>2.8412972500000002</c:v>
                </c:pt>
                <c:pt idx="2047">
                  <c:v>2.8426859583333401</c:v>
                </c:pt>
                <c:pt idx="2048">
                  <c:v>2.8440746666666703</c:v>
                </c:pt>
                <c:pt idx="2049">
                  <c:v>2.845463375</c:v>
                </c:pt>
                <c:pt idx="2050">
                  <c:v>2.8468520833333404</c:v>
                </c:pt>
                <c:pt idx="2051">
                  <c:v>2.8482407916666701</c:v>
                </c:pt>
                <c:pt idx="2052">
                  <c:v>2.8496294999999998</c:v>
                </c:pt>
                <c:pt idx="2053">
                  <c:v>2.8510182083333397</c:v>
                </c:pt>
                <c:pt idx="2054">
                  <c:v>2.8524069166666699</c:v>
                </c:pt>
                <c:pt idx="2055">
                  <c:v>2.8537956250000001</c:v>
                </c:pt>
                <c:pt idx="2056">
                  <c:v>2.85518433333334</c:v>
                </c:pt>
                <c:pt idx="2057">
                  <c:v>2.8565730416666701</c:v>
                </c:pt>
                <c:pt idx="2058">
                  <c:v>2.8579617500000003</c:v>
                </c:pt>
                <c:pt idx="2059">
                  <c:v>2.8593504583333402</c:v>
                </c:pt>
                <c:pt idx="2060">
                  <c:v>2.8607391666666704</c:v>
                </c:pt>
                <c:pt idx="2061">
                  <c:v>2.8621278750000001</c:v>
                </c:pt>
                <c:pt idx="2062">
                  <c:v>2.86351658333334</c:v>
                </c:pt>
                <c:pt idx="2063">
                  <c:v>2.8649052916666697</c:v>
                </c:pt>
                <c:pt idx="2064">
                  <c:v>2.8662939999999999</c:v>
                </c:pt>
                <c:pt idx="2065">
                  <c:v>2.8676827083333398</c:v>
                </c:pt>
                <c:pt idx="2066">
                  <c:v>2.86907141666667</c:v>
                </c:pt>
                <c:pt idx="2067">
                  <c:v>2.8704601250000001</c:v>
                </c:pt>
                <c:pt idx="2068">
                  <c:v>2.8718488333333401</c:v>
                </c:pt>
                <c:pt idx="2069">
                  <c:v>2.8732375416666702</c:v>
                </c:pt>
                <c:pt idx="2070">
                  <c:v>2.8746262500000004</c:v>
                </c:pt>
                <c:pt idx="2071">
                  <c:v>2.8760149583333403</c:v>
                </c:pt>
                <c:pt idx="2072">
                  <c:v>2.87740366666667</c:v>
                </c:pt>
                <c:pt idx="2073">
                  <c:v>2.8787923750000002</c:v>
                </c:pt>
                <c:pt idx="2074">
                  <c:v>2.8801810833333401</c:v>
                </c:pt>
                <c:pt idx="2075">
                  <c:v>2.8815697916666698</c:v>
                </c:pt>
                <c:pt idx="2076">
                  <c:v>2.8829585</c:v>
                </c:pt>
                <c:pt idx="2077">
                  <c:v>2.8843472083333399</c:v>
                </c:pt>
                <c:pt idx="2078">
                  <c:v>2.8857359166666701</c:v>
                </c:pt>
                <c:pt idx="2079">
                  <c:v>2.8871246250000002</c:v>
                </c:pt>
                <c:pt idx="2080">
                  <c:v>2.8885133333333401</c:v>
                </c:pt>
                <c:pt idx="2081">
                  <c:v>2.8899020416666703</c:v>
                </c:pt>
                <c:pt idx="2082">
                  <c:v>2.89129075</c:v>
                </c:pt>
                <c:pt idx="2083">
                  <c:v>2.8926794583333404</c:v>
                </c:pt>
                <c:pt idx="2084">
                  <c:v>2.8940681666666701</c:v>
                </c:pt>
                <c:pt idx="2085">
                  <c:v>2.8954568749999998</c:v>
                </c:pt>
                <c:pt idx="2086">
                  <c:v>2.8968455833333397</c:v>
                </c:pt>
                <c:pt idx="2087">
                  <c:v>2.8982342916666699</c:v>
                </c:pt>
                <c:pt idx="2088">
                  <c:v>2.8996230000000001</c:v>
                </c:pt>
                <c:pt idx="2089">
                  <c:v>2.90101170833334</c:v>
                </c:pt>
                <c:pt idx="2090">
                  <c:v>2.9024004166666701</c:v>
                </c:pt>
                <c:pt idx="2091">
                  <c:v>2.9037891250000003</c:v>
                </c:pt>
                <c:pt idx="2092">
                  <c:v>2.9051778333333402</c:v>
                </c:pt>
                <c:pt idx="2093">
                  <c:v>2.9065665416666704</c:v>
                </c:pt>
                <c:pt idx="2094">
                  <c:v>2.9079552500000001</c:v>
                </c:pt>
                <c:pt idx="2095">
                  <c:v>2.90934395833334</c:v>
                </c:pt>
                <c:pt idx="2096">
                  <c:v>2.9107326666666697</c:v>
                </c:pt>
                <c:pt idx="2097">
                  <c:v>2.9121213749999999</c:v>
                </c:pt>
                <c:pt idx="2098">
                  <c:v>2.9135100833333398</c:v>
                </c:pt>
                <c:pt idx="2099">
                  <c:v>2.91489879166667</c:v>
                </c:pt>
                <c:pt idx="2100">
                  <c:v>2.9162875000000001</c:v>
                </c:pt>
                <c:pt idx="2101">
                  <c:v>2.9176762083333401</c:v>
                </c:pt>
                <c:pt idx="2102">
                  <c:v>2.9190649166666702</c:v>
                </c:pt>
                <c:pt idx="2103">
                  <c:v>2.9204536250000004</c:v>
                </c:pt>
                <c:pt idx="2104">
                  <c:v>2.9218423333333403</c:v>
                </c:pt>
                <c:pt idx="2105">
                  <c:v>2.92323104166667</c:v>
                </c:pt>
                <c:pt idx="2106">
                  <c:v>2.9246197499999997</c:v>
                </c:pt>
                <c:pt idx="2107">
                  <c:v>2.9260084583333401</c:v>
                </c:pt>
                <c:pt idx="2108">
                  <c:v>2.9273971666666698</c:v>
                </c:pt>
                <c:pt idx="2109">
                  <c:v>2.928785875</c:v>
                </c:pt>
                <c:pt idx="2110">
                  <c:v>2.9301745833333399</c:v>
                </c:pt>
                <c:pt idx="2111">
                  <c:v>2.9315632916666701</c:v>
                </c:pt>
                <c:pt idx="2112">
                  <c:v>2.9329520000000002</c:v>
                </c:pt>
                <c:pt idx="2113">
                  <c:v>2.9343407083333402</c:v>
                </c:pt>
                <c:pt idx="2114">
                  <c:v>2.9357294166666703</c:v>
                </c:pt>
                <c:pt idx="2115">
                  <c:v>2.937118125</c:v>
                </c:pt>
                <c:pt idx="2116">
                  <c:v>2.9385068333333404</c:v>
                </c:pt>
                <c:pt idx="2117">
                  <c:v>2.9398955416666701</c:v>
                </c:pt>
                <c:pt idx="2118">
                  <c:v>2.9412842499999998</c:v>
                </c:pt>
                <c:pt idx="2119">
                  <c:v>2.9426729583333397</c:v>
                </c:pt>
                <c:pt idx="2120">
                  <c:v>2.9440616666666699</c:v>
                </c:pt>
                <c:pt idx="2121">
                  <c:v>2.9454503750000001</c:v>
                </c:pt>
                <c:pt idx="2122">
                  <c:v>2.94683908333334</c:v>
                </c:pt>
                <c:pt idx="2123">
                  <c:v>2.9482277916666702</c:v>
                </c:pt>
                <c:pt idx="2124">
                  <c:v>2.9496165000000003</c:v>
                </c:pt>
                <c:pt idx="2125">
                  <c:v>2.9510052083333402</c:v>
                </c:pt>
                <c:pt idx="2126">
                  <c:v>2.9523939166666704</c:v>
                </c:pt>
                <c:pt idx="2127">
                  <c:v>2.9537826250000001</c:v>
                </c:pt>
                <c:pt idx="2128">
                  <c:v>2.95517133333334</c:v>
                </c:pt>
                <c:pt idx="2129">
                  <c:v>2.9565600416666697</c:v>
                </c:pt>
                <c:pt idx="2130">
                  <c:v>2.9579487499999999</c:v>
                </c:pt>
                <c:pt idx="2131">
                  <c:v>2.9593374583333398</c:v>
                </c:pt>
                <c:pt idx="2132">
                  <c:v>2.96072616666667</c:v>
                </c:pt>
                <c:pt idx="2133">
                  <c:v>2.9621148750000001</c:v>
                </c:pt>
                <c:pt idx="2134">
                  <c:v>2.9635035833333401</c:v>
                </c:pt>
                <c:pt idx="2135">
                  <c:v>2.9648922916666702</c:v>
                </c:pt>
                <c:pt idx="2136">
                  <c:v>2.9662810000000004</c:v>
                </c:pt>
                <c:pt idx="2137">
                  <c:v>2.9676697083333403</c:v>
                </c:pt>
                <c:pt idx="2138">
                  <c:v>2.96905841666667</c:v>
                </c:pt>
                <c:pt idx="2139">
                  <c:v>2.9704471249999997</c:v>
                </c:pt>
                <c:pt idx="2140">
                  <c:v>2.9718358333333401</c:v>
                </c:pt>
                <c:pt idx="2141">
                  <c:v>2.9732245416666698</c:v>
                </c:pt>
                <c:pt idx="2142">
                  <c:v>2.97461325</c:v>
                </c:pt>
                <c:pt idx="2143">
                  <c:v>2.9760019583333399</c:v>
                </c:pt>
                <c:pt idx="2144">
                  <c:v>2.9773906666666701</c:v>
                </c:pt>
                <c:pt idx="2145">
                  <c:v>2.9787793750000002</c:v>
                </c:pt>
                <c:pt idx="2146">
                  <c:v>2.9801680833333402</c:v>
                </c:pt>
                <c:pt idx="2147">
                  <c:v>2.9815567916666703</c:v>
                </c:pt>
                <c:pt idx="2148">
                  <c:v>2.9829455</c:v>
                </c:pt>
                <c:pt idx="2149">
                  <c:v>2.9843342083333404</c:v>
                </c:pt>
                <c:pt idx="2150">
                  <c:v>2.9857229166666701</c:v>
                </c:pt>
                <c:pt idx="2151">
                  <c:v>2.9871116249999998</c:v>
                </c:pt>
                <c:pt idx="2152">
                  <c:v>2.9885003333333398</c:v>
                </c:pt>
                <c:pt idx="2153">
                  <c:v>2.9898890416666699</c:v>
                </c:pt>
                <c:pt idx="2154">
                  <c:v>2.9912777500000001</c:v>
                </c:pt>
                <c:pt idx="2155">
                  <c:v>2.99266645833334</c:v>
                </c:pt>
                <c:pt idx="2156">
                  <c:v>2.9940551666666702</c:v>
                </c:pt>
                <c:pt idx="2157">
                  <c:v>2.9954438750000003</c:v>
                </c:pt>
                <c:pt idx="2158">
                  <c:v>2.9968325833333402</c:v>
                </c:pt>
                <c:pt idx="2159">
                  <c:v>2.9982212916666704</c:v>
                </c:pt>
                <c:pt idx="2160">
                  <c:v>2.9996100000000001</c:v>
                </c:pt>
                <c:pt idx="2161">
                  <c:v>3.00099870833334</c:v>
                </c:pt>
                <c:pt idx="2162">
                  <c:v>3.0023874166666698</c:v>
                </c:pt>
                <c:pt idx="2163">
                  <c:v>3.0037761249999999</c:v>
                </c:pt>
                <c:pt idx="2164">
                  <c:v>3.0051648333333398</c:v>
                </c:pt>
                <c:pt idx="2165">
                  <c:v>3.00655354166667</c:v>
                </c:pt>
                <c:pt idx="2166">
                  <c:v>3.0079422500000002</c:v>
                </c:pt>
                <c:pt idx="2167">
                  <c:v>3.0093309583333401</c:v>
                </c:pt>
                <c:pt idx="2168">
                  <c:v>3.0107196666666702</c:v>
                </c:pt>
                <c:pt idx="2169">
                  <c:v>3.0121083750000004</c:v>
                </c:pt>
                <c:pt idx="2170">
                  <c:v>3.0134970833333403</c:v>
                </c:pt>
                <c:pt idx="2171">
                  <c:v>3.01488579166667</c:v>
                </c:pt>
                <c:pt idx="2172">
                  <c:v>3.0162744999999997</c:v>
                </c:pt>
                <c:pt idx="2173">
                  <c:v>3.0176632083333401</c:v>
                </c:pt>
                <c:pt idx="2174">
                  <c:v>3.0190519166666698</c:v>
                </c:pt>
                <c:pt idx="2175">
                  <c:v>3.020440625</c:v>
                </c:pt>
                <c:pt idx="2176">
                  <c:v>3.0218293333333399</c:v>
                </c:pt>
                <c:pt idx="2177">
                  <c:v>3.0232180416666701</c:v>
                </c:pt>
                <c:pt idx="2178">
                  <c:v>3.0246067500000002</c:v>
                </c:pt>
                <c:pt idx="2179">
                  <c:v>3.0259954583333402</c:v>
                </c:pt>
                <c:pt idx="2180">
                  <c:v>3.0273841666666703</c:v>
                </c:pt>
                <c:pt idx="2181">
                  <c:v>3.028772875</c:v>
                </c:pt>
                <c:pt idx="2182">
                  <c:v>3.0301615833333404</c:v>
                </c:pt>
                <c:pt idx="2183">
                  <c:v>3.0315502916666701</c:v>
                </c:pt>
                <c:pt idx="2184">
                  <c:v>3.0329389999999998</c:v>
                </c:pt>
                <c:pt idx="2185">
                  <c:v>3.0343277083333398</c:v>
                </c:pt>
                <c:pt idx="2186">
                  <c:v>3.0357164166666699</c:v>
                </c:pt>
                <c:pt idx="2187">
                  <c:v>3.0371051250000001</c:v>
                </c:pt>
                <c:pt idx="2188">
                  <c:v>3.03849383333334</c:v>
                </c:pt>
                <c:pt idx="2189">
                  <c:v>3.0398825416666702</c:v>
                </c:pt>
                <c:pt idx="2190">
                  <c:v>3.0412712500000003</c:v>
                </c:pt>
                <c:pt idx="2191">
                  <c:v>3.0426599583333402</c:v>
                </c:pt>
                <c:pt idx="2192">
                  <c:v>3.0440486666666704</c:v>
                </c:pt>
                <c:pt idx="2193">
                  <c:v>3.0454373750000001</c:v>
                </c:pt>
                <c:pt idx="2194">
                  <c:v>3.04682608333334</c:v>
                </c:pt>
                <c:pt idx="2195">
                  <c:v>3.0482147916666698</c:v>
                </c:pt>
                <c:pt idx="2196">
                  <c:v>3.0496034999999999</c:v>
                </c:pt>
                <c:pt idx="2197">
                  <c:v>3.0509922083333398</c:v>
                </c:pt>
                <c:pt idx="2198">
                  <c:v>3.05238091666667</c:v>
                </c:pt>
                <c:pt idx="2199">
                  <c:v>3.0537696250000002</c:v>
                </c:pt>
                <c:pt idx="2200">
                  <c:v>3.0551583333333401</c:v>
                </c:pt>
                <c:pt idx="2201">
                  <c:v>3.0565470416666702</c:v>
                </c:pt>
                <c:pt idx="2202">
                  <c:v>3.0579357500000004</c:v>
                </c:pt>
                <c:pt idx="2203">
                  <c:v>3.0593244583333403</c:v>
                </c:pt>
                <c:pt idx="2204">
                  <c:v>3.06071316666667</c:v>
                </c:pt>
                <c:pt idx="2205">
                  <c:v>3.0621018749999998</c:v>
                </c:pt>
                <c:pt idx="2206">
                  <c:v>3.0634905833333401</c:v>
                </c:pt>
                <c:pt idx="2207">
                  <c:v>3.0648792916666698</c:v>
                </c:pt>
                <c:pt idx="2208">
                  <c:v>3.066268</c:v>
                </c:pt>
                <c:pt idx="2209">
                  <c:v>3.0676567083333399</c:v>
                </c:pt>
                <c:pt idx="2210">
                  <c:v>3.0690454166666701</c:v>
                </c:pt>
                <c:pt idx="2211">
                  <c:v>3.0704341250000002</c:v>
                </c:pt>
                <c:pt idx="2212">
                  <c:v>3.0718228333333402</c:v>
                </c:pt>
                <c:pt idx="2213">
                  <c:v>3.0732115416666703</c:v>
                </c:pt>
                <c:pt idx="2214">
                  <c:v>3.07460025</c:v>
                </c:pt>
                <c:pt idx="2215">
                  <c:v>3.07598895833334</c:v>
                </c:pt>
                <c:pt idx="2216">
                  <c:v>3.0773776666666701</c:v>
                </c:pt>
                <c:pt idx="2217">
                  <c:v>3.0787663749999998</c:v>
                </c:pt>
                <c:pt idx="2218">
                  <c:v>3.0801550833333398</c:v>
                </c:pt>
                <c:pt idx="2219">
                  <c:v>3.0815437916666699</c:v>
                </c:pt>
                <c:pt idx="2220">
                  <c:v>3.0829325000000001</c:v>
                </c:pt>
                <c:pt idx="2221">
                  <c:v>3.08432120833334</c:v>
                </c:pt>
                <c:pt idx="2222">
                  <c:v>3.0857099166666702</c:v>
                </c:pt>
                <c:pt idx="2223">
                  <c:v>3.0870986250000003</c:v>
                </c:pt>
                <c:pt idx="2224">
                  <c:v>3.0884873333333402</c:v>
                </c:pt>
                <c:pt idx="2225">
                  <c:v>3.0898760416666704</c:v>
                </c:pt>
                <c:pt idx="2226">
                  <c:v>3.0912647500000001</c:v>
                </c:pt>
                <c:pt idx="2227">
                  <c:v>3.09265345833334</c:v>
                </c:pt>
                <c:pt idx="2228">
                  <c:v>3.0940421666666698</c:v>
                </c:pt>
                <c:pt idx="2229">
                  <c:v>3.0954308749999999</c:v>
                </c:pt>
                <c:pt idx="2230">
                  <c:v>3.0968195833333398</c:v>
                </c:pt>
                <c:pt idx="2231">
                  <c:v>3.09820829166667</c:v>
                </c:pt>
                <c:pt idx="2232">
                  <c:v>3.0995970000000002</c:v>
                </c:pt>
                <c:pt idx="2233">
                  <c:v>3.1009857083333401</c:v>
                </c:pt>
                <c:pt idx="2234">
                  <c:v>3.1023744166666702</c:v>
                </c:pt>
                <c:pt idx="2235">
                  <c:v>3.1037631250000004</c:v>
                </c:pt>
                <c:pt idx="2236">
                  <c:v>3.1051518333333403</c:v>
                </c:pt>
                <c:pt idx="2237">
                  <c:v>3.10654054166667</c:v>
                </c:pt>
                <c:pt idx="2238">
                  <c:v>3.1079292499999998</c:v>
                </c:pt>
                <c:pt idx="2239">
                  <c:v>3.1093179583333401</c:v>
                </c:pt>
                <c:pt idx="2240">
                  <c:v>3.1107066666666698</c:v>
                </c:pt>
                <c:pt idx="2241">
                  <c:v>3.112095375</c:v>
                </c:pt>
                <c:pt idx="2242">
                  <c:v>3.1134840833333399</c:v>
                </c:pt>
                <c:pt idx="2243">
                  <c:v>3.1148727916666701</c:v>
                </c:pt>
                <c:pt idx="2244">
                  <c:v>3.1162615000000002</c:v>
                </c:pt>
                <c:pt idx="2245">
                  <c:v>3.1176502083333402</c:v>
                </c:pt>
                <c:pt idx="2246">
                  <c:v>3.1190389166666703</c:v>
                </c:pt>
                <c:pt idx="2247">
                  <c:v>3.120427625</c:v>
                </c:pt>
                <c:pt idx="2248">
                  <c:v>3.12181633333334</c:v>
                </c:pt>
                <c:pt idx="2249">
                  <c:v>3.1232050416666701</c:v>
                </c:pt>
                <c:pt idx="2250">
                  <c:v>3.1245937499999998</c:v>
                </c:pt>
                <c:pt idx="2251">
                  <c:v>3.1259824583333398</c:v>
                </c:pt>
                <c:pt idx="2252">
                  <c:v>3.1273711666666699</c:v>
                </c:pt>
                <c:pt idx="2253">
                  <c:v>3.1287598750000001</c:v>
                </c:pt>
                <c:pt idx="2254">
                  <c:v>3.13014858333334</c:v>
                </c:pt>
                <c:pt idx="2255">
                  <c:v>3.1315372916666702</c:v>
                </c:pt>
                <c:pt idx="2256">
                  <c:v>3.1329260000000003</c:v>
                </c:pt>
                <c:pt idx="2257">
                  <c:v>3.1343147083333402</c:v>
                </c:pt>
                <c:pt idx="2258">
                  <c:v>3.13570341666667</c:v>
                </c:pt>
                <c:pt idx="2259">
                  <c:v>3.1370921250000001</c:v>
                </c:pt>
                <c:pt idx="2260">
                  <c:v>3.13848083333334</c:v>
                </c:pt>
                <c:pt idx="2261">
                  <c:v>3.1398695416666698</c:v>
                </c:pt>
                <c:pt idx="2262">
                  <c:v>3.1412582499999999</c:v>
                </c:pt>
                <c:pt idx="2263">
                  <c:v>3.1426469583333398</c:v>
                </c:pt>
                <c:pt idx="2264">
                  <c:v>3.14403566666667</c:v>
                </c:pt>
                <c:pt idx="2265">
                  <c:v>3.1454243750000002</c:v>
                </c:pt>
                <c:pt idx="2266">
                  <c:v>3.1468130833333401</c:v>
                </c:pt>
                <c:pt idx="2267">
                  <c:v>3.1482017916666702</c:v>
                </c:pt>
                <c:pt idx="2268">
                  <c:v>3.1495905000000004</c:v>
                </c:pt>
                <c:pt idx="2269">
                  <c:v>3.1509792083333403</c:v>
                </c:pt>
                <c:pt idx="2270">
                  <c:v>3.15236791666667</c:v>
                </c:pt>
                <c:pt idx="2271">
                  <c:v>3.1537566249999998</c:v>
                </c:pt>
                <c:pt idx="2272">
                  <c:v>3.1551453333333401</c:v>
                </c:pt>
                <c:pt idx="2273">
                  <c:v>3.1565340416666698</c:v>
                </c:pt>
                <c:pt idx="2274">
                  <c:v>3.15792275</c:v>
                </c:pt>
                <c:pt idx="2275">
                  <c:v>3.1593114583333399</c:v>
                </c:pt>
                <c:pt idx="2276">
                  <c:v>3.1607001666666701</c:v>
                </c:pt>
                <c:pt idx="2277">
                  <c:v>3.1620888750000002</c:v>
                </c:pt>
                <c:pt idx="2278">
                  <c:v>3.1634775833333402</c:v>
                </c:pt>
                <c:pt idx="2279">
                  <c:v>3.1648662916666703</c:v>
                </c:pt>
                <c:pt idx="2280">
                  <c:v>3.166255</c:v>
                </c:pt>
                <c:pt idx="2281">
                  <c:v>3.16764370833334</c:v>
                </c:pt>
                <c:pt idx="2282">
                  <c:v>3.1690324166666701</c:v>
                </c:pt>
                <c:pt idx="2283">
                  <c:v>3.1704211249999998</c:v>
                </c:pt>
                <c:pt idx="2284">
                  <c:v>3.1718098333333398</c:v>
                </c:pt>
                <c:pt idx="2285">
                  <c:v>3.1731985416666699</c:v>
                </c:pt>
                <c:pt idx="2286">
                  <c:v>3.1745872500000001</c:v>
                </c:pt>
                <c:pt idx="2287">
                  <c:v>3.17597595833334</c:v>
                </c:pt>
                <c:pt idx="2288">
                  <c:v>3.1773646666666702</c:v>
                </c:pt>
                <c:pt idx="2289">
                  <c:v>3.1787533750000003</c:v>
                </c:pt>
                <c:pt idx="2290">
                  <c:v>3.1801420833333403</c:v>
                </c:pt>
                <c:pt idx="2291">
                  <c:v>3.18153079166667</c:v>
                </c:pt>
                <c:pt idx="2292">
                  <c:v>3.1829195000000001</c:v>
                </c:pt>
                <c:pt idx="2293">
                  <c:v>3.1843082083333401</c:v>
                </c:pt>
                <c:pt idx="2294">
                  <c:v>3.1856969166666698</c:v>
                </c:pt>
                <c:pt idx="2295">
                  <c:v>3.1870856249999999</c:v>
                </c:pt>
                <c:pt idx="2296">
                  <c:v>3.1884743333333398</c:v>
                </c:pt>
                <c:pt idx="2297">
                  <c:v>3.18986304166667</c:v>
                </c:pt>
                <c:pt idx="2298">
                  <c:v>3.1912517500000002</c:v>
                </c:pt>
                <c:pt idx="2299">
                  <c:v>3.1926404583333401</c:v>
                </c:pt>
                <c:pt idx="2300">
                  <c:v>3.1940291666666702</c:v>
                </c:pt>
                <c:pt idx="2301">
                  <c:v>3.195417875</c:v>
                </c:pt>
                <c:pt idx="2302">
                  <c:v>3.1968065833333403</c:v>
                </c:pt>
                <c:pt idx="2303">
                  <c:v>3.19819529166667</c:v>
                </c:pt>
                <c:pt idx="2304">
                  <c:v>3.1995839999999998</c:v>
                </c:pt>
                <c:pt idx="2305">
                  <c:v>3.2009727083333401</c:v>
                </c:pt>
                <c:pt idx="2306">
                  <c:v>3.2023614166666698</c:v>
                </c:pt>
                <c:pt idx="2307">
                  <c:v>3.203750125</c:v>
                </c:pt>
                <c:pt idx="2308">
                  <c:v>3.2051388333333399</c:v>
                </c:pt>
                <c:pt idx="2309">
                  <c:v>3.2065275416666701</c:v>
                </c:pt>
                <c:pt idx="2310">
                  <c:v>3.2079162500000002</c:v>
                </c:pt>
                <c:pt idx="2311">
                  <c:v>3.2093049583333402</c:v>
                </c:pt>
                <c:pt idx="2312">
                  <c:v>3.2106936666666703</c:v>
                </c:pt>
                <c:pt idx="2313">
                  <c:v>3.212082375</c:v>
                </c:pt>
                <c:pt idx="2314">
                  <c:v>3.21347108333334</c:v>
                </c:pt>
                <c:pt idx="2315">
                  <c:v>3.2148597916666701</c:v>
                </c:pt>
                <c:pt idx="2316">
                  <c:v>3.2162484999999998</c:v>
                </c:pt>
                <c:pt idx="2317">
                  <c:v>3.2176372083333398</c:v>
                </c:pt>
                <c:pt idx="2318">
                  <c:v>3.2190259166666699</c:v>
                </c:pt>
                <c:pt idx="2319">
                  <c:v>3.2204146250000001</c:v>
                </c:pt>
                <c:pt idx="2320">
                  <c:v>3.22180333333334</c:v>
                </c:pt>
                <c:pt idx="2321">
                  <c:v>3.2231920416666702</c:v>
                </c:pt>
                <c:pt idx="2322">
                  <c:v>3.2245807500000003</c:v>
                </c:pt>
                <c:pt idx="2323">
                  <c:v>3.2259694583333403</c:v>
                </c:pt>
                <c:pt idx="2324">
                  <c:v>3.22735816666667</c:v>
                </c:pt>
                <c:pt idx="2325">
                  <c:v>3.2287468750000001</c:v>
                </c:pt>
                <c:pt idx="2326">
                  <c:v>3.2301355833333401</c:v>
                </c:pt>
                <c:pt idx="2327">
                  <c:v>3.2315242916666698</c:v>
                </c:pt>
                <c:pt idx="2328">
                  <c:v>3.2329129999999999</c:v>
                </c:pt>
                <c:pt idx="2329">
                  <c:v>3.2343017083333399</c:v>
                </c:pt>
                <c:pt idx="2330">
                  <c:v>3.23569041666667</c:v>
                </c:pt>
                <c:pt idx="2331">
                  <c:v>3.2370791250000002</c:v>
                </c:pt>
                <c:pt idx="2332">
                  <c:v>3.2384678333333401</c:v>
                </c:pt>
                <c:pt idx="2333">
                  <c:v>3.2398565416666703</c:v>
                </c:pt>
                <c:pt idx="2334">
                  <c:v>3.24124525</c:v>
                </c:pt>
                <c:pt idx="2335">
                  <c:v>3.2426339583333403</c:v>
                </c:pt>
                <c:pt idx="2336">
                  <c:v>3.2440226666666701</c:v>
                </c:pt>
                <c:pt idx="2337">
                  <c:v>3.2454113749999998</c:v>
                </c:pt>
                <c:pt idx="2338">
                  <c:v>3.2468000833333401</c:v>
                </c:pt>
                <c:pt idx="2339">
                  <c:v>3.2481887916666699</c:v>
                </c:pt>
                <c:pt idx="2340">
                  <c:v>3.2495775</c:v>
                </c:pt>
                <c:pt idx="2341">
                  <c:v>3.2509662083333399</c:v>
                </c:pt>
                <c:pt idx="2342">
                  <c:v>3.2523549166666701</c:v>
                </c:pt>
                <c:pt idx="2343">
                  <c:v>3.2537436250000003</c:v>
                </c:pt>
                <c:pt idx="2344">
                  <c:v>3.2551323333333402</c:v>
                </c:pt>
                <c:pt idx="2345">
                  <c:v>3.2565210416666703</c:v>
                </c:pt>
                <c:pt idx="2346">
                  <c:v>3.25790975</c:v>
                </c:pt>
                <c:pt idx="2347">
                  <c:v>3.25929845833334</c:v>
                </c:pt>
                <c:pt idx="2348">
                  <c:v>3.2606871666666701</c:v>
                </c:pt>
                <c:pt idx="2349">
                  <c:v>3.2620758749999998</c:v>
                </c:pt>
                <c:pt idx="2350">
                  <c:v>3.2634645833333398</c:v>
                </c:pt>
                <c:pt idx="2351">
                  <c:v>3.2648532916666699</c:v>
                </c:pt>
                <c:pt idx="2352">
                  <c:v>3.2662420000000001</c:v>
                </c:pt>
                <c:pt idx="2353">
                  <c:v>3.26763070833334</c:v>
                </c:pt>
                <c:pt idx="2354">
                  <c:v>3.2690194166666702</c:v>
                </c:pt>
                <c:pt idx="2355">
                  <c:v>3.2704081250000003</c:v>
                </c:pt>
                <c:pt idx="2356">
                  <c:v>3.2717968333333403</c:v>
                </c:pt>
                <c:pt idx="2357">
                  <c:v>3.27318554166667</c:v>
                </c:pt>
                <c:pt idx="2358">
                  <c:v>3.2745742500000001</c:v>
                </c:pt>
                <c:pt idx="2359">
                  <c:v>3.2759629583333401</c:v>
                </c:pt>
                <c:pt idx="2360">
                  <c:v>3.2773516666666698</c:v>
                </c:pt>
                <c:pt idx="2361">
                  <c:v>3.2787403749999999</c:v>
                </c:pt>
                <c:pt idx="2362">
                  <c:v>3.2801290833333399</c:v>
                </c:pt>
                <c:pt idx="2363">
                  <c:v>3.28151779166667</c:v>
                </c:pt>
                <c:pt idx="2364">
                  <c:v>3.2829065000000002</c:v>
                </c:pt>
                <c:pt idx="2365">
                  <c:v>3.2842952083333401</c:v>
                </c:pt>
                <c:pt idx="2366">
                  <c:v>3.2856839166666703</c:v>
                </c:pt>
                <c:pt idx="2367">
                  <c:v>3.287072625</c:v>
                </c:pt>
                <c:pt idx="2368">
                  <c:v>3.2884613333333403</c:v>
                </c:pt>
                <c:pt idx="2369">
                  <c:v>3.2898500416666701</c:v>
                </c:pt>
                <c:pt idx="2370">
                  <c:v>3.2912387499999998</c:v>
                </c:pt>
                <c:pt idx="2371">
                  <c:v>3.2926274583333401</c:v>
                </c:pt>
                <c:pt idx="2372">
                  <c:v>3.2940161666666699</c:v>
                </c:pt>
                <c:pt idx="2373">
                  <c:v>3.295404875</c:v>
                </c:pt>
                <c:pt idx="2374">
                  <c:v>3.2967935833333399</c:v>
                </c:pt>
                <c:pt idx="2375">
                  <c:v>3.2981822916666701</c:v>
                </c:pt>
                <c:pt idx="2376">
                  <c:v>3.2995710000000003</c:v>
                </c:pt>
                <c:pt idx="2377">
                  <c:v>3.3009597083333402</c:v>
                </c:pt>
                <c:pt idx="2378">
                  <c:v>3.3023484166666703</c:v>
                </c:pt>
                <c:pt idx="2379">
                  <c:v>3.3037371250000001</c:v>
                </c:pt>
                <c:pt idx="2380">
                  <c:v>3.30512583333334</c:v>
                </c:pt>
                <c:pt idx="2381">
                  <c:v>3.3065145416666701</c:v>
                </c:pt>
                <c:pt idx="2382">
                  <c:v>3.3079032499999999</c:v>
                </c:pt>
                <c:pt idx="2383">
                  <c:v>3.3092919583333398</c:v>
                </c:pt>
                <c:pt idx="2384">
                  <c:v>3.3106806666666699</c:v>
                </c:pt>
                <c:pt idx="2385">
                  <c:v>3.3120693750000001</c:v>
                </c:pt>
                <c:pt idx="2386">
                  <c:v>3.31345808333334</c:v>
                </c:pt>
                <c:pt idx="2387">
                  <c:v>3.3148467916666702</c:v>
                </c:pt>
                <c:pt idx="2388">
                  <c:v>3.3162355000000003</c:v>
                </c:pt>
                <c:pt idx="2389">
                  <c:v>3.3176242083333403</c:v>
                </c:pt>
                <c:pt idx="2390">
                  <c:v>3.31901291666667</c:v>
                </c:pt>
                <c:pt idx="2391">
                  <c:v>3.3204016250000001</c:v>
                </c:pt>
                <c:pt idx="2392">
                  <c:v>3.3217903333333401</c:v>
                </c:pt>
                <c:pt idx="2393">
                  <c:v>3.3231790416666698</c:v>
                </c:pt>
                <c:pt idx="2394">
                  <c:v>3.3245677499999999</c:v>
                </c:pt>
                <c:pt idx="2395">
                  <c:v>3.3259564583333399</c:v>
                </c:pt>
                <c:pt idx="2396">
                  <c:v>3.32734516666667</c:v>
                </c:pt>
                <c:pt idx="2397">
                  <c:v>3.3287338750000002</c:v>
                </c:pt>
                <c:pt idx="2398">
                  <c:v>3.3301225833333401</c:v>
                </c:pt>
                <c:pt idx="2399">
                  <c:v>3.3315112916666703</c:v>
                </c:pt>
                <c:pt idx="2400">
                  <c:v>3.3329</c:v>
                </c:pt>
                <c:pt idx="2401">
                  <c:v>3.3342887083333403</c:v>
                </c:pt>
                <c:pt idx="2402">
                  <c:v>3.3356774166666701</c:v>
                </c:pt>
                <c:pt idx="2403">
                  <c:v>3.3370661249999998</c:v>
                </c:pt>
                <c:pt idx="2404">
                  <c:v>3.3384548333333401</c:v>
                </c:pt>
                <c:pt idx="2405">
                  <c:v>3.3398435416666699</c:v>
                </c:pt>
                <c:pt idx="2406">
                  <c:v>3.34123225</c:v>
                </c:pt>
                <c:pt idx="2407">
                  <c:v>3.3426209583333399</c:v>
                </c:pt>
                <c:pt idx="2408">
                  <c:v>3.3440096666666701</c:v>
                </c:pt>
                <c:pt idx="2409">
                  <c:v>3.3453983750000003</c:v>
                </c:pt>
                <c:pt idx="2410">
                  <c:v>3.3467870833333402</c:v>
                </c:pt>
                <c:pt idx="2411">
                  <c:v>3.3481757916666703</c:v>
                </c:pt>
                <c:pt idx="2412">
                  <c:v>3.3495645000000001</c:v>
                </c:pt>
                <c:pt idx="2413">
                  <c:v>3.35095320833334</c:v>
                </c:pt>
                <c:pt idx="2414">
                  <c:v>3.3523419166666701</c:v>
                </c:pt>
                <c:pt idx="2415">
                  <c:v>3.3537306249999999</c:v>
                </c:pt>
                <c:pt idx="2416">
                  <c:v>3.3551193333333398</c:v>
                </c:pt>
                <c:pt idx="2417">
                  <c:v>3.3565080416666699</c:v>
                </c:pt>
                <c:pt idx="2418">
                  <c:v>3.3578967500000001</c:v>
                </c:pt>
                <c:pt idx="2419">
                  <c:v>3.35928545833334</c:v>
                </c:pt>
                <c:pt idx="2420">
                  <c:v>3.3606741666666702</c:v>
                </c:pt>
                <c:pt idx="2421">
                  <c:v>3.3620628750000003</c:v>
                </c:pt>
                <c:pt idx="2422">
                  <c:v>3.3634515833333403</c:v>
                </c:pt>
                <c:pt idx="2423">
                  <c:v>3.36484029166667</c:v>
                </c:pt>
                <c:pt idx="2424">
                  <c:v>3.3662290000000001</c:v>
                </c:pt>
                <c:pt idx="2425">
                  <c:v>3.3676177083333401</c:v>
                </c:pt>
                <c:pt idx="2426">
                  <c:v>3.3690064166666698</c:v>
                </c:pt>
                <c:pt idx="2427">
                  <c:v>3.3703951249999999</c:v>
                </c:pt>
                <c:pt idx="2428">
                  <c:v>3.3717838333333399</c:v>
                </c:pt>
                <c:pt idx="2429">
                  <c:v>3.37317254166667</c:v>
                </c:pt>
                <c:pt idx="2430">
                  <c:v>3.3745612500000002</c:v>
                </c:pt>
                <c:pt idx="2431">
                  <c:v>3.3759499583333401</c:v>
                </c:pt>
                <c:pt idx="2432">
                  <c:v>3.3773386666666703</c:v>
                </c:pt>
                <c:pt idx="2433">
                  <c:v>3.378727375</c:v>
                </c:pt>
                <c:pt idx="2434">
                  <c:v>3.3801160833333403</c:v>
                </c:pt>
                <c:pt idx="2435">
                  <c:v>3.3815047916666701</c:v>
                </c:pt>
                <c:pt idx="2436">
                  <c:v>3.3828934999999998</c:v>
                </c:pt>
                <c:pt idx="2437">
                  <c:v>3.3842822083333401</c:v>
                </c:pt>
                <c:pt idx="2438">
                  <c:v>3.3856709166666699</c:v>
                </c:pt>
                <c:pt idx="2439">
                  <c:v>3.387059625</c:v>
                </c:pt>
                <c:pt idx="2440">
                  <c:v>3.3884483333333399</c:v>
                </c:pt>
                <c:pt idx="2441">
                  <c:v>3.3898370416666701</c:v>
                </c:pt>
                <c:pt idx="2442">
                  <c:v>3.3912257500000003</c:v>
                </c:pt>
                <c:pt idx="2443">
                  <c:v>3.3926144583333402</c:v>
                </c:pt>
                <c:pt idx="2444">
                  <c:v>3.3940031666666703</c:v>
                </c:pt>
                <c:pt idx="2445">
                  <c:v>3.3953918750000001</c:v>
                </c:pt>
                <c:pt idx="2446">
                  <c:v>3.39678058333334</c:v>
                </c:pt>
                <c:pt idx="2447">
                  <c:v>3.3981692916666701</c:v>
                </c:pt>
                <c:pt idx="2448">
                  <c:v>3.3995579999999999</c:v>
                </c:pt>
                <c:pt idx="2449">
                  <c:v>3.4009467083333398</c:v>
                </c:pt>
                <c:pt idx="2450">
                  <c:v>3.4023354166666699</c:v>
                </c:pt>
                <c:pt idx="2451">
                  <c:v>3.4037241250000001</c:v>
                </c:pt>
                <c:pt idx="2452">
                  <c:v>3.40511283333334</c:v>
                </c:pt>
                <c:pt idx="2453">
                  <c:v>3.4065015416666702</c:v>
                </c:pt>
                <c:pt idx="2454">
                  <c:v>3.4078902500000003</c:v>
                </c:pt>
                <c:pt idx="2455">
                  <c:v>3.4092789583333403</c:v>
                </c:pt>
                <c:pt idx="2456">
                  <c:v>3.41066766666667</c:v>
                </c:pt>
                <c:pt idx="2457">
                  <c:v>3.4120563750000001</c:v>
                </c:pt>
                <c:pt idx="2458">
                  <c:v>3.4134450833333401</c:v>
                </c:pt>
                <c:pt idx="2459">
                  <c:v>3.4148337916666698</c:v>
                </c:pt>
                <c:pt idx="2460">
                  <c:v>3.4162224999999999</c:v>
                </c:pt>
                <c:pt idx="2461">
                  <c:v>3.4176112083333399</c:v>
                </c:pt>
                <c:pt idx="2462">
                  <c:v>3.41899991666667</c:v>
                </c:pt>
                <c:pt idx="2463">
                  <c:v>3.4203886250000002</c:v>
                </c:pt>
                <c:pt idx="2464">
                  <c:v>3.4217773333333401</c:v>
                </c:pt>
                <c:pt idx="2465">
                  <c:v>3.4231660416666703</c:v>
                </c:pt>
                <c:pt idx="2466">
                  <c:v>3.42455475</c:v>
                </c:pt>
                <c:pt idx="2467">
                  <c:v>3.4259434583333404</c:v>
                </c:pt>
                <c:pt idx="2468">
                  <c:v>3.4273321666666701</c:v>
                </c:pt>
                <c:pt idx="2469">
                  <c:v>3.4287208749999998</c:v>
                </c:pt>
                <c:pt idx="2470">
                  <c:v>3.4301095833333402</c:v>
                </c:pt>
                <c:pt idx="2471">
                  <c:v>3.4314982916666699</c:v>
                </c:pt>
                <c:pt idx="2472">
                  <c:v>3.432887</c:v>
                </c:pt>
                <c:pt idx="2473">
                  <c:v>3.4342757083333399</c:v>
                </c:pt>
                <c:pt idx="2474">
                  <c:v>3.4356644166666701</c:v>
                </c:pt>
                <c:pt idx="2475">
                  <c:v>3.4370531250000003</c:v>
                </c:pt>
                <c:pt idx="2476">
                  <c:v>3.4384418333333402</c:v>
                </c:pt>
                <c:pt idx="2477">
                  <c:v>3.4398305416666703</c:v>
                </c:pt>
                <c:pt idx="2478">
                  <c:v>3.4412192500000001</c:v>
                </c:pt>
                <c:pt idx="2479">
                  <c:v>3.44260795833334</c:v>
                </c:pt>
                <c:pt idx="2480">
                  <c:v>3.4439966666666701</c:v>
                </c:pt>
                <c:pt idx="2481">
                  <c:v>3.4453853749999999</c:v>
                </c:pt>
                <c:pt idx="2482">
                  <c:v>3.4467740833333398</c:v>
                </c:pt>
                <c:pt idx="2483">
                  <c:v>3.4481627916666699</c:v>
                </c:pt>
                <c:pt idx="2484">
                  <c:v>3.4495515000000001</c:v>
                </c:pt>
                <c:pt idx="2485">
                  <c:v>3.45094020833334</c:v>
                </c:pt>
                <c:pt idx="2486">
                  <c:v>3.4523289166666702</c:v>
                </c:pt>
                <c:pt idx="2487">
                  <c:v>3.4537176250000003</c:v>
                </c:pt>
                <c:pt idx="2488">
                  <c:v>3.4551063333333403</c:v>
                </c:pt>
                <c:pt idx="2489">
                  <c:v>3.45649504166667</c:v>
                </c:pt>
                <c:pt idx="2490">
                  <c:v>3.4578837500000001</c:v>
                </c:pt>
                <c:pt idx="2491">
                  <c:v>3.4592724583333401</c:v>
                </c:pt>
                <c:pt idx="2492">
                  <c:v>3.4606611666666698</c:v>
                </c:pt>
                <c:pt idx="2493">
                  <c:v>3.4620498749999999</c:v>
                </c:pt>
                <c:pt idx="2494">
                  <c:v>3.4634385833333399</c:v>
                </c:pt>
                <c:pt idx="2495">
                  <c:v>3.46482729166667</c:v>
                </c:pt>
                <c:pt idx="2496">
                  <c:v>3.4662160000000002</c:v>
                </c:pt>
                <c:pt idx="2497">
                  <c:v>3.4676047083333401</c:v>
                </c:pt>
                <c:pt idx="2498">
                  <c:v>3.4689934166666703</c:v>
                </c:pt>
                <c:pt idx="2499">
                  <c:v>3.470382125</c:v>
                </c:pt>
                <c:pt idx="2500">
                  <c:v>3.4717708333333404</c:v>
                </c:pt>
                <c:pt idx="2501">
                  <c:v>3.4731595416666701</c:v>
                </c:pt>
                <c:pt idx="2502">
                  <c:v>3.4745482499999998</c:v>
                </c:pt>
                <c:pt idx="2503">
                  <c:v>3.4759369583333402</c:v>
                </c:pt>
                <c:pt idx="2504">
                  <c:v>3.4773256666666699</c:v>
                </c:pt>
                <c:pt idx="2505">
                  <c:v>3.478714375</c:v>
                </c:pt>
                <c:pt idx="2506">
                  <c:v>3.48010308333334</c:v>
                </c:pt>
                <c:pt idx="2507">
                  <c:v>3.4814917916666701</c:v>
                </c:pt>
                <c:pt idx="2508">
                  <c:v>3.4828805000000003</c:v>
                </c:pt>
                <c:pt idx="2509">
                  <c:v>3.4842692083333402</c:v>
                </c:pt>
                <c:pt idx="2510">
                  <c:v>3.4856579166666704</c:v>
                </c:pt>
                <c:pt idx="2511">
                  <c:v>3.4870466250000001</c:v>
                </c:pt>
                <c:pt idx="2512">
                  <c:v>3.48843533333334</c:v>
                </c:pt>
                <c:pt idx="2513">
                  <c:v>3.4898240416666702</c:v>
                </c:pt>
                <c:pt idx="2514">
                  <c:v>3.4912127499999999</c:v>
                </c:pt>
                <c:pt idx="2515">
                  <c:v>3.4926014583333398</c:v>
                </c:pt>
                <c:pt idx="2516">
                  <c:v>3.4939901666666699</c:v>
                </c:pt>
                <c:pt idx="2517">
                  <c:v>3.4953788750000001</c:v>
                </c:pt>
                <c:pt idx="2518">
                  <c:v>3.49676758333334</c:v>
                </c:pt>
                <c:pt idx="2519">
                  <c:v>3.4981562916666702</c:v>
                </c:pt>
                <c:pt idx="2520">
                  <c:v>3.4995450000000003</c:v>
                </c:pt>
                <c:pt idx="2521">
                  <c:v>3.5009337083333403</c:v>
                </c:pt>
                <c:pt idx="2522">
                  <c:v>3.50232241666667</c:v>
                </c:pt>
                <c:pt idx="2523">
                  <c:v>3.5037111250000001</c:v>
                </c:pt>
                <c:pt idx="2524">
                  <c:v>3.5050998333333401</c:v>
                </c:pt>
                <c:pt idx="2525">
                  <c:v>3.5064885416666698</c:v>
                </c:pt>
                <c:pt idx="2526">
                  <c:v>3.5078772499999999</c:v>
                </c:pt>
                <c:pt idx="2527">
                  <c:v>3.5092659583333399</c:v>
                </c:pt>
                <c:pt idx="2528">
                  <c:v>3.51065466666667</c:v>
                </c:pt>
                <c:pt idx="2529">
                  <c:v>3.5120433750000002</c:v>
                </c:pt>
                <c:pt idx="2530">
                  <c:v>3.5134320833333401</c:v>
                </c:pt>
                <c:pt idx="2531">
                  <c:v>3.5148207916666703</c:v>
                </c:pt>
                <c:pt idx="2532">
                  <c:v>3.5162095</c:v>
                </c:pt>
                <c:pt idx="2533">
                  <c:v>3.5175982083333404</c:v>
                </c:pt>
                <c:pt idx="2534">
                  <c:v>3.5189869166666701</c:v>
                </c:pt>
                <c:pt idx="2535">
                  <c:v>3.5203756249999998</c:v>
                </c:pt>
                <c:pt idx="2536">
                  <c:v>3.5217643333333402</c:v>
                </c:pt>
                <c:pt idx="2537">
                  <c:v>3.5231530416666699</c:v>
                </c:pt>
                <c:pt idx="2538">
                  <c:v>3.52454175</c:v>
                </c:pt>
                <c:pt idx="2539">
                  <c:v>3.52593045833334</c:v>
                </c:pt>
                <c:pt idx="2540">
                  <c:v>3.5273191666666701</c:v>
                </c:pt>
                <c:pt idx="2541">
                  <c:v>3.5287078750000003</c:v>
                </c:pt>
                <c:pt idx="2542">
                  <c:v>3.5300965833333402</c:v>
                </c:pt>
                <c:pt idx="2543">
                  <c:v>3.5314852916666704</c:v>
                </c:pt>
                <c:pt idx="2544">
                  <c:v>3.5328740000000001</c:v>
                </c:pt>
                <c:pt idx="2545">
                  <c:v>3.53426270833334</c:v>
                </c:pt>
                <c:pt idx="2546">
                  <c:v>3.5356514166666702</c:v>
                </c:pt>
                <c:pt idx="2547">
                  <c:v>3.5370401249999999</c:v>
                </c:pt>
                <c:pt idx="2548">
                  <c:v>3.5384288333333398</c:v>
                </c:pt>
                <c:pt idx="2549">
                  <c:v>3.53981754166667</c:v>
                </c:pt>
                <c:pt idx="2550">
                  <c:v>3.5412062500000001</c:v>
                </c:pt>
                <c:pt idx="2551">
                  <c:v>3.54259495833334</c:v>
                </c:pt>
                <c:pt idx="2552">
                  <c:v>3.5439836666666702</c:v>
                </c:pt>
                <c:pt idx="2553">
                  <c:v>3.5453723750000004</c:v>
                </c:pt>
                <c:pt idx="2554">
                  <c:v>3.5467610833333403</c:v>
                </c:pt>
                <c:pt idx="2555">
                  <c:v>3.54814979166667</c:v>
                </c:pt>
                <c:pt idx="2556">
                  <c:v>3.5495385000000002</c:v>
                </c:pt>
                <c:pt idx="2557">
                  <c:v>3.5509272083333401</c:v>
                </c:pt>
                <c:pt idx="2558">
                  <c:v>3.5523159166666698</c:v>
                </c:pt>
                <c:pt idx="2559">
                  <c:v>3.553704625</c:v>
                </c:pt>
                <c:pt idx="2560">
                  <c:v>3.5550933333333399</c:v>
                </c:pt>
                <c:pt idx="2561">
                  <c:v>3.55648204166667</c:v>
                </c:pt>
                <c:pt idx="2562">
                  <c:v>3.5578707500000002</c:v>
                </c:pt>
                <c:pt idx="2563">
                  <c:v>3.5592594583333401</c:v>
                </c:pt>
                <c:pt idx="2564">
                  <c:v>3.5606481666666703</c:v>
                </c:pt>
                <c:pt idx="2565">
                  <c:v>3.562036875</c:v>
                </c:pt>
                <c:pt idx="2566">
                  <c:v>3.5634255833333404</c:v>
                </c:pt>
                <c:pt idx="2567">
                  <c:v>3.5648142916666701</c:v>
                </c:pt>
                <c:pt idx="2568">
                  <c:v>3.5662029999999998</c:v>
                </c:pt>
                <c:pt idx="2569">
                  <c:v>3.5675917083333402</c:v>
                </c:pt>
                <c:pt idx="2570">
                  <c:v>3.5689804166666699</c:v>
                </c:pt>
                <c:pt idx="2571">
                  <c:v>3.570369125</c:v>
                </c:pt>
                <c:pt idx="2572">
                  <c:v>3.57175783333334</c:v>
                </c:pt>
                <c:pt idx="2573">
                  <c:v>3.5731465416666701</c:v>
                </c:pt>
                <c:pt idx="2574">
                  <c:v>3.5745352500000003</c:v>
                </c:pt>
                <c:pt idx="2575">
                  <c:v>3.5759239583333402</c:v>
                </c:pt>
                <c:pt idx="2576">
                  <c:v>3.5773126666666704</c:v>
                </c:pt>
                <c:pt idx="2577">
                  <c:v>3.5787013750000001</c:v>
                </c:pt>
                <c:pt idx="2578">
                  <c:v>3.58009008333334</c:v>
                </c:pt>
                <c:pt idx="2579">
                  <c:v>3.5814787916666702</c:v>
                </c:pt>
                <c:pt idx="2580">
                  <c:v>3.5828674999999999</c:v>
                </c:pt>
                <c:pt idx="2581">
                  <c:v>3.5842562083333398</c:v>
                </c:pt>
                <c:pt idx="2582">
                  <c:v>3.58564491666667</c:v>
                </c:pt>
                <c:pt idx="2583">
                  <c:v>3.5870336250000001</c:v>
                </c:pt>
                <c:pt idx="2584">
                  <c:v>3.58842233333334</c:v>
                </c:pt>
                <c:pt idx="2585">
                  <c:v>3.5898110416666702</c:v>
                </c:pt>
                <c:pt idx="2586">
                  <c:v>3.5911997500000004</c:v>
                </c:pt>
                <c:pt idx="2587">
                  <c:v>3.5925884583333403</c:v>
                </c:pt>
                <c:pt idx="2588">
                  <c:v>3.59397716666667</c:v>
                </c:pt>
                <c:pt idx="2589">
                  <c:v>3.5953658750000002</c:v>
                </c:pt>
                <c:pt idx="2590">
                  <c:v>3.5967545833333401</c:v>
                </c:pt>
                <c:pt idx="2591">
                  <c:v>3.5981432916666698</c:v>
                </c:pt>
                <c:pt idx="2592">
                  <c:v>3.599532</c:v>
                </c:pt>
                <c:pt idx="2593">
                  <c:v>3.6009207083333399</c:v>
                </c:pt>
                <c:pt idx="2594">
                  <c:v>3.60230941666667</c:v>
                </c:pt>
                <c:pt idx="2595">
                  <c:v>3.6036981250000002</c:v>
                </c:pt>
                <c:pt idx="2596">
                  <c:v>3.6050868333333401</c:v>
                </c:pt>
                <c:pt idx="2597">
                  <c:v>3.6064755416666703</c:v>
                </c:pt>
                <c:pt idx="2598">
                  <c:v>3.60786425</c:v>
                </c:pt>
                <c:pt idx="2599">
                  <c:v>3.6092529583333404</c:v>
                </c:pt>
                <c:pt idx="2600">
                  <c:v>3.6106416666666701</c:v>
                </c:pt>
                <c:pt idx="2601">
                  <c:v>3.6120303749999998</c:v>
                </c:pt>
                <c:pt idx="2602">
                  <c:v>3.6134190833333402</c:v>
                </c:pt>
                <c:pt idx="2603">
                  <c:v>3.6148077916666699</c:v>
                </c:pt>
                <c:pt idx="2604">
                  <c:v>3.6161965</c:v>
                </c:pt>
                <c:pt idx="2605">
                  <c:v>3.61758520833334</c:v>
                </c:pt>
                <c:pt idx="2606">
                  <c:v>3.6189739166666701</c:v>
                </c:pt>
                <c:pt idx="2607">
                  <c:v>3.6203626250000003</c:v>
                </c:pt>
                <c:pt idx="2608">
                  <c:v>3.6217513333333402</c:v>
                </c:pt>
                <c:pt idx="2609">
                  <c:v>3.6231400416666704</c:v>
                </c:pt>
                <c:pt idx="2610">
                  <c:v>3.6245287500000001</c:v>
                </c:pt>
                <c:pt idx="2611">
                  <c:v>3.62591745833334</c:v>
                </c:pt>
                <c:pt idx="2612">
                  <c:v>3.6273061666666702</c:v>
                </c:pt>
                <c:pt idx="2613">
                  <c:v>3.6286948749999999</c:v>
                </c:pt>
                <c:pt idx="2614">
                  <c:v>3.6300835833333398</c:v>
                </c:pt>
                <c:pt idx="2615">
                  <c:v>3.63147229166667</c:v>
                </c:pt>
                <c:pt idx="2616">
                  <c:v>3.6328610000000001</c:v>
                </c:pt>
                <c:pt idx="2617">
                  <c:v>3.63424970833334</c:v>
                </c:pt>
                <c:pt idx="2618">
                  <c:v>3.6356384166666702</c:v>
                </c:pt>
                <c:pt idx="2619">
                  <c:v>3.6370271250000004</c:v>
                </c:pt>
                <c:pt idx="2620">
                  <c:v>3.6384158333333403</c:v>
                </c:pt>
                <c:pt idx="2621">
                  <c:v>3.63980454166667</c:v>
                </c:pt>
                <c:pt idx="2622">
                  <c:v>3.6411932500000002</c:v>
                </c:pt>
                <c:pt idx="2623">
                  <c:v>3.6425819583333401</c:v>
                </c:pt>
                <c:pt idx="2624">
                  <c:v>3.6439706666666698</c:v>
                </c:pt>
                <c:pt idx="2625">
                  <c:v>3.645359375</c:v>
                </c:pt>
                <c:pt idx="2626">
                  <c:v>3.6467480833333399</c:v>
                </c:pt>
                <c:pt idx="2627">
                  <c:v>3.64813679166667</c:v>
                </c:pt>
                <c:pt idx="2628">
                  <c:v>3.6495255000000002</c:v>
                </c:pt>
                <c:pt idx="2629">
                  <c:v>3.6509142083333401</c:v>
                </c:pt>
                <c:pt idx="2630">
                  <c:v>3.6523029166666703</c:v>
                </c:pt>
                <c:pt idx="2631">
                  <c:v>3.653691625</c:v>
                </c:pt>
                <c:pt idx="2632">
                  <c:v>3.6550803333333404</c:v>
                </c:pt>
                <c:pt idx="2633">
                  <c:v>3.6564690416666701</c:v>
                </c:pt>
                <c:pt idx="2634">
                  <c:v>3.6578577499999998</c:v>
                </c:pt>
                <c:pt idx="2635">
                  <c:v>3.6592464583333402</c:v>
                </c:pt>
                <c:pt idx="2636">
                  <c:v>3.6606351666666699</c:v>
                </c:pt>
                <c:pt idx="2637">
                  <c:v>3.662023875</c:v>
                </c:pt>
                <c:pt idx="2638">
                  <c:v>3.66341258333334</c:v>
                </c:pt>
                <c:pt idx="2639">
                  <c:v>3.6648012916666701</c:v>
                </c:pt>
                <c:pt idx="2640">
                  <c:v>3.6661900000000003</c:v>
                </c:pt>
                <c:pt idx="2641">
                  <c:v>3.6675787083333402</c:v>
                </c:pt>
                <c:pt idx="2642">
                  <c:v>3.6689674166666699</c:v>
                </c:pt>
                <c:pt idx="2643">
                  <c:v>3.6703561250000001</c:v>
                </c:pt>
                <c:pt idx="2644">
                  <c:v>3.67174483333334</c:v>
                </c:pt>
                <c:pt idx="2645">
                  <c:v>3.6731335416666702</c:v>
                </c:pt>
                <c:pt idx="2646">
                  <c:v>3.6745222499999999</c:v>
                </c:pt>
                <c:pt idx="2647">
                  <c:v>3.6759109583333403</c:v>
                </c:pt>
                <c:pt idx="2648">
                  <c:v>3.67729966666667</c:v>
                </c:pt>
                <c:pt idx="2649">
                  <c:v>3.6786883750000001</c:v>
                </c:pt>
                <c:pt idx="2650">
                  <c:v>3.68007708333334</c:v>
                </c:pt>
                <c:pt idx="2651">
                  <c:v>3.6814657916666702</c:v>
                </c:pt>
                <c:pt idx="2652">
                  <c:v>3.6828544999999999</c:v>
                </c:pt>
                <c:pt idx="2653">
                  <c:v>3.6842432083333403</c:v>
                </c:pt>
                <c:pt idx="2654">
                  <c:v>3.68563191666667</c:v>
                </c:pt>
                <c:pt idx="2655">
                  <c:v>3.6870206250000002</c:v>
                </c:pt>
                <c:pt idx="2656">
                  <c:v>3.6884093333333401</c:v>
                </c:pt>
                <c:pt idx="2657">
                  <c:v>3.6897980416666702</c:v>
                </c:pt>
                <c:pt idx="2658">
                  <c:v>3.69118675</c:v>
                </c:pt>
                <c:pt idx="2659">
                  <c:v>3.6925754583333399</c:v>
                </c:pt>
                <c:pt idx="2660">
                  <c:v>3.69396416666667</c:v>
                </c:pt>
                <c:pt idx="2661">
                  <c:v>3.6953528750000002</c:v>
                </c:pt>
                <c:pt idx="2662">
                  <c:v>3.6967415833333401</c:v>
                </c:pt>
                <c:pt idx="2663">
                  <c:v>3.6981302916666703</c:v>
                </c:pt>
                <c:pt idx="2664">
                  <c:v>3.699519</c:v>
                </c:pt>
                <c:pt idx="2665">
                  <c:v>3.7009077083333399</c:v>
                </c:pt>
                <c:pt idx="2666">
                  <c:v>3.7022964166666701</c:v>
                </c:pt>
                <c:pt idx="2667">
                  <c:v>3.7036851250000002</c:v>
                </c:pt>
                <c:pt idx="2668">
                  <c:v>3.7050738333333402</c:v>
                </c:pt>
                <c:pt idx="2669">
                  <c:v>3.7064625416666699</c:v>
                </c:pt>
                <c:pt idx="2670">
                  <c:v>3.70785125</c:v>
                </c:pt>
                <c:pt idx="2671">
                  <c:v>3.70923995833334</c:v>
                </c:pt>
                <c:pt idx="2672">
                  <c:v>3.7106286666666701</c:v>
                </c:pt>
                <c:pt idx="2673">
                  <c:v>3.7120173750000003</c:v>
                </c:pt>
                <c:pt idx="2674">
                  <c:v>3.7134060833333402</c:v>
                </c:pt>
                <c:pt idx="2675">
                  <c:v>3.7147947916666699</c:v>
                </c:pt>
                <c:pt idx="2676">
                  <c:v>3.7161835000000001</c:v>
                </c:pt>
                <c:pt idx="2677">
                  <c:v>3.71757220833334</c:v>
                </c:pt>
                <c:pt idx="2678">
                  <c:v>3.7189609166666702</c:v>
                </c:pt>
                <c:pt idx="2679">
                  <c:v>3.7203496249999999</c:v>
                </c:pt>
                <c:pt idx="2680">
                  <c:v>3.7217383333333403</c:v>
                </c:pt>
                <c:pt idx="2681">
                  <c:v>3.72312704166667</c:v>
                </c:pt>
                <c:pt idx="2682">
                  <c:v>3.7245157500000001</c:v>
                </c:pt>
                <c:pt idx="2683">
                  <c:v>3.7259044583333401</c:v>
                </c:pt>
                <c:pt idx="2684">
                  <c:v>3.7272931666666702</c:v>
                </c:pt>
                <c:pt idx="2685">
                  <c:v>3.7286818749999999</c:v>
                </c:pt>
                <c:pt idx="2686">
                  <c:v>3.7300705833333399</c:v>
                </c:pt>
                <c:pt idx="2687">
                  <c:v>3.73145929166667</c:v>
                </c:pt>
                <c:pt idx="2688">
                  <c:v>3.7328480000000002</c:v>
                </c:pt>
                <c:pt idx="2689">
                  <c:v>3.7342367083333401</c:v>
                </c:pt>
                <c:pt idx="2690">
                  <c:v>3.7356254166666703</c:v>
                </c:pt>
                <c:pt idx="2691">
                  <c:v>3.737014125</c:v>
                </c:pt>
                <c:pt idx="2692">
                  <c:v>3.7384028333333399</c:v>
                </c:pt>
                <c:pt idx="2693">
                  <c:v>3.73979154166667</c:v>
                </c:pt>
                <c:pt idx="2694">
                  <c:v>3.7411802500000002</c:v>
                </c:pt>
                <c:pt idx="2695">
                  <c:v>3.7425689583333401</c:v>
                </c:pt>
                <c:pt idx="2696">
                  <c:v>3.7439576666666703</c:v>
                </c:pt>
                <c:pt idx="2697">
                  <c:v>3.745346375</c:v>
                </c:pt>
                <c:pt idx="2698">
                  <c:v>3.7467350833333399</c:v>
                </c:pt>
                <c:pt idx="2699">
                  <c:v>3.7481237916666701</c:v>
                </c:pt>
                <c:pt idx="2700">
                  <c:v>3.7495125000000002</c:v>
                </c:pt>
                <c:pt idx="2701">
                  <c:v>3.7509012083333402</c:v>
                </c:pt>
                <c:pt idx="2702">
                  <c:v>3.7522899166666699</c:v>
                </c:pt>
                <c:pt idx="2703">
                  <c:v>3.753678625</c:v>
                </c:pt>
                <c:pt idx="2704">
                  <c:v>3.75506733333334</c:v>
                </c:pt>
                <c:pt idx="2705">
                  <c:v>3.7564560416666701</c:v>
                </c:pt>
                <c:pt idx="2706">
                  <c:v>3.7578447500000003</c:v>
                </c:pt>
                <c:pt idx="2707">
                  <c:v>3.7592334583333402</c:v>
                </c:pt>
                <c:pt idx="2708">
                  <c:v>3.7606221666666699</c:v>
                </c:pt>
                <c:pt idx="2709">
                  <c:v>3.7620108750000001</c:v>
                </c:pt>
                <c:pt idx="2710">
                  <c:v>3.76339958333334</c:v>
                </c:pt>
                <c:pt idx="2711">
                  <c:v>3.7647882916666702</c:v>
                </c:pt>
                <c:pt idx="2712">
                  <c:v>3.7661769999999999</c:v>
                </c:pt>
                <c:pt idx="2713">
                  <c:v>3.7675657083333403</c:v>
                </c:pt>
                <c:pt idx="2714">
                  <c:v>3.76895441666667</c:v>
                </c:pt>
                <c:pt idx="2715">
                  <c:v>3.7703431250000001</c:v>
                </c:pt>
                <c:pt idx="2716">
                  <c:v>3.7717318333333401</c:v>
                </c:pt>
                <c:pt idx="2717">
                  <c:v>3.7731205416666702</c:v>
                </c:pt>
                <c:pt idx="2718">
                  <c:v>3.7745092499999999</c:v>
                </c:pt>
                <c:pt idx="2719">
                  <c:v>3.7758979583333399</c:v>
                </c:pt>
                <c:pt idx="2720">
                  <c:v>3.77728666666667</c:v>
                </c:pt>
                <c:pt idx="2721">
                  <c:v>3.7786753750000002</c:v>
                </c:pt>
                <c:pt idx="2722">
                  <c:v>3.7800640833333401</c:v>
                </c:pt>
                <c:pt idx="2723">
                  <c:v>3.7814527916666703</c:v>
                </c:pt>
                <c:pt idx="2724">
                  <c:v>3.7828415</c:v>
                </c:pt>
                <c:pt idx="2725">
                  <c:v>3.7842302083333399</c:v>
                </c:pt>
                <c:pt idx="2726">
                  <c:v>3.7856189166666701</c:v>
                </c:pt>
                <c:pt idx="2727">
                  <c:v>3.7870076250000002</c:v>
                </c:pt>
                <c:pt idx="2728">
                  <c:v>3.7883963333333401</c:v>
                </c:pt>
                <c:pt idx="2729">
                  <c:v>3.7897850416666699</c:v>
                </c:pt>
                <c:pt idx="2730">
                  <c:v>3.79117375</c:v>
                </c:pt>
                <c:pt idx="2731">
                  <c:v>3.7925624583333399</c:v>
                </c:pt>
                <c:pt idx="2732">
                  <c:v>3.7939511666666701</c:v>
                </c:pt>
                <c:pt idx="2733">
                  <c:v>3.7953398750000003</c:v>
                </c:pt>
                <c:pt idx="2734">
                  <c:v>3.7967285833333402</c:v>
                </c:pt>
                <c:pt idx="2735">
                  <c:v>3.7981172916666699</c:v>
                </c:pt>
                <c:pt idx="2736">
                  <c:v>3.799506</c:v>
                </c:pt>
                <c:pt idx="2737">
                  <c:v>3.80089470833334</c:v>
                </c:pt>
                <c:pt idx="2738">
                  <c:v>3.8022834166666701</c:v>
                </c:pt>
                <c:pt idx="2739">
                  <c:v>3.8036721250000003</c:v>
                </c:pt>
                <c:pt idx="2740">
                  <c:v>3.8050608333333402</c:v>
                </c:pt>
                <c:pt idx="2741">
                  <c:v>3.8064495416666699</c:v>
                </c:pt>
                <c:pt idx="2742">
                  <c:v>3.8078382500000001</c:v>
                </c:pt>
                <c:pt idx="2743">
                  <c:v>3.80922695833334</c:v>
                </c:pt>
                <c:pt idx="2744">
                  <c:v>3.8106156666666702</c:v>
                </c:pt>
                <c:pt idx="2745">
                  <c:v>3.8120043749999999</c:v>
                </c:pt>
                <c:pt idx="2746">
                  <c:v>3.8133930833333403</c:v>
                </c:pt>
                <c:pt idx="2747">
                  <c:v>3.81478179166667</c:v>
                </c:pt>
                <c:pt idx="2748">
                  <c:v>3.8161705000000001</c:v>
                </c:pt>
                <c:pt idx="2749">
                  <c:v>3.8175592083333401</c:v>
                </c:pt>
                <c:pt idx="2750">
                  <c:v>3.8189479166666702</c:v>
                </c:pt>
                <c:pt idx="2751">
                  <c:v>3.8203366249999999</c:v>
                </c:pt>
                <c:pt idx="2752">
                  <c:v>3.8217253333333399</c:v>
                </c:pt>
                <c:pt idx="2753">
                  <c:v>3.82311404166667</c:v>
                </c:pt>
                <c:pt idx="2754">
                  <c:v>3.8245027500000002</c:v>
                </c:pt>
                <c:pt idx="2755">
                  <c:v>3.8258914583333401</c:v>
                </c:pt>
                <c:pt idx="2756">
                  <c:v>3.8272801666666703</c:v>
                </c:pt>
                <c:pt idx="2757">
                  <c:v>3.828668875</c:v>
                </c:pt>
                <c:pt idx="2758">
                  <c:v>3.8300575833333399</c:v>
                </c:pt>
                <c:pt idx="2759">
                  <c:v>3.8314462916666701</c:v>
                </c:pt>
                <c:pt idx="2760">
                  <c:v>3.8328350000000002</c:v>
                </c:pt>
                <c:pt idx="2761">
                  <c:v>3.8342237083333401</c:v>
                </c:pt>
                <c:pt idx="2762">
                  <c:v>3.8356124166666699</c:v>
                </c:pt>
                <c:pt idx="2763">
                  <c:v>3.837001125</c:v>
                </c:pt>
                <c:pt idx="2764">
                  <c:v>3.8383898333333399</c:v>
                </c:pt>
                <c:pt idx="2765">
                  <c:v>3.8397785416666701</c:v>
                </c:pt>
                <c:pt idx="2766">
                  <c:v>3.8411672500000003</c:v>
                </c:pt>
                <c:pt idx="2767">
                  <c:v>3.8425559583333402</c:v>
                </c:pt>
                <c:pt idx="2768">
                  <c:v>3.8439446666666699</c:v>
                </c:pt>
                <c:pt idx="2769">
                  <c:v>3.8453333750000001</c:v>
                </c:pt>
                <c:pt idx="2770">
                  <c:v>3.84672208333334</c:v>
                </c:pt>
                <c:pt idx="2771">
                  <c:v>3.8481107916666701</c:v>
                </c:pt>
                <c:pt idx="2772">
                  <c:v>3.8494994999999999</c:v>
                </c:pt>
                <c:pt idx="2773">
                  <c:v>3.8508882083333402</c:v>
                </c:pt>
                <c:pt idx="2774">
                  <c:v>3.8522769166666699</c:v>
                </c:pt>
                <c:pt idx="2775">
                  <c:v>3.8536656250000001</c:v>
                </c:pt>
                <c:pt idx="2776">
                  <c:v>3.85505433333334</c:v>
                </c:pt>
                <c:pt idx="2777">
                  <c:v>3.8564430416666702</c:v>
                </c:pt>
                <c:pt idx="2778">
                  <c:v>3.8578317499999999</c:v>
                </c:pt>
                <c:pt idx="2779">
                  <c:v>3.8592204583333403</c:v>
                </c:pt>
                <c:pt idx="2780">
                  <c:v>3.86060916666667</c:v>
                </c:pt>
                <c:pt idx="2781">
                  <c:v>3.8619978750000001</c:v>
                </c:pt>
                <c:pt idx="2782">
                  <c:v>3.8633865833333401</c:v>
                </c:pt>
                <c:pt idx="2783">
                  <c:v>3.8647752916666702</c:v>
                </c:pt>
                <c:pt idx="2784">
                  <c:v>3.8661639999999999</c:v>
                </c:pt>
                <c:pt idx="2785">
                  <c:v>3.8675527083333399</c:v>
                </c:pt>
                <c:pt idx="2786">
                  <c:v>3.86894141666667</c:v>
                </c:pt>
                <c:pt idx="2787">
                  <c:v>3.8703301250000002</c:v>
                </c:pt>
                <c:pt idx="2788">
                  <c:v>3.8717188333333401</c:v>
                </c:pt>
                <c:pt idx="2789">
                  <c:v>3.8731075416666703</c:v>
                </c:pt>
                <c:pt idx="2790">
                  <c:v>3.87449625</c:v>
                </c:pt>
                <c:pt idx="2791">
                  <c:v>3.8758849583333399</c:v>
                </c:pt>
                <c:pt idx="2792">
                  <c:v>3.8772736666666701</c:v>
                </c:pt>
                <c:pt idx="2793">
                  <c:v>3.8786623750000002</c:v>
                </c:pt>
                <c:pt idx="2794">
                  <c:v>3.8800510833333401</c:v>
                </c:pt>
                <c:pt idx="2795">
                  <c:v>3.8814397916666699</c:v>
                </c:pt>
                <c:pt idx="2796">
                  <c:v>3.8828285</c:v>
                </c:pt>
                <c:pt idx="2797">
                  <c:v>3.8842172083333399</c:v>
                </c:pt>
                <c:pt idx="2798">
                  <c:v>3.8856059166666701</c:v>
                </c:pt>
                <c:pt idx="2799">
                  <c:v>3.8869946250000003</c:v>
                </c:pt>
                <c:pt idx="2800">
                  <c:v>3.8883833333333402</c:v>
                </c:pt>
                <c:pt idx="2801">
                  <c:v>3.8897720416666699</c:v>
                </c:pt>
                <c:pt idx="2802">
                  <c:v>3.8911607500000001</c:v>
                </c:pt>
                <c:pt idx="2803">
                  <c:v>3.89254945833334</c:v>
                </c:pt>
                <c:pt idx="2804">
                  <c:v>3.8939381666666701</c:v>
                </c:pt>
                <c:pt idx="2805">
                  <c:v>3.8953268749999999</c:v>
                </c:pt>
                <c:pt idx="2806">
                  <c:v>3.8967155833333402</c:v>
                </c:pt>
                <c:pt idx="2807">
                  <c:v>3.8981042916666699</c:v>
                </c:pt>
                <c:pt idx="2808">
                  <c:v>3.8994930000000001</c:v>
                </c:pt>
                <c:pt idx="2809">
                  <c:v>3.90088170833334</c:v>
                </c:pt>
                <c:pt idx="2810">
                  <c:v>3.9022704166666702</c:v>
                </c:pt>
                <c:pt idx="2811">
                  <c:v>3.9036591249999999</c:v>
                </c:pt>
                <c:pt idx="2812">
                  <c:v>3.9050478333333403</c:v>
                </c:pt>
                <c:pt idx="2813">
                  <c:v>3.90643654166667</c:v>
                </c:pt>
                <c:pt idx="2814">
                  <c:v>3.9078252500000001</c:v>
                </c:pt>
                <c:pt idx="2815">
                  <c:v>3.9092139583333401</c:v>
                </c:pt>
                <c:pt idx="2816">
                  <c:v>3.9106026666666702</c:v>
                </c:pt>
                <c:pt idx="2817">
                  <c:v>3.9119913749999999</c:v>
                </c:pt>
                <c:pt idx="2818">
                  <c:v>3.9133800833333399</c:v>
                </c:pt>
                <c:pt idx="2819">
                  <c:v>3.91476879166667</c:v>
                </c:pt>
                <c:pt idx="2820">
                  <c:v>3.9161575000000002</c:v>
                </c:pt>
                <c:pt idx="2821">
                  <c:v>3.9175462083333401</c:v>
                </c:pt>
                <c:pt idx="2822">
                  <c:v>3.9189349166666703</c:v>
                </c:pt>
                <c:pt idx="2823">
                  <c:v>3.920323625</c:v>
                </c:pt>
                <c:pt idx="2824">
                  <c:v>3.9217123333333399</c:v>
                </c:pt>
                <c:pt idx="2825">
                  <c:v>3.9231010416666701</c:v>
                </c:pt>
                <c:pt idx="2826">
                  <c:v>3.9244897500000002</c:v>
                </c:pt>
                <c:pt idx="2827">
                  <c:v>3.9258784583333401</c:v>
                </c:pt>
                <c:pt idx="2828">
                  <c:v>3.9272671666666699</c:v>
                </c:pt>
                <c:pt idx="2829">
                  <c:v>3.928655875</c:v>
                </c:pt>
                <c:pt idx="2830">
                  <c:v>3.9300445833333399</c:v>
                </c:pt>
                <c:pt idx="2831">
                  <c:v>3.9314332916666701</c:v>
                </c:pt>
                <c:pt idx="2832">
                  <c:v>3.9328220000000003</c:v>
                </c:pt>
                <c:pt idx="2833">
                  <c:v>3.9342107083333402</c:v>
                </c:pt>
                <c:pt idx="2834">
                  <c:v>3.9355994166666699</c:v>
                </c:pt>
                <c:pt idx="2835">
                  <c:v>3.9369881250000001</c:v>
                </c:pt>
                <c:pt idx="2836">
                  <c:v>3.93837683333334</c:v>
                </c:pt>
                <c:pt idx="2837">
                  <c:v>3.9397655416666701</c:v>
                </c:pt>
                <c:pt idx="2838">
                  <c:v>3.9411542499999999</c:v>
                </c:pt>
                <c:pt idx="2839">
                  <c:v>3.9425429583333402</c:v>
                </c:pt>
                <c:pt idx="2840">
                  <c:v>3.9439316666666699</c:v>
                </c:pt>
                <c:pt idx="2841">
                  <c:v>3.9453203750000001</c:v>
                </c:pt>
                <c:pt idx="2842">
                  <c:v>3.94670908333334</c:v>
                </c:pt>
                <c:pt idx="2843">
                  <c:v>3.9480977916666702</c:v>
                </c:pt>
                <c:pt idx="2844">
                  <c:v>3.9494864999999999</c:v>
                </c:pt>
                <c:pt idx="2845">
                  <c:v>3.9508752083333403</c:v>
                </c:pt>
                <c:pt idx="2846">
                  <c:v>3.95226391666667</c:v>
                </c:pt>
                <c:pt idx="2847">
                  <c:v>3.9536526250000001</c:v>
                </c:pt>
                <c:pt idx="2848">
                  <c:v>3.9550413333333401</c:v>
                </c:pt>
                <c:pt idx="2849">
                  <c:v>3.9564300416666702</c:v>
                </c:pt>
                <c:pt idx="2850">
                  <c:v>3.9578187499999999</c:v>
                </c:pt>
                <c:pt idx="2851">
                  <c:v>3.9592074583333399</c:v>
                </c:pt>
                <c:pt idx="2852">
                  <c:v>3.96059616666667</c:v>
                </c:pt>
                <c:pt idx="2853">
                  <c:v>3.9619848750000002</c:v>
                </c:pt>
                <c:pt idx="2854">
                  <c:v>3.9633735833333401</c:v>
                </c:pt>
                <c:pt idx="2855">
                  <c:v>3.9647622916666703</c:v>
                </c:pt>
                <c:pt idx="2856">
                  <c:v>3.966151</c:v>
                </c:pt>
                <c:pt idx="2857">
                  <c:v>3.9675397083333399</c:v>
                </c:pt>
                <c:pt idx="2858">
                  <c:v>3.9689284166666701</c:v>
                </c:pt>
                <c:pt idx="2859">
                  <c:v>3.9703171250000002</c:v>
                </c:pt>
                <c:pt idx="2860">
                  <c:v>3.9717058333333402</c:v>
                </c:pt>
                <c:pt idx="2861">
                  <c:v>3.9730945416666699</c:v>
                </c:pt>
                <c:pt idx="2862">
                  <c:v>3.97448325</c:v>
                </c:pt>
                <c:pt idx="2863">
                  <c:v>3.97587195833334</c:v>
                </c:pt>
                <c:pt idx="2864">
                  <c:v>3.9772606666666701</c:v>
                </c:pt>
                <c:pt idx="2865">
                  <c:v>3.9786493750000003</c:v>
                </c:pt>
                <c:pt idx="2866">
                  <c:v>3.9800380833333402</c:v>
                </c:pt>
                <c:pt idx="2867">
                  <c:v>3.9814267916666699</c:v>
                </c:pt>
                <c:pt idx="2868">
                  <c:v>3.9828155000000001</c:v>
                </c:pt>
                <c:pt idx="2869">
                  <c:v>3.98420420833334</c:v>
                </c:pt>
                <c:pt idx="2870">
                  <c:v>3.9855929166666701</c:v>
                </c:pt>
                <c:pt idx="2871">
                  <c:v>3.9869816249999999</c:v>
                </c:pt>
                <c:pt idx="2872">
                  <c:v>3.9883703333333402</c:v>
                </c:pt>
                <c:pt idx="2873">
                  <c:v>3.9897590416666699</c:v>
                </c:pt>
                <c:pt idx="2874">
                  <c:v>3.9911477500000001</c:v>
                </c:pt>
                <c:pt idx="2875">
                  <c:v>3.99253645833334</c:v>
                </c:pt>
                <c:pt idx="2876">
                  <c:v>3.9939251666666702</c:v>
                </c:pt>
                <c:pt idx="2877">
                  <c:v>3.9953138749999999</c:v>
                </c:pt>
                <c:pt idx="2878">
                  <c:v>3.9967025833333403</c:v>
                </c:pt>
                <c:pt idx="2879">
                  <c:v>3.99809129166667</c:v>
                </c:pt>
                <c:pt idx="2880">
                  <c:v>3.9994800000000001</c:v>
                </c:pt>
                <c:pt idx="2881">
                  <c:v>4.0008687083333401</c:v>
                </c:pt>
                <c:pt idx="2882">
                  <c:v>4.0022574166666702</c:v>
                </c:pt>
                <c:pt idx="2883">
                  <c:v>4.0036461249999995</c:v>
                </c:pt>
                <c:pt idx="2884">
                  <c:v>4.0050348333333403</c:v>
                </c:pt>
                <c:pt idx="2885">
                  <c:v>4.0064235416666705</c:v>
                </c:pt>
                <c:pt idx="2886">
                  <c:v>4.0078122500000006</c:v>
                </c:pt>
                <c:pt idx="2887">
                  <c:v>4.0092009583333397</c:v>
                </c:pt>
                <c:pt idx="2888">
                  <c:v>4.0105896666666698</c:v>
                </c:pt>
                <c:pt idx="2889">
                  <c:v>4.011978375</c:v>
                </c:pt>
                <c:pt idx="2890">
                  <c:v>4.0133670833333399</c:v>
                </c:pt>
                <c:pt idx="2891">
                  <c:v>4.0147557916666701</c:v>
                </c:pt>
                <c:pt idx="2892">
                  <c:v>4.0161445000000002</c:v>
                </c:pt>
                <c:pt idx="2893">
                  <c:v>4.0175332083333402</c:v>
                </c:pt>
                <c:pt idx="2894">
                  <c:v>4.0189219166666703</c:v>
                </c:pt>
                <c:pt idx="2895">
                  <c:v>4.0203106250000005</c:v>
                </c:pt>
                <c:pt idx="2896">
                  <c:v>4.0216993333333395</c:v>
                </c:pt>
                <c:pt idx="2897">
                  <c:v>4.0230880416666697</c:v>
                </c:pt>
                <c:pt idx="2898">
                  <c:v>4.0244767499999998</c:v>
                </c:pt>
                <c:pt idx="2899">
                  <c:v>4.0258654583333406</c:v>
                </c:pt>
                <c:pt idx="2900">
                  <c:v>4.0272541666666699</c:v>
                </c:pt>
                <c:pt idx="2901">
                  <c:v>4.0286428750000001</c:v>
                </c:pt>
                <c:pt idx="2902">
                  <c:v>4.03003158333334</c:v>
                </c:pt>
                <c:pt idx="2903">
                  <c:v>4.0314202916666702</c:v>
                </c:pt>
                <c:pt idx="2904">
                  <c:v>4.0328090000000003</c:v>
                </c:pt>
                <c:pt idx="2905">
                  <c:v>4.0341977083333402</c:v>
                </c:pt>
                <c:pt idx="2906">
                  <c:v>4.0355864166666695</c:v>
                </c:pt>
                <c:pt idx="2907">
                  <c:v>4.0369751249999997</c:v>
                </c:pt>
                <c:pt idx="2908">
                  <c:v>4.0383638333333405</c:v>
                </c:pt>
                <c:pt idx="2909">
                  <c:v>4.0397525416666706</c:v>
                </c:pt>
                <c:pt idx="2910">
                  <c:v>4.0411412499999999</c:v>
                </c:pt>
                <c:pt idx="2911">
                  <c:v>4.0425299583333398</c:v>
                </c:pt>
                <c:pt idx="2912">
                  <c:v>4.04391866666667</c:v>
                </c:pt>
                <c:pt idx="2913">
                  <c:v>4.0453073750000001</c:v>
                </c:pt>
                <c:pt idx="2914">
                  <c:v>4.0466960833333401</c:v>
                </c:pt>
                <c:pt idx="2915">
                  <c:v>4.0480847916666702</c:v>
                </c:pt>
                <c:pt idx="2916">
                  <c:v>4.0494734999999995</c:v>
                </c:pt>
                <c:pt idx="2917">
                  <c:v>4.0508622083333403</c:v>
                </c:pt>
                <c:pt idx="2918">
                  <c:v>4.0522509166666705</c:v>
                </c:pt>
                <c:pt idx="2919">
                  <c:v>4.0536396250000006</c:v>
                </c:pt>
                <c:pt idx="2920">
                  <c:v>4.0550283333333397</c:v>
                </c:pt>
                <c:pt idx="2921">
                  <c:v>4.0564170416666698</c:v>
                </c:pt>
                <c:pt idx="2922">
                  <c:v>4.05780575</c:v>
                </c:pt>
                <c:pt idx="2923">
                  <c:v>4.0591944583333399</c:v>
                </c:pt>
                <c:pt idx="2924">
                  <c:v>4.0605831666666701</c:v>
                </c:pt>
                <c:pt idx="2925">
                  <c:v>4.0619718750000002</c:v>
                </c:pt>
                <c:pt idx="2926">
                  <c:v>4.0633605833333402</c:v>
                </c:pt>
                <c:pt idx="2927">
                  <c:v>4.0647492916666703</c:v>
                </c:pt>
                <c:pt idx="2928">
                  <c:v>4.0661380000000005</c:v>
                </c:pt>
                <c:pt idx="2929">
                  <c:v>4.0675267083333395</c:v>
                </c:pt>
                <c:pt idx="2930">
                  <c:v>4.0689154166666697</c:v>
                </c:pt>
                <c:pt idx="2931">
                  <c:v>4.0703041249999998</c:v>
                </c:pt>
                <c:pt idx="2932">
                  <c:v>4.0716928333333406</c:v>
                </c:pt>
                <c:pt idx="2933">
                  <c:v>4.0730815416666699</c:v>
                </c:pt>
                <c:pt idx="2934">
                  <c:v>4.0744702500000001</c:v>
                </c:pt>
                <c:pt idx="2935">
                  <c:v>4.07585895833334</c:v>
                </c:pt>
                <c:pt idx="2936">
                  <c:v>4.0772476666666702</c:v>
                </c:pt>
                <c:pt idx="2937">
                  <c:v>4.0786363750000003</c:v>
                </c:pt>
                <c:pt idx="2938">
                  <c:v>4.0800250833333402</c:v>
                </c:pt>
                <c:pt idx="2939">
                  <c:v>4.0814137916666695</c:v>
                </c:pt>
                <c:pt idx="2940">
                  <c:v>4.0828024999999997</c:v>
                </c:pt>
                <c:pt idx="2941">
                  <c:v>4.0841912083333405</c:v>
                </c:pt>
                <c:pt idx="2942">
                  <c:v>4.0855799166666706</c:v>
                </c:pt>
                <c:pt idx="2943">
                  <c:v>4.0869686249999999</c:v>
                </c:pt>
                <c:pt idx="2944">
                  <c:v>4.0883573333333398</c:v>
                </c:pt>
                <c:pt idx="2945">
                  <c:v>4.08974604166667</c:v>
                </c:pt>
                <c:pt idx="2946">
                  <c:v>4.0911347500000002</c:v>
                </c:pt>
                <c:pt idx="2947">
                  <c:v>4.0925234583333401</c:v>
                </c:pt>
                <c:pt idx="2948">
                  <c:v>4.0939121666666702</c:v>
                </c:pt>
                <c:pt idx="2949">
                  <c:v>4.0953008749999995</c:v>
                </c:pt>
                <c:pt idx="2950">
                  <c:v>4.0966895833333403</c:v>
                </c:pt>
                <c:pt idx="2951">
                  <c:v>4.0980782916666705</c:v>
                </c:pt>
                <c:pt idx="2952">
                  <c:v>4.0994670000000006</c:v>
                </c:pt>
                <c:pt idx="2953">
                  <c:v>4.1008557083333397</c:v>
                </c:pt>
                <c:pt idx="2954">
                  <c:v>4.1022444166666698</c:v>
                </c:pt>
                <c:pt idx="2955">
                  <c:v>4.103633125</c:v>
                </c:pt>
                <c:pt idx="2956">
                  <c:v>4.1050218333333399</c:v>
                </c:pt>
                <c:pt idx="2957">
                  <c:v>4.1064105416666701</c:v>
                </c:pt>
                <c:pt idx="2958">
                  <c:v>4.1077992500000002</c:v>
                </c:pt>
                <c:pt idx="2959">
                  <c:v>4.1091879583333402</c:v>
                </c:pt>
                <c:pt idx="2960">
                  <c:v>4.1105766666666703</c:v>
                </c:pt>
                <c:pt idx="2961">
                  <c:v>4.1119653750000005</c:v>
                </c:pt>
                <c:pt idx="2962">
                  <c:v>4.1133540833333395</c:v>
                </c:pt>
                <c:pt idx="2963">
                  <c:v>4.1147427916666697</c:v>
                </c:pt>
                <c:pt idx="2964">
                  <c:v>4.1161314999999998</c:v>
                </c:pt>
                <c:pt idx="2965">
                  <c:v>4.1175202083333406</c:v>
                </c:pt>
                <c:pt idx="2966">
                  <c:v>4.1189089166666699</c:v>
                </c:pt>
                <c:pt idx="2967">
                  <c:v>4.1202976250000001</c:v>
                </c:pt>
                <c:pt idx="2968">
                  <c:v>4.12168633333334</c:v>
                </c:pt>
                <c:pt idx="2969">
                  <c:v>4.1230750416666702</c:v>
                </c:pt>
                <c:pt idx="2970">
                  <c:v>4.1244637500000003</c:v>
                </c:pt>
                <c:pt idx="2971">
                  <c:v>4.1258524583333402</c:v>
                </c:pt>
                <c:pt idx="2972">
                  <c:v>4.1272411666666695</c:v>
                </c:pt>
                <c:pt idx="2973">
                  <c:v>4.1286298749999997</c:v>
                </c:pt>
                <c:pt idx="2974">
                  <c:v>4.1300185833333405</c:v>
                </c:pt>
                <c:pt idx="2975">
                  <c:v>4.1314072916666706</c:v>
                </c:pt>
                <c:pt idx="2976">
                  <c:v>4.1327959999999999</c:v>
                </c:pt>
                <c:pt idx="2977">
                  <c:v>4.1341847083333398</c:v>
                </c:pt>
                <c:pt idx="2978">
                  <c:v>4.13557341666667</c:v>
                </c:pt>
                <c:pt idx="2979">
                  <c:v>4.1369621250000002</c:v>
                </c:pt>
                <c:pt idx="2980">
                  <c:v>4.1383508333333401</c:v>
                </c:pt>
                <c:pt idx="2981">
                  <c:v>4.1397395416666702</c:v>
                </c:pt>
                <c:pt idx="2982">
                  <c:v>4.1411282499999995</c:v>
                </c:pt>
                <c:pt idx="2983">
                  <c:v>4.1425169583333403</c:v>
                </c:pt>
                <c:pt idx="2984">
                  <c:v>4.1439056666666705</c:v>
                </c:pt>
                <c:pt idx="2985">
                  <c:v>4.1452943750000006</c:v>
                </c:pt>
                <c:pt idx="2986">
                  <c:v>4.1466830833333397</c:v>
                </c:pt>
                <c:pt idx="2987">
                  <c:v>4.1480717916666698</c:v>
                </c:pt>
                <c:pt idx="2988">
                  <c:v>4.1494605</c:v>
                </c:pt>
                <c:pt idx="2989">
                  <c:v>4.1508492083333399</c:v>
                </c:pt>
                <c:pt idx="2990">
                  <c:v>4.1522379166666701</c:v>
                </c:pt>
                <c:pt idx="2991">
                  <c:v>4.1536266250000002</c:v>
                </c:pt>
                <c:pt idx="2992">
                  <c:v>4.1550153333333402</c:v>
                </c:pt>
                <c:pt idx="2993">
                  <c:v>4.1564040416666703</c:v>
                </c:pt>
                <c:pt idx="2994">
                  <c:v>4.1577927500000005</c:v>
                </c:pt>
                <c:pt idx="2995">
                  <c:v>4.1591814583333395</c:v>
                </c:pt>
                <c:pt idx="2996">
                  <c:v>4.1605701666666697</c:v>
                </c:pt>
                <c:pt idx="2997">
                  <c:v>4.1619588749999998</c:v>
                </c:pt>
                <c:pt idx="2998">
                  <c:v>4.1633475833333407</c:v>
                </c:pt>
                <c:pt idx="2999">
                  <c:v>4.1647362916666699</c:v>
                </c:pt>
                <c:pt idx="3000">
                  <c:v>4.1661250000000001</c:v>
                </c:pt>
                <c:pt idx="3001">
                  <c:v>4.16751370833334</c:v>
                </c:pt>
                <c:pt idx="3002">
                  <c:v>4.1689024166666702</c:v>
                </c:pt>
                <c:pt idx="3003">
                  <c:v>4.1702911250000003</c:v>
                </c:pt>
                <c:pt idx="3004">
                  <c:v>4.1716798333333402</c:v>
                </c:pt>
                <c:pt idx="3005">
                  <c:v>4.1730685416666695</c:v>
                </c:pt>
                <c:pt idx="3006">
                  <c:v>4.1744572499999997</c:v>
                </c:pt>
                <c:pt idx="3007">
                  <c:v>4.1758459583333405</c:v>
                </c:pt>
                <c:pt idx="3008">
                  <c:v>4.1772346666666706</c:v>
                </c:pt>
                <c:pt idx="3009">
                  <c:v>4.1786233749999999</c:v>
                </c:pt>
                <c:pt idx="3010">
                  <c:v>4.1800120833333398</c:v>
                </c:pt>
                <c:pt idx="3011">
                  <c:v>4.18140079166667</c:v>
                </c:pt>
                <c:pt idx="3012">
                  <c:v>4.1827895000000002</c:v>
                </c:pt>
                <c:pt idx="3013">
                  <c:v>4.1841782083333401</c:v>
                </c:pt>
                <c:pt idx="3014">
                  <c:v>4.1855669166666702</c:v>
                </c:pt>
                <c:pt idx="3015">
                  <c:v>4.1869556249999995</c:v>
                </c:pt>
                <c:pt idx="3016">
                  <c:v>4.1883443333333403</c:v>
                </c:pt>
                <c:pt idx="3017">
                  <c:v>4.1897330416666705</c:v>
                </c:pt>
                <c:pt idx="3018">
                  <c:v>4.1911217500000006</c:v>
                </c:pt>
                <c:pt idx="3019">
                  <c:v>4.1925104583333397</c:v>
                </c:pt>
                <c:pt idx="3020">
                  <c:v>4.1938991666666698</c:v>
                </c:pt>
                <c:pt idx="3021">
                  <c:v>4.195287875</c:v>
                </c:pt>
                <c:pt idx="3022">
                  <c:v>4.1966765833333399</c:v>
                </c:pt>
                <c:pt idx="3023">
                  <c:v>4.1980652916666701</c:v>
                </c:pt>
                <c:pt idx="3024">
                  <c:v>4.1994540000000002</c:v>
                </c:pt>
                <c:pt idx="3025">
                  <c:v>4.2008427083333402</c:v>
                </c:pt>
                <c:pt idx="3026">
                  <c:v>4.2022314166666703</c:v>
                </c:pt>
                <c:pt idx="3027">
                  <c:v>4.2036201250000005</c:v>
                </c:pt>
                <c:pt idx="3028">
                  <c:v>4.2050088333333395</c:v>
                </c:pt>
                <c:pt idx="3029">
                  <c:v>4.2063975416666697</c:v>
                </c:pt>
                <c:pt idx="3030">
                  <c:v>4.2077862499999998</c:v>
                </c:pt>
                <c:pt idx="3031">
                  <c:v>4.2091749583333407</c:v>
                </c:pt>
                <c:pt idx="3032">
                  <c:v>4.2105636666666699</c:v>
                </c:pt>
                <c:pt idx="3033">
                  <c:v>4.2119523750000001</c:v>
                </c:pt>
                <c:pt idx="3034">
                  <c:v>4.21334108333334</c:v>
                </c:pt>
                <c:pt idx="3035">
                  <c:v>4.2147297916666702</c:v>
                </c:pt>
                <c:pt idx="3036">
                  <c:v>4.2161185000000003</c:v>
                </c:pt>
                <c:pt idx="3037">
                  <c:v>4.2175072083333403</c:v>
                </c:pt>
                <c:pt idx="3038">
                  <c:v>4.2188959166666695</c:v>
                </c:pt>
                <c:pt idx="3039">
                  <c:v>4.2202846249999997</c:v>
                </c:pt>
                <c:pt idx="3040">
                  <c:v>4.2216733333333405</c:v>
                </c:pt>
                <c:pt idx="3041">
                  <c:v>4.2230620416666707</c:v>
                </c:pt>
                <c:pt idx="3042">
                  <c:v>4.2244507499999999</c:v>
                </c:pt>
                <c:pt idx="3043">
                  <c:v>4.2258394583333398</c:v>
                </c:pt>
                <c:pt idx="3044">
                  <c:v>4.22722816666667</c:v>
                </c:pt>
                <c:pt idx="3045">
                  <c:v>4.2286168750000002</c:v>
                </c:pt>
                <c:pt idx="3046">
                  <c:v>4.2300055833333401</c:v>
                </c:pt>
                <c:pt idx="3047">
                  <c:v>4.2313942916666702</c:v>
                </c:pt>
                <c:pt idx="3048">
                  <c:v>4.2327829999999995</c:v>
                </c:pt>
                <c:pt idx="3049">
                  <c:v>4.2341717083333403</c:v>
                </c:pt>
                <c:pt idx="3050">
                  <c:v>4.2355604166666705</c:v>
                </c:pt>
                <c:pt idx="3051">
                  <c:v>4.2369491250000006</c:v>
                </c:pt>
                <c:pt idx="3052">
                  <c:v>4.2383378333333397</c:v>
                </c:pt>
                <c:pt idx="3053">
                  <c:v>4.2397265416666698</c:v>
                </c:pt>
                <c:pt idx="3054">
                  <c:v>4.24111525</c:v>
                </c:pt>
                <c:pt idx="3055">
                  <c:v>4.2425039583333399</c:v>
                </c:pt>
                <c:pt idx="3056">
                  <c:v>4.2438926666666701</c:v>
                </c:pt>
                <c:pt idx="3057">
                  <c:v>4.2452813750000002</c:v>
                </c:pt>
                <c:pt idx="3058">
                  <c:v>4.2466700833333402</c:v>
                </c:pt>
                <c:pt idx="3059">
                  <c:v>4.2480587916666703</c:v>
                </c:pt>
                <c:pt idx="3060">
                  <c:v>4.2494475000000005</c:v>
                </c:pt>
                <c:pt idx="3061">
                  <c:v>4.2508362083333395</c:v>
                </c:pt>
                <c:pt idx="3062">
                  <c:v>4.2522249166666697</c:v>
                </c:pt>
                <c:pt idx="3063">
                  <c:v>4.2536136249999998</c:v>
                </c:pt>
                <c:pt idx="3064">
                  <c:v>4.2550023333333407</c:v>
                </c:pt>
                <c:pt idx="3065">
                  <c:v>4.2563910416666699</c:v>
                </c:pt>
                <c:pt idx="3066">
                  <c:v>4.2577797500000001</c:v>
                </c:pt>
                <c:pt idx="3067">
                  <c:v>4.25916845833334</c:v>
                </c:pt>
                <c:pt idx="3068">
                  <c:v>4.2605571666666702</c:v>
                </c:pt>
                <c:pt idx="3069">
                  <c:v>4.2619458750000003</c:v>
                </c:pt>
                <c:pt idx="3070">
                  <c:v>4.2633345833333403</c:v>
                </c:pt>
                <c:pt idx="3071">
                  <c:v>4.2647232916666695</c:v>
                </c:pt>
                <c:pt idx="3072">
                  <c:v>4.2661119999999997</c:v>
                </c:pt>
                <c:pt idx="3073">
                  <c:v>4.2675007083333405</c:v>
                </c:pt>
                <c:pt idx="3074">
                  <c:v>4.2688894166666707</c:v>
                </c:pt>
                <c:pt idx="3075">
                  <c:v>4.2702781249999999</c:v>
                </c:pt>
                <c:pt idx="3076">
                  <c:v>4.2716668333333399</c:v>
                </c:pt>
                <c:pt idx="3077">
                  <c:v>4.27305554166667</c:v>
                </c:pt>
                <c:pt idx="3078">
                  <c:v>4.2744442500000002</c:v>
                </c:pt>
                <c:pt idx="3079">
                  <c:v>4.2758329583333401</c:v>
                </c:pt>
                <c:pt idx="3080">
                  <c:v>4.2772216666666703</c:v>
                </c:pt>
                <c:pt idx="3081">
                  <c:v>4.2786103749999995</c:v>
                </c:pt>
                <c:pt idx="3082">
                  <c:v>4.2799990833333403</c:v>
                </c:pt>
                <c:pt idx="3083">
                  <c:v>4.2813877916666705</c:v>
                </c:pt>
                <c:pt idx="3084">
                  <c:v>4.2827765000000007</c:v>
                </c:pt>
                <c:pt idx="3085">
                  <c:v>4.2841652083333397</c:v>
                </c:pt>
                <c:pt idx="3086">
                  <c:v>4.2855539166666698</c:v>
                </c:pt>
                <c:pt idx="3087">
                  <c:v>4.286942625</c:v>
                </c:pt>
                <c:pt idx="3088">
                  <c:v>4.2883313333333399</c:v>
                </c:pt>
                <c:pt idx="3089">
                  <c:v>4.2897200416666701</c:v>
                </c:pt>
                <c:pt idx="3090">
                  <c:v>4.2911087500000002</c:v>
                </c:pt>
                <c:pt idx="3091">
                  <c:v>4.2924974583333402</c:v>
                </c:pt>
                <c:pt idx="3092">
                  <c:v>4.2938861666666703</c:v>
                </c:pt>
                <c:pt idx="3093">
                  <c:v>4.2952748750000005</c:v>
                </c:pt>
                <c:pt idx="3094">
                  <c:v>4.2966635833333395</c:v>
                </c:pt>
                <c:pt idx="3095">
                  <c:v>4.2980522916666697</c:v>
                </c:pt>
                <c:pt idx="3096">
                  <c:v>4.2994409999999998</c:v>
                </c:pt>
                <c:pt idx="3097">
                  <c:v>4.3008297083333407</c:v>
                </c:pt>
                <c:pt idx="3098">
                  <c:v>4.3022184166666699</c:v>
                </c:pt>
                <c:pt idx="3099">
                  <c:v>4.3036071250000001</c:v>
                </c:pt>
                <c:pt idx="3100">
                  <c:v>4.30499583333334</c:v>
                </c:pt>
                <c:pt idx="3101">
                  <c:v>4.3063845416666702</c:v>
                </c:pt>
                <c:pt idx="3102">
                  <c:v>4.3077732500000003</c:v>
                </c:pt>
                <c:pt idx="3103">
                  <c:v>4.3091619583333403</c:v>
                </c:pt>
                <c:pt idx="3104">
                  <c:v>4.3105506666666695</c:v>
                </c:pt>
                <c:pt idx="3105">
                  <c:v>4.3119393749999997</c:v>
                </c:pt>
                <c:pt idx="3106">
                  <c:v>4.3133280833333405</c:v>
                </c:pt>
                <c:pt idx="3107">
                  <c:v>4.3147167916666707</c:v>
                </c:pt>
                <c:pt idx="3108">
                  <c:v>4.3161054999999999</c:v>
                </c:pt>
                <c:pt idx="3109">
                  <c:v>4.3174942083333399</c:v>
                </c:pt>
                <c:pt idx="3110">
                  <c:v>4.31888291666667</c:v>
                </c:pt>
                <c:pt idx="3111">
                  <c:v>4.3202716250000002</c:v>
                </c:pt>
                <c:pt idx="3112">
                  <c:v>4.3216603333333401</c:v>
                </c:pt>
                <c:pt idx="3113">
                  <c:v>4.3230490416666703</c:v>
                </c:pt>
                <c:pt idx="3114">
                  <c:v>4.3244377499999995</c:v>
                </c:pt>
                <c:pt idx="3115">
                  <c:v>4.3258264583333403</c:v>
                </c:pt>
                <c:pt idx="3116">
                  <c:v>4.3272151666666705</c:v>
                </c:pt>
                <c:pt idx="3117">
                  <c:v>4.3286038750000007</c:v>
                </c:pt>
                <c:pt idx="3118">
                  <c:v>4.3299925833333397</c:v>
                </c:pt>
                <c:pt idx="3119">
                  <c:v>4.3313812916666699</c:v>
                </c:pt>
                <c:pt idx="3120">
                  <c:v>4.33277</c:v>
                </c:pt>
                <c:pt idx="3121">
                  <c:v>4.3341587083333399</c:v>
                </c:pt>
                <c:pt idx="3122">
                  <c:v>4.3355474166666701</c:v>
                </c:pt>
                <c:pt idx="3123">
                  <c:v>4.3369361250000003</c:v>
                </c:pt>
                <c:pt idx="3124">
                  <c:v>4.3383248333333402</c:v>
                </c:pt>
                <c:pt idx="3125">
                  <c:v>4.3397135416666703</c:v>
                </c:pt>
                <c:pt idx="3126">
                  <c:v>4.3411022500000005</c:v>
                </c:pt>
                <c:pt idx="3127">
                  <c:v>4.3424909583333395</c:v>
                </c:pt>
                <c:pt idx="3128">
                  <c:v>4.3438796666666697</c:v>
                </c:pt>
                <c:pt idx="3129">
                  <c:v>4.3452683749999998</c:v>
                </c:pt>
                <c:pt idx="3130">
                  <c:v>4.3466570833333407</c:v>
                </c:pt>
                <c:pt idx="3131">
                  <c:v>4.3480457916666699</c:v>
                </c:pt>
                <c:pt idx="3132">
                  <c:v>4.3494345000000001</c:v>
                </c:pt>
                <c:pt idx="3133">
                  <c:v>4.35082320833334</c:v>
                </c:pt>
                <c:pt idx="3134">
                  <c:v>4.3522119166666702</c:v>
                </c:pt>
                <c:pt idx="3135">
                  <c:v>4.3536006250000003</c:v>
                </c:pt>
                <c:pt idx="3136">
                  <c:v>4.3549893333333403</c:v>
                </c:pt>
                <c:pt idx="3137">
                  <c:v>4.3563780416666695</c:v>
                </c:pt>
                <c:pt idx="3138">
                  <c:v>4.3577667499999997</c:v>
                </c:pt>
                <c:pt idx="3139">
                  <c:v>4.3591554583333405</c:v>
                </c:pt>
                <c:pt idx="3140">
                  <c:v>4.3605441666666707</c:v>
                </c:pt>
                <c:pt idx="3141">
                  <c:v>4.3619328749999999</c:v>
                </c:pt>
                <c:pt idx="3142">
                  <c:v>4.3633215833333399</c:v>
                </c:pt>
                <c:pt idx="3143">
                  <c:v>4.36471029166667</c:v>
                </c:pt>
                <c:pt idx="3144">
                  <c:v>4.3660990000000002</c:v>
                </c:pt>
                <c:pt idx="3145">
                  <c:v>4.3674877083333401</c:v>
                </c:pt>
                <c:pt idx="3146">
                  <c:v>4.3688764166666703</c:v>
                </c:pt>
                <c:pt idx="3147">
                  <c:v>4.3702651249999995</c:v>
                </c:pt>
                <c:pt idx="3148">
                  <c:v>4.3716538333333403</c:v>
                </c:pt>
                <c:pt idx="3149">
                  <c:v>4.3730425416666705</c:v>
                </c:pt>
                <c:pt idx="3150">
                  <c:v>4.3744312500000007</c:v>
                </c:pt>
                <c:pt idx="3151">
                  <c:v>4.3758199583333397</c:v>
                </c:pt>
                <c:pt idx="3152">
                  <c:v>4.3772086666666699</c:v>
                </c:pt>
                <c:pt idx="3153">
                  <c:v>4.378597375</c:v>
                </c:pt>
                <c:pt idx="3154">
                  <c:v>4.3799860833333399</c:v>
                </c:pt>
                <c:pt idx="3155">
                  <c:v>4.3813747916666701</c:v>
                </c:pt>
                <c:pt idx="3156">
                  <c:v>4.3827635000000003</c:v>
                </c:pt>
                <c:pt idx="3157">
                  <c:v>4.3841522083333402</c:v>
                </c:pt>
                <c:pt idx="3158">
                  <c:v>4.3855409166666703</c:v>
                </c:pt>
                <c:pt idx="3159">
                  <c:v>4.3869296250000005</c:v>
                </c:pt>
                <c:pt idx="3160">
                  <c:v>4.3883183333333395</c:v>
                </c:pt>
                <c:pt idx="3161">
                  <c:v>4.3897070416666697</c:v>
                </c:pt>
                <c:pt idx="3162">
                  <c:v>4.3910957499999999</c:v>
                </c:pt>
                <c:pt idx="3163">
                  <c:v>4.3924844583333407</c:v>
                </c:pt>
                <c:pt idx="3164">
                  <c:v>4.3938731666666699</c:v>
                </c:pt>
                <c:pt idx="3165">
                  <c:v>4.3952618750000001</c:v>
                </c:pt>
                <c:pt idx="3166">
                  <c:v>4.39665058333334</c:v>
                </c:pt>
                <c:pt idx="3167">
                  <c:v>4.3980392916666702</c:v>
                </c:pt>
                <c:pt idx="3168">
                  <c:v>4.3994280000000003</c:v>
                </c:pt>
                <c:pt idx="3169">
                  <c:v>4.4008167083333403</c:v>
                </c:pt>
                <c:pt idx="3170">
                  <c:v>4.4022054166666695</c:v>
                </c:pt>
                <c:pt idx="3171">
                  <c:v>4.4035941249999997</c:v>
                </c:pt>
                <c:pt idx="3172">
                  <c:v>4.4049828333333405</c:v>
                </c:pt>
                <c:pt idx="3173">
                  <c:v>4.4063715416666707</c:v>
                </c:pt>
                <c:pt idx="3174">
                  <c:v>4.4077602499999999</c:v>
                </c:pt>
                <c:pt idx="3175">
                  <c:v>4.4091489583333399</c:v>
                </c:pt>
                <c:pt idx="3176">
                  <c:v>4.41053766666667</c:v>
                </c:pt>
                <c:pt idx="3177">
                  <c:v>4.4119263750000002</c:v>
                </c:pt>
                <c:pt idx="3178">
                  <c:v>4.4133150833333401</c:v>
                </c:pt>
                <c:pt idx="3179">
                  <c:v>4.4147037916666703</c:v>
                </c:pt>
                <c:pt idx="3180">
                  <c:v>4.4160924999999995</c:v>
                </c:pt>
                <c:pt idx="3181">
                  <c:v>4.4174812083333403</c:v>
                </c:pt>
                <c:pt idx="3182">
                  <c:v>4.4188699166666705</c:v>
                </c:pt>
                <c:pt idx="3183">
                  <c:v>4.4202586250000007</c:v>
                </c:pt>
                <c:pt idx="3184">
                  <c:v>4.4216473333333397</c:v>
                </c:pt>
                <c:pt idx="3185">
                  <c:v>4.4230360416666699</c:v>
                </c:pt>
                <c:pt idx="3186">
                  <c:v>4.42442475</c:v>
                </c:pt>
                <c:pt idx="3187">
                  <c:v>4.4258134583333399</c:v>
                </c:pt>
                <c:pt idx="3188">
                  <c:v>4.4272021666666701</c:v>
                </c:pt>
                <c:pt idx="3189">
                  <c:v>4.4285908750000003</c:v>
                </c:pt>
                <c:pt idx="3190">
                  <c:v>4.4299795833333402</c:v>
                </c:pt>
                <c:pt idx="3191">
                  <c:v>4.4313682916666703</c:v>
                </c:pt>
                <c:pt idx="3192">
                  <c:v>4.4327570000000005</c:v>
                </c:pt>
                <c:pt idx="3193">
                  <c:v>4.4341457083333395</c:v>
                </c:pt>
                <c:pt idx="3194">
                  <c:v>4.4355344166666697</c:v>
                </c:pt>
                <c:pt idx="3195">
                  <c:v>4.4369231249999999</c:v>
                </c:pt>
                <c:pt idx="3196">
                  <c:v>4.4383118333333407</c:v>
                </c:pt>
                <c:pt idx="3197">
                  <c:v>4.4397005416666699</c:v>
                </c:pt>
                <c:pt idx="3198">
                  <c:v>4.4410892500000001</c:v>
                </c:pt>
                <c:pt idx="3199">
                  <c:v>4.44247795833334</c:v>
                </c:pt>
                <c:pt idx="3200">
                  <c:v>4.4438666666666702</c:v>
                </c:pt>
                <c:pt idx="3201">
                  <c:v>4.4452553750000003</c:v>
                </c:pt>
                <c:pt idx="3202">
                  <c:v>4.4466440833333403</c:v>
                </c:pt>
                <c:pt idx="3203">
                  <c:v>4.4480327916666695</c:v>
                </c:pt>
                <c:pt idx="3204">
                  <c:v>4.4494214999999997</c:v>
                </c:pt>
                <c:pt idx="3205">
                  <c:v>4.4508102083333405</c:v>
                </c:pt>
                <c:pt idx="3206">
                  <c:v>4.4521989166666707</c:v>
                </c:pt>
                <c:pt idx="3207">
                  <c:v>4.4535876249999999</c:v>
                </c:pt>
                <c:pt idx="3208">
                  <c:v>4.4549763333333399</c:v>
                </c:pt>
                <c:pt idx="3209">
                  <c:v>4.45636504166667</c:v>
                </c:pt>
                <c:pt idx="3210">
                  <c:v>4.4577537500000002</c:v>
                </c:pt>
                <c:pt idx="3211">
                  <c:v>4.4591424583333401</c:v>
                </c:pt>
                <c:pt idx="3212">
                  <c:v>4.4605311666666703</c:v>
                </c:pt>
                <c:pt idx="3213">
                  <c:v>4.4619198749999995</c:v>
                </c:pt>
                <c:pt idx="3214">
                  <c:v>4.4633085833333404</c:v>
                </c:pt>
                <c:pt idx="3215">
                  <c:v>4.4646972916666705</c:v>
                </c:pt>
                <c:pt idx="3216">
                  <c:v>4.4660860000000007</c:v>
                </c:pt>
                <c:pt idx="3217">
                  <c:v>4.4674747083333397</c:v>
                </c:pt>
                <c:pt idx="3218">
                  <c:v>4.4688634166666699</c:v>
                </c:pt>
                <c:pt idx="3219">
                  <c:v>4.470252125</c:v>
                </c:pt>
                <c:pt idx="3220">
                  <c:v>4.4716408333333399</c:v>
                </c:pt>
                <c:pt idx="3221">
                  <c:v>4.4730295416666701</c:v>
                </c:pt>
                <c:pt idx="3222">
                  <c:v>4.4744182500000003</c:v>
                </c:pt>
                <c:pt idx="3223">
                  <c:v>4.4758069583333402</c:v>
                </c:pt>
                <c:pt idx="3224">
                  <c:v>4.4771956666666703</c:v>
                </c:pt>
                <c:pt idx="3225">
                  <c:v>4.4785843750000005</c:v>
                </c:pt>
                <c:pt idx="3226">
                  <c:v>4.4799730833333395</c:v>
                </c:pt>
                <c:pt idx="3227">
                  <c:v>4.4813617916666697</c:v>
                </c:pt>
                <c:pt idx="3228">
                  <c:v>4.4827504999999999</c:v>
                </c:pt>
                <c:pt idx="3229">
                  <c:v>4.4841392083333407</c:v>
                </c:pt>
                <c:pt idx="3230">
                  <c:v>4.4855279166666699</c:v>
                </c:pt>
                <c:pt idx="3231">
                  <c:v>4.4869166250000001</c:v>
                </c:pt>
                <c:pt idx="3232">
                  <c:v>4.48830533333334</c:v>
                </c:pt>
                <c:pt idx="3233">
                  <c:v>4.4896940416666702</c:v>
                </c:pt>
                <c:pt idx="3234">
                  <c:v>4.4910827500000003</c:v>
                </c:pt>
                <c:pt idx="3235">
                  <c:v>4.4924714583333403</c:v>
                </c:pt>
                <c:pt idx="3236">
                  <c:v>4.4938601666666695</c:v>
                </c:pt>
                <c:pt idx="3237">
                  <c:v>4.4952488749999997</c:v>
                </c:pt>
                <c:pt idx="3238">
                  <c:v>4.4966375833333405</c:v>
                </c:pt>
                <c:pt idx="3239">
                  <c:v>4.4980262916666707</c:v>
                </c:pt>
                <c:pt idx="3240">
                  <c:v>4.4994149999999999</c:v>
                </c:pt>
                <c:pt idx="3241">
                  <c:v>4.5008037083333399</c:v>
                </c:pt>
                <c:pt idx="3242">
                  <c:v>4.50219241666667</c:v>
                </c:pt>
                <c:pt idx="3243">
                  <c:v>4.5035811250000002</c:v>
                </c:pt>
                <c:pt idx="3244">
                  <c:v>4.5049698333333401</c:v>
                </c:pt>
                <c:pt idx="3245">
                  <c:v>4.5063585416666703</c:v>
                </c:pt>
                <c:pt idx="3246">
                  <c:v>4.5077472499999995</c:v>
                </c:pt>
                <c:pt idx="3247">
                  <c:v>4.5091359583333404</c:v>
                </c:pt>
                <c:pt idx="3248">
                  <c:v>4.5105246666666705</c:v>
                </c:pt>
                <c:pt idx="3249">
                  <c:v>4.5119133750000007</c:v>
                </c:pt>
                <c:pt idx="3250">
                  <c:v>4.5133020833333397</c:v>
                </c:pt>
                <c:pt idx="3251">
                  <c:v>4.5146907916666699</c:v>
                </c:pt>
                <c:pt idx="3252">
                  <c:v>4.5160795</c:v>
                </c:pt>
                <c:pt idx="3253">
                  <c:v>4.51746820833334</c:v>
                </c:pt>
                <c:pt idx="3254">
                  <c:v>4.5188569166666701</c:v>
                </c:pt>
                <c:pt idx="3255">
                  <c:v>4.5202456250000003</c:v>
                </c:pt>
                <c:pt idx="3256">
                  <c:v>4.5216343333333402</c:v>
                </c:pt>
                <c:pt idx="3257">
                  <c:v>4.5230230416666704</c:v>
                </c:pt>
                <c:pt idx="3258">
                  <c:v>4.5244117500000005</c:v>
                </c:pt>
                <c:pt idx="3259">
                  <c:v>4.5258004583333395</c:v>
                </c:pt>
                <c:pt idx="3260">
                  <c:v>4.5271891666666697</c:v>
                </c:pt>
                <c:pt idx="3261">
                  <c:v>4.5285778749999999</c:v>
                </c:pt>
                <c:pt idx="3262">
                  <c:v>4.5299665833333407</c:v>
                </c:pt>
                <c:pt idx="3263">
                  <c:v>4.5313552916666699</c:v>
                </c:pt>
                <c:pt idx="3264">
                  <c:v>4.5327440000000001</c:v>
                </c:pt>
                <c:pt idx="3265">
                  <c:v>4.53413270833334</c:v>
                </c:pt>
                <c:pt idx="3266">
                  <c:v>4.5355214166666702</c:v>
                </c:pt>
                <c:pt idx="3267">
                  <c:v>4.5369101250000003</c:v>
                </c:pt>
                <c:pt idx="3268">
                  <c:v>4.5382988333333403</c:v>
                </c:pt>
                <c:pt idx="3269">
                  <c:v>4.5396875416666695</c:v>
                </c:pt>
                <c:pt idx="3270">
                  <c:v>4.5410762499999997</c:v>
                </c:pt>
                <c:pt idx="3271">
                  <c:v>4.5424649583333405</c:v>
                </c:pt>
                <c:pt idx="3272">
                  <c:v>4.5438536666666707</c:v>
                </c:pt>
                <c:pt idx="3273">
                  <c:v>4.5452423749999999</c:v>
                </c:pt>
                <c:pt idx="3274">
                  <c:v>4.5466310833333399</c:v>
                </c:pt>
                <c:pt idx="3275">
                  <c:v>4.54801979166667</c:v>
                </c:pt>
                <c:pt idx="3276">
                  <c:v>4.5494085000000002</c:v>
                </c:pt>
                <c:pt idx="3277">
                  <c:v>4.5507972083333401</c:v>
                </c:pt>
                <c:pt idx="3278">
                  <c:v>4.5521859166666703</c:v>
                </c:pt>
                <c:pt idx="3279">
                  <c:v>4.5535746249999995</c:v>
                </c:pt>
                <c:pt idx="3280">
                  <c:v>4.5549633333333404</c:v>
                </c:pt>
                <c:pt idx="3281">
                  <c:v>4.5563520416666705</c:v>
                </c:pt>
                <c:pt idx="3282">
                  <c:v>4.5577407500000007</c:v>
                </c:pt>
                <c:pt idx="3283">
                  <c:v>4.5591294583333397</c:v>
                </c:pt>
                <c:pt idx="3284">
                  <c:v>4.5605181666666699</c:v>
                </c:pt>
                <c:pt idx="3285">
                  <c:v>4.561906875</c:v>
                </c:pt>
                <c:pt idx="3286">
                  <c:v>4.56329558333334</c:v>
                </c:pt>
                <c:pt idx="3287">
                  <c:v>4.5646842916666701</c:v>
                </c:pt>
                <c:pt idx="3288">
                  <c:v>4.5660730000000003</c:v>
                </c:pt>
                <c:pt idx="3289">
                  <c:v>4.5674617083333402</c:v>
                </c:pt>
                <c:pt idx="3290">
                  <c:v>4.5688504166666704</c:v>
                </c:pt>
                <c:pt idx="3291">
                  <c:v>4.5702391250000005</c:v>
                </c:pt>
                <c:pt idx="3292">
                  <c:v>4.5716278333333396</c:v>
                </c:pt>
                <c:pt idx="3293">
                  <c:v>4.5730165416666697</c:v>
                </c:pt>
                <c:pt idx="3294">
                  <c:v>4.5744052499999999</c:v>
                </c:pt>
                <c:pt idx="3295">
                  <c:v>4.5757939583333407</c:v>
                </c:pt>
                <c:pt idx="3296">
                  <c:v>4.57718266666667</c:v>
                </c:pt>
                <c:pt idx="3297">
                  <c:v>4.5785713750000001</c:v>
                </c:pt>
                <c:pt idx="3298">
                  <c:v>4.57996008333334</c:v>
                </c:pt>
                <c:pt idx="3299">
                  <c:v>4.5813487916666702</c:v>
                </c:pt>
                <c:pt idx="3300">
                  <c:v>4.5827375000000004</c:v>
                </c:pt>
                <c:pt idx="3301">
                  <c:v>4.5841262083333403</c:v>
                </c:pt>
                <c:pt idx="3302">
                  <c:v>4.5855149166666695</c:v>
                </c:pt>
                <c:pt idx="3303">
                  <c:v>4.5869036249999997</c:v>
                </c:pt>
                <c:pt idx="3304">
                  <c:v>4.5882923333333405</c:v>
                </c:pt>
                <c:pt idx="3305">
                  <c:v>4.5896810416666707</c:v>
                </c:pt>
                <c:pt idx="3306">
                  <c:v>4.5910697499999999</c:v>
                </c:pt>
                <c:pt idx="3307">
                  <c:v>4.5924584583333399</c:v>
                </c:pt>
                <c:pt idx="3308">
                  <c:v>4.59384716666667</c:v>
                </c:pt>
                <c:pt idx="3309">
                  <c:v>4.5952358750000002</c:v>
                </c:pt>
                <c:pt idx="3310">
                  <c:v>4.5966245833333401</c:v>
                </c:pt>
                <c:pt idx="3311">
                  <c:v>4.5980132916666703</c:v>
                </c:pt>
                <c:pt idx="3312">
                  <c:v>4.5994019999999995</c:v>
                </c:pt>
                <c:pt idx="3313">
                  <c:v>4.6007907083333404</c:v>
                </c:pt>
                <c:pt idx="3314">
                  <c:v>4.6021794166666705</c:v>
                </c:pt>
                <c:pt idx="3315">
                  <c:v>4.6035681250000007</c:v>
                </c:pt>
                <c:pt idx="3316">
                  <c:v>4.6049568333333397</c:v>
                </c:pt>
                <c:pt idx="3317">
                  <c:v>4.6063455416666699</c:v>
                </c:pt>
                <c:pt idx="3318">
                  <c:v>4.60773425</c:v>
                </c:pt>
                <c:pt idx="3319">
                  <c:v>4.60912295833334</c:v>
                </c:pt>
                <c:pt idx="3320">
                  <c:v>4.6105116666666701</c:v>
                </c:pt>
                <c:pt idx="3321">
                  <c:v>4.6119003750000003</c:v>
                </c:pt>
                <c:pt idx="3322">
                  <c:v>4.6132890833333402</c:v>
                </c:pt>
                <c:pt idx="3323">
                  <c:v>4.6146777916666704</c:v>
                </c:pt>
                <c:pt idx="3324">
                  <c:v>4.6160665000000005</c:v>
                </c:pt>
                <c:pt idx="3325">
                  <c:v>4.6174552083333396</c:v>
                </c:pt>
                <c:pt idx="3326">
                  <c:v>4.6188439166666697</c:v>
                </c:pt>
                <c:pt idx="3327">
                  <c:v>4.6202326249999999</c:v>
                </c:pt>
                <c:pt idx="3328">
                  <c:v>4.6216213333333407</c:v>
                </c:pt>
                <c:pt idx="3329">
                  <c:v>4.62301004166667</c:v>
                </c:pt>
                <c:pt idx="3330">
                  <c:v>4.6243987500000001</c:v>
                </c:pt>
                <c:pt idx="3331">
                  <c:v>4.62578745833334</c:v>
                </c:pt>
                <c:pt idx="3332">
                  <c:v>4.6271761666666702</c:v>
                </c:pt>
                <c:pt idx="3333">
                  <c:v>4.6285648750000004</c:v>
                </c:pt>
                <c:pt idx="3334">
                  <c:v>4.6299535833333403</c:v>
                </c:pt>
                <c:pt idx="3335">
                  <c:v>4.6313422916666696</c:v>
                </c:pt>
                <c:pt idx="3336">
                  <c:v>4.6327309999999997</c:v>
                </c:pt>
                <c:pt idx="3337">
                  <c:v>4.6341197083333405</c:v>
                </c:pt>
                <c:pt idx="3338">
                  <c:v>4.6355084166666707</c:v>
                </c:pt>
                <c:pt idx="3339">
                  <c:v>4.636897125</c:v>
                </c:pt>
                <c:pt idx="3340">
                  <c:v>4.6382858333333399</c:v>
                </c:pt>
                <c:pt idx="3341">
                  <c:v>4.63967454166667</c:v>
                </c:pt>
                <c:pt idx="3342">
                  <c:v>4.6410632500000002</c:v>
                </c:pt>
                <c:pt idx="3343">
                  <c:v>4.6424519583333401</c:v>
                </c:pt>
                <c:pt idx="3344">
                  <c:v>4.6438406666666703</c:v>
                </c:pt>
                <c:pt idx="3345">
                  <c:v>4.6452293749999995</c:v>
                </c:pt>
                <c:pt idx="3346">
                  <c:v>4.6466180833333404</c:v>
                </c:pt>
                <c:pt idx="3347">
                  <c:v>4.6480067916666705</c:v>
                </c:pt>
                <c:pt idx="3348">
                  <c:v>4.6493955000000007</c:v>
                </c:pt>
                <c:pt idx="3349">
                  <c:v>4.6507842083333397</c:v>
                </c:pt>
                <c:pt idx="3350">
                  <c:v>4.6521729166666699</c:v>
                </c:pt>
                <c:pt idx="3351">
                  <c:v>4.653561625</c:v>
                </c:pt>
                <c:pt idx="3352">
                  <c:v>4.65495033333334</c:v>
                </c:pt>
                <c:pt idx="3353">
                  <c:v>4.6563390416666701</c:v>
                </c:pt>
                <c:pt idx="3354">
                  <c:v>4.6577277500000003</c:v>
                </c:pt>
                <c:pt idx="3355">
                  <c:v>4.6591164583333402</c:v>
                </c:pt>
                <c:pt idx="3356">
                  <c:v>4.6605051666666704</c:v>
                </c:pt>
                <c:pt idx="3357">
                  <c:v>4.6618938750000005</c:v>
                </c:pt>
                <c:pt idx="3358">
                  <c:v>4.6632825833333396</c:v>
                </c:pt>
                <c:pt idx="3359">
                  <c:v>4.6646712916666697</c:v>
                </c:pt>
                <c:pt idx="3360">
                  <c:v>4.6660599999999999</c:v>
                </c:pt>
                <c:pt idx="3361">
                  <c:v>4.6674487083333407</c:v>
                </c:pt>
                <c:pt idx="3362">
                  <c:v>4.66883741666667</c:v>
                </c:pt>
                <c:pt idx="3363">
                  <c:v>4.6702261250000001</c:v>
                </c:pt>
                <c:pt idx="3364">
                  <c:v>4.67161483333334</c:v>
                </c:pt>
                <c:pt idx="3365">
                  <c:v>4.6730035416666702</c:v>
                </c:pt>
                <c:pt idx="3366">
                  <c:v>4.6743922500000004</c:v>
                </c:pt>
                <c:pt idx="3367">
                  <c:v>4.6757809583333403</c:v>
                </c:pt>
                <c:pt idx="3368">
                  <c:v>4.6771696666666696</c:v>
                </c:pt>
                <c:pt idx="3369">
                  <c:v>4.6785583749999997</c:v>
                </c:pt>
                <c:pt idx="3370">
                  <c:v>4.6799470833333405</c:v>
                </c:pt>
                <c:pt idx="3371">
                  <c:v>4.6813357916666707</c:v>
                </c:pt>
                <c:pt idx="3372">
                  <c:v>4.6827245</c:v>
                </c:pt>
                <c:pt idx="3373">
                  <c:v>4.6841132083333399</c:v>
                </c:pt>
                <c:pt idx="3374">
                  <c:v>4.68550191666667</c:v>
                </c:pt>
                <c:pt idx="3375">
                  <c:v>4.6868906250000002</c:v>
                </c:pt>
                <c:pt idx="3376">
                  <c:v>4.6882793333333401</c:v>
                </c:pt>
                <c:pt idx="3377">
                  <c:v>4.6896680416666703</c:v>
                </c:pt>
                <c:pt idx="3378">
                  <c:v>4.6910567499999996</c:v>
                </c:pt>
                <c:pt idx="3379">
                  <c:v>4.6924454583333404</c:v>
                </c:pt>
                <c:pt idx="3380">
                  <c:v>4.6938341666666705</c:v>
                </c:pt>
                <c:pt idx="3381">
                  <c:v>4.6952228750000007</c:v>
                </c:pt>
                <c:pt idx="3382">
                  <c:v>4.6966115833333397</c:v>
                </c:pt>
                <c:pt idx="3383">
                  <c:v>4.6980002916666699</c:v>
                </c:pt>
                <c:pt idx="3384">
                  <c:v>4.699389</c:v>
                </c:pt>
                <c:pt idx="3385">
                  <c:v>4.70077770833334</c:v>
                </c:pt>
                <c:pt idx="3386">
                  <c:v>4.7021664166666701</c:v>
                </c:pt>
                <c:pt idx="3387">
                  <c:v>4.7035551250000003</c:v>
                </c:pt>
                <c:pt idx="3388">
                  <c:v>4.7049438333333402</c:v>
                </c:pt>
                <c:pt idx="3389">
                  <c:v>4.7063325416666704</c:v>
                </c:pt>
                <c:pt idx="3390">
                  <c:v>4.7077212500000005</c:v>
                </c:pt>
                <c:pt idx="3391">
                  <c:v>4.7091099583333396</c:v>
                </c:pt>
                <c:pt idx="3392">
                  <c:v>4.7104986666666697</c:v>
                </c:pt>
                <c:pt idx="3393">
                  <c:v>4.7118873749999999</c:v>
                </c:pt>
                <c:pt idx="3394">
                  <c:v>4.7132760833333407</c:v>
                </c:pt>
                <c:pt idx="3395">
                  <c:v>4.71466479166667</c:v>
                </c:pt>
                <c:pt idx="3396">
                  <c:v>4.7160535000000001</c:v>
                </c:pt>
                <c:pt idx="3397">
                  <c:v>4.71744220833334</c:v>
                </c:pt>
                <c:pt idx="3398">
                  <c:v>4.7188309166666702</c:v>
                </c:pt>
                <c:pt idx="3399">
                  <c:v>4.7202196250000004</c:v>
                </c:pt>
                <c:pt idx="3400">
                  <c:v>4.7216083333333403</c:v>
                </c:pt>
                <c:pt idx="3401">
                  <c:v>4.7229970416666696</c:v>
                </c:pt>
                <c:pt idx="3402">
                  <c:v>4.7243857499999997</c:v>
                </c:pt>
                <c:pt idx="3403">
                  <c:v>4.7257744583333405</c:v>
                </c:pt>
                <c:pt idx="3404">
                  <c:v>4.7271631666666707</c:v>
                </c:pt>
                <c:pt idx="3405">
                  <c:v>4.728551875</c:v>
                </c:pt>
                <c:pt idx="3406">
                  <c:v>4.7299405833333399</c:v>
                </c:pt>
                <c:pt idx="3407">
                  <c:v>4.73132929166667</c:v>
                </c:pt>
                <c:pt idx="3408">
                  <c:v>4.7327180000000002</c:v>
                </c:pt>
                <c:pt idx="3409">
                  <c:v>4.7341067083333401</c:v>
                </c:pt>
                <c:pt idx="3410">
                  <c:v>4.7354954166666703</c:v>
                </c:pt>
                <c:pt idx="3411">
                  <c:v>4.7368841249999996</c:v>
                </c:pt>
                <c:pt idx="3412">
                  <c:v>4.7382728333333404</c:v>
                </c:pt>
                <c:pt idx="3413">
                  <c:v>4.7396615416666705</c:v>
                </c:pt>
                <c:pt idx="3414">
                  <c:v>4.7410502500000007</c:v>
                </c:pt>
                <c:pt idx="3415">
                  <c:v>4.7424389583333397</c:v>
                </c:pt>
                <c:pt idx="3416">
                  <c:v>4.7438276666666699</c:v>
                </c:pt>
                <c:pt idx="3417">
                  <c:v>4.745216375</c:v>
                </c:pt>
                <c:pt idx="3418">
                  <c:v>4.74660508333334</c:v>
                </c:pt>
                <c:pt idx="3419">
                  <c:v>4.7479937916666701</c:v>
                </c:pt>
                <c:pt idx="3420">
                  <c:v>4.7493825000000003</c:v>
                </c:pt>
                <c:pt idx="3421">
                  <c:v>4.7507712083333402</c:v>
                </c:pt>
                <c:pt idx="3422">
                  <c:v>4.7521599166666704</c:v>
                </c:pt>
                <c:pt idx="3423">
                  <c:v>4.7535486250000005</c:v>
                </c:pt>
                <c:pt idx="3424">
                  <c:v>4.7549373333333396</c:v>
                </c:pt>
                <c:pt idx="3425">
                  <c:v>4.7563260416666697</c:v>
                </c:pt>
                <c:pt idx="3426">
                  <c:v>4.7577147499999999</c:v>
                </c:pt>
                <c:pt idx="3427">
                  <c:v>4.7591034583333407</c:v>
                </c:pt>
                <c:pt idx="3428">
                  <c:v>4.76049216666667</c:v>
                </c:pt>
                <c:pt idx="3429">
                  <c:v>4.7618808750000001</c:v>
                </c:pt>
                <c:pt idx="3430">
                  <c:v>4.7632695833333401</c:v>
                </c:pt>
                <c:pt idx="3431">
                  <c:v>4.7646582916666702</c:v>
                </c:pt>
                <c:pt idx="3432">
                  <c:v>4.7660470000000004</c:v>
                </c:pt>
                <c:pt idx="3433">
                  <c:v>4.7674357083333394</c:v>
                </c:pt>
                <c:pt idx="3434">
                  <c:v>4.7688244166666696</c:v>
                </c:pt>
                <c:pt idx="3435">
                  <c:v>4.7702131249999997</c:v>
                </c:pt>
                <c:pt idx="3436">
                  <c:v>4.7716018333333405</c:v>
                </c:pt>
                <c:pt idx="3437">
                  <c:v>4.7729905416666707</c:v>
                </c:pt>
                <c:pt idx="3438">
                  <c:v>4.77437925</c:v>
                </c:pt>
                <c:pt idx="3439">
                  <c:v>4.7757679583333399</c:v>
                </c:pt>
                <c:pt idx="3440">
                  <c:v>4.77715666666667</c:v>
                </c:pt>
                <c:pt idx="3441">
                  <c:v>4.7785453750000002</c:v>
                </c:pt>
                <c:pt idx="3442">
                  <c:v>4.7799340833333401</c:v>
                </c:pt>
                <c:pt idx="3443">
                  <c:v>4.7813227916666703</c:v>
                </c:pt>
                <c:pt idx="3444">
                  <c:v>4.7827114999999996</c:v>
                </c:pt>
                <c:pt idx="3445">
                  <c:v>4.7841002083333404</c:v>
                </c:pt>
                <c:pt idx="3446">
                  <c:v>4.7854889166666705</c:v>
                </c:pt>
                <c:pt idx="3447">
                  <c:v>4.7868776250000007</c:v>
                </c:pt>
                <c:pt idx="3448">
                  <c:v>4.7882663333333397</c:v>
                </c:pt>
                <c:pt idx="3449">
                  <c:v>4.7896550416666699</c:v>
                </c:pt>
                <c:pt idx="3450">
                  <c:v>4.79104375</c:v>
                </c:pt>
                <c:pt idx="3451">
                  <c:v>4.79243245833334</c:v>
                </c:pt>
                <c:pt idx="3452">
                  <c:v>4.7938211666666701</c:v>
                </c:pt>
                <c:pt idx="3453">
                  <c:v>4.7952098750000003</c:v>
                </c:pt>
                <c:pt idx="3454">
                  <c:v>4.7965985833333402</c:v>
                </c:pt>
                <c:pt idx="3455">
                  <c:v>4.7979872916666704</c:v>
                </c:pt>
                <c:pt idx="3456">
                  <c:v>4.7993760000000005</c:v>
                </c:pt>
                <c:pt idx="3457">
                  <c:v>4.8007647083333396</c:v>
                </c:pt>
                <c:pt idx="3458">
                  <c:v>4.8021534166666697</c:v>
                </c:pt>
                <c:pt idx="3459">
                  <c:v>4.8035421249999999</c:v>
                </c:pt>
                <c:pt idx="3460">
                  <c:v>4.8049308333333407</c:v>
                </c:pt>
                <c:pt idx="3461">
                  <c:v>4.80631954166667</c:v>
                </c:pt>
                <c:pt idx="3462">
                  <c:v>4.8077082500000001</c:v>
                </c:pt>
                <c:pt idx="3463">
                  <c:v>4.8090969583333401</c:v>
                </c:pt>
                <c:pt idx="3464">
                  <c:v>4.8104856666666702</c:v>
                </c:pt>
                <c:pt idx="3465">
                  <c:v>4.8118743750000004</c:v>
                </c:pt>
                <c:pt idx="3466">
                  <c:v>4.8132630833333394</c:v>
                </c:pt>
                <c:pt idx="3467">
                  <c:v>4.8146517916666696</c:v>
                </c:pt>
                <c:pt idx="3468">
                  <c:v>4.8160404999999997</c:v>
                </c:pt>
                <c:pt idx="3469">
                  <c:v>4.8174292083333405</c:v>
                </c:pt>
                <c:pt idx="3470">
                  <c:v>4.8188179166666707</c:v>
                </c:pt>
                <c:pt idx="3471">
                  <c:v>4.820206625</c:v>
                </c:pt>
                <c:pt idx="3472">
                  <c:v>4.8215953333333399</c:v>
                </c:pt>
                <c:pt idx="3473">
                  <c:v>4.8229840416666701</c:v>
                </c:pt>
                <c:pt idx="3474">
                  <c:v>4.8243727500000002</c:v>
                </c:pt>
                <c:pt idx="3475">
                  <c:v>4.8257614583333401</c:v>
                </c:pt>
                <c:pt idx="3476">
                  <c:v>4.8271501666666694</c:v>
                </c:pt>
                <c:pt idx="3477">
                  <c:v>4.8285388749999996</c:v>
                </c:pt>
                <c:pt idx="3478">
                  <c:v>4.8299275833333404</c:v>
                </c:pt>
                <c:pt idx="3479">
                  <c:v>4.8313162916666705</c:v>
                </c:pt>
                <c:pt idx="3480">
                  <c:v>4.8327050000000007</c:v>
                </c:pt>
                <c:pt idx="3481">
                  <c:v>4.8340937083333397</c:v>
                </c:pt>
                <c:pt idx="3482">
                  <c:v>4.8354824166666699</c:v>
                </c:pt>
                <c:pt idx="3483">
                  <c:v>4.836871125</c:v>
                </c:pt>
                <c:pt idx="3484">
                  <c:v>4.83825983333334</c:v>
                </c:pt>
                <c:pt idx="3485">
                  <c:v>4.8396485416666701</c:v>
                </c:pt>
                <c:pt idx="3486">
                  <c:v>4.8410372500000003</c:v>
                </c:pt>
                <c:pt idx="3487">
                  <c:v>4.8424259583333402</c:v>
                </c:pt>
                <c:pt idx="3488">
                  <c:v>4.8438146666666704</c:v>
                </c:pt>
                <c:pt idx="3489">
                  <c:v>4.8452033750000005</c:v>
                </c:pt>
                <c:pt idx="3490">
                  <c:v>4.8465920833333396</c:v>
                </c:pt>
                <c:pt idx="3491">
                  <c:v>4.8479807916666697</c:v>
                </c:pt>
                <c:pt idx="3492">
                  <c:v>4.8493694999999999</c:v>
                </c:pt>
                <c:pt idx="3493">
                  <c:v>4.8507582083333407</c:v>
                </c:pt>
                <c:pt idx="3494">
                  <c:v>4.85214691666667</c:v>
                </c:pt>
                <c:pt idx="3495">
                  <c:v>4.8535356250000001</c:v>
                </c:pt>
                <c:pt idx="3496">
                  <c:v>4.8549243333333401</c:v>
                </c:pt>
                <c:pt idx="3497">
                  <c:v>4.8563130416666702</c:v>
                </c:pt>
                <c:pt idx="3498">
                  <c:v>4.8577017500000004</c:v>
                </c:pt>
                <c:pt idx="3499">
                  <c:v>4.8590904583333394</c:v>
                </c:pt>
                <c:pt idx="3500">
                  <c:v>4.8604791666666696</c:v>
                </c:pt>
                <c:pt idx="3501">
                  <c:v>4.8618678749999997</c:v>
                </c:pt>
                <c:pt idx="3502">
                  <c:v>4.8632565833333405</c:v>
                </c:pt>
                <c:pt idx="3503">
                  <c:v>4.8646452916666707</c:v>
                </c:pt>
                <c:pt idx="3504">
                  <c:v>4.866034</c:v>
                </c:pt>
                <c:pt idx="3505">
                  <c:v>4.8674227083333399</c:v>
                </c:pt>
                <c:pt idx="3506">
                  <c:v>4.8688114166666701</c:v>
                </c:pt>
                <c:pt idx="3507">
                  <c:v>4.8702001250000002</c:v>
                </c:pt>
                <c:pt idx="3508">
                  <c:v>4.8715888333333401</c:v>
                </c:pt>
                <c:pt idx="3509">
                  <c:v>4.8729775416666694</c:v>
                </c:pt>
                <c:pt idx="3510">
                  <c:v>4.8743662499999996</c:v>
                </c:pt>
                <c:pt idx="3511">
                  <c:v>4.8757549583333404</c:v>
                </c:pt>
                <c:pt idx="3512">
                  <c:v>4.8771436666666705</c:v>
                </c:pt>
                <c:pt idx="3513">
                  <c:v>4.8785323750000007</c:v>
                </c:pt>
                <c:pt idx="3514">
                  <c:v>4.8799210833333397</c:v>
                </c:pt>
                <c:pt idx="3515">
                  <c:v>4.8813097916666699</c:v>
                </c:pt>
                <c:pt idx="3516">
                  <c:v>4.8826985000000001</c:v>
                </c:pt>
                <c:pt idx="3517">
                  <c:v>4.88408720833334</c:v>
                </c:pt>
                <c:pt idx="3518">
                  <c:v>4.8854759166666701</c:v>
                </c:pt>
                <c:pt idx="3519">
                  <c:v>4.8868646249999994</c:v>
                </c:pt>
                <c:pt idx="3520">
                  <c:v>4.8882533333333402</c:v>
                </c:pt>
                <c:pt idx="3521">
                  <c:v>4.8896420416666704</c:v>
                </c:pt>
                <c:pt idx="3522">
                  <c:v>4.8910307500000005</c:v>
                </c:pt>
                <c:pt idx="3523">
                  <c:v>4.8924194583333396</c:v>
                </c:pt>
                <c:pt idx="3524">
                  <c:v>4.8938081666666697</c:v>
                </c:pt>
                <c:pt idx="3525">
                  <c:v>4.8951968749999999</c:v>
                </c:pt>
                <c:pt idx="3526">
                  <c:v>4.8965855833333407</c:v>
                </c:pt>
                <c:pt idx="3527">
                  <c:v>4.89797429166667</c:v>
                </c:pt>
                <c:pt idx="3528">
                  <c:v>4.8993630000000001</c:v>
                </c:pt>
                <c:pt idx="3529">
                  <c:v>4.9007517083333401</c:v>
                </c:pt>
                <c:pt idx="3530">
                  <c:v>4.9021404166666702</c:v>
                </c:pt>
                <c:pt idx="3531">
                  <c:v>4.9035291250000004</c:v>
                </c:pt>
                <c:pt idx="3532">
                  <c:v>4.9049178333333394</c:v>
                </c:pt>
                <c:pt idx="3533">
                  <c:v>4.9063065416666696</c:v>
                </c:pt>
                <c:pt idx="3534">
                  <c:v>4.9076952499999997</c:v>
                </c:pt>
                <c:pt idx="3535">
                  <c:v>4.9090839583333405</c:v>
                </c:pt>
                <c:pt idx="3536">
                  <c:v>4.9104726666666707</c:v>
                </c:pt>
                <c:pt idx="3537">
                  <c:v>4.911861375</c:v>
                </c:pt>
                <c:pt idx="3538">
                  <c:v>4.9132500833333399</c:v>
                </c:pt>
                <c:pt idx="3539">
                  <c:v>4.9146387916666701</c:v>
                </c:pt>
                <c:pt idx="3540">
                  <c:v>4.9160275000000002</c:v>
                </c:pt>
                <c:pt idx="3541">
                  <c:v>4.9174162083333401</c:v>
                </c:pt>
                <c:pt idx="3542">
                  <c:v>4.9188049166666694</c:v>
                </c:pt>
                <c:pt idx="3543">
                  <c:v>4.9201936249999996</c:v>
                </c:pt>
                <c:pt idx="3544">
                  <c:v>4.9215823333333404</c:v>
                </c:pt>
                <c:pt idx="3545">
                  <c:v>4.9229710416666705</c:v>
                </c:pt>
                <c:pt idx="3546">
                  <c:v>4.9243597500000007</c:v>
                </c:pt>
                <c:pt idx="3547">
                  <c:v>4.9257484583333397</c:v>
                </c:pt>
                <c:pt idx="3548">
                  <c:v>4.9271371666666699</c:v>
                </c:pt>
                <c:pt idx="3549">
                  <c:v>4.9285258750000001</c:v>
                </c:pt>
                <c:pt idx="3550">
                  <c:v>4.92991458333334</c:v>
                </c:pt>
                <c:pt idx="3551">
                  <c:v>4.9313032916666701</c:v>
                </c:pt>
                <c:pt idx="3552">
                  <c:v>4.9326919999999994</c:v>
                </c:pt>
                <c:pt idx="3553">
                  <c:v>4.9340807083333402</c:v>
                </c:pt>
                <c:pt idx="3554">
                  <c:v>4.9354694166666704</c:v>
                </c:pt>
                <c:pt idx="3555">
                  <c:v>4.9368581250000005</c:v>
                </c:pt>
                <c:pt idx="3556">
                  <c:v>4.9382468333333396</c:v>
                </c:pt>
                <c:pt idx="3557">
                  <c:v>4.9396355416666697</c:v>
                </c:pt>
                <c:pt idx="3558">
                  <c:v>4.9410242499999999</c:v>
                </c:pt>
                <c:pt idx="3559">
                  <c:v>4.9424129583333407</c:v>
                </c:pt>
                <c:pt idx="3560">
                  <c:v>4.94380166666667</c:v>
                </c:pt>
                <c:pt idx="3561">
                  <c:v>4.9451903750000001</c:v>
                </c:pt>
                <c:pt idx="3562">
                  <c:v>4.9465790833333401</c:v>
                </c:pt>
                <c:pt idx="3563">
                  <c:v>4.9479677916666702</c:v>
                </c:pt>
                <c:pt idx="3564">
                  <c:v>4.9493565000000004</c:v>
                </c:pt>
                <c:pt idx="3565">
                  <c:v>4.9507452083333394</c:v>
                </c:pt>
                <c:pt idx="3566">
                  <c:v>4.9521339166666696</c:v>
                </c:pt>
                <c:pt idx="3567">
                  <c:v>4.9535226249999997</c:v>
                </c:pt>
                <c:pt idx="3568">
                  <c:v>4.9549113333333406</c:v>
                </c:pt>
                <c:pt idx="3569">
                  <c:v>4.9563000416666707</c:v>
                </c:pt>
                <c:pt idx="3570">
                  <c:v>4.95768875</c:v>
                </c:pt>
                <c:pt idx="3571">
                  <c:v>4.9590774583333399</c:v>
                </c:pt>
                <c:pt idx="3572">
                  <c:v>4.9604661666666701</c:v>
                </c:pt>
                <c:pt idx="3573">
                  <c:v>4.9618548750000002</c:v>
                </c:pt>
                <c:pt idx="3574">
                  <c:v>4.9632435833333401</c:v>
                </c:pt>
                <c:pt idx="3575">
                  <c:v>4.9646322916666694</c:v>
                </c:pt>
                <c:pt idx="3576">
                  <c:v>4.9660209999999996</c:v>
                </c:pt>
                <c:pt idx="3577">
                  <c:v>4.9674097083333404</c:v>
                </c:pt>
                <c:pt idx="3578">
                  <c:v>4.9687984166666705</c:v>
                </c:pt>
                <c:pt idx="3579">
                  <c:v>4.9701871250000007</c:v>
                </c:pt>
                <c:pt idx="3580">
                  <c:v>4.9715758333333397</c:v>
                </c:pt>
                <c:pt idx="3581">
                  <c:v>4.9729645416666699</c:v>
                </c:pt>
                <c:pt idx="3582">
                  <c:v>4.9743532500000001</c:v>
                </c:pt>
                <c:pt idx="3583">
                  <c:v>4.97574195833334</c:v>
                </c:pt>
                <c:pt idx="3584">
                  <c:v>4.9771306666666701</c:v>
                </c:pt>
                <c:pt idx="3585">
                  <c:v>4.9785193749999994</c:v>
                </c:pt>
                <c:pt idx="3586">
                  <c:v>4.9799080833333402</c:v>
                </c:pt>
                <c:pt idx="3587">
                  <c:v>4.9812967916666704</c:v>
                </c:pt>
                <c:pt idx="3588">
                  <c:v>4.9826855000000005</c:v>
                </c:pt>
                <c:pt idx="3589">
                  <c:v>4.9840742083333396</c:v>
                </c:pt>
                <c:pt idx="3590">
                  <c:v>4.9854629166666697</c:v>
                </c:pt>
                <c:pt idx="3591">
                  <c:v>4.9868516249999999</c:v>
                </c:pt>
                <c:pt idx="3592">
                  <c:v>4.9882403333333407</c:v>
                </c:pt>
                <c:pt idx="3593">
                  <c:v>4.98962904166667</c:v>
                </c:pt>
                <c:pt idx="3594">
                  <c:v>4.9910177500000001</c:v>
                </c:pt>
                <c:pt idx="3595">
                  <c:v>4.9924064583333401</c:v>
                </c:pt>
                <c:pt idx="3596">
                  <c:v>4.9937951666666702</c:v>
                </c:pt>
                <c:pt idx="3597">
                  <c:v>4.9951838750000004</c:v>
                </c:pt>
                <c:pt idx="3598">
                  <c:v>4.9965725833333394</c:v>
                </c:pt>
                <c:pt idx="3599">
                  <c:v>4.9979612916666696</c:v>
                </c:pt>
                <c:pt idx="3600">
                  <c:v>4.9993499999999997</c:v>
                </c:pt>
                <c:pt idx="3601">
                  <c:v>5.0007387083333406</c:v>
                </c:pt>
                <c:pt idx="3602">
                  <c:v>5.0021274166666707</c:v>
                </c:pt>
                <c:pt idx="3603">
                  <c:v>5.003516125</c:v>
                </c:pt>
                <c:pt idx="3604">
                  <c:v>5.0049048333333399</c:v>
                </c:pt>
                <c:pt idx="3605">
                  <c:v>5.0062935416666701</c:v>
                </c:pt>
                <c:pt idx="3606">
                  <c:v>5.0076822500000002</c:v>
                </c:pt>
                <c:pt idx="3607">
                  <c:v>5.0090709583333402</c:v>
                </c:pt>
                <c:pt idx="3608">
                  <c:v>5.0104596666666694</c:v>
                </c:pt>
                <c:pt idx="3609">
                  <c:v>5.0118483749999996</c:v>
                </c:pt>
                <c:pt idx="3610">
                  <c:v>5.0132370833333404</c:v>
                </c:pt>
                <c:pt idx="3611">
                  <c:v>5.0146257916666706</c:v>
                </c:pt>
                <c:pt idx="3612">
                  <c:v>5.0160145000000007</c:v>
                </c:pt>
                <c:pt idx="3613">
                  <c:v>5.0174032083333397</c:v>
                </c:pt>
                <c:pt idx="3614">
                  <c:v>5.0187919166666699</c:v>
                </c:pt>
                <c:pt idx="3615">
                  <c:v>5.0201806250000001</c:v>
                </c:pt>
                <c:pt idx="3616">
                  <c:v>5.02156933333334</c:v>
                </c:pt>
                <c:pt idx="3617">
                  <c:v>5.0229580416666701</c:v>
                </c:pt>
                <c:pt idx="3618">
                  <c:v>5.0243467499999994</c:v>
                </c:pt>
                <c:pt idx="3619">
                  <c:v>5.0257354583333402</c:v>
                </c:pt>
                <c:pt idx="3620">
                  <c:v>5.0271241666666704</c:v>
                </c:pt>
                <c:pt idx="3621">
                  <c:v>5.0285128750000005</c:v>
                </c:pt>
                <c:pt idx="3622">
                  <c:v>5.0299015833333396</c:v>
                </c:pt>
                <c:pt idx="3623">
                  <c:v>5.0312902916666697</c:v>
                </c:pt>
                <c:pt idx="3624">
                  <c:v>5.0326789999999999</c:v>
                </c:pt>
                <c:pt idx="3625">
                  <c:v>5.0340677083333407</c:v>
                </c:pt>
                <c:pt idx="3626">
                  <c:v>5.03545641666667</c:v>
                </c:pt>
                <c:pt idx="3627">
                  <c:v>5.0368451250000001</c:v>
                </c:pt>
                <c:pt idx="3628">
                  <c:v>5.0382338333333401</c:v>
                </c:pt>
                <c:pt idx="3629">
                  <c:v>5.0396225416666702</c:v>
                </c:pt>
                <c:pt idx="3630">
                  <c:v>5.0410112500000004</c:v>
                </c:pt>
                <c:pt idx="3631">
                  <c:v>5.0423999583333394</c:v>
                </c:pt>
                <c:pt idx="3632">
                  <c:v>5.0437886666666696</c:v>
                </c:pt>
                <c:pt idx="3633">
                  <c:v>5.0451773749999997</c:v>
                </c:pt>
                <c:pt idx="3634">
                  <c:v>5.0465660833333406</c:v>
                </c:pt>
                <c:pt idx="3635">
                  <c:v>5.0479547916666707</c:v>
                </c:pt>
                <c:pt idx="3636">
                  <c:v>5.0493435</c:v>
                </c:pt>
                <c:pt idx="3637">
                  <c:v>5.0507322083333399</c:v>
                </c:pt>
                <c:pt idx="3638">
                  <c:v>5.0521209166666701</c:v>
                </c:pt>
                <c:pt idx="3639">
                  <c:v>5.0535096250000002</c:v>
                </c:pt>
                <c:pt idx="3640">
                  <c:v>5.0548983333333402</c:v>
                </c:pt>
                <c:pt idx="3641">
                  <c:v>5.0562870416666694</c:v>
                </c:pt>
                <c:pt idx="3642">
                  <c:v>5.0576757499999996</c:v>
                </c:pt>
                <c:pt idx="3643">
                  <c:v>5.0590644583333404</c:v>
                </c:pt>
                <c:pt idx="3644">
                  <c:v>5.0604531666666706</c:v>
                </c:pt>
                <c:pt idx="3645">
                  <c:v>5.0618418750000007</c:v>
                </c:pt>
                <c:pt idx="3646">
                  <c:v>5.0632305833333398</c:v>
                </c:pt>
                <c:pt idx="3647">
                  <c:v>5.0646192916666699</c:v>
                </c:pt>
                <c:pt idx="3648">
                  <c:v>5.0660080000000001</c:v>
                </c:pt>
                <c:pt idx="3649">
                  <c:v>5.06739670833334</c:v>
                </c:pt>
                <c:pt idx="3650">
                  <c:v>5.0687854166666702</c:v>
                </c:pt>
                <c:pt idx="3651">
                  <c:v>5.0701741249999994</c:v>
                </c:pt>
                <c:pt idx="3652">
                  <c:v>5.0715628333333402</c:v>
                </c:pt>
                <c:pt idx="3653">
                  <c:v>5.0729515416666704</c:v>
                </c:pt>
                <c:pt idx="3654">
                  <c:v>5.0743402500000006</c:v>
                </c:pt>
                <c:pt idx="3655">
                  <c:v>5.0757289583333396</c:v>
                </c:pt>
                <c:pt idx="3656">
                  <c:v>5.0771176666666697</c:v>
                </c:pt>
                <c:pt idx="3657">
                  <c:v>5.0785063749999999</c:v>
                </c:pt>
                <c:pt idx="3658">
                  <c:v>5.0798950833333407</c:v>
                </c:pt>
                <c:pt idx="3659">
                  <c:v>5.08128379166667</c:v>
                </c:pt>
                <c:pt idx="3660">
                  <c:v>5.0826725000000001</c:v>
                </c:pt>
                <c:pt idx="3661">
                  <c:v>5.0840612083333401</c:v>
                </c:pt>
                <c:pt idx="3662">
                  <c:v>5.0854499166666702</c:v>
                </c:pt>
                <c:pt idx="3663">
                  <c:v>5.0868386250000004</c:v>
                </c:pt>
                <c:pt idx="3664">
                  <c:v>5.0882273333333394</c:v>
                </c:pt>
                <c:pt idx="3665">
                  <c:v>5.0896160416666696</c:v>
                </c:pt>
                <c:pt idx="3666">
                  <c:v>5.0910047499999997</c:v>
                </c:pt>
                <c:pt idx="3667">
                  <c:v>5.0923934583333406</c:v>
                </c:pt>
                <c:pt idx="3668">
                  <c:v>5.0937821666666707</c:v>
                </c:pt>
                <c:pt idx="3669">
                  <c:v>5.095170875</c:v>
                </c:pt>
                <c:pt idx="3670">
                  <c:v>5.0965595833333399</c:v>
                </c:pt>
                <c:pt idx="3671">
                  <c:v>5.0979482916666701</c:v>
                </c:pt>
                <c:pt idx="3672">
                  <c:v>5.0993370000000002</c:v>
                </c:pt>
                <c:pt idx="3673">
                  <c:v>5.1007257083333402</c:v>
                </c:pt>
                <c:pt idx="3674">
                  <c:v>5.1021144166666694</c:v>
                </c:pt>
                <c:pt idx="3675">
                  <c:v>5.1035031249999996</c:v>
                </c:pt>
                <c:pt idx="3676">
                  <c:v>5.1048918333333404</c:v>
                </c:pt>
                <c:pt idx="3677">
                  <c:v>5.1062805416666706</c:v>
                </c:pt>
                <c:pt idx="3678">
                  <c:v>5.1076692500000007</c:v>
                </c:pt>
                <c:pt idx="3679">
                  <c:v>5.1090579583333398</c:v>
                </c:pt>
                <c:pt idx="3680">
                  <c:v>5.1104466666666699</c:v>
                </c:pt>
                <c:pt idx="3681">
                  <c:v>5.1118353750000001</c:v>
                </c:pt>
                <c:pt idx="3682">
                  <c:v>5.11322408333334</c:v>
                </c:pt>
                <c:pt idx="3683">
                  <c:v>5.1146127916666702</c:v>
                </c:pt>
                <c:pt idx="3684">
                  <c:v>5.1160014999999994</c:v>
                </c:pt>
                <c:pt idx="3685">
                  <c:v>5.1173902083333402</c:v>
                </c:pt>
                <c:pt idx="3686">
                  <c:v>5.1187789166666704</c:v>
                </c:pt>
                <c:pt idx="3687">
                  <c:v>5.1201676250000006</c:v>
                </c:pt>
                <c:pt idx="3688">
                  <c:v>5.1215563333333396</c:v>
                </c:pt>
                <c:pt idx="3689">
                  <c:v>5.1229450416666698</c:v>
                </c:pt>
                <c:pt idx="3690">
                  <c:v>5.1243337499999999</c:v>
                </c:pt>
                <c:pt idx="3691">
                  <c:v>5.1257224583333407</c:v>
                </c:pt>
                <c:pt idx="3692">
                  <c:v>5.12711116666667</c:v>
                </c:pt>
                <c:pt idx="3693">
                  <c:v>5.1284998750000002</c:v>
                </c:pt>
                <c:pt idx="3694">
                  <c:v>5.1298885833333401</c:v>
                </c:pt>
                <c:pt idx="3695">
                  <c:v>5.1312772916666702</c:v>
                </c:pt>
                <c:pt idx="3696">
                  <c:v>5.1326660000000004</c:v>
                </c:pt>
                <c:pt idx="3697">
                  <c:v>5.1340547083333394</c:v>
                </c:pt>
                <c:pt idx="3698">
                  <c:v>5.1354434166666696</c:v>
                </c:pt>
                <c:pt idx="3699">
                  <c:v>5.1368321249999997</c:v>
                </c:pt>
                <c:pt idx="3700">
                  <c:v>5.1382208333333406</c:v>
                </c:pt>
                <c:pt idx="3701">
                  <c:v>5.1396095416666707</c:v>
                </c:pt>
                <c:pt idx="3702">
                  <c:v>5.14099825</c:v>
                </c:pt>
                <c:pt idx="3703">
                  <c:v>5.1423869583333399</c:v>
                </c:pt>
                <c:pt idx="3704">
                  <c:v>5.1437756666666701</c:v>
                </c:pt>
                <c:pt idx="3705">
                  <c:v>5.1451643750000002</c:v>
                </c:pt>
                <c:pt idx="3706">
                  <c:v>5.1465530833333402</c:v>
                </c:pt>
                <c:pt idx="3707">
                  <c:v>5.1479417916666694</c:v>
                </c:pt>
                <c:pt idx="3708">
                  <c:v>5.1493304999999996</c:v>
                </c:pt>
                <c:pt idx="3709">
                  <c:v>5.1507192083333404</c:v>
                </c:pt>
                <c:pt idx="3710">
                  <c:v>5.1521079166666706</c:v>
                </c:pt>
                <c:pt idx="3711">
                  <c:v>5.1534966250000007</c:v>
                </c:pt>
                <c:pt idx="3712">
                  <c:v>5.1548853333333398</c:v>
                </c:pt>
                <c:pt idx="3713">
                  <c:v>5.1562740416666699</c:v>
                </c:pt>
                <c:pt idx="3714">
                  <c:v>5.1576627500000001</c:v>
                </c:pt>
                <c:pt idx="3715">
                  <c:v>5.15905145833334</c:v>
                </c:pt>
                <c:pt idx="3716">
                  <c:v>5.1604401666666702</c:v>
                </c:pt>
                <c:pt idx="3717">
                  <c:v>5.1618288749999994</c:v>
                </c:pt>
                <c:pt idx="3718">
                  <c:v>5.1632175833333402</c:v>
                </c:pt>
                <c:pt idx="3719">
                  <c:v>5.1646062916666704</c:v>
                </c:pt>
                <c:pt idx="3720">
                  <c:v>5.1659950000000006</c:v>
                </c:pt>
                <c:pt idx="3721">
                  <c:v>5.1673837083333396</c:v>
                </c:pt>
                <c:pt idx="3722">
                  <c:v>5.1687724166666698</c:v>
                </c:pt>
                <c:pt idx="3723">
                  <c:v>5.1701611249999999</c:v>
                </c:pt>
                <c:pt idx="3724">
                  <c:v>5.1715498333333407</c:v>
                </c:pt>
                <c:pt idx="3725">
                  <c:v>5.17293854166667</c:v>
                </c:pt>
                <c:pt idx="3726">
                  <c:v>5.1743272500000002</c:v>
                </c:pt>
                <c:pt idx="3727">
                  <c:v>5.1757159583333401</c:v>
                </c:pt>
                <c:pt idx="3728">
                  <c:v>5.1771046666666702</c:v>
                </c:pt>
                <c:pt idx="3729">
                  <c:v>5.1784933750000004</c:v>
                </c:pt>
                <c:pt idx="3730">
                  <c:v>5.1798820833333394</c:v>
                </c:pt>
                <c:pt idx="3731">
                  <c:v>5.1812707916666696</c:v>
                </c:pt>
                <c:pt idx="3732">
                  <c:v>5.1826594999999998</c:v>
                </c:pt>
                <c:pt idx="3733">
                  <c:v>5.1840482083333406</c:v>
                </c:pt>
                <c:pt idx="3734">
                  <c:v>5.1854369166666707</c:v>
                </c:pt>
                <c:pt idx="3735">
                  <c:v>5.186825625</c:v>
                </c:pt>
                <c:pt idx="3736">
                  <c:v>5.1882143333333399</c:v>
                </c:pt>
                <c:pt idx="3737">
                  <c:v>5.1896030416666701</c:v>
                </c:pt>
                <c:pt idx="3738">
                  <c:v>5.1909917500000002</c:v>
                </c:pt>
                <c:pt idx="3739">
                  <c:v>5.1923804583333402</c:v>
                </c:pt>
                <c:pt idx="3740">
                  <c:v>5.1937691666666694</c:v>
                </c:pt>
                <c:pt idx="3741">
                  <c:v>5.1951578749999996</c:v>
                </c:pt>
                <c:pt idx="3742">
                  <c:v>5.1965465833333404</c:v>
                </c:pt>
                <c:pt idx="3743">
                  <c:v>5.1979352916666706</c:v>
                </c:pt>
                <c:pt idx="3744">
                  <c:v>5.1993240000000007</c:v>
                </c:pt>
                <c:pt idx="3745">
                  <c:v>5.2007127083333398</c:v>
                </c:pt>
                <c:pt idx="3746">
                  <c:v>5.2021014166666699</c:v>
                </c:pt>
                <c:pt idx="3747">
                  <c:v>5.2034901250000001</c:v>
                </c:pt>
                <c:pt idx="3748">
                  <c:v>5.20487883333334</c:v>
                </c:pt>
                <c:pt idx="3749">
                  <c:v>5.2062675416666702</c:v>
                </c:pt>
                <c:pt idx="3750">
                  <c:v>5.2076562499999994</c:v>
                </c:pt>
                <c:pt idx="3751">
                  <c:v>5.2090449583333402</c:v>
                </c:pt>
                <c:pt idx="3752">
                  <c:v>5.2104336666666704</c:v>
                </c:pt>
                <c:pt idx="3753">
                  <c:v>5.2118223750000006</c:v>
                </c:pt>
                <c:pt idx="3754">
                  <c:v>5.2132110833333396</c:v>
                </c:pt>
                <c:pt idx="3755">
                  <c:v>5.2145997916666698</c:v>
                </c:pt>
                <c:pt idx="3756">
                  <c:v>5.2159884999999999</c:v>
                </c:pt>
                <c:pt idx="3757">
                  <c:v>5.2173772083333407</c:v>
                </c:pt>
                <c:pt idx="3758">
                  <c:v>5.21876591666667</c:v>
                </c:pt>
                <c:pt idx="3759">
                  <c:v>5.2201546250000002</c:v>
                </c:pt>
                <c:pt idx="3760">
                  <c:v>5.2215433333333401</c:v>
                </c:pt>
                <c:pt idx="3761">
                  <c:v>5.2229320416666702</c:v>
                </c:pt>
                <c:pt idx="3762">
                  <c:v>5.2243207500000004</c:v>
                </c:pt>
                <c:pt idx="3763">
                  <c:v>5.2257094583333394</c:v>
                </c:pt>
                <c:pt idx="3764">
                  <c:v>5.2270981666666696</c:v>
                </c:pt>
                <c:pt idx="3765">
                  <c:v>5.2284868749999998</c:v>
                </c:pt>
                <c:pt idx="3766">
                  <c:v>5.2298755833333406</c:v>
                </c:pt>
                <c:pt idx="3767">
                  <c:v>5.2312642916666707</c:v>
                </c:pt>
                <c:pt idx="3768">
                  <c:v>5.232653</c:v>
                </c:pt>
                <c:pt idx="3769">
                  <c:v>5.2340417083333399</c:v>
                </c:pt>
                <c:pt idx="3770">
                  <c:v>5.2354304166666701</c:v>
                </c:pt>
                <c:pt idx="3771">
                  <c:v>5.2368191250000002</c:v>
                </c:pt>
                <c:pt idx="3772">
                  <c:v>5.2382078333333402</c:v>
                </c:pt>
                <c:pt idx="3773">
                  <c:v>5.2395965416666694</c:v>
                </c:pt>
                <c:pt idx="3774">
                  <c:v>5.2409852499999996</c:v>
                </c:pt>
                <c:pt idx="3775">
                  <c:v>5.2423739583333404</c:v>
                </c:pt>
                <c:pt idx="3776">
                  <c:v>5.2437626666666706</c:v>
                </c:pt>
                <c:pt idx="3777">
                  <c:v>5.2451513750000007</c:v>
                </c:pt>
                <c:pt idx="3778">
                  <c:v>5.2465400833333398</c:v>
                </c:pt>
                <c:pt idx="3779">
                  <c:v>5.2479287916666699</c:v>
                </c:pt>
                <c:pt idx="3780">
                  <c:v>5.2493175000000001</c:v>
                </c:pt>
                <c:pt idx="3781">
                  <c:v>5.25070620833334</c:v>
                </c:pt>
                <c:pt idx="3782">
                  <c:v>5.2520949166666702</c:v>
                </c:pt>
                <c:pt idx="3783">
                  <c:v>5.2534836249999994</c:v>
                </c:pt>
                <c:pt idx="3784">
                  <c:v>5.2548723333333403</c:v>
                </c:pt>
                <c:pt idx="3785">
                  <c:v>5.2562610416666704</c:v>
                </c:pt>
                <c:pt idx="3786">
                  <c:v>5.2576497500000006</c:v>
                </c:pt>
                <c:pt idx="3787">
                  <c:v>5.2590384583333396</c:v>
                </c:pt>
                <c:pt idx="3788">
                  <c:v>5.2604271666666698</c:v>
                </c:pt>
                <c:pt idx="3789">
                  <c:v>5.2618158749999999</c:v>
                </c:pt>
                <c:pt idx="3790">
                  <c:v>5.2632045833333407</c:v>
                </c:pt>
                <c:pt idx="3791">
                  <c:v>5.26459329166667</c:v>
                </c:pt>
                <c:pt idx="3792">
                  <c:v>5.2659820000000002</c:v>
                </c:pt>
                <c:pt idx="3793">
                  <c:v>5.2673707083333401</c:v>
                </c:pt>
                <c:pt idx="3794">
                  <c:v>5.2687594166666702</c:v>
                </c:pt>
                <c:pt idx="3795">
                  <c:v>5.2701481250000004</c:v>
                </c:pt>
                <c:pt idx="3796">
                  <c:v>5.2715368333333394</c:v>
                </c:pt>
                <c:pt idx="3797">
                  <c:v>5.2729255416666696</c:v>
                </c:pt>
                <c:pt idx="3798">
                  <c:v>5.2743142499999998</c:v>
                </c:pt>
                <c:pt idx="3799">
                  <c:v>5.2757029583333406</c:v>
                </c:pt>
                <c:pt idx="3800">
                  <c:v>5.2770916666666707</c:v>
                </c:pt>
                <c:pt idx="3801">
                  <c:v>5.278480375</c:v>
                </c:pt>
                <c:pt idx="3802">
                  <c:v>5.2798690833333399</c:v>
                </c:pt>
                <c:pt idx="3803">
                  <c:v>5.2812577916666701</c:v>
                </c:pt>
                <c:pt idx="3804">
                  <c:v>5.2826465000000002</c:v>
                </c:pt>
                <c:pt idx="3805">
                  <c:v>5.2840352083333402</c:v>
                </c:pt>
                <c:pt idx="3806">
                  <c:v>5.2854239166666694</c:v>
                </c:pt>
                <c:pt idx="3807">
                  <c:v>5.2868126249999996</c:v>
                </c:pt>
                <c:pt idx="3808">
                  <c:v>5.2882013333333404</c:v>
                </c:pt>
                <c:pt idx="3809">
                  <c:v>5.2895900416666706</c:v>
                </c:pt>
                <c:pt idx="3810">
                  <c:v>5.2909787500000007</c:v>
                </c:pt>
                <c:pt idx="3811">
                  <c:v>5.2923674583333398</c:v>
                </c:pt>
                <c:pt idx="3812">
                  <c:v>5.2937561666666699</c:v>
                </c:pt>
                <c:pt idx="3813">
                  <c:v>5.2951448750000001</c:v>
                </c:pt>
                <c:pt idx="3814">
                  <c:v>5.29653358333334</c:v>
                </c:pt>
                <c:pt idx="3815">
                  <c:v>5.2979222916666702</c:v>
                </c:pt>
                <c:pt idx="3816">
                  <c:v>5.2993109999999994</c:v>
                </c:pt>
                <c:pt idx="3817">
                  <c:v>5.3006997083333403</c:v>
                </c:pt>
                <c:pt idx="3818">
                  <c:v>5.3020884166666704</c:v>
                </c:pt>
                <c:pt idx="3819">
                  <c:v>5.3034771250000006</c:v>
                </c:pt>
                <c:pt idx="3820">
                  <c:v>5.3048658333333396</c:v>
                </c:pt>
                <c:pt idx="3821">
                  <c:v>5.3062545416666698</c:v>
                </c:pt>
                <c:pt idx="3822">
                  <c:v>5.3076432499999999</c:v>
                </c:pt>
                <c:pt idx="3823">
                  <c:v>5.3090319583333399</c:v>
                </c:pt>
                <c:pt idx="3824">
                  <c:v>5.31042066666667</c:v>
                </c:pt>
                <c:pt idx="3825">
                  <c:v>5.3118093750000002</c:v>
                </c:pt>
                <c:pt idx="3826">
                  <c:v>5.3131980833333401</c:v>
                </c:pt>
                <c:pt idx="3827">
                  <c:v>5.3145867916666703</c:v>
                </c:pt>
                <c:pt idx="3828">
                  <c:v>5.3159755000000004</c:v>
                </c:pt>
                <c:pt idx="3829">
                  <c:v>5.3173642083333394</c:v>
                </c:pt>
                <c:pt idx="3830">
                  <c:v>5.3187529166666696</c:v>
                </c:pt>
                <c:pt idx="3831">
                  <c:v>5.3201416249999998</c:v>
                </c:pt>
                <c:pt idx="3832">
                  <c:v>5.3215303333333406</c:v>
                </c:pt>
                <c:pt idx="3833">
                  <c:v>5.3229190416666707</c:v>
                </c:pt>
                <c:pt idx="3834">
                  <c:v>5.32430775</c:v>
                </c:pt>
                <c:pt idx="3835">
                  <c:v>5.3256964583333399</c:v>
                </c:pt>
                <c:pt idx="3836">
                  <c:v>5.3270851666666701</c:v>
                </c:pt>
                <c:pt idx="3837">
                  <c:v>5.3284738750000002</c:v>
                </c:pt>
                <c:pt idx="3838">
                  <c:v>5.3298625833333402</c:v>
                </c:pt>
                <c:pt idx="3839">
                  <c:v>5.3312512916666694</c:v>
                </c:pt>
                <c:pt idx="3840">
                  <c:v>5.3326399999999996</c:v>
                </c:pt>
                <c:pt idx="3841">
                  <c:v>5.3340287083333404</c:v>
                </c:pt>
                <c:pt idx="3842">
                  <c:v>5.3354174166666706</c:v>
                </c:pt>
                <c:pt idx="3843">
                  <c:v>5.3368061250000007</c:v>
                </c:pt>
                <c:pt idx="3844">
                  <c:v>5.3381948333333398</c:v>
                </c:pt>
                <c:pt idx="3845">
                  <c:v>5.3395835416666699</c:v>
                </c:pt>
                <c:pt idx="3846">
                  <c:v>5.3409722500000001</c:v>
                </c:pt>
                <c:pt idx="3847">
                  <c:v>5.34236095833334</c:v>
                </c:pt>
                <c:pt idx="3848">
                  <c:v>5.3437496666666702</c:v>
                </c:pt>
                <c:pt idx="3849">
                  <c:v>5.3451383749999994</c:v>
                </c:pt>
                <c:pt idx="3850">
                  <c:v>5.3465270833333403</c:v>
                </c:pt>
                <c:pt idx="3851">
                  <c:v>5.3479157916666704</c:v>
                </c:pt>
                <c:pt idx="3852">
                  <c:v>5.3493045000000006</c:v>
                </c:pt>
                <c:pt idx="3853">
                  <c:v>5.3506932083333396</c:v>
                </c:pt>
                <c:pt idx="3854">
                  <c:v>5.3520819166666698</c:v>
                </c:pt>
                <c:pt idx="3855">
                  <c:v>5.3534706249999999</c:v>
                </c:pt>
                <c:pt idx="3856">
                  <c:v>5.3548593333333399</c:v>
                </c:pt>
                <c:pt idx="3857">
                  <c:v>5.35624804166667</c:v>
                </c:pt>
                <c:pt idx="3858">
                  <c:v>5.3576367500000002</c:v>
                </c:pt>
                <c:pt idx="3859">
                  <c:v>5.3590254583333401</c:v>
                </c:pt>
                <c:pt idx="3860">
                  <c:v>5.3604141666666703</c:v>
                </c:pt>
                <c:pt idx="3861">
                  <c:v>5.3618028750000004</c:v>
                </c:pt>
                <c:pt idx="3862">
                  <c:v>5.3631915833333395</c:v>
                </c:pt>
                <c:pt idx="3863">
                  <c:v>5.3645802916666696</c:v>
                </c:pt>
                <c:pt idx="3864">
                  <c:v>5.3659689999999998</c:v>
                </c:pt>
                <c:pt idx="3865">
                  <c:v>5.3673577083333406</c:v>
                </c:pt>
                <c:pt idx="3866">
                  <c:v>5.3687464166666699</c:v>
                </c:pt>
                <c:pt idx="3867">
                  <c:v>5.370135125</c:v>
                </c:pt>
                <c:pt idx="3868">
                  <c:v>5.3715238333333399</c:v>
                </c:pt>
                <c:pt idx="3869">
                  <c:v>5.3729125416666701</c:v>
                </c:pt>
                <c:pt idx="3870">
                  <c:v>5.3743012500000003</c:v>
                </c:pt>
                <c:pt idx="3871">
                  <c:v>5.3756899583333402</c:v>
                </c:pt>
                <c:pt idx="3872">
                  <c:v>5.3770786666666694</c:v>
                </c:pt>
                <c:pt idx="3873">
                  <c:v>5.3784673749999996</c:v>
                </c:pt>
                <c:pt idx="3874">
                  <c:v>5.3798560833333404</c:v>
                </c:pt>
                <c:pt idx="3875">
                  <c:v>5.3812447916666706</c:v>
                </c:pt>
                <c:pt idx="3876">
                  <c:v>5.3826335000000007</c:v>
                </c:pt>
                <c:pt idx="3877">
                  <c:v>5.3840222083333398</c:v>
                </c:pt>
                <c:pt idx="3878">
                  <c:v>5.3854109166666699</c:v>
                </c:pt>
                <c:pt idx="3879">
                  <c:v>5.3867996250000001</c:v>
                </c:pt>
                <c:pt idx="3880">
                  <c:v>5.38818833333334</c:v>
                </c:pt>
                <c:pt idx="3881">
                  <c:v>5.3895770416666702</c:v>
                </c:pt>
                <c:pt idx="3882">
                  <c:v>5.3909657499999994</c:v>
                </c:pt>
                <c:pt idx="3883">
                  <c:v>5.3923544583333403</c:v>
                </c:pt>
                <c:pt idx="3884">
                  <c:v>5.3937431666666704</c:v>
                </c:pt>
                <c:pt idx="3885">
                  <c:v>5.3951318750000006</c:v>
                </c:pt>
                <c:pt idx="3886">
                  <c:v>5.3965205833333396</c:v>
                </c:pt>
                <c:pt idx="3887">
                  <c:v>5.3979092916666698</c:v>
                </c:pt>
                <c:pt idx="3888">
                  <c:v>5.3992979999999999</c:v>
                </c:pt>
                <c:pt idx="3889">
                  <c:v>5.4006867083333399</c:v>
                </c:pt>
                <c:pt idx="3890">
                  <c:v>5.40207541666667</c:v>
                </c:pt>
                <c:pt idx="3891">
                  <c:v>5.4034641250000002</c:v>
                </c:pt>
                <c:pt idx="3892">
                  <c:v>5.4048528333333401</c:v>
                </c:pt>
                <c:pt idx="3893">
                  <c:v>5.4062415416666703</c:v>
                </c:pt>
                <c:pt idx="3894">
                  <c:v>5.4076302500000004</c:v>
                </c:pt>
                <c:pt idx="3895">
                  <c:v>5.4090189583333395</c:v>
                </c:pt>
                <c:pt idx="3896">
                  <c:v>5.4104076666666696</c:v>
                </c:pt>
                <c:pt idx="3897">
                  <c:v>5.4117963749999998</c:v>
                </c:pt>
                <c:pt idx="3898">
                  <c:v>5.4131850833333406</c:v>
                </c:pt>
                <c:pt idx="3899">
                  <c:v>5.4145737916666699</c:v>
                </c:pt>
                <c:pt idx="3900">
                  <c:v>5.4159625</c:v>
                </c:pt>
                <c:pt idx="3901">
                  <c:v>5.4173512083333399</c:v>
                </c:pt>
                <c:pt idx="3902">
                  <c:v>5.4187399166666701</c:v>
                </c:pt>
                <c:pt idx="3903">
                  <c:v>5.4201286250000003</c:v>
                </c:pt>
                <c:pt idx="3904">
                  <c:v>5.4215173333333402</c:v>
                </c:pt>
                <c:pt idx="3905">
                  <c:v>5.4229060416666695</c:v>
                </c:pt>
                <c:pt idx="3906">
                  <c:v>5.4242947499999996</c:v>
                </c:pt>
                <c:pt idx="3907">
                  <c:v>5.4256834583333404</c:v>
                </c:pt>
                <c:pt idx="3908">
                  <c:v>5.4270721666666706</c:v>
                </c:pt>
                <c:pt idx="3909">
                  <c:v>5.4284608749999999</c:v>
                </c:pt>
                <c:pt idx="3910">
                  <c:v>5.4298495833333398</c:v>
                </c:pt>
                <c:pt idx="3911">
                  <c:v>5.4312382916666699</c:v>
                </c:pt>
                <c:pt idx="3912">
                  <c:v>5.4326270000000001</c:v>
                </c:pt>
                <c:pt idx="3913">
                  <c:v>5.43401570833334</c:v>
                </c:pt>
                <c:pt idx="3914">
                  <c:v>5.4354044166666702</c:v>
                </c:pt>
                <c:pt idx="3915">
                  <c:v>5.4367931249999994</c:v>
                </c:pt>
                <c:pt idx="3916">
                  <c:v>5.4381818333333403</c:v>
                </c:pt>
                <c:pt idx="3917">
                  <c:v>5.4395705416666704</c:v>
                </c:pt>
                <c:pt idx="3918">
                  <c:v>5.4409592500000006</c:v>
                </c:pt>
                <c:pt idx="3919">
                  <c:v>5.4423479583333396</c:v>
                </c:pt>
                <c:pt idx="3920">
                  <c:v>5.4437366666666698</c:v>
                </c:pt>
                <c:pt idx="3921">
                  <c:v>5.4451253749999999</c:v>
                </c:pt>
                <c:pt idx="3922">
                  <c:v>5.4465140833333399</c:v>
                </c:pt>
                <c:pt idx="3923">
                  <c:v>5.44790279166667</c:v>
                </c:pt>
                <c:pt idx="3924">
                  <c:v>5.4492915000000002</c:v>
                </c:pt>
                <c:pt idx="3925">
                  <c:v>5.4506802083333401</c:v>
                </c:pt>
                <c:pt idx="3926">
                  <c:v>5.4520689166666703</c:v>
                </c:pt>
                <c:pt idx="3927">
                  <c:v>5.4534576250000004</c:v>
                </c:pt>
                <c:pt idx="3928">
                  <c:v>5.4548463333333395</c:v>
                </c:pt>
                <c:pt idx="3929">
                  <c:v>5.4562350416666696</c:v>
                </c:pt>
                <c:pt idx="3930">
                  <c:v>5.4576237499999998</c:v>
                </c:pt>
                <c:pt idx="3931">
                  <c:v>5.4590124583333406</c:v>
                </c:pt>
                <c:pt idx="3932">
                  <c:v>5.4604011666666699</c:v>
                </c:pt>
                <c:pt idx="3933">
                  <c:v>5.461789875</c:v>
                </c:pt>
                <c:pt idx="3934">
                  <c:v>5.4631785833333399</c:v>
                </c:pt>
                <c:pt idx="3935">
                  <c:v>5.4645672916666701</c:v>
                </c:pt>
                <c:pt idx="3936">
                  <c:v>5.4659560000000003</c:v>
                </c:pt>
                <c:pt idx="3937">
                  <c:v>5.4673447083333402</c:v>
                </c:pt>
                <c:pt idx="3938">
                  <c:v>5.4687334166666695</c:v>
                </c:pt>
                <c:pt idx="3939">
                  <c:v>5.4701221249999996</c:v>
                </c:pt>
                <c:pt idx="3940">
                  <c:v>5.4715108333333404</c:v>
                </c:pt>
                <c:pt idx="3941">
                  <c:v>5.4728995416666706</c:v>
                </c:pt>
                <c:pt idx="3942">
                  <c:v>5.4742882499999999</c:v>
                </c:pt>
                <c:pt idx="3943">
                  <c:v>5.4756769583333398</c:v>
                </c:pt>
                <c:pt idx="3944">
                  <c:v>5.4770656666666699</c:v>
                </c:pt>
                <c:pt idx="3945">
                  <c:v>5.4784543750000001</c:v>
                </c:pt>
                <c:pt idx="3946">
                  <c:v>5.47984308333334</c:v>
                </c:pt>
                <c:pt idx="3947">
                  <c:v>5.4812317916666702</c:v>
                </c:pt>
                <c:pt idx="3948">
                  <c:v>5.4826204999999995</c:v>
                </c:pt>
                <c:pt idx="3949">
                  <c:v>5.4840092083333403</c:v>
                </c:pt>
                <c:pt idx="3950">
                  <c:v>5.4853979166666704</c:v>
                </c:pt>
                <c:pt idx="3951">
                  <c:v>5.4867866250000006</c:v>
                </c:pt>
                <c:pt idx="3952">
                  <c:v>5.4881753333333396</c:v>
                </c:pt>
                <c:pt idx="3953">
                  <c:v>5.4895640416666698</c:v>
                </c:pt>
                <c:pt idx="3954">
                  <c:v>5.4909527499999999</c:v>
                </c:pt>
                <c:pt idx="3955">
                  <c:v>5.4923414583333399</c:v>
                </c:pt>
                <c:pt idx="3956">
                  <c:v>5.49373016666667</c:v>
                </c:pt>
                <c:pt idx="3957">
                  <c:v>5.4951188750000002</c:v>
                </c:pt>
                <c:pt idx="3958">
                  <c:v>5.4965075833333401</c:v>
                </c:pt>
                <c:pt idx="3959">
                  <c:v>5.4978962916666703</c:v>
                </c:pt>
                <c:pt idx="3960">
                  <c:v>5.4992850000000004</c:v>
                </c:pt>
                <c:pt idx="3961">
                  <c:v>5.5006737083333395</c:v>
                </c:pt>
                <c:pt idx="3962">
                  <c:v>5.5020624166666696</c:v>
                </c:pt>
                <c:pt idx="3963">
                  <c:v>5.5034511249999998</c:v>
                </c:pt>
                <c:pt idx="3964">
                  <c:v>5.5048398333333406</c:v>
                </c:pt>
                <c:pt idx="3965">
                  <c:v>5.5062285416666699</c:v>
                </c:pt>
                <c:pt idx="3966">
                  <c:v>5.50761725</c:v>
                </c:pt>
                <c:pt idx="3967">
                  <c:v>5.5090059583333399</c:v>
                </c:pt>
                <c:pt idx="3968">
                  <c:v>5.5103946666666701</c:v>
                </c:pt>
                <c:pt idx="3969">
                  <c:v>5.5117833750000003</c:v>
                </c:pt>
                <c:pt idx="3970">
                  <c:v>5.5131720833333402</c:v>
                </c:pt>
                <c:pt idx="3971">
                  <c:v>5.5145607916666695</c:v>
                </c:pt>
                <c:pt idx="3972">
                  <c:v>5.5159494999999996</c:v>
                </c:pt>
                <c:pt idx="3973">
                  <c:v>5.5173382083333404</c:v>
                </c:pt>
                <c:pt idx="3974">
                  <c:v>5.5187269166666706</c:v>
                </c:pt>
                <c:pt idx="3975">
                  <c:v>5.5201156249999999</c:v>
                </c:pt>
                <c:pt idx="3976">
                  <c:v>5.5215043333333398</c:v>
                </c:pt>
                <c:pt idx="3977">
                  <c:v>5.5228930416666699</c:v>
                </c:pt>
                <c:pt idx="3978">
                  <c:v>5.5242817500000001</c:v>
                </c:pt>
                <c:pt idx="3979">
                  <c:v>5.52567045833334</c:v>
                </c:pt>
                <c:pt idx="3980">
                  <c:v>5.5270591666666702</c:v>
                </c:pt>
                <c:pt idx="3981">
                  <c:v>5.5284478749999995</c:v>
                </c:pt>
                <c:pt idx="3982">
                  <c:v>5.5298365833333403</c:v>
                </c:pt>
                <c:pt idx="3983">
                  <c:v>5.5312252916666704</c:v>
                </c:pt>
                <c:pt idx="3984">
                  <c:v>5.5326140000000006</c:v>
                </c:pt>
                <c:pt idx="3985">
                  <c:v>5.5340027083333396</c:v>
                </c:pt>
                <c:pt idx="3986">
                  <c:v>5.5353914166666698</c:v>
                </c:pt>
                <c:pt idx="3987">
                  <c:v>5.5367801249999999</c:v>
                </c:pt>
                <c:pt idx="3988">
                  <c:v>5.5381688333333399</c:v>
                </c:pt>
                <c:pt idx="3989">
                  <c:v>5.53955754166667</c:v>
                </c:pt>
                <c:pt idx="3990">
                  <c:v>5.5409462500000002</c:v>
                </c:pt>
                <c:pt idx="3991">
                  <c:v>5.5423349583333401</c:v>
                </c:pt>
                <c:pt idx="3992">
                  <c:v>5.5437236666666703</c:v>
                </c:pt>
                <c:pt idx="3993">
                  <c:v>5.5451123750000004</c:v>
                </c:pt>
                <c:pt idx="3994">
                  <c:v>5.5465010833333395</c:v>
                </c:pt>
                <c:pt idx="3995">
                  <c:v>5.5478897916666696</c:v>
                </c:pt>
                <c:pt idx="3996">
                  <c:v>5.5492784999999998</c:v>
                </c:pt>
                <c:pt idx="3997">
                  <c:v>5.5506672083333406</c:v>
                </c:pt>
                <c:pt idx="3998">
                  <c:v>5.5520559166666699</c:v>
                </c:pt>
                <c:pt idx="3999">
                  <c:v>5.553444625</c:v>
                </c:pt>
                <c:pt idx="4000">
                  <c:v>5.55483333333334</c:v>
                </c:pt>
                <c:pt idx="4001">
                  <c:v>5.5562220416666701</c:v>
                </c:pt>
                <c:pt idx="4002">
                  <c:v>5.5576107500000003</c:v>
                </c:pt>
                <c:pt idx="4003">
                  <c:v>5.5589994583333402</c:v>
                </c:pt>
                <c:pt idx="4004">
                  <c:v>5.5603881666666695</c:v>
                </c:pt>
                <c:pt idx="4005">
                  <c:v>5.5617768749999996</c:v>
                </c:pt>
                <c:pt idx="4006">
                  <c:v>5.5631655833333404</c:v>
                </c:pt>
                <c:pt idx="4007">
                  <c:v>5.5645542916666706</c:v>
                </c:pt>
                <c:pt idx="4008">
                  <c:v>5.5659429999999999</c:v>
                </c:pt>
                <c:pt idx="4009">
                  <c:v>5.5673317083333398</c:v>
                </c:pt>
                <c:pt idx="4010">
                  <c:v>5.5687204166666699</c:v>
                </c:pt>
                <c:pt idx="4011">
                  <c:v>5.5701091250000001</c:v>
                </c:pt>
                <c:pt idx="4012">
                  <c:v>5.57149783333334</c:v>
                </c:pt>
                <c:pt idx="4013">
                  <c:v>5.5728865416666702</c:v>
                </c:pt>
                <c:pt idx="4014">
                  <c:v>5.5742752499999995</c:v>
                </c:pt>
                <c:pt idx="4015">
                  <c:v>5.5756639583333403</c:v>
                </c:pt>
                <c:pt idx="4016">
                  <c:v>5.5770526666666704</c:v>
                </c:pt>
                <c:pt idx="4017">
                  <c:v>5.5784413750000006</c:v>
                </c:pt>
                <c:pt idx="4018">
                  <c:v>5.5798300833333396</c:v>
                </c:pt>
                <c:pt idx="4019">
                  <c:v>5.5812187916666698</c:v>
                </c:pt>
                <c:pt idx="4020">
                  <c:v>5.5826074999999999</c:v>
                </c:pt>
                <c:pt idx="4021">
                  <c:v>5.5839962083333399</c:v>
                </c:pt>
                <c:pt idx="4022">
                  <c:v>5.58538491666667</c:v>
                </c:pt>
                <c:pt idx="4023">
                  <c:v>5.5867736250000002</c:v>
                </c:pt>
                <c:pt idx="4024">
                  <c:v>5.5881623333333401</c:v>
                </c:pt>
                <c:pt idx="4025">
                  <c:v>5.5895510416666703</c:v>
                </c:pt>
                <c:pt idx="4026">
                  <c:v>5.5909397500000004</c:v>
                </c:pt>
                <c:pt idx="4027">
                  <c:v>5.5923284583333395</c:v>
                </c:pt>
                <c:pt idx="4028">
                  <c:v>5.5937171666666696</c:v>
                </c:pt>
                <c:pt idx="4029">
                  <c:v>5.5951058749999998</c:v>
                </c:pt>
                <c:pt idx="4030">
                  <c:v>5.5964945833333406</c:v>
                </c:pt>
                <c:pt idx="4031">
                  <c:v>5.5978832916666699</c:v>
                </c:pt>
                <c:pt idx="4032">
                  <c:v>5.599272</c:v>
                </c:pt>
                <c:pt idx="4033">
                  <c:v>5.60066070833334</c:v>
                </c:pt>
                <c:pt idx="4034">
                  <c:v>5.6020494166666701</c:v>
                </c:pt>
                <c:pt idx="4035">
                  <c:v>5.6034381250000003</c:v>
                </c:pt>
                <c:pt idx="4036">
                  <c:v>5.6048268333333402</c:v>
                </c:pt>
                <c:pt idx="4037">
                  <c:v>5.6062155416666695</c:v>
                </c:pt>
                <c:pt idx="4038">
                  <c:v>5.6076042499999996</c:v>
                </c:pt>
                <c:pt idx="4039">
                  <c:v>5.6089929583333404</c:v>
                </c:pt>
                <c:pt idx="4040">
                  <c:v>5.6103816666666706</c:v>
                </c:pt>
                <c:pt idx="4041">
                  <c:v>5.6117703749999999</c:v>
                </c:pt>
                <c:pt idx="4042">
                  <c:v>5.6131590833333398</c:v>
                </c:pt>
                <c:pt idx="4043">
                  <c:v>5.61454779166667</c:v>
                </c:pt>
                <c:pt idx="4044">
                  <c:v>5.6159365000000001</c:v>
                </c:pt>
                <c:pt idx="4045">
                  <c:v>5.61732520833334</c:v>
                </c:pt>
                <c:pt idx="4046">
                  <c:v>5.6187139166666702</c:v>
                </c:pt>
                <c:pt idx="4047">
                  <c:v>5.6201026249999995</c:v>
                </c:pt>
                <c:pt idx="4048">
                  <c:v>5.6214913333333403</c:v>
                </c:pt>
                <c:pt idx="4049">
                  <c:v>5.6228800416666704</c:v>
                </c:pt>
                <c:pt idx="4050">
                  <c:v>5.6242687500000006</c:v>
                </c:pt>
                <c:pt idx="4051">
                  <c:v>5.6256574583333396</c:v>
                </c:pt>
                <c:pt idx="4052">
                  <c:v>5.6270461666666698</c:v>
                </c:pt>
                <c:pt idx="4053">
                  <c:v>5.6284348749999999</c:v>
                </c:pt>
                <c:pt idx="4054">
                  <c:v>5.6298235833333399</c:v>
                </c:pt>
                <c:pt idx="4055">
                  <c:v>5.63121229166667</c:v>
                </c:pt>
                <c:pt idx="4056">
                  <c:v>5.6326010000000002</c:v>
                </c:pt>
                <c:pt idx="4057">
                  <c:v>5.6339897083333401</c:v>
                </c:pt>
                <c:pt idx="4058">
                  <c:v>5.6353784166666703</c:v>
                </c:pt>
                <c:pt idx="4059">
                  <c:v>5.6367671250000004</c:v>
                </c:pt>
                <c:pt idx="4060">
                  <c:v>5.6381558333333395</c:v>
                </c:pt>
                <c:pt idx="4061">
                  <c:v>5.6395445416666696</c:v>
                </c:pt>
                <c:pt idx="4062">
                  <c:v>5.6409332499999998</c:v>
                </c:pt>
                <c:pt idx="4063">
                  <c:v>5.6423219583333406</c:v>
                </c:pt>
                <c:pt idx="4064">
                  <c:v>5.6437106666666699</c:v>
                </c:pt>
                <c:pt idx="4065">
                  <c:v>5.645099375</c:v>
                </c:pt>
                <c:pt idx="4066">
                  <c:v>5.64648808333334</c:v>
                </c:pt>
                <c:pt idx="4067">
                  <c:v>5.6478767916666701</c:v>
                </c:pt>
                <c:pt idx="4068">
                  <c:v>5.6492655000000003</c:v>
                </c:pt>
                <c:pt idx="4069">
                  <c:v>5.6506542083333402</c:v>
                </c:pt>
                <c:pt idx="4070">
                  <c:v>5.6520429166666695</c:v>
                </c:pt>
                <c:pt idx="4071">
                  <c:v>5.6534316249999996</c:v>
                </c:pt>
                <c:pt idx="4072">
                  <c:v>5.6548203333333404</c:v>
                </c:pt>
                <c:pt idx="4073">
                  <c:v>5.6562090416666706</c:v>
                </c:pt>
                <c:pt idx="4074">
                  <c:v>5.6575977499999999</c:v>
                </c:pt>
                <c:pt idx="4075">
                  <c:v>5.6589864583333398</c:v>
                </c:pt>
                <c:pt idx="4076">
                  <c:v>5.66037516666667</c:v>
                </c:pt>
                <c:pt idx="4077">
                  <c:v>5.6617638750000001</c:v>
                </c:pt>
                <c:pt idx="4078">
                  <c:v>5.66315258333334</c:v>
                </c:pt>
                <c:pt idx="4079">
                  <c:v>5.6645412916666702</c:v>
                </c:pt>
                <c:pt idx="4080">
                  <c:v>5.6659299999999995</c:v>
                </c:pt>
                <c:pt idx="4081">
                  <c:v>5.6673187083333403</c:v>
                </c:pt>
                <c:pt idx="4082">
                  <c:v>5.6687074166666704</c:v>
                </c:pt>
                <c:pt idx="4083">
                  <c:v>5.6700961250000006</c:v>
                </c:pt>
                <c:pt idx="4084">
                  <c:v>5.6714848333333396</c:v>
                </c:pt>
                <c:pt idx="4085">
                  <c:v>5.6728735416666698</c:v>
                </c:pt>
                <c:pt idx="4086">
                  <c:v>5.67426225</c:v>
                </c:pt>
                <c:pt idx="4087">
                  <c:v>5.6756509583333408</c:v>
                </c:pt>
                <c:pt idx="4088">
                  <c:v>5.6770396666666709</c:v>
                </c:pt>
                <c:pt idx="4089">
                  <c:v>5.6784283749999993</c:v>
                </c:pt>
                <c:pt idx="4090">
                  <c:v>5.6798170833333401</c:v>
                </c:pt>
                <c:pt idx="4091">
                  <c:v>5.6812057916666703</c:v>
                </c:pt>
                <c:pt idx="4092">
                  <c:v>5.6825945000000004</c:v>
                </c:pt>
                <c:pt idx="4093">
                  <c:v>5.6839832083333395</c:v>
                </c:pt>
                <c:pt idx="4094">
                  <c:v>5.6853719166666696</c:v>
                </c:pt>
                <c:pt idx="4095">
                  <c:v>5.6867606249999998</c:v>
                </c:pt>
                <c:pt idx="4096">
                  <c:v>5.6881493333333406</c:v>
                </c:pt>
                <c:pt idx="4097">
                  <c:v>5.6895380416666708</c:v>
                </c:pt>
                <c:pt idx="4098">
                  <c:v>5.6909267500000009</c:v>
                </c:pt>
                <c:pt idx="4099">
                  <c:v>5.69231545833334</c:v>
                </c:pt>
                <c:pt idx="4100">
                  <c:v>5.6937041666666701</c:v>
                </c:pt>
                <c:pt idx="4101">
                  <c:v>5.6950928750000003</c:v>
                </c:pt>
                <c:pt idx="4102">
                  <c:v>5.6964815833333393</c:v>
                </c:pt>
                <c:pt idx="4103">
                  <c:v>5.6978702916666695</c:v>
                </c:pt>
                <c:pt idx="4104">
                  <c:v>5.6992589999999996</c:v>
                </c:pt>
                <c:pt idx="4105">
                  <c:v>5.7006477083333404</c:v>
                </c:pt>
                <c:pt idx="4106">
                  <c:v>5.7020364166666706</c:v>
                </c:pt>
                <c:pt idx="4107">
                  <c:v>5.7034251250000008</c:v>
                </c:pt>
                <c:pt idx="4108">
                  <c:v>5.7048138333333398</c:v>
                </c:pt>
                <c:pt idx="4109">
                  <c:v>5.70620254166667</c:v>
                </c:pt>
                <c:pt idx="4110">
                  <c:v>5.7075912500000001</c:v>
                </c:pt>
                <c:pt idx="4111">
                  <c:v>5.7089799583333409</c:v>
                </c:pt>
                <c:pt idx="4112">
                  <c:v>5.7103686666666693</c:v>
                </c:pt>
                <c:pt idx="4113">
                  <c:v>5.7117573749999995</c:v>
                </c:pt>
                <c:pt idx="4114">
                  <c:v>5.7131460833333403</c:v>
                </c:pt>
                <c:pt idx="4115">
                  <c:v>5.7145347916666704</c:v>
                </c:pt>
                <c:pt idx="4116">
                  <c:v>5.7159235000000006</c:v>
                </c:pt>
                <c:pt idx="4117">
                  <c:v>5.7173122083333396</c:v>
                </c:pt>
                <c:pt idx="4118">
                  <c:v>5.7187009166666698</c:v>
                </c:pt>
                <c:pt idx="4119">
                  <c:v>5.720089625</c:v>
                </c:pt>
                <c:pt idx="4120">
                  <c:v>5.7214783333333408</c:v>
                </c:pt>
                <c:pt idx="4121">
                  <c:v>5.7228670416666709</c:v>
                </c:pt>
                <c:pt idx="4122">
                  <c:v>5.7242557499999993</c:v>
                </c:pt>
                <c:pt idx="4123">
                  <c:v>5.7256444583333401</c:v>
                </c:pt>
                <c:pt idx="4124">
                  <c:v>5.7270331666666703</c:v>
                </c:pt>
                <c:pt idx="4125">
                  <c:v>5.7284218750000004</c:v>
                </c:pt>
                <c:pt idx="4126">
                  <c:v>5.7298105833333395</c:v>
                </c:pt>
                <c:pt idx="4127">
                  <c:v>5.7311992916666696</c:v>
                </c:pt>
                <c:pt idx="4128">
                  <c:v>5.7325879999999998</c:v>
                </c:pt>
                <c:pt idx="4129">
                  <c:v>5.7339767083333406</c:v>
                </c:pt>
                <c:pt idx="4130">
                  <c:v>5.7353654166666708</c:v>
                </c:pt>
                <c:pt idx="4131">
                  <c:v>5.7367541250000009</c:v>
                </c:pt>
                <c:pt idx="4132">
                  <c:v>5.73814283333334</c:v>
                </c:pt>
                <c:pt idx="4133">
                  <c:v>5.7395315416666701</c:v>
                </c:pt>
                <c:pt idx="4134">
                  <c:v>5.7409202500000003</c:v>
                </c:pt>
                <c:pt idx="4135">
                  <c:v>5.7423089583333393</c:v>
                </c:pt>
                <c:pt idx="4136">
                  <c:v>5.7436976666666695</c:v>
                </c:pt>
                <c:pt idx="4137">
                  <c:v>5.7450863749999996</c:v>
                </c:pt>
                <c:pt idx="4138">
                  <c:v>5.7464750833333405</c:v>
                </c:pt>
                <c:pt idx="4139">
                  <c:v>5.7478637916666706</c:v>
                </c:pt>
                <c:pt idx="4140">
                  <c:v>5.7492525000000008</c:v>
                </c:pt>
                <c:pt idx="4141">
                  <c:v>5.7506412083333398</c:v>
                </c:pt>
                <c:pt idx="4142">
                  <c:v>5.75202991666667</c:v>
                </c:pt>
                <c:pt idx="4143">
                  <c:v>5.7534186250000001</c:v>
                </c:pt>
                <c:pt idx="4144">
                  <c:v>5.7548073333333409</c:v>
                </c:pt>
                <c:pt idx="4145">
                  <c:v>5.7561960416666693</c:v>
                </c:pt>
                <c:pt idx="4146">
                  <c:v>5.7575847499999995</c:v>
                </c:pt>
                <c:pt idx="4147">
                  <c:v>5.7589734583333403</c:v>
                </c:pt>
                <c:pt idx="4148">
                  <c:v>5.7603621666666704</c:v>
                </c:pt>
                <c:pt idx="4149">
                  <c:v>5.7617508750000006</c:v>
                </c:pt>
                <c:pt idx="4150">
                  <c:v>5.7631395833333396</c:v>
                </c:pt>
                <c:pt idx="4151">
                  <c:v>5.7645282916666698</c:v>
                </c:pt>
                <c:pt idx="4152">
                  <c:v>5.765917</c:v>
                </c:pt>
                <c:pt idx="4153">
                  <c:v>5.7673057083333408</c:v>
                </c:pt>
                <c:pt idx="4154">
                  <c:v>5.7686944166666709</c:v>
                </c:pt>
                <c:pt idx="4155">
                  <c:v>5.7700831249999993</c:v>
                </c:pt>
                <c:pt idx="4156">
                  <c:v>5.7714718333333401</c:v>
                </c:pt>
                <c:pt idx="4157">
                  <c:v>5.7728605416666703</c:v>
                </c:pt>
                <c:pt idx="4158">
                  <c:v>5.7742492500000004</c:v>
                </c:pt>
                <c:pt idx="4159">
                  <c:v>5.7756379583333395</c:v>
                </c:pt>
                <c:pt idx="4160">
                  <c:v>5.7770266666666696</c:v>
                </c:pt>
                <c:pt idx="4161">
                  <c:v>5.7784153749999998</c:v>
                </c:pt>
                <c:pt idx="4162">
                  <c:v>5.7798040833333406</c:v>
                </c:pt>
                <c:pt idx="4163">
                  <c:v>5.7811927916666708</c:v>
                </c:pt>
                <c:pt idx="4164">
                  <c:v>5.7825815000000009</c:v>
                </c:pt>
                <c:pt idx="4165">
                  <c:v>5.78397020833334</c:v>
                </c:pt>
                <c:pt idx="4166">
                  <c:v>5.7853589166666701</c:v>
                </c:pt>
                <c:pt idx="4167">
                  <c:v>5.7867476250000003</c:v>
                </c:pt>
                <c:pt idx="4168">
                  <c:v>5.7881363333333393</c:v>
                </c:pt>
                <c:pt idx="4169">
                  <c:v>5.7895250416666695</c:v>
                </c:pt>
                <c:pt idx="4170">
                  <c:v>5.7909137499999996</c:v>
                </c:pt>
                <c:pt idx="4171">
                  <c:v>5.7923024583333405</c:v>
                </c:pt>
                <c:pt idx="4172">
                  <c:v>5.7936911666666706</c:v>
                </c:pt>
                <c:pt idx="4173">
                  <c:v>5.7950798750000008</c:v>
                </c:pt>
                <c:pt idx="4174">
                  <c:v>5.7964685833333398</c:v>
                </c:pt>
                <c:pt idx="4175">
                  <c:v>5.79785729166667</c:v>
                </c:pt>
                <c:pt idx="4176">
                  <c:v>5.7992460000000001</c:v>
                </c:pt>
                <c:pt idx="4177">
                  <c:v>5.8006347083333409</c:v>
                </c:pt>
                <c:pt idx="4178">
                  <c:v>5.8020234166666693</c:v>
                </c:pt>
                <c:pt idx="4179">
                  <c:v>5.8034121249999995</c:v>
                </c:pt>
                <c:pt idx="4180">
                  <c:v>5.8048008333333403</c:v>
                </c:pt>
                <c:pt idx="4181">
                  <c:v>5.8061895416666705</c:v>
                </c:pt>
                <c:pt idx="4182">
                  <c:v>5.8075782500000006</c:v>
                </c:pt>
                <c:pt idx="4183">
                  <c:v>5.8089669583333396</c:v>
                </c:pt>
                <c:pt idx="4184">
                  <c:v>5.8103556666666698</c:v>
                </c:pt>
                <c:pt idx="4185">
                  <c:v>5.811744375</c:v>
                </c:pt>
                <c:pt idx="4186">
                  <c:v>5.8131330833333408</c:v>
                </c:pt>
                <c:pt idx="4187">
                  <c:v>5.8145217916666709</c:v>
                </c:pt>
                <c:pt idx="4188">
                  <c:v>5.8159104999999993</c:v>
                </c:pt>
                <c:pt idx="4189">
                  <c:v>5.8172992083333401</c:v>
                </c:pt>
                <c:pt idx="4190">
                  <c:v>5.8186879166666703</c:v>
                </c:pt>
                <c:pt idx="4191">
                  <c:v>5.8200766250000004</c:v>
                </c:pt>
                <c:pt idx="4192">
                  <c:v>5.8214653333333395</c:v>
                </c:pt>
                <c:pt idx="4193">
                  <c:v>5.8228540416666696</c:v>
                </c:pt>
                <c:pt idx="4194">
                  <c:v>5.8242427499999998</c:v>
                </c:pt>
                <c:pt idx="4195">
                  <c:v>5.8256314583333406</c:v>
                </c:pt>
                <c:pt idx="4196">
                  <c:v>5.8270201666666708</c:v>
                </c:pt>
                <c:pt idx="4197">
                  <c:v>5.8284088750000009</c:v>
                </c:pt>
                <c:pt idx="4198">
                  <c:v>5.82979758333334</c:v>
                </c:pt>
                <c:pt idx="4199">
                  <c:v>5.8311862916666701</c:v>
                </c:pt>
                <c:pt idx="4200">
                  <c:v>5.8325750000000003</c:v>
                </c:pt>
                <c:pt idx="4201">
                  <c:v>5.8339637083333393</c:v>
                </c:pt>
                <c:pt idx="4202">
                  <c:v>5.8353524166666695</c:v>
                </c:pt>
                <c:pt idx="4203">
                  <c:v>5.8367411249999996</c:v>
                </c:pt>
                <c:pt idx="4204">
                  <c:v>5.8381298333333405</c:v>
                </c:pt>
                <c:pt idx="4205">
                  <c:v>5.8395185416666706</c:v>
                </c:pt>
                <c:pt idx="4206">
                  <c:v>5.8409072500000008</c:v>
                </c:pt>
                <c:pt idx="4207">
                  <c:v>5.8422959583333398</c:v>
                </c:pt>
                <c:pt idx="4208">
                  <c:v>5.84368466666667</c:v>
                </c:pt>
                <c:pt idx="4209">
                  <c:v>5.8450733750000001</c:v>
                </c:pt>
                <c:pt idx="4210">
                  <c:v>5.8464620833333409</c:v>
                </c:pt>
                <c:pt idx="4211">
                  <c:v>5.8478507916666693</c:v>
                </c:pt>
                <c:pt idx="4212">
                  <c:v>5.8492394999999995</c:v>
                </c:pt>
                <c:pt idx="4213">
                  <c:v>5.8506282083333403</c:v>
                </c:pt>
                <c:pt idx="4214">
                  <c:v>5.8520169166666705</c:v>
                </c:pt>
                <c:pt idx="4215">
                  <c:v>5.8534056250000006</c:v>
                </c:pt>
                <c:pt idx="4216">
                  <c:v>5.8547943333333397</c:v>
                </c:pt>
                <c:pt idx="4217">
                  <c:v>5.8561830416666698</c:v>
                </c:pt>
                <c:pt idx="4218">
                  <c:v>5.85757175</c:v>
                </c:pt>
                <c:pt idx="4219">
                  <c:v>5.8589604583333408</c:v>
                </c:pt>
                <c:pt idx="4220">
                  <c:v>5.8603491666666709</c:v>
                </c:pt>
                <c:pt idx="4221">
                  <c:v>5.8617378749999993</c:v>
                </c:pt>
                <c:pt idx="4222">
                  <c:v>5.8631265833333401</c:v>
                </c:pt>
                <c:pt idx="4223">
                  <c:v>5.8645152916666703</c:v>
                </c:pt>
                <c:pt idx="4224">
                  <c:v>5.8659040000000005</c:v>
                </c:pt>
                <c:pt idx="4225">
                  <c:v>5.8672927083333395</c:v>
                </c:pt>
                <c:pt idx="4226">
                  <c:v>5.8686814166666696</c:v>
                </c:pt>
                <c:pt idx="4227">
                  <c:v>5.8700701249999998</c:v>
                </c:pt>
                <c:pt idx="4228">
                  <c:v>5.8714588333333406</c:v>
                </c:pt>
                <c:pt idx="4229">
                  <c:v>5.8728475416666708</c:v>
                </c:pt>
                <c:pt idx="4230">
                  <c:v>5.8742362500000009</c:v>
                </c:pt>
                <c:pt idx="4231">
                  <c:v>5.87562495833334</c:v>
                </c:pt>
                <c:pt idx="4232">
                  <c:v>5.8770136666666701</c:v>
                </c:pt>
                <c:pt idx="4233">
                  <c:v>5.8784023750000003</c:v>
                </c:pt>
                <c:pt idx="4234">
                  <c:v>5.8797910833333393</c:v>
                </c:pt>
                <c:pt idx="4235">
                  <c:v>5.8811797916666695</c:v>
                </c:pt>
                <c:pt idx="4236">
                  <c:v>5.8825684999999996</c:v>
                </c:pt>
                <c:pt idx="4237">
                  <c:v>5.8839572083333405</c:v>
                </c:pt>
                <c:pt idx="4238">
                  <c:v>5.8853459166666706</c:v>
                </c:pt>
                <c:pt idx="4239">
                  <c:v>5.8867346250000008</c:v>
                </c:pt>
                <c:pt idx="4240">
                  <c:v>5.8881233333333398</c:v>
                </c:pt>
                <c:pt idx="4241">
                  <c:v>5.88951204166667</c:v>
                </c:pt>
                <c:pt idx="4242">
                  <c:v>5.8909007500000001</c:v>
                </c:pt>
                <c:pt idx="4243">
                  <c:v>5.8922894583333409</c:v>
                </c:pt>
                <c:pt idx="4244">
                  <c:v>5.8936781666666693</c:v>
                </c:pt>
                <c:pt idx="4245">
                  <c:v>5.8950668749999995</c:v>
                </c:pt>
                <c:pt idx="4246">
                  <c:v>5.8964555833333403</c:v>
                </c:pt>
                <c:pt idx="4247">
                  <c:v>5.8978442916666705</c:v>
                </c:pt>
                <c:pt idx="4248">
                  <c:v>5.8992330000000006</c:v>
                </c:pt>
                <c:pt idx="4249">
                  <c:v>5.9006217083333397</c:v>
                </c:pt>
                <c:pt idx="4250">
                  <c:v>5.9020104166666698</c:v>
                </c:pt>
                <c:pt idx="4251">
                  <c:v>5.903399125</c:v>
                </c:pt>
                <c:pt idx="4252">
                  <c:v>5.9047878333333408</c:v>
                </c:pt>
                <c:pt idx="4253">
                  <c:v>5.9061765416666709</c:v>
                </c:pt>
                <c:pt idx="4254">
                  <c:v>5.9075652499999993</c:v>
                </c:pt>
                <c:pt idx="4255">
                  <c:v>5.9089539583333401</c:v>
                </c:pt>
                <c:pt idx="4256">
                  <c:v>5.9103426666666703</c:v>
                </c:pt>
                <c:pt idx="4257">
                  <c:v>5.9117313750000005</c:v>
                </c:pt>
                <c:pt idx="4258">
                  <c:v>5.9131200833333395</c:v>
                </c:pt>
                <c:pt idx="4259">
                  <c:v>5.9145087916666697</c:v>
                </c:pt>
                <c:pt idx="4260">
                  <c:v>5.9158974999999998</c:v>
                </c:pt>
                <c:pt idx="4261">
                  <c:v>5.9172862083333406</c:v>
                </c:pt>
                <c:pt idx="4262">
                  <c:v>5.9186749166666708</c:v>
                </c:pt>
                <c:pt idx="4263">
                  <c:v>5.9200636250000009</c:v>
                </c:pt>
                <c:pt idx="4264">
                  <c:v>5.92145233333334</c:v>
                </c:pt>
                <c:pt idx="4265">
                  <c:v>5.9228410416666701</c:v>
                </c:pt>
                <c:pt idx="4266">
                  <c:v>5.9242297500000003</c:v>
                </c:pt>
                <c:pt idx="4267">
                  <c:v>5.9256184583333393</c:v>
                </c:pt>
                <c:pt idx="4268">
                  <c:v>5.9270071666666695</c:v>
                </c:pt>
                <c:pt idx="4269">
                  <c:v>5.9283958749999996</c:v>
                </c:pt>
                <c:pt idx="4270">
                  <c:v>5.9297845833333405</c:v>
                </c:pt>
                <c:pt idx="4271">
                  <c:v>5.9311732916666706</c:v>
                </c:pt>
                <c:pt idx="4272">
                  <c:v>5.9325620000000008</c:v>
                </c:pt>
                <c:pt idx="4273">
                  <c:v>5.9339507083333398</c:v>
                </c:pt>
                <c:pt idx="4274">
                  <c:v>5.93533941666667</c:v>
                </c:pt>
                <c:pt idx="4275">
                  <c:v>5.9367281250000001</c:v>
                </c:pt>
                <c:pt idx="4276">
                  <c:v>5.9381168333333409</c:v>
                </c:pt>
                <c:pt idx="4277">
                  <c:v>5.9395055416666693</c:v>
                </c:pt>
                <c:pt idx="4278">
                  <c:v>5.9408942499999995</c:v>
                </c:pt>
                <c:pt idx="4279">
                  <c:v>5.9422829583333403</c:v>
                </c:pt>
                <c:pt idx="4280">
                  <c:v>5.9436716666666705</c:v>
                </c:pt>
                <c:pt idx="4281">
                  <c:v>5.9450603750000006</c:v>
                </c:pt>
                <c:pt idx="4282">
                  <c:v>5.9464490833333397</c:v>
                </c:pt>
                <c:pt idx="4283">
                  <c:v>5.9478377916666698</c:v>
                </c:pt>
                <c:pt idx="4284">
                  <c:v>5.9492265</c:v>
                </c:pt>
                <c:pt idx="4285">
                  <c:v>5.9506152083333408</c:v>
                </c:pt>
                <c:pt idx="4286">
                  <c:v>5.9520039166666709</c:v>
                </c:pt>
                <c:pt idx="4287">
                  <c:v>5.9533926249999993</c:v>
                </c:pt>
                <c:pt idx="4288">
                  <c:v>5.9547813333333401</c:v>
                </c:pt>
                <c:pt idx="4289">
                  <c:v>5.9561700416666703</c:v>
                </c:pt>
                <c:pt idx="4290">
                  <c:v>5.9575587500000005</c:v>
                </c:pt>
                <c:pt idx="4291">
                  <c:v>5.9589474583333395</c:v>
                </c:pt>
                <c:pt idx="4292">
                  <c:v>5.9603361666666697</c:v>
                </c:pt>
                <c:pt idx="4293">
                  <c:v>5.9617248749999998</c:v>
                </c:pt>
                <c:pt idx="4294">
                  <c:v>5.9631135833333406</c:v>
                </c:pt>
                <c:pt idx="4295">
                  <c:v>5.9645022916666708</c:v>
                </c:pt>
                <c:pt idx="4296">
                  <c:v>5.9658910000000009</c:v>
                </c:pt>
                <c:pt idx="4297">
                  <c:v>5.96727970833334</c:v>
                </c:pt>
                <c:pt idx="4298">
                  <c:v>5.9686684166666701</c:v>
                </c:pt>
                <c:pt idx="4299">
                  <c:v>5.9700571250000003</c:v>
                </c:pt>
                <c:pt idx="4300">
                  <c:v>5.9714458333333393</c:v>
                </c:pt>
                <c:pt idx="4301">
                  <c:v>5.9728345416666695</c:v>
                </c:pt>
                <c:pt idx="4302">
                  <c:v>5.9742232499999997</c:v>
                </c:pt>
                <c:pt idx="4303">
                  <c:v>5.9756119583333405</c:v>
                </c:pt>
                <c:pt idx="4304">
                  <c:v>5.9770006666666706</c:v>
                </c:pt>
                <c:pt idx="4305">
                  <c:v>5.9783893750000008</c:v>
                </c:pt>
                <c:pt idx="4306">
                  <c:v>5.9797780833333398</c:v>
                </c:pt>
                <c:pt idx="4307">
                  <c:v>5.98116679166667</c:v>
                </c:pt>
                <c:pt idx="4308">
                  <c:v>5.9825555000000001</c:v>
                </c:pt>
                <c:pt idx="4309">
                  <c:v>5.983944208333341</c:v>
                </c:pt>
                <c:pt idx="4310">
                  <c:v>5.9853329166666693</c:v>
                </c:pt>
                <c:pt idx="4311">
                  <c:v>5.9867216249999995</c:v>
                </c:pt>
                <c:pt idx="4312">
                  <c:v>5.9881103333333403</c:v>
                </c:pt>
                <c:pt idx="4313">
                  <c:v>5.9894990416666705</c:v>
                </c:pt>
                <c:pt idx="4314">
                  <c:v>5.9908877500000006</c:v>
                </c:pt>
                <c:pt idx="4315">
                  <c:v>5.9922764583333397</c:v>
                </c:pt>
                <c:pt idx="4316">
                  <c:v>5.9936651666666698</c:v>
                </c:pt>
                <c:pt idx="4317">
                  <c:v>5.995053875</c:v>
                </c:pt>
                <c:pt idx="4318">
                  <c:v>5.9964425833333408</c:v>
                </c:pt>
                <c:pt idx="4319">
                  <c:v>5.9978312916666709</c:v>
                </c:pt>
                <c:pt idx="4320">
                  <c:v>5.9992199999999993</c:v>
                </c:pt>
                <c:pt idx="4321">
                  <c:v>6.0006087083333401</c:v>
                </c:pt>
                <c:pt idx="4322">
                  <c:v>6.0019974166666703</c:v>
                </c:pt>
                <c:pt idx="4323">
                  <c:v>6.0033861250000005</c:v>
                </c:pt>
                <c:pt idx="4324">
                  <c:v>6.0047748333333395</c:v>
                </c:pt>
                <c:pt idx="4325">
                  <c:v>6.0061635416666697</c:v>
                </c:pt>
                <c:pt idx="4326">
                  <c:v>6.0075522499999998</c:v>
                </c:pt>
                <c:pt idx="4327">
                  <c:v>6.0089409583333406</c:v>
                </c:pt>
                <c:pt idx="4328">
                  <c:v>6.0103296666666708</c:v>
                </c:pt>
                <c:pt idx="4329">
                  <c:v>6.0117183750000009</c:v>
                </c:pt>
                <c:pt idx="4330">
                  <c:v>6.01310708333334</c:v>
                </c:pt>
                <c:pt idx="4331">
                  <c:v>6.0144957916666701</c:v>
                </c:pt>
                <c:pt idx="4332">
                  <c:v>6.0158845000000003</c:v>
                </c:pt>
                <c:pt idx="4333">
                  <c:v>6.0172732083333393</c:v>
                </c:pt>
                <c:pt idx="4334">
                  <c:v>6.0186619166666695</c:v>
                </c:pt>
                <c:pt idx="4335">
                  <c:v>6.0200506249999997</c:v>
                </c:pt>
                <c:pt idx="4336">
                  <c:v>6.0214393333333405</c:v>
                </c:pt>
                <c:pt idx="4337">
                  <c:v>6.0228280416666706</c:v>
                </c:pt>
                <c:pt idx="4338">
                  <c:v>6.0242167500000008</c:v>
                </c:pt>
                <c:pt idx="4339">
                  <c:v>6.0256054583333398</c:v>
                </c:pt>
                <c:pt idx="4340">
                  <c:v>6.02699416666667</c:v>
                </c:pt>
                <c:pt idx="4341">
                  <c:v>6.0283828750000001</c:v>
                </c:pt>
                <c:pt idx="4342">
                  <c:v>6.029771583333341</c:v>
                </c:pt>
                <c:pt idx="4343">
                  <c:v>6.0311602916666693</c:v>
                </c:pt>
                <c:pt idx="4344">
                  <c:v>6.0325489999999995</c:v>
                </c:pt>
                <c:pt idx="4345">
                  <c:v>6.0339377083333403</c:v>
                </c:pt>
                <c:pt idx="4346">
                  <c:v>6.0353264166666705</c:v>
                </c:pt>
                <c:pt idx="4347">
                  <c:v>6.0367151250000006</c:v>
                </c:pt>
                <c:pt idx="4348">
                  <c:v>6.0381038333333397</c:v>
                </c:pt>
                <c:pt idx="4349">
                  <c:v>6.0394925416666698</c:v>
                </c:pt>
                <c:pt idx="4350">
                  <c:v>6.04088125</c:v>
                </c:pt>
                <c:pt idx="4351">
                  <c:v>6.0422699583333408</c:v>
                </c:pt>
                <c:pt idx="4352">
                  <c:v>6.043658666666671</c:v>
                </c:pt>
                <c:pt idx="4353">
                  <c:v>6.0450473749999993</c:v>
                </c:pt>
                <c:pt idx="4354">
                  <c:v>6.0464360833333402</c:v>
                </c:pt>
                <c:pt idx="4355">
                  <c:v>6.0478247916666703</c:v>
                </c:pt>
                <c:pt idx="4356">
                  <c:v>6.0492135000000005</c:v>
                </c:pt>
                <c:pt idx="4357">
                  <c:v>6.0506022083333395</c:v>
                </c:pt>
                <c:pt idx="4358">
                  <c:v>6.0519909166666697</c:v>
                </c:pt>
                <c:pt idx="4359">
                  <c:v>6.0533796249999998</c:v>
                </c:pt>
                <c:pt idx="4360">
                  <c:v>6.0547683333333406</c:v>
                </c:pt>
                <c:pt idx="4361">
                  <c:v>6.0561570416666708</c:v>
                </c:pt>
                <c:pt idx="4362">
                  <c:v>6.057545750000001</c:v>
                </c:pt>
                <c:pt idx="4363">
                  <c:v>6.05893445833334</c:v>
                </c:pt>
                <c:pt idx="4364">
                  <c:v>6.0603231666666701</c:v>
                </c:pt>
                <c:pt idx="4365">
                  <c:v>6.0617118750000003</c:v>
                </c:pt>
                <c:pt idx="4366">
                  <c:v>6.0631005833333393</c:v>
                </c:pt>
                <c:pt idx="4367">
                  <c:v>6.0644892916666695</c:v>
                </c:pt>
                <c:pt idx="4368">
                  <c:v>6.0658779999999997</c:v>
                </c:pt>
                <c:pt idx="4369">
                  <c:v>6.0672667083333405</c:v>
                </c:pt>
                <c:pt idx="4370">
                  <c:v>6.0686554166666706</c:v>
                </c:pt>
                <c:pt idx="4371">
                  <c:v>6.0700441250000008</c:v>
                </c:pt>
                <c:pt idx="4372">
                  <c:v>6.0714328333333398</c:v>
                </c:pt>
                <c:pt idx="4373">
                  <c:v>6.07282154166667</c:v>
                </c:pt>
                <c:pt idx="4374">
                  <c:v>6.0742102500000001</c:v>
                </c:pt>
                <c:pt idx="4375">
                  <c:v>6.0755989583333392</c:v>
                </c:pt>
                <c:pt idx="4376">
                  <c:v>6.0769876666666693</c:v>
                </c:pt>
                <c:pt idx="4377">
                  <c:v>6.0783763749999995</c:v>
                </c:pt>
                <c:pt idx="4378">
                  <c:v>6.0797650833333403</c:v>
                </c:pt>
                <c:pt idx="4379">
                  <c:v>6.0811537916666705</c:v>
                </c:pt>
                <c:pt idx="4380">
                  <c:v>6.0825425000000006</c:v>
                </c:pt>
                <c:pt idx="4381">
                  <c:v>6.0839312083333397</c:v>
                </c:pt>
                <c:pt idx="4382">
                  <c:v>6.0853199166666698</c:v>
                </c:pt>
                <c:pt idx="4383">
                  <c:v>6.086708625</c:v>
                </c:pt>
                <c:pt idx="4384">
                  <c:v>6.0880973333333408</c:v>
                </c:pt>
                <c:pt idx="4385">
                  <c:v>6.089486041666671</c:v>
                </c:pt>
                <c:pt idx="4386">
                  <c:v>6.0908747499999993</c:v>
                </c:pt>
                <c:pt idx="4387">
                  <c:v>6.0922634583333402</c:v>
                </c:pt>
                <c:pt idx="4388">
                  <c:v>6.0936521666666703</c:v>
                </c:pt>
                <c:pt idx="4389">
                  <c:v>6.0950408750000005</c:v>
                </c:pt>
                <c:pt idx="4390">
                  <c:v>6.0964295833333395</c:v>
                </c:pt>
                <c:pt idx="4391">
                  <c:v>6.0978182916666697</c:v>
                </c:pt>
                <c:pt idx="4392">
                  <c:v>6.0992069999999998</c:v>
                </c:pt>
                <c:pt idx="4393">
                  <c:v>6.1005957083333406</c:v>
                </c:pt>
                <c:pt idx="4394">
                  <c:v>6.1019844166666708</c:v>
                </c:pt>
                <c:pt idx="4395">
                  <c:v>6.103373125000001</c:v>
                </c:pt>
                <c:pt idx="4396">
                  <c:v>6.10476183333334</c:v>
                </c:pt>
                <c:pt idx="4397">
                  <c:v>6.1061505416666702</c:v>
                </c:pt>
                <c:pt idx="4398">
                  <c:v>6.1075392500000003</c:v>
                </c:pt>
                <c:pt idx="4399">
                  <c:v>6.1089279583333393</c:v>
                </c:pt>
                <c:pt idx="4400">
                  <c:v>6.1103166666666695</c:v>
                </c:pt>
                <c:pt idx="4401">
                  <c:v>6.1117053749999997</c:v>
                </c:pt>
                <c:pt idx="4402">
                  <c:v>6.1130940833333405</c:v>
                </c:pt>
                <c:pt idx="4403">
                  <c:v>6.1144827916666706</c:v>
                </c:pt>
                <c:pt idx="4404">
                  <c:v>6.1158715000000008</c:v>
                </c:pt>
                <c:pt idx="4405">
                  <c:v>6.1172602083333398</c:v>
                </c:pt>
                <c:pt idx="4406">
                  <c:v>6.11864891666667</c:v>
                </c:pt>
                <c:pt idx="4407">
                  <c:v>6.1200376250000001</c:v>
                </c:pt>
                <c:pt idx="4408">
                  <c:v>6.1214263333333392</c:v>
                </c:pt>
                <c:pt idx="4409">
                  <c:v>6.1228150416666693</c:v>
                </c:pt>
                <c:pt idx="4410">
                  <c:v>6.1242037499999995</c:v>
                </c:pt>
                <c:pt idx="4411">
                  <c:v>6.1255924583333403</c:v>
                </c:pt>
                <c:pt idx="4412">
                  <c:v>6.1269811666666705</c:v>
                </c:pt>
                <c:pt idx="4413">
                  <c:v>6.1283698750000006</c:v>
                </c:pt>
                <c:pt idx="4414">
                  <c:v>6.1297585833333397</c:v>
                </c:pt>
                <c:pt idx="4415">
                  <c:v>6.1311472916666698</c:v>
                </c:pt>
                <c:pt idx="4416">
                  <c:v>6.132536</c:v>
                </c:pt>
                <c:pt idx="4417">
                  <c:v>6.1339247083333408</c:v>
                </c:pt>
                <c:pt idx="4418">
                  <c:v>6.1353134166666692</c:v>
                </c:pt>
                <c:pt idx="4419">
                  <c:v>6.1367021249999993</c:v>
                </c:pt>
                <c:pt idx="4420">
                  <c:v>6.1380908333333402</c:v>
                </c:pt>
                <c:pt idx="4421">
                  <c:v>6.1394795416666703</c:v>
                </c:pt>
                <c:pt idx="4422">
                  <c:v>6.1408682500000005</c:v>
                </c:pt>
                <c:pt idx="4423">
                  <c:v>6.1422569583333395</c:v>
                </c:pt>
                <c:pt idx="4424">
                  <c:v>6.1436456666666697</c:v>
                </c:pt>
                <c:pt idx="4425">
                  <c:v>6.1450343749999998</c:v>
                </c:pt>
                <c:pt idx="4426">
                  <c:v>6.1464230833333406</c:v>
                </c:pt>
                <c:pt idx="4427">
                  <c:v>6.1478117916666708</c:v>
                </c:pt>
                <c:pt idx="4428">
                  <c:v>6.149200500000001</c:v>
                </c:pt>
                <c:pt idx="4429">
                  <c:v>6.15058920833334</c:v>
                </c:pt>
                <c:pt idx="4430">
                  <c:v>6.1519779166666702</c:v>
                </c:pt>
                <c:pt idx="4431">
                  <c:v>6.1533666250000003</c:v>
                </c:pt>
                <c:pt idx="4432">
                  <c:v>6.1547553333333394</c:v>
                </c:pt>
                <c:pt idx="4433">
                  <c:v>6.1561440416666695</c:v>
                </c:pt>
                <c:pt idx="4434">
                  <c:v>6.1575327499999997</c:v>
                </c:pt>
                <c:pt idx="4435">
                  <c:v>6.1589214583333405</c:v>
                </c:pt>
                <c:pt idx="4436">
                  <c:v>6.1603101666666706</c:v>
                </c:pt>
                <c:pt idx="4437">
                  <c:v>6.1616988750000008</c:v>
                </c:pt>
                <c:pt idx="4438">
                  <c:v>6.1630875833333398</c:v>
                </c:pt>
                <c:pt idx="4439">
                  <c:v>6.16447629166667</c:v>
                </c:pt>
                <c:pt idx="4440">
                  <c:v>6.1658650000000002</c:v>
                </c:pt>
                <c:pt idx="4441">
                  <c:v>6.1672537083333392</c:v>
                </c:pt>
                <c:pt idx="4442">
                  <c:v>6.1686424166666693</c:v>
                </c:pt>
                <c:pt idx="4443">
                  <c:v>6.1700311249999995</c:v>
                </c:pt>
                <c:pt idx="4444">
                  <c:v>6.1714198333333403</c:v>
                </c:pt>
                <c:pt idx="4445">
                  <c:v>6.1728085416666705</c:v>
                </c:pt>
                <c:pt idx="4446">
                  <c:v>6.1741972500000006</c:v>
                </c:pt>
                <c:pt idx="4447">
                  <c:v>6.1755859583333397</c:v>
                </c:pt>
                <c:pt idx="4448">
                  <c:v>6.1769746666666698</c:v>
                </c:pt>
                <c:pt idx="4449">
                  <c:v>6.178363375</c:v>
                </c:pt>
                <c:pt idx="4450">
                  <c:v>6.1797520833333408</c:v>
                </c:pt>
                <c:pt idx="4451">
                  <c:v>6.1811407916666692</c:v>
                </c:pt>
                <c:pt idx="4452">
                  <c:v>6.1825294999999993</c:v>
                </c:pt>
                <c:pt idx="4453">
                  <c:v>6.1839182083333402</c:v>
                </c:pt>
                <c:pt idx="4454">
                  <c:v>6.1853069166666703</c:v>
                </c:pt>
                <c:pt idx="4455">
                  <c:v>6.1866956250000005</c:v>
                </c:pt>
                <c:pt idx="4456">
                  <c:v>6.1880843333333395</c:v>
                </c:pt>
                <c:pt idx="4457">
                  <c:v>6.1894730416666697</c:v>
                </c:pt>
                <c:pt idx="4458">
                  <c:v>6.1908617499999998</c:v>
                </c:pt>
                <c:pt idx="4459">
                  <c:v>6.1922504583333406</c:v>
                </c:pt>
                <c:pt idx="4460">
                  <c:v>6.1936391666666708</c:v>
                </c:pt>
                <c:pt idx="4461">
                  <c:v>6.1950278749999992</c:v>
                </c:pt>
                <c:pt idx="4462">
                  <c:v>6.19641658333334</c:v>
                </c:pt>
                <c:pt idx="4463">
                  <c:v>6.1978052916666702</c:v>
                </c:pt>
                <c:pt idx="4464">
                  <c:v>6.1991940000000003</c:v>
                </c:pt>
                <c:pt idx="4465">
                  <c:v>6.2005827083333394</c:v>
                </c:pt>
                <c:pt idx="4466">
                  <c:v>6.2019714166666695</c:v>
                </c:pt>
                <c:pt idx="4467">
                  <c:v>6.2033601249999997</c:v>
                </c:pt>
                <c:pt idx="4468">
                  <c:v>6.2047488333333405</c:v>
                </c:pt>
                <c:pt idx="4469">
                  <c:v>6.2061375416666706</c:v>
                </c:pt>
                <c:pt idx="4470">
                  <c:v>6.2075262500000008</c:v>
                </c:pt>
                <c:pt idx="4471">
                  <c:v>6.2089149583333398</c:v>
                </c:pt>
                <c:pt idx="4472">
                  <c:v>6.21030366666667</c:v>
                </c:pt>
                <c:pt idx="4473">
                  <c:v>6.2116923750000002</c:v>
                </c:pt>
                <c:pt idx="4474">
                  <c:v>6.2130810833333392</c:v>
                </c:pt>
                <c:pt idx="4475">
                  <c:v>6.2144697916666694</c:v>
                </c:pt>
                <c:pt idx="4476">
                  <c:v>6.2158584999999995</c:v>
                </c:pt>
                <c:pt idx="4477">
                  <c:v>6.2172472083333403</c:v>
                </c:pt>
                <c:pt idx="4478">
                  <c:v>6.2186359166666705</c:v>
                </c:pt>
                <c:pt idx="4479">
                  <c:v>6.2200246250000006</c:v>
                </c:pt>
                <c:pt idx="4480">
                  <c:v>6.2214133333333397</c:v>
                </c:pt>
                <c:pt idx="4481">
                  <c:v>6.2228020416666698</c:v>
                </c:pt>
                <c:pt idx="4482">
                  <c:v>6.22419075</c:v>
                </c:pt>
                <c:pt idx="4483">
                  <c:v>6.2255794583333408</c:v>
                </c:pt>
                <c:pt idx="4484">
                  <c:v>6.2269681666666692</c:v>
                </c:pt>
                <c:pt idx="4485">
                  <c:v>6.2283568749999993</c:v>
                </c:pt>
                <c:pt idx="4486">
                  <c:v>6.2297455833333402</c:v>
                </c:pt>
                <c:pt idx="4487">
                  <c:v>6.2311342916666703</c:v>
                </c:pt>
                <c:pt idx="4488">
                  <c:v>6.2325230000000005</c:v>
                </c:pt>
                <c:pt idx="4489">
                  <c:v>6.2339117083333395</c:v>
                </c:pt>
                <c:pt idx="4490">
                  <c:v>6.2353004166666697</c:v>
                </c:pt>
                <c:pt idx="4491">
                  <c:v>6.2366891249999998</c:v>
                </c:pt>
                <c:pt idx="4492">
                  <c:v>6.2380778333333406</c:v>
                </c:pt>
                <c:pt idx="4493">
                  <c:v>6.2394665416666708</c:v>
                </c:pt>
                <c:pt idx="4494">
                  <c:v>6.2408552499999992</c:v>
                </c:pt>
                <c:pt idx="4495">
                  <c:v>6.24224395833334</c:v>
                </c:pt>
                <c:pt idx="4496">
                  <c:v>6.2436326666666702</c:v>
                </c:pt>
                <c:pt idx="4497">
                  <c:v>6.2450213750000003</c:v>
                </c:pt>
                <c:pt idx="4498">
                  <c:v>6.2464100833333394</c:v>
                </c:pt>
                <c:pt idx="4499">
                  <c:v>6.2477987916666695</c:v>
                </c:pt>
                <c:pt idx="4500">
                  <c:v>6.2491874999999997</c:v>
                </c:pt>
                <c:pt idx="4501">
                  <c:v>6.2505762083333405</c:v>
                </c:pt>
                <c:pt idx="4502">
                  <c:v>6.2519649166666706</c:v>
                </c:pt>
                <c:pt idx="4503">
                  <c:v>6.2533536250000008</c:v>
                </c:pt>
                <c:pt idx="4504">
                  <c:v>6.2547423333333398</c:v>
                </c:pt>
                <c:pt idx="4505">
                  <c:v>6.25613104166667</c:v>
                </c:pt>
                <c:pt idx="4506">
                  <c:v>6.2575197500000002</c:v>
                </c:pt>
                <c:pt idx="4507">
                  <c:v>6.2589084583333392</c:v>
                </c:pt>
                <c:pt idx="4508">
                  <c:v>6.2602971666666694</c:v>
                </c:pt>
                <c:pt idx="4509">
                  <c:v>6.2616858749999995</c:v>
                </c:pt>
                <c:pt idx="4510">
                  <c:v>6.2630745833333403</c:v>
                </c:pt>
                <c:pt idx="4511">
                  <c:v>6.2644632916666705</c:v>
                </c:pt>
                <c:pt idx="4512">
                  <c:v>6.2658520000000006</c:v>
                </c:pt>
                <c:pt idx="4513">
                  <c:v>6.2672407083333397</c:v>
                </c:pt>
                <c:pt idx="4514">
                  <c:v>6.2686294166666698</c:v>
                </c:pt>
                <c:pt idx="4515">
                  <c:v>6.270018125</c:v>
                </c:pt>
                <c:pt idx="4516">
                  <c:v>6.2714068333333408</c:v>
                </c:pt>
                <c:pt idx="4517">
                  <c:v>6.2727955416666692</c:v>
                </c:pt>
                <c:pt idx="4518">
                  <c:v>6.2741842499999994</c:v>
                </c:pt>
                <c:pt idx="4519">
                  <c:v>6.2755729583333402</c:v>
                </c:pt>
                <c:pt idx="4520">
                  <c:v>6.2769616666666703</c:v>
                </c:pt>
                <c:pt idx="4521">
                  <c:v>6.2783503750000005</c:v>
                </c:pt>
                <c:pt idx="4522">
                  <c:v>6.2797390833333395</c:v>
                </c:pt>
                <c:pt idx="4523">
                  <c:v>6.2811277916666697</c:v>
                </c:pt>
                <c:pt idx="4524">
                  <c:v>6.2825164999999998</c:v>
                </c:pt>
                <c:pt idx="4525">
                  <c:v>6.2839052083333407</c:v>
                </c:pt>
                <c:pt idx="4526">
                  <c:v>6.2852939166666708</c:v>
                </c:pt>
                <c:pt idx="4527">
                  <c:v>6.2866826249999992</c:v>
                </c:pt>
                <c:pt idx="4528">
                  <c:v>6.28807133333334</c:v>
                </c:pt>
                <c:pt idx="4529">
                  <c:v>6.2894600416666702</c:v>
                </c:pt>
                <c:pt idx="4530">
                  <c:v>6.2908487500000003</c:v>
                </c:pt>
                <c:pt idx="4531">
                  <c:v>6.2922374583333394</c:v>
                </c:pt>
                <c:pt idx="4532">
                  <c:v>6.2936261666666695</c:v>
                </c:pt>
                <c:pt idx="4533">
                  <c:v>6.2950148749999997</c:v>
                </c:pt>
                <c:pt idx="4534">
                  <c:v>6.2964035833333405</c:v>
                </c:pt>
                <c:pt idx="4535">
                  <c:v>6.2977922916666706</c:v>
                </c:pt>
                <c:pt idx="4536">
                  <c:v>6.2991810000000008</c:v>
                </c:pt>
                <c:pt idx="4537">
                  <c:v>6.3005697083333398</c:v>
                </c:pt>
                <c:pt idx="4538">
                  <c:v>6.30195841666667</c:v>
                </c:pt>
                <c:pt idx="4539">
                  <c:v>6.3033471250000002</c:v>
                </c:pt>
                <c:pt idx="4540">
                  <c:v>6.3047358333333392</c:v>
                </c:pt>
                <c:pt idx="4541">
                  <c:v>6.3061245416666694</c:v>
                </c:pt>
                <c:pt idx="4542">
                  <c:v>6.3075132499999995</c:v>
                </c:pt>
                <c:pt idx="4543">
                  <c:v>6.3089019583333403</c:v>
                </c:pt>
                <c:pt idx="4544">
                  <c:v>6.3102906666666705</c:v>
                </c:pt>
                <c:pt idx="4545">
                  <c:v>6.3116793750000006</c:v>
                </c:pt>
                <c:pt idx="4546">
                  <c:v>6.3130680833333397</c:v>
                </c:pt>
                <c:pt idx="4547">
                  <c:v>6.3144567916666698</c:v>
                </c:pt>
                <c:pt idx="4548">
                  <c:v>6.3158455</c:v>
                </c:pt>
                <c:pt idx="4549">
                  <c:v>6.3172342083333408</c:v>
                </c:pt>
                <c:pt idx="4550">
                  <c:v>6.3186229166666692</c:v>
                </c:pt>
                <c:pt idx="4551">
                  <c:v>6.3200116249999994</c:v>
                </c:pt>
                <c:pt idx="4552">
                  <c:v>6.3214003333333402</c:v>
                </c:pt>
                <c:pt idx="4553">
                  <c:v>6.3227890416666703</c:v>
                </c:pt>
                <c:pt idx="4554">
                  <c:v>6.3241777500000005</c:v>
                </c:pt>
                <c:pt idx="4555">
                  <c:v>6.3255664583333395</c:v>
                </c:pt>
                <c:pt idx="4556">
                  <c:v>6.3269551666666697</c:v>
                </c:pt>
                <c:pt idx="4557">
                  <c:v>6.3283438749999998</c:v>
                </c:pt>
                <c:pt idx="4558">
                  <c:v>6.3297325833333407</c:v>
                </c:pt>
                <c:pt idx="4559">
                  <c:v>6.3311212916666708</c:v>
                </c:pt>
                <c:pt idx="4560">
                  <c:v>6.3325099999999992</c:v>
                </c:pt>
                <c:pt idx="4561">
                  <c:v>6.33389870833334</c:v>
                </c:pt>
                <c:pt idx="4562">
                  <c:v>6.3352874166666702</c:v>
                </c:pt>
                <c:pt idx="4563">
                  <c:v>6.3366761250000003</c:v>
                </c:pt>
                <c:pt idx="4564">
                  <c:v>6.3380648333333394</c:v>
                </c:pt>
                <c:pt idx="4565">
                  <c:v>6.3394535416666695</c:v>
                </c:pt>
                <c:pt idx="4566">
                  <c:v>6.3408422499999997</c:v>
                </c:pt>
                <c:pt idx="4567">
                  <c:v>6.3422309583333405</c:v>
                </c:pt>
                <c:pt idx="4568">
                  <c:v>6.3436196666666707</c:v>
                </c:pt>
                <c:pt idx="4569">
                  <c:v>6.3450083750000008</c:v>
                </c:pt>
                <c:pt idx="4570">
                  <c:v>6.3463970833333399</c:v>
                </c:pt>
                <c:pt idx="4571">
                  <c:v>6.34778579166667</c:v>
                </c:pt>
                <c:pt idx="4572">
                  <c:v>6.3491745000000002</c:v>
                </c:pt>
                <c:pt idx="4573">
                  <c:v>6.3505632083333392</c:v>
                </c:pt>
                <c:pt idx="4574">
                  <c:v>6.3519519166666694</c:v>
                </c:pt>
                <c:pt idx="4575">
                  <c:v>6.3533406249999995</c:v>
                </c:pt>
                <c:pt idx="4576">
                  <c:v>6.3547293333333403</c:v>
                </c:pt>
                <c:pt idx="4577">
                  <c:v>6.3561180416666705</c:v>
                </c:pt>
                <c:pt idx="4578">
                  <c:v>6.3575067500000007</c:v>
                </c:pt>
                <c:pt idx="4579">
                  <c:v>6.3588954583333397</c:v>
                </c:pt>
                <c:pt idx="4580">
                  <c:v>6.3602841666666698</c:v>
                </c:pt>
                <c:pt idx="4581">
                  <c:v>6.361672875</c:v>
                </c:pt>
                <c:pt idx="4582">
                  <c:v>6.3630615833333408</c:v>
                </c:pt>
                <c:pt idx="4583">
                  <c:v>6.3644502916666692</c:v>
                </c:pt>
                <c:pt idx="4584">
                  <c:v>6.3658389999999994</c:v>
                </c:pt>
                <c:pt idx="4585">
                  <c:v>6.3672277083333402</c:v>
                </c:pt>
                <c:pt idx="4586">
                  <c:v>6.3686164166666703</c:v>
                </c:pt>
                <c:pt idx="4587">
                  <c:v>6.3700051250000005</c:v>
                </c:pt>
                <c:pt idx="4588">
                  <c:v>6.3713938333333395</c:v>
                </c:pt>
                <c:pt idx="4589">
                  <c:v>6.3727825416666697</c:v>
                </c:pt>
                <c:pt idx="4590">
                  <c:v>6.3741712499999998</c:v>
                </c:pt>
                <c:pt idx="4591">
                  <c:v>6.3755599583333407</c:v>
                </c:pt>
                <c:pt idx="4592">
                  <c:v>6.3769486666666708</c:v>
                </c:pt>
                <c:pt idx="4593">
                  <c:v>6.3783373749999992</c:v>
                </c:pt>
                <c:pt idx="4594">
                  <c:v>6.37972608333334</c:v>
                </c:pt>
                <c:pt idx="4595">
                  <c:v>6.3811147916666702</c:v>
                </c:pt>
                <c:pt idx="4596">
                  <c:v>6.3825035000000003</c:v>
                </c:pt>
                <c:pt idx="4597">
                  <c:v>6.3838922083333394</c:v>
                </c:pt>
                <c:pt idx="4598">
                  <c:v>6.3852809166666695</c:v>
                </c:pt>
                <c:pt idx="4599">
                  <c:v>6.3866696249999997</c:v>
                </c:pt>
                <c:pt idx="4600">
                  <c:v>6.3880583333333405</c:v>
                </c:pt>
                <c:pt idx="4601">
                  <c:v>6.3894470416666707</c:v>
                </c:pt>
                <c:pt idx="4602">
                  <c:v>6.3908357500000008</c:v>
                </c:pt>
                <c:pt idx="4603">
                  <c:v>6.3922244583333399</c:v>
                </c:pt>
                <c:pt idx="4604">
                  <c:v>6.39361316666667</c:v>
                </c:pt>
                <c:pt idx="4605">
                  <c:v>6.3950018750000002</c:v>
                </c:pt>
                <c:pt idx="4606">
                  <c:v>6.3963905833333392</c:v>
                </c:pt>
                <c:pt idx="4607">
                  <c:v>6.3977792916666694</c:v>
                </c:pt>
                <c:pt idx="4608">
                  <c:v>6.3991679999999995</c:v>
                </c:pt>
                <c:pt idx="4609">
                  <c:v>6.4005567083333403</c:v>
                </c:pt>
                <c:pt idx="4610">
                  <c:v>6.4019454166666705</c:v>
                </c:pt>
                <c:pt idx="4611">
                  <c:v>6.4033341250000007</c:v>
                </c:pt>
                <c:pt idx="4612">
                  <c:v>6.4047228333333397</c:v>
                </c:pt>
                <c:pt idx="4613">
                  <c:v>6.4061115416666699</c:v>
                </c:pt>
                <c:pt idx="4614">
                  <c:v>6.40750025</c:v>
                </c:pt>
                <c:pt idx="4615">
                  <c:v>6.4088889583333408</c:v>
                </c:pt>
                <c:pt idx="4616">
                  <c:v>6.4102776666666692</c:v>
                </c:pt>
                <c:pt idx="4617">
                  <c:v>6.4116663749999994</c:v>
                </c:pt>
                <c:pt idx="4618">
                  <c:v>6.4130550833333402</c:v>
                </c:pt>
                <c:pt idx="4619">
                  <c:v>6.4144437916666703</c:v>
                </c:pt>
                <c:pt idx="4620">
                  <c:v>6.4158325000000005</c:v>
                </c:pt>
                <c:pt idx="4621">
                  <c:v>6.4172212083333395</c:v>
                </c:pt>
                <c:pt idx="4622">
                  <c:v>6.4186099166666697</c:v>
                </c:pt>
                <c:pt idx="4623">
                  <c:v>6.4199986249999998</c:v>
                </c:pt>
                <c:pt idx="4624">
                  <c:v>6.4213873333333407</c:v>
                </c:pt>
                <c:pt idx="4625">
                  <c:v>6.4227760416666708</c:v>
                </c:pt>
                <c:pt idx="4626">
                  <c:v>6.4241647499999992</c:v>
                </c:pt>
                <c:pt idx="4627">
                  <c:v>6.42555345833334</c:v>
                </c:pt>
                <c:pt idx="4628">
                  <c:v>6.4269421666666702</c:v>
                </c:pt>
                <c:pt idx="4629">
                  <c:v>6.4283308750000003</c:v>
                </c:pt>
                <c:pt idx="4630">
                  <c:v>6.4297195833333394</c:v>
                </c:pt>
                <c:pt idx="4631">
                  <c:v>6.4311082916666695</c:v>
                </c:pt>
                <c:pt idx="4632">
                  <c:v>6.4324969999999997</c:v>
                </c:pt>
                <c:pt idx="4633">
                  <c:v>6.4338857083333405</c:v>
                </c:pt>
                <c:pt idx="4634">
                  <c:v>6.4352744166666707</c:v>
                </c:pt>
                <c:pt idx="4635">
                  <c:v>6.4366631250000008</c:v>
                </c:pt>
                <c:pt idx="4636">
                  <c:v>6.4380518333333399</c:v>
                </c:pt>
                <c:pt idx="4637">
                  <c:v>6.43944054166667</c:v>
                </c:pt>
                <c:pt idx="4638">
                  <c:v>6.4408292500000002</c:v>
                </c:pt>
                <c:pt idx="4639">
                  <c:v>6.4422179583333392</c:v>
                </c:pt>
                <c:pt idx="4640">
                  <c:v>6.4436066666666694</c:v>
                </c:pt>
                <c:pt idx="4641">
                  <c:v>6.4449953749999995</c:v>
                </c:pt>
                <c:pt idx="4642">
                  <c:v>6.4463840833333403</c:v>
                </c:pt>
                <c:pt idx="4643">
                  <c:v>6.4477727916666705</c:v>
                </c:pt>
                <c:pt idx="4644">
                  <c:v>6.4491615000000007</c:v>
                </c:pt>
                <c:pt idx="4645">
                  <c:v>6.4505502083333397</c:v>
                </c:pt>
                <c:pt idx="4646">
                  <c:v>6.4519389166666699</c:v>
                </c:pt>
                <c:pt idx="4647">
                  <c:v>6.453327625</c:v>
                </c:pt>
                <c:pt idx="4648">
                  <c:v>6.4547163333333408</c:v>
                </c:pt>
                <c:pt idx="4649">
                  <c:v>6.4561050416666692</c:v>
                </c:pt>
                <c:pt idx="4650">
                  <c:v>6.4574937499999994</c:v>
                </c:pt>
                <c:pt idx="4651">
                  <c:v>6.4588824583333402</c:v>
                </c:pt>
                <c:pt idx="4652">
                  <c:v>6.4602711666666703</c:v>
                </c:pt>
                <c:pt idx="4653">
                  <c:v>6.4616598750000005</c:v>
                </c:pt>
                <c:pt idx="4654">
                  <c:v>6.4630485833333395</c:v>
                </c:pt>
                <c:pt idx="4655">
                  <c:v>6.4644372916666697</c:v>
                </c:pt>
                <c:pt idx="4656">
                  <c:v>6.4658259999999999</c:v>
                </c:pt>
                <c:pt idx="4657">
                  <c:v>6.4672147083333407</c:v>
                </c:pt>
                <c:pt idx="4658">
                  <c:v>6.4686034166666708</c:v>
                </c:pt>
                <c:pt idx="4659">
                  <c:v>6.4699921249999992</c:v>
                </c:pt>
                <c:pt idx="4660">
                  <c:v>6.47138083333334</c:v>
                </c:pt>
                <c:pt idx="4661">
                  <c:v>6.4727695416666702</c:v>
                </c:pt>
                <c:pt idx="4662">
                  <c:v>6.4741582500000003</c:v>
                </c:pt>
                <c:pt idx="4663">
                  <c:v>6.4755469583333394</c:v>
                </c:pt>
                <c:pt idx="4664">
                  <c:v>6.4769356666666695</c:v>
                </c:pt>
                <c:pt idx="4665">
                  <c:v>6.4783243749999997</c:v>
                </c:pt>
                <c:pt idx="4666">
                  <c:v>6.4797130833333405</c:v>
                </c:pt>
                <c:pt idx="4667">
                  <c:v>6.4811017916666707</c:v>
                </c:pt>
                <c:pt idx="4668">
                  <c:v>6.4824905000000008</c:v>
                </c:pt>
                <c:pt idx="4669">
                  <c:v>6.4838792083333399</c:v>
                </c:pt>
                <c:pt idx="4670">
                  <c:v>6.48526791666667</c:v>
                </c:pt>
                <c:pt idx="4671">
                  <c:v>6.4866566250000002</c:v>
                </c:pt>
                <c:pt idx="4672">
                  <c:v>6.4880453333333392</c:v>
                </c:pt>
                <c:pt idx="4673">
                  <c:v>6.4894340416666694</c:v>
                </c:pt>
                <c:pt idx="4674">
                  <c:v>6.4908227499999995</c:v>
                </c:pt>
                <c:pt idx="4675">
                  <c:v>6.4922114583333403</c:v>
                </c:pt>
                <c:pt idx="4676">
                  <c:v>6.4936001666666705</c:v>
                </c:pt>
                <c:pt idx="4677">
                  <c:v>6.4949888750000007</c:v>
                </c:pt>
                <c:pt idx="4678">
                  <c:v>6.4963775833333397</c:v>
                </c:pt>
                <c:pt idx="4679">
                  <c:v>6.4977662916666699</c:v>
                </c:pt>
                <c:pt idx="4680">
                  <c:v>6.499155</c:v>
                </c:pt>
                <c:pt idx="4681">
                  <c:v>6.5005437083333408</c:v>
                </c:pt>
                <c:pt idx="4682">
                  <c:v>6.5019324166666692</c:v>
                </c:pt>
                <c:pt idx="4683">
                  <c:v>6.5033211249999994</c:v>
                </c:pt>
                <c:pt idx="4684">
                  <c:v>6.5047098333333402</c:v>
                </c:pt>
                <c:pt idx="4685">
                  <c:v>6.5060985416666703</c:v>
                </c:pt>
                <c:pt idx="4686">
                  <c:v>6.5074872500000005</c:v>
                </c:pt>
                <c:pt idx="4687">
                  <c:v>6.5088759583333395</c:v>
                </c:pt>
                <c:pt idx="4688">
                  <c:v>6.5102646666666697</c:v>
                </c:pt>
                <c:pt idx="4689">
                  <c:v>6.5116533749999999</c:v>
                </c:pt>
                <c:pt idx="4690">
                  <c:v>6.5130420833333407</c:v>
                </c:pt>
                <c:pt idx="4691">
                  <c:v>6.5144307916666708</c:v>
                </c:pt>
                <c:pt idx="4692">
                  <c:v>6.5158194999999992</c:v>
                </c:pt>
                <c:pt idx="4693">
                  <c:v>6.51720820833334</c:v>
                </c:pt>
                <c:pt idx="4694">
                  <c:v>6.5185969166666702</c:v>
                </c:pt>
                <c:pt idx="4695">
                  <c:v>6.5199856250000003</c:v>
                </c:pt>
                <c:pt idx="4696">
                  <c:v>6.5213743333333394</c:v>
                </c:pt>
                <c:pt idx="4697">
                  <c:v>6.5227630416666695</c:v>
                </c:pt>
                <c:pt idx="4698">
                  <c:v>6.5241517499999997</c:v>
                </c:pt>
                <c:pt idx="4699">
                  <c:v>6.5255404583333405</c:v>
                </c:pt>
                <c:pt idx="4700">
                  <c:v>6.5269291666666707</c:v>
                </c:pt>
                <c:pt idx="4701">
                  <c:v>6.5283178750000008</c:v>
                </c:pt>
                <c:pt idx="4702">
                  <c:v>6.5297065833333399</c:v>
                </c:pt>
                <c:pt idx="4703">
                  <c:v>6.53109529166667</c:v>
                </c:pt>
                <c:pt idx="4704">
                  <c:v>6.5324840000000002</c:v>
                </c:pt>
                <c:pt idx="4705">
                  <c:v>6.5338727083333392</c:v>
                </c:pt>
                <c:pt idx="4706">
                  <c:v>6.5352614166666694</c:v>
                </c:pt>
                <c:pt idx="4707">
                  <c:v>6.5366501249999995</c:v>
                </c:pt>
                <c:pt idx="4708">
                  <c:v>6.5380388333333403</c:v>
                </c:pt>
                <c:pt idx="4709">
                  <c:v>6.5394275416666705</c:v>
                </c:pt>
                <c:pt idx="4710">
                  <c:v>6.5408162500000007</c:v>
                </c:pt>
                <c:pt idx="4711">
                  <c:v>6.5422049583333397</c:v>
                </c:pt>
                <c:pt idx="4712">
                  <c:v>6.5435936666666699</c:v>
                </c:pt>
                <c:pt idx="4713">
                  <c:v>6.544982375</c:v>
                </c:pt>
                <c:pt idx="4714">
                  <c:v>6.5463710833333408</c:v>
                </c:pt>
                <c:pt idx="4715">
                  <c:v>6.5477597916666692</c:v>
                </c:pt>
                <c:pt idx="4716">
                  <c:v>6.5491484999999994</c:v>
                </c:pt>
                <c:pt idx="4717">
                  <c:v>6.5505372083333402</c:v>
                </c:pt>
                <c:pt idx="4718">
                  <c:v>6.5519259166666703</c:v>
                </c:pt>
                <c:pt idx="4719">
                  <c:v>6.5533146250000005</c:v>
                </c:pt>
                <c:pt idx="4720">
                  <c:v>6.5547033333333395</c:v>
                </c:pt>
                <c:pt idx="4721">
                  <c:v>6.5560920416666697</c:v>
                </c:pt>
                <c:pt idx="4722">
                  <c:v>6.5574807499999999</c:v>
                </c:pt>
                <c:pt idx="4723">
                  <c:v>6.5588694583333407</c:v>
                </c:pt>
                <c:pt idx="4724">
                  <c:v>6.5602581666666708</c:v>
                </c:pt>
                <c:pt idx="4725">
                  <c:v>6.5616468749999992</c:v>
                </c:pt>
                <c:pt idx="4726">
                  <c:v>6.56303558333334</c:v>
                </c:pt>
                <c:pt idx="4727">
                  <c:v>6.5644242916666702</c:v>
                </c:pt>
                <c:pt idx="4728">
                  <c:v>6.5658130000000003</c:v>
                </c:pt>
                <c:pt idx="4729">
                  <c:v>6.5672017083333394</c:v>
                </c:pt>
                <c:pt idx="4730">
                  <c:v>6.5685904166666695</c:v>
                </c:pt>
                <c:pt idx="4731">
                  <c:v>6.5699791249999997</c:v>
                </c:pt>
                <c:pt idx="4732">
                  <c:v>6.5713678333333405</c:v>
                </c:pt>
                <c:pt idx="4733">
                  <c:v>6.5727565416666707</c:v>
                </c:pt>
                <c:pt idx="4734">
                  <c:v>6.5741452500000008</c:v>
                </c:pt>
                <c:pt idx="4735">
                  <c:v>6.5755339583333399</c:v>
                </c:pt>
                <c:pt idx="4736">
                  <c:v>6.57692266666667</c:v>
                </c:pt>
                <c:pt idx="4737">
                  <c:v>6.5783113750000002</c:v>
                </c:pt>
                <c:pt idx="4738">
                  <c:v>6.5797000833333392</c:v>
                </c:pt>
                <c:pt idx="4739">
                  <c:v>6.5810887916666694</c:v>
                </c:pt>
                <c:pt idx="4740">
                  <c:v>6.5824774999999995</c:v>
                </c:pt>
                <c:pt idx="4741">
                  <c:v>6.5838662083333404</c:v>
                </c:pt>
                <c:pt idx="4742">
                  <c:v>6.5852549166666705</c:v>
                </c:pt>
                <c:pt idx="4743">
                  <c:v>6.5866436250000007</c:v>
                </c:pt>
                <c:pt idx="4744">
                  <c:v>6.5880323333333397</c:v>
                </c:pt>
                <c:pt idx="4745">
                  <c:v>6.5894210416666699</c:v>
                </c:pt>
                <c:pt idx="4746">
                  <c:v>6.59080975</c:v>
                </c:pt>
                <c:pt idx="4747">
                  <c:v>6.5921984583333408</c:v>
                </c:pt>
                <c:pt idx="4748">
                  <c:v>6.5935871666666692</c:v>
                </c:pt>
                <c:pt idx="4749">
                  <c:v>6.5949758749999994</c:v>
                </c:pt>
                <c:pt idx="4750">
                  <c:v>6.5963645833333402</c:v>
                </c:pt>
                <c:pt idx="4751">
                  <c:v>6.5977532916666703</c:v>
                </c:pt>
                <c:pt idx="4752">
                  <c:v>6.5991420000000005</c:v>
                </c:pt>
                <c:pt idx="4753">
                  <c:v>6.6005307083333395</c:v>
                </c:pt>
                <c:pt idx="4754">
                  <c:v>6.6019194166666697</c:v>
                </c:pt>
                <c:pt idx="4755">
                  <c:v>6.6033081249999999</c:v>
                </c:pt>
                <c:pt idx="4756">
                  <c:v>6.6046968333333407</c:v>
                </c:pt>
                <c:pt idx="4757">
                  <c:v>6.6060855416666708</c:v>
                </c:pt>
                <c:pt idx="4758">
                  <c:v>6.6074742499999992</c:v>
                </c:pt>
                <c:pt idx="4759">
                  <c:v>6.60886295833334</c:v>
                </c:pt>
                <c:pt idx="4760">
                  <c:v>6.6102516666666702</c:v>
                </c:pt>
                <c:pt idx="4761">
                  <c:v>6.6116403750000003</c:v>
                </c:pt>
                <c:pt idx="4762">
                  <c:v>6.6130290833333394</c:v>
                </c:pt>
                <c:pt idx="4763">
                  <c:v>6.6144177916666695</c:v>
                </c:pt>
                <c:pt idx="4764">
                  <c:v>6.6158064999999997</c:v>
                </c:pt>
                <c:pt idx="4765">
                  <c:v>6.6171952083333405</c:v>
                </c:pt>
                <c:pt idx="4766">
                  <c:v>6.6185839166666707</c:v>
                </c:pt>
                <c:pt idx="4767">
                  <c:v>6.6199726250000008</c:v>
                </c:pt>
                <c:pt idx="4768">
                  <c:v>6.6213613333333399</c:v>
                </c:pt>
                <c:pt idx="4769">
                  <c:v>6.62275004166667</c:v>
                </c:pt>
                <c:pt idx="4770">
                  <c:v>6.6241387500000002</c:v>
                </c:pt>
                <c:pt idx="4771">
                  <c:v>6.6255274583333392</c:v>
                </c:pt>
                <c:pt idx="4772">
                  <c:v>6.6269161666666694</c:v>
                </c:pt>
                <c:pt idx="4773">
                  <c:v>6.6283048749999995</c:v>
                </c:pt>
                <c:pt idx="4774">
                  <c:v>6.6296935833333404</c:v>
                </c:pt>
                <c:pt idx="4775">
                  <c:v>6.6310822916666705</c:v>
                </c:pt>
                <c:pt idx="4776">
                  <c:v>6.6324710000000007</c:v>
                </c:pt>
                <c:pt idx="4777">
                  <c:v>6.6338597083333397</c:v>
                </c:pt>
                <c:pt idx="4778">
                  <c:v>6.6352484166666699</c:v>
                </c:pt>
                <c:pt idx="4779">
                  <c:v>6.636637125</c:v>
                </c:pt>
                <c:pt idx="4780">
                  <c:v>6.6380258333333408</c:v>
                </c:pt>
                <c:pt idx="4781">
                  <c:v>6.6394145416666692</c:v>
                </c:pt>
                <c:pt idx="4782">
                  <c:v>6.6408032499999994</c:v>
                </c:pt>
                <c:pt idx="4783">
                  <c:v>6.6421919583333402</c:v>
                </c:pt>
                <c:pt idx="4784">
                  <c:v>6.6435806666666704</c:v>
                </c:pt>
                <c:pt idx="4785">
                  <c:v>6.6449693750000005</c:v>
                </c:pt>
                <c:pt idx="4786">
                  <c:v>6.6463580833333396</c:v>
                </c:pt>
                <c:pt idx="4787">
                  <c:v>6.6477467916666697</c:v>
                </c:pt>
                <c:pt idx="4788">
                  <c:v>6.6491354999999999</c:v>
                </c:pt>
                <c:pt idx="4789">
                  <c:v>6.6505242083333407</c:v>
                </c:pt>
                <c:pt idx="4790">
                  <c:v>6.6519129166666708</c:v>
                </c:pt>
                <c:pt idx="4791">
                  <c:v>6.6533016249999992</c:v>
                </c:pt>
                <c:pt idx="4792">
                  <c:v>6.65469033333334</c:v>
                </c:pt>
                <c:pt idx="4793">
                  <c:v>6.6560790416666702</c:v>
                </c:pt>
                <c:pt idx="4794">
                  <c:v>6.6574677500000004</c:v>
                </c:pt>
                <c:pt idx="4795">
                  <c:v>6.6588564583333394</c:v>
                </c:pt>
                <c:pt idx="4796">
                  <c:v>6.6602451666666695</c:v>
                </c:pt>
                <c:pt idx="4797">
                  <c:v>6.6616338749999997</c:v>
                </c:pt>
                <c:pt idx="4798">
                  <c:v>6.6630225833333405</c:v>
                </c:pt>
                <c:pt idx="4799">
                  <c:v>6.6644112916666707</c:v>
                </c:pt>
                <c:pt idx="4800">
                  <c:v>6.6658000000000008</c:v>
                </c:pt>
                <c:pt idx="4801">
                  <c:v>6.6671887083333399</c:v>
                </c:pt>
                <c:pt idx="4802">
                  <c:v>6.66857741666667</c:v>
                </c:pt>
                <c:pt idx="4803">
                  <c:v>6.6699661250000002</c:v>
                </c:pt>
                <c:pt idx="4804">
                  <c:v>6.6713548333333392</c:v>
                </c:pt>
                <c:pt idx="4805">
                  <c:v>6.6727435416666694</c:v>
                </c:pt>
                <c:pt idx="4806">
                  <c:v>6.6741322499999995</c:v>
                </c:pt>
                <c:pt idx="4807">
                  <c:v>6.6755209583333404</c:v>
                </c:pt>
                <c:pt idx="4808">
                  <c:v>6.6769096666666705</c:v>
                </c:pt>
                <c:pt idx="4809">
                  <c:v>6.6782983750000007</c:v>
                </c:pt>
                <c:pt idx="4810">
                  <c:v>6.6796870833333397</c:v>
                </c:pt>
                <c:pt idx="4811">
                  <c:v>6.6810757916666699</c:v>
                </c:pt>
                <c:pt idx="4812">
                  <c:v>6.6824645</c:v>
                </c:pt>
                <c:pt idx="4813">
                  <c:v>6.6838532083333408</c:v>
                </c:pt>
                <c:pt idx="4814">
                  <c:v>6.6852419166666692</c:v>
                </c:pt>
                <c:pt idx="4815">
                  <c:v>6.6866306249999994</c:v>
                </c:pt>
                <c:pt idx="4816">
                  <c:v>6.6880193333333402</c:v>
                </c:pt>
                <c:pt idx="4817">
                  <c:v>6.6894080416666704</c:v>
                </c:pt>
                <c:pt idx="4818">
                  <c:v>6.6907967500000005</c:v>
                </c:pt>
                <c:pt idx="4819">
                  <c:v>6.6921854583333396</c:v>
                </c:pt>
                <c:pt idx="4820">
                  <c:v>6.6935741666666697</c:v>
                </c:pt>
                <c:pt idx="4821">
                  <c:v>6.6949628749999999</c:v>
                </c:pt>
                <c:pt idx="4822">
                  <c:v>6.6963515833333407</c:v>
                </c:pt>
                <c:pt idx="4823">
                  <c:v>6.6977402916666708</c:v>
                </c:pt>
                <c:pt idx="4824">
                  <c:v>6.6991289999999992</c:v>
                </c:pt>
                <c:pt idx="4825">
                  <c:v>6.70051770833334</c:v>
                </c:pt>
                <c:pt idx="4826">
                  <c:v>6.7019064166666702</c:v>
                </c:pt>
                <c:pt idx="4827">
                  <c:v>6.7032951250000004</c:v>
                </c:pt>
                <c:pt idx="4828">
                  <c:v>6.7046838333333394</c:v>
                </c:pt>
                <c:pt idx="4829">
                  <c:v>6.7060725416666696</c:v>
                </c:pt>
                <c:pt idx="4830">
                  <c:v>6.7074612499999997</c:v>
                </c:pt>
                <c:pt idx="4831">
                  <c:v>6.7088499583333405</c:v>
                </c:pt>
                <c:pt idx="4832">
                  <c:v>6.7102386666666707</c:v>
                </c:pt>
                <c:pt idx="4833">
                  <c:v>6.7116273750000008</c:v>
                </c:pt>
                <c:pt idx="4834">
                  <c:v>6.7130160833333399</c:v>
                </c:pt>
                <c:pt idx="4835">
                  <c:v>6.71440479166667</c:v>
                </c:pt>
                <c:pt idx="4836">
                  <c:v>6.7157935000000002</c:v>
                </c:pt>
                <c:pt idx="4837">
                  <c:v>6.7171822083333392</c:v>
                </c:pt>
                <c:pt idx="4838">
                  <c:v>6.7185709166666694</c:v>
                </c:pt>
                <c:pt idx="4839">
                  <c:v>6.7199596249999995</c:v>
                </c:pt>
                <c:pt idx="4840">
                  <c:v>6.7213483333333404</c:v>
                </c:pt>
                <c:pt idx="4841">
                  <c:v>6.7227370416666705</c:v>
                </c:pt>
                <c:pt idx="4842">
                  <c:v>6.7241257500000007</c:v>
                </c:pt>
                <c:pt idx="4843">
                  <c:v>6.7255144583333397</c:v>
                </c:pt>
                <c:pt idx="4844">
                  <c:v>6.7269031666666699</c:v>
                </c:pt>
                <c:pt idx="4845">
                  <c:v>6.728291875</c:v>
                </c:pt>
                <c:pt idx="4846">
                  <c:v>6.7296805833333408</c:v>
                </c:pt>
                <c:pt idx="4847">
                  <c:v>6.7310692916666692</c:v>
                </c:pt>
                <c:pt idx="4848">
                  <c:v>6.7324579999999994</c:v>
                </c:pt>
                <c:pt idx="4849">
                  <c:v>6.7338467083333402</c:v>
                </c:pt>
                <c:pt idx="4850">
                  <c:v>6.7352354166666704</c:v>
                </c:pt>
                <c:pt idx="4851">
                  <c:v>6.7366241250000005</c:v>
                </c:pt>
                <c:pt idx="4852">
                  <c:v>6.7380128333333396</c:v>
                </c:pt>
                <c:pt idx="4853">
                  <c:v>6.7394015416666697</c:v>
                </c:pt>
                <c:pt idx="4854">
                  <c:v>6.7407902499999999</c:v>
                </c:pt>
                <c:pt idx="4855">
                  <c:v>6.7421789583333407</c:v>
                </c:pt>
                <c:pt idx="4856">
                  <c:v>6.7435676666666708</c:v>
                </c:pt>
                <c:pt idx="4857">
                  <c:v>6.7449563749999992</c:v>
                </c:pt>
                <c:pt idx="4858">
                  <c:v>6.74634508333334</c:v>
                </c:pt>
                <c:pt idx="4859">
                  <c:v>6.7477337916666702</c:v>
                </c:pt>
                <c:pt idx="4860">
                  <c:v>6.7491225000000004</c:v>
                </c:pt>
                <c:pt idx="4861">
                  <c:v>6.7505112083333394</c:v>
                </c:pt>
                <c:pt idx="4862">
                  <c:v>6.7518999166666696</c:v>
                </c:pt>
                <c:pt idx="4863">
                  <c:v>6.7532886249999997</c:v>
                </c:pt>
                <c:pt idx="4864">
                  <c:v>6.7546773333333405</c:v>
                </c:pt>
                <c:pt idx="4865">
                  <c:v>6.7560660416666707</c:v>
                </c:pt>
                <c:pt idx="4866">
                  <c:v>6.7574547500000008</c:v>
                </c:pt>
                <c:pt idx="4867">
                  <c:v>6.7588434583333399</c:v>
                </c:pt>
                <c:pt idx="4868">
                  <c:v>6.76023216666667</c:v>
                </c:pt>
                <c:pt idx="4869">
                  <c:v>6.7616208750000002</c:v>
                </c:pt>
                <c:pt idx="4870">
                  <c:v>6.7630095833333392</c:v>
                </c:pt>
                <c:pt idx="4871">
                  <c:v>6.7643982916666694</c:v>
                </c:pt>
                <c:pt idx="4872">
                  <c:v>6.7657869999999996</c:v>
                </c:pt>
                <c:pt idx="4873">
                  <c:v>6.7671757083333404</c:v>
                </c:pt>
                <c:pt idx="4874">
                  <c:v>6.7685644166666705</c:v>
                </c:pt>
                <c:pt idx="4875">
                  <c:v>6.7699531250000007</c:v>
                </c:pt>
                <c:pt idx="4876">
                  <c:v>6.7713418333333397</c:v>
                </c:pt>
                <c:pt idx="4877">
                  <c:v>6.7727305416666699</c:v>
                </c:pt>
                <c:pt idx="4878">
                  <c:v>6.77411925</c:v>
                </c:pt>
                <c:pt idx="4879">
                  <c:v>6.7755079583333409</c:v>
                </c:pt>
                <c:pt idx="4880">
                  <c:v>6.7768966666666692</c:v>
                </c:pt>
                <c:pt idx="4881">
                  <c:v>6.7782853749999994</c:v>
                </c:pt>
                <c:pt idx="4882">
                  <c:v>6.7796740833333402</c:v>
                </c:pt>
                <c:pt idx="4883">
                  <c:v>6.7810627916666704</c:v>
                </c:pt>
                <c:pt idx="4884">
                  <c:v>6.7824515000000005</c:v>
                </c:pt>
                <c:pt idx="4885">
                  <c:v>6.7838402083333396</c:v>
                </c:pt>
                <c:pt idx="4886">
                  <c:v>6.7852289166666697</c:v>
                </c:pt>
                <c:pt idx="4887">
                  <c:v>6.7866176249999999</c:v>
                </c:pt>
                <c:pt idx="4888">
                  <c:v>6.7880063333333407</c:v>
                </c:pt>
                <c:pt idx="4889">
                  <c:v>6.7893950416666708</c:v>
                </c:pt>
                <c:pt idx="4890">
                  <c:v>6.7907837499999992</c:v>
                </c:pt>
                <c:pt idx="4891">
                  <c:v>6.79217245833334</c:v>
                </c:pt>
                <c:pt idx="4892">
                  <c:v>6.7935611666666702</c:v>
                </c:pt>
                <c:pt idx="4893">
                  <c:v>6.7949498750000004</c:v>
                </c:pt>
                <c:pt idx="4894">
                  <c:v>6.7963385833333394</c:v>
                </c:pt>
                <c:pt idx="4895">
                  <c:v>6.7977272916666696</c:v>
                </c:pt>
                <c:pt idx="4896">
                  <c:v>6.7991159999999997</c:v>
                </c:pt>
                <c:pt idx="4897">
                  <c:v>6.8005047083333405</c:v>
                </c:pt>
                <c:pt idx="4898">
                  <c:v>6.8018934166666707</c:v>
                </c:pt>
                <c:pt idx="4899">
                  <c:v>6.8032821250000008</c:v>
                </c:pt>
                <c:pt idx="4900">
                  <c:v>6.8046708333333399</c:v>
                </c:pt>
                <c:pt idx="4901">
                  <c:v>6.80605954166667</c:v>
                </c:pt>
                <c:pt idx="4902">
                  <c:v>6.8074482500000002</c:v>
                </c:pt>
                <c:pt idx="4903">
                  <c:v>6.8088369583333392</c:v>
                </c:pt>
                <c:pt idx="4904">
                  <c:v>6.8102256666666694</c:v>
                </c:pt>
                <c:pt idx="4905">
                  <c:v>6.8116143749999996</c:v>
                </c:pt>
                <c:pt idx="4906">
                  <c:v>6.8130030833333404</c:v>
                </c:pt>
                <c:pt idx="4907">
                  <c:v>6.8143917916666705</c:v>
                </c:pt>
                <c:pt idx="4908">
                  <c:v>6.8157805000000007</c:v>
                </c:pt>
                <c:pt idx="4909">
                  <c:v>6.8171692083333397</c:v>
                </c:pt>
                <c:pt idx="4910">
                  <c:v>6.8185579166666699</c:v>
                </c:pt>
                <c:pt idx="4911">
                  <c:v>6.819946625</c:v>
                </c:pt>
                <c:pt idx="4912">
                  <c:v>6.8213353333333409</c:v>
                </c:pt>
                <c:pt idx="4913">
                  <c:v>6.8227240416666692</c:v>
                </c:pt>
                <c:pt idx="4914">
                  <c:v>6.8241127499999994</c:v>
                </c:pt>
                <c:pt idx="4915">
                  <c:v>6.8255014583333402</c:v>
                </c:pt>
                <c:pt idx="4916">
                  <c:v>6.8268901666666704</c:v>
                </c:pt>
                <c:pt idx="4917">
                  <c:v>6.8282788750000005</c:v>
                </c:pt>
                <c:pt idx="4918">
                  <c:v>6.8296675833333396</c:v>
                </c:pt>
                <c:pt idx="4919">
                  <c:v>6.8310562916666697</c:v>
                </c:pt>
                <c:pt idx="4920">
                  <c:v>6.8324449999999999</c:v>
                </c:pt>
                <c:pt idx="4921">
                  <c:v>6.8338337083333407</c:v>
                </c:pt>
                <c:pt idx="4922">
                  <c:v>6.8352224166666709</c:v>
                </c:pt>
                <c:pt idx="4923">
                  <c:v>6.8366111249999992</c:v>
                </c:pt>
                <c:pt idx="4924">
                  <c:v>6.83799983333334</c:v>
                </c:pt>
                <c:pt idx="4925">
                  <c:v>6.8393885416666702</c:v>
                </c:pt>
                <c:pt idx="4926">
                  <c:v>6.8407772500000004</c:v>
                </c:pt>
                <c:pt idx="4927">
                  <c:v>6.8421659583333394</c:v>
                </c:pt>
                <c:pt idx="4928">
                  <c:v>6.8435546666666696</c:v>
                </c:pt>
                <c:pt idx="4929">
                  <c:v>6.8449433749999997</c:v>
                </c:pt>
                <c:pt idx="4930">
                  <c:v>6.8463320833333405</c:v>
                </c:pt>
                <c:pt idx="4931">
                  <c:v>6.8477207916666707</c:v>
                </c:pt>
                <c:pt idx="4932">
                  <c:v>6.8491095000000008</c:v>
                </c:pt>
                <c:pt idx="4933">
                  <c:v>6.8504982083333399</c:v>
                </c:pt>
                <c:pt idx="4934">
                  <c:v>6.85188691666667</c:v>
                </c:pt>
                <c:pt idx="4935">
                  <c:v>6.8532756250000002</c:v>
                </c:pt>
                <c:pt idx="4936">
                  <c:v>6.8546643333333392</c:v>
                </c:pt>
                <c:pt idx="4937">
                  <c:v>6.8560530416666694</c:v>
                </c:pt>
                <c:pt idx="4938">
                  <c:v>6.8574417499999996</c:v>
                </c:pt>
                <c:pt idx="4939">
                  <c:v>6.8588304583333404</c:v>
                </c:pt>
                <c:pt idx="4940">
                  <c:v>6.8602191666666705</c:v>
                </c:pt>
                <c:pt idx="4941">
                  <c:v>6.8616078750000007</c:v>
                </c:pt>
                <c:pt idx="4942">
                  <c:v>6.8629965833333397</c:v>
                </c:pt>
                <c:pt idx="4943">
                  <c:v>6.8643852916666699</c:v>
                </c:pt>
                <c:pt idx="4944">
                  <c:v>6.865774</c:v>
                </c:pt>
                <c:pt idx="4945">
                  <c:v>6.8671627083333409</c:v>
                </c:pt>
                <c:pt idx="4946">
                  <c:v>6.8685514166666692</c:v>
                </c:pt>
                <c:pt idx="4947">
                  <c:v>6.8699401249999994</c:v>
                </c:pt>
                <c:pt idx="4948">
                  <c:v>6.8713288333333402</c:v>
                </c:pt>
                <c:pt idx="4949">
                  <c:v>6.8727175416666704</c:v>
                </c:pt>
                <c:pt idx="4950">
                  <c:v>6.8741062500000005</c:v>
                </c:pt>
                <c:pt idx="4951">
                  <c:v>6.8754949583333396</c:v>
                </c:pt>
                <c:pt idx="4952">
                  <c:v>6.8768836666666697</c:v>
                </c:pt>
                <c:pt idx="4953">
                  <c:v>6.8782723749999999</c:v>
                </c:pt>
                <c:pt idx="4954">
                  <c:v>6.8796610833333407</c:v>
                </c:pt>
                <c:pt idx="4955">
                  <c:v>6.8810497916666709</c:v>
                </c:pt>
                <c:pt idx="4956">
                  <c:v>6.8824384999999992</c:v>
                </c:pt>
                <c:pt idx="4957">
                  <c:v>6.8838272083333401</c:v>
                </c:pt>
                <c:pt idx="4958">
                  <c:v>6.8852159166666702</c:v>
                </c:pt>
                <c:pt idx="4959">
                  <c:v>6.8866046250000004</c:v>
                </c:pt>
                <c:pt idx="4960">
                  <c:v>6.8879933333333394</c:v>
                </c:pt>
                <c:pt idx="4961">
                  <c:v>6.8893820416666696</c:v>
                </c:pt>
                <c:pt idx="4962">
                  <c:v>6.8907707499999997</c:v>
                </c:pt>
                <c:pt idx="4963">
                  <c:v>6.8921594583333405</c:v>
                </c:pt>
                <c:pt idx="4964">
                  <c:v>6.8935481666666707</c:v>
                </c:pt>
                <c:pt idx="4965">
                  <c:v>6.8949368750000009</c:v>
                </c:pt>
                <c:pt idx="4966">
                  <c:v>6.8963255833333399</c:v>
                </c:pt>
                <c:pt idx="4967">
                  <c:v>6.8977142916666701</c:v>
                </c:pt>
                <c:pt idx="4968">
                  <c:v>6.8991030000000002</c:v>
                </c:pt>
                <c:pt idx="4969">
                  <c:v>6.9004917083333392</c:v>
                </c:pt>
                <c:pt idx="4970">
                  <c:v>6.9018804166666694</c:v>
                </c:pt>
                <c:pt idx="4971">
                  <c:v>6.9032691249999996</c:v>
                </c:pt>
                <c:pt idx="4972">
                  <c:v>6.9046578333333404</c:v>
                </c:pt>
                <c:pt idx="4973">
                  <c:v>6.9060465416666705</c:v>
                </c:pt>
                <c:pt idx="4974">
                  <c:v>6.9074352500000007</c:v>
                </c:pt>
                <c:pt idx="4975">
                  <c:v>6.9088239583333397</c:v>
                </c:pt>
                <c:pt idx="4976">
                  <c:v>6.9102126666666699</c:v>
                </c:pt>
                <c:pt idx="4977">
                  <c:v>6.911601375</c:v>
                </c:pt>
                <c:pt idx="4978">
                  <c:v>6.9129900833333409</c:v>
                </c:pt>
                <c:pt idx="4979">
                  <c:v>6.9143787916666692</c:v>
                </c:pt>
                <c:pt idx="4980">
                  <c:v>6.9157674999999994</c:v>
                </c:pt>
                <c:pt idx="4981">
                  <c:v>6.9171562083333402</c:v>
                </c:pt>
                <c:pt idx="4982">
                  <c:v>6.9185449166666704</c:v>
                </c:pt>
                <c:pt idx="4983">
                  <c:v>6.9199336250000005</c:v>
                </c:pt>
                <c:pt idx="4984">
                  <c:v>6.9213223333333396</c:v>
                </c:pt>
                <c:pt idx="4985">
                  <c:v>6.9227110416666697</c:v>
                </c:pt>
                <c:pt idx="4986">
                  <c:v>6.9240997499999999</c:v>
                </c:pt>
                <c:pt idx="4987">
                  <c:v>6.9254884583333407</c:v>
                </c:pt>
                <c:pt idx="4988">
                  <c:v>6.9268771666666709</c:v>
                </c:pt>
                <c:pt idx="4989">
                  <c:v>6.9282658749999992</c:v>
                </c:pt>
                <c:pt idx="4990">
                  <c:v>6.9296545833333401</c:v>
                </c:pt>
                <c:pt idx="4991">
                  <c:v>6.9310432916666702</c:v>
                </c:pt>
                <c:pt idx="4992">
                  <c:v>6.9324320000000004</c:v>
                </c:pt>
                <c:pt idx="4993">
                  <c:v>6.9338207083333394</c:v>
                </c:pt>
                <c:pt idx="4994">
                  <c:v>6.9352094166666696</c:v>
                </c:pt>
                <c:pt idx="4995">
                  <c:v>6.9365981249999997</c:v>
                </c:pt>
                <c:pt idx="4996">
                  <c:v>6.9379868333333405</c:v>
                </c:pt>
                <c:pt idx="4997">
                  <c:v>6.9393755416666707</c:v>
                </c:pt>
                <c:pt idx="4998">
                  <c:v>6.9407642500000009</c:v>
                </c:pt>
                <c:pt idx="4999">
                  <c:v>6.9421529583333399</c:v>
                </c:pt>
                <c:pt idx="5000">
                  <c:v>6.9435416666666701</c:v>
                </c:pt>
                <c:pt idx="5001">
                  <c:v>6.9449303750000002</c:v>
                </c:pt>
                <c:pt idx="5002">
                  <c:v>6.9463190833333393</c:v>
                </c:pt>
                <c:pt idx="5003">
                  <c:v>6.9477077916666694</c:v>
                </c:pt>
                <c:pt idx="5004">
                  <c:v>6.9490964999999996</c:v>
                </c:pt>
                <c:pt idx="5005">
                  <c:v>6.9504852083333404</c:v>
                </c:pt>
                <c:pt idx="5006">
                  <c:v>6.9518739166666705</c:v>
                </c:pt>
                <c:pt idx="5007">
                  <c:v>6.9532626250000007</c:v>
                </c:pt>
                <c:pt idx="5008">
                  <c:v>6.9546513333333397</c:v>
                </c:pt>
                <c:pt idx="5009">
                  <c:v>6.9560400416666699</c:v>
                </c:pt>
                <c:pt idx="5010">
                  <c:v>6.9574287500000001</c:v>
                </c:pt>
                <c:pt idx="5011">
                  <c:v>6.9588174583333409</c:v>
                </c:pt>
                <c:pt idx="5012">
                  <c:v>6.9602061666666692</c:v>
                </c:pt>
                <c:pt idx="5013">
                  <c:v>6.9615948749999994</c:v>
                </c:pt>
                <c:pt idx="5014">
                  <c:v>6.9629835833333402</c:v>
                </c:pt>
                <c:pt idx="5015">
                  <c:v>6.9643722916666704</c:v>
                </c:pt>
                <c:pt idx="5016">
                  <c:v>6.9657610000000005</c:v>
                </c:pt>
                <c:pt idx="5017">
                  <c:v>6.9671497083333396</c:v>
                </c:pt>
                <c:pt idx="5018">
                  <c:v>6.9685384166666697</c:v>
                </c:pt>
                <c:pt idx="5019">
                  <c:v>6.9699271249999999</c:v>
                </c:pt>
                <c:pt idx="5020">
                  <c:v>6.9713158333333407</c:v>
                </c:pt>
                <c:pt idx="5021">
                  <c:v>6.9727045416666709</c:v>
                </c:pt>
                <c:pt idx="5022">
                  <c:v>6.9740932499999992</c:v>
                </c:pt>
                <c:pt idx="5023">
                  <c:v>6.9754819583333401</c:v>
                </c:pt>
                <c:pt idx="5024">
                  <c:v>6.9768706666666702</c:v>
                </c:pt>
                <c:pt idx="5025">
                  <c:v>6.9782593750000004</c:v>
                </c:pt>
                <c:pt idx="5026">
                  <c:v>6.9796480833333394</c:v>
                </c:pt>
                <c:pt idx="5027">
                  <c:v>6.9810367916666696</c:v>
                </c:pt>
                <c:pt idx="5028">
                  <c:v>6.9824254999999997</c:v>
                </c:pt>
                <c:pt idx="5029">
                  <c:v>6.9838142083333405</c:v>
                </c:pt>
                <c:pt idx="5030">
                  <c:v>6.9852029166666707</c:v>
                </c:pt>
                <c:pt idx="5031">
                  <c:v>6.9865916250000009</c:v>
                </c:pt>
                <c:pt idx="5032">
                  <c:v>6.9879803333333399</c:v>
                </c:pt>
                <c:pt idx="5033">
                  <c:v>6.9893690416666701</c:v>
                </c:pt>
                <c:pt idx="5034">
                  <c:v>6.9907577500000002</c:v>
                </c:pt>
                <c:pt idx="5035">
                  <c:v>6.9921464583333393</c:v>
                </c:pt>
                <c:pt idx="5036">
                  <c:v>6.9935351666666694</c:v>
                </c:pt>
                <c:pt idx="5037">
                  <c:v>6.9949238749999996</c:v>
                </c:pt>
                <c:pt idx="5038">
                  <c:v>6.9963125833333404</c:v>
                </c:pt>
                <c:pt idx="5039">
                  <c:v>6.9977012916666705</c:v>
                </c:pt>
                <c:pt idx="5040">
                  <c:v>6.9990900000000007</c:v>
                </c:pt>
                <c:pt idx="5041">
                  <c:v>7.0004787083333397</c:v>
                </c:pt>
                <c:pt idx="5042">
                  <c:v>7.0018674166666699</c:v>
                </c:pt>
                <c:pt idx="5043">
                  <c:v>7.0032561250000001</c:v>
                </c:pt>
                <c:pt idx="5044">
                  <c:v>7.0046448333333409</c:v>
                </c:pt>
                <c:pt idx="5045">
                  <c:v>7.0060335416666693</c:v>
                </c:pt>
                <c:pt idx="5046">
                  <c:v>7.0074222499999994</c:v>
                </c:pt>
                <c:pt idx="5047">
                  <c:v>7.0088109583333402</c:v>
                </c:pt>
                <c:pt idx="5048">
                  <c:v>7.0101996666666704</c:v>
                </c:pt>
                <c:pt idx="5049">
                  <c:v>7.0115883750000005</c:v>
                </c:pt>
                <c:pt idx="5050">
                  <c:v>7.0129770833333396</c:v>
                </c:pt>
                <c:pt idx="5051">
                  <c:v>7.0143657916666697</c:v>
                </c:pt>
                <c:pt idx="5052">
                  <c:v>7.0157544999999999</c:v>
                </c:pt>
                <c:pt idx="5053">
                  <c:v>7.0171432083333407</c:v>
                </c:pt>
                <c:pt idx="5054">
                  <c:v>7.0185319166666709</c:v>
                </c:pt>
                <c:pt idx="5055">
                  <c:v>7.0199206249999992</c:v>
                </c:pt>
                <c:pt idx="5056">
                  <c:v>7.0213093333333401</c:v>
                </c:pt>
                <c:pt idx="5057">
                  <c:v>7.0226980416666702</c:v>
                </c:pt>
                <c:pt idx="5058">
                  <c:v>7.0240867500000004</c:v>
                </c:pt>
                <c:pt idx="5059">
                  <c:v>7.0254754583333394</c:v>
                </c:pt>
                <c:pt idx="5060">
                  <c:v>7.0268641666666696</c:v>
                </c:pt>
                <c:pt idx="5061">
                  <c:v>7.0282528749999997</c:v>
                </c:pt>
                <c:pt idx="5062">
                  <c:v>7.0296415833333405</c:v>
                </c:pt>
                <c:pt idx="5063">
                  <c:v>7.0310302916666707</c:v>
                </c:pt>
                <c:pt idx="5064">
                  <c:v>7.0324190000000009</c:v>
                </c:pt>
                <c:pt idx="5065">
                  <c:v>7.0338077083333399</c:v>
                </c:pt>
                <c:pt idx="5066">
                  <c:v>7.0351964166666701</c:v>
                </c:pt>
                <c:pt idx="5067">
                  <c:v>7.0365851250000002</c:v>
                </c:pt>
                <c:pt idx="5068">
                  <c:v>7.0379738333333393</c:v>
                </c:pt>
                <c:pt idx="5069">
                  <c:v>7.0393625416666694</c:v>
                </c:pt>
                <c:pt idx="5070">
                  <c:v>7.0407512499999996</c:v>
                </c:pt>
                <c:pt idx="5071">
                  <c:v>7.0421399583333404</c:v>
                </c:pt>
                <c:pt idx="5072">
                  <c:v>7.0435286666666705</c:v>
                </c:pt>
                <c:pt idx="5073">
                  <c:v>7.0449173750000007</c:v>
                </c:pt>
                <c:pt idx="5074">
                  <c:v>7.0463060833333397</c:v>
                </c:pt>
                <c:pt idx="5075">
                  <c:v>7.0476947916666699</c:v>
                </c:pt>
                <c:pt idx="5076">
                  <c:v>7.0490835000000001</c:v>
                </c:pt>
                <c:pt idx="5077">
                  <c:v>7.0504722083333409</c:v>
                </c:pt>
                <c:pt idx="5078">
                  <c:v>7.0518609166666693</c:v>
                </c:pt>
                <c:pt idx="5079">
                  <c:v>7.0532496249999994</c:v>
                </c:pt>
                <c:pt idx="5080">
                  <c:v>7.0546383333333402</c:v>
                </c:pt>
                <c:pt idx="5081">
                  <c:v>7.0560270416666704</c:v>
                </c:pt>
                <c:pt idx="5082">
                  <c:v>7.0574157500000005</c:v>
                </c:pt>
                <c:pt idx="5083">
                  <c:v>7.0588044583333396</c:v>
                </c:pt>
                <c:pt idx="5084">
                  <c:v>7.0601931666666697</c:v>
                </c:pt>
                <c:pt idx="5085">
                  <c:v>7.0615818749999999</c:v>
                </c:pt>
                <c:pt idx="5086">
                  <c:v>7.0629705833333407</c:v>
                </c:pt>
                <c:pt idx="5087">
                  <c:v>7.0643592916666709</c:v>
                </c:pt>
                <c:pt idx="5088">
                  <c:v>7.0657479999999993</c:v>
                </c:pt>
                <c:pt idx="5089">
                  <c:v>7.0671367083333401</c:v>
                </c:pt>
                <c:pt idx="5090">
                  <c:v>7.0685254166666702</c:v>
                </c:pt>
                <c:pt idx="5091">
                  <c:v>7.0699141250000004</c:v>
                </c:pt>
                <c:pt idx="5092">
                  <c:v>7.0713028333333394</c:v>
                </c:pt>
                <c:pt idx="5093">
                  <c:v>7.0726915416666696</c:v>
                </c:pt>
                <c:pt idx="5094">
                  <c:v>7.0740802499999997</c:v>
                </c:pt>
                <c:pt idx="5095">
                  <c:v>7.0754689583333406</c:v>
                </c:pt>
                <c:pt idx="5096">
                  <c:v>7.0768576666666707</c:v>
                </c:pt>
                <c:pt idx="5097">
                  <c:v>7.0782463750000009</c:v>
                </c:pt>
                <c:pt idx="5098">
                  <c:v>7.0796350833333399</c:v>
                </c:pt>
                <c:pt idx="5099">
                  <c:v>7.0810237916666701</c:v>
                </c:pt>
                <c:pt idx="5100">
                  <c:v>7.0824125000000002</c:v>
                </c:pt>
                <c:pt idx="5101">
                  <c:v>7.0838012083333393</c:v>
                </c:pt>
                <c:pt idx="5102">
                  <c:v>7.0851899166666694</c:v>
                </c:pt>
                <c:pt idx="5103">
                  <c:v>7.0865786249999996</c:v>
                </c:pt>
                <c:pt idx="5104">
                  <c:v>7.0879673333333404</c:v>
                </c:pt>
                <c:pt idx="5105">
                  <c:v>7.0893560416666705</c:v>
                </c:pt>
                <c:pt idx="5106">
                  <c:v>7.0907447500000007</c:v>
                </c:pt>
                <c:pt idx="5107">
                  <c:v>7.0921334583333397</c:v>
                </c:pt>
                <c:pt idx="5108">
                  <c:v>7.0935221666666699</c:v>
                </c:pt>
                <c:pt idx="5109">
                  <c:v>7.0949108750000001</c:v>
                </c:pt>
                <c:pt idx="5110">
                  <c:v>7.0962995833333409</c:v>
                </c:pt>
                <c:pt idx="5111">
                  <c:v>7.0976882916666693</c:v>
                </c:pt>
                <c:pt idx="5112">
                  <c:v>7.0990769999999994</c:v>
                </c:pt>
                <c:pt idx="5113">
                  <c:v>7.1004657083333402</c:v>
                </c:pt>
                <c:pt idx="5114">
                  <c:v>7.1018544166666704</c:v>
                </c:pt>
                <c:pt idx="5115">
                  <c:v>7.1032431250000005</c:v>
                </c:pt>
                <c:pt idx="5116">
                  <c:v>7.1046318333333396</c:v>
                </c:pt>
                <c:pt idx="5117">
                  <c:v>7.1060205416666697</c:v>
                </c:pt>
                <c:pt idx="5118">
                  <c:v>7.1074092499999999</c:v>
                </c:pt>
                <c:pt idx="5119">
                  <c:v>7.1087979583333407</c:v>
                </c:pt>
                <c:pt idx="5120">
                  <c:v>7.1101866666666709</c:v>
                </c:pt>
                <c:pt idx="5121">
                  <c:v>7.1115753749999993</c:v>
                </c:pt>
                <c:pt idx="5122">
                  <c:v>7.1129640833333401</c:v>
                </c:pt>
                <c:pt idx="5123">
                  <c:v>7.1143527916666702</c:v>
                </c:pt>
                <c:pt idx="5124">
                  <c:v>7.1157415000000004</c:v>
                </c:pt>
                <c:pt idx="5125">
                  <c:v>7.1171302083333394</c:v>
                </c:pt>
                <c:pt idx="5126">
                  <c:v>7.1185189166666696</c:v>
                </c:pt>
                <c:pt idx="5127">
                  <c:v>7.1199076249999997</c:v>
                </c:pt>
                <c:pt idx="5128">
                  <c:v>7.1212963333333406</c:v>
                </c:pt>
                <c:pt idx="5129">
                  <c:v>7.1226850416666707</c:v>
                </c:pt>
                <c:pt idx="5130">
                  <c:v>7.1240737500000009</c:v>
                </c:pt>
                <c:pt idx="5131">
                  <c:v>7.1254624583333399</c:v>
                </c:pt>
                <c:pt idx="5132">
                  <c:v>7.1268511666666701</c:v>
                </c:pt>
                <c:pt idx="5133">
                  <c:v>7.1282398750000002</c:v>
                </c:pt>
                <c:pt idx="5134">
                  <c:v>7.1296285833333393</c:v>
                </c:pt>
                <c:pt idx="5135">
                  <c:v>7.1310172916666694</c:v>
                </c:pt>
                <c:pt idx="5136">
                  <c:v>7.1324059999999996</c:v>
                </c:pt>
                <c:pt idx="5137">
                  <c:v>7.1337947083333404</c:v>
                </c:pt>
                <c:pt idx="5138">
                  <c:v>7.1351834166666706</c:v>
                </c:pt>
                <c:pt idx="5139">
                  <c:v>7.1365721250000007</c:v>
                </c:pt>
                <c:pt idx="5140">
                  <c:v>7.1379608333333397</c:v>
                </c:pt>
                <c:pt idx="5141">
                  <c:v>7.1393495416666699</c:v>
                </c:pt>
                <c:pt idx="5142">
                  <c:v>7.1407382500000001</c:v>
                </c:pt>
                <c:pt idx="5143">
                  <c:v>7.1421269583333409</c:v>
                </c:pt>
                <c:pt idx="5144">
                  <c:v>7.1435156666666693</c:v>
                </c:pt>
                <c:pt idx="5145">
                  <c:v>7.1449043749999994</c:v>
                </c:pt>
                <c:pt idx="5146">
                  <c:v>7.1462930833333402</c:v>
                </c:pt>
                <c:pt idx="5147">
                  <c:v>7.1476817916666704</c:v>
                </c:pt>
                <c:pt idx="5148">
                  <c:v>7.1490705000000005</c:v>
                </c:pt>
                <c:pt idx="5149">
                  <c:v>7.1504592083333396</c:v>
                </c:pt>
                <c:pt idx="5150">
                  <c:v>7.1518479166666697</c:v>
                </c:pt>
                <c:pt idx="5151">
                  <c:v>7.1532366249999999</c:v>
                </c:pt>
                <c:pt idx="5152">
                  <c:v>7.1546253333333407</c:v>
                </c:pt>
                <c:pt idx="5153">
                  <c:v>7.1560140416666709</c:v>
                </c:pt>
                <c:pt idx="5154">
                  <c:v>7.1574027499999993</c:v>
                </c:pt>
                <c:pt idx="5155">
                  <c:v>7.1587914583333401</c:v>
                </c:pt>
                <c:pt idx="5156">
                  <c:v>7.1601801666666702</c:v>
                </c:pt>
                <c:pt idx="5157">
                  <c:v>7.1615688750000004</c:v>
                </c:pt>
                <c:pt idx="5158">
                  <c:v>7.1629575833333394</c:v>
                </c:pt>
                <c:pt idx="5159">
                  <c:v>7.1643462916666696</c:v>
                </c:pt>
                <c:pt idx="5160">
                  <c:v>7.1657349999999997</c:v>
                </c:pt>
                <c:pt idx="5161">
                  <c:v>7.1671237083333406</c:v>
                </c:pt>
                <c:pt idx="5162">
                  <c:v>7.1685124166666707</c:v>
                </c:pt>
                <c:pt idx="5163">
                  <c:v>7.1699011250000009</c:v>
                </c:pt>
                <c:pt idx="5164">
                  <c:v>7.1712898333333399</c:v>
                </c:pt>
                <c:pt idx="5165">
                  <c:v>7.1726785416666701</c:v>
                </c:pt>
                <c:pt idx="5166">
                  <c:v>7.1740672500000002</c:v>
                </c:pt>
                <c:pt idx="5167">
                  <c:v>7.1754559583333393</c:v>
                </c:pt>
                <c:pt idx="5168">
                  <c:v>7.1768446666666694</c:v>
                </c:pt>
                <c:pt idx="5169">
                  <c:v>7.1782333749999996</c:v>
                </c:pt>
                <c:pt idx="5170">
                  <c:v>7.1796220833333404</c:v>
                </c:pt>
                <c:pt idx="5171">
                  <c:v>7.1810107916666706</c:v>
                </c:pt>
                <c:pt idx="5172">
                  <c:v>7.1823995000000007</c:v>
                </c:pt>
                <c:pt idx="5173">
                  <c:v>7.1837882083333398</c:v>
                </c:pt>
                <c:pt idx="5174">
                  <c:v>7.1851769166666699</c:v>
                </c:pt>
                <c:pt idx="5175">
                  <c:v>7.1865656250000001</c:v>
                </c:pt>
                <c:pt idx="5176">
                  <c:v>7.1879543333333409</c:v>
                </c:pt>
                <c:pt idx="5177">
                  <c:v>7.1893430416666693</c:v>
                </c:pt>
                <c:pt idx="5178">
                  <c:v>7.1907317499999994</c:v>
                </c:pt>
                <c:pt idx="5179">
                  <c:v>7.1921204583333402</c:v>
                </c:pt>
                <c:pt idx="5180">
                  <c:v>7.1935091666666704</c:v>
                </c:pt>
                <c:pt idx="5181">
                  <c:v>7.1948978750000006</c:v>
                </c:pt>
                <c:pt idx="5182">
                  <c:v>7.1962865833333396</c:v>
                </c:pt>
                <c:pt idx="5183">
                  <c:v>7.1976752916666698</c:v>
                </c:pt>
                <c:pt idx="5184">
                  <c:v>7.1990639999999999</c:v>
                </c:pt>
                <c:pt idx="5185">
                  <c:v>7.2004527083333407</c:v>
                </c:pt>
                <c:pt idx="5186">
                  <c:v>7.2018414166666709</c:v>
                </c:pt>
                <c:pt idx="5187">
                  <c:v>7.2032301249999993</c:v>
                </c:pt>
                <c:pt idx="5188">
                  <c:v>7.2046188333333401</c:v>
                </c:pt>
                <c:pt idx="5189">
                  <c:v>7.2060075416666702</c:v>
                </c:pt>
                <c:pt idx="5190">
                  <c:v>7.2073962500000004</c:v>
                </c:pt>
                <c:pt idx="5191">
                  <c:v>7.2087849583333394</c:v>
                </c:pt>
                <c:pt idx="5192">
                  <c:v>7.2101736666666696</c:v>
                </c:pt>
                <c:pt idx="5193">
                  <c:v>7.2115623749999997</c:v>
                </c:pt>
                <c:pt idx="5194">
                  <c:v>7.2129510833333406</c:v>
                </c:pt>
                <c:pt idx="5195">
                  <c:v>7.2143397916666707</c:v>
                </c:pt>
                <c:pt idx="5196">
                  <c:v>7.2157285000000009</c:v>
                </c:pt>
                <c:pt idx="5197">
                  <c:v>7.2171172083333399</c:v>
                </c:pt>
                <c:pt idx="5198">
                  <c:v>7.2185059166666701</c:v>
                </c:pt>
                <c:pt idx="5199">
                  <c:v>7.2198946250000002</c:v>
                </c:pt>
                <c:pt idx="5200">
                  <c:v>7.2212833333333393</c:v>
                </c:pt>
                <c:pt idx="5201">
                  <c:v>7.2226720416666694</c:v>
                </c:pt>
                <c:pt idx="5202">
                  <c:v>7.2240607499999996</c:v>
                </c:pt>
                <c:pt idx="5203">
                  <c:v>7.2254494583333404</c:v>
                </c:pt>
                <c:pt idx="5204">
                  <c:v>7.2268381666666706</c:v>
                </c:pt>
                <c:pt idx="5205">
                  <c:v>7.2282268750000007</c:v>
                </c:pt>
                <c:pt idx="5206">
                  <c:v>7.2296155833333398</c:v>
                </c:pt>
                <c:pt idx="5207">
                  <c:v>7.2310042916666699</c:v>
                </c:pt>
                <c:pt idx="5208">
                  <c:v>7.2323930000000001</c:v>
                </c:pt>
                <c:pt idx="5209">
                  <c:v>7.2337817083333409</c:v>
                </c:pt>
                <c:pt idx="5210">
                  <c:v>7.2351704166666693</c:v>
                </c:pt>
                <c:pt idx="5211">
                  <c:v>7.2365591249999994</c:v>
                </c:pt>
                <c:pt idx="5212">
                  <c:v>7.2379478333333402</c:v>
                </c:pt>
                <c:pt idx="5213">
                  <c:v>7.2393365416666704</c:v>
                </c:pt>
                <c:pt idx="5214">
                  <c:v>7.2407252500000006</c:v>
                </c:pt>
                <c:pt idx="5215">
                  <c:v>7.2421139583333396</c:v>
                </c:pt>
                <c:pt idx="5216">
                  <c:v>7.2435026666666698</c:v>
                </c:pt>
                <c:pt idx="5217">
                  <c:v>7.2448913749999999</c:v>
                </c:pt>
                <c:pt idx="5218">
                  <c:v>7.2462800833333407</c:v>
                </c:pt>
                <c:pt idx="5219">
                  <c:v>7.2476687916666709</c:v>
                </c:pt>
                <c:pt idx="5220">
                  <c:v>7.2490574999999993</c:v>
                </c:pt>
                <c:pt idx="5221">
                  <c:v>7.2504462083333401</c:v>
                </c:pt>
                <c:pt idx="5222">
                  <c:v>7.2518349166666702</c:v>
                </c:pt>
                <c:pt idx="5223">
                  <c:v>7.2532236250000004</c:v>
                </c:pt>
                <c:pt idx="5224">
                  <c:v>7.2546123333333394</c:v>
                </c:pt>
                <c:pt idx="5225">
                  <c:v>7.2560010416666696</c:v>
                </c:pt>
                <c:pt idx="5226">
                  <c:v>7.2573897499999998</c:v>
                </c:pt>
                <c:pt idx="5227">
                  <c:v>7.2587784583333406</c:v>
                </c:pt>
                <c:pt idx="5228">
                  <c:v>7.2601671666666707</c:v>
                </c:pt>
                <c:pt idx="5229">
                  <c:v>7.2615558750000009</c:v>
                </c:pt>
                <c:pt idx="5230">
                  <c:v>7.2629445833333399</c:v>
                </c:pt>
                <c:pt idx="5231">
                  <c:v>7.2643332916666701</c:v>
                </c:pt>
                <c:pt idx="5232">
                  <c:v>7.2657220000000002</c:v>
                </c:pt>
                <c:pt idx="5233">
                  <c:v>7.2671107083333393</c:v>
                </c:pt>
                <c:pt idx="5234">
                  <c:v>7.2684994166666694</c:v>
                </c:pt>
                <c:pt idx="5235">
                  <c:v>7.2698881249999996</c:v>
                </c:pt>
                <c:pt idx="5236">
                  <c:v>7.2712768333333404</c:v>
                </c:pt>
                <c:pt idx="5237">
                  <c:v>7.2726655416666706</c:v>
                </c:pt>
                <c:pt idx="5238">
                  <c:v>7.2740542500000007</c:v>
                </c:pt>
                <c:pt idx="5239">
                  <c:v>7.2754429583333398</c:v>
                </c:pt>
                <c:pt idx="5240">
                  <c:v>7.2768316666666699</c:v>
                </c:pt>
                <c:pt idx="5241">
                  <c:v>7.2782203750000001</c:v>
                </c:pt>
                <c:pt idx="5242">
                  <c:v>7.2796090833333409</c:v>
                </c:pt>
                <c:pt idx="5243">
                  <c:v>7.2809977916666693</c:v>
                </c:pt>
                <c:pt idx="5244">
                  <c:v>7.2823864999999994</c:v>
                </c:pt>
                <c:pt idx="5245">
                  <c:v>7.2837752083333402</c:v>
                </c:pt>
                <c:pt idx="5246">
                  <c:v>7.2851639166666704</c:v>
                </c:pt>
                <c:pt idx="5247">
                  <c:v>7.2865526250000006</c:v>
                </c:pt>
                <c:pt idx="5248">
                  <c:v>7.2879413333333396</c:v>
                </c:pt>
                <c:pt idx="5249">
                  <c:v>7.2893300416666698</c:v>
                </c:pt>
                <c:pt idx="5250">
                  <c:v>7.2907187499999999</c:v>
                </c:pt>
                <c:pt idx="5251">
                  <c:v>7.2921074583333407</c:v>
                </c:pt>
                <c:pt idx="5252">
                  <c:v>7.2934961666666709</c:v>
                </c:pt>
                <c:pt idx="5253">
                  <c:v>7.2948848749999993</c:v>
                </c:pt>
                <c:pt idx="5254">
                  <c:v>7.2962735833333401</c:v>
                </c:pt>
                <c:pt idx="5255">
                  <c:v>7.2976622916666702</c:v>
                </c:pt>
                <c:pt idx="5256">
                  <c:v>7.2990510000000004</c:v>
                </c:pt>
                <c:pt idx="5257">
                  <c:v>7.3004397083333394</c:v>
                </c:pt>
                <c:pt idx="5258">
                  <c:v>7.3018284166666696</c:v>
                </c:pt>
                <c:pt idx="5259">
                  <c:v>7.3032171249999998</c:v>
                </c:pt>
                <c:pt idx="5260">
                  <c:v>7.3046058333333406</c:v>
                </c:pt>
                <c:pt idx="5261">
                  <c:v>7.3059945416666707</c:v>
                </c:pt>
                <c:pt idx="5262">
                  <c:v>7.3073832500000009</c:v>
                </c:pt>
                <c:pt idx="5263">
                  <c:v>7.3087719583333399</c:v>
                </c:pt>
                <c:pt idx="5264">
                  <c:v>7.3101606666666701</c:v>
                </c:pt>
                <c:pt idx="5265">
                  <c:v>7.3115493750000002</c:v>
                </c:pt>
                <c:pt idx="5266">
                  <c:v>7.3129380833333393</c:v>
                </c:pt>
                <c:pt idx="5267">
                  <c:v>7.3143267916666694</c:v>
                </c:pt>
                <c:pt idx="5268">
                  <c:v>7.3157154999999996</c:v>
                </c:pt>
                <c:pt idx="5269">
                  <c:v>7.3171042083333404</c:v>
                </c:pt>
                <c:pt idx="5270">
                  <c:v>7.3184929166666706</c:v>
                </c:pt>
                <c:pt idx="5271">
                  <c:v>7.3198816250000007</c:v>
                </c:pt>
                <c:pt idx="5272">
                  <c:v>7.3212703333333398</c:v>
                </c:pt>
                <c:pt idx="5273">
                  <c:v>7.3226590416666699</c:v>
                </c:pt>
                <c:pt idx="5274">
                  <c:v>7.3240477500000001</c:v>
                </c:pt>
                <c:pt idx="5275">
                  <c:v>7.3254364583333409</c:v>
                </c:pt>
                <c:pt idx="5276">
                  <c:v>7.3268251666666693</c:v>
                </c:pt>
                <c:pt idx="5277">
                  <c:v>7.3282138749999994</c:v>
                </c:pt>
                <c:pt idx="5278">
                  <c:v>7.3296025833333402</c:v>
                </c:pt>
                <c:pt idx="5279">
                  <c:v>7.3309912916666704</c:v>
                </c:pt>
                <c:pt idx="5280">
                  <c:v>7.3323800000000006</c:v>
                </c:pt>
                <c:pt idx="5281">
                  <c:v>7.3337687083333396</c:v>
                </c:pt>
                <c:pt idx="5282">
                  <c:v>7.3351574166666698</c:v>
                </c:pt>
                <c:pt idx="5283">
                  <c:v>7.3365461249999999</c:v>
                </c:pt>
                <c:pt idx="5284">
                  <c:v>7.3379348333333407</c:v>
                </c:pt>
                <c:pt idx="5285">
                  <c:v>7.3393235416666709</c:v>
                </c:pt>
                <c:pt idx="5286">
                  <c:v>7.3407122499999993</c:v>
                </c:pt>
                <c:pt idx="5287">
                  <c:v>7.3421009583333401</c:v>
                </c:pt>
                <c:pt idx="5288">
                  <c:v>7.3434896666666702</c:v>
                </c:pt>
                <c:pt idx="5289">
                  <c:v>7.3448783750000004</c:v>
                </c:pt>
                <c:pt idx="5290">
                  <c:v>7.3462670833333394</c:v>
                </c:pt>
                <c:pt idx="5291">
                  <c:v>7.3476557916666696</c:v>
                </c:pt>
                <c:pt idx="5292">
                  <c:v>7.3490444999999998</c:v>
                </c:pt>
                <c:pt idx="5293">
                  <c:v>7.3504332083333406</c:v>
                </c:pt>
                <c:pt idx="5294">
                  <c:v>7.3518219166666707</c:v>
                </c:pt>
                <c:pt idx="5295">
                  <c:v>7.3532106250000009</c:v>
                </c:pt>
                <c:pt idx="5296">
                  <c:v>7.3545993333333399</c:v>
                </c:pt>
                <c:pt idx="5297">
                  <c:v>7.3559880416666701</c:v>
                </c:pt>
                <c:pt idx="5298">
                  <c:v>7.3573767500000002</c:v>
                </c:pt>
                <c:pt idx="5299">
                  <c:v>7.3587654583333393</c:v>
                </c:pt>
                <c:pt idx="5300">
                  <c:v>7.3601541666666694</c:v>
                </c:pt>
                <c:pt idx="5301">
                  <c:v>7.3615428749999996</c:v>
                </c:pt>
                <c:pt idx="5302">
                  <c:v>7.3629315833333404</c:v>
                </c:pt>
                <c:pt idx="5303">
                  <c:v>7.3643202916666706</c:v>
                </c:pt>
                <c:pt idx="5304">
                  <c:v>7.3657090000000007</c:v>
                </c:pt>
                <c:pt idx="5305">
                  <c:v>7.3670977083333398</c:v>
                </c:pt>
                <c:pt idx="5306">
                  <c:v>7.3684864166666699</c:v>
                </c:pt>
                <c:pt idx="5307">
                  <c:v>7.3698751250000001</c:v>
                </c:pt>
                <c:pt idx="5308">
                  <c:v>7.3712638333333409</c:v>
                </c:pt>
                <c:pt idx="5309">
                  <c:v>7.3726525416666693</c:v>
                </c:pt>
                <c:pt idx="5310">
                  <c:v>7.3740412499999994</c:v>
                </c:pt>
                <c:pt idx="5311">
                  <c:v>7.3754299583333403</c:v>
                </c:pt>
                <c:pt idx="5312">
                  <c:v>7.3768186666666704</c:v>
                </c:pt>
                <c:pt idx="5313">
                  <c:v>7.3782073750000006</c:v>
                </c:pt>
                <c:pt idx="5314">
                  <c:v>7.3795960833333396</c:v>
                </c:pt>
                <c:pt idx="5315">
                  <c:v>7.3809847916666698</c:v>
                </c:pt>
                <c:pt idx="5316">
                  <c:v>7.3823734999999999</c:v>
                </c:pt>
                <c:pt idx="5317">
                  <c:v>7.3837622083333407</c:v>
                </c:pt>
                <c:pt idx="5318">
                  <c:v>7.3851509166666709</c:v>
                </c:pt>
                <c:pt idx="5319">
                  <c:v>7.3865396249999993</c:v>
                </c:pt>
                <c:pt idx="5320">
                  <c:v>7.3879283333333401</c:v>
                </c:pt>
                <c:pt idx="5321">
                  <c:v>7.3893170416666702</c:v>
                </c:pt>
                <c:pt idx="5322">
                  <c:v>7.3907057500000004</c:v>
                </c:pt>
                <c:pt idx="5323">
                  <c:v>7.3920944583333394</c:v>
                </c:pt>
                <c:pt idx="5324">
                  <c:v>7.3934831666666696</c:v>
                </c:pt>
                <c:pt idx="5325">
                  <c:v>7.3948718749999998</c:v>
                </c:pt>
                <c:pt idx="5326">
                  <c:v>7.3962605833333406</c:v>
                </c:pt>
                <c:pt idx="5327">
                  <c:v>7.3976492916666707</c:v>
                </c:pt>
                <c:pt idx="5328">
                  <c:v>7.3990380000000009</c:v>
                </c:pt>
                <c:pt idx="5329">
                  <c:v>7.4004267083333399</c:v>
                </c:pt>
                <c:pt idx="5330">
                  <c:v>7.4018154166666701</c:v>
                </c:pt>
                <c:pt idx="5331">
                  <c:v>7.4032041250000002</c:v>
                </c:pt>
                <c:pt idx="5332">
                  <c:v>7.4045928333333393</c:v>
                </c:pt>
                <c:pt idx="5333">
                  <c:v>7.4059815416666694</c:v>
                </c:pt>
                <c:pt idx="5334">
                  <c:v>7.4073702499999996</c:v>
                </c:pt>
                <c:pt idx="5335">
                  <c:v>7.4087589583333404</c:v>
                </c:pt>
                <c:pt idx="5336">
                  <c:v>7.4101476666666706</c:v>
                </c:pt>
                <c:pt idx="5337">
                  <c:v>7.4115363750000007</c:v>
                </c:pt>
                <c:pt idx="5338">
                  <c:v>7.4129250833333398</c:v>
                </c:pt>
                <c:pt idx="5339">
                  <c:v>7.4143137916666699</c:v>
                </c:pt>
                <c:pt idx="5340">
                  <c:v>7.4157025000000001</c:v>
                </c:pt>
                <c:pt idx="5341">
                  <c:v>7.4170912083333409</c:v>
                </c:pt>
                <c:pt idx="5342">
                  <c:v>7.4184799166666693</c:v>
                </c:pt>
                <c:pt idx="5343">
                  <c:v>7.4198686249999994</c:v>
                </c:pt>
                <c:pt idx="5344">
                  <c:v>7.4212573333333403</c:v>
                </c:pt>
                <c:pt idx="5345">
                  <c:v>7.4226460416666704</c:v>
                </c:pt>
                <c:pt idx="5346">
                  <c:v>7.4240347500000006</c:v>
                </c:pt>
                <c:pt idx="5347">
                  <c:v>7.4254234583333396</c:v>
                </c:pt>
                <c:pt idx="5348">
                  <c:v>7.4268121666666698</c:v>
                </c:pt>
                <c:pt idx="5349">
                  <c:v>7.4282008749999999</c:v>
                </c:pt>
                <c:pt idx="5350">
                  <c:v>7.4295895833333407</c:v>
                </c:pt>
                <c:pt idx="5351">
                  <c:v>7.4309782916666709</c:v>
                </c:pt>
                <c:pt idx="5352">
                  <c:v>7.4323669999999993</c:v>
                </c:pt>
                <c:pt idx="5353">
                  <c:v>7.4337557083333401</c:v>
                </c:pt>
                <c:pt idx="5354">
                  <c:v>7.4351444166666703</c:v>
                </c:pt>
                <c:pt idx="5355">
                  <c:v>7.4365331250000004</c:v>
                </c:pt>
                <c:pt idx="5356">
                  <c:v>7.4379218333333394</c:v>
                </c:pt>
                <c:pt idx="5357">
                  <c:v>7.4393105416666696</c:v>
                </c:pt>
                <c:pt idx="5358">
                  <c:v>7.4406992499999998</c:v>
                </c:pt>
                <c:pt idx="5359">
                  <c:v>7.4420879583333406</c:v>
                </c:pt>
                <c:pt idx="5360">
                  <c:v>7.4434766666666707</c:v>
                </c:pt>
                <c:pt idx="5361">
                  <c:v>7.4448653750000009</c:v>
                </c:pt>
                <c:pt idx="5362">
                  <c:v>7.4462540833333399</c:v>
                </c:pt>
                <c:pt idx="5363">
                  <c:v>7.4476427916666701</c:v>
                </c:pt>
                <c:pt idx="5364">
                  <c:v>7.4490315000000002</c:v>
                </c:pt>
                <c:pt idx="5365">
                  <c:v>7.4504202083333393</c:v>
                </c:pt>
                <c:pt idx="5366">
                  <c:v>7.4518089166666694</c:v>
                </c:pt>
                <c:pt idx="5367">
                  <c:v>7.4531976249999996</c:v>
                </c:pt>
                <c:pt idx="5368">
                  <c:v>7.4545863333333404</c:v>
                </c:pt>
                <c:pt idx="5369">
                  <c:v>7.4559750416666706</c:v>
                </c:pt>
                <c:pt idx="5370">
                  <c:v>7.4573637500000007</c:v>
                </c:pt>
                <c:pt idx="5371">
                  <c:v>7.4587524583333398</c:v>
                </c:pt>
                <c:pt idx="5372">
                  <c:v>7.4601411666666699</c:v>
                </c:pt>
                <c:pt idx="5373">
                  <c:v>7.4615298750000001</c:v>
                </c:pt>
                <c:pt idx="5374">
                  <c:v>7.4629185833333409</c:v>
                </c:pt>
                <c:pt idx="5375">
                  <c:v>7.4643072916666693</c:v>
                </c:pt>
                <c:pt idx="5376">
                  <c:v>7.4656959999999994</c:v>
                </c:pt>
                <c:pt idx="5377">
                  <c:v>7.4670847083333403</c:v>
                </c:pt>
                <c:pt idx="5378">
                  <c:v>7.4684734166666704</c:v>
                </c:pt>
                <c:pt idx="5379">
                  <c:v>7.4698621250000006</c:v>
                </c:pt>
                <c:pt idx="5380">
                  <c:v>7.4712508333333396</c:v>
                </c:pt>
                <c:pt idx="5381">
                  <c:v>7.4726395416666698</c:v>
                </c:pt>
                <c:pt idx="5382">
                  <c:v>7.4740282499999999</c:v>
                </c:pt>
                <c:pt idx="5383">
                  <c:v>7.4754169583333407</c:v>
                </c:pt>
                <c:pt idx="5384">
                  <c:v>7.4768056666666709</c:v>
                </c:pt>
                <c:pt idx="5385">
                  <c:v>7.4781943749999993</c:v>
                </c:pt>
                <c:pt idx="5386">
                  <c:v>7.4795830833333401</c:v>
                </c:pt>
                <c:pt idx="5387">
                  <c:v>7.4809717916666703</c:v>
                </c:pt>
                <c:pt idx="5388">
                  <c:v>7.4823605000000004</c:v>
                </c:pt>
                <c:pt idx="5389">
                  <c:v>7.4837492083333395</c:v>
                </c:pt>
                <c:pt idx="5390">
                  <c:v>7.4851379166666696</c:v>
                </c:pt>
                <c:pt idx="5391">
                  <c:v>7.4865266249999998</c:v>
                </c:pt>
                <c:pt idx="5392">
                  <c:v>7.4879153333333406</c:v>
                </c:pt>
                <c:pt idx="5393">
                  <c:v>7.4893040416666707</c:v>
                </c:pt>
                <c:pt idx="5394">
                  <c:v>7.4906927500000009</c:v>
                </c:pt>
                <c:pt idx="5395">
                  <c:v>7.4920814583333399</c:v>
                </c:pt>
                <c:pt idx="5396">
                  <c:v>7.4934701666666701</c:v>
                </c:pt>
                <c:pt idx="5397">
                  <c:v>7.4948588750000003</c:v>
                </c:pt>
                <c:pt idx="5398">
                  <c:v>7.4962475833333393</c:v>
                </c:pt>
                <c:pt idx="5399">
                  <c:v>7.4976362916666695</c:v>
                </c:pt>
                <c:pt idx="5400">
                  <c:v>7.4990249999999996</c:v>
                </c:pt>
                <c:pt idx="5401">
                  <c:v>7.5004137083333404</c:v>
                </c:pt>
                <c:pt idx="5402">
                  <c:v>7.5018024166666706</c:v>
                </c:pt>
                <c:pt idx="5403">
                  <c:v>7.5031911250000007</c:v>
                </c:pt>
                <c:pt idx="5404">
                  <c:v>7.5045798333333398</c:v>
                </c:pt>
                <c:pt idx="5405">
                  <c:v>7.5059685416666699</c:v>
                </c:pt>
                <c:pt idx="5406">
                  <c:v>7.5073572500000001</c:v>
                </c:pt>
                <c:pt idx="5407">
                  <c:v>7.5087459583333409</c:v>
                </c:pt>
                <c:pt idx="5408">
                  <c:v>7.5101346666666693</c:v>
                </c:pt>
                <c:pt idx="5409">
                  <c:v>7.5115233749999994</c:v>
                </c:pt>
                <c:pt idx="5410">
                  <c:v>7.5129120833333403</c:v>
                </c:pt>
                <c:pt idx="5411">
                  <c:v>7.5143007916666704</c:v>
                </c:pt>
                <c:pt idx="5412">
                  <c:v>7.5156895000000006</c:v>
                </c:pt>
                <c:pt idx="5413">
                  <c:v>7.5170782083333396</c:v>
                </c:pt>
                <c:pt idx="5414">
                  <c:v>7.5184669166666698</c:v>
                </c:pt>
                <c:pt idx="5415">
                  <c:v>7.5198556249999999</c:v>
                </c:pt>
                <c:pt idx="5416">
                  <c:v>7.5212443333333407</c:v>
                </c:pt>
                <c:pt idx="5417">
                  <c:v>7.5226330416666709</c:v>
                </c:pt>
                <c:pt idx="5418">
                  <c:v>7.5240217499999993</c:v>
                </c:pt>
                <c:pt idx="5419">
                  <c:v>7.5254104583333401</c:v>
                </c:pt>
                <c:pt idx="5420">
                  <c:v>7.5267991666666703</c:v>
                </c:pt>
                <c:pt idx="5421">
                  <c:v>7.5281878750000004</c:v>
                </c:pt>
                <c:pt idx="5422">
                  <c:v>7.5295765833333395</c:v>
                </c:pt>
                <c:pt idx="5423">
                  <c:v>7.5309652916666696</c:v>
                </c:pt>
                <c:pt idx="5424">
                  <c:v>7.5323539999999998</c:v>
                </c:pt>
                <c:pt idx="5425">
                  <c:v>7.5337427083333406</c:v>
                </c:pt>
                <c:pt idx="5426">
                  <c:v>7.5351314166666707</c:v>
                </c:pt>
                <c:pt idx="5427">
                  <c:v>7.5365201250000009</c:v>
                </c:pt>
                <c:pt idx="5428">
                  <c:v>7.5379088333333399</c:v>
                </c:pt>
                <c:pt idx="5429">
                  <c:v>7.5392975416666701</c:v>
                </c:pt>
                <c:pt idx="5430">
                  <c:v>7.5406862500000003</c:v>
                </c:pt>
                <c:pt idx="5431">
                  <c:v>7.5420749583333393</c:v>
                </c:pt>
                <c:pt idx="5432">
                  <c:v>7.5434636666666695</c:v>
                </c:pt>
                <c:pt idx="5433">
                  <c:v>7.5448523749999996</c:v>
                </c:pt>
                <c:pt idx="5434">
                  <c:v>7.5462410833333404</c:v>
                </c:pt>
                <c:pt idx="5435">
                  <c:v>7.5476297916666706</c:v>
                </c:pt>
                <c:pt idx="5436">
                  <c:v>7.5490185000000007</c:v>
                </c:pt>
                <c:pt idx="5437">
                  <c:v>7.5504072083333398</c:v>
                </c:pt>
                <c:pt idx="5438">
                  <c:v>7.5517959166666699</c:v>
                </c:pt>
                <c:pt idx="5439">
                  <c:v>7.5531846250000001</c:v>
                </c:pt>
                <c:pt idx="5440">
                  <c:v>7.5545733333333409</c:v>
                </c:pt>
                <c:pt idx="5441">
                  <c:v>7.5559620416666693</c:v>
                </c:pt>
                <c:pt idx="5442">
                  <c:v>7.5573507499999995</c:v>
                </c:pt>
                <c:pt idx="5443">
                  <c:v>7.5587394583333403</c:v>
                </c:pt>
                <c:pt idx="5444">
                  <c:v>7.5601281666666704</c:v>
                </c:pt>
                <c:pt idx="5445">
                  <c:v>7.5615168750000006</c:v>
                </c:pt>
                <c:pt idx="5446">
                  <c:v>7.5629055833333396</c:v>
                </c:pt>
                <c:pt idx="5447">
                  <c:v>7.5642942916666698</c:v>
                </c:pt>
                <c:pt idx="5448">
                  <c:v>7.5656829999999999</c:v>
                </c:pt>
                <c:pt idx="5449">
                  <c:v>7.5670717083333408</c:v>
                </c:pt>
                <c:pt idx="5450">
                  <c:v>7.5684604166666709</c:v>
                </c:pt>
                <c:pt idx="5451">
                  <c:v>7.5698491249999993</c:v>
                </c:pt>
                <c:pt idx="5452">
                  <c:v>7.5712378333333401</c:v>
                </c:pt>
                <c:pt idx="5453">
                  <c:v>7.5726265416666703</c:v>
                </c:pt>
                <c:pt idx="5454">
                  <c:v>7.5740152500000004</c:v>
                </c:pt>
                <c:pt idx="5455">
                  <c:v>7.5754039583333395</c:v>
                </c:pt>
                <c:pt idx="5456">
                  <c:v>7.5767926666666696</c:v>
                </c:pt>
                <c:pt idx="5457">
                  <c:v>7.5781813749999998</c:v>
                </c:pt>
                <c:pt idx="5458">
                  <c:v>7.5795700833333406</c:v>
                </c:pt>
                <c:pt idx="5459">
                  <c:v>7.5809587916666707</c:v>
                </c:pt>
                <c:pt idx="5460">
                  <c:v>7.5823475000000009</c:v>
                </c:pt>
                <c:pt idx="5461">
                  <c:v>7.5837362083333399</c:v>
                </c:pt>
                <c:pt idx="5462">
                  <c:v>7.5851249166666701</c:v>
                </c:pt>
                <c:pt idx="5463">
                  <c:v>7.5865136250000003</c:v>
                </c:pt>
                <c:pt idx="5464">
                  <c:v>7.5879023333333393</c:v>
                </c:pt>
                <c:pt idx="5465">
                  <c:v>7.5892910416666695</c:v>
                </c:pt>
                <c:pt idx="5466">
                  <c:v>7.5906797499999996</c:v>
                </c:pt>
                <c:pt idx="5467">
                  <c:v>7.5920684583333404</c:v>
                </c:pt>
                <c:pt idx="5468">
                  <c:v>7.5934571666666706</c:v>
                </c:pt>
                <c:pt idx="5469">
                  <c:v>7.5948458750000007</c:v>
                </c:pt>
                <c:pt idx="5470">
                  <c:v>7.5962345833333398</c:v>
                </c:pt>
                <c:pt idx="5471">
                  <c:v>7.5976232916666699</c:v>
                </c:pt>
                <c:pt idx="5472">
                  <c:v>7.5990120000000001</c:v>
                </c:pt>
                <c:pt idx="5473">
                  <c:v>7.6004007083333409</c:v>
                </c:pt>
                <c:pt idx="5474">
                  <c:v>7.6017894166666693</c:v>
                </c:pt>
                <c:pt idx="5475">
                  <c:v>7.6031781249999995</c:v>
                </c:pt>
                <c:pt idx="5476">
                  <c:v>7.6045668333333403</c:v>
                </c:pt>
                <c:pt idx="5477">
                  <c:v>7.6059555416666704</c:v>
                </c:pt>
                <c:pt idx="5478">
                  <c:v>7.6073442500000006</c:v>
                </c:pt>
                <c:pt idx="5479">
                  <c:v>7.6087329583333396</c:v>
                </c:pt>
                <c:pt idx="5480">
                  <c:v>7.6101216666666698</c:v>
                </c:pt>
                <c:pt idx="5481">
                  <c:v>7.6115103749999999</c:v>
                </c:pt>
                <c:pt idx="5482">
                  <c:v>7.6128990833333408</c:v>
                </c:pt>
                <c:pt idx="5483">
                  <c:v>7.6142877916666709</c:v>
                </c:pt>
                <c:pt idx="5484">
                  <c:v>7.6156764999999993</c:v>
                </c:pt>
                <c:pt idx="5485">
                  <c:v>7.6170652083333401</c:v>
                </c:pt>
                <c:pt idx="5486">
                  <c:v>7.6184539166666703</c:v>
                </c:pt>
                <c:pt idx="5487">
                  <c:v>7.6198426250000004</c:v>
                </c:pt>
                <c:pt idx="5488">
                  <c:v>7.6212313333333395</c:v>
                </c:pt>
                <c:pt idx="5489">
                  <c:v>7.6226200416666696</c:v>
                </c:pt>
                <c:pt idx="5490">
                  <c:v>7.6240087499999998</c:v>
                </c:pt>
                <c:pt idx="5491">
                  <c:v>7.6253974583333406</c:v>
                </c:pt>
                <c:pt idx="5492">
                  <c:v>7.6267861666666708</c:v>
                </c:pt>
                <c:pt idx="5493">
                  <c:v>7.6281748750000009</c:v>
                </c:pt>
                <c:pt idx="5494">
                  <c:v>7.6295635833333399</c:v>
                </c:pt>
                <c:pt idx="5495">
                  <c:v>7.6309522916666701</c:v>
                </c:pt>
                <c:pt idx="5496">
                  <c:v>7.6323410000000003</c:v>
                </c:pt>
                <c:pt idx="5497">
                  <c:v>7.6337297083333393</c:v>
                </c:pt>
                <c:pt idx="5498">
                  <c:v>7.6351184166666695</c:v>
                </c:pt>
                <c:pt idx="5499">
                  <c:v>7.6365071249999996</c:v>
                </c:pt>
                <c:pt idx="5500">
                  <c:v>7.6378958333333404</c:v>
                </c:pt>
                <c:pt idx="5501">
                  <c:v>7.6392845416666706</c:v>
                </c:pt>
                <c:pt idx="5502">
                  <c:v>7.6406732500000007</c:v>
                </c:pt>
                <c:pt idx="5503">
                  <c:v>7.6420619583333398</c:v>
                </c:pt>
                <c:pt idx="5504">
                  <c:v>7.6434506666666699</c:v>
                </c:pt>
                <c:pt idx="5505">
                  <c:v>7.6448393750000001</c:v>
                </c:pt>
                <c:pt idx="5506">
                  <c:v>7.6462280833333409</c:v>
                </c:pt>
                <c:pt idx="5507">
                  <c:v>7.6476167916666693</c:v>
                </c:pt>
                <c:pt idx="5508">
                  <c:v>7.6490054999999995</c:v>
                </c:pt>
                <c:pt idx="5509">
                  <c:v>7.6503942083333403</c:v>
                </c:pt>
                <c:pt idx="5510">
                  <c:v>7.6517829166666704</c:v>
                </c:pt>
                <c:pt idx="5511">
                  <c:v>7.6531716250000006</c:v>
                </c:pt>
                <c:pt idx="5512">
                  <c:v>7.6545603333333396</c:v>
                </c:pt>
                <c:pt idx="5513">
                  <c:v>7.6559490416666698</c:v>
                </c:pt>
                <c:pt idx="5514">
                  <c:v>7.6573377499999999</c:v>
                </c:pt>
                <c:pt idx="5515">
                  <c:v>7.6587264583333408</c:v>
                </c:pt>
                <c:pt idx="5516">
                  <c:v>7.6601151666666709</c:v>
                </c:pt>
                <c:pt idx="5517">
                  <c:v>7.6615038749999993</c:v>
                </c:pt>
                <c:pt idx="5518">
                  <c:v>7.6628925833333401</c:v>
                </c:pt>
                <c:pt idx="5519">
                  <c:v>7.6642812916666703</c:v>
                </c:pt>
                <c:pt idx="5520">
                  <c:v>7.6656700000000004</c:v>
                </c:pt>
                <c:pt idx="5521">
                  <c:v>7.6670587083333395</c:v>
                </c:pt>
                <c:pt idx="5522">
                  <c:v>7.6684474166666696</c:v>
                </c:pt>
                <c:pt idx="5523">
                  <c:v>7.6698361249999998</c:v>
                </c:pt>
                <c:pt idx="5524">
                  <c:v>7.6712248333333406</c:v>
                </c:pt>
                <c:pt idx="5525">
                  <c:v>7.6726135416666708</c:v>
                </c:pt>
                <c:pt idx="5526">
                  <c:v>7.6740022500000009</c:v>
                </c:pt>
                <c:pt idx="5527">
                  <c:v>7.67539095833334</c:v>
                </c:pt>
                <c:pt idx="5528">
                  <c:v>7.6767796666666701</c:v>
                </c:pt>
                <c:pt idx="5529">
                  <c:v>7.6781683750000003</c:v>
                </c:pt>
                <c:pt idx="5530">
                  <c:v>7.6795570833333393</c:v>
                </c:pt>
                <c:pt idx="5531">
                  <c:v>7.6809457916666695</c:v>
                </c:pt>
                <c:pt idx="5532">
                  <c:v>7.6823344999999996</c:v>
                </c:pt>
                <c:pt idx="5533">
                  <c:v>7.6837232083333404</c:v>
                </c:pt>
                <c:pt idx="5534">
                  <c:v>7.6851119166666706</c:v>
                </c:pt>
                <c:pt idx="5535">
                  <c:v>7.6865006250000008</c:v>
                </c:pt>
                <c:pt idx="5536">
                  <c:v>7.6878893333333398</c:v>
                </c:pt>
                <c:pt idx="5537">
                  <c:v>7.6892780416666699</c:v>
                </c:pt>
                <c:pt idx="5538">
                  <c:v>7.6906667500000001</c:v>
                </c:pt>
                <c:pt idx="5539">
                  <c:v>7.6920554583333409</c:v>
                </c:pt>
                <c:pt idx="5540">
                  <c:v>7.6934441666666693</c:v>
                </c:pt>
                <c:pt idx="5541">
                  <c:v>7.6948328749999995</c:v>
                </c:pt>
                <c:pt idx="5542">
                  <c:v>7.6962215833333403</c:v>
                </c:pt>
                <c:pt idx="5543">
                  <c:v>7.6976102916666704</c:v>
                </c:pt>
                <c:pt idx="5544">
                  <c:v>7.6989990000000006</c:v>
                </c:pt>
                <c:pt idx="5545">
                  <c:v>7.7003877083333396</c:v>
                </c:pt>
                <c:pt idx="5546">
                  <c:v>7.7017764166666698</c:v>
                </c:pt>
                <c:pt idx="5547">
                  <c:v>7.7031651249999999</c:v>
                </c:pt>
                <c:pt idx="5548">
                  <c:v>7.7045538333333408</c:v>
                </c:pt>
                <c:pt idx="5549">
                  <c:v>7.7059425416666709</c:v>
                </c:pt>
                <c:pt idx="5550">
                  <c:v>7.7073312499999993</c:v>
                </c:pt>
                <c:pt idx="5551">
                  <c:v>7.7087199583333401</c:v>
                </c:pt>
                <c:pt idx="5552">
                  <c:v>7.7101086666666703</c:v>
                </c:pt>
                <c:pt idx="5553">
                  <c:v>7.7114973750000004</c:v>
                </c:pt>
                <c:pt idx="5554">
                  <c:v>7.7128860833333395</c:v>
                </c:pt>
                <c:pt idx="5555">
                  <c:v>7.7142747916666696</c:v>
                </c:pt>
                <c:pt idx="5556">
                  <c:v>7.7156634999999998</c:v>
                </c:pt>
                <c:pt idx="5557">
                  <c:v>7.7170522083333406</c:v>
                </c:pt>
                <c:pt idx="5558">
                  <c:v>7.7184409166666708</c:v>
                </c:pt>
                <c:pt idx="5559">
                  <c:v>7.7198296250000009</c:v>
                </c:pt>
                <c:pt idx="5560">
                  <c:v>7.72121833333334</c:v>
                </c:pt>
                <c:pt idx="5561">
                  <c:v>7.7226070416666701</c:v>
                </c:pt>
                <c:pt idx="5562">
                  <c:v>7.7239957500000003</c:v>
                </c:pt>
                <c:pt idx="5563">
                  <c:v>7.7253844583333393</c:v>
                </c:pt>
                <c:pt idx="5564">
                  <c:v>7.7267731666666695</c:v>
                </c:pt>
                <c:pt idx="5565">
                  <c:v>7.7281618749999996</c:v>
                </c:pt>
                <c:pt idx="5566">
                  <c:v>7.7295505833333404</c:v>
                </c:pt>
                <c:pt idx="5567">
                  <c:v>7.7309392916666706</c:v>
                </c:pt>
                <c:pt idx="5568">
                  <c:v>7.7323280000000008</c:v>
                </c:pt>
                <c:pt idx="5569">
                  <c:v>7.7337167083333398</c:v>
                </c:pt>
                <c:pt idx="5570">
                  <c:v>7.73510541666667</c:v>
                </c:pt>
                <c:pt idx="5571">
                  <c:v>7.7364941250000001</c:v>
                </c:pt>
                <c:pt idx="5572">
                  <c:v>7.7378828333333409</c:v>
                </c:pt>
                <c:pt idx="5573">
                  <c:v>7.7392715416666693</c:v>
                </c:pt>
                <c:pt idx="5574">
                  <c:v>7.7406602499999995</c:v>
                </c:pt>
                <c:pt idx="5575">
                  <c:v>7.7420489583333403</c:v>
                </c:pt>
                <c:pt idx="5576">
                  <c:v>7.7434376666666704</c:v>
                </c:pt>
                <c:pt idx="5577">
                  <c:v>7.7448263750000006</c:v>
                </c:pt>
                <c:pt idx="5578">
                  <c:v>7.7462150833333396</c:v>
                </c:pt>
                <c:pt idx="5579">
                  <c:v>7.7476037916666698</c:v>
                </c:pt>
                <c:pt idx="5580">
                  <c:v>7.7489924999999999</c:v>
                </c:pt>
                <c:pt idx="5581">
                  <c:v>7.7503812083333408</c:v>
                </c:pt>
                <c:pt idx="5582">
                  <c:v>7.7517699166666709</c:v>
                </c:pt>
                <c:pt idx="5583">
                  <c:v>7.7531586249999993</c:v>
                </c:pt>
                <c:pt idx="5584">
                  <c:v>7.7545473333333401</c:v>
                </c:pt>
                <c:pt idx="5585">
                  <c:v>7.7559360416666703</c:v>
                </c:pt>
                <c:pt idx="5586">
                  <c:v>7.7573247500000004</c:v>
                </c:pt>
                <c:pt idx="5587">
                  <c:v>7.7587134583333395</c:v>
                </c:pt>
                <c:pt idx="5588">
                  <c:v>7.7601021666666696</c:v>
                </c:pt>
                <c:pt idx="5589">
                  <c:v>7.7614908749999998</c:v>
                </c:pt>
                <c:pt idx="5590">
                  <c:v>7.7628795833333406</c:v>
                </c:pt>
                <c:pt idx="5591">
                  <c:v>7.7642682916666708</c:v>
                </c:pt>
                <c:pt idx="5592">
                  <c:v>7.7656570000000009</c:v>
                </c:pt>
                <c:pt idx="5593">
                  <c:v>7.76704570833334</c:v>
                </c:pt>
                <c:pt idx="5594">
                  <c:v>7.7684344166666701</c:v>
                </c:pt>
                <c:pt idx="5595">
                  <c:v>7.7698231250000003</c:v>
                </c:pt>
                <c:pt idx="5596">
                  <c:v>7.7712118333333393</c:v>
                </c:pt>
                <c:pt idx="5597">
                  <c:v>7.7726005416666695</c:v>
                </c:pt>
                <c:pt idx="5598">
                  <c:v>7.7739892499999996</c:v>
                </c:pt>
                <c:pt idx="5599">
                  <c:v>7.7753779583333404</c:v>
                </c:pt>
                <c:pt idx="5600">
                  <c:v>7.7767666666666706</c:v>
                </c:pt>
                <c:pt idx="5601">
                  <c:v>7.7781553750000008</c:v>
                </c:pt>
                <c:pt idx="5602">
                  <c:v>7.7795440833333398</c:v>
                </c:pt>
                <c:pt idx="5603">
                  <c:v>7.78093279166667</c:v>
                </c:pt>
                <c:pt idx="5604">
                  <c:v>7.7823215000000001</c:v>
                </c:pt>
                <c:pt idx="5605">
                  <c:v>7.7837102083333409</c:v>
                </c:pt>
                <c:pt idx="5606">
                  <c:v>7.7850989166666693</c:v>
                </c:pt>
                <c:pt idx="5607">
                  <c:v>7.7864876249999995</c:v>
                </c:pt>
                <c:pt idx="5608">
                  <c:v>7.7878763333333403</c:v>
                </c:pt>
                <c:pt idx="5609">
                  <c:v>7.7892650416666704</c:v>
                </c:pt>
                <c:pt idx="5610">
                  <c:v>7.7906537500000006</c:v>
                </c:pt>
                <c:pt idx="5611">
                  <c:v>7.7920424583333396</c:v>
                </c:pt>
                <c:pt idx="5612">
                  <c:v>7.7934311666666698</c:v>
                </c:pt>
                <c:pt idx="5613">
                  <c:v>7.794819875</c:v>
                </c:pt>
                <c:pt idx="5614">
                  <c:v>7.7962085833333408</c:v>
                </c:pt>
                <c:pt idx="5615">
                  <c:v>7.7975972916666709</c:v>
                </c:pt>
                <c:pt idx="5616">
                  <c:v>7.7989859999999993</c:v>
                </c:pt>
                <c:pt idx="5617">
                  <c:v>7.8003747083333401</c:v>
                </c:pt>
                <c:pt idx="5618">
                  <c:v>7.8017634166666703</c:v>
                </c:pt>
                <c:pt idx="5619">
                  <c:v>7.8031521250000004</c:v>
                </c:pt>
                <c:pt idx="5620">
                  <c:v>7.8045408333333395</c:v>
                </c:pt>
                <c:pt idx="5621">
                  <c:v>7.8059295416666696</c:v>
                </c:pt>
                <c:pt idx="5622">
                  <c:v>7.8073182499999998</c:v>
                </c:pt>
                <c:pt idx="5623">
                  <c:v>7.8087069583333406</c:v>
                </c:pt>
                <c:pt idx="5624">
                  <c:v>7.8100956666666708</c:v>
                </c:pt>
                <c:pt idx="5625">
                  <c:v>7.8114843750000009</c:v>
                </c:pt>
                <c:pt idx="5626">
                  <c:v>7.81287308333334</c:v>
                </c:pt>
                <c:pt idx="5627">
                  <c:v>7.8142617916666701</c:v>
                </c:pt>
                <c:pt idx="5628">
                  <c:v>7.8156505000000003</c:v>
                </c:pt>
                <c:pt idx="5629">
                  <c:v>7.8170392083333393</c:v>
                </c:pt>
                <c:pt idx="5630">
                  <c:v>7.8184279166666695</c:v>
                </c:pt>
                <c:pt idx="5631">
                  <c:v>7.8198166249999996</c:v>
                </c:pt>
                <c:pt idx="5632">
                  <c:v>7.8212053333333404</c:v>
                </c:pt>
                <c:pt idx="5633">
                  <c:v>7.8225940416666706</c:v>
                </c:pt>
                <c:pt idx="5634">
                  <c:v>7.8239827500000008</c:v>
                </c:pt>
                <c:pt idx="5635">
                  <c:v>7.8253714583333398</c:v>
                </c:pt>
                <c:pt idx="5636">
                  <c:v>7.82676016666667</c:v>
                </c:pt>
                <c:pt idx="5637">
                  <c:v>7.8281488750000001</c:v>
                </c:pt>
                <c:pt idx="5638">
                  <c:v>7.8295375833333409</c:v>
                </c:pt>
                <c:pt idx="5639">
                  <c:v>7.8309262916666693</c:v>
                </c:pt>
                <c:pt idx="5640">
                  <c:v>7.8323149999999995</c:v>
                </c:pt>
                <c:pt idx="5641">
                  <c:v>7.8337037083333403</c:v>
                </c:pt>
                <c:pt idx="5642">
                  <c:v>7.8350924166666704</c:v>
                </c:pt>
                <c:pt idx="5643">
                  <c:v>7.8364811250000006</c:v>
                </c:pt>
                <c:pt idx="5644">
                  <c:v>7.8378698333333396</c:v>
                </c:pt>
                <c:pt idx="5645">
                  <c:v>7.8392585416666698</c:v>
                </c:pt>
                <c:pt idx="5646">
                  <c:v>7.84064725</c:v>
                </c:pt>
                <c:pt idx="5647">
                  <c:v>7.8420359583333408</c:v>
                </c:pt>
                <c:pt idx="5648">
                  <c:v>7.8434246666666709</c:v>
                </c:pt>
                <c:pt idx="5649">
                  <c:v>7.8448133749999993</c:v>
                </c:pt>
                <c:pt idx="5650">
                  <c:v>7.8462020833333401</c:v>
                </c:pt>
                <c:pt idx="5651">
                  <c:v>7.8475907916666703</c:v>
                </c:pt>
                <c:pt idx="5652">
                  <c:v>7.8489795000000004</c:v>
                </c:pt>
                <c:pt idx="5653">
                  <c:v>7.8503682083333395</c:v>
                </c:pt>
                <c:pt idx="5654">
                  <c:v>7.8517569166666696</c:v>
                </c:pt>
                <c:pt idx="5655">
                  <c:v>7.8531456249999998</c:v>
                </c:pt>
                <c:pt idx="5656">
                  <c:v>7.8545343333333406</c:v>
                </c:pt>
                <c:pt idx="5657">
                  <c:v>7.8559230416666708</c:v>
                </c:pt>
                <c:pt idx="5658">
                  <c:v>7.8573117500000009</c:v>
                </c:pt>
                <c:pt idx="5659">
                  <c:v>7.85870045833334</c:v>
                </c:pt>
                <c:pt idx="5660">
                  <c:v>7.8600891666666701</c:v>
                </c:pt>
                <c:pt idx="5661">
                  <c:v>7.8614778750000003</c:v>
                </c:pt>
                <c:pt idx="5662">
                  <c:v>7.8628665833333393</c:v>
                </c:pt>
                <c:pt idx="5663">
                  <c:v>7.8642552916666695</c:v>
                </c:pt>
                <c:pt idx="5664">
                  <c:v>7.8656439999999996</c:v>
                </c:pt>
                <c:pt idx="5665">
                  <c:v>7.8670327083333405</c:v>
                </c:pt>
                <c:pt idx="5666">
                  <c:v>7.8684214166666706</c:v>
                </c:pt>
                <c:pt idx="5667">
                  <c:v>7.8698101250000008</c:v>
                </c:pt>
                <c:pt idx="5668">
                  <c:v>7.8711988333333398</c:v>
                </c:pt>
                <c:pt idx="5669">
                  <c:v>7.87258754166667</c:v>
                </c:pt>
                <c:pt idx="5670">
                  <c:v>7.8739762500000001</c:v>
                </c:pt>
                <c:pt idx="5671">
                  <c:v>7.8753649583333409</c:v>
                </c:pt>
                <c:pt idx="5672">
                  <c:v>7.8767536666666693</c:v>
                </c:pt>
                <c:pt idx="5673">
                  <c:v>7.8781423749999995</c:v>
                </c:pt>
                <c:pt idx="5674">
                  <c:v>7.8795310833333403</c:v>
                </c:pt>
                <c:pt idx="5675">
                  <c:v>7.8809197916666704</c:v>
                </c:pt>
                <c:pt idx="5676">
                  <c:v>7.8823085000000006</c:v>
                </c:pt>
                <c:pt idx="5677">
                  <c:v>7.8836972083333396</c:v>
                </c:pt>
                <c:pt idx="5678">
                  <c:v>7.8850859166666698</c:v>
                </c:pt>
                <c:pt idx="5679">
                  <c:v>7.886474625</c:v>
                </c:pt>
                <c:pt idx="5680">
                  <c:v>7.8878633333333408</c:v>
                </c:pt>
                <c:pt idx="5681">
                  <c:v>7.8892520416666709</c:v>
                </c:pt>
                <c:pt idx="5682">
                  <c:v>7.8906407499999993</c:v>
                </c:pt>
                <c:pt idx="5683">
                  <c:v>7.8920294583333401</c:v>
                </c:pt>
                <c:pt idx="5684">
                  <c:v>7.8934181666666703</c:v>
                </c:pt>
                <c:pt idx="5685">
                  <c:v>7.8948068750000004</c:v>
                </c:pt>
                <c:pt idx="5686">
                  <c:v>7.8961955833333395</c:v>
                </c:pt>
                <c:pt idx="5687">
                  <c:v>7.8975842916666696</c:v>
                </c:pt>
                <c:pt idx="5688">
                  <c:v>7.8989730000000105</c:v>
                </c:pt>
                <c:pt idx="5689">
                  <c:v>7.9003617083333406</c:v>
                </c:pt>
                <c:pt idx="5690">
                  <c:v>7.9017504166666708</c:v>
                </c:pt>
                <c:pt idx="5691">
                  <c:v>7.9031391250000009</c:v>
                </c:pt>
                <c:pt idx="5692">
                  <c:v>7.90452783333334</c:v>
                </c:pt>
                <c:pt idx="5693">
                  <c:v>7.9059165416666701</c:v>
                </c:pt>
                <c:pt idx="5694">
                  <c:v>7.9073052500000003</c:v>
                </c:pt>
                <c:pt idx="5695">
                  <c:v>7.9086939583333393</c:v>
                </c:pt>
                <c:pt idx="5696">
                  <c:v>7.9100826666666695</c:v>
                </c:pt>
                <c:pt idx="5697">
                  <c:v>7.9114713749999996</c:v>
                </c:pt>
                <c:pt idx="5698">
                  <c:v>7.9128600833333405</c:v>
                </c:pt>
                <c:pt idx="5699">
                  <c:v>7.9142487916666706</c:v>
                </c:pt>
                <c:pt idx="5700">
                  <c:v>7.9156375000000008</c:v>
                </c:pt>
                <c:pt idx="5701">
                  <c:v>7.9170262083333398</c:v>
                </c:pt>
                <c:pt idx="5702">
                  <c:v>7.91841491666667</c:v>
                </c:pt>
                <c:pt idx="5703">
                  <c:v>7.9198036250000001</c:v>
                </c:pt>
                <c:pt idx="5704">
                  <c:v>7.9211923333333409</c:v>
                </c:pt>
                <c:pt idx="5705">
                  <c:v>7.9225810416666693</c:v>
                </c:pt>
                <c:pt idx="5706">
                  <c:v>7.9239697499999995</c:v>
                </c:pt>
                <c:pt idx="5707">
                  <c:v>7.9253584583333403</c:v>
                </c:pt>
                <c:pt idx="5708">
                  <c:v>7.9267471666666705</c:v>
                </c:pt>
                <c:pt idx="5709">
                  <c:v>7.9281358750000006</c:v>
                </c:pt>
                <c:pt idx="5710">
                  <c:v>7.9295245833333396</c:v>
                </c:pt>
                <c:pt idx="5711">
                  <c:v>7.9309132916666698</c:v>
                </c:pt>
                <c:pt idx="5712">
                  <c:v>7.932302</c:v>
                </c:pt>
                <c:pt idx="5713">
                  <c:v>7.9336907083333408</c:v>
                </c:pt>
                <c:pt idx="5714">
                  <c:v>7.9350794166666709</c:v>
                </c:pt>
                <c:pt idx="5715">
                  <c:v>7.9364681249999993</c:v>
                </c:pt>
                <c:pt idx="5716">
                  <c:v>7.9378568333333401</c:v>
                </c:pt>
                <c:pt idx="5717">
                  <c:v>7.9392455416666703</c:v>
                </c:pt>
                <c:pt idx="5718">
                  <c:v>7.9406342500000004</c:v>
                </c:pt>
                <c:pt idx="5719">
                  <c:v>7.9420229583333395</c:v>
                </c:pt>
                <c:pt idx="5720">
                  <c:v>7.9434116666666696</c:v>
                </c:pt>
                <c:pt idx="5721">
                  <c:v>7.9448003749999998</c:v>
                </c:pt>
                <c:pt idx="5722">
                  <c:v>7.9461890833333406</c:v>
                </c:pt>
                <c:pt idx="5723">
                  <c:v>7.9475777916666708</c:v>
                </c:pt>
                <c:pt idx="5724">
                  <c:v>7.9489665000000009</c:v>
                </c:pt>
                <c:pt idx="5725">
                  <c:v>7.95035520833334</c:v>
                </c:pt>
                <c:pt idx="5726">
                  <c:v>7.9517439166666701</c:v>
                </c:pt>
                <c:pt idx="5727">
                  <c:v>7.9531326250000003</c:v>
                </c:pt>
                <c:pt idx="5728">
                  <c:v>7.9545213333333393</c:v>
                </c:pt>
                <c:pt idx="5729">
                  <c:v>7.9559100416666695</c:v>
                </c:pt>
                <c:pt idx="5730">
                  <c:v>7.9572987499999996</c:v>
                </c:pt>
                <c:pt idx="5731">
                  <c:v>7.9586874583333405</c:v>
                </c:pt>
                <c:pt idx="5732">
                  <c:v>7.9600761666666706</c:v>
                </c:pt>
                <c:pt idx="5733">
                  <c:v>7.9614648750000008</c:v>
                </c:pt>
                <c:pt idx="5734">
                  <c:v>7.9628535833333398</c:v>
                </c:pt>
                <c:pt idx="5735">
                  <c:v>7.96424229166667</c:v>
                </c:pt>
                <c:pt idx="5736">
                  <c:v>7.9656310000000001</c:v>
                </c:pt>
                <c:pt idx="5737">
                  <c:v>7.9670197083333409</c:v>
                </c:pt>
                <c:pt idx="5738">
                  <c:v>7.9684084166666693</c:v>
                </c:pt>
                <c:pt idx="5739">
                  <c:v>7.9697971249999995</c:v>
                </c:pt>
                <c:pt idx="5740">
                  <c:v>7.9711858333333403</c:v>
                </c:pt>
                <c:pt idx="5741">
                  <c:v>7.9725745416666705</c:v>
                </c:pt>
                <c:pt idx="5742">
                  <c:v>7.9739632500000006</c:v>
                </c:pt>
                <c:pt idx="5743">
                  <c:v>7.9753519583333397</c:v>
                </c:pt>
                <c:pt idx="5744">
                  <c:v>7.9767406666666698</c:v>
                </c:pt>
                <c:pt idx="5745">
                  <c:v>7.978129375</c:v>
                </c:pt>
                <c:pt idx="5746">
                  <c:v>7.9795180833333408</c:v>
                </c:pt>
                <c:pt idx="5747">
                  <c:v>7.9809067916666709</c:v>
                </c:pt>
                <c:pt idx="5748">
                  <c:v>7.9822954999999993</c:v>
                </c:pt>
                <c:pt idx="5749">
                  <c:v>7.9836842083333401</c:v>
                </c:pt>
                <c:pt idx="5750">
                  <c:v>7.9850729166666703</c:v>
                </c:pt>
                <c:pt idx="5751">
                  <c:v>7.9864616250000005</c:v>
                </c:pt>
                <c:pt idx="5752">
                  <c:v>7.9878503333333395</c:v>
                </c:pt>
                <c:pt idx="5753">
                  <c:v>7.9892390416666696</c:v>
                </c:pt>
                <c:pt idx="5754">
                  <c:v>7.9906277499999998</c:v>
                </c:pt>
                <c:pt idx="5755">
                  <c:v>7.9920164583333406</c:v>
                </c:pt>
                <c:pt idx="5756">
                  <c:v>7.9934051666666708</c:v>
                </c:pt>
                <c:pt idx="5757">
                  <c:v>7.9947938750000009</c:v>
                </c:pt>
                <c:pt idx="5758">
                  <c:v>7.99618258333334</c:v>
                </c:pt>
                <c:pt idx="5759">
                  <c:v>7.9975712916666701</c:v>
                </c:pt>
                <c:pt idx="5760">
                  <c:v>7.9989600000000003</c:v>
                </c:pt>
                <c:pt idx="5761">
                  <c:v>8.0003487083333393</c:v>
                </c:pt>
                <c:pt idx="5762">
                  <c:v>8.0017374166666695</c:v>
                </c:pt>
                <c:pt idx="5763">
                  <c:v>8.0031261249999996</c:v>
                </c:pt>
                <c:pt idx="5764">
                  <c:v>8.0045148333333405</c:v>
                </c:pt>
                <c:pt idx="5765">
                  <c:v>8.0059035416666706</c:v>
                </c:pt>
                <c:pt idx="5766">
                  <c:v>8.0072922500000008</c:v>
                </c:pt>
                <c:pt idx="5767">
                  <c:v>8.0086809583333398</c:v>
                </c:pt>
                <c:pt idx="5768">
                  <c:v>8.01006966666667</c:v>
                </c:pt>
                <c:pt idx="5769">
                  <c:v>8.0114583750000001</c:v>
                </c:pt>
                <c:pt idx="5770">
                  <c:v>8.0128470833333409</c:v>
                </c:pt>
                <c:pt idx="5771">
                  <c:v>8.0142357916666693</c:v>
                </c:pt>
                <c:pt idx="5772">
                  <c:v>8.0156244999999995</c:v>
                </c:pt>
                <c:pt idx="5773">
                  <c:v>8.0170132083333403</c:v>
                </c:pt>
                <c:pt idx="5774">
                  <c:v>8.0184019166666705</c:v>
                </c:pt>
                <c:pt idx="5775">
                  <c:v>8.0197906250000006</c:v>
                </c:pt>
                <c:pt idx="5776">
                  <c:v>8.0211793333333397</c:v>
                </c:pt>
                <c:pt idx="5777">
                  <c:v>8.0225680416666698</c:v>
                </c:pt>
                <c:pt idx="5778">
                  <c:v>8.02395675</c:v>
                </c:pt>
                <c:pt idx="5779">
                  <c:v>8.0253454583333408</c:v>
                </c:pt>
                <c:pt idx="5780">
                  <c:v>8.0267341666666709</c:v>
                </c:pt>
                <c:pt idx="5781">
                  <c:v>8.0281228749999993</c:v>
                </c:pt>
                <c:pt idx="5782">
                  <c:v>8.0295115833333401</c:v>
                </c:pt>
                <c:pt idx="5783">
                  <c:v>8.0309002916666703</c:v>
                </c:pt>
                <c:pt idx="5784">
                  <c:v>8.0322890000000005</c:v>
                </c:pt>
                <c:pt idx="5785">
                  <c:v>8.0336777083333395</c:v>
                </c:pt>
                <c:pt idx="5786">
                  <c:v>8.0350664166666697</c:v>
                </c:pt>
                <c:pt idx="5787">
                  <c:v>8.0364551249999998</c:v>
                </c:pt>
                <c:pt idx="5788">
                  <c:v>8.0378438333333406</c:v>
                </c:pt>
                <c:pt idx="5789">
                  <c:v>8.0392325416666708</c:v>
                </c:pt>
                <c:pt idx="5790">
                  <c:v>8.0406212500000009</c:v>
                </c:pt>
                <c:pt idx="5791">
                  <c:v>8.04200995833334</c:v>
                </c:pt>
                <c:pt idx="5792">
                  <c:v>8.0433986666666701</c:v>
                </c:pt>
                <c:pt idx="5793">
                  <c:v>8.0447873750000003</c:v>
                </c:pt>
                <c:pt idx="5794">
                  <c:v>8.0461760833333393</c:v>
                </c:pt>
                <c:pt idx="5795">
                  <c:v>8.0475647916666695</c:v>
                </c:pt>
                <c:pt idx="5796">
                  <c:v>8.0489534999999997</c:v>
                </c:pt>
                <c:pt idx="5797">
                  <c:v>8.0503422083333405</c:v>
                </c:pt>
                <c:pt idx="5798">
                  <c:v>8.0517309166666706</c:v>
                </c:pt>
                <c:pt idx="5799">
                  <c:v>8.0531196250000008</c:v>
                </c:pt>
                <c:pt idx="5800">
                  <c:v>8.0545083333333398</c:v>
                </c:pt>
                <c:pt idx="5801">
                  <c:v>8.05589704166667</c:v>
                </c:pt>
                <c:pt idx="5802">
                  <c:v>8.0572857500000001</c:v>
                </c:pt>
                <c:pt idx="5803">
                  <c:v>8.058674458333341</c:v>
                </c:pt>
                <c:pt idx="5804">
                  <c:v>8.0600631666666693</c:v>
                </c:pt>
                <c:pt idx="5805">
                  <c:v>8.0614518749999995</c:v>
                </c:pt>
                <c:pt idx="5806">
                  <c:v>8.0628405833333403</c:v>
                </c:pt>
                <c:pt idx="5807">
                  <c:v>8.0642292916666705</c:v>
                </c:pt>
                <c:pt idx="5808">
                  <c:v>8.0656180000000006</c:v>
                </c:pt>
                <c:pt idx="5809">
                  <c:v>8.0670067083333397</c:v>
                </c:pt>
                <c:pt idx="5810">
                  <c:v>8.0683954166666698</c:v>
                </c:pt>
                <c:pt idx="5811">
                  <c:v>8.069784125</c:v>
                </c:pt>
                <c:pt idx="5812">
                  <c:v>8.0711728333333408</c:v>
                </c:pt>
                <c:pt idx="5813">
                  <c:v>8.0725615416666709</c:v>
                </c:pt>
                <c:pt idx="5814">
                  <c:v>8.0739502499999993</c:v>
                </c:pt>
                <c:pt idx="5815">
                  <c:v>8.0753389583333401</c:v>
                </c:pt>
                <c:pt idx="5816">
                  <c:v>8.0767276666666703</c:v>
                </c:pt>
                <c:pt idx="5817">
                  <c:v>8.0781163750000005</c:v>
                </c:pt>
                <c:pt idx="5818">
                  <c:v>8.0795050833333395</c:v>
                </c:pt>
                <c:pt idx="5819">
                  <c:v>8.0808937916666697</c:v>
                </c:pt>
                <c:pt idx="5820">
                  <c:v>8.0822824999999998</c:v>
                </c:pt>
                <c:pt idx="5821">
                  <c:v>8.0836712083333406</c:v>
                </c:pt>
                <c:pt idx="5822">
                  <c:v>8.0850599166666708</c:v>
                </c:pt>
                <c:pt idx="5823">
                  <c:v>8.0864486250000009</c:v>
                </c:pt>
                <c:pt idx="5824">
                  <c:v>8.08783733333334</c:v>
                </c:pt>
                <c:pt idx="5825">
                  <c:v>8.0892260416666701</c:v>
                </c:pt>
                <c:pt idx="5826">
                  <c:v>8.0906147500000003</c:v>
                </c:pt>
                <c:pt idx="5827">
                  <c:v>8.0920034583333393</c:v>
                </c:pt>
                <c:pt idx="5828">
                  <c:v>8.0933921666666695</c:v>
                </c:pt>
                <c:pt idx="5829">
                  <c:v>8.0947808749999997</c:v>
                </c:pt>
                <c:pt idx="5830">
                  <c:v>8.0961695833333405</c:v>
                </c:pt>
                <c:pt idx="5831">
                  <c:v>8.0975582916666706</c:v>
                </c:pt>
                <c:pt idx="5832">
                  <c:v>8.0989470000000008</c:v>
                </c:pt>
                <c:pt idx="5833">
                  <c:v>8.1003357083333398</c:v>
                </c:pt>
                <c:pt idx="5834">
                  <c:v>8.10172441666667</c:v>
                </c:pt>
                <c:pt idx="5835">
                  <c:v>8.1031131250000001</c:v>
                </c:pt>
                <c:pt idx="5836">
                  <c:v>8.104501833333341</c:v>
                </c:pt>
                <c:pt idx="5837">
                  <c:v>8.1058905416666693</c:v>
                </c:pt>
                <c:pt idx="5838">
                  <c:v>8.1072792499999995</c:v>
                </c:pt>
                <c:pt idx="5839">
                  <c:v>8.1086679583333403</c:v>
                </c:pt>
                <c:pt idx="5840">
                  <c:v>8.1100566666666705</c:v>
                </c:pt>
                <c:pt idx="5841">
                  <c:v>8.1114453750000006</c:v>
                </c:pt>
                <c:pt idx="5842">
                  <c:v>8.1128340833333397</c:v>
                </c:pt>
                <c:pt idx="5843">
                  <c:v>8.1142227916666698</c:v>
                </c:pt>
                <c:pt idx="5844">
                  <c:v>8.1156115</c:v>
                </c:pt>
                <c:pt idx="5845">
                  <c:v>8.1170002083333408</c:v>
                </c:pt>
                <c:pt idx="5846">
                  <c:v>8.118388916666671</c:v>
                </c:pt>
                <c:pt idx="5847">
                  <c:v>8.1197776249999993</c:v>
                </c:pt>
                <c:pt idx="5848">
                  <c:v>8.1211663333333401</c:v>
                </c:pt>
                <c:pt idx="5849">
                  <c:v>8.1225550416666703</c:v>
                </c:pt>
                <c:pt idx="5850">
                  <c:v>8.1239437500000005</c:v>
                </c:pt>
                <c:pt idx="5851">
                  <c:v>8.1253324583333395</c:v>
                </c:pt>
                <c:pt idx="5852">
                  <c:v>8.1267211666666697</c:v>
                </c:pt>
                <c:pt idx="5853">
                  <c:v>8.1281098749999998</c:v>
                </c:pt>
                <c:pt idx="5854">
                  <c:v>8.1294985833333406</c:v>
                </c:pt>
                <c:pt idx="5855">
                  <c:v>8.1308872916666708</c:v>
                </c:pt>
                <c:pt idx="5856">
                  <c:v>8.1322760000000009</c:v>
                </c:pt>
                <c:pt idx="5857">
                  <c:v>8.13366470833334</c:v>
                </c:pt>
                <c:pt idx="5858">
                  <c:v>8.1350534166666701</c:v>
                </c:pt>
                <c:pt idx="5859">
                  <c:v>8.1364421250000003</c:v>
                </c:pt>
                <c:pt idx="5860">
                  <c:v>8.1378308333333393</c:v>
                </c:pt>
                <c:pt idx="5861">
                  <c:v>8.1392195416666695</c:v>
                </c:pt>
                <c:pt idx="5862">
                  <c:v>8.1406082499999997</c:v>
                </c:pt>
                <c:pt idx="5863">
                  <c:v>8.1419969583333405</c:v>
                </c:pt>
                <c:pt idx="5864">
                  <c:v>8.1433856666666706</c:v>
                </c:pt>
                <c:pt idx="5865">
                  <c:v>8.1447743750000008</c:v>
                </c:pt>
                <c:pt idx="5866">
                  <c:v>8.1461630833333398</c:v>
                </c:pt>
                <c:pt idx="5867">
                  <c:v>8.14755179166667</c:v>
                </c:pt>
                <c:pt idx="5868">
                  <c:v>8.1489405000000001</c:v>
                </c:pt>
                <c:pt idx="5869">
                  <c:v>8.150329208333341</c:v>
                </c:pt>
                <c:pt idx="5870">
                  <c:v>8.1517179166666693</c:v>
                </c:pt>
                <c:pt idx="5871">
                  <c:v>8.1531066249999995</c:v>
                </c:pt>
                <c:pt idx="5872">
                  <c:v>8.1544953333333403</c:v>
                </c:pt>
                <c:pt idx="5873">
                  <c:v>8.1558840416666705</c:v>
                </c:pt>
                <c:pt idx="5874">
                  <c:v>8.1572727500000006</c:v>
                </c:pt>
                <c:pt idx="5875">
                  <c:v>8.1586614583333397</c:v>
                </c:pt>
                <c:pt idx="5876">
                  <c:v>8.1600501666666698</c:v>
                </c:pt>
                <c:pt idx="5877">
                  <c:v>8.161438875</c:v>
                </c:pt>
                <c:pt idx="5878">
                  <c:v>8.1628275833333408</c:v>
                </c:pt>
                <c:pt idx="5879">
                  <c:v>8.164216291666671</c:v>
                </c:pt>
                <c:pt idx="5880">
                  <c:v>8.1656049999999993</c:v>
                </c:pt>
                <c:pt idx="5881">
                  <c:v>8.1669937083333402</c:v>
                </c:pt>
                <c:pt idx="5882">
                  <c:v>8.1683824166666703</c:v>
                </c:pt>
                <c:pt idx="5883">
                  <c:v>8.1697711250000005</c:v>
                </c:pt>
                <c:pt idx="5884">
                  <c:v>8.1711598333333395</c:v>
                </c:pt>
                <c:pt idx="5885">
                  <c:v>8.1725485416666697</c:v>
                </c:pt>
                <c:pt idx="5886">
                  <c:v>8.1739372499999998</c:v>
                </c:pt>
                <c:pt idx="5887">
                  <c:v>8.1753259583333406</c:v>
                </c:pt>
                <c:pt idx="5888">
                  <c:v>8.1767146666666708</c:v>
                </c:pt>
                <c:pt idx="5889">
                  <c:v>8.178103375000001</c:v>
                </c:pt>
                <c:pt idx="5890">
                  <c:v>8.17949208333334</c:v>
                </c:pt>
                <c:pt idx="5891">
                  <c:v>8.1808807916666701</c:v>
                </c:pt>
                <c:pt idx="5892">
                  <c:v>8.1822695000000003</c:v>
                </c:pt>
                <c:pt idx="5893">
                  <c:v>8.1836582083333393</c:v>
                </c:pt>
                <c:pt idx="5894">
                  <c:v>8.1850469166666695</c:v>
                </c:pt>
                <c:pt idx="5895">
                  <c:v>8.1864356249999997</c:v>
                </c:pt>
                <c:pt idx="5896">
                  <c:v>8.1878243333333405</c:v>
                </c:pt>
                <c:pt idx="5897">
                  <c:v>8.1892130416666706</c:v>
                </c:pt>
                <c:pt idx="5898">
                  <c:v>8.1906017500000008</c:v>
                </c:pt>
                <c:pt idx="5899">
                  <c:v>8.1919904583333398</c:v>
                </c:pt>
                <c:pt idx="5900">
                  <c:v>8.19337916666667</c:v>
                </c:pt>
                <c:pt idx="5901">
                  <c:v>8.1947678750000001</c:v>
                </c:pt>
                <c:pt idx="5902">
                  <c:v>8.1961565833333392</c:v>
                </c:pt>
                <c:pt idx="5903">
                  <c:v>8.1975452916666693</c:v>
                </c:pt>
                <c:pt idx="5904">
                  <c:v>8.1989339999999995</c:v>
                </c:pt>
                <c:pt idx="5905">
                  <c:v>8.2003227083333403</c:v>
                </c:pt>
                <c:pt idx="5906">
                  <c:v>8.2017114166666705</c:v>
                </c:pt>
                <c:pt idx="5907">
                  <c:v>8.2031001250000006</c:v>
                </c:pt>
                <c:pt idx="5908">
                  <c:v>8.2044888333333397</c:v>
                </c:pt>
                <c:pt idx="5909">
                  <c:v>8.2058775416666698</c:v>
                </c:pt>
                <c:pt idx="5910">
                  <c:v>8.20726625</c:v>
                </c:pt>
                <c:pt idx="5911">
                  <c:v>8.2086549583333408</c:v>
                </c:pt>
                <c:pt idx="5912">
                  <c:v>8.210043666666671</c:v>
                </c:pt>
                <c:pt idx="5913">
                  <c:v>8.2114323749999993</c:v>
                </c:pt>
                <c:pt idx="5914">
                  <c:v>8.2128210833333402</c:v>
                </c:pt>
                <c:pt idx="5915">
                  <c:v>8.2142097916666703</c:v>
                </c:pt>
                <c:pt idx="5916">
                  <c:v>8.2155985000000005</c:v>
                </c:pt>
                <c:pt idx="5917">
                  <c:v>8.2169872083333395</c:v>
                </c:pt>
                <c:pt idx="5918">
                  <c:v>8.2183759166666697</c:v>
                </c:pt>
                <c:pt idx="5919">
                  <c:v>8.2197646249999998</c:v>
                </c:pt>
                <c:pt idx="5920">
                  <c:v>8.2211533333333406</c:v>
                </c:pt>
                <c:pt idx="5921">
                  <c:v>8.2225420416666708</c:v>
                </c:pt>
                <c:pt idx="5922">
                  <c:v>8.223930750000001</c:v>
                </c:pt>
                <c:pt idx="5923">
                  <c:v>8.22531945833334</c:v>
                </c:pt>
                <c:pt idx="5924">
                  <c:v>8.2267081666666702</c:v>
                </c:pt>
                <c:pt idx="5925">
                  <c:v>8.2280968750000003</c:v>
                </c:pt>
                <c:pt idx="5926">
                  <c:v>8.2294855833333393</c:v>
                </c:pt>
                <c:pt idx="5927">
                  <c:v>8.2308742916666695</c:v>
                </c:pt>
                <c:pt idx="5928">
                  <c:v>8.2322629999999997</c:v>
                </c:pt>
                <c:pt idx="5929">
                  <c:v>8.2336517083333405</c:v>
                </c:pt>
                <c:pt idx="5930">
                  <c:v>8.2350404166666706</c:v>
                </c:pt>
                <c:pt idx="5931">
                  <c:v>8.2364291250000008</c:v>
                </c:pt>
                <c:pt idx="5932">
                  <c:v>8.2378178333333398</c:v>
                </c:pt>
                <c:pt idx="5933">
                  <c:v>8.23920654166667</c:v>
                </c:pt>
                <c:pt idx="5934">
                  <c:v>8.2405952500000001</c:v>
                </c:pt>
                <c:pt idx="5935">
                  <c:v>8.2419839583333392</c:v>
                </c:pt>
                <c:pt idx="5936">
                  <c:v>8.2433726666666693</c:v>
                </c:pt>
                <c:pt idx="5937">
                  <c:v>8.2447613749999995</c:v>
                </c:pt>
                <c:pt idx="5938">
                  <c:v>8.2461500833333403</c:v>
                </c:pt>
                <c:pt idx="5939">
                  <c:v>8.2475387916666705</c:v>
                </c:pt>
                <c:pt idx="5940">
                  <c:v>8.2489275000000006</c:v>
                </c:pt>
                <c:pt idx="5941">
                  <c:v>8.2503162083333397</c:v>
                </c:pt>
                <c:pt idx="5942">
                  <c:v>8.2517049166666698</c:v>
                </c:pt>
                <c:pt idx="5943">
                  <c:v>8.253093625</c:v>
                </c:pt>
                <c:pt idx="5944">
                  <c:v>8.2544823333333408</c:v>
                </c:pt>
                <c:pt idx="5945">
                  <c:v>8.2558710416666692</c:v>
                </c:pt>
                <c:pt idx="5946">
                  <c:v>8.2572597499999993</c:v>
                </c:pt>
                <c:pt idx="5947">
                  <c:v>8.2586484583333402</c:v>
                </c:pt>
                <c:pt idx="5948">
                  <c:v>8.2600371666666703</c:v>
                </c:pt>
                <c:pt idx="5949">
                  <c:v>8.2614258750000005</c:v>
                </c:pt>
                <c:pt idx="5950">
                  <c:v>8.2628145833333395</c:v>
                </c:pt>
                <c:pt idx="5951">
                  <c:v>8.2642032916666697</c:v>
                </c:pt>
                <c:pt idx="5952">
                  <c:v>8.2655919999999998</c:v>
                </c:pt>
                <c:pt idx="5953">
                  <c:v>8.2669807083333406</c:v>
                </c:pt>
                <c:pt idx="5954">
                  <c:v>8.2683694166666708</c:v>
                </c:pt>
                <c:pt idx="5955">
                  <c:v>8.269758125000001</c:v>
                </c:pt>
                <c:pt idx="5956">
                  <c:v>8.27114683333334</c:v>
                </c:pt>
                <c:pt idx="5957">
                  <c:v>8.2725355416666702</c:v>
                </c:pt>
                <c:pt idx="5958">
                  <c:v>8.2739242500000003</c:v>
                </c:pt>
                <c:pt idx="5959">
                  <c:v>8.2753129583333394</c:v>
                </c:pt>
                <c:pt idx="5960">
                  <c:v>8.2767016666666695</c:v>
                </c:pt>
                <c:pt idx="5961">
                  <c:v>8.2780903749999997</c:v>
                </c:pt>
                <c:pt idx="5962">
                  <c:v>8.2794790833333405</c:v>
                </c:pt>
                <c:pt idx="5963">
                  <c:v>8.2808677916666706</c:v>
                </c:pt>
                <c:pt idx="5964">
                  <c:v>8.2822565000000008</c:v>
                </c:pt>
                <c:pt idx="5965">
                  <c:v>8.2836452083333398</c:v>
                </c:pt>
                <c:pt idx="5966">
                  <c:v>8.28503391666667</c:v>
                </c:pt>
                <c:pt idx="5967">
                  <c:v>8.2864226250000002</c:v>
                </c:pt>
                <c:pt idx="5968">
                  <c:v>8.2878113333333392</c:v>
                </c:pt>
                <c:pt idx="5969">
                  <c:v>8.2892000416666693</c:v>
                </c:pt>
                <c:pt idx="5970">
                  <c:v>8.2905887499999995</c:v>
                </c:pt>
                <c:pt idx="5971">
                  <c:v>8.2919774583333403</c:v>
                </c:pt>
                <c:pt idx="5972">
                  <c:v>8.2933661666666705</c:v>
                </c:pt>
                <c:pt idx="5973">
                  <c:v>8.2947548750000006</c:v>
                </c:pt>
                <c:pt idx="5974">
                  <c:v>8.2961435833333397</c:v>
                </c:pt>
                <c:pt idx="5975">
                  <c:v>8.2975322916666698</c:v>
                </c:pt>
                <c:pt idx="5976">
                  <c:v>8.298921</c:v>
                </c:pt>
                <c:pt idx="5977">
                  <c:v>8.3003097083333408</c:v>
                </c:pt>
                <c:pt idx="5978">
                  <c:v>8.3016984166666692</c:v>
                </c:pt>
                <c:pt idx="5979">
                  <c:v>8.3030871249999993</c:v>
                </c:pt>
                <c:pt idx="5980">
                  <c:v>8.3044758333333402</c:v>
                </c:pt>
                <c:pt idx="5981">
                  <c:v>8.3058645416666703</c:v>
                </c:pt>
                <c:pt idx="5982">
                  <c:v>8.3072532500000005</c:v>
                </c:pt>
                <c:pt idx="5983">
                  <c:v>8.3086419583333395</c:v>
                </c:pt>
                <c:pt idx="5984">
                  <c:v>8.3100306666666697</c:v>
                </c:pt>
                <c:pt idx="5985">
                  <c:v>8.3114193749999998</c:v>
                </c:pt>
                <c:pt idx="5986">
                  <c:v>8.3128080833333406</c:v>
                </c:pt>
                <c:pt idx="5987">
                  <c:v>8.3141967916666708</c:v>
                </c:pt>
                <c:pt idx="5988">
                  <c:v>8.3155854999999992</c:v>
                </c:pt>
                <c:pt idx="5989">
                  <c:v>8.31697420833334</c:v>
                </c:pt>
                <c:pt idx="5990">
                  <c:v>8.3183629166666702</c:v>
                </c:pt>
                <c:pt idx="5991">
                  <c:v>8.3197516250000003</c:v>
                </c:pt>
                <c:pt idx="5992">
                  <c:v>8.3211403333333394</c:v>
                </c:pt>
                <c:pt idx="5993">
                  <c:v>8.3225290416666695</c:v>
                </c:pt>
                <c:pt idx="5994">
                  <c:v>8.3239177499999997</c:v>
                </c:pt>
                <c:pt idx="5995">
                  <c:v>8.3253064583333405</c:v>
                </c:pt>
                <c:pt idx="5996">
                  <c:v>8.3266951666666706</c:v>
                </c:pt>
                <c:pt idx="5997">
                  <c:v>8.3280838750000008</c:v>
                </c:pt>
                <c:pt idx="5998">
                  <c:v>8.3294725833333398</c:v>
                </c:pt>
                <c:pt idx="5999">
                  <c:v>8.33086129166667</c:v>
                </c:pt>
                <c:pt idx="6000">
                  <c:v>8.3322500000000002</c:v>
                </c:pt>
                <c:pt idx="6001">
                  <c:v>8.3336387083333392</c:v>
                </c:pt>
                <c:pt idx="6002">
                  <c:v>8.3350274166666694</c:v>
                </c:pt>
                <c:pt idx="6003">
                  <c:v>8.3364161249999995</c:v>
                </c:pt>
                <c:pt idx="6004">
                  <c:v>8.3378048333333403</c:v>
                </c:pt>
                <c:pt idx="6005">
                  <c:v>8.3391935416666705</c:v>
                </c:pt>
                <c:pt idx="6006">
                  <c:v>8.3405822500000006</c:v>
                </c:pt>
                <c:pt idx="6007">
                  <c:v>8.3419709583333397</c:v>
                </c:pt>
                <c:pt idx="6008">
                  <c:v>8.3433596666666698</c:v>
                </c:pt>
                <c:pt idx="6009">
                  <c:v>8.344748375</c:v>
                </c:pt>
                <c:pt idx="6010">
                  <c:v>8.3461370833333408</c:v>
                </c:pt>
                <c:pt idx="6011">
                  <c:v>8.3475257916666692</c:v>
                </c:pt>
                <c:pt idx="6012">
                  <c:v>8.3489144999999994</c:v>
                </c:pt>
                <c:pt idx="6013">
                  <c:v>8.3503032083333402</c:v>
                </c:pt>
                <c:pt idx="6014">
                  <c:v>8.3516919166666703</c:v>
                </c:pt>
                <c:pt idx="6015">
                  <c:v>8.3530806250000005</c:v>
                </c:pt>
                <c:pt idx="6016">
                  <c:v>8.3544693333333395</c:v>
                </c:pt>
                <c:pt idx="6017">
                  <c:v>8.3558580416666697</c:v>
                </c:pt>
                <c:pt idx="6018">
                  <c:v>8.3572467499999998</c:v>
                </c:pt>
                <c:pt idx="6019">
                  <c:v>8.3586354583333407</c:v>
                </c:pt>
                <c:pt idx="6020">
                  <c:v>8.3600241666666708</c:v>
                </c:pt>
                <c:pt idx="6021">
                  <c:v>8.3614128749999992</c:v>
                </c:pt>
                <c:pt idx="6022">
                  <c:v>8.36280158333334</c:v>
                </c:pt>
                <c:pt idx="6023">
                  <c:v>8.3641902916666702</c:v>
                </c:pt>
                <c:pt idx="6024">
                  <c:v>8.3655790000000003</c:v>
                </c:pt>
                <c:pt idx="6025">
                  <c:v>8.3669677083333394</c:v>
                </c:pt>
                <c:pt idx="6026">
                  <c:v>8.3683564166666695</c:v>
                </c:pt>
                <c:pt idx="6027">
                  <c:v>8.3697451249999997</c:v>
                </c:pt>
                <c:pt idx="6028">
                  <c:v>8.3711338333333405</c:v>
                </c:pt>
                <c:pt idx="6029">
                  <c:v>8.3725225416666706</c:v>
                </c:pt>
                <c:pt idx="6030">
                  <c:v>8.3739112500000008</c:v>
                </c:pt>
                <c:pt idx="6031">
                  <c:v>8.3752999583333398</c:v>
                </c:pt>
                <c:pt idx="6032">
                  <c:v>8.37668866666667</c:v>
                </c:pt>
                <c:pt idx="6033">
                  <c:v>8.3780773750000002</c:v>
                </c:pt>
                <c:pt idx="6034">
                  <c:v>8.3794660833333392</c:v>
                </c:pt>
                <c:pt idx="6035">
                  <c:v>8.3808547916666694</c:v>
                </c:pt>
                <c:pt idx="6036">
                  <c:v>8.3822434999999995</c:v>
                </c:pt>
                <c:pt idx="6037">
                  <c:v>8.3836322083333403</c:v>
                </c:pt>
                <c:pt idx="6038">
                  <c:v>8.3850209166666705</c:v>
                </c:pt>
                <c:pt idx="6039">
                  <c:v>8.3864096250000006</c:v>
                </c:pt>
                <c:pt idx="6040">
                  <c:v>8.3877983333333397</c:v>
                </c:pt>
                <c:pt idx="6041">
                  <c:v>8.3891870416666698</c:v>
                </c:pt>
                <c:pt idx="6042">
                  <c:v>8.39057575</c:v>
                </c:pt>
                <c:pt idx="6043">
                  <c:v>8.3919644583333408</c:v>
                </c:pt>
                <c:pt idx="6044">
                  <c:v>8.3933531666666692</c:v>
                </c:pt>
                <c:pt idx="6045">
                  <c:v>8.3947418749999994</c:v>
                </c:pt>
                <c:pt idx="6046">
                  <c:v>8.3961305833333402</c:v>
                </c:pt>
                <c:pt idx="6047">
                  <c:v>8.3975192916666703</c:v>
                </c:pt>
                <c:pt idx="6048">
                  <c:v>8.3989080000000005</c:v>
                </c:pt>
                <c:pt idx="6049">
                  <c:v>8.4002967083333395</c:v>
                </c:pt>
                <c:pt idx="6050">
                  <c:v>8.4016854166666697</c:v>
                </c:pt>
                <c:pt idx="6051">
                  <c:v>8.4030741249999998</c:v>
                </c:pt>
                <c:pt idx="6052">
                  <c:v>8.4044628333333407</c:v>
                </c:pt>
                <c:pt idx="6053">
                  <c:v>8.4058515416666708</c:v>
                </c:pt>
                <c:pt idx="6054">
                  <c:v>8.4072402499999992</c:v>
                </c:pt>
                <c:pt idx="6055">
                  <c:v>8.40862895833334</c:v>
                </c:pt>
                <c:pt idx="6056">
                  <c:v>8.4100176666666702</c:v>
                </c:pt>
                <c:pt idx="6057">
                  <c:v>8.4114063750000003</c:v>
                </c:pt>
                <c:pt idx="6058">
                  <c:v>8.4127950833333394</c:v>
                </c:pt>
                <c:pt idx="6059">
                  <c:v>8.4141837916666695</c:v>
                </c:pt>
                <c:pt idx="6060">
                  <c:v>8.4155724999999997</c:v>
                </c:pt>
                <c:pt idx="6061">
                  <c:v>8.4169612083333405</c:v>
                </c:pt>
                <c:pt idx="6062">
                  <c:v>8.4183499166666707</c:v>
                </c:pt>
                <c:pt idx="6063">
                  <c:v>8.4197386250000008</c:v>
                </c:pt>
                <c:pt idx="6064">
                  <c:v>8.4211273333333398</c:v>
                </c:pt>
                <c:pt idx="6065">
                  <c:v>8.42251604166667</c:v>
                </c:pt>
                <c:pt idx="6066">
                  <c:v>8.4239047500000002</c:v>
                </c:pt>
                <c:pt idx="6067">
                  <c:v>8.4252934583333392</c:v>
                </c:pt>
                <c:pt idx="6068">
                  <c:v>8.4266821666666694</c:v>
                </c:pt>
                <c:pt idx="6069">
                  <c:v>8.4280708749999995</c:v>
                </c:pt>
                <c:pt idx="6070">
                  <c:v>8.4294595833333403</c:v>
                </c:pt>
                <c:pt idx="6071">
                  <c:v>8.4308482916666705</c:v>
                </c:pt>
                <c:pt idx="6072">
                  <c:v>8.4322370000000006</c:v>
                </c:pt>
                <c:pt idx="6073">
                  <c:v>8.4336257083333397</c:v>
                </c:pt>
                <c:pt idx="6074">
                  <c:v>8.4350144166666698</c:v>
                </c:pt>
                <c:pt idx="6075">
                  <c:v>8.436403125</c:v>
                </c:pt>
                <c:pt idx="6076">
                  <c:v>8.4377918333333408</c:v>
                </c:pt>
                <c:pt idx="6077">
                  <c:v>8.4391805416666692</c:v>
                </c:pt>
                <c:pt idx="6078">
                  <c:v>8.4405692499999994</c:v>
                </c:pt>
                <c:pt idx="6079">
                  <c:v>8.4419579583333402</c:v>
                </c:pt>
                <c:pt idx="6080">
                  <c:v>8.4433466666666703</c:v>
                </c:pt>
                <c:pt idx="6081">
                  <c:v>8.4447353750000005</c:v>
                </c:pt>
                <c:pt idx="6082">
                  <c:v>8.4461240833333395</c:v>
                </c:pt>
                <c:pt idx="6083">
                  <c:v>8.4475127916666697</c:v>
                </c:pt>
                <c:pt idx="6084">
                  <c:v>8.4489014999999998</c:v>
                </c:pt>
                <c:pt idx="6085">
                  <c:v>8.4502902083333407</c:v>
                </c:pt>
                <c:pt idx="6086">
                  <c:v>8.4516789166666708</c:v>
                </c:pt>
                <c:pt idx="6087">
                  <c:v>8.4530676249999992</c:v>
                </c:pt>
                <c:pt idx="6088">
                  <c:v>8.45445633333334</c:v>
                </c:pt>
                <c:pt idx="6089">
                  <c:v>8.4558450416666702</c:v>
                </c:pt>
                <c:pt idx="6090">
                  <c:v>8.4572337500000003</c:v>
                </c:pt>
                <c:pt idx="6091">
                  <c:v>8.4586224583333394</c:v>
                </c:pt>
                <c:pt idx="6092">
                  <c:v>8.4600111666666695</c:v>
                </c:pt>
                <c:pt idx="6093">
                  <c:v>8.4613998749999997</c:v>
                </c:pt>
                <c:pt idx="6094">
                  <c:v>8.4627885833333405</c:v>
                </c:pt>
                <c:pt idx="6095">
                  <c:v>8.4641772916666707</c:v>
                </c:pt>
                <c:pt idx="6096">
                  <c:v>8.4655660000000008</c:v>
                </c:pt>
                <c:pt idx="6097">
                  <c:v>8.4669547083333399</c:v>
                </c:pt>
                <c:pt idx="6098">
                  <c:v>8.46834341666667</c:v>
                </c:pt>
                <c:pt idx="6099">
                  <c:v>8.4697321250000002</c:v>
                </c:pt>
                <c:pt idx="6100">
                  <c:v>8.4711208333333392</c:v>
                </c:pt>
                <c:pt idx="6101">
                  <c:v>8.4725095416666694</c:v>
                </c:pt>
                <c:pt idx="6102">
                  <c:v>8.4738982499999995</c:v>
                </c:pt>
                <c:pt idx="6103">
                  <c:v>8.4752869583333403</c:v>
                </c:pt>
                <c:pt idx="6104">
                  <c:v>8.4766756666666705</c:v>
                </c:pt>
                <c:pt idx="6105">
                  <c:v>8.4780643750000007</c:v>
                </c:pt>
                <c:pt idx="6106">
                  <c:v>8.4794530833333397</c:v>
                </c:pt>
                <c:pt idx="6107">
                  <c:v>8.4808417916666698</c:v>
                </c:pt>
                <c:pt idx="6108">
                  <c:v>8.4822305</c:v>
                </c:pt>
                <c:pt idx="6109">
                  <c:v>8.4836192083333408</c:v>
                </c:pt>
                <c:pt idx="6110">
                  <c:v>8.4850079166666692</c:v>
                </c:pt>
                <c:pt idx="6111">
                  <c:v>8.4863966249999994</c:v>
                </c:pt>
                <c:pt idx="6112">
                  <c:v>8.4877853333333402</c:v>
                </c:pt>
                <c:pt idx="6113">
                  <c:v>8.4891740416666703</c:v>
                </c:pt>
                <c:pt idx="6114">
                  <c:v>8.4905627500000005</c:v>
                </c:pt>
                <c:pt idx="6115">
                  <c:v>8.4919514583333395</c:v>
                </c:pt>
                <c:pt idx="6116">
                  <c:v>8.4933401666666697</c:v>
                </c:pt>
                <c:pt idx="6117">
                  <c:v>8.4947288749999998</c:v>
                </c:pt>
                <c:pt idx="6118">
                  <c:v>8.4961175833333407</c:v>
                </c:pt>
                <c:pt idx="6119">
                  <c:v>8.4975062916666708</c:v>
                </c:pt>
                <c:pt idx="6120">
                  <c:v>8.4988949999999992</c:v>
                </c:pt>
                <c:pt idx="6121">
                  <c:v>8.50028370833334</c:v>
                </c:pt>
                <c:pt idx="6122">
                  <c:v>8.5016724166666702</c:v>
                </c:pt>
                <c:pt idx="6123">
                  <c:v>8.5030611250000003</c:v>
                </c:pt>
                <c:pt idx="6124">
                  <c:v>8.5044498333333394</c:v>
                </c:pt>
                <c:pt idx="6125">
                  <c:v>8.5058385416666695</c:v>
                </c:pt>
                <c:pt idx="6126">
                  <c:v>8.5072272499999997</c:v>
                </c:pt>
                <c:pt idx="6127">
                  <c:v>8.5086159583333405</c:v>
                </c:pt>
                <c:pt idx="6128">
                  <c:v>8.5100046666666707</c:v>
                </c:pt>
                <c:pt idx="6129">
                  <c:v>8.5113933750000008</c:v>
                </c:pt>
                <c:pt idx="6130">
                  <c:v>8.5127820833333399</c:v>
                </c:pt>
                <c:pt idx="6131">
                  <c:v>8.51417079166667</c:v>
                </c:pt>
                <c:pt idx="6132">
                  <c:v>8.5155595000000002</c:v>
                </c:pt>
                <c:pt idx="6133">
                  <c:v>8.5169482083333392</c:v>
                </c:pt>
                <c:pt idx="6134">
                  <c:v>8.5183369166666694</c:v>
                </c:pt>
                <c:pt idx="6135">
                  <c:v>8.5197256249999995</c:v>
                </c:pt>
                <c:pt idx="6136">
                  <c:v>8.5211143333333403</c:v>
                </c:pt>
                <c:pt idx="6137">
                  <c:v>8.5225030416666705</c:v>
                </c:pt>
                <c:pt idx="6138">
                  <c:v>8.5238917500000007</c:v>
                </c:pt>
                <c:pt idx="6139">
                  <c:v>8.5252804583333397</c:v>
                </c:pt>
                <c:pt idx="6140">
                  <c:v>8.5266691666666699</c:v>
                </c:pt>
                <c:pt idx="6141">
                  <c:v>8.528057875</c:v>
                </c:pt>
                <c:pt idx="6142">
                  <c:v>8.5294465833333408</c:v>
                </c:pt>
                <c:pt idx="6143">
                  <c:v>8.5308352916666692</c:v>
                </c:pt>
                <c:pt idx="6144">
                  <c:v>8.5322239999999994</c:v>
                </c:pt>
                <c:pt idx="6145">
                  <c:v>8.5336127083333402</c:v>
                </c:pt>
                <c:pt idx="6146">
                  <c:v>8.5350014166666703</c:v>
                </c:pt>
                <c:pt idx="6147">
                  <c:v>8.5363901250000005</c:v>
                </c:pt>
                <c:pt idx="6148">
                  <c:v>8.5377788333333395</c:v>
                </c:pt>
                <c:pt idx="6149">
                  <c:v>8.5391675416666697</c:v>
                </c:pt>
                <c:pt idx="6150">
                  <c:v>8.5405562499999998</c:v>
                </c:pt>
                <c:pt idx="6151">
                  <c:v>8.5419449583333407</c:v>
                </c:pt>
                <c:pt idx="6152">
                  <c:v>8.5433336666666708</c:v>
                </c:pt>
                <c:pt idx="6153">
                  <c:v>8.5447223749999992</c:v>
                </c:pt>
                <c:pt idx="6154">
                  <c:v>8.54611108333334</c:v>
                </c:pt>
                <c:pt idx="6155">
                  <c:v>8.5474997916666702</c:v>
                </c:pt>
                <c:pt idx="6156">
                  <c:v>8.5488885000000003</c:v>
                </c:pt>
                <c:pt idx="6157">
                  <c:v>8.5502772083333394</c:v>
                </c:pt>
                <c:pt idx="6158">
                  <c:v>8.5516659166666695</c:v>
                </c:pt>
                <c:pt idx="6159">
                  <c:v>8.5530546249999997</c:v>
                </c:pt>
                <c:pt idx="6160">
                  <c:v>8.5544433333333405</c:v>
                </c:pt>
                <c:pt idx="6161">
                  <c:v>8.5558320416666707</c:v>
                </c:pt>
                <c:pt idx="6162">
                  <c:v>8.5572207500000008</c:v>
                </c:pt>
                <c:pt idx="6163">
                  <c:v>8.5586094583333399</c:v>
                </c:pt>
                <c:pt idx="6164">
                  <c:v>8.55999816666667</c:v>
                </c:pt>
                <c:pt idx="6165">
                  <c:v>8.5613868750000002</c:v>
                </c:pt>
                <c:pt idx="6166">
                  <c:v>8.5627755833333392</c:v>
                </c:pt>
                <c:pt idx="6167">
                  <c:v>8.5641642916666694</c:v>
                </c:pt>
                <c:pt idx="6168">
                  <c:v>8.5655529999999995</c:v>
                </c:pt>
                <c:pt idx="6169">
                  <c:v>8.5669417083333403</c:v>
                </c:pt>
                <c:pt idx="6170">
                  <c:v>8.5683304166666705</c:v>
                </c:pt>
                <c:pt idx="6171">
                  <c:v>8.5697191250000007</c:v>
                </c:pt>
                <c:pt idx="6172">
                  <c:v>8.5711078333333397</c:v>
                </c:pt>
                <c:pt idx="6173">
                  <c:v>8.5724965416666699</c:v>
                </c:pt>
                <c:pt idx="6174">
                  <c:v>8.57388525</c:v>
                </c:pt>
                <c:pt idx="6175">
                  <c:v>8.5752739583333408</c:v>
                </c:pt>
                <c:pt idx="6176">
                  <c:v>8.5766626666666692</c:v>
                </c:pt>
                <c:pt idx="6177">
                  <c:v>8.5780513749999994</c:v>
                </c:pt>
                <c:pt idx="6178">
                  <c:v>8.5794400833333402</c:v>
                </c:pt>
                <c:pt idx="6179">
                  <c:v>8.5808287916666703</c:v>
                </c:pt>
                <c:pt idx="6180">
                  <c:v>8.5822175000000005</c:v>
                </c:pt>
                <c:pt idx="6181">
                  <c:v>8.5836062083333395</c:v>
                </c:pt>
                <c:pt idx="6182">
                  <c:v>8.5849949166666697</c:v>
                </c:pt>
                <c:pt idx="6183">
                  <c:v>8.5863836249999999</c:v>
                </c:pt>
                <c:pt idx="6184">
                  <c:v>8.5877723333333407</c:v>
                </c:pt>
                <c:pt idx="6185">
                  <c:v>8.5891610416666708</c:v>
                </c:pt>
                <c:pt idx="6186">
                  <c:v>8.5905497499999992</c:v>
                </c:pt>
                <c:pt idx="6187">
                  <c:v>8.59193845833334</c:v>
                </c:pt>
                <c:pt idx="6188">
                  <c:v>8.5933271666666702</c:v>
                </c:pt>
                <c:pt idx="6189">
                  <c:v>8.5947158750000003</c:v>
                </c:pt>
                <c:pt idx="6190">
                  <c:v>8.5961045833333394</c:v>
                </c:pt>
                <c:pt idx="6191">
                  <c:v>8.5974932916666695</c:v>
                </c:pt>
                <c:pt idx="6192">
                  <c:v>8.5988819999999997</c:v>
                </c:pt>
                <c:pt idx="6193">
                  <c:v>8.6002707083333405</c:v>
                </c:pt>
                <c:pt idx="6194">
                  <c:v>8.6016594166666707</c:v>
                </c:pt>
                <c:pt idx="6195">
                  <c:v>8.6030481250000008</c:v>
                </c:pt>
                <c:pt idx="6196">
                  <c:v>8.6044368333333399</c:v>
                </c:pt>
                <c:pt idx="6197">
                  <c:v>8.60582554166667</c:v>
                </c:pt>
                <c:pt idx="6198">
                  <c:v>8.6072142500000002</c:v>
                </c:pt>
                <c:pt idx="6199">
                  <c:v>8.6086029583333392</c:v>
                </c:pt>
                <c:pt idx="6200">
                  <c:v>8.6099916666666694</c:v>
                </c:pt>
                <c:pt idx="6201">
                  <c:v>8.6113803749999995</c:v>
                </c:pt>
                <c:pt idx="6202">
                  <c:v>8.6127690833333403</c:v>
                </c:pt>
                <c:pt idx="6203">
                  <c:v>8.6141577916666705</c:v>
                </c:pt>
                <c:pt idx="6204">
                  <c:v>8.6155465000000007</c:v>
                </c:pt>
                <c:pt idx="6205">
                  <c:v>8.6169352083333397</c:v>
                </c:pt>
                <c:pt idx="6206">
                  <c:v>8.6183239166666699</c:v>
                </c:pt>
                <c:pt idx="6207">
                  <c:v>8.619712625</c:v>
                </c:pt>
                <c:pt idx="6208">
                  <c:v>8.6211013333333408</c:v>
                </c:pt>
                <c:pt idx="6209">
                  <c:v>8.6224900416666692</c:v>
                </c:pt>
                <c:pt idx="6210">
                  <c:v>8.6238787499999994</c:v>
                </c:pt>
                <c:pt idx="6211">
                  <c:v>8.6252674583333402</c:v>
                </c:pt>
                <c:pt idx="6212">
                  <c:v>8.6266561666666703</c:v>
                </c:pt>
                <c:pt idx="6213">
                  <c:v>8.6280448750000005</c:v>
                </c:pt>
                <c:pt idx="6214">
                  <c:v>8.6294335833333395</c:v>
                </c:pt>
                <c:pt idx="6215">
                  <c:v>8.6308222916666697</c:v>
                </c:pt>
                <c:pt idx="6216">
                  <c:v>8.6322109999999999</c:v>
                </c:pt>
                <c:pt idx="6217">
                  <c:v>8.6335997083333407</c:v>
                </c:pt>
                <c:pt idx="6218">
                  <c:v>8.6349884166666708</c:v>
                </c:pt>
                <c:pt idx="6219">
                  <c:v>8.6363771249999992</c:v>
                </c:pt>
                <c:pt idx="6220">
                  <c:v>8.63776583333334</c:v>
                </c:pt>
                <c:pt idx="6221">
                  <c:v>8.6391545416666702</c:v>
                </c:pt>
                <c:pt idx="6222">
                  <c:v>8.6405432500000003</c:v>
                </c:pt>
                <c:pt idx="6223">
                  <c:v>8.6419319583333394</c:v>
                </c:pt>
                <c:pt idx="6224">
                  <c:v>8.6433206666666695</c:v>
                </c:pt>
                <c:pt idx="6225">
                  <c:v>8.6447093749999997</c:v>
                </c:pt>
                <c:pt idx="6226">
                  <c:v>8.6460980833333405</c:v>
                </c:pt>
                <c:pt idx="6227">
                  <c:v>8.6474867916666707</c:v>
                </c:pt>
                <c:pt idx="6228">
                  <c:v>8.6488755000000008</c:v>
                </c:pt>
                <c:pt idx="6229">
                  <c:v>8.6502642083333399</c:v>
                </c:pt>
                <c:pt idx="6230">
                  <c:v>8.65165291666667</c:v>
                </c:pt>
                <c:pt idx="6231">
                  <c:v>8.6530416250000002</c:v>
                </c:pt>
                <c:pt idx="6232">
                  <c:v>8.6544303333333392</c:v>
                </c:pt>
                <c:pt idx="6233">
                  <c:v>8.6558190416666694</c:v>
                </c:pt>
                <c:pt idx="6234">
                  <c:v>8.6572077499999995</c:v>
                </c:pt>
                <c:pt idx="6235">
                  <c:v>8.6585964583333404</c:v>
                </c:pt>
                <c:pt idx="6236">
                  <c:v>8.6599851666666705</c:v>
                </c:pt>
                <c:pt idx="6237">
                  <c:v>8.6613738750000007</c:v>
                </c:pt>
                <c:pt idx="6238">
                  <c:v>8.6627625833333397</c:v>
                </c:pt>
                <c:pt idx="6239">
                  <c:v>8.6641512916666699</c:v>
                </c:pt>
                <c:pt idx="6240">
                  <c:v>8.66554</c:v>
                </c:pt>
                <c:pt idx="6241">
                  <c:v>8.6669287083333408</c:v>
                </c:pt>
                <c:pt idx="6242">
                  <c:v>8.6683174166666692</c:v>
                </c:pt>
                <c:pt idx="6243">
                  <c:v>8.6697061249999994</c:v>
                </c:pt>
                <c:pt idx="6244">
                  <c:v>8.6710948333333402</c:v>
                </c:pt>
                <c:pt idx="6245">
                  <c:v>8.6724835416666703</c:v>
                </c:pt>
                <c:pt idx="6246">
                  <c:v>8.6738722500000005</c:v>
                </c:pt>
                <c:pt idx="6247">
                  <c:v>8.6752609583333395</c:v>
                </c:pt>
                <c:pt idx="6248">
                  <c:v>8.6766496666666697</c:v>
                </c:pt>
                <c:pt idx="6249">
                  <c:v>8.6780383749999999</c:v>
                </c:pt>
                <c:pt idx="6250">
                  <c:v>8.6794270833333407</c:v>
                </c:pt>
                <c:pt idx="6251">
                  <c:v>8.6808157916666708</c:v>
                </c:pt>
                <c:pt idx="6252">
                  <c:v>8.6822044999999992</c:v>
                </c:pt>
                <c:pt idx="6253">
                  <c:v>8.68359320833334</c:v>
                </c:pt>
                <c:pt idx="6254">
                  <c:v>8.6849819166666702</c:v>
                </c:pt>
                <c:pt idx="6255">
                  <c:v>8.6863706250000003</c:v>
                </c:pt>
                <c:pt idx="6256">
                  <c:v>8.6877593333333394</c:v>
                </c:pt>
                <c:pt idx="6257">
                  <c:v>8.6891480416666695</c:v>
                </c:pt>
                <c:pt idx="6258">
                  <c:v>8.6905367499999997</c:v>
                </c:pt>
                <c:pt idx="6259">
                  <c:v>8.6919254583333405</c:v>
                </c:pt>
                <c:pt idx="6260">
                  <c:v>8.6933141666666707</c:v>
                </c:pt>
                <c:pt idx="6261">
                  <c:v>8.6947028750000008</c:v>
                </c:pt>
                <c:pt idx="6262">
                  <c:v>8.6960915833333399</c:v>
                </c:pt>
                <c:pt idx="6263">
                  <c:v>8.69748029166667</c:v>
                </c:pt>
                <c:pt idx="6264">
                  <c:v>8.6988690000000002</c:v>
                </c:pt>
                <c:pt idx="6265">
                  <c:v>8.7002577083333392</c:v>
                </c:pt>
                <c:pt idx="6266">
                  <c:v>8.7016464166666694</c:v>
                </c:pt>
                <c:pt idx="6267">
                  <c:v>8.7030351249999995</c:v>
                </c:pt>
                <c:pt idx="6268">
                  <c:v>8.7044238333333404</c:v>
                </c:pt>
                <c:pt idx="6269">
                  <c:v>8.7058125416666705</c:v>
                </c:pt>
                <c:pt idx="6270">
                  <c:v>8.7072012500000007</c:v>
                </c:pt>
                <c:pt idx="6271">
                  <c:v>8.7085899583333397</c:v>
                </c:pt>
                <c:pt idx="6272">
                  <c:v>8.7099786666666699</c:v>
                </c:pt>
                <c:pt idx="6273">
                  <c:v>8.711367375</c:v>
                </c:pt>
                <c:pt idx="6274">
                  <c:v>8.7127560833333408</c:v>
                </c:pt>
                <c:pt idx="6275">
                  <c:v>8.7141447916666692</c:v>
                </c:pt>
                <c:pt idx="6276">
                  <c:v>8.7155334999999994</c:v>
                </c:pt>
                <c:pt idx="6277">
                  <c:v>8.7169222083333402</c:v>
                </c:pt>
                <c:pt idx="6278">
                  <c:v>8.7183109166666704</c:v>
                </c:pt>
                <c:pt idx="6279">
                  <c:v>8.7196996250000005</c:v>
                </c:pt>
                <c:pt idx="6280">
                  <c:v>8.7210883333333395</c:v>
                </c:pt>
                <c:pt idx="6281">
                  <c:v>8.7224770416666697</c:v>
                </c:pt>
                <c:pt idx="6282">
                  <c:v>8.7238657499999999</c:v>
                </c:pt>
                <c:pt idx="6283">
                  <c:v>8.7252544583333407</c:v>
                </c:pt>
                <c:pt idx="6284">
                  <c:v>8.7266431666666708</c:v>
                </c:pt>
                <c:pt idx="6285">
                  <c:v>8.7280318749999992</c:v>
                </c:pt>
                <c:pt idx="6286">
                  <c:v>8.72942058333334</c:v>
                </c:pt>
                <c:pt idx="6287">
                  <c:v>8.7308092916666702</c:v>
                </c:pt>
                <c:pt idx="6288">
                  <c:v>8.7321980000000003</c:v>
                </c:pt>
                <c:pt idx="6289">
                  <c:v>8.7335867083333394</c:v>
                </c:pt>
                <c:pt idx="6290">
                  <c:v>8.7349754166666695</c:v>
                </c:pt>
                <c:pt idx="6291">
                  <c:v>8.7363641249999997</c:v>
                </c:pt>
                <c:pt idx="6292">
                  <c:v>8.7377528333333405</c:v>
                </c:pt>
                <c:pt idx="6293">
                  <c:v>8.7391415416666707</c:v>
                </c:pt>
                <c:pt idx="6294">
                  <c:v>8.7405302500000008</c:v>
                </c:pt>
                <c:pt idx="6295">
                  <c:v>8.7419189583333399</c:v>
                </c:pt>
                <c:pt idx="6296">
                  <c:v>8.74330766666667</c:v>
                </c:pt>
                <c:pt idx="6297">
                  <c:v>8.7446963750000002</c:v>
                </c:pt>
                <c:pt idx="6298">
                  <c:v>8.7460850833333392</c:v>
                </c:pt>
                <c:pt idx="6299">
                  <c:v>8.7474737916666694</c:v>
                </c:pt>
                <c:pt idx="6300">
                  <c:v>8.7488624999999995</c:v>
                </c:pt>
                <c:pt idx="6301">
                  <c:v>8.7502512083333404</c:v>
                </c:pt>
                <c:pt idx="6302">
                  <c:v>8.7516399166666705</c:v>
                </c:pt>
                <c:pt idx="6303">
                  <c:v>8.7530286250000007</c:v>
                </c:pt>
                <c:pt idx="6304">
                  <c:v>8.7544173333333397</c:v>
                </c:pt>
                <c:pt idx="6305">
                  <c:v>8.7558060416666699</c:v>
                </c:pt>
                <c:pt idx="6306">
                  <c:v>8.75719475</c:v>
                </c:pt>
                <c:pt idx="6307">
                  <c:v>8.7585834583333408</c:v>
                </c:pt>
                <c:pt idx="6308">
                  <c:v>8.7599721666666692</c:v>
                </c:pt>
                <c:pt idx="6309">
                  <c:v>8.7613608749999994</c:v>
                </c:pt>
                <c:pt idx="6310">
                  <c:v>8.7627495833333402</c:v>
                </c:pt>
                <c:pt idx="6311">
                  <c:v>8.7641382916666704</c:v>
                </c:pt>
                <c:pt idx="6312">
                  <c:v>8.7655270000000005</c:v>
                </c:pt>
                <c:pt idx="6313">
                  <c:v>8.7669157083333396</c:v>
                </c:pt>
                <c:pt idx="6314">
                  <c:v>8.7683044166666697</c:v>
                </c:pt>
                <c:pt idx="6315">
                  <c:v>8.7696931249999999</c:v>
                </c:pt>
                <c:pt idx="6316">
                  <c:v>8.7710818333333407</c:v>
                </c:pt>
                <c:pt idx="6317">
                  <c:v>8.7724705416666708</c:v>
                </c:pt>
                <c:pt idx="6318">
                  <c:v>8.7738592499999992</c:v>
                </c:pt>
                <c:pt idx="6319">
                  <c:v>8.77524795833334</c:v>
                </c:pt>
                <c:pt idx="6320">
                  <c:v>8.7766366666666702</c:v>
                </c:pt>
                <c:pt idx="6321">
                  <c:v>8.7780253750000004</c:v>
                </c:pt>
                <c:pt idx="6322">
                  <c:v>8.7794140833333394</c:v>
                </c:pt>
                <c:pt idx="6323">
                  <c:v>8.7808027916666695</c:v>
                </c:pt>
                <c:pt idx="6324">
                  <c:v>8.7821914999999997</c:v>
                </c:pt>
                <c:pt idx="6325">
                  <c:v>8.7835802083333405</c:v>
                </c:pt>
                <c:pt idx="6326">
                  <c:v>8.7849689166666707</c:v>
                </c:pt>
                <c:pt idx="6327">
                  <c:v>8.7863576250000008</c:v>
                </c:pt>
                <c:pt idx="6328">
                  <c:v>8.7877463333333399</c:v>
                </c:pt>
                <c:pt idx="6329">
                  <c:v>8.78913504166667</c:v>
                </c:pt>
                <c:pt idx="6330">
                  <c:v>8.7905237500000002</c:v>
                </c:pt>
                <c:pt idx="6331">
                  <c:v>8.7919124583333392</c:v>
                </c:pt>
                <c:pt idx="6332">
                  <c:v>8.7933011666666694</c:v>
                </c:pt>
                <c:pt idx="6333">
                  <c:v>8.7946898749999995</c:v>
                </c:pt>
                <c:pt idx="6334">
                  <c:v>8.7960785833333404</c:v>
                </c:pt>
                <c:pt idx="6335">
                  <c:v>8.7974672916666705</c:v>
                </c:pt>
                <c:pt idx="6336">
                  <c:v>8.7988560000000007</c:v>
                </c:pt>
                <c:pt idx="6337">
                  <c:v>8.8002447083333397</c:v>
                </c:pt>
                <c:pt idx="6338">
                  <c:v>8.8016334166666699</c:v>
                </c:pt>
                <c:pt idx="6339">
                  <c:v>8.803022125</c:v>
                </c:pt>
                <c:pt idx="6340">
                  <c:v>8.8044108333333408</c:v>
                </c:pt>
                <c:pt idx="6341">
                  <c:v>8.8057995416666692</c:v>
                </c:pt>
                <c:pt idx="6342">
                  <c:v>8.8071882499999994</c:v>
                </c:pt>
                <c:pt idx="6343">
                  <c:v>8.8085769583333402</c:v>
                </c:pt>
                <c:pt idx="6344">
                  <c:v>8.8099656666666704</c:v>
                </c:pt>
                <c:pt idx="6345">
                  <c:v>8.8113543750000005</c:v>
                </c:pt>
                <c:pt idx="6346">
                  <c:v>8.8127430833333396</c:v>
                </c:pt>
                <c:pt idx="6347">
                  <c:v>8.8141317916666697</c:v>
                </c:pt>
                <c:pt idx="6348">
                  <c:v>8.8155204999999999</c:v>
                </c:pt>
                <c:pt idx="6349">
                  <c:v>8.8169092083333407</c:v>
                </c:pt>
                <c:pt idx="6350">
                  <c:v>8.8182979166666708</c:v>
                </c:pt>
                <c:pt idx="6351">
                  <c:v>8.8196866249999992</c:v>
                </c:pt>
                <c:pt idx="6352">
                  <c:v>8.82107533333334</c:v>
                </c:pt>
                <c:pt idx="6353">
                  <c:v>8.8224640416666702</c:v>
                </c:pt>
                <c:pt idx="6354">
                  <c:v>8.8238527500000004</c:v>
                </c:pt>
                <c:pt idx="6355">
                  <c:v>8.8252414583333394</c:v>
                </c:pt>
                <c:pt idx="6356">
                  <c:v>8.8266301666666696</c:v>
                </c:pt>
                <c:pt idx="6357">
                  <c:v>8.8280188749999997</c:v>
                </c:pt>
                <c:pt idx="6358">
                  <c:v>8.8294075833333405</c:v>
                </c:pt>
                <c:pt idx="6359">
                  <c:v>8.8307962916666707</c:v>
                </c:pt>
                <c:pt idx="6360">
                  <c:v>8.8321850000000008</c:v>
                </c:pt>
                <c:pt idx="6361">
                  <c:v>8.8335737083333399</c:v>
                </c:pt>
                <c:pt idx="6362">
                  <c:v>8.83496241666667</c:v>
                </c:pt>
                <c:pt idx="6363">
                  <c:v>8.8363511250000002</c:v>
                </c:pt>
                <c:pt idx="6364">
                  <c:v>8.8377398333333392</c:v>
                </c:pt>
                <c:pt idx="6365">
                  <c:v>8.8391285416666694</c:v>
                </c:pt>
                <c:pt idx="6366">
                  <c:v>8.8405172499999995</c:v>
                </c:pt>
                <c:pt idx="6367">
                  <c:v>8.8419059583333404</c:v>
                </c:pt>
                <c:pt idx="6368">
                  <c:v>8.8432946666666705</c:v>
                </c:pt>
                <c:pt idx="6369">
                  <c:v>8.8446833750000007</c:v>
                </c:pt>
                <c:pt idx="6370">
                  <c:v>8.8460720833333397</c:v>
                </c:pt>
                <c:pt idx="6371">
                  <c:v>8.8474607916666699</c:v>
                </c:pt>
                <c:pt idx="6372">
                  <c:v>8.8488495</c:v>
                </c:pt>
                <c:pt idx="6373">
                  <c:v>8.8502382083333409</c:v>
                </c:pt>
                <c:pt idx="6374">
                  <c:v>8.8516269166666692</c:v>
                </c:pt>
                <c:pt idx="6375">
                  <c:v>8.8530156249999994</c:v>
                </c:pt>
                <c:pt idx="6376">
                  <c:v>8.8544043333333402</c:v>
                </c:pt>
                <c:pt idx="6377">
                  <c:v>8.8557930416666704</c:v>
                </c:pt>
                <c:pt idx="6378">
                  <c:v>8.8571817500000005</c:v>
                </c:pt>
                <c:pt idx="6379">
                  <c:v>8.8585704583333396</c:v>
                </c:pt>
                <c:pt idx="6380">
                  <c:v>8.8599591666666697</c:v>
                </c:pt>
                <c:pt idx="6381">
                  <c:v>8.8613478749999999</c:v>
                </c:pt>
                <c:pt idx="6382">
                  <c:v>8.8627365833333407</c:v>
                </c:pt>
                <c:pt idx="6383">
                  <c:v>8.8641252916666708</c:v>
                </c:pt>
                <c:pt idx="6384">
                  <c:v>8.8655139999999992</c:v>
                </c:pt>
                <c:pt idx="6385">
                  <c:v>8.86690270833334</c:v>
                </c:pt>
                <c:pt idx="6386">
                  <c:v>8.8682914166666702</c:v>
                </c:pt>
                <c:pt idx="6387">
                  <c:v>8.8696801250000004</c:v>
                </c:pt>
                <c:pt idx="6388">
                  <c:v>8.8710688333333394</c:v>
                </c:pt>
                <c:pt idx="6389">
                  <c:v>8.8724575416666696</c:v>
                </c:pt>
                <c:pt idx="6390">
                  <c:v>8.8738462499999997</c:v>
                </c:pt>
                <c:pt idx="6391">
                  <c:v>8.8752349583333405</c:v>
                </c:pt>
                <c:pt idx="6392">
                  <c:v>8.8766236666666707</c:v>
                </c:pt>
                <c:pt idx="6393">
                  <c:v>8.8780123750000008</c:v>
                </c:pt>
                <c:pt idx="6394">
                  <c:v>8.8794010833333399</c:v>
                </c:pt>
                <c:pt idx="6395">
                  <c:v>8.88078979166667</c:v>
                </c:pt>
                <c:pt idx="6396">
                  <c:v>8.8821785000000002</c:v>
                </c:pt>
                <c:pt idx="6397">
                  <c:v>8.8835672083333392</c:v>
                </c:pt>
                <c:pt idx="6398">
                  <c:v>8.8849559166666694</c:v>
                </c:pt>
                <c:pt idx="6399">
                  <c:v>8.8863446249999996</c:v>
                </c:pt>
                <c:pt idx="6400">
                  <c:v>8.8877333333333404</c:v>
                </c:pt>
                <c:pt idx="6401">
                  <c:v>8.8891220416666705</c:v>
                </c:pt>
                <c:pt idx="6402">
                  <c:v>8.8905107500000007</c:v>
                </c:pt>
                <c:pt idx="6403">
                  <c:v>8.8918994583333397</c:v>
                </c:pt>
                <c:pt idx="6404">
                  <c:v>8.8932881666666699</c:v>
                </c:pt>
                <c:pt idx="6405">
                  <c:v>8.894676875</c:v>
                </c:pt>
                <c:pt idx="6406">
                  <c:v>8.8960655833333409</c:v>
                </c:pt>
                <c:pt idx="6407">
                  <c:v>8.8974542916666692</c:v>
                </c:pt>
                <c:pt idx="6408">
                  <c:v>8.8988429999999994</c:v>
                </c:pt>
                <c:pt idx="6409">
                  <c:v>8.9002317083333402</c:v>
                </c:pt>
                <c:pt idx="6410">
                  <c:v>8.9016204166666704</c:v>
                </c:pt>
                <c:pt idx="6411">
                  <c:v>8.9030091250000005</c:v>
                </c:pt>
                <c:pt idx="6412">
                  <c:v>8.9043978333333396</c:v>
                </c:pt>
                <c:pt idx="6413">
                  <c:v>8.9057865416666697</c:v>
                </c:pt>
                <c:pt idx="6414">
                  <c:v>8.9071752499999999</c:v>
                </c:pt>
                <c:pt idx="6415">
                  <c:v>8.9085639583333407</c:v>
                </c:pt>
                <c:pt idx="6416">
                  <c:v>8.9099526666666709</c:v>
                </c:pt>
                <c:pt idx="6417">
                  <c:v>8.9113413749999992</c:v>
                </c:pt>
                <c:pt idx="6418">
                  <c:v>8.91273008333334</c:v>
                </c:pt>
                <c:pt idx="6419">
                  <c:v>8.9141187916666702</c:v>
                </c:pt>
                <c:pt idx="6420">
                  <c:v>8.9155075000000004</c:v>
                </c:pt>
                <c:pt idx="6421">
                  <c:v>8.9168962083333394</c:v>
                </c:pt>
                <c:pt idx="6422">
                  <c:v>8.9182849166666696</c:v>
                </c:pt>
                <c:pt idx="6423">
                  <c:v>8.9196736249999997</c:v>
                </c:pt>
                <c:pt idx="6424">
                  <c:v>8.9210623333333405</c:v>
                </c:pt>
                <c:pt idx="6425">
                  <c:v>8.9224510416666707</c:v>
                </c:pt>
                <c:pt idx="6426">
                  <c:v>8.9238397500000008</c:v>
                </c:pt>
                <c:pt idx="6427">
                  <c:v>8.9252284583333399</c:v>
                </c:pt>
                <c:pt idx="6428">
                  <c:v>8.92661716666667</c:v>
                </c:pt>
                <c:pt idx="6429">
                  <c:v>8.9280058750000002</c:v>
                </c:pt>
                <c:pt idx="6430">
                  <c:v>8.9293945833333392</c:v>
                </c:pt>
                <c:pt idx="6431">
                  <c:v>8.9307832916666694</c:v>
                </c:pt>
                <c:pt idx="6432">
                  <c:v>8.9321719999999996</c:v>
                </c:pt>
                <c:pt idx="6433">
                  <c:v>8.9335607083333404</c:v>
                </c:pt>
                <c:pt idx="6434">
                  <c:v>8.9349494166666705</c:v>
                </c:pt>
                <c:pt idx="6435">
                  <c:v>8.9363381250000007</c:v>
                </c:pt>
                <c:pt idx="6436">
                  <c:v>8.9377268333333397</c:v>
                </c:pt>
                <c:pt idx="6437">
                  <c:v>8.9391155416666699</c:v>
                </c:pt>
                <c:pt idx="6438">
                  <c:v>8.94050425</c:v>
                </c:pt>
                <c:pt idx="6439">
                  <c:v>8.9418929583333409</c:v>
                </c:pt>
                <c:pt idx="6440">
                  <c:v>8.9432816666666692</c:v>
                </c:pt>
                <c:pt idx="6441">
                  <c:v>8.9446703749999994</c:v>
                </c:pt>
                <c:pt idx="6442">
                  <c:v>8.9460590833333402</c:v>
                </c:pt>
                <c:pt idx="6443">
                  <c:v>8.9474477916666704</c:v>
                </c:pt>
                <c:pt idx="6444">
                  <c:v>8.9488365000000005</c:v>
                </c:pt>
                <c:pt idx="6445">
                  <c:v>8.9502252083333396</c:v>
                </c:pt>
                <c:pt idx="6446">
                  <c:v>8.9516139166666697</c:v>
                </c:pt>
                <c:pt idx="6447">
                  <c:v>8.9530026249999999</c:v>
                </c:pt>
                <c:pt idx="6448">
                  <c:v>8.9543913333333407</c:v>
                </c:pt>
                <c:pt idx="6449">
                  <c:v>8.9557800416666709</c:v>
                </c:pt>
                <c:pt idx="6450">
                  <c:v>8.9571687499999992</c:v>
                </c:pt>
                <c:pt idx="6451">
                  <c:v>8.9585574583333401</c:v>
                </c:pt>
                <c:pt idx="6452">
                  <c:v>8.9599461666666702</c:v>
                </c:pt>
                <c:pt idx="6453">
                  <c:v>8.9613348750000004</c:v>
                </c:pt>
                <c:pt idx="6454">
                  <c:v>8.9627235833333394</c:v>
                </c:pt>
                <c:pt idx="6455">
                  <c:v>8.9641122916666696</c:v>
                </c:pt>
                <c:pt idx="6456">
                  <c:v>8.9655009999999997</c:v>
                </c:pt>
                <c:pt idx="6457">
                  <c:v>8.9668897083333405</c:v>
                </c:pt>
                <c:pt idx="6458">
                  <c:v>8.9682784166666707</c:v>
                </c:pt>
                <c:pt idx="6459">
                  <c:v>8.9696671250000009</c:v>
                </c:pt>
                <c:pt idx="6460">
                  <c:v>8.9710558333333399</c:v>
                </c:pt>
                <c:pt idx="6461">
                  <c:v>8.97244454166667</c:v>
                </c:pt>
                <c:pt idx="6462">
                  <c:v>8.9738332500000002</c:v>
                </c:pt>
                <c:pt idx="6463">
                  <c:v>8.9752219583333392</c:v>
                </c:pt>
                <c:pt idx="6464">
                  <c:v>8.9766106666666694</c:v>
                </c:pt>
                <c:pt idx="6465">
                  <c:v>8.9779993749999996</c:v>
                </c:pt>
                <c:pt idx="6466">
                  <c:v>8.9793880833333404</c:v>
                </c:pt>
                <c:pt idx="6467">
                  <c:v>8.9807767916666705</c:v>
                </c:pt>
                <c:pt idx="6468">
                  <c:v>8.9821655000000007</c:v>
                </c:pt>
                <c:pt idx="6469">
                  <c:v>8.9835542083333397</c:v>
                </c:pt>
                <c:pt idx="6470">
                  <c:v>8.9849429166666699</c:v>
                </c:pt>
                <c:pt idx="6471">
                  <c:v>8.986331625</c:v>
                </c:pt>
                <c:pt idx="6472">
                  <c:v>8.9877203333333409</c:v>
                </c:pt>
                <c:pt idx="6473">
                  <c:v>8.9891090416666692</c:v>
                </c:pt>
                <c:pt idx="6474">
                  <c:v>8.9904977499999994</c:v>
                </c:pt>
                <c:pt idx="6475">
                  <c:v>8.9918864583333402</c:v>
                </c:pt>
                <c:pt idx="6476">
                  <c:v>8.9932751666666704</c:v>
                </c:pt>
                <c:pt idx="6477">
                  <c:v>8.9946638750000005</c:v>
                </c:pt>
                <c:pt idx="6478">
                  <c:v>8.9960525833333396</c:v>
                </c:pt>
                <c:pt idx="6479">
                  <c:v>8.9974412916666697</c:v>
                </c:pt>
                <c:pt idx="6480">
                  <c:v>8.9988299999999999</c:v>
                </c:pt>
                <c:pt idx="6481">
                  <c:v>9.0002187083333407</c:v>
                </c:pt>
                <c:pt idx="6482">
                  <c:v>9.0016074166666709</c:v>
                </c:pt>
                <c:pt idx="6483">
                  <c:v>9.0029961249999992</c:v>
                </c:pt>
                <c:pt idx="6484">
                  <c:v>9.0043848333333401</c:v>
                </c:pt>
                <c:pt idx="6485">
                  <c:v>9.0057735416666702</c:v>
                </c:pt>
                <c:pt idx="6486">
                  <c:v>9.0071622500000004</c:v>
                </c:pt>
                <c:pt idx="6487">
                  <c:v>9.0085509583333394</c:v>
                </c:pt>
                <c:pt idx="6488">
                  <c:v>9.0099396666666696</c:v>
                </c:pt>
                <c:pt idx="6489">
                  <c:v>9.0113283749999997</c:v>
                </c:pt>
                <c:pt idx="6490">
                  <c:v>9.0127170833333405</c:v>
                </c:pt>
                <c:pt idx="6491">
                  <c:v>9.0141057916666707</c:v>
                </c:pt>
                <c:pt idx="6492">
                  <c:v>9.0154945000000009</c:v>
                </c:pt>
                <c:pt idx="6493">
                  <c:v>9.0168832083333399</c:v>
                </c:pt>
                <c:pt idx="6494">
                  <c:v>9.0182719166666701</c:v>
                </c:pt>
                <c:pt idx="6495">
                  <c:v>9.0196606250000002</c:v>
                </c:pt>
                <c:pt idx="6496">
                  <c:v>9.0210493333333392</c:v>
                </c:pt>
                <c:pt idx="6497">
                  <c:v>9.0224380416666694</c:v>
                </c:pt>
                <c:pt idx="6498">
                  <c:v>9.0238267499999996</c:v>
                </c:pt>
                <c:pt idx="6499">
                  <c:v>9.0252154583333404</c:v>
                </c:pt>
                <c:pt idx="6500">
                  <c:v>9.0266041666666705</c:v>
                </c:pt>
                <c:pt idx="6501">
                  <c:v>9.0279928750000007</c:v>
                </c:pt>
                <c:pt idx="6502">
                  <c:v>9.0293815833333397</c:v>
                </c:pt>
                <c:pt idx="6503">
                  <c:v>9.0307702916666699</c:v>
                </c:pt>
                <c:pt idx="6504">
                  <c:v>9.032159</c:v>
                </c:pt>
                <c:pt idx="6505">
                  <c:v>9.0335477083333409</c:v>
                </c:pt>
                <c:pt idx="6506">
                  <c:v>9.0349364166666692</c:v>
                </c:pt>
                <c:pt idx="6507">
                  <c:v>9.0363251249999994</c:v>
                </c:pt>
                <c:pt idx="6508">
                  <c:v>9.0377138333333402</c:v>
                </c:pt>
                <c:pt idx="6509">
                  <c:v>9.0391025416666704</c:v>
                </c:pt>
                <c:pt idx="6510">
                  <c:v>9.0404912500000005</c:v>
                </c:pt>
                <c:pt idx="6511">
                  <c:v>9.0418799583333396</c:v>
                </c:pt>
                <c:pt idx="6512">
                  <c:v>9.0432686666666697</c:v>
                </c:pt>
                <c:pt idx="6513">
                  <c:v>9.0446573749999999</c:v>
                </c:pt>
                <c:pt idx="6514">
                  <c:v>9.0460460833333407</c:v>
                </c:pt>
                <c:pt idx="6515">
                  <c:v>9.0474347916666709</c:v>
                </c:pt>
                <c:pt idx="6516">
                  <c:v>9.0488234999999992</c:v>
                </c:pt>
                <c:pt idx="6517">
                  <c:v>9.0502122083333401</c:v>
                </c:pt>
                <c:pt idx="6518">
                  <c:v>9.0516009166666702</c:v>
                </c:pt>
                <c:pt idx="6519">
                  <c:v>9.0529896250000004</c:v>
                </c:pt>
                <c:pt idx="6520">
                  <c:v>9.0543783333333394</c:v>
                </c:pt>
                <c:pt idx="6521">
                  <c:v>9.0557670416666696</c:v>
                </c:pt>
                <c:pt idx="6522">
                  <c:v>9.0571557499999997</c:v>
                </c:pt>
                <c:pt idx="6523">
                  <c:v>9.0585444583333405</c:v>
                </c:pt>
                <c:pt idx="6524">
                  <c:v>9.0599331666666707</c:v>
                </c:pt>
                <c:pt idx="6525">
                  <c:v>9.0613218750000009</c:v>
                </c:pt>
                <c:pt idx="6526">
                  <c:v>9.0627105833333399</c:v>
                </c:pt>
                <c:pt idx="6527">
                  <c:v>9.0640992916666701</c:v>
                </c:pt>
                <c:pt idx="6528">
                  <c:v>9.0654880000000002</c:v>
                </c:pt>
                <c:pt idx="6529">
                  <c:v>9.0668767083333393</c:v>
                </c:pt>
                <c:pt idx="6530">
                  <c:v>9.0682654166666694</c:v>
                </c:pt>
                <c:pt idx="6531">
                  <c:v>9.0696541249999996</c:v>
                </c:pt>
                <c:pt idx="6532">
                  <c:v>9.0710428333333404</c:v>
                </c:pt>
                <c:pt idx="6533">
                  <c:v>9.0724315416666705</c:v>
                </c:pt>
                <c:pt idx="6534">
                  <c:v>9.0738202500000007</c:v>
                </c:pt>
                <c:pt idx="6535">
                  <c:v>9.0752089583333397</c:v>
                </c:pt>
                <c:pt idx="6536">
                  <c:v>9.0765976666666699</c:v>
                </c:pt>
                <c:pt idx="6537">
                  <c:v>9.0779863750000001</c:v>
                </c:pt>
                <c:pt idx="6538">
                  <c:v>9.0793750833333409</c:v>
                </c:pt>
                <c:pt idx="6539">
                  <c:v>9.0807637916666692</c:v>
                </c:pt>
                <c:pt idx="6540">
                  <c:v>9.0821524999999994</c:v>
                </c:pt>
                <c:pt idx="6541">
                  <c:v>9.0835412083333402</c:v>
                </c:pt>
                <c:pt idx="6542">
                  <c:v>9.0849299166666704</c:v>
                </c:pt>
                <c:pt idx="6543">
                  <c:v>9.0863186250000005</c:v>
                </c:pt>
                <c:pt idx="6544">
                  <c:v>9.0877073333333396</c:v>
                </c:pt>
                <c:pt idx="6545">
                  <c:v>9.0890960416666697</c:v>
                </c:pt>
                <c:pt idx="6546">
                  <c:v>9.0904847499999999</c:v>
                </c:pt>
                <c:pt idx="6547">
                  <c:v>9.0918734583333407</c:v>
                </c:pt>
                <c:pt idx="6548">
                  <c:v>9.0932621666666709</c:v>
                </c:pt>
                <c:pt idx="6549">
                  <c:v>9.0946508749999992</c:v>
                </c:pt>
                <c:pt idx="6550">
                  <c:v>9.0960395833333401</c:v>
                </c:pt>
                <c:pt idx="6551">
                  <c:v>9.0974282916666702</c:v>
                </c:pt>
                <c:pt idx="6552">
                  <c:v>9.0988170000000004</c:v>
                </c:pt>
                <c:pt idx="6553">
                  <c:v>9.1002057083333394</c:v>
                </c:pt>
                <c:pt idx="6554">
                  <c:v>9.1015944166666696</c:v>
                </c:pt>
                <c:pt idx="6555">
                  <c:v>9.1029831249999997</c:v>
                </c:pt>
                <c:pt idx="6556">
                  <c:v>9.1043718333333405</c:v>
                </c:pt>
                <c:pt idx="6557">
                  <c:v>9.1057605416666707</c:v>
                </c:pt>
                <c:pt idx="6558">
                  <c:v>9.1071492500000009</c:v>
                </c:pt>
                <c:pt idx="6559">
                  <c:v>9.1085379583333399</c:v>
                </c:pt>
                <c:pt idx="6560">
                  <c:v>9.1099266666666701</c:v>
                </c:pt>
                <c:pt idx="6561">
                  <c:v>9.1113153750000002</c:v>
                </c:pt>
                <c:pt idx="6562">
                  <c:v>9.1127040833333393</c:v>
                </c:pt>
                <c:pt idx="6563">
                  <c:v>9.1140927916666694</c:v>
                </c:pt>
                <c:pt idx="6564">
                  <c:v>9.1154814999999996</c:v>
                </c:pt>
                <c:pt idx="6565">
                  <c:v>9.1168702083333404</c:v>
                </c:pt>
                <c:pt idx="6566">
                  <c:v>9.1182589166666705</c:v>
                </c:pt>
                <c:pt idx="6567">
                  <c:v>9.1196476250000007</c:v>
                </c:pt>
                <c:pt idx="6568">
                  <c:v>9.1210363333333397</c:v>
                </c:pt>
                <c:pt idx="6569">
                  <c:v>9.1224250416666699</c:v>
                </c:pt>
                <c:pt idx="6570">
                  <c:v>9.1238137500000001</c:v>
                </c:pt>
                <c:pt idx="6571">
                  <c:v>9.1252024583333409</c:v>
                </c:pt>
                <c:pt idx="6572">
                  <c:v>9.1265911666666693</c:v>
                </c:pt>
                <c:pt idx="6573">
                  <c:v>9.1279798749999994</c:v>
                </c:pt>
                <c:pt idx="6574">
                  <c:v>9.1293685833333402</c:v>
                </c:pt>
                <c:pt idx="6575">
                  <c:v>9.1307572916666704</c:v>
                </c:pt>
                <c:pt idx="6576">
                  <c:v>9.1321460000000005</c:v>
                </c:pt>
                <c:pt idx="6577">
                  <c:v>9.1335347083333396</c:v>
                </c:pt>
                <c:pt idx="6578">
                  <c:v>9.1349234166666697</c:v>
                </c:pt>
                <c:pt idx="6579">
                  <c:v>9.1363121249999999</c:v>
                </c:pt>
                <c:pt idx="6580">
                  <c:v>9.1377008333333407</c:v>
                </c:pt>
                <c:pt idx="6581">
                  <c:v>9.1390895416666709</c:v>
                </c:pt>
                <c:pt idx="6582">
                  <c:v>9.1404782499999992</c:v>
                </c:pt>
                <c:pt idx="6583">
                  <c:v>9.1418669583333401</c:v>
                </c:pt>
                <c:pt idx="6584">
                  <c:v>9.1432556666666702</c:v>
                </c:pt>
                <c:pt idx="6585">
                  <c:v>9.1446443750000004</c:v>
                </c:pt>
                <c:pt idx="6586">
                  <c:v>9.1460330833333394</c:v>
                </c:pt>
                <c:pt idx="6587">
                  <c:v>9.1474217916666696</c:v>
                </c:pt>
                <c:pt idx="6588">
                  <c:v>9.1488104999999997</c:v>
                </c:pt>
                <c:pt idx="6589">
                  <c:v>9.1501992083333406</c:v>
                </c:pt>
                <c:pt idx="6590">
                  <c:v>9.1515879166666707</c:v>
                </c:pt>
                <c:pt idx="6591">
                  <c:v>9.1529766250000009</c:v>
                </c:pt>
                <c:pt idx="6592">
                  <c:v>9.1543653333333399</c:v>
                </c:pt>
                <c:pt idx="6593">
                  <c:v>9.1557540416666701</c:v>
                </c:pt>
                <c:pt idx="6594">
                  <c:v>9.1571427500000002</c:v>
                </c:pt>
                <c:pt idx="6595">
                  <c:v>9.1585314583333393</c:v>
                </c:pt>
                <c:pt idx="6596">
                  <c:v>9.1599201666666694</c:v>
                </c:pt>
                <c:pt idx="6597">
                  <c:v>9.1613088749999996</c:v>
                </c:pt>
                <c:pt idx="6598">
                  <c:v>9.1626975833333404</c:v>
                </c:pt>
                <c:pt idx="6599">
                  <c:v>9.1640862916666705</c:v>
                </c:pt>
                <c:pt idx="6600">
                  <c:v>9.1654750000000007</c:v>
                </c:pt>
                <c:pt idx="6601">
                  <c:v>9.1668637083333397</c:v>
                </c:pt>
                <c:pt idx="6602">
                  <c:v>9.1682524166666699</c:v>
                </c:pt>
                <c:pt idx="6603">
                  <c:v>9.1696411250000001</c:v>
                </c:pt>
                <c:pt idx="6604">
                  <c:v>9.1710298333333409</c:v>
                </c:pt>
                <c:pt idx="6605">
                  <c:v>9.1724185416666693</c:v>
                </c:pt>
                <c:pt idx="6606">
                  <c:v>9.1738072499999994</c:v>
                </c:pt>
                <c:pt idx="6607">
                  <c:v>9.1751959583333402</c:v>
                </c:pt>
                <c:pt idx="6608">
                  <c:v>9.1765846666666704</c:v>
                </c:pt>
                <c:pt idx="6609">
                  <c:v>9.1779733750000005</c:v>
                </c:pt>
                <c:pt idx="6610">
                  <c:v>9.1793620833333396</c:v>
                </c:pt>
                <c:pt idx="6611">
                  <c:v>9.1807507916666697</c:v>
                </c:pt>
                <c:pt idx="6612">
                  <c:v>9.1821394999999999</c:v>
                </c:pt>
                <c:pt idx="6613">
                  <c:v>9.1835282083333407</c:v>
                </c:pt>
                <c:pt idx="6614">
                  <c:v>9.1849169166666709</c:v>
                </c:pt>
                <c:pt idx="6615">
                  <c:v>9.1863056249999993</c:v>
                </c:pt>
                <c:pt idx="6616">
                  <c:v>9.1876943333333401</c:v>
                </c:pt>
                <c:pt idx="6617">
                  <c:v>9.1890830416666702</c:v>
                </c:pt>
                <c:pt idx="6618">
                  <c:v>9.1904717500000004</c:v>
                </c:pt>
                <c:pt idx="6619">
                  <c:v>9.1918604583333394</c:v>
                </c:pt>
                <c:pt idx="6620">
                  <c:v>9.1932491666666696</c:v>
                </c:pt>
                <c:pt idx="6621">
                  <c:v>9.1946378749999997</c:v>
                </c:pt>
                <c:pt idx="6622">
                  <c:v>9.1960265833333406</c:v>
                </c:pt>
                <c:pt idx="6623">
                  <c:v>9.1974152916666707</c:v>
                </c:pt>
                <c:pt idx="6624">
                  <c:v>9.1988040000000009</c:v>
                </c:pt>
                <c:pt idx="6625">
                  <c:v>9.2001927083333399</c:v>
                </c:pt>
                <c:pt idx="6626">
                  <c:v>9.2015814166666701</c:v>
                </c:pt>
                <c:pt idx="6627">
                  <c:v>9.2029701250000002</c:v>
                </c:pt>
                <c:pt idx="6628">
                  <c:v>9.2043588333333393</c:v>
                </c:pt>
                <c:pt idx="6629">
                  <c:v>9.2057475416666694</c:v>
                </c:pt>
                <c:pt idx="6630">
                  <c:v>9.2071362499999996</c:v>
                </c:pt>
                <c:pt idx="6631">
                  <c:v>9.2085249583333404</c:v>
                </c:pt>
                <c:pt idx="6632">
                  <c:v>9.2099136666666706</c:v>
                </c:pt>
                <c:pt idx="6633">
                  <c:v>9.2113023750000007</c:v>
                </c:pt>
                <c:pt idx="6634">
                  <c:v>9.2126910833333397</c:v>
                </c:pt>
                <c:pt idx="6635">
                  <c:v>9.2140797916666699</c:v>
                </c:pt>
                <c:pt idx="6636">
                  <c:v>9.2154685000000001</c:v>
                </c:pt>
                <c:pt idx="6637">
                  <c:v>9.2168572083333409</c:v>
                </c:pt>
                <c:pt idx="6638">
                  <c:v>9.2182459166666693</c:v>
                </c:pt>
                <c:pt idx="6639">
                  <c:v>9.2196346249999994</c:v>
                </c:pt>
                <c:pt idx="6640">
                  <c:v>9.2210233333333402</c:v>
                </c:pt>
                <c:pt idx="6641">
                  <c:v>9.2224120416666704</c:v>
                </c:pt>
                <c:pt idx="6642">
                  <c:v>9.2238007500000005</c:v>
                </c:pt>
                <c:pt idx="6643">
                  <c:v>9.2251894583333396</c:v>
                </c:pt>
                <c:pt idx="6644">
                  <c:v>9.2265781666666697</c:v>
                </c:pt>
                <c:pt idx="6645">
                  <c:v>9.2279668749999999</c:v>
                </c:pt>
                <c:pt idx="6646">
                  <c:v>9.2293555833333407</c:v>
                </c:pt>
                <c:pt idx="6647">
                  <c:v>9.2307442916666709</c:v>
                </c:pt>
                <c:pt idx="6648">
                  <c:v>9.2321329999999993</c:v>
                </c:pt>
                <c:pt idx="6649">
                  <c:v>9.2335217083333401</c:v>
                </c:pt>
                <c:pt idx="6650">
                  <c:v>9.2349104166666702</c:v>
                </c:pt>
                <c:pt idx="6651">
                  <c:v>9.2362991250000004</c:v>
                </c:pt>
                <c:pt idx="6652">
                  <c:v>9.2376878333333394</c:v>
                </c:pt>
                <c:pt idx="6653">
                  <c:v>9.2390765416666696</c:v>
                </c:pt>
                <c:pt idx="6654">
                  <c:v>9.2404652499999997</c:v>
                </c:pt>
                <c:pt idx="6655">
                  <c:v>9.2418539583333406</c:v>
                </c:pt>
                <c:pt idx="6656">
                  <c:v>9.2432426666666707</c:v>
                </c:pt>
                <c:pt idx="6657">
                  <c:v>9.2446313750000009</c:v>
                </c:pt>
                <c:pt idx="6658">
                  <c:v>9.2460200833333399</c:v>
                </c:pt>
                <c:pt idx="6659">
                  <c:v>9.2474087916666701</c:v>
                </c:pt>
                <c:pt idx="6660">
                  <c:v>9.2487975000000002</c:v>
                </c:pt>
                <c:pt idx="6661">
                  <c:v>9.2501862083333393</c:v>
                </c:pt>
                <c:pt idx="6662">
                  <c:v>9.2515749166666694</c:v>
                </c:pt>
                <c:pt idx="6663">
                  <c:v>9.2529636249999996</c:v>
                </c:pt>
                <c:pt idx="6664">
                  <c:v>9.2543523333333404</c:v>
                </c:pt>
                <c:pt idx="6665">
                  <c:v>9.2557410416666706</c:v>
                </c:pt>
                <c:pt idx="6666">
                  <c:v>9.2571297500000007</c:v>
                </c:pt>
                <c:pt idx="6667">
                  <c:v>9.2585184583333398</c:v>
                </c:pt>
                <c:pt idx="6668">
                  <c:v>9.2599071666666699</c:v>
                </c:pt>
                <c:pt idx="6669">
                  <c:v>9.2612958750000001</c:v>
                </c:pt>
                <c:pt idx="6670">
                  <c:v>9.2626845833333409</c:v>
                </c:pt>
                <c:pt idx="6671">
                  <c:v>9.2640732916666693</c:v>
                </c:pt>
                <c:pt idx="6672">
                  <c:v>9.2654619999999994</c:v>
                </c:pt>
                <c:pt idx="6673">
                  <c:v>9.2668507083333402</c:v>
                </c:pt>
                <c:pt idx="6674">
                  <c:v>9.2682394166666704</c:v>
                </c:pt>
                <c:pt idx="6675">
                  <c:v>9.2696281250000006</c:v>
                </c:pt>
                <c:pt idx="6676">
                  <c:v>9.2710168333333396</c:v>
                </c:pt>
                <c:pt idx="6677">
                  <c:v>9.2724055416666697</c:v>
                </c:pt>
                <c:pt idx="6678">
                  <c:v>9.2737942499999999</c:v>
                </c:pt>
                <c:pt idx="6679">
                  <c:v>9.2751829583333407</c:v>
                </c:pt>
                <c:pt idx="6680">
                  <c:v>9.2765716666666709</c:v>
                </c:pt>
                <c:pt idx="6681">
                  <c:v>9.2779603749999993</c:v>
                </c:pt>
                <c:pt idx="6682">
                  <c:v>9.2793490833333401</c:v>
                </c:pt>
                <c:pt idx="6683">
                  <c:v>9.2807377916666702</c:v>
                </c:pt>
                <c:pt idx="6684">
                  <c:v>9.2821265000000004</c:v>
                </c:pt>
                <c:pt idx="6685">
                  <c:v>9.2835152083333394</c:v>
                </c:pt>
                <c:pt idx="6686">
                  <c:v>9.2849039166666696</c:v>
                </c:pt>
                <c:pt idx="6687">
                  <c:v>9.2862926249999997</c:v>
                </c:pt>
                <c:pt idx="6688">
                  <c:v>9.2876813333333406</c:v>
                </c:pt>
                <c:pt idx="6689">
                  <c:v>9.2890700416666707</c:v>
                </c:pt>
                <c:pt idx="6690">
                  <c:v>9.2904587500000009</c:v>
                </c:pt>
                <c:pt idx="6691">
                  <c:v>9.2918474583333399</c:v>
                </c:pt>
                <c:pt idx="6692">
                  <c:v>9.2932361666666701</c:v>
                </c:pt>
                <c:pt idx="6693">
                  <c:v>9.2946248750000002</c:v>
                </c:pt>
                <c:pt idx="6694">
                  <c:v>9.2960135833333393</c:v>
                </c:pt>
                <c:pt idx="6695">
                  <c:v>9.2974022916666694</c:v>
                </c:pt>
                <c:pt idx="6696">
                  <c:v>9.2987909999999996</c:v>
                </c:pt>
                <c:pt idx="6697">
                  <c:v>9.3001797083333404</c:v>
                </c:pt>
                <c:pt idx="6698">
                  <c:v>9.3015684166666706</c:v>
                </c:pt>
                <c:pt idx="6699">
                  <c:v>9.3029571250000007</c:v>
                </c:pt>
                <c:pt idx="6700">
                  <c:v>9.3043458333333398</c:v>
                </c:pt>
                <c:pt idx="6701">
                  <c:v>9.3057345416666699</c:v>
                </c:pt>
                <c:pt idx="6702">
                  <c:v>9.3071232500000001</c:v>
                </c:pt>
                <c:pt idx="6703">
                  <c:v>9.3085119583333409</c:v>
                </c:pt>
                <c:pt idx="6704">
                  <c:v>9.3099006666666693</c:v>
                </c:pt>
                <c:pt idx="6705">
                  <c:v>9.3112893749999994</c:v>
                </c:pt>
                <c:pt idx="6706">
                  <c:v>9.3126780833333402</c:v>
                </c:pt>
                <c:pt idx="6707">
                  <c:v>9.3140667916666704</c:v>
                </c:pt>
                <c:pt idx="6708">
                  <c:v>9.3154555000000006</c:v>
                </c:pt>
                <c:pt idx="6709">
                  <c:v>9.3168442083333396</c:v>
                </c:pt>
                <c:pt idx="6710">
                  <c:v>9.3182329166666698</c:v>
                </c:pt>
                <c:pt idx="6711">
                  <c:v>9.3196216249999999</c:v>
                </c:pt>
                <c:pt idx="6712">
                  <c:v>9.3210103333333407</c:v>
                </c:pt>
                <c:pt idx="6713">
                  <c:v>9.3223990416666709</c:v>
                </c:pt>
                <c:pt idx="6714">
                  <c:v>9.3237877499999993</c:v>
                </c:pt>
                <c:pt idx="6715">
                  <c:v>9.3251764583333401</c:v>
                </c:pt>
                <c:pt idx="6716">
                  <c:v>9.3265651666666702</c:v>
                </c:pt>
                <c:pt idx="6717">
                  <c:v>9.3279538750000004</c:v>
                </c:pt>
                <c:pt idx="6718">
                  <c:v>9.3293425833333394</c:v>
                </c:pt>
                <c:pt idx="6719">
                  <c:v>9.3307312916666696</c:v>
                </c:pt>
                <c:pt idx="6720">
                  <c:v>9.3321199999999997</c:v>
                </c:pt>
                <c:pt idx="6721">
                  <c:v>9.3335087083333406</c:v>
                </c:pt>
                <c:pt idx="6722">
                  <c:v>9.3348974166666707</c:v>
                </c:pt>
                <c:pt idx="6723">
                  <c:v>9.3362861250000009</c:v>
                </c:pt>
                <c:pt idx="6724">
                  <c:v>9.3376748333333399</c:v>
                </c:pt>
                <c:pt idx="6725">
                  <c:v>9.3390635416666701</c:v>
                </c:pt>
                <c:pt idx="6726">
                  <c:v>9.3404522500000002</c:v>
                </c:pt>
                <c:pt idx="6727">
                  <c:v>9.3418409583333393</c:v>
                </c:pt>
                <c:pt idx="6728">
                  <c:v>9.3432296666666694</c:v>
                </c:pt>
                <c:pt idx="6729">
                  <c:v>9.3446183749999996</c:v>
                </c:pt>
                <c:pt idx="6730">
                  <c:v>9.3460070833333404</c:v>
                </c:pt>
                <c:pt idx="6731">
                  <c:v>9.3473957916666706</c:v>
                </c:pt>
                <c:pt idx="6732">
                  <c:v>9.3487845000000007</c:v>
                </c:pt>
                <c:pt idx="6733">
                  <c:v>9.3501732083333398</c:v>
                </c:pt>
                <c:pt idx="6734">
                  <c:v>9.3515619166666699</c:v>
                </c:pt>
                <c:pt idx="6735">
                  <c:v>9.3529506250000001</c:v>
                </c:pt>
                <c:pt idx="6736">
                  <c:v>9.3543393333333409</c:v>
                </c:pt>
                <c:pt idx="6737">
                  <c:v>9.3557280416666693</c:v>
                </c:pt>
                <c:pt idx="6738">
                  <c:v>9.3571167499999994</c:v>
                </c:pt>
                <c:pt idx="6739">
                  <c:v>9.3585054583333402</c:v>
                </c:pt>
                <c:pt idx="6740">
                  <c:v>9.3598941666666704</c:v>
                </c:pt>
                <c:pt idx="6741">
                  <c:v>9.3612828750000006</c:v>
                </c:pt>
                <c:pt idx="6742">
                  <c:v>9.3626715833333396</c:v>
                </c:pt>
                <c:pt idx="6743">
                  <c:v>9.3640602916666698</c:v>
                </c:pt>
                <c:pt idx="6744">
                  <c:v>9.3654489999999999</c:v>
                </c:pt>
                <c:pt idx="6745">
                  <c:v>9.3668377083333407</c:v>
                </c:pt>
                <c:pt idx="6746">
                  <c:v>9.3682264166666709</c:v>
                </c:pt>
                <c:pt idx="6747">
                  <c:v>9.3696151249999993</c:v>
                </c:pt>
                <c:pt idx="6748">
                  <c:v>9.3710038333333401</c:v>
                </c:pt>
                <c:pt idx="6749">
                  <c:v>9.3723925416666702</c:v>
                </c:pt>
                <c:pt idx="6750">
                  <c:v>9.3737812500000004</c:v>
                </c:pt>
                <c:pt idx="6751">
                  <c:v>9.3751699583333394</c:v>
                </c:pt>
                <c:pt idx="6752">
                  <c:v>9.3765586666666696</c:v>
                </c:pt>
                <c:pt idx="6753">
                  <c:v>9.3779473749999998</c:v>
                </c:pt>
                <c:pt idx="6754">
                  <c:v>9.3793360833333406</c:v>
                </c:pt>
                <c:pt idx="6755">
                  <c:v>9.3807247916666707</c:v>
                </c:pt>
                <c:pt idx="6756">
                  <c:v>9.3821135000000009</c:v>
                </c:pt>
                <c:pt idx="6757">
                  <c:v>9.3835022083333399</c:v>
                </c:pt>
                <c:pt idx="6758">
                  <c:v>9.3848909166666701</c:v>
                </c:pt>
                <c:pt idx="6759">
                  <c:v>9.3862796250000002</c:v>
                </c:pt>
                <c:pt idx="6760">
                  <c:v>9.3876683333333393</c:v>
                </c:pt>
                <c:pt idx="6761">
                  <c:v>9.3890570416666694</c:v>
                </c:pt>
                <c:pt idx="6762">
                  <c:v>9.3904457499999996</c:v>
                </c:pt>
                <c:pt idx="6763">
                  <c:v>9.3918344583333404</c:v>
                </c:pt>
                <c:pt idx="6764">
                  <c:v>9.3932231666666706</c:v>
                </c:pt>
                <c:pt idx="6765">
                  <c:v>9.3946118750000007</c:v>
                </c:pt>
                <c:pt idx="6766">
                  <c:v>9.3960005833333398</c:v>
                </c:pt>
                <c:pt idx="6767">
                  <c:v>9.3973892916666699</c:v>
                </c:pt>
                <c:pt idx="6768">
                  <c:v>9.3987780000000001</c:v>
                </c:pt>
                <c:pt idx="6769">
                  <c:v>9.4001667083333409</c:v>
                </c:pt>
                <c:pt idx="6770">
                  <c:v>9.4015554166666693</c:v>
                </c:pt>
                <c:pt idx="6771">
                  <c:v>9.4029441249999994</c:v>
                </c:pt>
                <c:pt idx="6772">
                  <c:v>9.4043328333333402</c:v>
                </c:pt>
                <c:pt idx="6773">
                  <c:v>9.4057215416666704</c:v>
                </c:pt>
                <c:pt idx="6774">
                  <c:v>9.4071102500000006</c:v>
                </c:pt>
                <c:pt idx="6775">
                  <c:v>9.4084989583333396</c:v>
                </c:pt>
                <c:pt idx="6776">
                  <c:v>9.4098876666666698</c:v>
                </c:pt>
                <c:pt idx="6777">
                  <c:v>9.4112763749999999</c:v>
                </c:pt>
                <c:pt idx="6778">
                  <c:v>9.4126650833333407</c:v>
                </c:pt>
                <c:pt idx="6779">
                  <c:v>9.4140537916666709</c:v>
                </c:pt>
                <c:pt idx="6780">
                  <c:v>9.4154424999999993</c:v>
                </c:pt>
                <c:pt idx="6781">
                  <c:v>9.4168312083333401</c:v>
                </c:pt>
                <c:pt idx="6782">
                  <c:v>9.4182199166666702</c:v>
                </c:pt>
                <c:pt idx="6783">
                  <c:v>9.4196086250000004</c:v>
                </c:pt>
                <c:pt idx="6784">
                  <c:v>9.4209973333333394</c:v>
                </c:pt>
                <c:pt idx="6785">
                  <c:v>9.4223860416666696</c:v>
                </c:pt>
                <c:pt idx="6786">
                  <c:v>9.4237747499999998</c:v>
                </c:pt>
                <c:pt idx="6787">
                  <c:v>9.4251634583333406</c:v>
                </c:pt>
                <c:pt idx="6788">
                  <c:v>9.4265521666666707</c:v>
                </c:pt>
                <c:pt idx="6789">
                  <c:v>9.4279408750000009</c:v>
                </c:pt>
                <c:pt idx="6790">
                  <c:v>9.4293295833333399</c:v>
                </c:pt>
                <c:pt idx="6791">
                  <c:v>9.4307182916666701</c:v>
                </c:pt>
                <c:pt idx="6792">
                  <c:v>9.4321070000000002</c:v>
                </c:pt>
                <c:pt idx="6793">
                  <c:v>9.4334957083333393</c:v>
                </c:pt>
                <c:pt idx="6794">
                  <c:v>9.4348844166666694</c:v>
                </c:pt>
                <c:pt idx="6795">
                  <c:v>9.4362731249999996</c:v>
                </c:pt>
                <c:pt idx="6796">
                  <c:v>9.4376618333333404</c:v>
                </c:pt>
                <c:pt idx="6797">
                  <c:v>9.4390505416666706</c:v>
                </c:pt>
                <c:pt idx="6798">
                  <c:v>9.4404392500000007</c:v>
                </c:pt>
                <c:pt idx="6799">
                  <c:v>9.4418279583333398</c:v>
                </c:pt>
                <c:pt idx="6800">
                  <c:v>9.4432166666666699</c:v>
                </c:pt>
                <c:pt idx="6801">
                  <c:v>9.4446053750000001</c:v>
                </c:pt>
                <c:pt idx="6802">
                  <c:v>9.4459940833333409</c:v>
                </c:pt>
                <c:pt idx="6803">
                  <c:v>9.4473827916666693</c:v>
                </c:pt>
                <c:pt idx="6804">
                  <c:v>9.4487714999999994</c:v>
                </c:pt>
                <c:pt idx="6805">
                  <c:v>9.4501602083333403</c:v>
                </c:pt>
                <c:pt idx="6806">
                  <c:v>9.4515489166666704</c:v>
                </c:pt>
                <c:pt idx="6807">
                  <c:v>9.4529376250000006</c:v>
                </c:pt>
                <c:pt idx="6808">
                  <c:v>9.4543263333333396</c:v>
                </c:pt>
                <c:pt idx="6809">
                  <c:v>9.4557150416666698</c:v>
                </c:pt>
                <c:pt idx="6810">
                  <c:v>9.4571037499999999</c:v>
                </c:pt>
                <c:pt idx="6811">
                  <c:v>9.4584924583333407</c:v>
                </c:pt>
                <c:pt idx="6812">
                  <c:v>9.4598811666666709</c:v>
                </c:pt>
                <c:pt idx="6813">
                  <c:v>9.4612698749999993</c:v>
                </c:pt>
                <c:pt idx="6814">
                  <c:v>9.4626585833333401</c:v>
                </c:pt>
                <c:pt idx="6815">
                  <c:v>9.4640472916666702</c:v>
                </c:pt>
                <c:pt idx="6816">
                  <c:v>9.4654360000000004</c:v>
                </c:pt>
                <c:pt idx="6817">
                  <c:v>9.4668247083333394</c:v>
                </c:pt>
                <c:pt idx="6818">
                  <c:v>9.4682134166666696</c:v>
                </c:pt>
                <c:pt idx="6819">
                  <c:v>9.4696021249999998</c:v>
                </c:pt>
                <c:pt idx="6820">
                  <c:v>9.4709908333333406</c:v>
                </c:pt>
                <c:pt idx="6821">
                  <c:v>9.4723795416666707</c:v>
                </c:pt>
                <c:pt idx="6822">
                  <c:v>9.4737682500000009</c:v>
                </c:pt>
                <c:pt idx="6823">
                  <c:v>9.4751569583333399</c:v>
                </c:pt>
                <c:pt idx="6824">
                  <c:v>9.4765456666666701</c:v>
                </c:pt>
                <c:pt idx="6825">
                  <c:v>9.4779343750000002</c:v>
                </c:pt>
                <c:pt idx="6826">
                  <c:v>9.4793230833333393</c:v>
                </c:pt>
                <c:pt idx="6827">
                  <c:v>9.4807117916666694</c:v>
                </c:pt>
                <c:pt idx="6828">
                  <c:v>9.4821004999999996</c:v>
                </c:pt>
                <c:pt idx="6829">
                  <c:v>9.4834892083333404</c:v>
                </c:pt>
                <c:pt idx="6830">
                  <c:v>9.4848779166666706</c:v>
                </c:pt>
                <c:pt idx="6831">
                  <c:v>9.4862666250000007</c:v>
                </c:pt>
                <c:pt idx="6832">
                  <c:v>9.4876553333333398</c:v>
                </c:pt>
                <c:pt idx="6833">
                  <c:v>9.4890440416666699</c:v>
                </c:pt>
                <c:pt idx="6834">
                  <c:v>9.4904327500000001</c:v>
                </c:pt>
                <c:pt idx="6835">
                  <c:v>9.4918214583333409</c:v>
                </c:pt>
                <c:pt idx="6836">
                  <c:v>9.4932101666666693</c:v>
                </c:pt>
                <c:pt idx="6837">
                  <c:v>9.4945988749999994</c:v>
                </c:pt>
                <c:pt idx="6838">
                  <c:v>9.4959875833333403</c:v>
                </c:pt>
                <c:pt idx="6839">
                  <c:v>9.4973762916666704</c:v>
                </c:pt>
                <c:pt idx="6840">
                  <c:v>9.4987650000000006</c:v>
                </c:pt>
                <c:pt idx="6841">
                  <c:v>9.5001537083333396</c:v>
                </c:pt>
                <c:pt idx="6842">
                  <c:v>9.5015424166666698</c:v>
                </c:pt>
                <c:pt idx="6843">
                  <c:v>9.5029311249999999</c:v>
                </c:pt>
                <c:pt idx="6844">
                  <c:v>9.5043198333333407</c:v>
                </c:pt>
                <c:pt idx="6845">
                  <c:v>9.5057085416666709</c:v>
                </c:pt>
                <c:pt idx="6846">
                  <c:v>9.5070972499999993</c:v>
                </c:pt>
                <c:pt idx="6847">
                  <c:v>9.5084859583333401</c:v>
                </c:pt>
                <c:pt idx="6848">
                  <c:v>9.5098746666666703</c:v>
                </c:pt>
                <c:pt idx="6849">
                  <c:v>9.5112633750000004</c:v>
                </c:pt>
                <c:pt idx="6850">
                  <c:v>9.5126520833333394</c:v>
                </c:pt>
                <c:pt idx="6851">
                  <c:v>9.5140407916666696</c:v>
                </c:pt>
                <c:pt idx="6852">
                  <c:v>9.5154294999999998</c:v>
                </c:pt>
                <c:pt idx="6853">
                  <c:v>9.5168182083333406</c:v>
                </c:pt>
                <c:pt idx="6854">
                  <c:v>9.5182069166666707</c:v>
                </c:pt>
                <c:pt idx="6855">
                  <c:v>9.5195956250000009</c:v>
                </c:pt>
                <c:pt idx="6856">
                  <c:v>9.5209843333333399</c:v>
                </c:pt>
                <c:pt idx="6857">
                  <c:v>9.5223730416666701</c:v>
                </c:pt>
                <c:pt idx="6858">
                  <c:v>9.5237617500000002</c:v>
                </c:pt>
                <c:pt idx="6859">
                  <c:v>9.5251504583333393</c:v>
                </c:pt>
                <c:pt idx="6860">
                  <c:v>9.5265391666666694</c:v>
                </c:pt>
                <c:pt idx="6861">
                  <c:v>9.5279278749999996</c:v>
                </c:pt>
                <c:pt idx="6862">
                  <c:v>9.5293165833333404</c:v>
                </c:pt>
                <c:pt idx="6863">
                  <c:v>9.5307052916666706</c:v>
                </c:pt>
                <c:pt idx="6864">
                  <c:v>9.5320940000000007</c:v>
                </c:pt>
                <c:pt idx="6865">
                  <c:v>9.5334827083333398</c:v>
                </c:pt>
                <c:pt idx="6866">
                  <c:v>9.5348714166666699</c:v>
                </c:pt>
                <c:pt idx="6867">
                  <c:v>9.5362601250000001</c:v>
                </c:pt>
                <c:pt idx="6868">
                  <c:v>9.5376488333333409</c:v>
                </c:pt>
                <c:pt idx="6869">
                  <c:v>9.5390375416666693</c:v>
                </c:pt>
                <c:pt idx="6870">
                  <c:v>9.5404262499999994</c:v>
                </c:pt>
                <c:pt idx="6871">
                  <c:v>9.5418149583333403</c:v>
                </c:pt>
                <c:pt idx="6872">
                  <c:v>9.5432036666666704</c:v>
                </c:pt>
                <c:pt idx="6873">
                  <c:v>9.5445923750000006</c:v>
                </c:pt>
                <c:pt idx="6874">
                  <c:v>9.5459810833333396</c:v>
                </c:pt>
                <c:pt idx="6875">
                  <c:v>9.5473697916666698</c:v>
                </c:pt>
                <c:pt idx="6876">
                  <c:v>9.5487584999999999</c:v>
                </c:pt>
                <c:pt idx="6877">
                  <c:v>9.5501472083333407</c:v>
                </c:pt>
                <c:pt idx="6878">
                  <c:v>9.5515359166666709</c:v>
                </c:pt>
                <c:pt idx="6879">
                  <c:v>9.5529246249999993</c:v>
                </c:pt>
                <c:pt idx="6880">
                  <c:v>9.5543133333333401</c:v>
                </c:pt>
                <c:pt idx="6881">
                  <c:v>9.5557020416666703</c:v>
                </c:pt>
                <c:pt idx="6882">
                  <c:v>9.5570907500000004</c:v>
                </c:pt>
                <c:pt idx="6883">
                  <c:v>9.5584794583333395</c:v>
                </c:pt>
                <c:pt idx="6884">
                  <c:v>9.5598681666666696</c:v>
                </c:pt>
                <c:pt idx="6885">
                  <c:v>9.5612568749999998</c:v>
                </c:pt>
                <c:pt idx="6886">
                  <c:v>9.5626455833333406</c:v>
                </c:pt>
                <c:pt idx="6887">
                  <c:v>9.5640342916666707</c:v>
                </c:pt>
                <c:pt idx="6888">
                  <c:v>9.5654230000000009</c:v>
                </c:pt>
                <c:pt idx="6889">
                  <c:v>9.5668117083333399</c:v>
                </c:pt>
                <c:pt idx="6890">
                  <c:v>9.5682004166666701</c:v>
                </c:pt>
                <c:pt idx="6891">
                  <c:v>9.5695891250000003</c:v>
                </c:pt>
                <c:pt idx="6892">
                  <c:v>9.5709778333333393</c:v>
                </c:pt>
                <c:pt idx="6893">
                  <c:v>9.5723665416666694</c:v>
                </c:pt>
                <c:pt idx="6894">
                  <c:v>9.5737552499999996</c:v>
                </c:pt>
                <c:pt idx="6895">
                  <c:v>9.5751439583333404</c:v>
                </c:pt>
                <c:pt idx="6896">
                  <c:v>9.5765326666666706</c:v>
                </c:pt>
                <c:pt idx="6897">
                  <c:v>9.5779213750000007</c:v>
                </c:pt>
                <c:pt idx="6898">
                  <c:v>9.5793100833333398</c:v>
                </c:pt>
                <c:pt idx="6899">
                  <c:v>9.5806987916666699</c:v>
                </c:pt>
                <c:pt idx="6900">
                  <c:v>9.5820875000000001</c:v>
                </c:pt>
                <c:pt idx="6901">
                  <c:v>9.5834762083333409</c:v>
                </c:pt>
                <c:pt idx="6902">
                  <c:v>9.5848649166666693</c:v>
                </c:pt>
                <c:pt idx="6903">
                  <c:v>9.5862536249999994</c:v>
                </c:pt>
                <c:pt idx="6904">
                  <c:v>9.5876423333333403</c:v>
                </c:pt>
                <c:pt idx="6905">
                  <c:v>9.5890310416666704</c:v>
                </c:pt>
                <c:pt idx="6906">
                  <c:v>9.5904197500000006</c:v>
                </c:pt>
                <c:pt idx="6907">
                  <c:v>9.5918084583333396</c:v>
                </c:pt>
                <c:pt idx="6908">
                  <c:v>9.5931971666666698</c:v>
                </c:pt>
                <c:pt idx="6909">
                  <c:v>9.5945858749999999</c:v>
                </c:pt>
                <c:pt idx="6910">
                  <c:v>9.5959745833333407</c:v>
                </c:pt>
                <c:pt idx="6911">
                  <c:v>9.5973632916666709</c:v>
                </c:pt>
                <c:pt idx="6912">
                  <c:v>9.5987519999999993</c:v>
                </c:pt>
                <c:pt idx="6913">
                  <c:v>9.6001407083333401</c:v>
                </c:pt>
                <c:pt idx="6914">
                  <c:v>9.6015294166666703</c:v>
                </c:pt>
                <c:pt idx="6915">
                  <c:v>9.6029181250000004</c:v>
                </c:pt>
                <c:pt idx="6916">
                  <c:v>9.6043068333333395</c:v>
                </c:pt>
                <c:pt idx="6917">
                  <c:v>9.6056955416666696</c:v>
                </c:pt>
                <c:pt idx="6918">
                  <c:v>9.6070842499999998</c:v>
                </c:pt>
                <c:pt idx="6919">
                  <c:v>9.6084729583333406</c:v>
                </c:pt>
                <c:pt idx="6920">
                  <c:v>9.6098616666666707</c:v>
                </c:pt>
                <c:pt idx="6921">
                  <c:v>9.6112503750000009</c:v>
                </c:pt>
                <c:pt idx="6922">
                  <c:v>9.6126390833333399</c:v>
                </c:pt>
                <c:pt idx="6923">
                  <c:v>9.6140277916666701</c:v>
                </c:pt>
                <c:pt idx="6924">
                  <c:v>9.6154165000000003</c:v>
                </c:pt>
                <c:pt idx="6925">
                  <c:v>9.6168052083333393</c:v>
                </c:pt>
                <c:pt idx="6926">
                  <c:v>9.6181939166666695</c:v>
                </c:pt>
                <c:pt idx="6927">
                  <c:v>9.6195826249999996</c:v>
                </c:pt>
                <c:pt idx="6928">
                  <c:v>9.6209713333333404</c:v>
                </c:pt>
                <c:pt idx="6929">
                  <c:v>9.6223600416666706</c:v>
                </c:pt>
                <c:pt idx="6930">
                  <c:v>9.6237487500000007</c:v>
                </c:pt>
                <c:pt idx="6931">
                  <c:v>9.6251374583333398</c:v>
                </c:pt>
                <c:pt idx="6932">
                  <c:v>9.6265261666666699</c:v>
                </c:pt>
                <c:pt idx="6933">
                  <c:v>9.6279148750000001</c:v>
                </c:pt>
                <c:pt idx="6934">
                  <c:v>9.6293035833333409</c:v>
                </c:pt>
                <c:pt idx="6935">
                  <c:v>9.6306922916666693</c:v>
                </c:pt>
                <c:pt idx="6936">
                  <c:v>9.6320809999999994</c:v>
                </c:pt>
                <c:pt idx="6937">
                  <c:v>9.6334697083333403</c:v>
                </c:pt>
                <c:pt idx="6938">
                  <c:v>9.6348584166666704</c:v>
                </c:pt>
                <c:pt idx="6939">
                  <c:v>9.6362471250000006</c:v>
                </c:pt>
                <c:pt idx="6940">
                  <c:v>9.6376358333333396</c:v>
                </c:pt>
                <c:pt idx="6941">
                  <c:v>9.6390245416666698</c:v>
                </c:pt>
                <c:pt idx="6942">
                  <c:v>9.6404132499999999</c:v>
                </c:pt>
                <c:pt idx="6943">
                  <c:v>9.6418019583333407</c:v>
                </c:pt>
                <c:pt idx="6944">
                  <c:v>9.6431906666666709</c:v>
                </c:pt>
                <c:pt idx="6945">
                  <c:v>9.6445793749999993</c:v>
                </c:pt>
                <c:pt idx="6946">
                  <c:v>9.6459680833333401</c:v>
                </c:pt>
                <c:pt idx="6947">
                  <c:v>9.6473567916666703</c:v>
                </c:pt>
                <c:pt idx="6948">
                  <c:v>9.6487455000000004</c:v>
                </c:pt>
                <c:pt idx="6949">
                  <c:v>9.6501342083333395</c:v>
                </c:pt>
                <c:pt idx="6950">
                  <c:v>9.6515229166666696</c:v>
                </c:pt>
                <c:pt idx="6951">
                  <c:v>9.6529116249999998</c:v>
                </c:pt>
                <c:pt idx="6952">
                  <c:v>9.6543003333333406</c:v>
                </c:pt>
                <c:pt idx="6953">
                  <c:v>9.6556890416666707</c:v>
                </c:pt>
                <c:pt idx="6954">
                  <c:v>9.6570777500000009</c:v>
                </c:pt>
                <c:pt idx="6955">
                  <c:v>9.6584664583333399</c:v>
                </c:pt>
                <c:pt idx="6956">
                  <c:v>9.6598551666666701</c:v>
                </c:pt>
                <c:pt idx="6957">
                  <c:v>9.6612438750000003</c:v>
                </c:pt>
                <c:pt idx="6958">
                  <c:v>9.6626325833333393</c:v>
                </c:pt>
                <c:pt idx="6959">
                  <c:v>9.6640212916666695</c:v>
                </c:pt>
                <c:pt idx="6960">
                  <c:v>9.6654099999999996</c:v>
                </c:pt>
                <c:pt idx="6961">
                  <c:v>9.6667987083333404</c:v>
                </c:pt>
                <c:pt idx="6962">
                  <c:v>9.6681874166666688</c:v>
                </c:pt>
                <c:pt idx="6963">
                  <c:v>9.6695761250000096</c:v>
                </c:pt>
                <c:pt idx="6964">
                  <c:v>9.6709648333333398</c:v>
                </c:pt>
                <c:pt idx="6965">
                  <c:v>9.6723535416666699</c:v>
                </c:pt>
                <c:pt idx="6966">
                  <c:v>9.6737422500000001</c:v>
                </c:pt>
                <c:pt idx="6967">
                  <c:v>9.6751309583333391</c:v>
                </c:pt>
                <c:pt idx="6968">
                  <c:v>9.6765196666666693</c:v>
                </c:pt>
                <c:pt idx="6969">
                  <c:v>9.6779083749999995</c:v>
                </c:pt>
                <c:pt idx="6970">
                  <c:v>9.6792970833333403</c:v>
                </c:pt>
                <c:pt idx="6971">
                  <c:v>9.6806857916666704</c:v>
                </c:pt>
                <c:pt idx="6972">
                  <c:v>9.6820744999999988</c:v>
                </c:pt>
                <c:pt idx="6973">
                  <c:v>9.6834632083333396</c:v>
                </c:pt>
                <c:pt idx="6974">
                  <c:v>9.6848519166666698</c:v>
                </c:pt>
                <c:pt idx="6975">
                  <c:v>9.6862406249999999</c:v>
                </c:pt>
                <c:pt idx="6976">
                  <c:v>9.687629333333339</c:v>
                </c:pt>
                <c:pt idx="6977">
                  <c:v>9.6890180416666691</c:v>
                </c:pt>
                <c:pt idx="6978">
                  <c:v>9.6904067499999993</c:v>
                </c:pt>
                <c:pt idx="6979">
                  <c:v>9.6917954583333401</c:v>
                </c:pt>
                <c:pt idx="6980">
                  <c:v>9.6931841666666703</c:v>
                </c:pt>
                <c:pt idx="6981">
                  <c:v>9.6945728750000004</c:v>
                </c:pt>
                <c:pt idx="6982">
                  <c:v>9.6959615833333395</c:v>
                </c:pt>
                <c:pt idx="6983">
                  <c:v>9.6973502916666696</c:v>
                </c:pt>
                <c:pt idx="6984">
                  <c:v>9.6987389999999998</c:v>
                </c:pt>
                <c:pt idx="6985">
                  <c:v>9.7001277083333388</c:v>
                </c:pt>
                <c:pt idx="6986">
                  <c:v>9.701516416666669</c:v>
                </c:pt>
                <c:pt idx="6987">
                  <c:v>9.7029051249999991</c:v>
                </c:pt>
                <c:pt idx="6988">
                  <c:v>9.7042938333333399</c:v>
                </c:pt>
                <c:pt idx="6989">
                  <c:v>9.7056825416666701</c:v>
                </c:pt>
                <c:pt idx="6990">
                  <c:v>9.7070712500000003</c:v>
                </c:pt>
                <c:pt idx="6991">
                  <c:v>9.7084599583333393</c:v>
                </c:pt>
                <c:pt idx="6992">
                  <c:v>9.7098486666666695</c:v>
                </c:pt>
                <c:pt idx="6993">
                  <c:v>9.7112373749999996</c:v>
                </c:pt>
                <c:pt idx="6994">
                  <c:v>9.7126260833333404</c:v>
                </c:pt>
                <c:pt idx="6995">
                  <c:v>9.7140147916666688</c:v>
                </c:pt>
                <c:pt idx="6996">
                  <c:v>9.715403499999999</c:v>
                </c:pt>
                <c:pt idx="6997">
                  <c:v>9.7167922083333398</c:v>
                </c:pt>
                <c:pt idx="6998">
                  <c:v>9.7181809166666699</c:v>
                </c:pt>
                <c:pt idx="6999">
                  <c:v>9.7195696250000001</c:v>
                </c:pt>
                <c:pt idx="7000">
                  <c:v>9.7209583333333391</c:v>
                </c:pt>
                <c:pt idx="7001">
                  <c:v>9.7223470416666693</c:v>
                </c:pt>
                <c:pt idx="7002">
                  <c:v>9.7237357499999995</c:v>
                </c:pt>
                <c:pt idx="7003">
                  <c:v>9.7251244583333403</c:v>
                </c:pt>
                <c:pt idx="7004">
                  <c:v>9.7265131666666704</c:v>
                </c:pt>
                <c:pt idx="7005">
                  <c:v>9.7279018749999988</c:v>
                </c:pt>
                <c:pt idx="7006">
                  <c:v>9.7292905833333396</c:v>
                </c:pt>
                <c:pt idx="7007">
                  <c:v>9.7306792916666698</c:v>
                </c:pt>
                <c:pt idx="7008">
                  <c:v>9.7320679999999999</c:v>
                </c:pt>
                <c:pt idx="7009">
                  <c:v>9.733456708333339</c:v>
                </c:pt>
                <c:pt idx="7010">
                  <c:v>9.7348454166666691</c:v>
                </c:pt>
                <c:pt idx="7011">
                  <c:v>9.7362341249999993</c:v>
                </c:pt>
                <c:pt idx="7012">
                  <c:v>9.7376228333333401</c:v>
                </c:pt>
                <c:pt idx="7013">
                  <c:v>9.7390115416666703</c:v>
                </c:pt>
                <c:pt idx="7014">
                  <c:v>9.7404002500000004</c:v>
                </c:pt>
                <c:pt idx="7015">
                  <c:v>9.7417889583333395</c:v>
                </c:pt>
                <c:pt idx="7016">
                  <c:v>9.7431776666666696</c:v>
                </c:pt>
                <c:pt idx="7017">
                  <c:v>9.7445663749999998</c:v>
                </c:pt>
                <c:pt idx="7018">
                  <c:v>9.7459550833333388</c:v>
                </c:pt>
                <c:pt idx="7019">
                  <c:v>9.747343791666669</c:v>
                </c:pt>
                <c:pt idx="7020">
                  <c:v>9.7487324999999991</c:v>
                </c:pt>
                <c:pt idx="7021">
                  <c:v>9.75012120833334</c:v>
                </c:pt>
                <c:pt idx="7022">
                  <c:v>9.7515099166666701</c:v>
                </c:pt>
                <c:pt idx="7023">
                  <c:v>9.7528986250000003</c:v>
                </c:pt>
                <c:pt idx="7024">
                  <c:v>9.7542873333333393</c:v>
                </c:pt>
                <c:pt idx="7025">
                  <c:v>9.7556760416666695</c:v>
                </c:pt>
                <c:pt idx="7026">
                  <c:v>9.7570647499999996</c:v>
                </c:pt>
                <c:pt idx="7027">
                  <c:v>9.7584534583333404</c:v>
                </c:pt>
                <c:pt idx="7028">
                  <c:v>9.7598421666666688</c:v>
                </c:pt>
                <c:pt idx="7029">
                  <c:v>9.761230874999999</c:v>
                </c:pt>
                <c:pt idx="7030">
                  <c:v>9.7626195833333398</c:v>
                </c:pt>
                <c:pt idx="7031">
                  <c:v>9.7640082916666699</c:v>
                </c:pt>
                <c:pt idx="7032">
                  <c:v>9.7653970000000001</c:v>
                </c:pt>
                <c:pt idx="7033">
                  <c:v>9.7667857083333391</c:v>
                </c:pt>
                <c:pt idx="7034">
                  <c:v>9.7681744166666693</c:v>
                </c:pt>
                <c:pt idx="7035">
                  <c:v>9.7695631249999995</c:v>
                </c:pt>
                <c:pt idx="7036">
                  <c:v>9.7709518333333403</c:v>
                </c:pt>
                <c:pt idx="7037">
                  <c:v>9.7723405416666704</c:v>
                </c:pt>
                <c:pt idx="7038">
                  <c:v>9.7737292500000095</c:v>
                </c:pt>
                <c:pt idx="7039">
                  <c:v>9.7751179583333396</c:v>
                </c:pt>
                <c:pt idx="7040">
                  <c:v>9.7765066666666698</c:v>
                </c:pt>
                <c:pt idx="7041">
                  <c:v>9.7778953749999999</c:v>
                </c:pt>
                <c:pt idx="7042">
                  <c:v>9.779284083333339</c:v>
                </c:pt>
                <c:pt idx="7043">
                  <c:v>9.7806727916666691</c:v>
                </c:pt>
                <c:pt idx="7044">
                  <c:v>9.7820614999999993</c:v>
                </c:pt>
                <c:pt idx="7045">
                  <c:v>9.7834502083333401</c:v>
                </c:pt>
                <c:pt idx="7046">
                  <c:v>9.7848389166666703</c:v>
                </c:pt>
                <c:pt idx="7047">
                  <c:v>9.7862276250000004</c:v>
                </c:pt>
                <c:pt idx="7048">
                  <c:v>9.7876163333333395</c:v>
                </c:pt>
                <c:pt idx="7049">
                  <c:v>9.7890050416666696</c:v>
                </c:pt>
                <c:pt idx="7050">
                  <c:v>9.7903937499999998</c:v>
                </c:pt>
                <c:pt idx="7051">
                  <c:v>9.7917824583333388</c:v>
                </c:pt>
                <c:pt idx="7052">
                  <c:v>9.793171166666669</c:v>
                </c:pt>
                <c:pt idx="7053">
                  <c:v>9.7945598749999991</c:v>
                </c:pt>
                <c:pt idx="7054">
                  <c:v>9.79594858333334</c:v>
                </c:pt>
                <c:pt idx="7055">
                  <c:v>9.7973372916666701</c:v>
                </c:pt>
                <c:pt idx="7056">
                  <c:v>9.7987260000000003</c:v>
                </c:pt>
                <c:pt idx="7057">
                  <c:v>9.8001147083333393</c:v>
                </c:pt>
                <c:pt idx="7058">
                  <c:v>9.8015034166666695</c:v>
                </c:pt>
                <c:pt idx="7059">
                  <c:v>9.8028921249999996</c:v>
                </c:pt>
                <c:pt idx="7060">
                  <c:v>9.8042808333333404</c:v>
                </c:pt>
                <c:pt idx="7061">
                  <c:v>9.8056695416666688</c:v>
                </c:pt>
                <c:pt idx="7062">
                  <c:v>9.807058249999999</c:v>
                </c:pt>
                <c:pt idx="7063">
                  <c:v>9.8084469583333398</c:v>
                </c:pt>
                <c:pt idx="7064">
                  <c:v>9.80983566666667</c:v>
                </c:pt>
                <c:pt idx="7065">
                  <c:v>9.8112243750000001</c:v>
                </c:pt>
                <c:pt idx="7066">
                  <c:v>9.8126130833333391</c:v>
                </c:pt>
                <c:pt idx="7067">
                  <c:v>9.8140017916666693</c:v>
                </c:pt>
                <c:pt idx="7068">
                  <c:v>9.8153904999999995</c:v>
                </c:pt>
                <c:pt idx="7069">
                  <c:v>9.8167792083333403</c:v>
                </c:pt>
                <c:pt idx="7070">
                  <c:v>9.8181679166666704</c:v>
                </c:pt>
                <c:pt idx="7071">
                  <c:v>9.8195566250000095</c:v>
                </c:pt>
                <c:pt idx="7072">
                  <c:v>9.8209453333333396</c:v>
                </c:pt>
                <c:pt idx="7073">
                  <c:v>9.8223340416666698</c:v>
                </c:pt>
                <c:pt idx="7074">
                  <c:v>9.8237227499999999</c:v>
                </c:pt>
                <c:pt idx="7075">
                  <c:v>9.825111458333339</c:v>
                </c:pt>
                <c:pt idx="7076">
                  <c:v>9.8265001666666691</c:v>
                </c:pt>
                <c:pt idx="7077">
                  <c:v>9.8278888749999993</c:v>
                </c:pt>
                <c:pt idx="7078">
                  <c:v>9.8292775833333401</c:v>
                </c:pt>
                <c:pt idx="7079">
                  <c:v>9.8306662916666703</c:v>
                </c:pt>
                <c:pt idx="7080">
                  <c:v>9.8320550000000004</c:v>
                </c:pt>
                <c:pt idx="7081">
                  <c:v>9.8334437083333395</c:v>
                </c:pt>
                <c:pt idx="7082">
                  <c:v>9.8348324166666696</c:v>
                </c:pt>
                <c:pt idx="7083">
                  <c:v>9.8362211249999998</c:v>
                </c:pt>
                <c:pt idx="7084">
                  <c:v>9.8376098333333388</c:v>
                </c:pt>
                <c:pt idx="7085">
                  <c:v>9.838998541666669</c:v>
                </c:pt>
                <c:pt idx="7086">
                  <c:v>9.8403872499999991</c:v>
                </c:pt>
                <c:pt idx="7087">
                  <c:v>9.84177595833334</c:v>
                </c:pt>
                <c:pt idx="7088">
                  <c:v>9.8431646666666701</c:v>
                </c:pt>
                <c:pt idx="7089">
                  <c:v>9.8445533750000003</c:v>
                </c:pt>
                <c:pt idx="7090">
                  <c:v>9.8459420833333393</c:v>
                </c:pt>
                <c:pt idx="7091">
                  <c:v>9.8473307916666695</c:v>
                </c:pt>
                <c:pt idx="7092">
                  <c:v>9.8487194999999996</c:v>
                </c:pt>
                <c:pt idx="7093">
                  <c:v>9.8501082083333404</c:v>
                </c:pt>
                <c:pt idx="7094">
                  <c:v>9.8514969166666688</c:v>
                </c:pt>
                <c:pt idx="7095">
                  <c:v>9.852885624999999</c:v>
                </c:pt>
                <c:pt idx="7096">
                  <c:v>9.8542743333333398</c:v>
                </c:pt>
                <c:pt idx="7097">
                  <c:v>9.85566304166667</c:v>
                </c:pt>
                <c:pt idx="7098">
                  <c:v>9.8570517500000001</c:v>
                </c:pt>
                <c:pt idx="7099">
                  <c:v>9.8584404583333392</c:v>
                </c:pt>
                <c:pt idx="7100">
                  <c:v>9.8598291666666693</c:v>
                </c:pt>
                <c:pt idx="7101">
                  <c:v>9.8612178749999995</c:v>
                </c:pt>
                <c:pt idx="7102">
                  <c:v>9.8626065833333403</c:v>
                </c:pt>
                <c:pt idx="7103">
                  <c:v>9.8639952916666704</c:v>
                </c:pt>
                <c:pt idx="7104">
                  <c:v>9.8653839999999988</c:v>
                </c:pt>
                <c:pt idx="7105">
                  <c:v>9.8667727083333396</c:v>
                </c:pt>
                <c:pt idx="7106">
                  <c:v>9.8681614166666698</c:v>
                </c:pt>
                <c:pt idx="7107">
                  <c:v>9.869550125</c:v>
                </c:pt>
                <c:pt idx="7108">
                  <c:v>9.870938833333339</c:v>
                </c:pt>
                <c:pt idx="7109">
                  <c:v>9.8723275416666691</c:v>
                </c:pt>
                <c:pt idx="7110">
                  <c:v>9.8737162499999993</c:v>
                </c:pt>
                <c:pt idx="7111">
                  <c:v>9.8751049583333401</c:v>
                </c:pt>
                <c:pt idx="7112">
                  <c:v>9.8764936666666703</c:v>
                </c:pt>
                <c:pt idx="7113">
                  <c:v>9.8778823750000004</c:v>
                </c:pt>
                <c:pt idx="7114">
                  <c:v>9.8792710833333395</c:v>
                </c:pt>
                <c:pt idx="7115">
                  <c:v>9.8806597916666696</c:v>
                </c:pt>
                <c:pt idx="7116">
                  <c:v>9.8820484999999998</c:v>
                </c:pt>
                <c:pt idx="7117">
                  <c:v>9.8834372083333388</c:v>
                </c:pt>
                <c:pt idx="7118">
                  <c:v>9.884825916666669</c:v>
                </c:pt>
                <c:pt idx="7119">
                  <c:v>9.8862146249999991</c:v>
                </c:pt>
                <c:pt idx="7120">
                  <c:v>9.88760333333334</c:v>
                </c:pt>
                <c:pt idx="7121">
                  <c:v>9.8889920416666701</c:v>
                </c:pt>
                <c:pt idx="7122">
                  <c:v>9.8903807500000003</c:v>
                </c:pt>
                <c:pt idx="7123">
                  <c:v>9.8917694583333393</c:v>
                </c:pt>
                <c:pt idx="7124">
                  <c:v>9.8931581666666695</c:v>
                </c:pt>
                <c:pt idx="7125">
                  <c:v>9.8945468749999996</c:v>
                </c:pt>
                <c:pt idx="7126">
                  <c:v>9.8959355833333404</c:v>
                </c:pt>
                <c:pt idx="7127">
                  <c:v>9.8973242916666688</c:v>
                </c:pt>
                <c:pt idx="7128">
                  <c:v>9.898712999999999</c:v>
                </c:pt>
                <c:pt idx="7129">
                  <c:v>9.9001017083333398</c:v>
                </c:pt>
                <c:pt idx="7130">
                  <c:v>9.90149041666667</c:v>
                </c:pt>
                <c:pt idx="7131">
                  <c:v>9.9028791250000001</c:v>
                </c:pt>
                <c:pt idx="7132">
                  <c:v>9.9042678333333392</c:v>
                </c:pt>
                <c:pt idx="7133">
                  <c:v>9.9056565416666693</c:v>
                </c:pt>
                <c:pt idx="7134">
                  <c:v>9.9070452499999995</c:v>
                </c:pt>
                <c:pt idx="7135">
                  <c:v>9.9084339583333403</c:v>
                </c:pt>
                <c:pt idx="7136">
                  <c:v>9.9098226666666704</c:v>
                </c:pt>
                <c:pt idx="7137">
                  <c:v>9.9112113749999988</c:v>
                </c:pt>
                <c:pt idx="7138">
                  <c:v>9.9126000833333396</c:v>
                </c:pt>
                <c:pt idx="7139">
                  <c:v>9.9139887916666698</c:v>
                </c:pt>
                <c:pt idx="7140">
                  <c:v>9.9153775</c:v>
                </c:pt>
                <c:pt idx="7141">
                  <c:v>9.916766208333339</c:v>
                </c:pt>
                <c:pt idx="7142">
                  <c:v>9.9181549166666692</c:v>
                </c:pt>
                <c:pt idx="7143">
                  <c:v>9.9195436249999993</c:v>
                </c:pt>
                <c:pt idx="7144">
                  <c:v>9.9209323333333401</c:v>
                </c:pt>
                <c:pt idx="7145">
                  <c:v>9.9223210416666703</c:v>
                </c:pt>
                <c:pt idx="7146">
                  <c:v>9.9237097500000004</c:v>
                </c:pt>
                <c:pt idx="7147">
                  <c:v>9.9250984583333395</c:v>
                </c:pt>
                <c:pt idx="7148">
                  <c:v>9.9264871666666696</c:v>
                </c:pt>
                <c:pt idx="7149">
                  <c:v>9.9278758749999998</c:v>
                </c:pt>
                <c:pt idx="7150">
                  <c:v>9.9292645833333388</c:v>
                </c:pt>
                <c:pt idx="7151">
                  <c:v>9.930653291666669</c:v>
                </c:pt>
                <c:pt idx="7152">
                  <c:v>9.9320419999999991</c:v>
                </c:pt>
                <c:pt idx="7153">
                  <c:v>9.93343070833334</c:v>
                </c:pt>
                <c:pt idx="7154">
                  <c:v>9.9348194166666701</c:v>
                </c:pt>
                <c:pt idx="7155">
                  <c:v>9.9362081250000003</c:v>
                </c:pt>
                <c:pt idx="7156">
                  <c:v>9.9375968333333393</c:v>
                </c:pt>
                <c:pt idx="7157">
                  <c:v>9.9389855416666695</c:v>
                </c:pt>
                <c:pt idx="7158">
                  <c:v>9.9403742499999996</c:v>
                </c:pt>
                <c:pt idx="7159">
                  <c:v>9.9417629583333404</c:v>
                </c:pt>
                <c:pt idx="7160">
                  <c:v>9.9431516666666688</c:v>
                </c:pt>
                <c:pt idx="7161">
                  <c:v>9.944540374999999</c:v>
                </c:pt>
                <c:pt idx="7162">
                  <c:v>9.9459290833333398</c:v>
                </c:pt>
                <c:pt idx="7163">
                  <c:v>9.94731779166667</c:v>
                </c:pt>
                <c:pt idx="7164">
                  <c:v>9.9487065000000001</c:v>
                </c:pt>
                <c:pt idx="7165">
                  <c:v>9.9500952083333392</c:v>
                </c:pt>
                <c:pt idx="7166">
                  <c:v>9.9514839166666693</c:v>
                </c:pt>
                <c:pt idx="7167">
                  <c:v>9.9528726249999995</c:v>
                </c:pt>
                <c:pt idx="7168">
                  <c:v>9.9542613333333403</c:v>
                </c:pt>
                <c:pt idx="7169">
                  <c:v>9.9556500416666704</c:v>
                </c:pt>
                <c:pt idx="7170">
                  <c:v>9.9570387499999988</c:v>
                </c:pt>
                <c:pt idx="7171">
                  <c:v>9.9584274583333396</c:v>
                </c:pt>
                <c:pt idx="7172">
                  <c:v>9.9598161666666698</c:v>
                </c:pt>
                <c:pt idx="7173">
                  <c:v>9.961204875</c:v>
                </c:pt>
                <c:pt idx="7174">
                  <c:v>9.962593583333339</c:v>
                </c:pt>
                <c:pt idx="7175">
                  <c:v>9.9639822916666692</c:v>
                </c:pt>
                <c:pt idx="7176">
                  <c:v>9.9653709999999993</c:v>
                </c:pt>
                <c:pt idx="7177">
                  <c:v>9.9667597083333401</c:v>
                </c:pt>
                <c:pt idx="7178">
                  <c:v>9.9681484166666703</c:v>
                </c:pt>
                <c:pt idx="7179">
                  <c:v>9.9695371250000004</c:v>
                </c:pt>
                <c:pt idx="7180">
                  <c:v>9.9709258333333395</c:v>
                </c:pt>
                <c:pt idx="7181">
                  <c:v>9.9723145416666696</c:v>
                </c:pt>
                <c:pt idx="7182">
                  <c:v>9.9737032499999998</c:v>
                </c:pt>
                <c:pt idx="7183">
                  <c:v>9.9750919583333388</c:v>
                </c:pt>
                <c:pt idx="7184">
                  <c:v>9.976480666666669</c:v>
                </c:pt>
                <c:pt idx="7185">
                  <c:v>9.9778693749999992</c:v>
                </c:pt>
                <c:pt idx="7186">
                  <c:v>9.97925808333334</c:v>
                </c:pt>
                <c:pt idx="7187">
                  <c:v>9.9806467916666701</c:v>
                </c:pt>
                <c:pt idx="7188">
                  <c:v>9.9820355000000003</c:v>
                </c:pt>
                <c:pt idx="7189">
                  <c:v>9.9834242083333393</c:v>
                </c:pt>
                <c:pt idx="7190">
                  <c:v>9.9848129166666695</c:v>
                </c:pt>
                <c:pt idx="7191">
                  <c:v>9.9862016249999996</c:v>
                </c:pt>
                <c:pt idx="7192">
                  <c:v>9.9875903333333405</c:v>
                </c:pt>
                <c:pt idx="7193">
                  <c:v>9.9889790416666688</c:v>
                </c:pt>
                <c:pt idx="7194">
                  <c:v>9.990367749999999</c:v>
                </c:pt>
                <c:pt idx="7195">
                  <c:v>9.9917564583333398</c:v>
                </c:pt>
                <c:pt idx="7196">
                  <c:v>9.99314516666667</c:v>
                </c:pt>
                <c:pt idx="7197">
                  <c:v>9.9945338750000001</c:v>
                </c:pt>
                <c:pt idx="7198">
                  <c:v>9.9959225833333392</c:v>
                </c:pt>
                <c:pt idx="7199">
                  <c:v>9.9973112916666693</c:v>
                </c:pt>
                <c:pt idx="7200">
                  <c:v>9.9986999999999995</c:v>
                </c:pt>
                <c:pt idx="7201">
                  <c:v>10.00008870833334</c:v>
                </c:pt>
                <c:pt idx="7202">
                  <c:v>10.00147741666667</c:v>
                </c:pt>
                <c:pt idx="7203">
                  <c:v>10.002866124999999</c:v>
                </c:pt>
                <c:pt idx="7204">
                  <c:v>10.00425483333334</c:v>
                </c:pt>
                <c:pt idx="7205">
                  <c:v>10.00564354166667</c:v>
                </c:pt>
                <c:pt idx="7206">
                  <c:v>10.00703225</c:v>
                </c:pt>
                <c:pt idx="7207">
                  <c:v>10.008420958333339</c:v>
                </c:pt>
                <c:pt idx="7208">
                  <c:v>10.009809666666669</c:v>
                </c:pt>
                <c:pt idx="7209">
                  <c:v>10.011198374999999</c:v>
                </c:pt>
                <c:pt idx="7210">
                  <c:v>10.01258708333334</c:v>
                </c:pt>
                <c:pt idx="7211">
                  <c:v>10.01397579166667</c:v>
                </c:pt>
                <c:pt idx="7212">
                  <c:v>10.0153645</c:v>
                </c:pt>
                <c:pt idx="7213">
                  <c:v>10.016753208333339</c:v>
                </c:pt>
                <c:pt idx="7214">
                  <c:v>10.01814191666667</c:v>
                </c:pt>
                <c:pt idx="7215">
                  <c:v>10.019530625</c:v>
                </c:pt>
                <c:pt idx="7216">
                  <c:v>10.020919333333339</c:v>
                </c:pt>
                <c:pt idx="7217">
                  <c:v>10.022308041666669</c:v>
                </c:pt>
                <c:pt idx="7218">
                  <c:v>10.023696749999999</c:v>
                </c:pt>
                <c:pt idx="7219">
                  <c:v>10.02508545833334</c:v>
                </c:pt>
                <c:pt idx="7220">
                  <c:v>10.02647416666667</c:v>
                </c:pt>
                <c:pt idx="7221">
                  <c:v>10.027862875</c:v>
                </c:pt>
                <c:pt idx="7222">
                  <c:v>10.029251583333339</c:v>
                </c:pt>
                <c:pt idx="7223">
                  <c:v>10.030640291666669</c:v>
                </c:pt>
                <c:pt idx="7224">
                  <c:v>10.032029</c:v>
                </c:pt>
                <c:pt idx="7225">
                  <c:v>10.03341770833334</c:v>
                </c:pt>
                <c:pt idx="7226">
                  <c:v>10.034806416666669</c:v>
                </c:pt>
                <c:pt idx="7227">
                  <c:v>10.036195124999999</c:v>
                </c:pt>
                <c:pt idx="7228">
                  <c:v>10.03758383333334</c:v>
                </c:pt>
                <c:pt idx="7229">
                  <c:v>10.03897254166667</c:v>
                </c:pt>
                <c:pt idx="7230">
                  <c:v>10.04036125</c:v>
                </c:pt>
                <c:pt idx="7231">
                  <c:v>10.041749958333339</c:v>
                </c:pt>
                <c:pt idx="7232">
                  <c:v>10.043138666666669</c:v>
                </c:pt>
                <c:pt idx="7233">
                  <c:v>10.044527374999999</c:v>
                </c:pt>
                <c:pt idx="7234">
                  <c:v>10.04591608333334</c:v>
                </c:pt>
                <c:pt idx="7235">
                  <c:v>10.04730479166667</c:v>
                </c:pt>
                <c:pt idx="7236">
                  <c:v>10.048693500000009</c:v>
                </c:pt>
                <c:pt idx="7237">
                  <c:v>10.05008220833334</c:v>
                </c:pt>
                <c:pt idx="7238">
                  <c:v>10.05147091666667</c:v>
                </c:pt>
                <c:pt idx="7239">
                  <c:v>10.052859625</c:v>
                </c:pt>
                <c:pt idx="7240">
                  <c:v>10.054248333333339</c:v>
                </c:pt>
                <c:pt idx="7241">
                  <c:v>10.055637041666669</c:v>
                </c:pt>
                <c:pt idx="7242">
                  <c:v>10.057025749999999</c:v>
                </c:pt>
                <c:pt idx="7243">
                  <c:v>10.05841445833334</c:v>
                </c:pt>
                <c:pt idx="7244">
                  <c:v>10.05980316666667</c:v>
                </c:pt>
                <c:pt idx="7245">
                  <c:v>10.061191875</c:v>
                </c:pt>
                <c:pt idx="7246">
                  <c:v>10.062580583333339</c:v>
                </c:pt>
                <c:pt idx="7247">
                  <c:v>10.06396929166667</c:v>
                </c:pt>
                <c:pt idx="7248">
                  <c:v>10.065358</c:v>
                </c:pt>
                <c:pt idx="7249">
                  <c:v>10.066746708333339</c:v>
                </c:pt>
                <c:pt idx="7250">
                  <c:v>10.068135416666669</c:v>
                </c:pt>
                <c:pt idx="7251">
                  <c:v>10.069524124999999</c:v>
                </c:pt>
                <c:pt idx="7252">
                  <c:v>10.07091283333334</c:v>
                </c:pt>
                <c:pt idx="7253">
                  <c:v>10.07230154166667</c:v>
                </c:pt>
                <c:pt idx="7254">
                  <c:v>10.07369025</c:v>
                </c:pt>
                <c:pt idx="7255">
                  <c:v>10.075078958333339</c:v>
                </c:pt>
                <c:pt idx="7256">
                  <c:v>10.076467666666669</c:v>
                </c:pt>
                <c:pt idx="7257">
                  <c:v>10.077856375</c:v>
                </c:pt>
                <c:pt idx="7258">
                  <c:v>10.07924508333334</c:v>
                </c:pt>
                <c:pt idx="7259">
                  <c:v>10.080633791666669</c:v>
                </c:pt>
                <c:pt idx="7260">
                  <c:v>10.082022499999999</c:v>
                </c:pt>
                <c:pt idx="7261">
                  <c:v>10.08341120833334</c:v>
                </c:pt>
                <c:pt idx="7262">
                  <c:v>10.08479991666667</c:v>
                </c:pt>
                <c:pt idx="7263">
                  <c:v>10.086188625</c:v>
                </c:pt>
                <c:pt idx="7264">
                  <c:v>10.087577333333339</c:v>
                </c:pt>
                <c:pt idx="7265">
                  <c:v>10.088966041666669</c:v>
                </c:pt>
                <c:pt idx="7266">
                  <c:v>10.090354749999999</c:v>
                </c:pt>
                <c:pt idx="7267">
                  <c:v>10.09174345833334</c:v>
                </c:pt>
                <c:pt idx="7268">
                  <c:v>10.09313216666667</c:v>
                </c:pt>
                <c:pt idx="7269">
                  <c:v>10.094520874999999</c:v>
                </c:pt>
                <c:pt idx="7270">
                  <c:v>10.09590958333334</c:v>
                </c:pt>
                <c:pt idx="7271">
                  <c:v>10.09729829166667</c:v>
                </c:pt>
                <c:pt idx="7272">
                  <c:v>10.098687</c:v>
                </c:pt>
                <c:pt idx="7273">
                  <c:v>10.100075708333339</c:v>
                </c:pt>
                <c:pt idx="7274">
                  <c:v>10.101464416666669</c:v>
                </c:pt>
                <c:pt idx="7275">
                  <c:v>10.102853124999999</c:v>
                </c:pt>
                <c:pt idx="7276">
                  <c:v>10.10424183333334</c:v>
                </c:pt>
                <c:pt idx="7277">
                  <c:v>10.10563054166667</c:v>
                </c:pt>
                <c:pt idx="7278">
                  <c:v>10.10701925</c:v>
                </c:pt>
                <c:pt idx="7279">
                  <c:v>10.108407958333339</c:v>
                </c:pt>
                <c:pt idx="7280">
                  <c:v>10.10979666666667</c:v>
                </c:pt>
                <c:pt idx="7281">
                  <c:v>10.111185375</c:v>
                </c:pt>
                <c:pt idx="7282">
                  <c:v>10.112574083333339</c:v>
                </c:pt>
                <c:pt idx="7283">
                  <c:v>10.113962791666669</c:v>
                </c:pt>
                <c:pt idx="7284">
                  <c:v>10.115351499999999</c:v>
                </c:pt>
                <c:pt idx="7285">
                  <c:v>10.11674020833334</c:v>
                </c:pt>
                <c:pt idx="7286">
                  <c:v>10.11812891666667</c:v>
                </c:pt>
                <c:pt idx="7287">
                  <c:v>10.119517625</c:v>
                </c:pt>
                <c:pt idx="7288">
                  <c:v>10.120906333333339</c:v>
                </c:pt>
                <c:pt idx="7289">
                  <c:v>10.122295041666669</c:v>
                </c:pt>
                <c:pt idx="7290">
                  <c:v>10.12368375</c:v>
                </c:pt>
                <c:pt idx="7291">
                  <c:v>10.12507245833334</c:v>
                </c:pt>
                <c:pt idx="7292">
                  <c:v>10.126461166666669</c:v>
                </c:pt>
                <c:pt idx="7293">
                  <c:v>10.127849874999999</c:v>
                </c:pt>
                <c:pt idx="7294">
                  <c:v>10.12923858333334</c:v>
                </c:pt>
                <c:pt idx="7295">
                  <c:v>10.13062729166667</c:v>
                </c:pt>
                <c:pt idx="7296">
                  <c:v>10.132016</c:v>
                </c:pt>
                <c:pt idx="7297">
                  <c:v>10.133404708333339</c:v>
                </c:pt>
                <c:pt idx="7298">
                  <c:v>10.134793416666669</c:v>
                </c:pt>
                <c:pt idx="7299">
                  <c:v>10.136182124999999</c:v>
                </c:pt>
                <c:pt idx="7300">
                  <c:v>10.13757083333334</c:v>
                </c:pt>
                <c:pt idx="7301">
                  <c:v>10.13895954166667</c:v>
                </c:pt>
                <c:pt idx="7302">
                  <c:v>10.140348249999999</c:v>
                </c:pt>
                <c:pt idx="7303">
                  <c:v>10.14173695833334</c:v>
                </c:pt>
                <c:pt idx="7304">
                  <c:v>10.14312566666667</c:v>
                </c:pt>
                <c:pt idx="7305">
                  <c:v>10.144514375</c:v>
                </c:pt>
                <c:pt idx="7306">
                  <c:v>10.145903083333339</c:v>
                </c:pt>
                <c:pt idx="7307">
                  <c:v>10.147291791666669</c:v>
                </c:pt>
                <c:pt idx="7308">
                  <c:v>10.148680499999999</c:v>
                </c:pt>
                <c:pt idx="7309">
                  <c:v>10.15006920833334</c:v>
                </c:pt>
                <c:pt idx="7310">
                  <c:v>10.15145791666667</c:v>
                </c:pt>
                <c:pt idx="7311">
                  <c:v>10.152846625</c:v>
                </c:pt>
                <c:pt idx="7312">
                  <c:v>10.154235333333339</c:v>
                </c:pt>
                <c:pt idx="7313">
                  <c:v>10.15562404166667</c:v>
                </c:pt>
                <c:pt idx="7314">
                  <c:v>10.15701275</c:v>
                </c:pt>
                <c:pt idx="7315">
                  <c:v>10.158401458333339</c:v>
                </c:pt>
                <c:pt idx="7316">
                  <c:v>10.159790166666669</c:v>
                </c:pt>
                <c:pt idx="7317">
                  <c:v>10.161178874999999</c:v>
                </c:pt>
                <c:pt idx="7318">
                  <c:v>10.16256758333334</c:v>
                </c:pt>
                <c:pt idx="7319">
                  <c:v>10.16395629166667</c:v>
                </c:pt>
                <c:pt idx="7320">
                  <c:v>10.165345</c:v>
                </c:pt>
                <c:pt idx="7321">
                  <c:v>10.166733708333339</c:v>
                </c:pt>
                <c:pt idx="7322">
                  <c:v>10.168122416666669</c:v>
                </c:pt>
                <c:pt idx="7323">
                  <c:v>10.169511125</c:v>
                </c:pt>
                <c:pt idx="7324">
                  <c:v>10.17089983333334</c:v>
                </c:pt>
                <c:pt idx="7325">
                  <c:v>10.172288541666669</c:v>
                </c:pt>
                <c:pt idx="7326">
                  <c:v>10.173677249999999</c:v>
                </c:pt>
                <c:pt idx="7327">
                  <c:v>10.17506595833334</c:v>
                </c:pt>
                <c:pt idx="7328">
                  <c:v>10.17645466666667</c:v>
                </c:pt>
                <c:pt idx="7329">
                  <c:v>10.177843375</c:v>
                </c:pt>
                <c:pt idx="7330">
                  <c:v>10.179232083333339</c:v>
                </c:pt>
                <c:pt idx="7331">
                  <c:v>10.180620791666669</c:v>
                </c:pt>
                <c:pt idx="7332">
                  <c:v>10.182009499999999</c:v>
                </c:pt>
                <c:pt idx="7333">
                  <c:v>10.18339820833334</c:v>
                </c:pt>
                <c:pt idx="7334">
                  <c:v>10.18478691666667</c:v>
                </c:pt>
                <c:pt idx="7335">
                  <c:v>10.186175624999999</c:v>
                </c:pt>
                <c:pt idx="7336">
                  <c:v>10.18756433333334</c:v>
                </c:pt>
                <c:pt idx="7337">
                  <c:v>10.18895304166667</c:v>
                </c:pt>
                <c:pt idx="7338">
                  <c:v>10.19034175</c:v>
                </c:pt>
                <c:pt idx="7339">
                  <c:v>10.191730458333339</c:v>
                </c:pt>
                <c:pt idx="7340">
                  <c:v>10.193119166666669</c:v>
                </c:pt>
                <c:pt idx="7341">
                  <c:v>10.194507874999999</c:v>
                </c:pt>
                <c:pt idx="7342">
                  <c:v>10.19589658333334</c:v>
                </c:pt>
                <c:pt idx="7343">
                  <c:v>10.19728529166667</c:v>
                </c:pt>
                <c:pt idx="7344">
                  <c:v>10.198674</c:v>
                </c:pt>
                <c:pt idx="7345">
                  <c:v>10.20006270833334</c:v>
                </c:pt>
                <c:pt idx="7346">
                  <c:v>10.20145141666667</c:v>
                </c:pt>
                <c:pt idx="7347">
                  <c:v>10.202840125</c:v>
                </c:pt>
                <c:pt idx="7348">
                  <c:v>10.204228833333339</c:v>
                </c:pt>
                <c:pt idx="7349">
                  <c:v>10.205617541666669</c:v>
                </c:pt>
                <c:pt idx="7350">
                  <c:v>10.207006249999999</c:v>
                </c:pt>
                <c:pt idx="7351">
                  <c:v>10.20839495833334</c:v>
                </c:pt>
                <c:pt idx="7352">
                  <c:v>10.20978366666667</c:v>
                </c:pt>
                <c:pt idx="7353">
                  <c:v>10.211172375</c:v>
                </c:pt>
                <c:pt idx="7354">
                  <c:v>10.212561083333339</c:v>
                </c:pt>
                <c:pt idx="7355">
                  <c:v>10.213949791666669</c:v>
                </c:pt>
                <c:pt idx="7356">
                  <c:v>10.2153385</c:v>
                </c:pt>
                <c:pt idx="7357">
                  <c:v>10.21672720833334</c:v>
                </c:pt>
                <c:pt idx="7358">
                  <c:v>10.218115916666669</c:v>
                </c:pt>
                <c:pt idx="7359">
                  <c:v>10.21950462500001</c:v>
                </c:pt>
                <c:pt idx="7360">
                  <c:v>10.22089333333334</c:v>
                </c:pt>
                <c:pt idx="7361">
                  <c:v>10.22228204166667</c:v>
                </c:pt>
                <c:pt idx="7362">
                  <c:v>10.22367075</c:v>
                </c:pt>
                <c:pt idx="7363">
                  <c:v>10.225059458333339</c:v>
                </c:pt>
                <c:pt idx="7364">
                  <c:v>10.226448166666669</c:v>
                </c:pt>
                <c:pt idx="7365">
                  <c:v>10.227836874999999</c:v>
                </c:pt>
                <c:pt idx="7366">
                  <c:v>10.22922558333334</c:v>
                </c:pt>
                <c:pt idx="7367">
                  <c:v>10.23061429166667</c:v>
                </c:pt>
                <c:pt idx="7368">
                  <c:v>10.232002999999999</c:v>
                </c:pt>
                <c:pt idx="7369">
                  <c:v>10.23339170833334</c:v>
                </c:pt>
                <c:pt idx="7370">
                  <c:v>10.23478041666667</c:v>
                </c:pt>
                <c:pt idx="7371">
                  <c:v>10.236169125</c:v>
                </c:pt>
                <c:pt idx="7372">
                  <c:v>10.237557833333339</c:v>
                </c:pt>
                <c:pt idx="7373">
                  <c:v>10.238946541666669</c:v>
                </c:pt>
                <c:pt idx="7374">
                  <c:v>10.240335249999999</c:v>
                </c:pt>
                <c:pt idx="7375">
                  <c:v>10.24172395833334</c:v>
                </c:pt>
                <c:pt idx="7376">
                  <c:v>10.24311266666667</c:v>
                </c:pt>
                <c:pt idx="7377">
                  <c:v>10.244501375</c:v>
                </c:pt>
                <c:pt idx="7378">
                  <c:v>10.24589008333334</c:v>
                </c:pt>
                <c:pt idx="7379">
                  <c:v>10.24727879166667</c:v>
                </c:pt>
                <c:pt idx="7380">
                  <c:v>10.2486675</c:v>
                </c:pt>
                <c:pt idx="7381">
                  <c:v>10.250056208333339</c:v>
                </c:pt>
                <c:pt idx="7382">
                  <c:v>10.251444916666669</c:v>
                </c:pt>
                <c:pt idx="7383">
                  <c:v>10.252833624999999</c:v>
                </c:pt>
                <c:pt idx="7384">
                  <c:v>10.25422233333334</c:v>
                </c:pt>
                <c:pt idx="7385">
                  <c:v>10.25561104166667</c:v>
                </c:pt>
                <c:pt idx="7386">
                  <c:v>10.25699975</c:v>
                </c:pt>
                <c:pt idx="7387">
                  <c:v>10.258388458333339</c:v>
                </c:pt>
                <c:pt idx="7388">
                  <c:v>10.25977716666667</c:v>
                </c:pt>
                <c:pt idx="7389">
                  <c:v>10.261165875</c:v>
                </c:pt>
                <c:pt idx="7390">
                  <c:v>10.26255458333334</c:v>
                </c:pt>
                <c:pt idx="7391">
                  <c:v>10.263943291666669</c:v>
                </c:pt>
                <c:pt idx="7392">
                  <c:v>10.265331999999999</c:v>
                </c:pt>
                <c:pt idx="7393">
                  <c:v>10.26672070833334</c:v>
                </c:pt>
                <c:pt idx="7394">
                  <c:v>10.26810941666667</c:v>
                </c:pt>
                <c:pt idx="7395">
                  <c:v>10.269498125</c:v>
                </c:pt>
                <c:pt idx="7396">
                  <c:v>10.270886833333339</c:v>
                </c:pt>
                <c:pt idx="7397">
                  <c:v>10.272275541666669</c:v>
                </c:pt>
                <c:pt idx="7398">
                  <c:v>10.273664249999999</c:v>
                </c:pt>
                <c:pt idx="7399">
                  <c:v>10.27505295833334</c:v>
                </c:pt>
                <c:pt idx="7400">
                  <c:v>10.27644166666667</c:v>
                </c:pt>
                <c:pt idx="7401">
                  <c:v>10.277830374999999</c:v>
                </c:pt>
                <c:pt idx="7402">
                  <c:v>10.27921908333334</c:v>
                </c:pt>
                <c:pt idx="7403">
                  <c:v>10.28060779166667</c:v>
                </c:pt>
                <c:pt idx="7404">
                  <c:v>10.2819965</c:v>
                </c:pt>
                <c:pt idx="7405">
                  <c:v>10.283385208333339</c:v>
                </c:pt>
                <c:pt idx="7406">
                  <c:v>10.284773916666669</c:v>
                </c:pt>
                <c:pt idx="7407">
                  <c:v>10.286162624999999</c:v>
                </c:pt>
                <c:pt idx="7408">
                  <c:v>10.28755133333334</c:v>
                </c:pt>
                <c:pt idx="7409">
                  <c:v>10.28894004166667</c:v>
                </c:pt>
                <c:pt idx="7410">
                  <c:v>10.29032875</c:v>
                </c:pt>
                <c:pt idx="7411">
                  <c:v>10.29171745833334</c:v>
                </c:pt>
                <c:pt idx="7412">
                  <c:v>10.29310616666667</c:v>
                </c:pt>
                <c:pt idx="7413">
                  <c:v>10.294494875</c:v>
                </c:pt>
                <c:pt idx="7414">
                  <c:v>10.295883583333339</c:v>
                </c:pt>
                <c:pt idx="7415">
                  <c:v>10.297272291666669</c:v>
                </c:pt>
                <c:pt idx="7416">
                  <c:v>10.298660999999999</c:v>
                </c:pt>
                <c:pt idx="7417">
                  <c:v>10.30004970833334</c:v>
                </c:pt>
                <c:pt idx="7418">
                  <c:v>10.30143841666667</c:v>
                </c:pt>
                <c:pt idx="7419">
                  <c:v>10.302827125</c:v>
                </c:pt>
                <c:pt idx="7420">
                  <c:v>10.304215833333339</c:v>
                </c:pt>
                <c:pt idx="7421">
                  <c:v>10.30560454166667</c:v>
                </c:pt>
                <c:pt idx="7422">
                  <c:v>10.30699325</c:v>
                </c:pt>
                <c:pt idx="7423">
                  <c:v>10.30838195833334</c:v>
                </c:pt>
                <c:pt idx="7424">
                  <c:v>10.309770666666669</c:v>
                </c:pt>
                <c:pt idx="7425">
                  <c:v>10.311159374999999</c:v>
                </c:pt>
                <c:pt idx="7426">
                  <c:v>10.31254808333334</c:v>
                </c:pt>
                <c:pt idx="7427">
                  <c:v>10.31393679166667</c:v>
                </c:pt>
                <c:pt idx="7428">
                  <c:v>10.3153255</c:v>
                </c:pt>
                <c:pt idx="7429">
                  <c:v>10.316714208333339</c:v>
                </c:pt>
                <c:pt idx="7430">
                  <c:v>10.318102916666669</c:v>
                </c:pt>
                <c:pt idx="7431">
                  <c:v>10.319491625</c:v>
                </c:pt>
                <c:pt idx="7432">
                  <c:v>10.32088033333334</c:v>
                </c:pt>
                <c:pt idx="7433">
                  <c:v>10.32226904166667</c:v>
                </c:pt>
                <c:pt idx="7434">
                  <c:v>10.32365775000001</c:v>
                </c:pt>
                <c:pt idx="7435">
                  <c:v>10.32504645833334</c:v>
                </c:pt>
                <c:pt idx="7436">
                  <c:v>10.32643516666667</c:v>
                </c:pt>
                <c:pt idx="7437">
                  <c:v>10.327823875</c:v>
                </c:pt>
                <c:pt idx="7438">
                  <c:v>10.329212583333339</c:v>
                </c:pt>
                <c:pt idx="7439">
                  <c:v>10.330601291666669</c:v>
                </c:pt>
                <c:pt idx="7440">
                  <c:v>10.331989999999999</c:v>
                </c:pt>
                <c:pt idx="7441">
                  <c:v>10.33337870833334</c:v>
                </c:pt>
                <c:pt idx="7442">
                  <c:v>10.33476741666667</c:v>
                </c:pt>
                <c:pt idx="7443">
                  <c:v>10.336156125</c:v>
                </c:pt>
                <c:pt idx="7444">
                  <c:v>10.33754483333334</c:v>
                </c:pt>
                <c:pt idx="7445">
                  <c:v>10.33893354166667</c:v>
                </c:pt>
                <c:pt idx="7446">
                  <c:v>10.34032225</c:v>
                </c:pt>
                <c:pt idx="7447">
                  <c:v>10.341710958333339</c:v>
                </c:pt>
                <c:pt idx="7448">
                  <c:v>10.343099666666669</c:v>
                </c:pt>
                <c:pt idx="7449">
                  <c:v>10.344488374999999</c:v>
                </c:pt>
                <c:pt idx="7450">
                  <c:v>10.34587708333334</c:v>
                </c:pt>
                <c:pt idx="7451">
                  <c:v>10.34726579166667</c:v>
                </c:pt>
                <c:pt idx="7452">
                  <c:v>10.3486545</c:v>
                </c:pt>
                <c:pt idx="7453">
                  <c:v>10.350043208333339</c:v>
                </c:pt>
                <c:pt idx="7454">
                  <c:v>10.35143191666667</c:v>
                </c:pt>
                <c:pt idx="7455">
                  <c:v>10.352820625</c:v>
                </c:pt>
                <c:pt idx="7456">
                  <c:v>10.35420933333334</c:v>
                </c:pt>
                <c:pt idx="7457">
                  <c:v>10.355598041666669</c:v>
                </c:pt>
                <c:pt idx="7458">
                  <c:v>10.356986749999999</c:v>
                </c:pt>
                <c:pt idx="7459">
                  <c:v>10.35837545833334</c:v>
                </c:pt>
                <c:pt idx="7460">
                  <c:v>10.35976416666667</c:v>
                </c:pt>
                <c:pt idx="7461">
                  <c:v>10.361152875</c:v>
                </c:pt>
                <c:pt idx="7462">
                  <c:v>10.362541583333339</c:v>
                </c:pt>
                <c:pt idx="7463">
                  <c:v>10.363930291666669</c:v>
                </c:pt>
                <c:pt idx="7464">
                  <c:v>10.365319</c:v>
                </c:pt>
                <c:pt idx="7465">
                  <c:v>10.36670770833334</c:v>
                </c:pt>
                <c:pt idx="7466">
                  <c:v>10.36809641666667</c:v>
                </c:pt>
                <c:pt idx="7467">
                  <c:v>10.36948512500001</c:v>
                </c:pt>
                <c:pt idx="7468">
                  <c:v>10.37087383333334</c:v>
                </c:pt>
                <c:pt idx="7469">
                  <c:v>10.37226254166667</c:v>
                </c:pt>
                <c:pt idx="7470">
                  <c:v>10.37365125</c:v>
                </c:pt>
                <c:pt idx="7471">
                  <c:v>10.375039958333339</c:v>
                </c:pt>
                <c:pt idx="7472">
                  <c:v>10.376428666666669</c:v>
                </c:pt>
                <c:pt idx="7473">
                  <c:v>10.377817374999999</c:v>
                </c:pt>
                <c:pt idx="7474">
                  <c:v>10.37920608333334</c:v>
                </c:pt>
                <c:pt idx="7475">
                  <c:v>10.38059479166667</c:v>
                </c:pt>
                <c:pt idx="7476">
                  <c:v>10.3819835</c:v>
                </c:pt>
                <c:pt idx="7477">
                  <c:v>10.38337220833334</c:v>
                </c:pt>
                <c:pt idx="7478">
                  <c:v>10.38476091666667</c:v>
                </c:pt>
                <c:pt idx="7479">
                  <c:v>10.386149625</c:v>
                </c:pt>
                <c:pt idx="7480">
                  <c:v>10.387538333333339</c:v>
                </c:pt>
                <c:pt idx="7481">
                  <c:v>10.388927041666669</c:v>
                </c:pt>
                <c:pt idx="7482">
                  <c:v>10.390315749999999</c:v>
                </c:pt>
                <c:pt idx="7483">
                  <c:v>10.39170445833334</c:v>
                </c:pt>
                <c:pt idx="7484">
                  <c:v>10.39309316666667</c:v>
                </c:pt>
                <c:pt idx="7485">
                  <c:v>10.394481875</c:v>
                </c:pt>
                <c:pt idx="7486">
                  <c:v>10.395870583333339</c:v>
                </c:pt>
                <c:pt idx="7487">
                  <c:v>10.39725929166667</c:v>
                </c:pt>
                <c:pt idx="7488">
                  <c:v>10.398648</c:v>
                </c:pt>
                <c:pt idx="7489">
                  <c:v>10.40003670833334</c:v>
                </c:pt>
                <c:pt idx="7490">
                  <c:v>10.401425416666669</c:v>
                </c:pt>
                <c:pt idx="7491">
                  <c:v>10.402814124999999</c:v>
                </c:pt>
                <c:pt idx="7492">
                  <c:v>10.40420283333334</c:v>
                </c:pt>
                <c:pt idx="7493">
                  <c:v>10.40559154166667</c:v>
                </c:pt>
                <c:pt idx="7494">
                  <c:v>10.40698025</c:v>
                </c:pt>
                <c:pt idx="7495">
                  <c:v>10.408368958333339</c:v>
                </c:pt>
                <c:pt idx="7496">
                  <c:v>10.409757666666669</c:v>
                </c:pt>
                <c:pt idx="7497">
                  <c:v>10.411146375</c:v>
                </c:pt>
                <c:pt idx="7498">
                  <c:v>10.41253508333334</c:v>
                </c:pt>
                <c:pt idx="7499">
                  <c:v>10.41392379166667</c:v>
                </c:pt>
                <c:pt idx="7500">
                  <c:v>10.415312499999999</c:v>
                </c:pt>
                <c:pt idx="7501">
                  <c:v>10.41670120833334</c:v>
                </c:pt>
                <c:pt idx="7502">
                  <c:v>10.41808991666667</c:v>
                </c:pt>
                <c:pt idx="7503">
                  <c:v>10.419478625</c:v>
                </c:pt>
                <c:pt idx="7504">
                  <c:v>10.420867333333339</c:v>
                </c:pt>
                <c:pt idx="7505">
                  <c:v>10.422256041666669</c:v>
                </c:pt>
                <c:pt idx="7506">
                  <c:v>10.423644749999999</c:v>
                </c:pt>
                <c:pt idx="7507">
                  <c:v>10.42503345833334</c:v>
                </c:pt>
                <c:pt idx="7508">
                  <c:v>10.42642216666667</c:v>
                </c:pt>
                <c:pt idx="7509">
                  <c:v>10.427810875</c:v>
                </c:pt>
                <c:pt idx="7510">
                  <c:v>10.42919958333334</c:v>
                </c:pt>
                <c:pt idx="7511">
                  <c:v>10.43058829166667</c:v>
                </c:pt>
                <c:pt idx="7512">
                  <c:v>10.431977</c:v>
                </c:pt>
                <c:pt idx="7513">
                  <c:v>10.433365708333339</c:v>
                </c:pt>
                <c:pt idx="7514">
                  <c:v>10.434754416666669</c:v>
                </c:pt>
                <c:pt idx="7515">
                  <c:v>10.436143124999999</c:v>
                </c:pt>
                <c:pt idx="7516">
                  <c:v>10.43753183333334</c:v>
                </c:pt>
                <c:pt idx="7517">
                  <c:v>10.43892054166667</c:v>
                </c:pt>
                <c:pt idx="7518">
                  <c:v>10.44030925</c:v>
                </c:pt>
                <c:pt idx="7519">
                  <c:v>10.441697958333339</c:v>
                </c:pt>
                <c:pt idx="7520">
                  <c:v>10.44308666666667</c:v>
                </c:pt>
                <c:pt idx="7521">
                  <c:v>10.444475375</c:v>
                </c:pt>
                <c:pt idx="7522">
                  <c:v>10.44586408333334</c:v>
                </c:pt>
                <c:pt idx="7523">
                  <c:v>10.447252791666669</c:v>
                </c:pt>
                <c:pt idx="7524">
                  <c:v>10.448641499999999</c:v>
                </c:pt>
                <c:pt idx="7525">
                  <c:v>10.45003020833334</c:v>
                </c:pt>
                <c:pt idx="7526">
                  <c:v>10.45141891666667</c:v>
                </c:pt>
                <c:pt idx="7527">
                  <c:v>10.452807625</c:v>
                </c:pt>
                <c:pt idx="7528">
                  <c:v>10.454196333333339</c:v>
                </c:pt>
                <c:pt idx="7529">
                  <c:v>10.455585041666669</c:v>
                </c:pt>
                <c:pt idx="7530">
                  <c:v>10.45697375</c:v>
                </c:pt>
                <c:pt idx="7531">
                  <c:v>10.45836245833334</c:v>
                </c:pt>
                <c:pt idx="7532">
                  <c:v>10.45975116666667</c:v>
                </c:pt>
                <c:pt idx="7533">
                  <c:v>10.461139874999999</c:v>
                </c:pt>
                <c:pt idx="7534">
                  <c:v>10.46252858333334</c:v>
                </c:pt>
                <c:pt idx="7535">
                  <c:v>10.46391729166667</c:v>
                </c:pt>
                <c:pt idx="7536">
                  <c:v>10.465306</c:v>
                </c:pt>
                <c:pt idx="7537">
                  <c:v>10.466694708333339</c:v>
                </c:pt>
                <c:pt idx="7538">
                  <c:v>10.468083416666669</c:v>
                </c:pt>
                <c:pt idx="7539">
                  <c:v>10.469472124999999</c:v>
                </c:pt>
                <c:pt idx="7540">
                  <c:v>10.47086083333334</c:v>
                </c:pt>
                <c:pt idx="7541">
                  <c:v>10.47224954166667</c:v>
                </c:pt>
                <c:pt idx="7542">
                  <c:v>10.47363825</c:v>
                </c:pt>
                <c:pt idx="7543">
                  <c:v>10.47502695833334</c:v>
                </c:pt>
                <c:pt idx="7544">
                  <c:v>10.47641566666667</c:v>
                </c:pt>
                <c:pt idx="7545">
                  <c:v>10.477804375</c:v>
                </c:pt>
                <c:pt idx="7546">
                  <c:v>10.479193083333339</c:v>
                </c:pt>
                <c:pt idx="7547">
                  <c:v>10.480581791666669</c:v>
                </c:pt>
                <c:pt idx="7548">
                  <c:v>10.481970499999999</c:v>
                </c:pt>
                <c:pt idx="7549">
                  <c:v>10.48335920833334</c:v>
                </c:pt>
                <c:pt idx="7550">
                  <c:v>10.48474791666667</c:v>
                </c:pt>
                <c:pt idx="7551">
                  <c:v>10.486136625</c:v>
                </c:pt>
                <c:pt idx="7552">
                  <c:v>10.487525333333339</c:v>
                </c:pt>
                <c:pt idx="7553">
                  <c:v>10.48891404166667</c:v>
                </c:pt>
                <c:pt idx="7554">
                  <c:v>10.49030275</c:v>
                </c:pt>
                <c:pt idx="7555">
                  <c:v>10.49169145833334</c:v>
                </c:pt>
                <c:pt idx="7556">
                  <c:v>10.493080166666669</c:v>
                </c:pt>
                <c:pt idx="7557">
                  <c:v>10.49446887500001</c:v>
                </c:pt>
                <c:pt idx="7558">
                  <c:v>10.49585758333334</c:v>
                </c:pt>
                <c:pt idx="7559">
                  <c:v>10.49724629166667</c:v>
                </c:pt>
                <c:pt idx="7560">
                  <c:v>10.498635</c:v>
                </c:pt>
                <c:pt idx="7561">
                  <c:v>10.500023708333339</c:v>
                </c:pt>
                <c:pt idx="7562">
                  <c:v>10.501412416666669</c:v>
                </c:pt>
                <c:pt idx="7563">
                  <c:v>10.502801125</c:v>
                </c:pt>
                <c:pt idx="7564">
                  <c:v>10.50418983333334</c:v>
                </c:pt>
                <c:pt idx="7565">
                  <c:v>10.50557854166667</c:v>
                </c:pt>
                <c:pt idx="7566">
                  <c:v>10.506967249999999</c:v>
                </c:pt>
                <c:pt idx="7567">
                  <c:v>10.50835595833334</c:v>
                </c:pt>
                <c:pt idx="7568">
                  <c:v>10.50974466666667</c:v>
                </c:pt>
                <c:pt idx="7569">
                  <c:v>10.511133375</c:v>
                </c:pt>
                <c:pt idx="7570">
                  <c:v>10.512522083333339</c:v>
                </c:pt>
                <c:pt idx="7571">
                  <c:v>10.513910791666669</c:v>
                </c:pt>
                <c:pt idx="7572">
                  <c:v>10.515299499999999</c:v>
                </c:pt>
                <c:pt idx="7573">
                  <c:v>10.51668820833334</c:v>
                </c:pt>
                <c:pt idx="7574">
                  <c:v>10.51807691666667</c:v>
                </c:pt>
                <c:pt idx="7575">
                  <c:v>10.519465625</c:v>
                </c:pt>
                <c:pt idx="7576">
                  <c:v>10.52085433333334</c:v>
                </c:pt>
                <c:pt idx="7577">
                  <c:v>10.52224304166667</c:v>
                </c:pt>
                <c:pt idx="7578">
                  <c:v>10.52363175</c:v>
                </c:pt>
                <c:pt idx="7579">
                  <c:v>10.525020458333339</c:v>
                </c:pt>
                <c:pt idx="7580">
                  <c:v>10.526409166666669</c:v>
                </c:pt>
                <c:pt idx="7581">
                  <c:v>10.527797874999999</c:v>
                </c:pt>
                <c:pt idx="7582">
                  <c:v>10.52918658333334</c:v>
                </c:pt>
                <c:pt idx="7583">
                  <c:v>10.53057529166667</c:v>
                </c:pt>
                <c:pt idx="7584">
                  <c:v>10.531964</c:v>
                </c:pt>
                <c:pt idx="7585">
                  <c:v>10.533352708333339</c:v>
                </c:pt>
                <c:pt idx="7586">
                  <c:v>10.53474141666667</c:v>
                </c:pt>
                <c:pt idx="7587">
                  <c:v>10.536130125</c:v>
                </c:pt>
                <c:pt idx="7588">
                  <c:v>10.53751883333334</c:v>
                </c:pt>
                <c:pt idx="7589">
                  <c:v>10.538907541666669</c:v>
                </c:pt>
                <c:pt idx="7590">
                  <c:v>10.54029625000001</c:v>
                </c:pt>
                <c:pt idx="7591">
                  <c:v>10.54168495833334</c:v>
                </c:pt>
                <c:pt idx="7592">
                  <c:v>10.54307366666667</c:v>
                </c:pt>
                <c:pt idx="7593">
                  <c:v>10.544462375</c:v>
                </c:pt>
                <c:pt idx="7594">
                  <c:v>10.545851083333339</c:v>
                </c:pt>
                <c:pt idx="7595">
                  <c:v>10.547239791666669</c:v>
                </c:pt>
                <c:pt idx="7596">
                  <c:v>10.5486285</c:v>
                </c:pt>
                <c:pt idx="7597">
                  <c:v>10.55001720833334</c:v>
                </c:pt>
                <c:pt idx="7598">
                  <c:v>10.55140591666667</c:v>
                </c:pt>
                <c:pt idx="7599">
                  <c:v>10.552794624999999</c:v>
                </c:pt>
                <c:pt idx="7600">
                  <c:v>10.55418333333334</c:v>
                </c:pt>
                <c:pt idx="7601">
                  <c:v>10.55557204166667</c:v>
                </c:pt>
                <c:pt idx="7602">
                  <c:v>10.55696075</c:v>
                </c:pt>
                <c:pt idx="7603">
                  <c:v>10.558349458333339</c:v>
                </c:pt>
                <c:pt idx="7604">
                  <c:v>10.559738166666669</c:v>
                </c:pt>
                <c:pt idx="7605">
                  <c:v>10.561126874999999</c:v>
                </c:pt>
                <c:pt idx="7606">
                  <c:v>10.56251558333334</c:v>
                </c:pt>
                <c:pt idx="7607">
                  <c:v>10.56390429166667</c:v>
                </c:pt>
                <c:pt idx="7608">
                  <c:v>10.565293</c:v>
                </c:pt>
                <c:pt idx="7609">
                  <c:v>10.56668170833334</c:v>
                </c:pt>
                <c:pt idx="7610">
                  <c:v>10.56807041666667</c:v>
                </c:pt>
                <c:pt idx="7611">
                  <c:v>10.569459125</c:v>
                </c:pt>
                <c:pt idx="7612">
                  <c:v>10.570847833333339</c:v>
                </c:pt>
                <c:pt idx="7613">
                  <c:v>10.572236541666669</c:v>
                </c:pt>
                <c:pt idx="7614">
                  <c:v>10.573625249999999</c:v>
                </c:pt>
                <c:pt idx="7615">
                  <c:v>10.57501395833334</c:v>
                </c:pt>
                <c:pt idx="7616">
                  <c:v>10.57640266666667</c:v>
                </c:pt>
                <c:pt idx="7617">
                  <c:v>10.577791375</c:v>
                </c:pt>
                <c:pt idx="7618">
                  <c:v>10.579180083333339</c:v>
                </c:pt>
                <c:pt idx="7619">
                  <c:v>10.58056879166667</c:v>
                </c:pt>
                <c:pt idx="7620">
                  <c:v>10.5819575</c:v>
                </c:pt>
                <c:pt idx="7621">
                  <c:v>10.58334620833334</c:v>
                </c:pt>
                <c:pt idx="7622">
                  <c:v>10.584734916666669</c:v>
                </c:pt>
                <c:pt idx="7623">
                  <c:v>10.586123624999999</c:v>
                </c:pt>
                <c:pt idx="7624">
                  <c:v>10.58751233333334</c:v>
                </c:pt>
                <c:pt idx="7625">
                  <c:v>10.58890104166667</c:v>
                </c:pt>
                <c:pt idx="7626">
                  <c:v>10.59028975</c:v>
                </c:pt>
                <c:pt idx="7627">
                  <c:v>10.591678458333339</c:v>
                </c:pt>
                <c:pt idx="7628">
                  <c:v>10.593067166666669</c:v>
                </c:pt>
                <c:pt idx="7629">
                  <c:v>10.594455875</c:v>
                </c:pt>
                <c:pt idx="7630">
                  <c:v>10.59584458333334</c:v>
                </c:pt>
                <c:pt idx="7631">
                  <c:v>10.59723329166667</c:v>
                </c:pt>
                <c:pt idx="7632">
                  <c:v>10.598621999999999</c:v>
                </c:pt>
                <c:pt idx="7633">
                  <c:v>10.60001070833334</c:v>
                </c:pt>
                <c:pt idx="7634">
                  <c:v>10.60139941666667</c:v>
                </c:pt>
                <c:pt idx="7635">
                  <c:v>10.602788125</c:v>
                </c:pt>
                <c:pt idx="7636">
                  <c:v>10.604176833333339</c:v>
                </c:pt>
                <c:pt idx="7637">
                  <c:v>10.605565541666669</c:v>
                </c:pt>
                <c:pt idx="7638">
                  <c:v>10.606954249999999</c:v>
                </c:pt>
                <c:pt idx="7639">
                  <c:v>10.60834295833334</c:v>
                </c:pt>
                <c:pt idx="7640">
                  <c:v>10.60973166666667</c:v>
                </c:pt>
                <c:pt idx="7641">
                  <c:v>10.611120375</c:v>
                </c:pt>
                <c:pt idx="7642">
                  <c:v>10.61250908333334</c:v>
                </c:pt>
                <c:pt idx="7643">
                  <c:v>10.61389779166667</c:v>
                </c:pt>
                <c:pt idx="7644">
                  <c:v>10.6152865</c:v>
                </c:pt>
                <c:pt idx="7645">
                  <c:v>10.616675208333339</c:v>
                </c:pt>
                <c:pt idx="7646">
                  <c:v>10.618063916666669</c:v>
                </c:pt>
                <c:pt idx="7647">
                  <c:v>10.619452624999999</c:v>
                </c:pt>
                <c:pt idx="7648">
                  <c:v>10.62084133333334</c:v>
                </c:pt>
                <c:pt idx="7649">
                  <c:v>10.62223004166667</c:v>
                </c:pt>
                <c:pt idx="7650">
                  <c:v>10.62361875</c:v>
                </c:pt>
                <c:pt idx="7651">
                  <c:v>10.625007458333339</c:v>
                </c:pt>
                <c:pt idx="7652">
                  <c:v>10.62639616666667</c:v>
                </c:pt>
                <c:pt idx="7653">
                  <c:v>10.627784875</c:v>
                </c:pt>
                <c:pt idx="7654">
                  <c:v>10.629173583333341</c:v>
                </c:pt>
                <c:pt idx="7655">
                  <c:v>10.630562291666669</c:v>
                </c:pt>
                <c:pt idx="7656">
                  <c:v>10.631950999999999</c:v>
                </c:pt>
                <c:pt idx="7657">
                  <c:v>10.63333970833334</c:v>
                </c:pt>
                <c:pt idx="7658">
                  <c:v>10.63472841666667</c:v>
                </c:pt>
                <c:pt idx="7659">
                  <c:v>10.636117125</c:v>
                </c:pt>
                <c:pt idx="7660">
                  <c:v>10.637505833333339</c:v>
                </c:pt>
                <c:pt idx="7661">
                  <c:v>10.638894541666669</c:v>
                </c:pt>
                <c:pt idx="7662">
                  <c:v>10.64028325</c:v>
                </c:pt>
                <c:pt idx="7663">
                  <c:v>10.64167195833334</c:v>
                </c:pt>
                <c:pt idx="7664">
                  <c:v>10.64306066666667</c:v>
                </c:pt>
                <c:pt idx="7665">
                  <c:v>10.64444937500001</c:v>
                </c:pt>
                <c:pt idx="7666">
                  <c:v>10.64583808333334</c:v>
                </c:pt>
                <c:pt idx="7667">
                  <c:v>10.64722679166667</c:v>
                </c:pt>
                <c:pt idx="7668">
                  <c:v>10.6486155</c:v>
                </c:pt>
                <c:pt idx="7669">
                  <c:v>10.650004208333339</c:v>
                </c:pt>
                <c:pt idx="7670">
                  <c:v>10.651392916666669</c:v>
                </c:pt>
                <c:pt idx="7671">
                  <c:v>10.652781624999999</c:v>
                </c:pt>
                <c:pt idx="7672">
                  <c:v>10.65417033333334</c:v>
                </c:pt>
                <c:pt idx="7673">
                  <c:v>10.65555904166667</c:v>
                </c:pt>
                <c:pt idx="7674">
                  <c:v>10.65694775</c:v>
                </c:pt>
                <c:pt idx="7675">
                  <c:v>10.65833645833334</c:v>
                </c:pt>
                <c:pt idx="7676">
                  <c:v>10.65972516666667</c:v>
                </c:pt>
                <c:pt idx="7677">
                  <c:v>10.661113875</c:v>
                </c:pt>
                <c:pt idx="7678">
                  <c:v>10.662502583333339</c:v>
                </c:pt>
                <c:pt idx="7679">
                  <c:v>10.663891291666669</c:v>
                </c:pt>
                <c:pt idx="7680">
                  <c:v>10.665279999999999</c:v>
                </c:pt>
                <c:pt idx="7681">
                  <c:v>10.66666870833334</c:v>
                </c:pt>
                <c:pt idx="7682">
                  <c:v>10.66805741666667</c:v>
                </c:pt>
                <c:pt idx="7683">
                  <c:v>10.669446125</c:v>
                </c:pt>
                <c:pt idx="7684">
                  <c:v>10.670834833333339</c:v>
                </c:pt>
                <c:pt idx="7685">
                  <c:v>10.67222354166667</c:v>
                </c:pt>
                <c:pt idx="7686">
                  <c:v>10.67361225</c:v>
                </c:pt>
                <c:pt idx="7687">
                  <c:v>10.675000958333341</c:v>
                </c:pt>
                <c:pt idx="7688">
                  <c:v>10.676389666666669</c:v>
                </c:pt>
                <c:pt idx="7689">
                  <c:v>10.677778374999999</c:v>
                </c:pt>
                <c:pt idx="7690">
                  <c:v>10.67916708333334</c:v>
                </c:pt>
                <c:pt idx="7691">
                  <c:v>10.68055579166667</c:v>
                </c:pt>
                <c:pt idx="7692">
                  <c:v>10.6819445</c:v>
                </c:pt>
                <c:pt idx="7693">
                  <c:v>10.683333208333339</c:v>
                </c:pt>
                <c:pt idx="7694">
                  <c:v>10.684721916666669</c:v>
                </c:pt>
                <c:pt idx="7695">
                  <c:v>10.686110625</c:v>
                </c:pt>
                <c:pt idx="7696">
                  <c:v>10.68749933333334</c:v>
                </c:pt>
                <c:pt idx="7697">
                  <c:v>10.688888041666671</c:v>
                </c:pt>
                <c:pt idx="7698">
                  <c:v>10.69027675000001</c:v>
                </c:pt>
                <c:pt idx="7699">
                  <c:v>10.69166545833334</c:v>
                </c:pt>
                <c:pt idx="7700">
                  <c:v>10.69305416666667</c:v>
                </c:pt>
                <c:pt idx="7701">
                  <c:v>10.694442875</c:v>
                </c:pt>
                <c:pt idx="7702">
                  <c:v>10.695831583333339</c:v>
                </c:pt>
                <c:pt idx="7703">
                  <c:v>10.697220291666669</c:v>
                </c:pt>
                <c:pt idx="7704">
                  <c:v>10.698608999999999</c:v>
                </c:pt>
                <c:pt idx="7705">
                  <c:v>10.69999770833334</c:v>
                </c:pt>
                <c:pt idx="7706">
                  <c:v>10.70138641666667</c:v>
                </c:pt>
                <c:pt idx="7707">
                  <c:v>10.702775125000001</c:v>
                </c:pt>
                <c:pt idx="7708">
                  <c:v>10.70416383333334</c:v>
                </c:pt>
                <c:pt idx="7709">
                  <c:v>10.70555254166667</c:v>
                </c:pt>
                <c:pt idx="7710">
                  <c:v>10.70694125</c:v>
                </c:pt>
                <c:pt idx="7711">
                  <c:v>10.708329958333339</c:v>
                </c:pt>
                <c:pt idx="7712">
                  <c:v>10.709718666666669</c:v>
                </c:pt>
                <c:pt idx="7713">
                  <c:v>10.711107374999999</c:v>
                </c:pt>
                <c:pt idx="7714">
                  <c:v>10.71249608333334</c:v>
                </c:pt>
                <c:pt idx="7715">
                  <c:v>10.71388479166667</c:v>
                </c:pt>
                <c:pt idx="7716">
                  <c:v>10.7152735</c:v>
                </c:pt>
                <c:pt idx="7717">
                  <c:v>10.716662208333339</c:v>
                </c:pt>
                <c:pt idx="7718">
                  <c:v>10.71805091666667</c:v>
                </c:pt>
                <c:pt idx="7719">
                  <c:v>10.719439625</c:v>
                </c:pt>
                <c:pt idx="7720">
                  <c:v>10.720828333333341</c:v>
                </c:pt>
                <c:pt idx="7721">
                  <c:v>10.722217041666669</c:v>
                </c:pt>
                <c:pt idx="7722">
                  <c:v>10.723605749999999</c:v>
                </c:pt>
                <c:pt idx="7723">
                  <c:v>10.72499445833334</c:v>
                </c:pt>
                <c:pt idx="7724">
                  <c:v>10.72638316666667</c:v>
                </c:pt>
                <c:pt idx="7725">
                  <c:v>10.727771875</c:v>
                </c:pt>
                <c:pt idx="7726">
                  <c:v>10.729160583333339</c:v>
                </c:pt>
                <c:pt idx="7727">
                  <c:v>10.730549291666669</c:v>
                </c:pt>
                <c:pt idx="7728">
                  <c:v>10.731938</c:v>
                </c:pt>
                <c:pt idx="7729">
                  <c:v>10.73332670833334</c:v>
                </c:pt>
                <c:pt idx="7730">
                  <c:v>10.734715416666671</c:v>
                </c:pt>
                <c:pt idx="7731">
                  <c:v>10.736104124999999</c:v>
                </c:pt>
                <c:pt idx="7732">
                  <c:v>10.73749283333334</c:v>
                </c:pt>
                <c:pt idx="7733">
                  <c:v>10.73888154166667</c:v>
                </c:pt>
                <c:pt idx="7734">
                  <c:v>10.74027025</c:v>
                </c:pt>
                <c:pt idx="7735">
                  <c:v>10.741658958333339</c:v>
                </c:pt>
                <c:pt idx="7736">
                  <c:v>10.743047666666669</c:v>
                </c:pt>
                <c:pt idx="7737">
                  <c:v>10.744436374999999</c:v>
                </c:pt>
                <c:pt idx="7738">
                  <c:v>10.74582508333334</c:v>
                </c:pt>
                <c:pt idx="7739">
                  <c:v>10.74721379166667</c:v>
                </c:pt>
                <c:pt idx="7740">
                  <c:v>10.748602500000001</c:v>
                </c:pt>
                <c:pt idx="7741">
                  <c:v>10.74999120833334</c:v>
                </c:pt>
                <c:pt idx="7742">
                  <c:v>10.75137991666667</c:v>
                </c:pt>
                <c:pt idx="7743">
                  <c:v>10.752768625</c:v>
                </c:pt>
                <c:pt idx="7744">
                  <c:v>10.754157333333339</c:v>
                </c:pt>
                <c:pt idx="7745">
                  <c:v>10.755546041666669</c:v>
                </c:pt>
                <c:pt idx="7746">
                  <c:v>10.756934749999999</c:v>
                </c:pt>
                <c:pt idx="7747">
                  <c:v>10.75832345833334</c:v>
                </c:pt>
                <c:pt idx="7748">
                  <c:v>10.75971216666667</c:v>
                </c:pt>
                <c:pt idx="7749">
                  <c:v>10.761100875</c:v>
                </c:pt>
                <c:pt idx="7750">
                  <c:v>10.762489583333339</c:v>
                </c:pt>
                <c:pt idx="7751">
                  <c:v>10.76387829166667</c:v>
                </c:pt>
                <c:pt idx="7752">
                  <c:v>10.765267</c:v>
                </c:pt>
                <c:pt idx="7753">
                  <c:v>10.766655708333341</c:v>
                </c:pt>
                <c:pt idx="7754">
                  <c:v>10.768044416666669</c:v>
                </c:pt>
                <c:pt idx="7755">
                  <c:v>10.769433124999999</c:v>
                </c:pt>
                <c:pt idx="7756">
                  <c:v>10.77082183333334</c:v>
                </c:pt>
                <c:pt idx="7757">
                  <c:v>10.77221054166667</c:v>
                </c:pt>
                <c:pt idx="7758">
                  <c:v>10.77359925</c:v>
                </c:pt>
                <c:pt idx="7759">
                  <c:v>10.774987958333339</c:v>
                </c:pt>
                <c:pt idx="7760">
                  <c:v>10.776376666666669</c:v>
                </c:pt>
                <c:pt idx="7761">
                  <c:v>10.777765375</c:v>
                </c:pt>
                <c:pt idx="7762">
                  <c:v>10.77915408333334</c:v>
                </c:pt>
                <c:pt idx="7763">
                  <c:v>10.780542791666671</c:v>
                </c:pt>
                <c:pt idx="7764">
                  <c:v>10.781931499999999</c:v>
                </c:pt>
                <c:pt idx="7765">
                  <c:v>10.78332020833334</c:v>
                </c:pt>
                <c:pt idx="7766">
                  <c:v>10.78470891666667</c:v>
                </c:pt>
                <c:pt idx="7767">
                  <c:v>10.786097625</c:v>
                </c:pt>
                <c:pt idx="7768">
                  <c:v>10.787486333333339</c:v>
                </c:pt>
                <c:pt idx="7769">
                  <c:v>10.788875041666669</c:v>
                </c:pt>
                <c:pt idx="7770">
                  <c:v>10.790263749999999</c:v>
                </c:pt>
                <c:pt idx="7771">
                  <c:v>10.79165245833334</c:v>
                </c:pt>
                <c:pt idx="7772">
                  <c:v>10.79304116666667</c:v>
                </c:pt>
                <c:pt idx="7773">
                  <c:v>10.794429875000001</c:v>
                </c:pt>
                <c:pt idx="7774">
                  <c:v>10.79581858333334</c:v>
                </c:pt>
                <c:pt idx="7775">
                  <c:v>10.79720729166667</c:v>
                </c:pt>
                <c:pt idx="7776">
                  <c:v>10.798596</c:v>
                </c:pt>
                <c:pt idx="7777">
                  <c:v>10.799984708333339</c:v>
                </c:pt>
                <c:pt idx="7778">
                  <c:v>10.801373416666669</c:v>
                </c:pt>
                <c:pt idx="7779">
                  <c:v>10.802762124999999</c:v>
                </c:pt>
                <c:pt idx="7780">
                  <c:v>10.80415083333334</c:v>
                </c:pt>
                <c:pt idx="7781">
                  <c:v>10.80553954166667</c:v>
                </c:pt>
                <c:pt idx="7782">
                  <c:v>10.80692825</c:v>
                </c:pt>
                <c:pt idx="7783">
                  <c:v>10.808316958333339</c:v>
                </c:pt>
                <c:pt idx="7784">
                  <c:v>10.80970566666667</c:v>
                </c:pt>
                <c:pt idx="7785">
                  <c:v>10.811094375</c:v>
                </c:pt>
                <c:pt idx="7786">
                  <c:v>10.812483083333339</c:v>
                </c:pt>
                <c:pt idx="7787">
                  <c:v>10.813871791666669</c:v>
                </c:pt>
                <c:pt idx="7788">
                  <c:v>10.81526050000001</c:v>
                </c:pt>
                <c:pt idx="7789">
                  <c:v>10.81664920833334</c:v>
                </c:pt>
                <c:pt idx="7790">
                  <c:v>10.81803791666667</c:v>
                </c:pt>
                <c:pt idx="7791">
                  <c:v>10.819426625</c:v>
                </c:pt>
                <c:pt idx="7792">
                  <c:v>10.820815333333339</c:v>
                </c:pt>
                <c:pt idx="7793">
                  <c:v>10.822204041666669</c:v>
                </c:pt>
                <c:pt idx="7794">
                  <c:v>10.82359275</c:v>
                </c:pt>
                <c:pt idx="7795">
                  <c:v>10.82498145833334</c:v>
                </c:pt>
                <c:pt idx="7796">
                  <c:v>10.826370166666671</c:v>
                </c:pt>
                <c:pt idx="7797">
                  <c:v>10.827758874999999</c:v>
                </c:pt>
                <c:pt idx="7798">
                  <c:v>10.82914758333334</c:v>
                </c:pt>
                <c:pt idx="7799">
                  <c:v>10.83053629166667</c:v>
                </c:pt>
                <c:pt idx="7800">
                  <c:v>10.831925</c:v>
                </c:pt>
                <c:pt idx="7801">
                  <c:v>10.833313708333339</c:v>
                </c:pt>
                <c:pt idx="7802">
                  <c:v>10.834702416666669</c:v>
                </c:pt>
                <c:pt idx="7803">
                  <c:v>10.836091124999999</c:v>
                </c:pt>
                <c:pt idx="7804">
                  <c:v>10.83747983333334</c:v>
                </c:pt>
                <c:pt idx="7805">
                  <c:v>10.83886854166667</c:v>
                </c:pt>
                <c:pt idx="7806">
                  <c:v>10.840257250000001</c:v>
                </c:pt>
                <c:pt idx="7807">
                  <c:v>10.84164595833334</c:v>
                </c:pt>
                <c:pt idx="7808">
                  <c:v>10.84303466666667</c:v>
                </c:pt>
                <c:pt idx="7809">
                  <c:v>10.844423375</c:v>
                </c:pt>
                <c:pt idx="7810">
                  <c:v>10.845812083333339</c:v>
                </c:pt>
                <c:pt idx="7811">
                  <c:v>10.847200791666669</c:v>
                </c:pt>
                <c:pt idx="7812">
                  <c:v>10.848589499999999</c:v>
                </c:pt>
                <c:pt idx="7813">
                  <c:v>10.84997820833334</c:v>
                </c:pt>
                <c:pt idx="7814">
                  <c:v>10.85136691666667</c:v>
                </c:pt>
                <c:pt idx="7815">
                  <c:v>10.852755625</c:v>
                </c:pt>
                <c:pt idx="7816">
                  <c:v>10.854144333333339</c:v>
                </c:pt>
                <c:pt idx="7817">
                  <c:v>10.85553304166667</c:v>
                </c:pt>
                <c:pt idx="7818">
                  <c:v>10.85692175</c:v>
                </c:pt>
                <c:pt idx="7819">
                  <c:v>10.858310458333339</c:v>
                </c:pt>
                <c:pt idx="7820">
                  <c:v>10.859699166666669</c:v>
                </c:pt>
                <c:pt idx="7821">
                  <c:v>10.861087874999999</c:v>
                </c:pt>
                <c:pt idx="7822">
                  <c:v>10.86247658333334</c:v>
                </c:pt>
                <c:pt idx="7823">
                  <c:v>10.86386529166667</c:v>
                </c:pt>
                <c:pt idx="7824">
                  <c:v>10.865254</c:v>
                </c:pt>
                <c:pt idx="7825">
                  <c:v>10.866642708333339</c:v>
                </c:pt>
                <c:pt idx="7826">
                  <c:v>10.868031416666669</c:v>
                </c:pt>
                <c:pt idx="7827">
                  <c:v>10.869420125</c:v>
                </c:pt>
                <c:pt idx="7828">
                  <c:v>10.87080883333334</c:v>
                </c:pt>
                <c:pt idx="7829">
                  <c:v>10.872197541666669</c:v>
                </c:pt>
                <c:pt idx="7830">
                  <c:v>10.873586249999999</c:v>
                </c:pt>
                <c:pt idx="7831">
                  <c:v>10.87497495833334</c:v>
                </c:pt>
                <c:pt idx="7832">
                  <c:v>10.87636366666667</c:v>
                </c:pt>
                <c:pt idx="7833">
                  <c:v>10.877752375</c:v>
                </c:pt>
                <c:pt idx="7834">
                  <c:v>10.879141083333339</c:v>
                </c:pt>
                <c:pt idx="7835">
                  <c:v>10.880529791666669</c:v>
                </c:pt>
                <c:pt idx="7836">
                  <c:v>10.881918499999999</c:v>
                </c:pt>
                <c:pt idx="7837">
                  <c:v>10.88330720833334</c:v>
                </c:pt>
                <c:pt idx="7838">
                  <c:v>10.88469591666667</c:v>
                </c:pt>
                <c:pt idx="7839">
                  <c:v>10.886084625000001</c:v>
                </c:pt>
                <c:pt idx="7840">
                  <c:v>10.88747333333334</c:v>
                </c:pt>
                <c:pt idx="7841">
                  <c:v>10.88886204166667</c:v>
                </c:pt>
                <c:pt idx="7842">
                  <c:v>10.89025075</c:v>
                </c:pt>
                <c:pt idx="7843">
                  <c:v>10.891639458333339</c:v>
                </c:pt>
                <c:pt idx="7844">
                  <c:v>10.893028166666669</c:v>
                </c:pt>
                <c:pt idx="7845">
                  <c:v>10.894416874999999</c:v>
                </c:pt>
                <c:pt idx="7846">
                  <c:v>10.89580558333334</c:v>
                </c:pt>
                <c:pt idx="7847">
                  <c:v>10.89719429166667</c:v>
                </c:pt>
                <c:pt idx="7848">
                  <c:v>10.898583</c:v>
                </c:pt>
                <c:pt idx="7849">
                  <c:v>10.899971708333339</c:v>
                </c:pt>
                <c:pt idx="7850">
                  <c:v>10.90136041666667</c:v>
                </c:pt>
                <c:pt idx="7851">
                  <c:v>10.902749125</c:v>
                </c:pt>
                <c:pt idx="7852">
                  <c:v>10.904137833333339</c:v>
                </c:pt>
                <c:pt idx="7853">
                  <c:v>10.905526541666669</c:v>
                </c:pt>
                <c:pt idx="7854">
                  <c:v>10.906915249999999</c:v>
                </c:pt>
                <c:pt idx="7855">
                  <c:v>10.90830395833334</c:v>
                </c:pt>
                <c:pt idx="7856">
                  <c:v>10.90969266666667</c:v>
                </c:pt>
                <c:pt idx="7857">
                  <c:v>10.911081375</c:v>
                </c:pt>
                <c:pt idx="7858">
                  <c:v>10.912470083333339</c:v>
                </c:pt>
                <c:pt idx="7859">
                  <c:v>10.913858791666669</c:v>
                </c:pt>
                <c:pt idx="7860">
                  <c:v>10.9152475</c:v>
                </c:pt>
                <c:pt idx="7861">
                  <c:v>10.91663620833334</c:v>
                </c:pt>
                <c:pt idx="7862">
                  <c:v>10.918024916666669</c:v>
                </c:pt>
                <c:pt idx="7863">
                  <c:v>10.91941362500001</c:v>
                </c:pt>
                <c:pt idx="7864">
                  <c:v>10.92080233333334</c:v>
                </c:pt>
                <c:pt idx="7865">
                  <c:v>10.92219104166667</c:v>
                </c:pt>
                <c:pt idx="7866">
                  <c:v>10.92357975</c:v>
                </c:pt>
                <c:pt idx="7867">
                  <c:v>10.924968458333339</c:v>
                </c:pt>
                <c:pt idx="7868">
                  <c:v>10.926357166666669</c:v>
                </c:pt>
                <c:pt idx="7869">
                  <c:v>10.927745874999999</c:v>
                </c:pt>
                <c:pt idx="7870">
                  <c:v>10.92913458333334</c:v>
                </c:pt>
                <c:pt idx="7871">
                  <c:v>10.93052329166667</c:v>
                </c:pt>
                <c:pt idx="7872">
                  <c:v>10.931911999999999</c:v>
                </c:pt>
                <c:pt idx="7873">
                  <c:v>10.93330070833334</c:v>
                </c:pt>
                <c:pt idx="7874">
                  <c:v>10.93468941666667</c:v>
                </c:pt>
              </c:numCache>
            </c:numRef>
          </c:xVal>
          <c:yVal>
            <c:numRef>
              <c:f>'double-span'!$N$9:$N$7883</c:f>
              <c:numCache>
                <c:formatCode>General</c:formatCode>
                <c:ptCount val="787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formatCode="0.00E+00">
                  <c:v>-4.7032392336669997E-9</c:v>
                </c:pt>
                <c:pt idx="1204" formatCode="0.00E+00">
                  <c:v>-3.3549449107886797E-8</c:v>
                </c:pt>
                <c:pt idx="1205" formatCode="0.00E+00">
                  <c:v>-1.29369701341234E-7</c:v>
                </c:pt>
                <c:pt idx="1206" formatCode="0.00E+00">
                  <c:v>-3.9717973056973002E-7</c:v>
                </c:pt>
                <c:pt idx="1207" formatCode="0.00E+00">
                  <c:v>-1.0524219471342001E-6</c:v>
                </c:pt>
                <c:pt idx="1208" formatCode="0.00E+00">
                  <c:v>-2.2955843766252702E-6</c:v>
                </c:pt>
                <c:pt idx="1209" formatCode="0.00E+00">
                  <c:v>-4.0635318907429796E-6</c:v>
                </c:pt>
                <c:pt idx="1210" formatCode="0.00E+00">
                  <c:v>-6.0186374503895898E-6</c:v>
                </c:pt>
                <c:pt idx="1211" formatCode="0.00E+00">
                  <c:v>-7.8663232757110395E-6</c:v>
                </c:pt>
                <c:pt idx="1212" formatCode="0.00E+00">
                  <c:v>-9.5918125085328992E-6</c:v>
                </c:pt>
                <c:pt idx="1213" formatCode="0.00E+00">
                  <c:v>-1.1376389436162599E-5</c:v>
                </c:pt>
                <c:pt idx="1214" formatCode="0.00E+00">
                  <c:v>-1.3504929458108501E-5</c:v>
                </c:pt>
                <c:pt idx="1215" formatCode="0.00E+00">
                  <c:v>-1.6459613604529701E-5</c:v>
                </c:pt>
                <c:pt idx="1216" formatCode="0.00E+00">
                  <c:v>-2.08211823601749E-5</c:v>
                </c:pt>
                <c:pt idx="1217" formatCode="0.00E+00">
                  <c:v>-2.6756880674595501E-5</c:v>
                </c:pt>
                <c:pt idx="1218" formatCode="0.00E+00">
                  <c:v>-3.3683744987653899E-5</c:v>
                </c:pt>
                <c:pt idx="1219" formatCode="0.00E+00">
                  <c:v>-4.0680026443310002E-5</c:v>
                </c:pt>
                <c:pt idx="1220" formatCode="0.00E+00">
                  <c:v>-4.7181230555248803E-5</c:v>
                </c:pt>
                <c:pt idx="1221" formatCode="0.00E+00">
                  <c:v>-5.3059801158616697E-5</c:v>
                </c:pt>
                <c:pt idx="1222" formatCode="0.00E+00">
                  <c:v>-5.8134129044676999E-5</c:v>
                </c:pt>
                <c:pt idx="1223" formatCode="0.00E+00">
                  <c:v>-6.1979345341773201E-5</c:v>
                </c:pt>
                <c:pt idx="1224" formatCode="0.00E+00">
                  <c:v>-6.4356699873137097E-5</c:v>
                </c:pt>
                <c:pt idx="1225" formatCode="0.00E+00">
                  <c:v>-6.5569937371973995E-5</c:v>
                </c:pt>
                <c:pt idx="1226" formatCode="0.00E+00">
                  <c:v>-6.6163374648008793E-5</c:v>
                </c:pt>
                <c:pt idx="1227" formatCode="0.00E+00">
                  <c:v>-6.6326191492425407E-5</c:v>
                </c:pt>
                <c:pt idx="1228" formatCode="0.00E+00">
                  <c:v>-6.5754081950745405E-5</c:v>
                </c:pt>
                <c:pt idx="1229" formatCode="0.00E+00">
                  <c:v>-6.4124942074636804E-5</c:v>
                </c:pt>
                <c:pt idx="1230" formatCode="0.00E+00">
                  <c:v>-6.1602991223321099E-5</c:v>
                </c:pt>
                <c:pt idx="1231" formatCode="0.00E+00">
                  <c:v>-5.8728403964791398E-5</c:v>
                </c:pt>
                <c:pt idx="1232" formatCode="0.00E+00">
                  <c:v>-5.5728120654481197E-5</c:v>
                </c:pt>
                <c:pt idx="1233" formatCode="0.00E+00">
                  <c:v>-5.2043113357760803E-5</c:v>
                </c:pt>
                <c:pt idx="1234" formatCode="0.00E+00">
                  <c:v>-4.6773341340191302E-5</c:v>
                </c:pt>
                <c:pt idx="1235" formatCode="0.00E+00">
                  <c:v>-3.9640102996380799E-5</c:v>
                </c:pt>
                <c:pt idx="1236" formatCode="0.00E+00">
                  <c:v>-3.13239851700235E-5</c:v>
                </c:pt>
                <c:pt idx="1237" formatCode="0.00E+00">
                  <c:v>-2.2862480388855701E-5</c:v>
                </c:pt>
                <c:pt idx="1238" formatCode="0.00E+00">
                  <c:v>-1.51142808090291E-5</c:v>
                </c:pt>
                <c:pt idx="1239" formatCode="0.00E+00">
                  <c:v>-9.0249645220843804E-6</c:v>
                </c:pt>
                <c:pt idx="1240" formatCode="0.00E+00">
                  <c:v>-5.9319618983780297E-6</c:v>
                </c:pt>
                <c:pt idx="1241" formatCode="0.00E+00">
                  <c:v>-6.98771141897145E-6</c:v>
                </c:pt>
                <c:pt idx="1242" formatCode="0.00E+00">
                  <c:v>-1.23814876924903E-5</c:v>
                </c:pt>
                <c:pt idx="1243" formatCode="0.00E+00">
                  <c:v>-2.1615129814381899E-5</c:v>
                </c:pt>
                <c:pt idx="1244" formatCode="0.00E+00">
                  <c:v>-3.4381691230828003E-5</c:v>
                </c:pt>
                <c:pt idx="1245" formatCode="0.00E+00">
                  <c:v>-5.0466846556296601E-5</c:v>
                </c:pt>
                <c:pt idx="1246" formatCode="0.00E+00">
                  <c:v>-6.8800302562642806E-5</c:v>
                </c:pt>
                <c:pt idx="1247" formatCode="0.00E+00">
                  <c:v>-8.7654271564975204E-5</c:v>
                </c:pt>
                <c:pt idx="1248">
                  <c:v>-1.06510624956313E-4</c:v>
                </c:pt>
                <c:pt idx="1249">
                  <c:v>-1.27197567448911E-4</c:v>
                </c:pt>
                <c:pt idx="1250">
                  <c:v>-1.5231090059902299E-4</c:v>
                </c:pt>
                <c:pt idx="1251">
                  <c:v>-1.8254375945389199E-4</c:v>
                </c:pt>
                <c:pt idx="1252">
                  <c:v>-2.16110463449028E-4</c:v>
                </c:pt>
                <c:pt idx="1253">
                  <c:v>-2.5071924910286301E-4</c:v>
                </c:pt>
                <c:pt idx="1254">
                  <c:v>-2.8559090805166902E-4</c:v>
                </c:pt>
                <c:pt idx="1255">
                  <c:v>-3.2171814135307402E-4</c:v>
                </c:pt>
                <c:pt idx="1256">
                  <c:v>-3.61025216455946E-4</c:v>
                </c:pt>
                <c:pt idx="1257">
                  <c:v>-4.0558178950898799E-4</c:v>
                </c:pt>
                <c:pt idx="1258">
                  <c:v>-4.56826846357612E-4</c:v>
                </c:pt>
                <c:pt idx="1259">
                  <c:v>-5.1465391022365698E-4</c:v>
                </c:pt>
                <c:pt idx="1260">
                  <c:v>-5.7728389009882196E-4</c:v>
                </c:pt>
                <c:pt idx="1261">
                  <c:v>-6.4261091114633595E-4</c:v>
                </c:pt>
                <c:pt idx="1262">
                  <c:v>-7.1001194398107102E-4</c:v>
                </c:pt>
                <c:pt idx="1263">
                  <c:v>-7.80907973391073E-4</c:v>
                </c:pt>
                <c:pt idx="1264">
                  <c:v>-8.5780170827256597E-4</c:v>
                </c:pt>
                <c:pt idx="1265">
                  <c:v>-9.4295797882659499E-4</c:v>
                </c:pt>
                <c:pt idx="1266">
                  <c:v>-1.0376728792090401E-3</c:v>
                </c:pt>
                <c:pt idx="1267">
                  <c:v>-1.14218734234356E-3</c:v>
                </c:pt>
                <c:pt idx="1268">
                  <c:v>-1.2561409786857E-3</c:v>
                </c:pt>
                <c:pt idx="1269">
                  <c:v>-1.3794774786097799E-3</c:v>
                </c:pt>
                <c:pt idx="1270">
                  <c:v>-1.5129957981504501E-3</c:v>
                </c:pt>
                <c:pt idx="1271">
                  <c:v>-1.6574897884941799E-3</c:v>
                </c:pt>
                <c:pt idx="1272">
                  <c:v>-1.81206525785304E-3</c:v>
                </c:pt>
                <c:pt idx="1273">
                  <c:v>-1.9740289340971699E-3</c:v>
                </c:pt>
                <c:pt idx="1274">
                  <c:v>-2.1414944829435899E-3</c:v>
                </c:pt>
                <c:pt idx="1275">
                  <c:v>-2.3161305154281299E-3</c:v>
                </c:pt>
                <c:pt idx="1276">
                  <c:v>-2.5024512305991801E-3</c:v>
                </c:pt>
                <c:pt idx="1277">
                  <c:v>-2.7041089749872001E-3</c:v>
                </c:pt>
                <c:pt idx="1278">
                  <c:v>-2.9217986278219001E-3</c:v>
                </c:pt>
                <c:pt idx="1279">
                  <c:v>-3.15538185644384E-3</c:v>
                </c:pt>
                <c:pt idx="1280">
                  <c:v>-3.4069651623271102E-3</c:v>
                </c:pt>
                <c:pt idx="1281">
                  <c:v>-3.6802395775987502E-3</c:v>
                </c:pt>
                <c:pt idx="1282">
                  <c:v>-3.9767745081755197E-3</c:v>
                </c:pt>
                <c:pt idx="1283">
                  <c:v>-4.2943627652823604E-3</c:v>
                </c:pt>
                <c:pt idx="1284">
                  <c:v>-4.62966269413776E-3</c:v>
                </c:pt>
                <c:pt idx="1285">
                  <c:v>-4.9817967828959097E-3</c:v>
                </c:pt>
                <c:pt idx="1286">
                  <c:v>-5.3532565212736699E-3</c:v>
                </c:pt>
                <c:pt idx="1287">
                  <c:v>-5.7486417798874902E-3</c:v>
                </c:pt>
                <c:pt idx="1288">
                  <c:v>-6.1733565383756796E-3</c:v>
                </c:pt>
                <c:pt idx="1289">
                  <c:v>-6.6321659572248703E-3</c:v>
                </c:pt>
                <c:pt idx="1290">
                  <c:v>-7.1271048090052304E-3</c:v>
                </c:pt>
                <c:pt idx="1291">
                  <c:v>-7.6567385261328202E-3</c:v>
                </c:pt>
                <c:pt idx="1292">
                  <c:v>-8.2186945963007799E-3</c:v>
                </c:pt>
                <c:pt idx="1293">
                  <c:v>-8.8129316824278499E-3</c:v>
                </c:pt>
                <c:pt idx="1294">
                  <c:v>-9.4414412035763694E-3</c:v>
                </c:pt>
                <c:pt idx="1295">
                  <c:v>-1.0104951672786799E-2</c:v>
                </c:pt>
                <c:pt idx="1296">
                  <c:v>-1.08016992590167E-2</c:v>
                </c:pt>
                <c:pt idx="1297">
                  <c:v>-1.15302450828888E-2</c:v>
                </c:pt>
                <c:pt idx="1298">
                  <c:v>-1.22920188824592E-2</c:v>
                </c:pt>
                <c:pt idx="1299">
                  <c:v>-1.30895859088849E-2</c:v>
                </c:pt>
                <c:pt idx="1300">
                  <c:v>-1.39229352295312E-2</c:v>
                </c:pt>
                <c:pt idx="1301">
                  <c:v>-1.47887262843804E-2</c:v>
                </c:pt>
                <c:pt idx="1302">
                  <c:v>-1.5682925043863202E-2</c:v>
                </c:pt>
                <c:pt idx="1303">
                  <c:v>-1.66031098093983E-2</c:v>
                </c:pt>
                <c:pt idx="1304">
                  <c:v>-1.7548521880433099E-2</c:v>
                </c:pt>
                <c:pt idx="1305">
                  <c:v>-1.8519452810828601E-2</c:v>
                </c:pt>
                <c:pt idx="1306">
                  <c:v>-1.95171230756154E-2</c:v>
                </c:pt>
                <c:pt idx="1307">
                  <c:v>-2.0542915771225499E-2</c:v>
                </c:pt>
                <c:pt idx="1308">
                  <c:v>-2.1596708504556101E-2</c:v>
                </c:pt>
                <c:pt idx="1309">
                  <c:v>-2.2676454589213801E-2</c:v>
                </c:pt>
                <c:pt idx="1310">
                  <c:v>-2.3780065907898301E-2</c:v>
                </c:pt>
                <c:pt idx="1311">
                  <c:v>-2.4906984913610399E-2</c:v>
                </c:pt>
                <c:pt idx="1312">
                  <c:v>-2.6056742507588999E-2</c:v>
                </c:pt>
                <c:pt idx="1313">
                  <c:v>-2.7226279742570601E-2</c:v>
                </c:pt>
                <c:pt idx="1314">
                  <c:v>-2.84101035563799E-2</c:v>
                </c:pt>
                <c:pt idx="1315">
                  <c:v>-2.9603674363098801E-2</c:v>
                </c:pt>
                <c:pt idx="1316">
                  <c:v>-3.0806074142584999E-2</c:v>
                </c:pt>
                <c:pt idx="1317">
                  <c:v>-3.2019115907689598E-2</c:v>
                </c:pt>
                <c:pt idx="1318">
                  <c:v>-3.3244568141917903E-2</c:v>
                </c:pt>
                <c:pt idx="1319">
                  <c:v>-3.4482546613434299E-2</c:v>
                </c:pt>
                <c:pt idx="1320">
                  <c:v>-3.5731657304777703E-2</c:v>
                </c:pt>
                <c:pt idx="1321">
                  <c:v>-3.6989915540530501E-2</c:v>
                </c:pt>
                <c:pt idx="1322">
                  <c:v>-3.8256148031430799E-2</c:v>
                </c:pt>
                <c:pt idx="1323">
                  <c:v>-3.95314228024796E-2</c:v>
                </c:pt>
                <c:pt idx="1324">
                  <c:v>-4.0818766507807198E-2</c:v>
                </c:pt>
                <c:pt idx="1325">
                  <c:v>-4.2120460445837497E-2</c:v>
                </c:pt>
                <c:pt idx="1326">
                  <c:v>-4.3435618186492699E-2</c:v>
                </c:pt>
                <c:pt idx="1327">
                  <c:v>-4.4761168052034402E-2</c:v>
                </c:pt>
                <c:pt idx="1328">
                  <c:v>-4.60951750090536E-2</c:v>
                </c:pt>
                <c:pt idx="1329">
                  <c:v>-4.7438548420770797E-2</c:v>
                </c:pt>
                <c:pt idx="1330">
                  <c:v>-4.8793598429562803E-2</c:v>
                </c:pt>
                <c:pt idx="1331">
                  <c:v>-5.0161790542761299E-2</c:v>
                </c:pt>
                <c:pt idx="1332">
                  <c:v>-5.1542952947504599E-2</c:v>
                </c:pt>
                <c:pt idx="1333">
                  <c:v>-5.2935793023534197E-2</c:v>
                </c:pt>
                <c:pt idx="1334">
                  <c:v>-5.4338776433430998E-2</c:v>
                </c:pt>
                <c:pt idx="1335">
                  <c:v>-5.5750972756010903E-2</c:v>
                </c:pt>
                <c:pt idx="1336">
                  <c:v>-5.7172130699090502E-2</c:v>
                </c:pt>
                <c:pt idx="1337">
                  <c:v>-5.86015262654596E-2</c:v>
                </c:pt>
                <c:pt idx="1338">
                  <c:v>-6.0037110654388298E-2</c:v>
                </c:pt>
                <c:pt idx="1339">
                  <c:v>-6.1476846804635603E-2</c:v>
                </c:pt>
                <c:pt idx="1340">
                  <c:v>-6.2920912934572804E-2</c:v>
                </c:pt>
                <c:pt idx="1341">
                  <c:v>-6.4371422218650096E-2</c:v>
                </c:pt>
                <c:pt idx="1342">
                  <c:v>-6.5829539787742197E-2</c:v>
                </c:pt>
                <c:pt idx="1343">
                  <c:v>-6.7293676721175796E-2</c:v>
                </c:pt>
                <c:pt idx="1344">
                  <c:v>-6.87606721913714E-2</c:v>
                </c:pt>
                <c:pt idx="1345">
                  <c:v>-7.0227707479903603E-2</c:v>
                </c:pt>
                <c:pt idx="1346">
                  <c:v>-7.1692907434409203E-2</c:v>
                </c:pt>
                <c:pt idx="1347">
                  <c:v>-7.3155755990317997E-2</c:v>
                </c:pt>
                <c:pt idx="1348">
                  <c:v>-7.4617907494575295E-2</c:v>
                </c:pt>
                <c:pt idx="1349">
                  <c:v>-7.6082085139494299E-2</c:v>
                </c:pt>
                <c:pt idx="1350">
                  <c:v>-7.7548177961638695E-2</c:v>
                </c:pt>
                <c:pt idx="1351">
                  <c:v>-7.9010312999676396E-2</c:v>
                </c:pt>
                <c:pt idx="1352">
                  <c:v>-8.0458713759560194E-2</c:v>
                </c:pt>
                <c:pt idx="1353">
                  <c:v>-8.1884498186694299E-2</c:v>
                </c:pt>
                <c:pt idx="1354">
                  <c:v>-8.3282485059977304E-2</c:v>
                </c:pt>
                <c:pt idx="1355">
                  <c:v>-8.4650437943644505E-2</c:v>
                </c:pt>
                <c:pt idx="1356">
                  <c:v>-8.5987053883552697E-2</c:v>
                </c:pt>
                <c:pt idx="1357">
                  <c:v>-8.7290725030809493E-2</c:v>
                </c:pt>
                <c:pt idx="1358">
                  <c:v>-8.8559427958862097E-2</c:v>
                </c:pt>
                <c:pt idx="1359">
                  <c:v>-8.9791887281024801E-2</c:v>
                </c:pt>
                <c:pt idx="1360">
                  <c:v>-9.09896813586136E-2</c:v>
                </c:pt>
                <c:pt idx="1361">
                  <c:v>-9.2157896957741403E-2</c:v>
                </c:pt>
                <c:pt idx="1362">
                  <c:v>-9.3302045840474607E-2</c:v>
                </c:pt>
                <c:pt idx="1363">
                  <c:v>-9.4422801614734694E-2</c:v>
                </c:pt>
                <c:pt idx="1364">
                  <c:v>-9.5513509268536301E-2</c:v>
                </c:pt>
                <c:pt idx="1365">
                  <c:v>-9.6563880604566693E-2</c:v>
                </c:pt>
                <c:pt idx="1366">
                  <c:v>-9.7567573844827199E-2</c:v>
                </c:pt>
                <c:pt idx="1367">
                  <c:v>-9.8527039524586302E-2</c:v>
                </c:pt>
                <c:pt idx="1368">
                  <c:v>-9.9450529794288797E-2</c:v>
                </c:pt>
                <c:pt idx="1369">
                  <c:v>-0.10034354411968099</c:v>
                </c:pt>
                <c:pt idx="1370">
                  <c:v>-0.101203245367967</c:v>
                </c:pt>
                <c:pt idx="1371">
                  <c:v>-0.102021486020667</c:v>
                </c:pt>
                <c:pt idx="1372">
                  <c:v>-0.102792264865755</c:v>
                </c:pt>
                <c:pt idx="1373">
                  <c:v>-0.103514841662587</c:v>
                </c:pt>
                <c:pt idx="1374">
                  <c:v>-0.10419035056155899</c:v>
                </c:pt>
                <c:pt idx="1375">
                  <c:v>-0.104817890900441</c:v>
                </c:pt>
                <c:pt idx="1376">
                  <c:v>-0.105394757870409</c:v>
                </c:pt>
                <c:pt idx="1377">
                  <c:v>-0.105918896925215</c:v>
                </c:pt>
                <c:pt idx="1378">
                  <c:v>-0.106390181668494</c:v>
                </c:pt>
                <c:pt idx="1379">
                  <c:v>-0.10681029590699501</c:v>
                </c:pt>
                <c:pt idx="1380">
                  <c:v>-0.10718158305494201</c:v>
                </c:pt>
                <c:pt idx="1381">
                  <c:v>-0.10750447872131801</c:v>
                </c:pt>
                <c:pt idx="1382">
                  <c:v>-0.107775880008969</c:v>
                </c:pt>
                <c:pt idx="1383">
                  <c:v>-0.107992104711874</c:v>
                </c:pt>
                <c:pt idx="1384">
                  <c:v>-0.10815394727182</c:v>
                </c:pt>
                <c:pt idx="1385">
                  <c:v>-0.108266038611746</c:v>
                </c:pt>
                <c:pt idx="1386">
                  <c:v>-0.108329632103197</c:v>
                </c:pt>
                <c:pt idx="1387">
                  <c:v>-0.10833858374493401</c:v>
                </c:pt>
                <c:pt idx="1388">
                  <c:v>-0.108284784359373</c:v>
                </c:pt>
                <c:pt idx="1389">
                  <c:v>-0.10816552773577</c:v>
                </c:pt>
                <c:pt idx="1390">
                  <c:v>-0.107982904838633</c:v>
                </c:pt>
                <c:pt idx="1391">
                  <c:v>-0.10773787095506999</c:v>
                </c:pt>
                <c:pt idx="1392">
                  <c:v>-0.107428559700046</c:v>
                </c:pt>
                <c:pt idx="1393">
                  <c:v>-0.10705396659343</c:v>
                </c:pt>
                <c:pt idx="1394">
                  <c:v>-0.106616055965533</c:v>
                </c:pt>
                <c:pt idx="1395">
                  <c:v>-0.10611770995285399</c:v>
                </c:pt>
                <c:pt idx="1396">
                  <c:v>-0.10556023256706901</c:v>
                </c:pt>
                <c:pt idx="1397">
                  <c:v>-0.10494211856961599</c:v>
                </c:pt>
                <c:pt idx="1398">
                  <c:v>-0.104258212755395</c:v>
                </c:pt>
                <c:pt idx="1399">
                  <c:v>-0.103501585194184</c:v>
                </c:pt>
                <c:pt idx="1400">
                  <c:v>-0.10266990099750101</c:v>
                </c:pt>
                <c:pt idx="1401">
                  <c:v>-0.10176981514794101</c:v>
                </c:pt>
                <c:pt idx="1402">
                  <c:v>-0.10081159217043099</c:v>
                </c:pt>
                <c:pt idx="1403">
                  <c:v>-9.9799029764407701E-2</c:v>
                </c:pt>
                <c:pt idx="1404">
                  <c:v>-9.8727696976175297E-2</c:v>
                </c:pt>
                <c:pt idx="1405">
                  <c:v>-9.7592708346322901E-2</c:v>
                </c:pt>
                <c:pt idx="1406">
                  <c:v>-9.6393571812284806E-2</c:v>
                </c:pt>
                <c:pt idx="1407">
                  <c:v>-9.5130423751582094E-2</c:v>
                </c:pt>
                <c:pt idx="1408">
                  <c:v>-9.3801103022949694E-2</c:v>
                </c:pt>
                <c:pt idx="1409">
                  <c:v>-9.2405912363472301E-2</c:v>
                </c:pt>
                <c:pt idx="1410">
                  <c:v>-9.0951770371494198E-2</c:v>
                </c:pt>
                <c:pt idx="1411">
                  <c:v>-8.9447018116163596E-2</c:v>
                </c:pt>
                <c:pt idx="1412">
                  <c:v>-8.7893729363009501E-2</c:v>
                </c:pt>
                <c:pt idx="1413">
                  <c:v>-8.6289056380799006E-2</c:v>
                </c:pt>
                <c:pt idx="1414">
                  <c:v>-8.4633045075339003E-2</c:v>
                </c:pt>
                <c:pt idx="1415">
                  <c:v>-8.2931016717544798E-2</c:v>
                </c:pt>
                <c:pt idx="1416">
                  <c:v>-8.1188111653112405E-2</c:v>
                </c:pt>
                <c:pt idx="1417">
                  <c:v>-7.9404594978695106E-2</c:v>
                </c:pt>
                <c:pt idx="1418">
                  <c:v>-7.7576815689408704E-2</c:v>
                </c:pt>
                <c:pt idx="1419">
                  <c:v>-7.5700417868046599E-2</c:v>
                </c:pt>
                <c:pt idx="1420">
                  <c:v>-7.3773086067137505E-2</c:v>
                </c:pt>
                <c:pt idx="1421">
                  <c:v>-7.1797472969949802E-2</c:v>
                </c:pt>
                <c:pt idx="1422">
                  <c:v>-6.9781661761340597E-2</c:v>
                </c:pt>
                <c:pt idx="1423">
                  <c:v>-6.7733468541855496E-2</c:v>
                </c:pt>
                <c:pt idx="1424">
                  <c:v>-6.5653586094900102E-2</c:v>
                </c:pt>
                <c:pt idx="1425">
                  <c:v>-6.3537599046497695E-2</c:v>
                </c:pt>
                <c:pt idx="1426">
                  <c:v>-6.13855738656078E-2</c:v>
                </c:pt>
                <c:pt idx="1427">
                  <c:v>-5.9205287660618798E-2</c:v>
                </c:pt>
                <c:pt idx="1428">
                  <c:v>-5.7003350138556397E-2</c:v>
                </c:pt>
                <c:pt idx="1429">
                  <c:v>-5.4777178565997599E-2</c:v>
                </c:pt>
                <c:pt idx="1430">
                  <c:v>-5.2520693787828698E-2</c:v>
                </c:pt>
                <c:pt idx="1431">
                  <c:v>-5.0236059624529102E-2</c:v>
                </c:pt>
                <c:pt idx="1432">
                  <c:v>-4.7933938620576398E-2</c:v>
                </c:pt>
                <c:pt idx="1433">
                  <c:v>-4.5620823200527197E-2</c:v>
                </c:pt>
                <c:pt idx="1434">
                  <c:v>-4.3290213333118797E-2</c:v>
                </c:pt>
                <c:pt idx="1435">
                  <c:v>-4.09288254266763E-2</c:v>
                </c:pt>
                <c:pt idx="1436">
                  <c:v>-3.8529246832507497E-2</c:v>
                </c:pt>
                <c:pt idx="1437">
                  <c:v>-3.6094478201164702E-2</c:v>
                </c:pt>
                <c:pt idx="1438">
                  <c:v>-3.36321405747134E-2</c:v>
                </c:pt>
                <c:pt idx="1439">
                  <c:v>-3.1147594773517698E-2</c:v>
                </c:pt>
                <c:pt idx="1440">
                  <c:v>-2.86428191390347E-2</c:v>
                </c:pt>
                <c:pt idx="1441">
                  <c:v>-2.6119040981679199E-2</c:v>
                </c:pt>
                <c:pt idx="1442">
                  <c:v>-2.3577998389632801E-2</c:v>
                </c:pt>
                <c:pt idx="1443">
                  <c:v>-2.10203585679948E-2</c:v>
                </c:pt>
                <c:pt idx="1444">
                  <c:v>-1.8444287654049402E-2</c:v>
                </c:pt>
                <c:pt idx="1445">
                  <c:v>-1.5847355680289499E-2</c:v>
                </c:pt>
                <c:pt idx="1446">
                  <c:v>-1.32304264235259E-2</c:v>
                </c:pt>
                <c:pt idx="1447">
                  <c:v>-1.05984177491399E-2</c:v>
                </c:pt>
                <c:pt idx="1448">
                  <c:v>-7.9555957882544003E-3</c:v>
                </c:pt>
                <c:pt idx="1449">
                  <c:v>-5.3010110850153303E-3</c:v>
                </c:pt>
                <c:pt idx="1450">
                  <c:v>-2.6314222752204502E-3</c:v>
                </c:pt>
                <c:pt idx="1451" formatCode="0.00E+00">
                  <c:v>5.0223673806404203E-5</c:v>
                </c:pt>
                <c:pt idx="1452">
                  <c:v>2.7315458141640801E-3</c:v>
                </c:pt>
                <c:pt idx="1453">
                  <c:v>5.3984307700331996E-3</c:v>
                </c:pt>
                <c:pt idx="1454">
                  <c:v>8.0458798094619494E-3</c:v>
                </c:pt>
                <c:pt idx="1455">
                  <c:v>1.0680083679211499E-2</c:v>
                </c:pt>
                <c:pt idx="1456">
                  <c:v>1.3310075794539199E-2</c:v>
                </c:pt>
                <c:pt idx="1457">
                  <c:v>1.5938019371660801E-2</c:v>
                </c:pt>
                <c:pt idx="1458">
                  <c:v>1.8556547595741501E-2</c:v>
                </c:pt>
                <c:pt idx="1459">
                  <c:v>2.1153582029712001E-2</c:v>
                </c:pt>
                <c:pt idx="1460">
                  <c:v>2.37194345893572E-2</c:v>
                </c:pt>
                <c:pt idx="1461">
                  <c:v>2.62505546785658E-2</c:v>
                </c:pt>
                <c:pt idx="1462">
                  <c:v>2.87474626924514E-2</c:v>
                </c:pt>
                <c:pt idx="1463">
                  <c:v>3.1209590613781701E-2</c:v>
                </c:pt>
                <c:pt idx="1464">
                  <c:v>3.3632956480577098E-2</c:v>
                </c:pt>
                <c:pt idx="1465">
                  <c:v>3.6012901579273601E-2</c:v>
                </c:pt>
                <c:pt idx="1466">
                  <c:v>3.8347186885776999E-2</c:v>
                </c:pt>
                <c:pt idx="1467">
                  <c:v>4.0634602725675997E-2</c:v>
                </c:pt>
                <c:pt idx="1468">
                  <c:v>4.2871635536882197E-2</c:v>
                </c:pt>
                <c:pt idx="1469">
                  <c:v>4.50529797374596E-2</c:v>
                </c:pt>
                <c:pt idx="1470">
                  <c:v>4.71756324064894E-2</c:v>
                </c:pt>
                <c:pt idx="1471">
                  <c:v>4.9240659945523499E-2</c:v>
                </c:pt>
                <c:pt idx="1472">
                  <c:v>5.12506386554848E-2</c:v>
                </c:pt>
                <c:pt idx="1473">
                  <c:v>5.3206833867965403E-2</c:v>
                </c:pt>
                <c:pt idx="1474">
                  <c:v>5.5108885086954301E-2</c:v>
                </c:pt>
                <c:pt idx="1475">
                  <c:v>5.69549700044895E-2</c:v>
                </c:pt>
                <c:pt idx="1476">
                  <c:v>5.87411031966645E-2</c:v>
                </c:pt>
                <c:pt idx="1477">
                  <c:v>6.0461694198260203E-2</c:v>
                </c:pt>
                <c:pt idx="1478">
                  <c:v>6.2111620303842499E-2</c:v>
                </c:pt>
                <c:pt idx="1479">
                  <c:v>6.3686199171293006E-2</c:v>
                </c:pt>
                <c:pt idx="1480">
                  <c:v>6.5178303394598805E-2</c:v>
                </c:pt>
                <c:pt idx="1481">
                  <c:v>6.6577885678365201E-2</c:v>
                </c:pt>
                <c:pt idx="1482">
                  <c:v>6.7877053278294894E-2</c:v>
                </c:pt>
                <c:pt idx="1483">
                  <c:v>6.9075065085346193E-2</c:v>
                </c:pt>
                <c:pt idx="1484">
                  <c:v>7.0175984069914196E-2</c:v>
                </c:pt>
                <c:pt idx="1485">
                  <c:v>7.1180747072828496E-2</c:v>
                </c:pt>
                <c:pt idx="1486">
                  <c:v>7.2082501757936998E-2</c:v>
                </c:pt>
                <c:pt idx="1487">
                  <c:v>7.2870102724261004E-2</c:v>
                </c:pt>
                <c:pt idx="1488">
                  <c:v>7.3535979748177993E-2</c:v>
                </c:pt>
                <c:pt idx="1489">
                  <c:v>7.4081020899776695E-2</c:v>
                </c:pt>
                <c:pt idx="1490">
                  <c:v>7.4511992700404803E-2</c:v>
                </c:pt>
                <c:pt idx="1491">
                  <c:v>7.4833041920395194E-2</c:v>
                </c:pt>
                <c:pt idx="1492">
                  <c:v>7.5038890960651902E-2</c:v>
                </c:pt>
                <c:pt idx="1493">
                  <c:v>7.5117440562453897E-2</c:v>
                </c:pt>
                <c:pt idx="1494">
                  <c:v>7.5060182658973296E-2</c:v>
                </c:pt>
                <c:pt idx="1495">
                  <c:v>7.4868923077156493E-2</c:v>
                </c:pt>
                <c:pt idx="1496">
                  <c:v>7.4551081752275095E-2</c:v>
                </c:pt>
                <c:pt idx="1497">
                  <c:v>7.4110244533788797E-2</c:v>
                </c:pt>
                <c:pt idx="1498">
                  <c:v>7.3543994505124499E-2</c:v>
                </c:pt>
                <c:pt idx="1499">
                  <c:v>7.2850108858404802E-2</c:v>
                </c:pt>
                <c:pt idx="1500">
                  <c:v>7.20315330919028E-2</c:v>
                </c:pt>
                <c:pt idx="1501">
                  <c:v>7.1094608670824802E-2</c:v>
                </c:pt>
                <c:pt idx="1502">
                  <c:v>7.0044538005548496E-2</c:v>
                </c:pt>
                <c:pt idx="1503">
                  <c:v>6.8882466819164698E-2</c:v>
                </c:pt>
                <c:pt idx="1504">
                  <c:v>6.7603290271935595E-2</c:v>
                </c:pt>
                <c:pt idx="1505">
                  <c:v>6.6194319854113795E-2</c:v>
                </c:pt>
                <c:pt idx="1506">
                  <c:v>6.4638779546401695E-2</c:v>
                </c:pt>
                <c:pt idx="1507">
                  <c:v>6.2924473623232197E-2</c:v>
                </c:pt>
                <c:pt idx="1508">
                  <c:v>6.1050386571102601E-2</c:v>
                </c:pt>
                <c:pt idx="1509">
                  <c:v>5.9025147669662298E-2</c:v>
                </c:pt>
                <c:pt idx="1510">
                  <c:v>5.6860240969048799E-2</c:v>
                </c:pt>
                <c:pt idx="1511">
                  <c:v>5.45647380554262E-2</c:v>
                </c:pt>
                <c:pt idx="1512">
                  <c:v>5.21441439735238E-2</c:v>
                </c:pt>
                <c:pt idx="1513">
                  <c:v>4.9601972675600702E-2</c:v>
                </c:pt>
                <c:pt idx="1514">
                  <c:v>4.6942559256226299E-2</c:v>
                </c:pt>
                <c:pt idx="1515">
                  <c:v>4.4172809824999403E-2</c:v>
                </c:pt>
                <c:pt idx="1516">
                  <c:v>4.1300026603868299E-2</c:v>
                </c:pt>
                <c:pt idx="1517">
                  <c:v>3.8327395872374402E-2</c:v>
                </c:pt>
                <c:pt idx="1518">
                  <c:v>3.5253093689007899E-2</c:v>
                </c:pt>
                <c:pt idx="1519">
                  <c:v>3.2074979584187598E-2</c:v>
                </c:pt>
                <c:pt idx="1520">
                  <c:v>2.8794634415195999E-2</c:v>
                </c:pt>
                <c:pt idx="1521">
                  <c:v>2.5415510956870099E-2</c:v>
                </c:pt>
                <c:pt idx="1522">
                  <c:v>2.1938796418393799E-2</c:v>
                </c:pt>
                <c:pt idx="1523">
                  <c:v>1.8363306637295799E-2</c:v>
                </c:pt>
                <c:pt idx="1524">
                  <c:v>1.4688921666599899E-2</c:v>
                </c:pt>
                <c:pt idx="1525">
                  <c:v>1.09191678932332E-2</c:v>
                </c:pt>
                <c:pt idx="1526">
                  <c:v>7.0623159320959E-3</c:v>
                </c:pt>
                <c:pt idx="1527">
                  <c:v>3.1320629955358201E-3</c:v>
                </c:pt>
                <c:pt idx="1528">
                  <c:v>-8.5479835895062805E-4</c:v>
                </c:pt>
                <c:pt idx="1529">
                  <c:v>-4.8856815872813601E-3</c:v>
                </c:pt>
                <c:pt idx="1530">
                  <c:v>-8.9586493182058202E-3</c:v>
                </c:pt>
                <c:pt idx="1531">
                  <c:v>-1.30802704620028E-2</c:v>
                </c:pt>
                <c:pt idx="1532">
                  <c:v>-1.7256906042214901E-2</c:v>
                </c:pt>
                <c:pt idx="1533">
                  <c:v>-2.1489384460220199E-2</c:v>
                </c:pt>
                <c:pt idx="1534">
                  <c:v>-2.5775762630707501E-2</c:v>
                </c:pt>
                <c:pt idx="1535">
                  <c:v>-3.0116887367942598E-2</c:v>
                </c:pt>
                <c:pt idx="1536">
                  <c:v>-3.4518244993127403E-2</c:v>
                </c:pt>
                <c:pt idx="1537">
                  <c:v>-3.8987139729866199E-2</c:v>
                </c:pt>
                <c:pt idx="1538">
                  <c:v>-4.3527745889389999E-2</c:v>
                </c:pt>
                <c:pt idx="1539">
                  <c:v>-4.8137035349722898E-2</c:v>
                </c:pt>
                <c:pt idx="1540">
                  <c:v>-5.2804700587887797E-2</c:v>
                </c:pt>
                <c:pt idx="1541">
                  <c:v>-5.75178627005229E-2</c:v>
                </c:pt>
                <c:pt idx="1542">
                  <c:v>-6.2266464566152001E-2</c:v>
                </c:pt>
                <c:pt idx="1543">
                  <c:v>-6.7044555381863394E-2</c:v>
                </c:pt>
                <c:pt idx="1544">
                  <c:v>-7.1848265407631395E-2</c:v>
                </c:pt>
                <c:pt idx="1545">
                  <c:v>-7.6674482676707498E-2</c:v>
                </c:pt>
                <c:pt idx="1546">
                  <c:v>-8.1520497909002704E-2</c:v>
                </c:pt>
                <c:pt idx="1547">
                  <c:v>-8.6382336906529605E-2</c:v>
                </c:pt>
                <c:pt idx="1548">
                  <c:v>-9.1253416460883002E-2</c:v>
                </c:pt>
                <c:pt idx="1549">
                  <c:v>-9.6127384067618504E-2</c:v>
                </c:pt>
                <c:pt idx="1550">
                  <c:v>-0.101003024275821</c:v>
                </c:pt>
                <c:pt idx="1551">
                  <c:v>-0.10588395327220899</c:v>
                </c:pt>
                <c:pt idx="1552">
                  <c:v>-0.110771768703436</c:v>
                </c:pt>
                <c:pt idx="1553">
                  <c:v>-0.115660657364034</c:v>
                </c:pt>
                <c:pt idx="1554">
                  <c:v>-0.12054030706697701</c:v>
                </c:pt>
                <c:pt idx="1555">
                  <c:v>-0.12540359994688999</c:v>
                </c:pt>
                <c:pt idx="1556">
                  <c:v>-0.130249620877816</c:v>
                </c:pt>
                <c:pt idx="1557">
                  <c:v>-0.135078017456811</c:v>
                </c:pt>
                <c:pt idx="1558">
                  <c:v>-0.13988107671882299</c:v>
                </c:pt>
                <c:pt idx="1559">
                  <c:v>-0.14464414563190101</c:v>
                </c:pt>
                <c:pt idx="1560">
                  <c:v>-0.14935722403781501</c:v>
                </c:pt>
                <c:pt idx="1561">
                  <c:v>-0.15402651605579001</c:v>
                </c:pt>
                <c:pt idx="1562">
                  <c:v>-0.15867049319579801</c:v>
                </c:pt>
                <c:pt idx="1563">
                  <c:v>-0.163300604544311</c:v>
                </c:pt>
                <c:pt idx="1564">
                  <c:v>-0.167906559646085</c:v>
                </c:pt>
                <c:pt idx="1565">
                  <c:v>-0.17246369298742101</c:v>
                </c:pt>
                <c:pt idx="1566">
                  <c:v>-0.17695435844284399</c:v>
                </c:pt>
                <c:pt idx="1567">
                  <c:v>-0.18137884379355601</c:v>
                </c:pt>
                <c:pt idx="1568">
                  <c:v>-0.18574525967254099</c:v>
                </c:pt>
                <c:pt idx="1569">
                  <c:v>-0.190053208324649</c:v>
                </c:pt>
                <c:pt idx="1570">
                  <c:v>-0.194290216967135</c:v>
                </c:pt>
                <c:pt idx="1571">
                  <c:v>-0.198441698518948</c:v>
                </c:pt>
                <c:pt idx="1572">
                  <c:v>-0.20250030562469201</c:v>
                </c:pt>
                <c:pt idx="1573">
                  <c:v>-0.20646514065706101</c:v>
                </c:pt>
                <c:pt idx="1574">
                  <c:v>-0.210335006962698</c:v>
                </c:pt>
                <c:pt idx="1575">
                  <c:v>-0.214105211618627</c:v>
                </c:pt>
                <c:pt idx="1576">
                  <c:v>-0.21777085563589399</c:v>
                </c:pt>
                <c:pt idx="1577">
                  <c:v>-0.221330264411674</c:v>
                </c:pt>
                <c:pt idx="1578">
                  <c:v>-0.224781936573719</c:v>
                </c:pt>
                <c:pt idx="1579">
                  <c:v>-0.22811793200358299</c:v>
                </c:pt>
                <c:pt idx="1580">
                  <c:v>-0.231323472311942</c:v>
                </c:pt>
                <c:pt idx="1581">
                  <c:v>-0.23438572194489801</c:v>
                </c:pt>
                <c:pt idx="1582">
                  <c:v>-0.237302133455145</c:v>
                </c:pt>
                <c:pt idx="1583">
                  <c:v>-0.24007855703617101</c:v>
                </c:pt>
                <c:pt idx="1584">
                  <c:v>-0.242720821064494</c:v>
                </c:pt>
                <c:pt idx="1585">
                  <c:v>-0.245230975044814</c:v>
                </c:pt>
                <c:pt idx="1586">
                  <c:v>-0.24761051765284001</c:v>
                </c:pt>
                <c:pt idx="1587">
                  <c:v>-0.24986279213436199</c:v>
                </c:pt>
                <c:pt idx="1588">
                  <c:v>-0.25198998065490402</c:v>
                </c:pt>
                <c:pt idx="1589">
                  <c:v>-0.25398987420358998</c:v>
                </c:pt>
                <c:pt idx="1590">
                  <c:v>-0.25585798626836198</c:v>
                </c:pt>
                <c:pt idx="1591">
                  <c:v>-0.25759300502427601</c:v>
                </c:pt>
                <c:pt idx="1592">
                  <c:v>-0.25919983289319998</c:v>
                </c:pt>
                <c:pt idx="1593">
                  <c:v>-0.26068768196327002</c:v>
                </c:pt>
                <c:pt idx="1594">
                  <c:v>-0.26206448629475099</c:v>
                </c:pt>
                <c:pt idx="1595">
                  <c:v>-0.26333099149089001</c:v>
                </c:pt>
                <c:pt idx="1596">
                  <c:v>-0.26447903492952901</c:v>
                </c:pt>
                <c:pt idx="1597">
                  <c:v>-0.26549631750011499</c:v>
                </c:pt>
                <c:pt idx="1598">
                  <c:v>-0.26637383948447302</c:v>
                </c:pt>
                <c:pt idx="1599">
                  <c:v>-0.267109224984171</c:v>
                </c:pt>
                <c:pt idx="1600">
                  <c:v>-0.26770391047012299</c:v>
                </c:pt>
                <c:pt idx="1601">
                  <c:v>-0.26815821824397801</c:v>
                </c:pt>
                <c:pt idx="1602">
                  <c:v>-0.26846849715565102</c:v>
                </c:pt>
                <c:pt idx="1603">
                  <c:v>-0.26862738459986801</c:v>
                </c:pt>
                <c:pt idx="1604">
                  <c:v>-0.26862668330026102</c:v>
                </c:pt>
                <c:pt idx="1605">
                  <c:v>-0.26846122172415399</c:v>
                </c:pt>
                <c:pt idx="1606">
                  <c:v>-0.26813034128159802</c:v>
                </c:pt>
                <c:pt idx="1607">
                  <c:v>-0.26763528622538002</c:v>
                </c:pt>
                <c:pt idx="1608">
                  <c:v>-0.26697606050865302</c:v>
                </c:pt>
                <c:pt idx="1609">
                  <c:v>-0.26615188717090399</c:v>
                </c:pt>
                <c:pt idx="1610">
                  <c:v>-0.265163534914437</c:v>
                </c:pt>
                <c:pt idx="1611">
                  <c:v>-0.26401276079367197</c:v>
                </c:pt>
                <c:pt idx="1612">
                  <c:v>-0.26269985604843998</c:v>
                </c:pt>
                <c:pt idx="1613">
                  <c:v>-0.26122451054308299</c:v>
                </c:pt>
                <c:pt idx="1614">
                  <c:v>-0.25958977909464198</c:v>
                </c:pt>
                <c:pt idx="1615">
                  <c:v>-0.257802576080782</c:v>
                </c:pt>
                <c:pt idx="1616">
                  <c:v>-0.255868298285092</c:v>
                </c:pt>
                <c:pt idx="1617">
                  <c:v>-0.25378627263547399</c:v>
                </c:pt>
                <c:pt idx="1618">
                  <c:v>-0.25155230845606003</c:v>
                </c:pt>
                <c:pt idx="1619">
                  <c:v>-0.24916541031921</c:v>
                </c:pt>
                <c:pt idx="1620">
                  <c:v>-0.246630814184819</c:v>
                </c:pt>
                <c:pt idx="1621">
                  <c:v>-0.243956616808503</c:v>
                </c:pt>
                <c:pt idx="1622">
                  <c:v>-0.24114810357970901</c:v>
                </c:pt>
                <c:pt idx="1623">
                  <c:v>-0.238204871014673</c:v>
                </c:pt>
                <c:pt idx="1624">
                  <c:v>-0.23512212375274799</c:v>
                </c:pt>
                <c:pt idx="1625">
                  <c:v>-0.23189462154579199</c:v>
                </c:pt>
                <c:pt idx="1626">
                  <c:v>-0.22852061446644101</c:v>
                </c:pt>
                <c:pt idx="1627">
                  <c:v>-0.22500373143117899</c:v>
                </c:pt>
                <c:pt idx="1628">
                  <c:v>-0.22135180995492901</c:v>
                </c:pt>
                <c:pt idx="1629">
                  <c:v>-0.21757352814367001</c:v>
                </c:pt>
                <c:pt idx="1630">
                  <c:v>-0.21367529358795301</c:v>
                </c:pt>
                <c:pt idx="1631">
                  <c:v>-0.20966059769916101</c:v>
                </c:pt>
                <c:pt idx="1632">
                  <c:v>-0.20553094998660101</c:v>
                </c:pt>
                <c:pt idx="1633">
                  <c:v>-0.20128565108100699</c:v>
                </c:pt>
                <c:pt idx="1634">
                  <c:v>-0.196920883444899</c:v>
                </c:pt>
                <c:pt idx="1635">
                  <c:v>-0.19243271040002299</c:v>
                </c:pt>
                <c:pt idx="1636">
                  <c:v>-0.187824387111345</c:v>
                </c:pt>
                <c:pt idx="1637">
                  <c:v>-0.18310942325589899</c:v>
                </c:pt>
                <c:pt idx="1638">
                  <c:v>-0.17830337028534801</c:v>
                </c:pt>
                <c:pt idx="1639">
                  <c:v>-0.17341271073127401</c:v>
                </c:pt>
                <c:pt idx="1640">
                  <c:v>-0.168435907908386</c:v>
                </c:pt>
                <c:pt idx="1641">
                  <c:v>-0.16337534997509401</c:v>
                </c:pt>
                <c:pt idx="1642">
                  <c:v>-0.158242088012648</c:v>
                </c:pt>
                <c:pt idx="1643">
                  <c:v>-0.15304569053229999</c:v>
                </c:pt>
                <c:pt idx="1644">
                  <c:v>-0.14778556387737099</c:v>
                </c:pt>
                <c:pt idx="1645">
                  <c:v>-0.14245887655133799</c:v>
                </c:pt>
                <c:pt idx="1646">
                  <c:v>-0.137073569378132</c:v>
                </c:pt>
                <c:pt idx="1647">
                  <c:v>-0.13164536752918299</c:v>
                </c:pt>
                <c:pt idx="1648">
                  <c:v>-0.12618237050338399</c:v>
                </c:pt>
                <c:pt idx="1649">
                  <c:v>-0.120681571137066</c:v>
                </c:pt>
                <c:pt idx="1650">
                  <c:v>-0.115144075199708</c:v>
                </c:pt>
                <c:pt idx="1651">
                  <c:v>-0.10958619735835801</c:v>
                </c:pt>
                <c:pt idx="1652">
                  <c:v>-0.10402784045048501</c:v>
                </c:pt>
                <c:pt idx="1653">
                  <c:v>-9.8472372892795798E-2</c:v>
                </c:pt>
                <c:pt idx="1654">
                  <c:v>-9.2905401718133704E-2</c:v>
                </c:pt>
                <c:pt idx="1655">
                  <c:v>-8.7315094976112395E-2</c:v>
                </c:pt>
                <c:pt idx="1656">
                  <c:v>-8.1709714660992999E-2</c:v>
                </c:pt>
                <c:pt idx="1657">
                  <c:v>-7.6113627031385606E-2</c:v>
                </c:pt>
                <c:pt idx="1658">
                  <c:v>-7.0549840160378102E-2</c:v>
                </c:pt>
                <c:pt idx="1659">
                  <c:v>-6.5029206673263104E-2</c:v>
                </c:pt>
                <c:pt idx="1660">
                  <c:v>-5.9553400049886199E-2</c:v>
                </c:pt>
                <c:pt idx="1661">
                  <c:v>-5.41223382054946E-2</c:v>
                </c:pt>
                <c:pt idx="1662">
                  <c:v>-4.8736191052767899E-2</c:v>
                </c:pt>
                <c:pt idx="1663">
                  <c:v>-4.33931376457087E-2</c:v>
                </c:pt>
                <c:pt idx="1664">
                  <c:v>-3.8089319383274201E-2</c:v>
                </c:pt>
                <c:pt idx="1665">
                  <c:v>-3.2822289460806398E-2</c:v>
                </c:pt>
                <c:pt idx="1666">
                  <c:v>-2.7593933756520399E-2</c:v>
                </c:pt>
                <c:pt idx="1667">
                  <c:v>-2.2410396837928701E-2</c:v>
                </c:pt>
                <c:pt idx="1668">
                  <c:v>-1.72801376098357E-2</c:v>
                </c:pt>
                <c:pt idx="1669">
                  <c:v>-1.22106762262399E-2</c:v>
                </c:pt>
                <c:pt idx="1670">
                  <c:v>-7.2037275791448103E-3</c:v>
                </c:pt>
                <c:pt idx="1671">
                  <c:v>-2.25248237008537E-3</c:v>
                </c:pt>
                <c:pt idx="1672">
                  <c:v>2.6529194135921199E-3</c:v>
                </c:pt>
                <c:pt idx="1673">
                  <c:v>7.5135821930640001E-3</c:v>
                </c:pt>
                <c:pt idx="1674">
                  <c:v>1.23158118773171E-2</c:v>
                </c:pt>
                <c:pt idx="1675">
                  <c:v>1.70387116992398E-2</c:v>
                </c:pt>
                <c:pt idx="1676">
                  <c:v>2.1667519953608098E-2</c:v>
                </c:pt>
                <c:pt idx="1677">
                  <c:v>2.6198531849717099E-2</c:v>
                </c:pt>
                <c:pt idx="1678">
                  <c:v>3.0633460161537399E-2</c:v>
                </c:pt>
                <c:pt idx="1679">
                  <c:v>3.4973100882286202E-2</c:v>
                </c:pt>
                <c:pt idx="1680">
                  <c:v>3.9216491904162397E-2</c:v>
                </c:pt>
                <c:pt idx="1681">
                  <c:v>4.3362116585861497E-2</c:v>
                </c:pt>
                <c:pt idx="1682">
                  <c:v>4.7408262009597503E-2</c:v>
                </c:pt>
                <c:pt idx="1683">
                  <c:v>5.1355310673994202E-2</c:v>
                </c:pt>
                <c:pt idx="1684">
                  <c:v>5.5209359761276E-2</c:v>
                </c:pt>
                <c:pt idx="1685">
                  <c:v>5.8980176688767399E-2</c:v>
                </c:pt>
                <c:pt idx="1686">
                  <c:v>6.2672819604990701E-2</c:v>
                </c:pt>
                <c:pt idx="1687">
                  <c:v>6.6284163215093603E-2</c:v>
                </c:pt>
                <c:pt idx="1688">
                  <c:v>6.9810886773691197E-2</c:v>
                </c:pt>
                <c:pt idx="1689">
                  <c:v>7.3257239029105206E-2</c:v>
                </c:pt>
                <c:pt idx="1690">
                  <c:v>7.6628795101574901E-2</c:v>
                </c:pt>
                <c:pt idx="1691">
                  <c:v>7.9919680301732701E-2</c:v>
                </c:pt>
                <c:pt idx="1692">
                  <c:v>8.3112432857544993E-2</c:v>
                </c:pt>
                <c:pt idx="1693">
                  <c:v>8.6190926324155204E-2</c:v>
                </c:pt>
                <c:pt idx="1694">
                  <c:v>8.9146766665557195E-2</c:v>
                </c:pt>
                <c:pt idx="1695">
                  <c:v>9.1971715409392807E-2</c:v>
                </c:pt>
                <c:pt idx="1696">
                  <c:v>9.4652901509950496E-2</c:v>
                </c:pt>
                <c:pt idx="1697">
                  <c:v>9.7181582561476701E-2</c:v>
                </c:pt>
                <c:pt idx="1698">
                  <c:v>9.9559289630761494E-2</c:v>
                </c:pt>
                <c:pt idx="1699">
                  <c:v>0.101786445766576</c:v>
                </c:pt>
                <c:pt idx="1700">
                  <c:v>0.10385024056473099</c:v>
                </c:pt>
                <c:pt idx="1701">
                  <c:v>0.10573613458311699</c:v>
                </c:pt>
                <c:pt idx="1702">
                  <c:v>0.107451132495122</c:v>
                </c:pt>
                <c:pt idx="1703">
                  <c:v>0.10902308116988201</c:v>
                </c:pt>
                <c:pt idx="1704">
                  <c:v>0.110471889145988</c:v>
                </c:pt>
                <c:pt idx="1705">
                  <c:v>0.111789953097749</c:v>
                </c:pt>
                <c:pt idx="1706">
                  <c:v>0.112955281084071</c:v>
                </c:pt>
                <c:pt idx="1707">
                  <c:v>0.11395373503473</c:v>
                </c:pt>
                <c:pt idx="1708">
                  <c:v>0.114779981341417</c:v>
                </c:pt>
                <c:pt idx="1709">
                  <c:v>0.11542583168198101</c:v>
                </c:pt>
                <c:pt idx="1710">
                  <c:v>0.11588261957048999</c:v>
                </c:pt>
                <c:pt idx="1711">
                  <c:v>0.116154310819143</c:v>
                </c:pt>
                <c:pt idx="1712">
                  <c:v>0.11625493520029501</c:v>
                </c:pt>
                <c:pt idx="1713">
                  <c:v>0.11618803645188</c:v>
                </c:pt>
                <c:pt idx="1714">
                  <c:v>0.115937083247359</c:v>
                </c:pt>
                <c:pt idx="1715">
                  <c:v>0.11548276103682401</c:v>
                </c:pt>
                <c:pt idx="1716">
                  <c:v>0.114825670975268</c:v>
                </c:pt>
                <c:pt idx="1717">
                  <c:v>0.113986157623529</c:v>
                </c:pt>
                <c:pt idx="1718">
                  <c:v>0.112982593767028</c:v>
                </c:pt>
                <c:pt idx="1719">
                  <c:v>0.111812773807744</c:v>
                </c:pt>
                <c:pt idx="1720">
                  <c:v>0.11045609679465899</c:v>
                </c:pt>
                <c:pt idx="1721">
                  <c:v>0.108892306605976</c:v>
                </c:pt>
                <c:pt idx="1722">
                  <c:v>0.107118769343838</c:v>
                </c:pt>
                <c:pt idx="1723">
                  <c:v>0.105150171032366</c:v>
                </c:pt>
                <c:pt idx="1724">
                  <c:v>0.103000612501033</c:v>
                </c:pt>
                <c:pt idx="1725">
                  <c:v>0.100666935740843</c:v>
                </c:pt>
                <c:pt idx="1726">
                  <c:v>9.8132335536779303E-2</c:v>
                </c:pt>
                <c:pt idx="1727">
                  <c:v>9.5386025623915405E-2</c:v>
                </c:pt>
                <c:pt idx="1728">
                  <c:v>9.2435018964003496E-2</c:v>
                </c:pt>
                <c:pt idx="1729">
                  <c:v>8.9294772698194302E-2</c:v>
                </c:pt>
                <c:pt idx="1730">
                  <c:v>8.5972137455315997E-2</c:v>
                </c:pt>
                <c:pt idx="1731">
                  <c:v>8.2461536687507206E-2</c:v>
                </c:pt>
                <c:pt idx="1732">
                  <c:v>7.8757028416094096E-2</c:v>
                </c:pt>
                <c:pt idx="1733">
                  <c:v>7.4865488669308103E-2</c:v>
                </c:pt>
                <c:pt idx="1734">
                  <c:v>7.0807992040704398E-2</c:v>
                </c:pt>
                <c:pt idx="1735">
                  <c:v>6.6608827508975302E-2</c:v>
                </c:pt>
                <c:pt idx="1736">
                  <c:v>6.2281012923092897E-2</c:v>
                </c:pt>
                <c:pt idx="1737">
                  <c:v>5.7820042346643202E-2</c:v>
                </c:pt>
                <c:pt idx="1738">
                  <c:v>5.3212404894338303E-2</c:v>
                </c:pt>
                <c:pt idx="1739">
                  <c:v>4.8451769212963902E-2</c:v>
                </c:pt>
                <c:pt idx="1740">
                  <c:v>4.3546307211101899E-2</c:v>
                </c:pt>
                <c:pt idx="1741">
                  <c:v>3.8509521800648698E-2</c:v>
                </c:pt>
                <c:pt idx="1742">
                  <c:v>3.3347289943511299E-2</c:v>
                </c:pt>
                <c:pt idx="1743">
                  <c:v>2.80587077771167E-2</c:v>
                </c:pt>
                <c:pt idx="1744">
                  <c:v>2.2649744654519501E-2</c:v>
                </c:pt>
                <c:pt idx="1745">
                  <c:v>1.7140584777345199E-2</c:v>
                </c:pt>
                <c:pt idx="1746">
                  <c:v>1.15545137233031E-2</c:v>
                </c:pt>
                <c:pt idx="1747">
                  <c:v>5.8996278232465102E-3</c:v>
                </c:pt>
                <c:pt idx="1748">
                  <c:v>1.64738042640205E-4</c:v>
                </c:pt>
                <c:pt idx="1749">
                  <c:v>-5.6649061649137102E-3</c:v>
                </c:pt>
                <c:pt idx="1750">
                  <c:v>-1.15889418501857E-2</c:v>
                </c:pt>
                <c:pt idx="1751">
                  <c:v>-1.7589595954192402E-2</c:v>
                </c:pt>
                <c:pt idx="1752">
                  <c:v>-2.3645970652490599E-2</c:v>
                </c:pt>
                <c:pt idx="1753">
                  <c:v>-2.97475677500952E-2</c:v>
                </c:pt>
                <c:pt idx="1754">
                  <c:v>-3.58937370884196E-2</c:v>
                </c:pt>
                <c:pt idx="1755">
                  <c:v>-4.2083934136307503E-2</c:v>
                </c:pt>
                <c:pt idx="1756">
                  <c:v>-4.8312430557592198E-2</c:v>
                </c:pt>
                <c:pt idx="1757">
                  <c:v>-5.4572023674446399E-2</c:v>
                </c:pt>
                <c:pt idx="1758">
                  <c:v>-6.0859091137756997E-2</c:v>
                </c:pt>
                <c:pt idx="1759">
                  <c:v>-6.7172588791556007E-2</c:v>
                </c:pt>
                <c:pt idx="1760">
                  <c:v>-7.3508762284014303E-2</c:v>
                </c:pt>
                <c:pt idx="1761">
                  <c:v>-7.9858133373925097E-2</c:v>
                </c:pt>
                <c:pt idx="1762">
                  <c:v>-8.6207843156125605E-2</c:v>
                </c:pt>
                <c:pt idx="1763">
                  <c:v>-9.2545826885911703E-2</c:v>
                </c:pt>
                <c:pt idx="1764">
                  <c:v>-9.8861344280133004E-2</c:v>
                </c:pt>
                <c:pt idx="1765">
                  <c:v>-0.105140726833134</c:v>
                </c:pt>
                <c:pt idx="1766">
                  <c:v>-0.11136495126974</c:v>
                </c:pt>
                <c:pt idx="1767">
                  <c:v>-0.117516572128722</c:v>
                </c:pt>
                <c:pt idx="1768">
                  <c:v>-0.123591601359371</c:v>
                </c:pt>
                <c:pt idx="1769">
                  <c:v>-0.129600354956078</c:v>
                </c:pt>
                <c:pt idx="1770">
                  <c:v>-0.13555011943706</c:v>
                </c:pt>
                <c:pt idx="1771">
                  <c:v>-0.14142650006958099</c:v>
                </c:pt>
                <c:pt idx="1772">
                  <c:v>-0.14719702651174801</c:v>
                </c:pt>
                <c:pt idx="1773">
                  <c:v>-0.15283520985492699</c:v>
                </c:pt>
                <c:pt idx="1774">
                  <c:v>-0.15833713592357401</c:v>
                </c:pt>
                <c:pt idx="1775">
                  <c:v>-0.16371221448220499</c:v>
                </c:pt>
                <c:pt idx="1776">
                  <c:v>-0.16896289607537801</c:v>
                </c:pt>
                <c:pt idx="1777">
                  <c:v>-0.17407947305222801</c:v>
                </c:pt>
                <c:pt idx="1778">
                  <c:v>-0.17905185321288999</c:v>
                </c:pt>
                <c:pt idx="1779">
                  <c:v>-0.183878009702373</c:v>
                </c:pt>
                <c:pt idx="1780">
                  <c:v>-0.18855825926248301</c:v>
                </c:pt>
                <c:pt idx="1781">
                  <c:v>-0.19308789503096299</c:v>
                </c:pt>
                <c:pt idx="1782">
                  <c:v>-0.197462085780783</c:v>
                </c:pt>
                <c:pt idx="1783">
                  <c:v>-0.20168661897593701</c:v>
                </c:pt>
                <c:pt idx="1784">
                  <c:v>-0.20577772304397099</c:v>
                </c:pt>
                <c:pt idx="1785">
                  <c:v>-0.20974822423030401</c:v>
                </c:pt>
                <c:pt idx="1786">
                  <c:v>-0.21359479439054499</c:v>
                </c:pt>
                <c:pt idx="1787">
                  <c:v>-0.21729940411027299</c:v>
                </c:pt>
                <c:pt idx="1788">
                  <c:v>-0.22084150873430899</c:v>
                </c:pt>
                <c:pt idx="1789">
                  <c:v>-0.22420840903905101</c:v>
                </c:pt>
                <c:pt idx="1790">
                  <c:v>-0.227397820664727</c:v>
                </c:pt>
                <c:pt idx="1791">
                  <c:v>-0.230416161318896</c:v>
                </c:pt>
                <c:pt idx="1792">
                  <c:v>-0.23327641209655101</c:v>
                </c:pt>
                <c:pt idx="1793">
                  <c:v>-0.235994017062686</c:v>
                </c:pt>
                <c:pt idx="1794">
                  <c:v>-0.238580049985228</c:v>
                </c:pt>
                <c:pt idx="1795">
                  <c:v>-0.24103742745652301</c:v>
                </c:pt>
                <c:pt idx="1796">
                  <c:v>-0.24336533162278901</c:v>
                </c:pt>
                <c:pt idx="1797">
                  <c:v>-0.245566494745488</c:v>
                </c:pt>
                <c:pt idx="1798">
                  <c:v>-0.247645979309083</c:v>
                </c:pt>
                <c:pt idx="1799">
                  <c:v>-0.249601194157027</c:v>
                </c:pt>
                <c:pt idx="1800">
                  <c:v>-0.25141720749532998</c:v>
                </c:pt>
                <c:pt idx="1801">
                  <c:v>-0.25307618630652901</c:v>
                </c:pt>
                <c:pt idx="1802">
                  <c:v>-0.25456980230652598</c:v>
                </c:pt>
                <c:pt idx="1803">
                  <c:v>-0.255898505521994</c:v>
                </c:pt>
                <c:pt idx="1804">
                  <c:v>-0.25706116979767402</c:v>
                </c:pt>
                <c:pt idx="1805">
                  <c:v>-0.25805314017457798</c:v>
                </c:pt>
                <c:pt idx="1806">
                  <c:v>-0.25887602222357098</c:v>
                </c:pt>
                <c:pt idx="1807">
                  <c:v>-0.25954159735986299</c:v>
                </c:pt>
                <c:pt idx="1808">
                  <c:v>-0.26006016354196998</c:v>
                </c:pt>
                <c:pt idx="1809">
                  <c:v>-0.26042919750077898</c:v>
                </c:pt>
                <c:pt idx="1810">
                  <c:v>-0.26063950538459102</c:v>
                </c:pt>
                <c:pt idx="1811">
                  <c:v>-0.260689153853704</c:v>
                </c:pt>
                <c:pt idx="1812">
                  <c:v>-0.26058378394941101</c:v>
                </c:pt>
                <c:pt idx="1813">
                  <c:v>-0.26032487582935299</c:v>
                </c:pt>
                <c:pt idx="1814">
                  <c:v>-0.25990700372850301</c:v>
                </c:pt>
                <c:pt idx="1815">
                  <c:v>-0.25932877715369801</c:v>
                </c:pt>
                <c:pt idx="1816">
                  <c:v>-0.25859794054433299</c:v>
                </c:pt>
                <c:pt idx="1817">
                  <c:v>-0.25772078169749602</c:v>
                </c:pt>
                <c:pt idx="1818">
                  <c:v>-0.25669288470142398</c:v>
                </c:pt>
                <c:pt idx="1819">
                  <c:v>-0.25550707634188202</c:v>
                </c:pt>
                <c:pt idx="1820">
                  <c:v>-0.25416676869104898</c:v>
                </c:pt>
                <c:pt idx="1821">
                  <c:v>-0.25268464220678799</c:v>
                </c:pt>
                <c:pt idx="1822">
                  <c:v>-0.25106981082378899</c:v>
                </c:pt>
                <c:pt idx="1823">
                  <c:v>-0.24932190433366799</c:v>
                </c:pt>
                <c:pt idx="1824">
                  <c:v>-0.24743568433671101</c:v>
                </c:pt>
                <c:pt idx="1825">
                  <c:v>-0.245404393420354</c:v>
                </c:pt>
                <c:pt idx="1826">
                  <c:v>-0.243219279243511</c:v>
                </c:pt>
                <c:pt idx="1827">
                  <c:v>-0.24087514449243499</c:v>
                </c:pt>
                <c:pt idx="1828">
                  <c:v>-0.23838123196357699</c:v>
                </c:pt>
                <c:pt idx="1829">
                  <c:v>-0.23576135436034501</c:v>
                </c:pt>
                <c:pt idx="1830">
                  <c:v>-0.23303733623599801</c:v>
                </c:pt>
                <c:pt idx="1831">
                  <c:v>-0.230214133469865</c:v>
                </c:pt>
                <c:pt idx="1832">
                  <c:v>-0.22728574276199401</c:v>
                </c:pt>
                <c:pt idx="1833">
                  <c:v>-0.224254755029755</c:v>
                </c:pt>
                <c:pt idx="1834">
                  <c:v>-0.22114072813632299</c:v>
                </c:pt>
                <c:pt idx="1835">
                  <c:v>-0.21796632883422601</c:v>
                </c:pt>
                <c:pt idx="1836">
                  <c:v>-0.214736444412476</c:v>
                </c:pt>
                <c:pt idx="1837">
                  <c:v>-0.21143322345420901</c:v>
                </c:pt>
                <c:pt idx="1838">
                  <c:v>-0.20803256862560199</c:v>
                </c:pt>
                <c:pt idx="1839">
                  <c:v>-0.204525979878842</c:v>
                </c:pt>
                <c:pt idx="1840">
                  <c:v>-0.20092739735409301</c:v>
                </c:pt>
                <c:pt idx="1841">
                  <c:v>-0.19726051078288501</c:v>
                </c:pt>
                <c:pt idx="1842">
                  <c:v>-0.19354013059900199</c:v>
                </c:pt>
                <c:pt idx="1843">
                  <c:v>-0.18976387079009899</c:v>
                </c:pt>
                <c:pt idx="1844">
                  <c:v>-0.18591853732670099</c:v>
                </c:pt>
                <c:pt idx="1845">
                  <c:v>-0.181993869568676</c:v>
                </c:pt>
                <c:pt idx="1846">
                  <c:v>-0.17799253540189899</c:v>
                </c:pt>
                <c:pt idx="1847">
                  <c:v>-0.17392864992270499</c:v>
                </c:pt>
                <c:pt idx="1848">
                  <c:v>-0.16981561126966399</c:v>
                </c:pt>
                <c:pt idx="1849">
                  <c:v>-0.16565507083942199</c:v>
                </c:pt>
                <c:pt idx="1850">
                  <c:v>-0.16143965743824301</c:v>
                </c:pt>
                <c:pt idx="1851">
                  <c:v>-0.15716588761730901</c:v>
                </c:pt>
                <c:pt idx="1852">
                  <c:v>-0.15283982743183</c:v>
                </c:pt>
                <c:pt idx="1853">
                  <c:v>-0.14846894717930201</c:v>
                </c:pt>
                <c:pt idx="1854">
                  <c:v>-0.144054910119437</c:v>
                </c:pt>
                <c:pt idx="1855">
                  <c:v>-0.139599334004363</c:v>
                </c:pt>
                <c:pt idx="1856">
                  <c:v>-0.135110981644186</c:v>
                </c:pt>
                <c:pt idx="1857">
                  <c:v>-0.13059893037070899</c:v>
                </c:pt>
                <c:pt idx="1858">
                  <c:v>-0.12606113198678001</c:v>
                </c:pt>
                <c:pt idx="1859">
                  <c:v>-0.121489075629543</c:v>
                </c:pt>
                <c:pt idx="1860">
                  <c:v>-0.11688461957021801</c:v>
                </c:pt>
                <c:pt idx="1861">
                  <c:v>-0.112264115056826</c:v>
                </c:pt>
                <c:pt idx="1862">
                  <c:v>-0.107643832557723</c:v>
                </c:pt>
                <c:pt idx="1863">
                  <c:v>-0.103029030400497</c:v>
                </c:pt>
                <c:pt idx="1864">
                  <c:v>-9.8420797792302894E-2</c:v>
                </c:pt>
                <c:pt idx="1865">
                  <c:v>-9.3826153387948197E-2</c:v>
                </c:pt>
                <c:pt idx="1866">
                  <c:v>-8.9255332518932501E-2</c:v>
                </c:pt>
                <c:pt idx="1867">
                  <c:v>-8.4714069840578193E-2</c:v>
                </c:pt>
                <c:pt idx="1868">
                  <c:v>-8.0205046662017804E-2</c:v>
                </c:pt>
                <c:pt idx="1869">
                  <c:v>-7.5734307711140897E-2</c:v>
                </c:pt>
                <c:pt idx="1870">
                  <c:v>-7.1310856676995896E-2</c:v>
                </c:pt>
                <c:pt idx="1871">
                  <c:v>-6.6941917111598206E-2</c:v>
                </c:pt>
                <c:pt idx="1872">
                  <c:v>-6.2633044790972495E-2</c:v>
                </c:pt>
                <c:pt idx="1873">
                  <c:v>-5.8390958522991303E-2</c:v>
                </c:pt>
                <c:pt idx="1874">
                  <c:v>-5.4221887549221699E-2</c:v>
                </c:pt>
                <c:pt idx="1875">
                  <c:v>-5.0129522645191597E-2</c:v>
                </c:pt>
                <c:pt idx="1876">
                  <c:v>-4.6119835997480603E-2</c:v>
                </c:pt>
                <c:pt idx="1877">
                  <c:v>-4.2206341472350403E-2</c:v>
                </c:pt>
                <c:pt idx="1878">
                  <c:v>-3.8404734148476102E-2</c:v>
                </c:pt>
                <c:pt idx="1879">
                  <c:v>-3.4722400781261799E-2</c:v>
                </c:pt>
                <c:pt idx="1880">
                  <c:v>-3.1158250651569502E-2</c:v>
                </c:pt>
                <c:pt idx="1881">
                  <c:v>-2.7712673458546201E-2</c:v>
                </c:pt>
                <c:pt idx="1882">
                  <c:v>-2.4391592963169902E-2</c:v>
                </c:pt>
                <c:pt idx="1883">
                  <c:v>-2.1199251995384E-2</c:v>
                </c:pt>
                <c:pt idx="1884">
                  <c:v>-1.8133409756593898E-2</c:v>
                </c:pt>
                <c:pt idx="1885">
                  <c:v>-1.5192461295288199E-2</c:v>
                </c:pt>
                <c:pt idx="1886">
                  <c:v>-1.2383948592084E-2</c:v>
                </c:pt>
                <c:pt idx="1887">
                  <c:v>-9.7208087721430206E-3</c:v>
                </c:pt>
                <c:pt idx="1888">
                  <c:v>-7.2092531453634397E-3</c:v>
                </c:pt>
                <c:pt idx="1889">
                  <c:v>-4.8434931949635201E-3</c:v>
                </c:pt>
                <c:pt idx="1890">
                  <c:v>-2.6129106699674001E-3</c:v>
                </c:pt>
                <c:pt idx="1891">
                  <c:v>-5.1295339062995896E-4</c:v>
                </c:pt>
                <c:pt idx="1892">
                  <c:v>1.45058678279887E-3</c:v>
                </c:pt>
                <c:pt idx="1893">
                  <c:v>3.26575194095245E-3</c:v>
                </c:pt>
                <c:pt idx="1894">
                  <c:v>4.9226519221259703E-3</c:v>
                </c:pt>
                <c:pt idx="1895">
                  <c:v>6.4202954884514801E-3</c:v>
                </c:pt>
                <c:pt idx="1896">
                  <c:v>7.7675159994569599E-3</c:v>
                </c:pt>
                <c:pt idx="1897">
                  <c:v>8.9761890273959994E-3</c:v>
                </c:pt>
                <c:pt idx="1898">
                  <c:v>1.0050979752320799E-2</c:v>
                </c:pt>
                <c:pt idx="1899">
                  <c:v>1.09852335133212E-2</c:v>
                </c:pt>
                <c:pt idx="1900">
                  <c:v>1.17688169775697E-2</c:v>
                </c:pt>
                <c:pt idx="1901">
                  <c:v>1.24009468802765E-2</c:v>
                </c:pt>
                <c:pt idx="1902">
                  <c:v>1.2893676164501201E-2</c:v>
                </c:pt>
                <c:pt idx="1903">
                  <c:v>1.32611937187836E-2</c:v>
                </c:pt>
                <c:pt idx="1904">
                  <c:v>1.3506780762298901E-2</c:v>
                </c:pt>
                <c:pt idx="1905">
                  <c:v>1.3621476585032001E-2</c:v>
                </c:pt>
                <c:pt idx="1906">
                  <c:v>1.3593207973221499E-2</c:v>
                </c:pt>
                <c:pt idx="1907">
                  <c:v>1.34138949143863E-2</c:v>
                </c:pt>
                <c:pt idx="1908">
                  <c:v>1.30788243241936E-2</c:v>
                </c:pt>
                <c:pt idx="1909">
                  <c:v>1.25841165627236E-2</c:v>
                </c:pt>
                <c:pt idx="1910">
                  <c:v>1.1927371003007401E-2</c:v>
                </c:pt>
                <c:pt idx="1911">
                  <c:v>1.1108914458369701E-2</c:v>
                </c:pt>
                <c:pt idx="1912">
                  <c:v>1.01310652015748E-2</c:v>
                </c:pt>
                <c:pt idx="1913">
                  <c:v>8.9980062565120297E-3</c:v>
                </c:pt>
                <c:pt idx="1914">
                  <c:v>7.7173653823444802E-3</c:v>
                </c:pt>
                <c:pt idx="1915">
                  <c:v>6.2992337998139802E-3</c:v>
                </c:pt>
                <c:pt idx="1916">
                  <c:v>4.7509781867780604E-3</c:v>
                </c:pt>
                <c:pt idx="1917">
                  <c:v>3.0738869958683401E-3</c:v>
                </c:pt>
                <c:pt idx="1918">
                  <c:v>1.26690960874149E-3</c:v>
                </c:pt>
                <c:pt idx="1919">
                  <c:v>-6.6674236257119595E-4</c:v>
                </c:pt>
                <c:pt idx="1920">
                  <c:v>-2.7186467062202402E-3</c:v>
                </c:pt>
                <c:pt idx="1921">
                  <c:v>-4.8815640671999398E-3</c:v>
                </c:pt>
                <c:pt idx="1922">
                  <c:v>-7.1560131209906803E-3</c:v>
                </c:pt>
                <c:pt idx="1923">
                  <c:v>-9.5490038948475506E-3</c:v>
                </c:pt>
                <c:pt idx="1924">
                  <c:v>-1.2064651104386899E-2</c:v>
                </c:pt>
                <c:pt idx="1925">
                  <c:v>-1.4695355977603901E-2</c:v>
                </c:pt>
                <c:pt idx="1926">
                  <c:v>-1.7422893278524101E-2</c:v>
                </c:pt>
                <c:pt idx="1927">
                  <c:v>-2.0227915530671398E-2</c:v>
                </c:pt>
                <c:pt idx="1928">
                  <c:v>-2.3096571614295999E-2</c:v>
                </c:pt>
                <c:pt idx="1929">
                  <c:v>-2.6018909342262201E-2</c:v>
                </c:pt>
                <c:pt idx="1930">
                  <c:v>-2.89869227718474E-2</c:v>
                </c:pt>
                <c:pt idx="1931">
                  <c:v>-3.1998751691947602E-2</c:v>
                </c:pt>
                <c:pt idx="1932">
                  <c:v>-3.5060700177443699E-2</c:v>
                </c:pt>
                <c:pt idx="1933">
                  <c:v>-3.8178056133965098E-2</c:v>
                </c:pt>
                <c:pt idx="1934">
                  <c:v>-4.1343904616047499E-2</c:v>
                </c:pt>
                <c:pt idx="1935">
                  <c:v>-4.4541342145034198E-2</c:v>
                </c:pt>
                <c:pt idx="1936">
                  <c:v>-4.77553862566839E-2</c:v>
                </c:pt>
                <c:pt idx="1937">
                  <c:v>-5.0977420148631498E-2</c:v>
                </c:pt>
                <c:pt idx="1938">
                  <c:v>-5.4200012199455E-2</c:v>
                </c:pt>
                <c:pt idx="1939">
                  <c:v>-5.74157111570242E-2</c:v>
                </c:pt>
                <c:pt idx="1940">
                  <c:v>-6.0621594416596598E-2</c:v>
                </c:pt>
                <c:pt idx="1941">
                  <c:v>-6.3816502603723999E-2</c:v>
                </c:pt>
                <c:pt idx="1942">
                  <c:v>-6.6991033484236198E-2</c:v>
                </c:pt>
                <c:pt idx="1943">
                  <c:v>-7.0128235482721304E-2</c:v>
                </c:pt>
                <c:pt idx="1944">
                  <c:v>-7.3218459026187593E-2</c:v>
                </c:pt>
                <c:pt idx="1945">
                  <c:v>-7.6266622975668899E-2</c:v>
                </c:pt>
                <c:pt idx="1946">
                  <c:v>-7.9280353405049103E-2</c:v>
                </c:pt>
                <c:pt idx="1947">
                  <c:v>-8.2257911613092094E-2</c:v>
                </c:pt>
                <c:pt idx="1948">
                  <c:v>-8.5192387384255996E-2</c:v>
                </c:pt>
                <c:pt idx="1949">
                  <c:v>-8.8078547761126003E-2</c:v>
                </c:pt>
                <c:pt idx="1950">
                  <c:v>-9.0906350476226E-2</c:v>
                </c:pt>
                <c:pt idx="1951">
                  <c:v>-9.36553881552145E-2</c:v>
                </c:pt>
                <c:pt idx="1952">
                  <c:v>-9.6309008956051601E-2</c:v>
                </c:pt>
                <c:pt idx="1953">
                  <c:v>-9.8872130654574397E-2</c:v>
                </c:pt>
                <c:pt idx="1954">
                  <c:v>-0.101362589045925</c:v>
                </c:pt>
                <c:pt idx="1955">
                  <c:v>-0.103782851814874</c:v>
                </c:pt>
                <c:pt idx="1956">
                  <c:v>-0.10610985619499499</c:v>
                </c:pt>
                <c:pt idx="1957">
                  <c:v>-0.108314788239187</c:v>
                </c:pt>
                <c:pt idx="1958">
                  <c:v>-0.110383468919028</c:v>
                </c:pt>
                <c:pt idx="1959">
                  <c:v>-0.11231393727414</c:v>
                </c:pt>
                <c:pt idx="1960">
                  <c:v>-0.114104813239916</c:v>
                </c:pt>
                <c:pt idx="1961">
                  <c:v>-0.115755310702872</c:v>
                </c:pt>
                <c:pt idx="1962">
                  <c:v>-0.117271389944309</c:v>
                </c:pt>
                <c:pt idx="1963">
                  <c:v>-0.118661434771276</c:v>
                </c:pt>
                <c:pt idx="1964">
                  <c:v>-0.119924806282177</c:v>
                </c:pt>
                <c:pt idx="1965">
                  <c:v>-0.121050084804387</c:v>
                </c:pt>
                <c:pt idx="1966">
                  <c:v>-0.12202535944011</c:v>
                </c:pt>
                <c:pt idx="1967">
                  <c:v>-0.12284591974509899</c:v>
                </c:pt>
                <c:pt idx="1968">
                  <c:v>-0.12351079148853</c:v>
                </c:pt>
                <c:pt idx="1969">
                  <c:v>-0.124016425717909</c:v>
                </c:pt>
                <c:pt idx="1970">
                  <c:v>-0.124357995819037</c:v>
                </c:pt>
                <c:pt idx="1971">
                  <c:v>-0.124536489510052</c:v>
                </c:pt>
                <c:pt idx="1972">
                  <c:v>-0.12456189449694299</c:v>
                </c:pt>
                <c:pt idx="1973">
                  <c:v>-0.124448310906</c:v>
                </c:pt>
                <c:pt idx="1974">
                  <c:v>-0.12420676509805099</c:v>
                </c:pt>
                <c:pt idx="1975">
                  <c:v>-0.123843348393102</c:v>
                </c:pt>
                <c:pt idx="1976">
                  <c:v>-0.123362706058796</c:v>
                </c:pt>
                <c:pt idx="1977">
                  <c:v>-0.122770029654606</c:v>
                </c:pt>
                <c:pt idx="1978">
                  <c:v>-0.122067747164038</c:v>
                </c:pt>
                <c:pt idx="1979">
                  <c:v>-0.121251714525715</c:v>
                </c:pt>
                <c:pt idx="1980">
                  <c:v>-0.12031343451993</c:v>
                </c:pt>
                <c:pt idx="1981">
                  <c:v>-0.119246997942242</c:v>
                </c:pt>
                <c:pt idx="1982">
                  <c:v>-0.118053586393239</c:v>
                </c:pt>
                <c:pt idx="1983">
                  <c:v>-0.116740545711912</c:v>
                </c:pt>
                <c:pt idx="1984">
                  <c:v>-0.115318753155705</c:v>
                </c:pt>
                <c:pt idx="1985">
                  <c:v>-0.11380108257154301</c:v>
                </c:pt>
                <c:pt idx="1986">
                  <c:v>-0.112199643648734</c:v>
                </c:pt>
                <c:pt idx="1987">
                  <c:v>-0.110520374731848</c:v>
                </c:pt>
                <c:pt idx="1988">
                  <c:v>-0.10875985027801501</c:v>
                </c:pt>
                <c:pt idx="1989">
                  <c:v>-0.10690924730154699</c:v>
                </c:pt>
                <c:pt idx="1990">
                  <c:v>-0.10496197066931</c:v>
                </c:pt>
                <c:pt idx="1991">
                  <c:v>-0.102915955303163</c:v>
                </c:pt>
                <c:pt idx="1992">
                  <c:v>-0.100769567763207</c:v>
                </c:pt>
                <c:pt idx="1993">
                  <c:v>-9.8520751107272403E-2</c:v>
                </c:pt>
                <c:pt idx="1994">
                  <c:v>-9.6174764940520296E-2</c:v>
                </c:pt>
                <c:pt idx="1995">
                  <c:v>-9.3750519968696794E-2</c:v>
                </c:pt>
                <c:pt idx="1996">
                  <c:v>-9.1273273811675507E-2</c:v>
                </c:pt>
                <c:pt idx="1997">
                  <c:v>-8.8760082576450697E-2</c:v>
                </c:pt>
                <c:pt idx="1998">
                  <c:v>-8.6216859447752994E-2</c:v>
                </c:pt>
                <c:pt idx="1999">
                  <c:v>-8.3649559152466496E-2</c:v>
                </c:pt>
                <c:pt idx="2000">
                  <c:v>-8.1069494242636805E-2</c:v>
                </c:pt>
                <c:pt idx="2001">
                  <c:v>-7.8481418934253699E-2</c:v>
                </c:pt>
                <c:pt idx="2002">
                  <c:v>-7.5872473098947096E-2</c:v>
                </c:pt>
                <c:pt idx="2003">
                  <c:v>-7.3222968581228703E-2</c:v>
                </c:pt>
                <c:pt idx="2004">
                  <c:v>-7.0528010581555597E-2</c:v>
                </c:pt>
                <c:pt idx="2005">
                  <c:v>-6.7801329735428295E-2</c:v>
                </c:pt>
                <c:pt idx="2006">
                  <c:v>-6.50576790815659E-2</c:v>
                </c:pt>
                <c:pt idx="2007">
                  <c:v>-6.2298894916525099E-2</c:v>
                </c:pt>
                <c:pt idx="2008">
                  <c:v>-5.9518560768318698E-2</c:v>
                </c:pt>
                <c:pt idx="2009">
                  <c:v>-5.6712019307801398E-2</c:v>
                </c:pt>
                <c:pt idx="2010">
                  <c:v>-5.3877280694254598E-2</c:v>
                </c:pt>
                <c:pt idx="2011">
                  <c:v>-5.1012477718096097E-2</c:v>
                </c:pt>
                <c:pt idx="2012">
                  <c:v>-4.8118927547616E-2</c:v>
                </c:pt>
                <c:pt idx="2013">
                  <c:v>-4.5204523392407901E-2</c:v>
                </c:pt>
                <c:pt idx="2014">
                  <c:v>-4.2280664363443E-2</c:v>
                </c:pt>
                <c:pt idx="2015">
                  <c:v>-3.93584472888115E-2</c:v>
                </c:pt>
                <c:pt idx="2016">
                  <c:v>-3.6449244507660197E-2</c:v>
                </c:pt>
                <c:pt idx="2017">
                  <c:v>-3.3562609838899297E-2</c:v>
                </c:pt>
                <c:pt idx="2018">
                  <c:v>-3.0698425140293199E-2</c:v>
                </c:pt>
                <c:pt idx="2019">
                  <c:v>-2.7846766405526399E-2</c:v>
                </c:pt>
                <c:pt idx="2020">
                  <c:v>-2.5003165087575299E-2</c:v>
                </c:pt>
                <c:pt idx="2021">
                  <c:v>-2.2180742945899199E-2</c:v>
                </c:pt>
                <c:pt idx="2022">
                  <c:v>-1.9399156365462501E-2</c:v>
                </c:pt>
                <c:pt idx="2023">
                  <c:v>-1.66634289138461E-2</c:v>
                </c:pt>
                <c:pt idx="2024">
                  <c:v>-1.39628250527872E-2</c:v>
                </c:pt>
                <c:pt idx="2025">
                  <c:v>-1.1291273992908701E-2</c:v>
                </c:pt>
                <c:pt idx="2026">
                  <c:v>-8.6598744235403691E-3</c:v>
                </c:pt>
                <c:pt idx="2027">
                  <c:v>-6.08592468318714E-3</c:v>
                </c:pt>
                <c:pt idx="2028">
                  <c:v>-3.5773055816759902E-3</c:v>
                </c:pt>
                <c:pt idx="2029">
                  <c:v>-1.13338007105066E-3</c:v>
                </c:pt>
                <c:pt idx="2030">
                  <c:v>1.2438632865789099E-3</c:v>
                </c:pt>
                <c:pt idx="2031">
                  <c:v>3.5462314894537201E-3</c:v>
                </c:pt>
                <c:pt idx="2032">
                  <c:v>5.7655729002905999E-3</c:v>
                </c:pt>
                <c:pt idx="2033">
                  <c:v>7.899334624966E-3</c:v>
                </c:pt>
                <c:pt idx="2034">
                  <c:v>9.9505799221372305E-3</c:v>
                </c:pt>
                <c:pt idx="2035">
                  <c:v>1.19248315782836E-2</c:v>
                </c:pt>
                <c:pt idx="2036">
                  <c:v>1.38248801433568E-2</c:v>
                </c:pt>
                <c:pt idx="2037">
                  <c:v>1.56462032137209E-2</c:v>
                </c:pt>
                <c:pt idx="2038">
                  <c:v>1.7379704117332102E-2</c:v>
                </c:pt>
                <c:pt idx="2039">
                  <c:v>1.9021593920491301E-2</c:v>
                </c:pt>
                <c:pt idx="2040">
                  <c:v>2.0577292833254102E-2</c:v>
                </c:pt>
                <c:pt idx="2041">
                  <c:v>2.2050962193748198E-2</c:v>
                </c:pt>
                <c:pt idx="2042">
                  <c:v>2.3433083083991901E-2</c:v>
                </c:pt>
                <c:pt idx="2043">
                  <c:v>2.4703791142288399E-2</c:v>
                </c:pt>
                <c:pt idx="2044">
                  <c:v>2.58483702327592E-2</c:v>
                </c:pt>
                <c:pt idx="2045">
                  <c:v>2.6865342333072299E-2</c:v>
                </c:pt>
                <c:pt idx="2046">
                  <c:v>2.7760069698638701E-2</c:v>
                </c:pt>
                <c:pt idx="2047">
                  <c:v>2.8535613087884999E-2</c:v>
                </c:pt>
                <c:pt idx="2048">
                  <c:v>2.9189450378895601E-2</c:v>
                </c:pt>
                <c:pt idx="2049">
                  <c:v>2.9712164625259701E-2</c:v>
                </c:pt>
                <c:pt idx="2050">
                  <c:v>3.0086970831815298E-2</c:v>
                </c:pt>
                <c:pt idx="2051">
                  <c:v>3.0297587125229099E-2</c:v>
                </c:pt>
                <c:pt idx="2052">
                  <c:v>3.0342138737774998E-2</c:v>
                </c:pt>
                <c:pt idx="2053">
                  <c:v>3.02351900600067E-2</c:v>
                </c:pt>
                <c:pt idx="2054">
                  <c:v>2.9990081851838601E-2</c:v>
                </c:pt>
                <c:pt idx="2055">
                  <c:v>2.9601585162612701E-2</c:v>
                </c:pt>
                <c:pt idx="2056">
                  <c:v>2.9051721548894401E-2</c:v>
                </c:pt>
                <c:pt idx="2057">
                  <c:v>2.8331619874002199E-2</c:v>
                </c:pt>
                <c:pt idx="2058">
                  <c:v>2.7451836912165899E-2</c:v>
                </c:pt>
                <c:pt idx="2059">
                  <c:v>2.6430578728114901E-2</c:v>
                </c:pt>
                <c:pt idx="2060">
                  <c:v>2.5276363603671199E-2</c:v>
                </c:pt>
                <c:pt idx="2061">
                  <c:v>2.39835181816766E-2</c:v>
                </c:pt>
                <c:pt idx="2062">
                  <c:v>2.2541120682185702E-2</c:v>
                </c:pt>
                <c:pt idx="2063">
                  <c:v>2.09450214070524E-2</c:v>
                </c:pt>
                <c:pt idx="2064">
                  <c:v>1.9203234211068301E-2</c:v>
                </c:pt>
                <c:pt idx="2065">
                  <c:v>1.7329466304417899E-2</c:v>
                </c:pt>
                <c:pt idx="2066">
                  <c:v>1.53286008544752E-2</c:v>
                </c:pt>
                <c:pt idx="2067">
                  <c:v>1.31895295719679E-2</c:v>
                </c:pt>
                <c:pt idx="2068">
                  <c:v>1.08967103196216E-2</c:v>
                </c:pt>
                <c:pt idx="2069">
                  <c:v>8.4489375444016992E-3</c:v>
                </c:pt>
                <c:pt idx="2070">
                  <c:v>5.8620976938507704E-3</c:v>
                </c:pt>
                <c:pt idx="2071">
                  <c:v>3.1526207415974801E-3</c:v>
                </c:pt>
                <c:pt idx="2072">
                  <c:v>3.2291224715622898E-4</c:v>
                </c:pt>
                <c:pt idx="2073">
                  <c:v>-2.6367235889111699E-3</c:v>
                </c:pt>
                <c:pt idx="2074">
                  <c:v>-5.7391517488990301E-3</c:v>
                </c:pt>
                <c:pt idx="2075">
                  <c:v>-8.9967252686501201E-3</c:v>
                </c:pt>
                <c:pt idx="2076">
                  <c:v>-1.24186526183896E-2</c:v>
                </c:pt>
                <c:pt idx="2077">
                  <c:v>-1.6003809543270801E-2</c:v>
                </c:pt>
                <c:pt idx="2078">
                  <c:v>-1.9738515578812399E-2</c:v>
                </c:pt>
                <c:pt idx="2079">
                  <c:v>-2.3607514519984999E-2</c:v>
                </c:pt>
                <c:pt idx="2080">
                  <c:v>-2.76050413021625E-2</c:v>
                </c:pt>
                <c:pt idx="2081">
                  <c:v>-3.1729158337234997E-2</c:v>
                </c:pt>
                <c:pt idx="2082">
                  <c:v>-3.5968004761019703E-2</c:v>
                </c:pt>
                <c:pt idx="2083">
                  <c:v>-4.0300895098409499E-2</c:v>
                </c:pt>
                <c:pt idx="2084">
                  <c:v>-4.4714918061374703E-2</c:v>
                </c:pt>
                <c:pt idx="2085">
                  <c:v>-4.9213280948450802E-2</c:v>
                </c:pt>
                <c:pt idx="2086">
                  <c:v>-5.3803814192306801E-2</c:v>
                </c:pt>
                <c:pt idx="2087">
                  <c:v>-5.84848835074709E-2</c:v>
                </c:pt>
                <c:pt idx="2088">
                  <c:v>-6.3247065790210694E-2</c:v>
                </c:pt>
                <c:pt idx="2089">
                  <c:v>-6.8083765637988805E-2</c:v>
                </c:pt>
                <c:pt idx="2090">
                  <c:v>-7.2992991320846204E-2</c:v>
                </c:pt>
                <c:pt idx="2091">
                  <c:v>-7.7969462751552907E-2</c:v>
                </c:pt>
                <c:pt idx="2092">
                  <c:v>-8.3001460767980401E-2</c:v>
                </c:pt>
                <c:pt idx="2093">
                  <c:v>-8.8077787647644207E-2</c:v>
                </c:pt>
                <c:pt idx="2094">
                  <c:v>-9.3193391189962199E-2</c:v>
                </c:pt>
                <c:pt idx="2095">
                  <c:v>-9.83435090109437E-2</c:v>
                </c:pt>
                <c:pt idx="2096">
                  <c:v>-0.10351343696769</c:v>
                </c:pt>
                <c:pt idx="2097">
                  <c:v>-0.10867943160108</c:v>
                </c:pt>
                <c:pt idx="2098">
                  <c:v>-0.113822985540253</c:v>
                </c:pt>
                <c:pt idx="2099">
                  <c:v>-0.118942038986905</c:v>
                </c:pt>
                <c:pt idx="2100">
                  <c:v>-0.124044129160198</c:v>
                </c:pt>
                <c:pt idx="2101">
                  <c:v>-0.12912872749374199</c:v>
                </c:pt>
                <c:pt idx="2102">
                  <c:v>-0.13418075921252601</c:v>
                </c:pt>
                <c:pt idx="2103">
                  <c:v>-0.13918295557001101</c:v>
                </c:pt>
                <c:pt idx="2104">
                  <c:v>-0.144129730039569</c:v>
                </c:pt>
                <c:pt idx="2105">
                  <c:v>-0.14902486273228999</c:v>
                </c:pt>
                <c:pt idx="2106">
                  <c:v>-0.153869297200279</c:v>
                </c:pt>
                <c:pt idx="2107">
                  <c:v>-0.15865759613205599</c:v>
                </c:pt>
                <c:pt idx="2108">
                  <c:v>-0.16338498305892801</c:v>
                </c:pt>
                <c:pt idx="2109">
                  <c:v>-0.16804994410535601</c:v>
                </c:pt>
                <c:pt idx="2110">
                  <c:v>-0.172646715488739</c:v>
                </c:pt>
                <c:pt idx="2111">
                  <c:v>-0.17716019059462601</c:v>
                </c:pt>
                <c:pt idx="2112">
                  <c:v>-0.18157222550463201</c:v>
                </c:pt>
                <c:pt idx="2113">
                  <c:v>-0.18587062805289101</c:v>
                </c:pt>
                <c:pt idx="2114">
                  <c:v>-0.19004982922430999</c:v>
                </c:pt>
                <c:pt idx="2115">
                  <c:v>-0.194106979882854</c:v>
                </c:pt>
                <c:pt idx="2116">
                  <c:v>-0.19804239536978999</c:v>
                </c:pt>
                <c:pt idx="2117">
                  <c:v>-0.20186179490615699</c:v>
                </c:pt>
                <c:pt idx="2118">
                  <c:v>-0.20557216105987799</c:v>
                </c:pt>
                <c:pt idx="2119">
                  <c:v>-0.20917329870404999</c:v>
                </c:pt>
                <c:pt idx="2120">
                  <c:v>-0.21265567285679099</c:v>
                </c:pt>
                <c:pt idx="2121">
                  <c:v>-0.216007149019845</c:v>
                </c:pt>
                <c:pt idx="2122">
                  <c:v>-0.21922003815305599</c:v>
                </c:pt>
                <c:pt idx="2123">
                  <c:v>-0.22229126557815199</c:v>
                </c:pt>
                <c:pt idx="2124">
                  <c:v>-0.22521819924299999</c:v>
                </c:pt>
                <c:pt idx="2125">
                  <c:v>-0.227996213857906</c:v>
                </c:pt>
                <c:pt idx="2126">
                  <c:v>-0.23061998675617401</c:v>
                </c:pt>
                <c:pt idx="2127">
                  <c:v>-0.23308591980822699</c:v>
                </c:pt>
                <c:pt idx="2128">
                  <c:v>-0.23539230808757999</c:v>
                </c:pt>
                <c:pt idx="2129">
                  <c:v>-0.23753708009225999</c:v>
                </c:pt>
                <c:pt idx="2130">
                  <c:v>-0.239517310804964</c:v>
                </c:pt>
                <c:pt idx="2131">
                  <c:v>-0.241333736438713</c:v>
                </c:pt>
                <c:pt idx="2132">
                  <c:v>-0.242994980890472</c:v>
                </c:pt>
                <c:pt idx="2133">
                  <c:v>-0.24451198458974899</c:v>
                </c:pt>
                <c:pt idx="2134">
                  <c:v>-0.24588459436420501</c:v>
                </c:pt>
                <c:pt idx="2135">
                  <c:v>-0.247096583271364</c:v>
                </c:pt>
                <c:pt idx="2136">
                  <c:v>-0.24812866635450401</c:v>
                </c:pt>
                <c:pt idx="2137">
                  <c:v>-0.24897576593398099</c:v>
                </c:pt>
                <c:pt idx="2138">
                  <c:v>-0.249647793883533</c:v>
                </c:pt>
                <c:pt idx="2139">
                  <c:v>-0.25015420215369499</c:v>
                </c:pt>
                <c:pt idx="2140">
                  <c:v>-0.25049238682979702</c:v>
                </c:pt>
                <c:pt idx="2141">
                  <c:v>-0.25065171376720602</c:v>
                </c:pt>
                <c:pt idx="2142">
                  <c:v>-0.25062387669328401</c:v>
                </c:pt>
                <c:pt idx="2143">
                  <c:v>-0.25040664326918899</c:v>
                </c:pt>
                <c:pt idx="2144">
                  <c:v>-0.25000100962991301</c:v>
                </c:pt>
                <c:pt idx="2145">
                  <c:v>-0.24940848062126</c:v>
                </c:pt>
                <c:pt idx="2146">
                  <c:v>-0.248630165355121</c:v>
                </c:pt>
                <c:pt idx="2147">
                  <c:v>-0.24766597295544501</c:v>
                </c:pt>
                <c:pt idx="2148">
                  <c:v>-0.24651479824773001</c:v>
                </c:pt>
                <c:pt idx="2149">
                  <c:v>-0.24517673645583299</c:v>
                </c:pt>
                <c:pt idx="2150">
                  <c:v>-0.24365473692431699</c:v>
                </c:pt>
                <c:pt idx="2151">
                  <c:v>-0.24195336664099501</c:v>
                </c:pt>
                <c:pt idx="2152">
                  <c:v>-0.24007648278120799</c:v>
                </c:pt>
                <c:pt idx="2153">
                  <c:v>-0.23802600366759499</c:v>
                </c:pt>
                <c:pt idx="2154">
                  <c:v>-0.23580149597551001</c:v>
                </c:pt>
                <c:pt idx="2155">
                  <c:v>-0.23340072540284801</c:v>
                </c:pt>
                <c:pt idx="2156">
                  <c:v>-0.23082260180075001</c:v>
                </c:pt>
                <c:pt idx="2157">
                  <c:v>-0.22807088670887801</c:v>
                </c:pt>
                <c:pt idx="2158">
                  <c:v>-0.22515406173292199</c:v>
                </c:pt>
                <c:pt idx="2159">
                  <c:v>-0.22208088486263</c:v>
                </c:pt>
                <c:pt idx="2160">
                  <c:v>-0.21885644391862399</c:v>
                </c:pt>
                <c:pt idx="2161">
                  <c:v>-0.21548124416019701</c:v>
                </c:pt>
                <c:pt idx="2162">
                  <c:v>-0.211951386729926</c:v>
                </c:pt>
                <c:pt idx="2163">
                  <c:v>-0.208259750475286</c:v>
                </c:pt>
                <c:pt idx="2164">
                  <c:v>-0.204401038596384</c:v>
                </c:pt>
                <c:pt idx="2165">
                  <c:v>-0.200377962900193</c:v>
                </c:pt>
                <c:pt idx="2166">
                  <c:v>-0.19620071501606101</c:v>
                </c:pt>
                <c:pt idx="2167">
                  <c:v>-0.191879346696328</c:v>
                </c:pt>
                <c:pt idx="2168">
                  <c:v>-0.18741959430746499</c:v>
                </c:pt>
                <c:pt idx="2169">
                  <c:v>-0.18282827155957601</c:v>
                </c:pt>
                <c:pt idx="2170">
                  <c:v>-0.17811985389622001</c:v>
                </c:pt>
                <c:pt idx="2171">
                  <c:v>-0.17331357287815799</c:v>
                </c:pt>
                <c:pt idx="2172">
                  <c:v>-0.168423398518003</c:v>
                </c:pt>
                <c:pt idx="2173">
                  <c:v>-0.16345147226844201</c:v>
                </c:pt>
                <c:pt idx="2174">
                  <c:v>-0.15838993262943499</c:v>
                </c:pt>
                <c:pt idx="2175">
                  <c:v>-0.153228234303799</c:v>
                </c:pt>
                <c:pt idx="2176">
                  <c:v>-0.14796140157957399</c:v>
                </c:pt>
                <c:pt idx="2177">
                  <c:v>-0.142594539729999</c:v>
                </c:pt>
                <c:pt idx="2178">
                  <c:v>-0.137139732363003</c:v>
                </c:pt>
                <c:pt idx="2179">
                  <c:v>-0.13160797024390899</c:v>
                </c:pt>
                <c:pt idx="2180">
                  <c:v>-0.12600514137954</c:v>
                </c:pt>
                <c:pt idx="2181">
                  <c:v>-0.120335230011725</c:v>
                </c:pt>
                <c:pt idx="2182">
                  <c:v>-0.114603097815108</c:v>
                </c:pt>
                <c:pt idx="2183">
                  <c:v>-0.108811546151733</c:v>
                </c:pt>
                <c:pt idx="2184">
                  <c:v>-0.102959374859107</c:v>
                </c:pt>
                <c:pt idx="2185">
                  <c:v>-9.7046849363982002E-2</c:v>
                </c:pt>
                <c:pt idx="2186">
                  <c:v>-9.1081579951758002E-2</c:v>
                </c:pt>
                <c:pt idx="2187">
                  <c:v>-8.5075348049118302E-2</c:v>
                </c:pt>
                <c:pt idx="2188">
                  <c:v>-7.9036750419192101E-2</c:v>
                </c:pt>
                <c:pt idx="2189">
                  <c:v>-7.2971310147282004E-2</c:v>
                </c:pt>
                <c:pt idx="2190">
                  <c:v>-6.6887721011086906E-2</c:v>
                </c:pt>
                <c:pt idx="2191">
                  <c:v>-6.0798652196344102E-2</c:v>
                </c:pt>
                <c:pt idx="2192">
                  <c:v>-5.4714551165062901E-2</c:v>
                </c:pt>
                <c:pt idx="2193">
                  <c:v>-4.8641039098610103E-2</c:v>
                </c:pt>
                <c:pt idx="2194">
                  <c:v>-4.2583843711020801E-2</c:v>
                </c:pt>
                <c:pt idx="2195">
                  <c:v>-3.6551837370053103E-2</c:v>
                </c:pt>
                <c:pt idx="2196">
                  <c:v>-3.0552022967533201E-2</c:v>
                </c:pt>
                <c:pt idx="2197">
                  <c:v>-2.4584053803912799E-2</c:v>
                </c:pt>
                <c:pt idx="2198">
                  <c:v>-1.8643154341977101E-2</c:v>
                </c:pt>
                <c:pt idx="2199">
                  <c:v>-1.2728075896163499E-2</c:v>
                </c:pt>
                <c:pt idx="2200">
                  <c:v>-6.8445653665799404E-3</c:v>
                </c:pt>
                <c:pt idx="2201">
                  <c:v>-1.0018779233592499E-3</c:v>
                </c:pt>
                <c:pt idx="2202">
                  <c:v>4.7923838655063999E-3</c:v>
                </c:pt>
                <c:pt idx="2203">
                  <c:v>1.0534380237093599E-2</c:v>
                </c:pt>
                <c:pt idx="2204">
                  <c:v>1.6222546933274198E-2</c:v>
                </c:pt>
                <c:pt idx="2205">
                  <c:v>2.1854361095037401E-2</c:v>
                </c:pt>
                <c:pt idx="2206">
                  <c:v>2.7424276751849601E-2</c:v>
                </c:pt>
                <c:pt idx="2207">
                  <c:v>3.2925245493041502E-2</c:v>
                </c:pt>
                <c:pt idx="2208">
                  <c:v>3.8352587123467501E-2</c:v>
                </c:pt>
                <c:pt idx="2209">
                  <c:v>4.3705542788597902E-2</c:v>
                </c:pt>
                <c:pt idx="2210">
                  <c:v>4.89839548030645E-2</c:v>
                </c:pt>
                <c:pt idx="2211">
                  <c:v>5.4183372064342802E-2</c:v>
                </c:pt>
                <c:pt idx="2212">
                  <c:v>5.9294102791062502E-2</c:v>
                </c:pt>
                <c:pt idx="2213">
                  <c:v>6.4305503272565998E-2</c:v>
                </c:pt>
                <c:pt idx="2214">
                  <c:v>6.9210966200866003E-2</c:v>
                </c:pt>
                <c:pt idx="2215">
                  <c:v>7.4008035943787506E-2</c:v>
                </c:pt>
                <c:pt idx="2216">
                  <c:v>7.8693438887677006E-2</c:v>
                </c:pt>
                <c:pt idx="2217">
                  <c:v>8.3259313761492801E-2</c:v>
                </c:pt>
                <c:pt idx="2218">
                  <c:v>8.7696215836540206E-2</c:v>
                </c:pt>
                <c:pt idx="2219">
                  <c:v>9.1999754646732698E-2</c:v>
                </c:pt>
                <c:pt idx="2220">
                  <c:v>9.6172133044970298E-2</c:v>
                </c:pt>
                <c:pt idx="2221">
                  <c:v>0.10021650268394799</c:v>
                </c:pt>
                <c:pt idx="2222">
                  <c:v>0.104132215100484</c:v>
                </c:pt>
                <c:pt idx="2223">
                  <c:v>0.107917076826272</c:v>
                </c:pt>
                <c:pt idx="2224">
                  <c:v>0.11157144044233901</c:v>
                </c:pt>
                <c:pt idx="2225">
                  <c:v>0.11509632744783201</c:v>
                </c:pt>
                <c:pt idx="2226">
                  <c:v>0.118488045640294</c:v>
                </c:pt>
                <c:pt idx="2227">
                  <c:v>0.121737876753787</c:v>
                </c:pt>
                <c:pt idx="2228">
                  <c:v>0.124837572216581</c:v>
                </c:pt>
                <c:pt idx="2229">
                  <c:v>0.12778329688433601</c:v>
                </c:pt>
                <c:pt idx="2230">
                  <c:v>0.130574700266123</c:v>
                </c:pt>
                <c:pt idx="2231">
                  <c:v>0.133213092032238</c:v>
                </c:pt>
                <c:pt idx="2232">
                  <c:v>0.13570081184959501</c:v>
                </c:pt>
                <c:pt idx="2233">
                  <c:v>0.138039234998732</c:v>
                </c:pt>
                <c:pt idx="2234">
                  <c:v>0.140226003385265</c:v>
                </c:pt>
                <c:pt idx="2235">
                  <c:v>0.14225641159017099</c:v>
                </c:pt>
                <c:pt idx="2236">
                  <c:v>0.144128468983898</c:v>
                </c:pt>
                <c:pt idx="2237">
                  <c:v>0.14584392520352299</c:v>
                </c:pt>
                <c:pt idx="2238">
                  <c:v>0.14740286015498699</c:v>
                </c:pt>
                <c:pt idx="2239">
                  <c:v>0.14880037771590801</c:v>
                </c:pt>
                <c:pt idx="2240">
                  <c:v>0.150031698775484</c:v>
                </c:pt>
                <c:pt idx="2241">
                  <c:v>0.151098676883932</c:v>
                </c:pt>
                <c:pt idx="2242">
                  <c:v>0.15200791079440901</c:v>
                </c:pt>
                <c:pt idx="2243">
                  <c:v>0.15276328571468101</c:v>
                </c:pt>
                <c:pt idx="2244">
                  <c:v>0.15336355501893401</c:v>
                </c:pt>
                <c:pt idx="2245">
                  <c:v>0.15380696997215201</c:v>
                </c:pt>
                <c:pt idx="2246">
                  <c:v>0.15409487124749999</c:v>
                </c:pt>
                <c:pt idx="2247">
                  <c:v>0.15423004983587801</c:v>
                </c:pt>
                <c:pt idx="2248">
                  <c:v>0.15421462629216601</c:v>
                </c:pt>
                <c:pt idx="2249">
                  <c:v>0.154051128921325</c:v>
                </c:pt>
                <c:pt idx="2250">
                  <c:v>0.15374372735724301</c:v>
                </c:pt>
                <c:pt idx="2251">
                  <c:v>0.15329682346578799</c:v>
                </c:pt>
                <c:pt idx="2252">
                  <c:v>0.152713715124279</c:v>
                </c:pt>
                <c:pt idx="2253">
                  <c:v>0.15199738115826</c:v>
                </c:pt>
                <c:pt idx="2254">
                  <c:v>0.151150338596373</c:v>
                </c:pt>
                <c:pt idx="2255">
                  <c:v>0.15017181288371301</c:v>
                </c:pt>
                <c:pt idx="2256">
                  <c:v>0.14905671166772799</c:v>
                </c:pt>
                <c:pt idx="2257">
                  <c:v>0.14780007010101701</c:v>
                </c:pt>
                <c:pt idx="2258">
                  <c:v>0.14640245411599201</c:v>
                </c:pt>
                <c:pt idx="2259">
                  <c:v>0.144869696405652</c:v>
                </c:pt>
                <c:pt idx="2260">
                  <c:v>0.14320827413783299</c:v>
                </c:pt>
                <c:pt idx="2261">
                  <c:v>0.14142281682580199</c:v>
                </c:pt>
                <c:pt idx="2262">
                  <c:v>0.139517119020928</c:v>
                </c:pt>
                <c:pt idx="2263">
                  <c:v>0.13749451022051901</c:v>
                </c:pt>
                <c:pt idx="2264">
                  <c:v>0.13535651807031401</c:v>
                </c:pt>
                <c:pt idx="2265">
                  <c:v>0.133103479027913</c:v>
                </c:pt>
                <c:pt idx="2266">
                  <c:v>0.13073761510280599</c:v>
                </c:pt>
                <c:pt idx="2267">
                  <c:v>0.12826389034986099</c:v>
                </c:pt>
                <c:pt idx="2268">
                  <c:v>0.12568679303427999</c:v>
                </c:pt>
                <c:pt idx="2269">
                  <c:v>0.12300786695524001</c:v>
                </c:pt>
                <c:pt idx="2270">
                  <c:v>0.12022783468621601</c:v>
                </c:pt>
                <c:pt idx="2271">
                  <c:v>0.117349686251675</c:v>
                </c:pt>
                <c:pt idx="2272">
                  <c:v>0.114377349609135</c:v>
                </c:pt>
                <c:pt idx="2273">
                  <c:v>0.111311412979897</c:v>
                </c:pt>
                <c:pt idx="2274">
                  <c:v>0.108148187229438</c:v>
                </c:pt>
                <c:pt idx="2275">
                  <c:v>0.104884251566981</c:v>
                </c:pt>
                <c:pt idx="2276">
                  <c:v>0.101521566744877</c:v>
                </c:pt>
                <c:pt idx="2277">
                  <c:v>9.8067526718942394E-2</c:v>
                </c:pt>
                <c:pt idx="2278">
                  <c:v>9.4530057673840096E-2</c:v>
                </c:pt>
                <c:pt idx="2279">
                  <c:v>9.0912996674840305E-2</c:v>
                </c:pt>
                <c:pt idx="2280">
                  <c:v>8.7216382832954006E-2</c:v>
                </c:pt>
                <c:pt idx="2281">
                  <c:v>8.34406448241264E-2</c:v>
                </c:pt>
                <c:pt idx="2282">
                  <c:v>7.9589459244118907E-2</c:v>
                </c:pt>
                <c:pt idx="2283">
                  <c:v>7.5668269178191902E-2</c:v>
                </c:pt>
                <c:pt idx="2284">
                  <c:v>7.1681598437863606E-2</c:v>
                </c:pt>
                <c:pt idx="2285">
                  <c:v>6.7633469547302094E-2</c:v>
                </c:pt>
                <c:pt idx="2286">
                  <c:v>6.3529562859165403E-2</c:v>
                </c:pt>
                <c:pt idx="2287">
                  <c:v>5.9376227832022399E-2</c:v>
                </c:pt>
                <c:pt idx="2288">
                  <c:v>5.51764859965439E-2</c:v>
                </c:pt>
                <c:pt idx="2289">
                  <c:v>5.09289351302065E-2</c:v>
                </c:pt>
                <c:pt idx="2290">
                  <c:v>4.66320511563761E-2</c:v>
                </c:pt>
                <c:pt idx="2291">
                  <c:v>4.2288448506317203E-2</c:v>
                </c:pt>
                <c:pt idx="2292">
                  <c:v>3.7903768066914097E-2</c:v>
                </c:pt>
                <c:pt idx="2293">
                  <c:v>3.3482800399606202E-2</c:v>
                </c:pt>
                <c:pt idx="2294">
                  <c:v>2.90287377380729E-2</c:v>
                </c:pt>
                <c:pt idx="2295">
                  <c:v>2.4545764255454201E-2</c:v>
                </c:pt>
                <c:pt idx="2296">
                  <c:v>2.0040417818062099E-2</c:v>
                </c:pt>
                <c:pt idx="2297">
                  <c:v>1.55199901594447E-2</c:v>
                </c:pt>
                <c:pt idx="2298">
                  <c:v>1.09906348383538E-2</c:v>
                </c:pt>
                <c:pt idx="2299">
                  <c:v>6.4569976257276597E-3</c:v>
                </c:pt>
                <c:pt idx="2300">
                  <c:v>1.9222402980691401E-3</c:v>
                </c:pt>
                <c:pt idx="2301">
                  <c:v>-2.61224825435635E-3</c:v>
                </c:pt>
                <c:pt idx="2302">
                  <c:v>-7.1464178192838399E-3</c:v>
                </c:pt>
                <c:pt idx="2303">
                  <c:v>-1.16800825897903E-2</c:v>
                </c:pt>
                <c:pt idx="2304">
                  <c:v>-1.6211494655704199E-2</c:v>
                </c:pt>
                <c:pt idx="2305">
                  <c:v>-2.0736504541591701E-2</c:v>
                </c:pt>
                <c:pt idx="2306">
                  <c:v>-2.52483093277125E-2</c:v>
                </c:pt>
                <c:pt idx="2307">
                  <c:v>-2.9739042176078801E-2</c:v>
                </c:pt>
                <c:pt idx="2308">
                  <c:v>-3.4203860484025801E-2</c:v>
                </c:pt>
                <c:pt idx="2309">
                  <c:v>-3.8644181608648201E-2</c:v>
                </c:pt>
                <c:pt idx="2310">
                  <c:v>-4.3065099848073198E-2</c:v>
                </c:pt>
                <c:pt idx="2311">
                  <c:v>-4.7467994982418799E-2</c:v>
                </c:pt>
                <c:pt idx="2312">
                  <c:v>-5.1846118844812702E-2</c:v>
                </c:pt>
                <c:pt idx="2313">
                  <c:v>-5.6188443091324598E-2</c:v>
                </c:pt>
                <c:pt idx="2314">
                  <c:v>-6.04872080695288E-2</c:v>
                </c:pt>
                <c:pt idx="2315">
                  <c:v>-6.4740393649858105E-2</c:v>
                </c:pt>
                <c:pt idx="2316">
                  <c:v>-6.8947332082540405E-2</c:v>
                </c:pt>
                <c:pt idx="2317">
                  <c:v>-7.3104284413599396E-2</c:v>
                </c:pt>
                <c:pt idx="2318">
                  <c:v>-7.7205746703483596E-2</c:v>
                </c:pt>
                <c:pt idx="2319">
                  <c:v>-8.1248985299539403E-2</c:v>
                </c:pt>
                <c:pt idx="2320">
                  <c:v>-8.5235200284564203E-2</c:v>
                </c:pt>
                <c:pt idx="2321">
                  <c:v>-8.9165507134010294E-2</c:v>
                </c:pt>
                <c:pt idx="2322">
                  <c:v>-9.3036557848127199E-2</c:v>
                </c:pt>
                <c:pt idx="2323">
                  <c:v>-9.6840676313692295E-2</c:v>
                </c:pt>
                <c:pt idx="2324">
                  <c:v>-0.10056981029827999</c:v>
                </c:pt>
                <c:pt idx="2325">
                  <c:v>-0.104218787843661</c:v>
                </c:pt>
                <c:pt idx="2326">
                  <c:v>-0.10778531589264601</c:v>
                </c:pt>
                <c:pt idx="2327">
                  <c:v>-0.111268215163665</c:v>
                </c:pt>
                <c:pt idx="2328">
                  <c:v>-0.114666452709413</c:v>
                </c:pt>
                <c:pt idx="2329">
                  <c:v>-0.117979367805569</c:v>
                </c:pt>
                <c:pt idx="2330">
                  <c:v>-0.1212067369361</c:v>
                </c:pt>
                <c:pt idx="2331">
                  <c:v>-0.124348127644396</c:v>
                </c:pt>
                <c:pt idx="2332">
                  <c:v>-0.12740236903320101</c:v>
                </c:pt>
                <c:pt idx="2333">
                  <c:v>-0.13036765078040399</c:v>
                </c:pt>
                <c:pt idx="2334">
                  <c:v>-0.13324159683964201</c:v>
                </c:pt>
                <c:pt idx="2335">
                  <c:v>-0.13602083125893999</c:v>
                </c:pt>
                <c:pt idx="2336">
                  <c:v>-0.13870104876665801</c:v>
                </c:pt>
                <c:pt idx="2337">
                  <c:v>-0.14127871592844601</c:v>
                </c:pt>
                <c:pt idx="2338">
                  <c:v>-0.14375330860412899</c:v>
                </c:pt>
                <c:pt idx="2339">
                  <c:v>-0.14612731603909099</c:v>
                </c:pt>
                <c:pt idx="2340">
                  <c:v>-0.14840328207348299</c:v>
                </c:pt>
                <c:pt idx="2341">
                  <c:v>-0.150580863254729</c:v>
                </c:pt>
                <c:pt idx="2342">
                  <c:v>-0.15265727553535199</c:v>
                </c:pt>
                <c:pt idx="2343">
                  <c:v>-0.154630378674528</c:v>
                </c:pt>
                <c:pt idx="2344">
                  <c:v>-0.15650036094185901</c:v>
                </c:pt>
                <c:pt idx="2345">
                  <c:v>-0.15826805336910399</c:v>
                </c:pt>
                <c:pt idx="2346">
                  <c:v>-0.15993254668066401</c:v>
                </c:pt>
                <c:pt idx="2347">
                  <c:v>-0.16149152599651601</c:v>
                </c:pt>
                <c:pt idx="2348">
                  <c:v>-0.16294372760121101</c:v>
                </c:pt>
                <c:pt idx="2349">
                  <c:v>-0.16429004803303701</c:v>
                </c:pt>
                <c:pt idx="2350">
                  <c:v>-0.16553197902216199</c:v>
                </c:pt>
                <c:pt idx="2351">
                  <c:v>-0.16666971991588</c:v>
                </c:pt>
                <c:pt idx="2352">
                  <c:v>-0.16770230810894299</c:v>
                </c:pt>
                <c:pt idx="2353">
                  <c:v>-0.16862891998163601</c:v>
                </c:pt>
                <c:pt idx="2354">
                  <c:v>-0.16944908936634501</c:v>
                </c:pt>
                <c:pt idx="2355">
                  <c:v>-0.17016169312795601</c:v>
                </c:pt>
                <c:pt idx="2356">
                  <c:v>-0.170764583739101</c:v>
                </c:pt>
                <c:pt idx="2357">
                  <c:v>-0.171255743415826</c:v>
                </c:pt>
                <c:pt idx="2358">
                  <c:v>-0.17163460210777401</c:v>
                </c:pt>
                <c:pt idx="2359">
                  <c:v>-0.171902051943433</c:v>
                </c:pt>
                <c:pt idx="2360">
                  <c:v>-0.17205952366703101</c:v>
                </c:pt>
                <c:pt idx="2361">
                  <c:v>-0.17210830580507699</c:v>
                </c:pt>
                <c:pt idx="2362">
                  <c:v>-0.17204930522623799</c:v>
                </c:pt>
                <c:pt idx="2363">
                  <c:v>-0.17188276997285201</c:v>
                </c:pt>
                <c:pt idx="2364">
                  <c:v>-0.171608179801398</c:v>
                </c:pt>
                <c:pt idx="2365">
                  <c:v>-0.17122494320126999</c:v>
                </c:pt>
                <c:pt idx="2366">
                  <c:v>-0.17073347167359501</c:v>
                </c:pt>
                <c:pt idx="2367">
                  <c:v>-0.17013525272746099</c:v>
                </c:pt>
                <c:pt idx="2368">
                  <c:v>-0.16943155840162699</c:v>
                </c:pt>
                <c:pt idx="2369">
                  <c:v>-0.168622219010162</c:v>
                </c:pt>
                <c:pt idx="2370">
                  <c:v>-0.16770590609072999</c:v>
                </c:pt>
                <c:pt idx="2371">
                  <c:v>-0.166681628426572</c:v>
                </c:pt>
                <c:pt idx="2372">
                  <c:v>-0.16554988989498801</c:v>
                </c:pt>
                <c:pt idx="2373">
                  <c:v>-0.16431249296216199</c:v>
                </c:pt>
                <c:pt idx="2374">
                  <c:v>-0.16297129908136099</c:v>
                </c:pt>
                <c:pt idx="2375">
                  <c:v>-0.161527060450741</c:v>
                </c:pt>
                <c:pt idx="2376">
                  <c:v>-0.15997932780456001</c:v>
                </c:pt>
                <c:pt idx="2377">
                  <c:v>-0.15832746846089299</c:v>
                </c:pt>
                <c:pt idx="2378">
                  <c:v>-0.15657174814004399</c:v>
                </c:pt>
                <c:pt idx="2379">
                  <c:v>-0.15471338813378499</c:v>
                </c:pt>
                <c:pt idx="2380">
                  <c:v>-0.15275378186670399</c:v>
                </c:pt>
                <c:pt idx="2381">
                  <c:v>-0.15069399211586601</c:v>
                </c:pt>
                <c:pt idx="2382">
                  <c:v>-0.14853497852750999</c:v>
                </c:pt>
                <c:pt idx="2383">
                  <c:v>-0.14627788537000699</c:v>
                </c:pt>
                <c:pt idx="2384">
                  <c:v>-0.14392389661730601</c:v>
                </c:pt>
                <c:pt idx="2385">
                  <c:v>-0.141474115493434</c:v>
                </c:pt>
                <c:pt idx="2386">
                  <c:v>-0.138929864119642</c:v>
                </c:pt>
                <c:pt idx="2387">
                  <c:v>-0.13629293525903799</c:v>
                </c:pt>
                <c:pt idx="2388">
                  <c:v>-0.13356531658037599</c:v>
                </c:pt>
                <c:pt idx="2389">
                  <c:v>-0.13074878432515799</c:v>
                </c:pt>
                <c:pt idx="2390">
                  <c:v>-0.12784493753248</c:v>
                </c:pt>
                <c:pt idx="2391">
                  <c:v>-0.12485546523504799</c:v>
                </c:pt>
                <c:pt idx="2392">
                  <c:v>-0.12178213449151699</c:v>
                </c:pt>
                <c:pt idx="2393">
                  <c:v>-0.11862660022412</c:v>
                </c:pt>
                <c:pt idx="2394">
                  <c:v>-0.11539047234817899</c:v>
                </c:pt>
                <c:pt idx="2395">
                  <c:v>-0.112075580895098</c:v>
                </c:pt>
                <c:pt idx="2396">
                  <c:v>-0.108684019658374</c:v>
                </c:pt>
                <c:pt idx="2397">
                  <c:v>-0.105217917741436</c:v>
                </c:pt>
                <c:pt idx="2398">
                  <c:v>-0.10167926788307199</c:v>
                </c:pt>
                <c:pt idx="2399">
                  <c:v>-9.8069975738228704E-2</c:v>
                </c:pt>
                <c:pt idx="2400">
                  <c:v>-9.4391990524432701E-2</c:v>
                </c:pt>
                <c:pt idx="2401">
                  <c:v>-9.0647371129250504E-2</c:v>
                </c:pt>
                <c:pt idx="2402">
                  <c:v>-8.68382688277958E-2</c:v>
                </c:pt>
                <c:pt idx="2403">
                  <c:v>-8.2966878575299094E-2</c:v>
                </c:pt>
                <c:pt idx="2404">
                  <c:v>-7.9035442458679897E-2</c:v>
                </c:pt>
                <c:pt idx="2405">
                  <c:v>-7.5046311587915596E-2</c:v>
                </c:pt>
                <c:pt idx="2406">
                  <c:v>-7.1001925740420205E-2</c:v>
                </c:pt>
                <c:pt idx="2407">
                  <c:v>-6.6904656772091606E-2</c:v>
                </c:pt>
                <c:pt idx="2408">
                  <c:v>-6.2756736479068806E-2</c:v>
                </c:pt>
                <c:pt idx="2409">
                  <c:v>-5.8560425532798902E-2</c:v>
                </c:pt>
                <c:pt idx="2410">
                  <c:v>-5.4318174818495199E-2</c:v>
                </c:pt>
                <c:pt idx="2411">
                  <c:v>-5.0032513713740297E-2</c:v>
                </c:pt>
                <c:pt idx="2412">
                  <c:v>-4.5705883025288802E-2</c:v>
                </c:pt>
                <c:pt idx="2413">
                  <c:v>-4.1340748146640398E-2</c:v>
                </c:pt>
                <c:pt idx="2414">
                  <c:v>-3.6939825121804597E-2</c:v>
                </c:pt>
                <c:pt idx="2415">
                  <c:v>-3.2506043283575099E-2</c:v>
                </c:pt>
                <c:pt idx="2416">
                  <c:v>-2.8042322189197801E-2</c:v>
                </c:pt>
                <c:pt idx="2417">
                  <c:v>-2.3551501435243399E-2</c:v>
                </c:pt>
                <c:pt idx="2418">
                  <c:v>-1.9036402942835699E-2</c:v>
                </c:pt>
                <c:pt idx="2419">
                  <c:v>-1.44998136145241E-2</c:v>
                </c:pt>
                <c:pt idx="2420">
                  <c:v>-9.9444699893645409E-3</c:v>
                </c:pt>
                <c:pt idx="2421">
                  <c:v>-5.3731752555511297E-3</c:v>
                </c:pt>
                <c:pt idx="2422">
                  <c:v>-7.8885376018230605E-4</c:v>
                </c:pt>
                <c:pt idx="2423">
                  <c:v>3.80555659059735E-3</c:v>
                </c:pt>
                <c:pt idx="2424">
                  <c:v>8.4070491061463606E-3</c:v>
                </c:pt>
                <c:pt idx="2425">
                  <c:v>1.30122978808311E-2</c:v>
                </c:pt>
                <c:pt idx="2426">
                  <c:v>1.7617816178113099E-2</c:v>
                </c:pt>
                <c:pt idx="2427">
                  <c:v>2.22206876138628E-2</c:v>
                </c:pt>
                <c:pt idx="2428">
                  <c:v>2.6818895112405899E-2</c:v>
                </c:pt>
                <c:pt idx="2429">
                  <c:v>3.1410545252269599E-2</c:v>
                </c:pt>
                <c:pt idx="2430">
                  <c:v>3.5992865775265601E-2</c:v>
                </c:pt>
                <c:pt idx="2431">
                  <c:v>4.0562193939120202E-2</c:v>
                </c:pt>
                <c:pt idx="2432">
                  <c:v>4.5114672844180199E-2</c:v>
                </c:pt>
                <c:pt idx="2433">
                  <c:v>4.96465487938876E-2</c:v>
                </c:pt>
                <c:pt idx="2434">
                  <c:v>5.4154011938297802E-2</c:v>
                </c:pt>
                <c:pt idx="2435">
                  <c:v>5.8633265127665403E-2</c:v>
                </c:pt>
                <c:pt idx="2436">
                  <c:v>6.3080742483374197E-2</c:v>
                </c:pt>
                <c:pt idx="2437">
                  <c:v>6.7492923942011895E-2</c:v>
                </c:pt>
                <c:pt idx="2438">
                  <c:v>7.1866131209640305E-2</c:v>
                </c:pt>
                <c:pt idx="2439">
                  <c:v>7.6197050494607094E-2</c:v>
                </c:pt>
                <c:pt idx="2440">
                  <c:v>8.0483454203847907E-2</c:v>
                </c:pt>
                <c:pt idx="2441">
                  <c:v>8.4723946467330294E-2</c:v>
                </c:pt>
                <c:pt idx="2442">
                  <c:v>8.89169353274257E-2</c:v>
                </c:pt>
                <c:pt idx="2443">
                  <c:v>9.3060160743406894E-2</c:v>
                </c:pt>
                <c:pt idx="2444">
                  <c:v>9.7151093115621895E-2</c:v>
                </c:pt>
                <c:pt idx="2445">
                  <c:v>0.10118728258710601</c:v>
                </c:pt>
                <c:pt idx="2446">
                  <c:v>0.105166341912681</c:v>
                </c:pt>
                <c:pt idx="2447">
                  <c:v>0.10908609916572699</c:v>
                </c:pt>
                <c:pt idx="2448">
                  <c:v>0.11294482134265101</c:v>
                </c:pt>
                <c:pt idx="2449">
                  <c:v>0.116740779166189</c:v>
                </c:pt>
                <c:pt idx="2450">
                  <c:v>0.12047147547247</c:v>
                </c:pt>
                <c:pt idx="2451">
                  <c:v>0.124133742955593</c:v>
                </c:pt>
                <c:pt idx="2452">
                  <c:v>0.12772469958369601</c:v>
                </c:pt>
                <c:pt idx="2453">
                  <c:v>0.13124215019807001</c:v>
                </c:pt>
                <c:pt idx="2454">
                  <c:v>0.13468393894109601</c:v>
                </c:pt>
                <c:pt idx="2455">
                  <c:v>0.13804731656158201</c:v>
                </c:pt>
                <c:pt idx="2456">
                  <c:v>0.141329062589375</c:v>
                </c:pt>
                <c:pt idx="2457">
                  <c:v>0.14452587725778099</c:v>
                </c:pt>
                <c:pt idx="2458">
                  <c:v>0.147634691890909</c:v>
                </c:pt>
                <c:pt idx="2459">
                  <c:v>0.150653130833445</c:v>
                </c:pt>
                <c:pt idx="2460">
                  <c:v>0.15357964760840301</c:v>
                </c:pt>
                <c:pt idx="2461">
                  <c:v>0.156412559367617</c:v>
                </c:pt>
                <c:pt idx="2462">
                  <c:v>0.15914889283750699</c:v>
                </c:pt>
                <c:pt idx="2463">
                  <c:v>0.16178495809979099</c:v>
                </c:pt>
                <c:pt idx="2464">
                  <c:v>0.164318231190828</c:v>
                </c:pt>
                <c:pt idx="2465">
                  <c:v>0.166747751562145</c:v>
                </c:pt>
                <c:pt idx="2466">
                  <c:v>0.169072327975689</c:v>
                </c:pt>
                <c:pt idx="2467">
                  <c:v>0.17128946884273</c:v>
                </c:pt>
                <c:pt idx="2468">
                  <c:v>0.17339684383503501</c:v>
                </c:pt>
                <c:pt idx="2469">
                  <c:v>0.175393798234106</c:v>
                </c:pt>
                <c:pt idx="2470">
                  <c:v>0.17728035688570301</c:v>
                </c:pt>
                <c:pt idx="2471">
                  <c:v>0.17905559411269001</c:v>
                </c:pt>
                <c:pt idx="2472">
                  <c:v>0.180718364845913</c:v>
                </c:pt>
                <c:pt idx="2473">
                  <c:v>0.182268992098371</c:v>
                </c:pt>
                <c:pt idx="2474">
                  <c:v>0.183708405859145</c:v>
                </c:pt>
                <c:pt idx="2475">
                  <c:v>0.185035542388505</c:v>
                </c:pt>
                <c:pt idx="2476">
                  <c:v>0.18624726534511701</c:v>
                </c:pt>
                <c:pt idx="2477">
                  <c:v>0.18734120784507799</c:v>
                </c:pt>
                <c:pt idx="2478">
                  <c:v>0.18831695118594799</c:v>
                </c:pt>
                <c:pt idx="2479">
                  <c:v>0.18917338044013601</c:v>
                </c:pt>
                <c:pt idx="2480">
                  <c:v>0.18990620711704601</c:v>
                </c:pt>
                <c:pt idx="2481">
                  <c:v>0.19050960258535601</c:v>
                </c:pt>
                <c:pt idx="2482">
                  <c:v>0.190980051940257</c:v>
                </c:pt>
                <c:pt idx="2483">
                  <c:v>0.191317935482056</c:v>
                </c:pt>
                <c:pt idx="2484">
                  <c:v>0.19152592871615701</c:v>
                </c:pt>
                <c:pt idx="2485">
                  <c:v>0.19160660214682301</c:v>
                </c:pt>
                <c:pt idx="2486">
                  <c:v>0.19156101855806501</c:v>
                </c:pt>
                <c:pt idx="2487">
                  <c:v>0.19138868753708399</c:v>
                </c:pt>
                <c:pt idx="2488">
                  <c:v>0.19108895743658399</c:v>
                </c:pt>
                <c:pt idx="2489">
                  <c:v>0.19066273312383999</c:v>
                </c:pt>
                <c:pt idx="2490">
                  <c:v>0.19011207876428399</c:v>
                </c:pt>
                <c:pt idx="2491">
                  <c:v>0.18943739552696101</c:v>
                </c:pt>
                <c:pt idx="2492">
                  <c:v>0.18863553236324401</c:v>
                </c:pt>
                <c:pt idx="2493">
                  <c:v>0.18770138839610001</c:v>
                </c:pt>
                <c:pt idx="2494">
                  <c:v>0.18663088922885199</c:v>
                </c:pt>
                <c:pt idx="2495">
                  <c:v>0.18542207418203399</c:v>
                </c:pt>
                <c:pt idx="2496">
                  <c:v>0.184074679648602</c:v>
                </c:pt>
                <c:pt idx="2497">
                  <c:v>0.18259025800836601</c:v>
                </c:pt>
                <c:pt idx="2498">
                  <c:v>0.180972111633635</c:v>
                </c:pt>
                <c:pt idx="2499">
                  <c:v>0.179223605993927</c:v>
                </c:pt>
                <c:pt idx="2500">
                  <c:v>0.17734662178097299</c:v>
                </c:pt>
                <c:pt idx="2501">
                  <c:v>0.17534239394547099</c:v>
                </c:pt>
                <c:pt idx="2502">
                  <c:v>0.17321283380354</c:v>
                </c:pt>
                <c:pt idx="2503">
                  <c:v>0.17095938909230601</c:v>
                </c:pt>
                <c:pt idx="2504">
                  <c:v>0.16858146905374999</c:v>
                </c:pt>
                <c:pt idx="2505">
                  <c:v>0.16607820497284201</c:v>
                </c:pt>
                <c:pt idx="2506">
                  <c:v>0.163451453931788</c:v>
                </c:pt>
                <c:pt idx="2507">
                  <c:v>0.16070481620650101</c:v>
                </c:pt>
                <c:pt idx="2508">
                  <c:v>0.15783994106810101</c:v>
                </c:pt>
                <c:pt idx="2509">
                  <c:v>0.154856903140491</c:v>
                </c:pt>
                <c:pt idx="2510">
                  <c:v>0.15175912770699901</c:v>
                </c:pt>
                <c:pt idx="2511">
                  <c:v>0.148554948960883</c:v>
                </c:pt>
                <c:pt idx="2512">
                  <c:v>0.14525224066623799</c:v>
                </c:pt>
                <c:pt idx="2513">
                  <c:v>0.14185339448429199</c:v>
                </c:pt>
                <c:pt idx="2514">
                  <c:v>0.13835756948492101</c:v>
                </c:pt>
                <c:pt idx="2515">
                  <c:v>0.13476593976581699</c:v>
                </c:pt>
                <c:pt idx="2516">
                  <c:v>0.13108182780657601</c:v>
                </c:pt>
                <c:pt idx="2517">
                  <c:v>0.12730648584851001</c:v>
                </c:pt>
                <c:pt idx="2518">
                  <c:v>0.12343810400892601</c:v>
                </c:pt>
                <c:pt idx="2519">
                  <c:v>0.119476091852004</c:v>
                </c:pt>
                <c:pt idx="2520">
                  <c:v>0.115424545190072</c:v>
                </c:pt>
                <c:pt idx="2521">
                  <c:v>0.111290124750955</c:v>
                </c:pt>
                <c:pt idx="2522">
                  <c:v>0.10707714435495901</c:v>
                </c:pt>
                <c:pt idx="2523">
                  <c:v>0.10278567968949701</c:v>
                </c:pt>
                <c:pt idx="2524">
                  <c:v>9.8414436982186895E-2</c:v>
                </c:pt>
                <c:pt idx="2525">
                  <c:v>9.3964945444036704E-2</c:v>
                </c:pt>
                <c:pt idx="2526">
                  <c:v>8.9442523158910506E-2</c:v>
                </c:pt>
                <c:pt idx="2527">
                  <c:v>8.4853346639044605E-2</c:v>
                </c:pt>
                <c:pt idx="2528">
                  <c:v>8.0201632959157096E-2</c:v>
                </c:pt>
                <c:pt idx="2529">
                  <c:v>7.5490772295927003E-2</c:v>
                </c:pt>
                <c:pt idx="2530">
                  <c:v>7.0726385243284201E-2</c:v>
                </c:pt>
                <c:pt idx="2531">
                  <c:v>6.5915942033997393E-2</c:v>
                </c:pt>
                <c:pt idx="2532">
                  <c:v>6.1064773308914397E-2</c:v>
                </c:pt>
                <c:pt idx="2533">
                  <c:v>5.61747001863084E-2</c:v>
                </c:pt>
                <c:pt idx="2534">
                  <c:v>5.1248303576742198E-2</c:v>
                </c:pt>
                <c:pt idx="2535">
                  <c:v>4.6293099237547299E-2</c:v>
                </c:pt>
                <c:pt idx="2536">
                  <c:v>4.13195837111398E-2</c:v>
                </c:pt>
                <c:pt idx="2537">
                  <c:v>3.6336176196954201E-2</c:v>
                </c:pt>
                <c:pt idx="2538">
                  <c:v>3.13480677705038E-2</c:v>
                </c:pt>
                <c:pt idx="2539">
                  <c:v>2.63598290345665E-2</c:v>
                </c:pt>
                <c:pt idx="2540">
                  <c:v>2.1375781140228901E-2</c:v>
                </c:pt>
                <c:pt idx="2541">
                  <c:v>1.6397104621399001E-2</c:v>
                </c:pt>
                <c:pt idx="2542">
                  <c:v>1.1421483439329401E-2</c:v>
                </c:pt>
                <c:pt idx="2543">
                  <c:v>6.4478767284007E-3</c:v>
                </c:pt>
                <c:pt idx="2544">
                  <c:v>1.48080101770914E-3</c:v>
                </c:pt>
                <c:pt idx="2545">
                  <c:v>-3.47148245374468E-3</c:v>
                </c:pt>
                <c:pt idx="2546">
                  <c:v>-8.4023777803463196E-3</c:v>
                </c:pt>
                <c:pt idx="2547">
                  <c:v>-1.33092125411434E-2</c:v>
                </c:pt>
                <c:pt idx="2548">
                  <c:v>-1.8190086707994799E-2</c:v>
                </c:pt>
                <c:pt idx="2549">
                  <c:v>-2.3039245860782299E-2</c:v>
                </c:pt>
                <c:pt idx="2550">
                  <c:v>-2.78458255233121E-2</c:v>
                </c:pt>
                <c:pt idx="2551">
                  <c:v>-3.2597524191414297E-2</c:v>
                </c:pt>
                <c:pt idx="2552">
                  <c:v>-3.7286768624668801E-2</c:v>
                </c:pt>
                <c:pt idx="2553">
                  <c:v>-4.1914172858303102E-2</c:v>
                </c:pt>
                <c:pt idx="2554">
                  <c:v>-4.64850580427583E-2</c:v>
                </c:pt>
                <c:pt idx="2555">
                  <c:v>-5.1000701433578599E-2</c:v>
                </c:pt>
                <c:pt idx="2556">
                  <c:v>-5.5452321986585298E-2</c:v>
                </c:pt>
                <c:pt idx="2557">
                  <c:v>-5.9824463898406899E-2</c:v>
                </c:pt>
                <c:pt idx="2558">
                  <c:v>-6.4104825277017302E-2</c:v>
                </c:pt>
                <c:pt idx="2559">
                  <c:v>-6.8290426064363197E-2</c:v>
                </c:pt>
                <c:pt idx="2560">
                  <c:v>-7.2384139069262901E-2</c:v>
                </c:pt>
                <c:pt idx="2561">
                  <c:v>-7.6386652803593302E-2</c:v>
                </c:pt>
                <c:pt idx="2562">
                  <c:v>-8.0293403783162395E-2</c:v>
                </c:pt>
                <c:pt idx="2563">
                  <c:v>-8.4098949908874801E-2</c:v>
                </c:pt>
                <c:pt idx="2564">
                  <c:v>-8.7802045769982601E-2</c:v>
                </c:pt>
                <c:pt idx="2565">
                  <c:v>-9.1404728004204294E-2</c:v>
                </c:pt>
                <c:pt idx="2566">
                  <c:v>-9.4907083143202994E-2</c:v>
                </c:pt>
                <c:pt idx="2567">
                  <c:v>-9.8304564595990004E-2</c:v>
                </c:pt>
                <c:pt idx="2568">
                  <c:v>-0.101590847708503</c:v>
                </c:pt>
                <c:pt idx="2569">
                  <c:v>-0.104761927668684</c:v>
                </c:pt>
                <c:pt idx="2570">
                  <c:v>-0.107816287140427</c:v>
                </c:pt>
                <c:pt idx="2571">
                  <c:v>-0.110751562591997</c:v>
                </c:pt>
                <c:pt idx="2572">
                  <c:v>-0.113562703706214</c:v>
                </c:pt>
                <c:pt idx="2573">
                  <c:v>-0.11624429277817699</c:v>
                </c:pt>
                <c:pt idx="2574">
                  <c:v>-0.118794025916702</c:v>
                </c:pt>
                <c:pt idx="2575">
                  <c:v>-0.12121248380071201</c:v>
                </c:pt>
                <c:pt idx="2576">
                  <c:v>-0.12349897180967501</c:v>
                </c:pt>
                <c:pt idx="2577">
                  <c:v>-0.12564857537110599</c:v>
                </c:pt>
                <c:pt idx="2578">
                  <c:v>-0.127654404757685</c:v>
                </c:pt>
                <c:pt idx="2579">
                  <c:v>-0.12951227647959199</c:v>
                </c:pt>
                <c:pt idx="2580">
                  <c:v>-0.13122179028266201</c:v>
                </c:pt>
                <c:pt idx="2581">
                  <c:v>-0.132782843154723</c:v>
                </c:pt>
                <c:pt idx="2582">
                  <c:v>-0.134193003327812</c:v>
                </c:pt>
                <c:pt idx="2583">
                  <c:v>-0.13544951097510799</c:v>
                </c:pt>
                <c:pt idx="2584">
                  <c:v>-0.136552463160618</c:v>
                </c:pt>
                <c:pt idx="2585">
                  <c:v>-0.137504073339695</c:v>
                </c:pt>
                <c:pt idx="2586">
                  <c:v>-0.13830513016436299</c:v>
                </c:pt>
                <c:pt idx="2587">
                  <c:v>-0.13895386363859899</c:v>
                </c:pt>
                <c:pt idx="2588">
                  <c:v>-0.13944823603537401</c:v>
                </c:pt>
                <c:pt idx="2589">
                  <c:v>-0.13978749606697899</c:v>
                </c:pt>
                <c:pt idx="2590">
                  <c:v>-0.13997090875438001</c:v>
                </c:pt>
                <c:pt idx="2591">
                  <c:v>-0.13999659670919901</c:v>
                </c:pt>
                <c:pt idx="2592">
                  <c:v>-0.13986288111714501</c:v>
                </c:pt>
                <c:pt idx="2593">
                  <c:v>-0.139569752113648</c:v>
                </c:pt>
                <c:pt idx="2594">
                  <c:v>-0.13911744790140301</c:v>
                </c:pt>
                <c:pt idx="2595">
                  <c:v>-0.13850379988515499</c:v>
                </c:pt>
                <c:pt idx="2596">
                  <c:v>-0.13772443677156601</c:v>
                </c:pt>
                <c:pt idx="2597">
                  <c:v>-0.13677633777831799</c:v>
                </c:pt>
                <c:pt idx="2598">
                  <c:v>-0.1356609163186</c:v>
                </c:pt>
                <c:pt idx="2599">
                  <c:v>-0.13438334459971599</c:v>
                </c:pt>
                <c:pt idx="2600">
                  <c:v>-0.132948965931737</c:v>
                </c:pt>
                <c:pt idx="2601">
                  <c:v>-0.131360162494328</c:v>
                </c:pt>
                <c:pt idx="2602">
                  <c:v>-0.12961593543827499</c:v>
                </c:pt>
                <c:pt idx="2603">
                  <c:v>-0.12771372964386399</c:v>
                </c:pt>
                <c:pt idx="2604">
                  <c:v>-0.125651588259869</c:v>
                </c:pt>
                <c:pt idx="2605">
                  <c:v>-0.12342912871280499</c:v>
                </c:pt>
                <c:pt idx="2606">
                  <c:v>-0.12104726696010901</c:v>
                </c:pt>
                <c:pt idx="2607">
                  <c:v>-0.118507622150654</c:v>
                </c:pt>
                <c:pt idx="2608">
                  <c:v>-0.115812953801679</c:v>
                </c:pt>
                <c:pt idx="2609">
                  <c:v>-0.112969104859084</c:v>
                </c:pt>
                <c:pt idx="2610">
                  <c:v>-0.109986470415289</c:v>
                </c:pt>
                <c:pt idx="2611">
                  <c:v>-0.10687733164027501</c:v>
                </c:pt>
                <c:pt idx="2612">
                  <c:v>-0.103648993315495</c:v>
                </c:pt>
                <c:pt idx="2613">
                  <c:v>-0.10029913938780601</c:v>
                </c:pt>
                <c:pt idx="2614">
                  <c:v>-9.6819894912357096E-2</c:v>
                </c:pt>
                <c:pt idx="2615">
                  <c:v>-9.3207046235679394E-2</c:v>
                </c:pt>
                <c:pt idx="2616">
                  <c:v>-8.9463519486807794E-2</c:v>
                </c:pt>
                <c:pt idx="2617">
                  <c:v>-8.55934760164338E-2</c:v>
                </c:pt>
                <c:pt idx="2618">
                  <c:v>-8.1596734643140406E-2</c:v>
                </c:pt>
                <c:pt idx="2619">
                  <c:v>-7.7472663732484306E-2</c:v>
                </c:pt>
                <c:pt idx="2620">
                  <c:v>-7.3228072877200401E-2</c:v>
                </c:pt>
                <c:pt idx="2621">
                  <c:v>-6.8876983847774201E-2</c:v>
                </c:pt>
                <c:pt idx="2622">
                  <c:v>-6.4431723760379297E-2</c:v>
                </c:pt>
                <c:pt idx="2623">
                  <c:v>-5.9896624410915103E-2</c:v>
                </c:pt>
                <c:pt idx="2624">
                  <c:v>-5.5270648311421998E-2</c:v>
                </c:pt>
                <c:pt idx="2625">
                  <c:v>-5.0552941808984501E-2</c:v>
                </c:pt>
                <c:pt idx="2626">
                  <c:v>-4.5744605370079398E-2</c:v>
                </c:pt>
                <c:pt idx="2627">
                  <c:v>-4.0848410952444202E-2</c:v>
                </c:pt>
                <c:pt idx="2628">
                  <c:v>-3.58700831146571E-2</c:v>
                </c:pt>
                <c:pt idx="2629">
                  <c:v>-3.0819216510906602E-2</c:v>
                </c:pt>
                <c:pt idx="2630">
                  <c:v>-2.5707022396962299E-2</c:v>
                </c:pt>
                <c:pt idx="2631">
                  <c:v>-2.0543377907001299E-2</c:v>
                </c:pt>
                <c:pt idx="2632">
                  <c:v>-1.5336488094736599E-2</c:v>
                </c:pt>
                <c:pt idx="2633">
                  <c:v>-1.00933388463171E-2</c:v>
                </c:pt>
                <c:pt idx="2634">
                  <c:v>-4.81846739759047E-3</c:v>
                </c:pt>
                <c:pt idx="2635">
                  <c:v>4.8640977363844002E-4</c:v>
                </c:pt>
                <c:pt idx="2636">
                  <c:v>5.8190571047829201E-3</c:v>
                </c:pt>
                <c:pt idx="2637">
                  <c:v>1.1173375739269799E-2</c:v>
                </c:pt>
                <c:pt idx="2638">
                  <c:v>1.6540858951009998E-2</c:v>
                </c:pt>
                <c:pt idx="2639">
                  <c:v>2.1913953946650199E-2</c:v>
                </c:pt>
                <c:pt idx="2640">
                  <c:v>2.7284896692248602E-2</c:v>
                </c:pt>
                <c:pt idx="2641">
                  <c:v>3.26421992459918E-2</c:v>
                </c:pt>
                <c:pt idx="2642">
                  <c:v>3.7973513702734801E-2</c:v>
                </c:pt>
                <c:pt idx="2643">
                  <c:v>4.3274874828640598E-2</c:v>
                </c:pt>
                <c:pt idx="2644">
                  <c:v>4.8554156720262899E-2</c:v>
                </c:pt>
                <c:pt idx="2645">
                  <c:v>5.3821004033439299E-2</c:v>
                </c:pt>
                <c:pt idx="2646">
                  <c:v>5.9073124857581302E-2</c:v>
                </c:pt>
                <c:pt idx="2647">
                  <c:v>6.4294898677898699E-2</c:v>
                </c:pt>
                <c:pt idx="2648">
                  <c:v>6.9469388311871397E-2</c:v>
                </c:pt>
                <c:pt idx="2649">
                  <c:v>7.4588998730028805E-2</c:v>
                </c:pt>
                <c:pt idx="2650">
                  <c:v>7.9653951224823202E-2</c:v>
                </c:pt>
                <c:pt idx="2651">
                  <c:v>8.4664121675881596E-2</c:v>
                </c:pt>
                <c:pt idx="2652">
                  <c:v>8.9615860589743607E-2</c:v>
                </c:pt>
                <c:pt idx="2653">
                  <c:v>9.4505319567643006E-2</c:v>
                </c:pt>
                <c:pt idx="2654">
                  <c:v>9.9330367668360897E-2</c:v>
                </c:pt>
                <c:pt idx="2655">
                  <c:v>0.104087320984485</c:v>
                </c:pt>
                <c:pt idx="2656">
                  <c:v>0.108767990847351</c:v>
                </c:pt>
                <c:pt idx="2657">
                  <c:v>0.113362317462802</c:v>
                </c:pt>
                <c:pt idx="2658">
                  <c:v>0.1178632901817</c:v>
                </c:pt>
                <c:pt idx="2659">
                  <c:v>0.122267370267907</c:v>
                </c:pt>
                <c:pt idx="2660">
                  <c:v>0.12657003135397599</c:v>
                </c:pt>
                <c:pt idx="2661">
                  <c:v>0.13076273799761801</c:v>
                </c:pt>
                <c:pt idx="2662">
                  <c:v>0.134835736614104</c:v>
                </c:pt>
                <c:pt idx="2663">
                  <c:v>0.13878376540264001</c:v>
                </c:pt>
                <c:pt idx="2664">
                  <c:v>0.142608322710809</c:v>
                </c:pt>
                <c:pt idx="2665">
                  <c:v>0.14631377044118099</c:v>
                </c:pt>
                <c:pt idx="2666">
                  <c:v>0.149900880649082</c:v>
                </c:pt>
                <c:pt idx="2667">
                  <c:v>0.15336392984726799</c:v>
                </c:pt>
                <c:pt idx="2668">
                  <c:v>0.156693750005617</c:v>
                </c:pt>
                <c:pt idx="2669">
                  <c:v>0.159883005235295</c:v>
                </c:pt>
                <c:pt idx="2670">
                  <c:v>0.16292826232819899</c:v>
                </c:pt>
                <c:pt idx="2671">
                  <c:v>0.16582764626955801</c:v>
                </c:pt>
                <c:pt idx="2672">
                  <c:v>0.16857750071742</c:v>
                </c:pt>
                <c:pt idx="2673">
                  <c:v>0.17117132595516299</c:v>
                </c:pt>
                <c:pt idx="2674">
                  <c:v>0.173601580029733</c:v>
                </c:pt>
                <c:pt idx="2675">
                  <c:v>0.17586340998743499</c:v>
                </c:pt>
                <c:pt idx="2676">
                  <c:v>0.177958228401142</c:v>
                </c:pt>
                <c:pt idx="2677">
                  <c:v>0.17989333460734799</c:v>
                </c:pt>
                <c:pt idx="2678">
                  <c:v>0.18167590545721801</c:v>
                </c:pt>
                <c:pt idx="2679">
                  <c:v>0.183306045951908</c:v>
                </c:pt>
                <c:pt idx="2680">
                  <c:v>0.18477595892072199</c:v>
                </c:pt>
                <c:pt idx="2681">
                  <c:v>0.186075757581707</c:v>
                </c:pt>
                <c:pt idx="2682">
                  <c:v>0.187199405838709</c:v>
                </c:pt>
                <c:pt idx="2683">
                  <c:v>0.188146285935164</c:v>
                </c:pt>
                <c:pt idx="2684">
                  <c:v>0.18891962621640701</c:v>
                </c:pt>
                <c:pt idx="2685">
                  <c:v>0.18952349589789799</c:v>
                </c:pt>
                <c:pt idx="2686">
                  <c:v>0.18995904146905801</c:v>
                </c:pt>
                <c:pt idx="2687">
                  <c:v>0.190223751068232</c:v>
                </c:pt>
                <c:pt idx="2688">
                  <c:v>0.19031740566324401</c:v>
                </c:pt>
                <c:pt idx="2689">
                  <c:v>0.19024858333400499</c:v>
                </c:pt>
                <c:pt idx="2690">
                  <c:v>0.19003068447302501</c:v>
                </c:pt>
                <c:pt idx="2691">
                  <c:v>0.1896698609511</c:v>
                </c:pt>
                <c:pt idx="2692">
                  <c:v>0.18916165985585301</c:v>
                </c:pt>
                <c:pt idx="2693">
                  <c:v>0.18850279028931299</c:v>
                </c:pt>
                <c:pt idx="2694">
                  <c:v>0.18770196140923401</c:v>
                </c:pt>
                <c:pt idx="2695">
                  <c:v>0.18677461397138501</c:v>
                </c:pt>
                <c:pt idx="2696">
                  <c:v>0.18573010263022799</c:v>
                </c:pt>
                <c:pt idx="2697">
                  <c:v>0.18456917780217</c:v>
                </c:pt>
                <c:pt idx="2698">
                  <c:v>0.18329123600602601</c:v>
                </c:pt>
                <c:pt idx="2699">
                  <c:v>0.18189739543578701</c:v>
                </c:pt>
                <c:pt idx="2700">
                  <c:v>0.18038721077061801</c:v>
                </c:pt>
                <c:pt idx="2701">
                  <c:v>0.178759710894309</c:v>
                </c:pt>
                <c:pt idx="2702">
                  <c:v>0.17702027268992501</c:v>
                </c:pt>
                <c:pt idx="2703">
                  <c:v>0.17518229190491799</c:v>
                </c:pt>
                <c:pt idx="2704">
                  <c:v>0.17326011046626999</c:v>
                </c:pt>
                <c:pt idx="2705">
                  <c:v>0.17126317403765701</c:v>
                </c:pt>
                <c:pt idx="2706">
                  <c:v>0.16919766753769799</c:v>
                </c:pt>
                <c:pt idx="2707">
                  <c:v>0.16706975579236</c:v>
                </c:pt>
                <c:pt idx="2708">
                  <c:v>0.164885325817028</c:v>
                </c:pt>
                <c:pt idx="2709">
                  <c:v>0.16264965067097001</c:v>
                </c:pt>
                <c:pt idx="2710">
                  <c:v>0.16036892918350301</c:v>
                </c:pt>
                <c:pt idx="2711">
                  <c:v>0.15804922243894601</c:v>
                </c:pt>
                <c:pt idx="2712">
                  <c:v>0.15569240554384101</c:v>
                </c:pt>
                <c:pt idx="2713">
                  <c:v>0.15329638915744501</c:v>
                </c:pt>
                <c:pt idx="2714">
                  <c:v>0.15086217188206899</c:v>
                </c:pt>
                <c:pt idx="2715">
                  <c:v>0.14839962539853799</c:v>
                </c:pt>
                <c:pt idx="2716">
                  <c:v>0.14592529044258801</c:v>
                </c:pt>
                <c:pt idx="2717">
                  <c:v>0.14345548754266199</c:v>
                </c:pt>
                <c:pt idx="2718">
                  <c:v>0.14100083646646799</c:v>
                </c:pt>
                <c:pt idx="2719">
                  <c:v>0.13856421481856801</c:v>
                </c:pt>
                <c:pt idx="2720">
                  <c:v>0.13614333056899799</c:v>
                </c:pt>
                <c:pt idx="2721">
                  <c:v>0.13373807546631</c:v>
                </c:pt>
                <c:pt idx="2722">
                  <c:v>0.131355339714993</c:v>
                </c:pt>
                <c:pt idx="2723">
                  <c:v>0.129002871010475</c:v>
                </c:pt>
                <c:pt idx="2724">
                  <c:v>0.12667871433150599</c:v>
                </c:pt>
                <c:pt idx="2725">
                  <c:v>0.12437364110174599</c:v>
                </c:pt>
                <c:pt idx="2726">
                  <c:v>0.12208765369892099</c:v>
                </c:pt>
                <c:pt idx="2727">
                  <c:v>0.119838230517539</c:v>
                </c:pt>
                <c:pt idx="2728">
                  <c:v>0.117645682400168</c:v>
                </c:pt>
                <c:pt idx="2729">
                  <c:v>0.11551359103372801</c:v>
                </c:pt>
                <c:pt idx="2730">
                  <c:v>0.113431118215345</c:v>
                </c:pt>
                <c:pt idx="2731">
                  <c:v>0.11139422978479301</c:v>
                </c:pt>
                <c:pt idx="2732">
                  <c:v>0.10941714546937201</c:v>
                </c:pt>
                <c:pt idx="2733">
                  <c:v>0.107520072001968</c:v>
                </c:pt>
                <c:pt idx="2734">
                  <c:v>0.105711093428348</c:v>
                </c:pt>
                <c:pt idx="2735">
                  <c:v>0.10398400843168699</c:v>
                </c:pt>
                <c:pt idx="2736">
                  <c:v>0.102329768411273</c:v>
                </c:pt>
                <c:pt idx="2737">
                  <c:v>0.100744517780595</c:v>
                </c:pt>
                <c:pt idx="2738">
                  <c:v>9.9228575985249298E-2</c:v>
                </c:pt>
                <c:pt idx="2739">
                  <c:v>9.7784916759290505E-2</c:v>
                </c:pt>
                <c:pt idx="2740">
                  <c:v>9.6420891529061997E-2</c:v>
                </c:pt>
                <c:pt idx="2741">
                  <c:v>9.5145657515995394E-2</c:v>
                </c:pt>
                <c:pt idx="2742">
                  <c:v>9.3960487558100894E-2</c:v>
                </c:pt>
                <c:pt idx="2743">
                  <c:v>9.2853396224034407E-2</c:v>
                </c:pt>
                <c:pt idx="2744">
                  <c:v>9.1808461129515601E-2</c:v>
                </c:pt>
                <c:pt idx="2745">
                  <c:v>9.0821299470634304E-2</c:v>
                </c:pt>
                <c:pt idx="2746">
                  <c:v>8.9902468262098606E-2</c:v>
                </c:pt>
                <c:pt idx="2747">
                  <c:v>8.9066019455959003E-2</c:v>
                </c:pt>
                <c:pt idx="2748">
                  <c:v>8.8318595914751705E-2</c:v>
                </c:pt>
                <c:pt idx="2749">
                  <c:v>8.7659851738843206E-2</c:v>
                </c:pt>
                <c:pt idx="2750">
                  <c:v>8.7087395775705401E-2</c:v>
                </c:pt>
                <c:pt idx="2751">
                  <c:v>8.6596985973158805E-2</c:v>
                </c:pt>
                <c:pt idx="2752">
                  <c:v>8.61814982283787E-2</c:v>
                </c:pt>
                <c:pt idx="2753">
                  <c:v>8.5836066248582296E-2</c:v>
                </c:pt>
                <c:pt idx="2754">
                  <c:v>8.5565090109710404E-2</c:v>
                </c:pt>
                <c:pt idx="2755">
                  <c:v>8.5380534944799094E-2</c:v>
                </c:pt>
                <c:pt idx="2756">
                  <c:v>8.5290856795371905E-2</c:v>
                </c:pt>
                <c:pt idx="2757">
                  <c:v>8.5291396187399601E-2</c:v>
                </c:pt>
                <c:pt idx="2758">
                  <c:v>8.5365631837104203E-2</c:v>
                </c:pt>
                <c:pt idx="2759">
                  <c:v>8.5497043745172599E-2</c:v>
                </c:pt>
                <c:pt idx="2760">
                  <c:v>8.5683260331347599E-2</c:v>
                </c:pt>
                <c:pt idx="2761">
                  <c:v>8.5940603201188806E-2</c:v>
                </c:pt>
                <c:pt idx="2762">
                  <c:v>8.6292343901102103E-2</c:v>
                </c:pt>
                <c:pt idx="2763">
                  <c:v>8.6749337115582095E-2</c:v>
                </c:pt>
                <c:pt idx="2764">
                  <c:v>8.7302150226457598E-2</c:v>
                </c:pt>
                <c:pt idx="2765">
                  <c:v>8.7932139339845602E-2</c:v>
                </c:pt>
                <c:pt idx="2766">
                  <c:v>8.8627036506159093E-2</c:v>
                </c:pt>
                <c:pt idx="2767">
                  <c:v>8.9383688000872999E-2</c:v>
                </c:pt>
                <c:pt idx="2768">
                  <c:v>9.0199052487975107E-2</c:v>
                </c:pt>
                <c:pt idx="2769">
                  <c:v>9.1063107303594501E-2</c:v>
                </c:pt>
                <c:pt idx="2770">
                  <c:v>9.1961118493268698E-2</c:v>
                </c:pt>
                <c:pt idx="2771">
                  <c:v>9.2882891245011798E-2</c:v>
                </c:pt>
                <c:pt idx="2772">
                  <c:v>9.38327741635092E-2</c:v>
                </c:pt>
                <c:pt idx="2773">
                  <c:v>9.4830920392078202E-2</c:v>
                </c:pt>
                <c:pt idx="2774">
                  <c:v>9.5897661418677699E-2</c:v>
                </c:pt>
                <c:pt idx="2775">
                  <c:v>9.7031053565405798E-2</c:v>
                </c:pt>
                <c:pt idx="2776">
                  <c:v>9.8204323432682095E-2</c:v>
                </c:pt>
                <c:pt idx="2777">
                  <c:v>9.9391998552399094E-2</c:v>
                </c:pt>
                <c:pt idx="2778">
                  <c:v>0.10059438298477601</c:v>
                </c:pt>
                <c:pt idx="2779">
                  <c:v>0.101827807531886</c:v>
                </c:pt>
                <c:pt idx="2780">
                  <c:v>0.10309414409547001</c:v>
                </c:pt>
                <c:pt idx="2781">
                  <c:v>0.10437287399258</c:v>
                </c:pt>
                <c:pt idx="2782">
                  <c:v>0.10564675733477601</c:v>
                </c:pt>
                <c:pt idx="2783">
                  <c:v>0.10692475959995899</c:v>
                </c:pt>
                <c:pt idx="2784">
                  <c:v>0.10823222836820499</c:v>
                </c:pt>
                <c:pt idx="2785">
                  <c:v>0.109584156744268</c:v>
                </c:pt>
                <c:pt idx="2786">
                  <c:v>0.11097522735170399</c:v>
                </c:pt>
                <c:pt idx="2787">
                  <c:v>0.112392333423838</c:v>
                </c:pt>
                <c:pt idx="2788">
                  <c:v>0.113828264530318</c:v>
                </c:pt>
                <c:pt idx="2789">
                  <c:v>0.11528178511157</c:v>
                </c:pt>
                <c:pt idx="2790">
                  <c:v>0.11674917986209001</c:v>
                </c:pt>
                <c:pt idx="2791">
                  <c:v>0.118218377637566</c:v>
                </c:pt>
                <c:pt idx="2792">
                  <c:v>0.11967076729673801</c:v>
                </c:pt>
                <c:pt idx="2793">
                  <c:v>0.12108958621565299</c:v>
                </c:pt>
                <c:pt idx="2794">
                  <c:v>0.122469050979973</c:v>
                </c:pt>
                <c:pt idx="2795">
                  <c:v>0.12381604396170701</c:v>
                </c:pt>
                <c:pt idx="2796">
                  <c:v>0.125141153491515</c:v>
                </c:pt>
                <c:pt idx="2797">
                  <c:v>0.12644553645262499</c:v>
                </c:pt>
                <c:pt idx="2798">
                  <c:v>0.12771416112110601</c:v>
                </c:pt>
                <c:pt idx="2799">
                  <c:v>0.128921171275302</c:v>
                </c:pt>
                <c:pt idx="2800">
                  <c:v>0.130044622901935</c:v>
                </c:pt>
                <c:pt idx="2801">
                  <c:v>0.131080299379943</c:v>
                </c:pt>
                <c:pt idx="2802">
                  <c:v>0.13204235788392901</c:v>
                </c:pt>
                <c:pt idx="2803">
                  <c:v>0.13294827265655901</c:v>
                </c:pt>
                <c:pt idx="2804">
                  <c:v>0.133801745938324</c:v>
                </c:pt>
                <c:pt idx="2805">
                  <c:v>0.134590431696542</c:v>
                </c:pt>
                <c:pt idx="2806">
                  <c:v>0.13529842420701599</c:v>
                </c:pt>
                <c:pt idx="2807">
                  <c:v>0.135917509980825</c:v>
                </c:pt>
                <c:pt idx="2808">
                  <c:v>0.13644694085245199</c:v>
                </c:pt>
                <c:pt idx="2809">
                  <c:v>0.13688799597962401</c:v>
                </c:pt>
                <c:pt idx="2810">
                  <c:v>0.13724257545715299</c:v>
                </c:pt>
                <c:pt idx="2811">
                  <c:v>0.13751454828941601</c:v>
                </c:pt>
                <c:pt idx="2812">
                  <c:v>0.13770811235765901</c:v>
                </c:pt>
                <c:pt idx="2813">
                  <c:v>0.13782392627301199</c:v>
                </c:pt>
                <c:pt idx="2814">
                  <c:v>0.13785781789439699</c:v>
                </c:pt>
                <c:pt idx="2815">
                  <c:v>0.13780269131629899</c:v>
                </c:pt>
                <c:pt idx="2816">
                  <c:v>0.13765055882191901</c:v>
                </c:pt>
                <c:pt idx="2817">
                  <c:v>0.137393328949524</c:v>
                </c:pt>
                <c:pt idx="2818">
                  <c:v>0.137023216674027</c:v>
                </c:pt>
                <c:pt idx="2819">
                  <c:v>0.13653351619422399</c:v>
                </c:pt>
                <c:pt idx="2820">
                  <c:v>0.13592018055892199</c:v>
                </c:pt>
                <c:pt idx="2821">
                  <c:v>0.13518392267288501</c:v>
                </c:pt>
                <c:pt idx="2822">
                  <c:v>0.13433053469699399</c:v>
                </c:pt>
                <c:pt idx="2823">
                  <c:v>0.13336775050404501</c:v>
                </c:pt>
                <c:pt idx="2824">
                  <c:v>0.13230155142001801</c:v>
                </c:pt>
                <c:pt idx="2825">
                  <c:v>0.13113609160755799</c:v>
                </c:pt>
                <c:pt idx="2826">
                  <c:v>0.12987576662999301</c:v>
                </c:pt>
                <c:pt idx="2827">
                  <c:v>0.128524384071034</c:v>
                </c:pt>
                <c:pt idx="2828">
                  <c:v>0.127081754084306</c:v>
                </c:pt>
                <c:pt idx="2829">
                  <c:v>0.12554334868294501</c:v>
                </c:pt>
                <c:pt idx="2830">
                  <c:v>0.12390453494331299</c:v>
                </c:pt>
                <c:pt idx="2831">
                  <c:v>0.122164040166776</c:v>
                </c:pt>
                <c:pt idx="2832">
                  <c:v>0.120322809215029</c:v>
                </c:pt>
                <c:pt idx="2833">
                  <c:v>0.118380726534886</c:v>
                </c:pt>
                <c:pt idx="2834">
                  <c:v>0.116334906451392</c:v>
                </c:pt>
                <c:pt idx="2835">
                  <c:v>0.11418082272887201</c:v>
                </c:pt>
                <c:pt idx="2836">
                  <c:v>0.111916538803377</c:v>
                </c:pt>
                <c:pt idx="2837">
                  <c:v>0.109547460673507</c:v>
                </c:pt>
                <c:pt idx="2838">
                  <c:v>0.107085086574087</c:v>
                </c:pt>
                <c:pt idx="2839">
                  <c:v>0.104537997199982</c:v>
                </c:pt>
                <c:pt idx="2840">
                  <c:v>0.101905710214997</c:v>
                </c:pt>
                <c:pt idx="2841">
                  <c:v>9.9185812436505302E-2</c:v>
                </c:pt>
                <c:pt idx="2842">
                  <c:v>9.6385274595554599E-2</c:v>
                </c:pt>
                <c:pt idx="2843">
                  <c:v>9.3517290978217496E-2</c:v>
                </c:pt>
                <c:pt idx="2844">
                  <c:v>9.0585410569613306E-2</c:v>
                </c:pt>
                <c:pt idx="2845">
                  <c:v>8.7578959559170902E-2</c:v>
                </c:pt>
                <c:pt idx="2846">
                  <c:v>8.4489448944241194E-2</c:v>
                </c:pt>
                <c:pt idx="2847">
                  <c:v>8.1325480255199395E-2</c:v>
                </c:pt>
                <c:pt idx="2848">
                  <c:v>7.8104332279286301E-2</c:v>
                </c:pt>
                <c:pt idx="2849">
                  <c:v>7.4833143238817804E-2</c:v>
                </c:pt>
                <c:pt idx="2850">
                  <c:v>7.1507404229577201E-2</c:v>
                </c:pt>
                <c:pt idx="2851">
                  <c:v>6.8126977563473107E-2</c:v>
                </c:pt>
                <c:pt idx="2852">
                  <c:v>6.4704572051035594E-2</c:v>
                </c:pt>
                <c:pt idx="2853">
                  <c:v>6.1256328957452998E-2</c:v>
                </c:pt>
                <c:pt idx="2854">
                  <c:v>5.7791482639725299E-2</c:v>
                </c:pt>
                <c:pt idx="2855">
                  <c:v>5.4314694904640297E-2</c:v>
                </c:pt>
                <c:pt idx="2856">
                  <c:v>5.0831550185628301E-2</c:v>
                </c:pt>
                <c:pt idx="2857">
                  <c:v>4.7345315754243E-2</c:v>
                </c:pt>
                <c:pt idx="2858">
                  <c:v>4.3851898682362001E-2</c:v>
                </c:pt>
                <c:pt idx="2859">
                  <c:v>4.0345326242119797E-2</c:v>
                </c:pt>
                <c:pt idx="2860">
                  <c:v>3.6828704532497397E-2</c:v>
                </c:pt>
                <c:pt idx="2861">
                  <c:v>3.3315117059232201E-2</c:v>
                </c:pt>
                <c:pt idx="2862">
                  <c:v>2.9816011327071099E-2</c:v>
                </c:pt>
                <c:pt idx="2863">
                  <c:v>2.6330995623238498E-2</c:v>
                </c:pt>
                <c:pt idx="2864">
                  <c:v>2.28506099264351E-2</c:v>
                </c:pt>
                <c:pt idx="2865">
                  <c:v>1.93691028141539E-2</c:v>
                </c:pt>
                <c:pt idx="2866">
                  <c:v>1.58952005765658E-2</c:v>
                </c:pt>
                <c:pt idx="2867">
                  <c:v>1.24518030498022E-2</c:v>
                </c:pt>
                <c:pt idx="2868">
                  <c:v>9.0644986763220494E-3</c:v>
                </c:pt>
                <c:pt idx="2869">
                  <c:v>5.7483916773075697E-3</c:v>
                </c:pt>
                <c:pt idx="2870">
                  <c:v>2.50470945312059E-3</c:v>
                </c:pt>
                <c:pt idx="2871">
                  <c:v>-6.7183060663090599E-4</c:v>
                </c:pt>
                <c:pt idx="2872">
                  <c:v>-3.7861505907233499E-3</c:v>
                </c:pt>
                <c:pt idx="2873">
                  <c:v>-6.8446283010498597E-3</c:v>
                </c:pt>
                <c:pt idx="2874">
                  <c:v>-9.8592714739292008E-3</c:v>
                </c:pt>
                <c:pt idx="2875">
                  <c:v>-1.28444837137143E-2</c:v>
                </c:pt>
                <c:pt idx="2876">
                  <c:v>-1.5809981326250701E-2</c:v>
                </c:pt>
                <c:pt idx="2877">
                  <c:v>-1.8760262345546602E-2</c:v>
                </c:pt>
                <c:pt idx="2878">
                  <c:v>-2.1698359522410698E-2</c:v>
                </c:pt>
                <c:pt idx="2879">
                  <c:v>-2.46215233694781E-2</c:v>
                </c:pt>
                <c:pt idx="2880">
                  <c:v>-2.75103188955667E-2</c:v>
                </c:pt>
                <c:pt idx="2881">
                  <c:v>-3.03298967675933E-2</c:v>
                </c:pt>
                <c:pt idx="2882">
                  <c:v>-3.3050543389262298E-2</c:v>
                </c:pt>
                <c:pt idx="2883">
                  <c:v>-3.5666295972584902E-2</c:v>
                </c:pt>
                <c:pt idx="2884">
                  <c:v>-3.81897123775638E-2</c:v>
                </c:pt>
                <c:pt idx="2885">
                  <c:v>-4.0631958977904198E-2</c:v>
                </c:pt>
                <c:pt idx="2886">
                  <c:v>-4.29945080568854E-2</c:v>
                </c:pt>
                <c:pt idx="2887">
                  <c:v>-4.5276916263869899E-2</c:v>
                </c:pt>
                <c:pt idx="2888">
                  <c:v>-4.7481409467224803E-2</c:v>
                </c:pt>
                <c:pt idx="2889">
                  <c:v>-4.9606530583402697E-2</c:v>
                </c:pt>
                <c:pt idx="2890">
                  <c:v>-5.1645459301374902E-2</c:v>
                </c:pt>
                <c:pt idx="2891">
                  <c:v>-5.3597161715741297E-2</c:v>
                </c:pt>
                <c:pt idx="2892">
                  <c:v>-5.54727579926887E-2</c:v>
                </c:pt>
                <c:pt idx="2893">
                  <c:v>-5.7282482501014399E-2</c:v>
                </c:pt>
                <c:pt idx="2894">
                  <c:v>-5.9019605050942697E-2</c:v>
                </c:pt>
                <c:pt idx="2895">
                  <c:v>-6.0665814322609597E-2</c:v>
                </c:pt>
                <c:pt idx="2896">
                  <c:v>-6.2212074232007503E-2</c:v>
                </c:pt>
                <c:pt idx="2897">
                  <c:v>-6.3667262445452705E-2</c:v>
                </c:pt>
                <c:pt idx="2898">
                  <c:v>-6.5046298747375497E-2</c:v>
                </c:pt>
                <c:pt idx="2899">
                  <c:v>-6.6356606405543195E-2</c:v>
                </c:pt>
                <c:pt idx="2900">
                  <c:v>-6.7596293940588997E-2</c:v>
                </c:pt>
                <c:pt idx="2901">
                  <c:v>-6.8756769712747801E-2</c:v>
                </c:pt>
                <c:pt idx="2902">
                  <c:v>-6.9823003056695296E-2</c:v>
                </c:pt>
                <c:pt idx="2903">
                  <c:v>-7.0778156126052094E-2</c:v>
                </c:pt>
                <c:pt idx="2904">
                  <c:v>-7.1614734822612797E-2</c:v>
                </c:pt>
                <c:pt idx="2905">
                  <c:v>-7.2339591166058106E-2</c:v>
                </c:pt>
                <c:pt idx="2906">
                  <c:v>-7.2964998096377895E-2</c:v>
                </c:pt>
                <c:pt idx="2907">
                  <c:v>-7.3497702470343096E-2</c:v>
                </c:pt>
                <c:pt idx="2908">
                  <c:v>-7.3938962330885399E-2</c:v>
                </c:pt>
                <c:pt idx="2909">
                  <c:v>-7.4290473770769194E-2</c:v>
                </c:pt>
                <c:pt idx="2910">
                  <c:v>-7.4554462850037195E-2</c:v>
                </c:pt>
                <c:pt idx="2911">
                  <c:v>-7.4729004200499299E-2</c:v>
                </c:pt>
                <c:pt idx="2912">
                  <c:v>-7.4807101169239901E-2</c:v>
                </c:pt>
                <c:pt idx="2913">
                  <c:v>-7.4779986869528595E-2</c:v>
                </c:pt>
                <c:pt idx="2914">
                  <c:v>-7.4640237824029301E-2</c:v>
                </c:pt>
                <c:pt idx="2915">
                  <c:v>-7.43851359892376E-2</c:v>
                </c:pt>
                <c:pt idx="2916">
                  <c:v>-7.4020266568688597E-2</c:v>
                </c:pt>
                <c:pt idx="2917">
                  <c:v>-7.3556551937781503E-2</c:v>
                </c:pt>
                <c:pt idx="2918">
                  <c:v>-7.2998656752459895E-2</c:v>
                </c:pt>
                <c:pt idx="2919">
                  <c:v>-7.2336712749680607E-2</c:v>
                </c:pt>
                <c:pt idx="2920">
                  <c:v>-7.1552370833197307E-2</c:v>
                </c:pt>
                <c:pt idx="2921">
                  <c:v>-7.0631999449763797E-2</c:v>
                </c:pt>
                <c:pt idx="2922">
                  <c:v>-6.9572244765643401E-2</c:v>
                </c:pt>
                <c:pt idx="2923">
                  <c:v>-6.8376130706476204E-2</c:v>
                </c:pt>
                <c:pt idx="2924">
                  <c:v>-6.7048264627972295E-2</c:v>
                </c:pt>
                <c:pt idx="2925">
                  <c:v>-6.5592346997273204E-2</c:v>
                </c:pt>
                <c:pt idx="2926">
                  <c:v>-6.4008799238686201E-2</c:v>
                </c:pt>
                <c:pt idx="2927">
                  <c:v>-6.2294097968138597E-2</c:v>
                </c:pt>
                <c:pt idx="2928">
                  <c:v>-6.0443911557330497E-2</c:v>
                </c:pt>
                <c:pt idx="2929">
                  <c:v>-5.8455891986052097E-2</c:v>
                </c:pt>
                <c:pt idx="2930">
                  <c:v>-5.63292409159592E-2</c:v>
                </c:pt>
                <c:pt idx="2931">
                  <c:v>-5.4066125305396603E-2</c:v>
                </c:pt>
                <c:pt idx="2932">
                  <c:v>-5.16763427228474E-2</c:v>
                </c:pt>
                <c:pt idx="2933">
                  <c:v>-4.9175523230881597E-2</c:v>
                </c:pt>
                <c:pt idx="2934">
                  <c:v>-4.6573301996104703E-2</c:v>
                </c:pt>
                <c:pt idx="2935">
                  <c:v>-4.3866213427819899E-2</c:v>
                </c:pt>
                <c:pt idx="2936">
                  <c:v>-4.1047064235656898E-2</c:v>
                </c:pt>
                <c:pt idx="2937">
                  <c:v>-3.8117689676744997E-2</c:v>
                </c:pt>
                <c:pt idx="2938">
                  <c:v>-3.50868453333689E-2</c:v>
                </c:pt>
                <c:pt idx="2939">
                  <c:v>-3.1959444146678999E-2</c:v>
                </c:pt>
                <c:pt idx="2940">
                  <c:v>-2.8735905051619201E-2</c:v>
                </c:pt>
                <c:pt idx="2941">
                  <c:v>-2.5420822495028601E-2</c:v>
                </c:pt>
                <c:pt idx="2942">
                  <c:v>-2.2024967980891898E-2</c:v>
                </c:pt>
                <c:pt idx="2943">
                  <c:v>-1.8558797776768901E-2</c:v>
                </c:pt>
                <c:pt idx="2944">
                  <c:v>-1.50289516884205E-2</c:v>
                </c:pt>
                <c:pt idx="2945">
                  <c:v>-1.14379999448117E-2</c:v>
                </c:pt>
                <c:pt idx="2946">
                  <c:v>-7.7800523433289798E-3</c:v>
                </c:pt>
                <c:pt idx="2947">
                  <c:v>-4.0401604427328201E-3</c:v>
                </c:pt>
                <c:pt idx="2948">
                  <c:v>-2.09711256163648E-4</c:v>
                </c:pt>
                <c:pt idx="2949">
                  <c:v>3.6969715511697599E-3</c:v>
                </c:pt>
                <c:pt idx="2950">
                  <c:v>7.6525271914548399E-3</c:v>
                </c:pt>
                <c:pt idx="2951">
                  <c:v>1.16456777327365E-2</c:v>
                </c:pt>
                <c:pt idx="2952">
                  <c:v>1.5690067014581501E-2</c:v>
                </c:pt>
                <c:pt idx="2953">
                  <c:v>1.9800899108559401E-2</c:v>
                </c:pt>
                <c:pt idx="2954">
                  <c:v>2.3975132536416501E-2</c:v>
                </c:pt>
                <c:pt idx="2955">
                  <c:v>2.8202241063535201E-2</c:v>
                </c:pt>
                <c:pt idx="2956">
                  <c:v>3.2482915112836602E-2</c:v>
                </c:pt>
                <c:pt idx="2957">
                  <c:v>3.6824401800376501E-2</c:v>
                </c:pt>
                <c:pt idx="2958">
                  <c:v>4.1224091626199597E-2</c:v>
                </c:pt>
                <c:pt idx="2959">
                  <c:v>4.5672638600682401E-2</c:v>
                </c:pt>
                <c:pt idx="2960">
                  <c:v>5.01727614578278E-2</c:v>
                </c:pt>
                <c:pt idx="2961">
                  <c:v>5.4741220904905102E-2</c:v>
                </c:pt>
                <c:pt idx="2962">
                  <c:v>5.9387074268403998E-2</c:v>
                </c:pt>
                <c:pt idx="2963">
                  <c:v>6.4096759265266604E-2</c:v>
                </c:pt>
                <c:pt idx="2964">
                  <c:v>6.8847044922433598E-2</c:v>
                </c:pt>
                <c:pt idx="2965">
                  <c:v>7.3627533686191501E-2</c:v>
                </c:pt>
                <c:pt idx="2966">
                  <c:v>7.8444203993874598E-2</c:v>
                </c:pt>
                <c:pt idx="2967">
                  <c:v>8.3304449556384594E-2</c:v>
                </c:pt>
                <c:pt idx="2968">
                  <c:v>8.8206376323722302E-2</c:v>
                </c:pt>
                <c:pt idx="2969">
                  <c:v>9.3143336295939697E-2</c:v>
                </c:pt>
                <c:pt idx="2970">
                  <c:v>9.8112035612940907E-2</c:v>
                </c:pt>
                <c:pt idx="2971">
                  <c:v>0.10311169658948501</c:v>
                </c:pt>
                <c:pt idx="2972">
                  <c:v>0.10813832046273</c:v>
                </c:pt>
                <c:pt idx="2973">
                  <c:v>0.113184310936118</c:v>
                </c:pt>
                <c:pt idx="2974">
                  <c:v>0.11824216604167199</c:v>
                </c:pt>
                <c:pt idx="2975">
                  <c:v>0.123303986317116</c:v>
                </c:pt>
                <c:pt idx="2976">
                  <c:v>0.128358456311855</c:v>
                </c:pt>
                <c:pt idx="2977">
                  <c:v>0.13339512381462401</c:v>
                </c:pt>
                <c:pt idx="2978">
                  <c:v>0.13841362189654099</c:v>
                </c:pt>
                <c:pt idx="2979">
                  <c:v>0.143422162036701</c:v>
                </c:pt>
                <c:pt idx="2980">
                  <c:v>0.14842255322045</c:v>
                </c:pt>
                <c:pt idx="2981">
                  <c:v>0.15340258107862401</c:v>
                </c:pt>
                <c:pt idx="2982">
                  <c:v>0.158350390700851</c:v>
                </c:pt>
                <c:pt idx="2983">
                  <c:v>0.16327327414462001</c:v>
                </c:pt>
                <c:pt idx="2984">
                  <c:v>0.16819373424168099</c:v>
                </c:pt>
                <c:pt idx="2985">
                  <c:v>0.17312595591636101</c:v>
                </c:pt>
                <c:pt idx="2986">
                  <c:v>0.178060671297257</c:v>
                </c:pt>
                <c:pt idx="2987">
                  <c:v>0.18297225608780901</c:v>
                </c:pt>
                <c:pt idx="2988">
                  <c:v>0.18783475398334101</c:v>
                </c:pt>
                <c:pt idx="2989">
                  <c:v>0.19263154289416201</c:v>
                </c:pt>
                <c:pt idx="2990">
                  <c:v>0.197357089801034</c:v>
                </c:pt>
                <c:pt idx="2991">
                  <c:v>0.202012876095998</c:v>
                </c:pt>
                <c:pt idx="2992">
                  <c:v>0.206597992858917</c:v>
                </c:pt>
                <c:pt idx="2993">
                  <c:v>0.21110192772609401</c:v>
                </c:pt>
                <c:pt idx="2994">
                  <c:v>0.21550914355297501</c:v>
                </c:pt>
                <c:pt idx="2995">
                  <c:v>0.219809791355948</c:v>
                </c:pt>
                <c:pt idx="2996">
                  <c:v>0.22400157655936301</c:v>
                </c:pt>
                <c:pt idx="2997">
                  <c:v>0.22808310677860599</c:v>
                </c:pt>
                <c:pt idx="2998">
                  <c:v>0.232053301366931</c:v>
                </c:pt>
                <c:pt idx="2999">
                  <c:v>0.235917614410393</c:v>
                </c:pt>
                <c:pt idx="3000">
                  <c:v>0.239685408581746</c:v>
                </c:pt>
                <c:pt idx="3001">
                  <c:v>0.24335751214961701</c:v>
                </c:pt>
                <c:pt idx="3002">
                  <c:v>0.24692452540555301</c:v>
                </c:pt>
                <c:pt idx="3003">
                  <c:v>0.25038190897220902</c:v>
                </c:pt>
                <c:pt idx="3004">
                  <c:v>0.25373757977769301</c:v>
                </c:pt>
                <c:pt idx="3005">
                  <c:v>0.25699618724873902</c:v>
                </c:pt>
                <c:pt idx="3006">
                  <c:v>0.260142679542468</c:v>
                </c:pt>
                <c:pt idx="3007">
                  <c:v>0.26315248860794099</c:v>
                </c:pt>
                <c:pt idx="3008">
                  <c:v>0.26601577356689798</c:v>
                </c:pt>
                <c:pt idx="3009">
                  <c:v>0.26874206577530702</c:v>
                </c:pt>
                <c:pt idx="3010">
                  <c:v>0.271342261908537</c:v>
                </c:pt>
                <c:pt idx="3011">
                  <c:v>0.27381655645169001</c:v>
                </c:pt>
                <c:pt idx="3012">
                  <c:v>0.27616159951346497</c:v>
                </c:pt>
                <c:pt idx="3013">
                  <c:v>0.27837848488660299</c:v>
                </c:pt>
                <c:pt idx="3014">
                  <c:v>0.28046693694439101</c:v>
                </c:pt>
                <c:pt idx="3015">
                  <c:v>0.28241816520370699</c:v>
                </c:pt>
                <c:pt idx="3016">
                  <c:v>0.28422107714935402</c:v>
                </c:pt>
                <c:pt idx="3017">
                  <c:v>0.28587253860204298</c:v>
                </c:pt>
                <c:pt idx="3018">
                  <c:v>0.287374808057974</c:v>
                </c:pt>
                <c:pt idx="3019">
                  <c:v>0.28872460547230699</c:v>
                </c:pt>
                <c:pt idx="3020">
                  <c:v>0.28991251452720201</c:v>
                </c:pt>
                <c:pt idx="3021">
                  <c:v>0.29093534660377102</c:v>
                </c:pt>
                <c:pt idx="3022">
                  <c:v>0.29180335356153803</c:v>
                </c:pt>
                <c:pt idx="3023">
                  <c:v>0.29253066750407802</c:v>
                </c:pt>
                <c:pt idx="3024">
                  <c:v>0.29312092128421902</c:v>
                </c:pt>
                <c:pt idx="3025">
                  <c:v>0.293566333187117</c:v>
                </c:pt>
                <c:pt idx="3026">
                  <c:v>0.29385989697752002</c:v>
                </c:pt>
                <c:pt idx="3027">
                  <c:v>0.29400417729369399</c:v>
                </c:pt>
                <c:pt idx="3028">
                  <c:v>0.29400712192258999</c:v>
                </c:pt>
                <c:pt idx="3029">
                  <c:v>0.293873027604314</c:v>
                </c:pt>
                <c:pt idx="3030">
                  <c:v>0.29360008142667199</c:v>
                </c:pt>
                <c:pt idx="3031">
                  <c:v>0.29318471684999597</c:v>
                </c:pt>
                <c:pt idx="3032">
                  <c:v>0.29262569750249801</c:v>
                </c:pt>
                <c:pt idx="3033">
                  <c:v>0.29192513709451301</c:v>
                </c:pt>
                <c:pt idx="3034">
                  <c:v>0.29108797925833702</c:v>
                </c:pt>
                <c:pt idx="3035">
                  <c:v>0.290119645541765</c:v>
                </c:pt>
                <c:pt idx="3036">
                  <c:v>0.28902215467583697</c:v>
                </c:pt>
                <c:pt idx="3037">
                  <c:v>0.28779409621746099</c:v>
                </c:pt>
                <c:pt idx="3038">
                  <c:v>0.28643696607954899</c:v>
                </c:pt>
                <c:pt idx="3039">
                  <c:v>0.28495860839078502</c:v>
                </c:pt>
                <c:pt idx="3040">
                  <c:v>0.28336457834078099</c:v>
                </c:pt>
                <c:pt idx="3041">
                  <c:v>0.28164723747526899</c:v>
                </c:pt>
                <c:pt idx="3042">
                  <c:v>0.27979180107249202</c:v>
                </c:pt>
                <c:pt idx="3043">
                  <c:v>0.27779666686494803</c:v>
                </c:pt>
                <c:pt idx="3044">
                  <c:v>0.27568080606408801</c:v>
                </c:pt>
                <c:pt idx="3045">
                  <c:v>0.27346491241417198</c:v>
                </c:pt>
                <c:pt idx="3046">
                  <c:v>0.27114998837357301</c:v>
                </c:pt>
                <c:pt idx="3047">
                  <c:v>0.26872204507429898</c:v>
                </c:pt>
                <c:pt idx="3048">
                  <c:v>0.26617495568981803</c:v>
                </c:pt>
                <c:pt idx="3049">
                  <c:v>0.263519004724307</c:v>
                </c:pt>
                <c:pt idx="3050">
                  <c:v>0.26076504228863701</c:v>
                </c:pt>
                <c:pt idx="3051">
                  <c:v>0.257907863683907</c:v>
                </c:pt>
                <c:pt idx="3052">
                  <c:v>0.25492997420536001</c:v>
                </c:pt>
                <c:pt idx="3053">
                  <c:v>0.25181834881276599</c:v>
                </c:pt>
                <c:pt idx="3054">
                  <c:v>0.24857456571827599</c:v>
                </c:pt>
                <c:pt idx="3055">
                  <c:v>0.24521183587915699</c:v>
                </c:pt>
                <c:pt idx="3056">
                  <c:v>0.24174603567685399</c:v>
                </c:pt>
                <c:pt idx="3057">
                  <c:v>0.238188590577604</c:v>
                </c:pt>
                <c:pt idx="3058">
                  <c:v>0.23454537106597501</c:v>
                </c:pt>
                <c:pt idx="3059">
                  <c:v>0.23082086408906199</c:v>
                </c:pt>
                <c:pt idx="3060">
                  <c:v>0.22702103595694501</c:v>
                </c:pt>
                <c:pt idx="3061">
                  <c:v>0.223149473939729</c:v>
                </c:pt>
                <c:pt idx="3062">
                  <c:v>0.21920365245479401</c:v>
                </c:pt>
                <c:pt idx="3063">
                  <c:v>0.215181849664527</c:v>
                </c:pt>
                <c:pt idx="3064">
                  <c:v>0.21109448179930099</c:v>
                </c:pt>
                <c:pt idx="3065">
                  <c:v>0.206961387319086</c:v>
                </c:pt>
                <c:pt idx="3066">
                  <c:v>0.202794535899194</c:v>
                </c:pt>
                <c:pt idx="3067">
                  <c:v>0.19858957058461299</c:v>
                </c:pt>
                <c:pt idx="3068">
                  <c:v>0.194338460854765</c:v>
                </c:pt>
                <c:pt idx="3069">
                  <c:v>0.190043106468158</c:v>
                </c:pt>
                <c:pt idx="3070">
                  <c:v>0.18570852889821701</c:v>
                </c:pt>
                <c:pt idx="3071">
                  <c:v>0.18132813550410201</c:v>
                </c:pt>
                <c:pt idx="3072">
                  <c:v>0.17688762218905801</c:v>
                </c:pt>
                <c:pt idx="3073">
                  <c:v>0.172384756535685</c:v>
                </c:pt>
                <c:pt idx="3074">
                  <c:v>0.167836573141527</c:v>
                </c:pt>
                <c:pt idx="3075">
                  <c:v>0.16326349049772701</c:v>
                </c:pt>
                <c:pt idx="3076">
                  <c:v>0.158671741155714</c:v>
                </c:pt>
                <c:pt idx="3077">
                  <c:v>0.15405436685361301</c:v>
                </c:pt>
                <c:pt idx="3078">
                  <c:v>0.14940515032912499</c:v>
                </c:pt>
                <c:pt idx="3079">
                  <c:v>0.14472876658018499</c:v>
                </c:pt>
                <c:pt idx="3080">
                  <c:v>0.140040670469887</c:v>
                </c:pt>
                <c:pt idx="3081">
                  <c:v>0.13535940113667899</c:v>
                </c:pt>
                <c:pt idx="3082">
                  <c:v>0.13069593218307199</c:v>
                </c:pt>
                <c:pt idx="3083">
                  <c:v>0.12604819055927299</c:v>
                </c:pt>
                <c:pt idx="3084">
                  <c:v>0.121408115637585</c:v>
                </c:pt>
                <c:pt idx="3085">
                  <c:v>0.11677486385429001</c:v>
                </c:pt>
                <c:pt idx="3086">
                  <c:v>0.11215736420852</c:v>
                </c:pt>
                <c:pt idx="3087">
                  <c:v>0.10756248430634199</c:v>
                </c:pt>
                <c:pt idx="3088">
                  <c:v>0.102985968064592</c:v>
                </c:pt>
                <c:pt idx="3089">
                  <c:v>9.84199327387211E-2</c:v>
                </c:pt>
                <c:pt idx="3090">
                  <c:v>9.3866927834060504E-2</c:v>
                </c:pt>
                <c:pt idx="3091">
                  <c:v>8.9341794437955702E-2</c:v>
                </c:pt>
                <c:pt idx="3092">
                  <c:v>8.48603910397982E-2</c:v>
                </c:pt>
                <c:pt idx="3093">
                  <c:v>8.0430545314159801E-2</c:v>
                </c:pt>
                <c:pt idx="3094">
                  <c:v>7.6053598506118397E-2</c:v>
                </c:pt>
                <c:pt idx="3095">
                  <c:v>7.1729342644377997E-2</c:v>
                </c:pt>
                <c:pt idx="3096">
                  <c:v>6.7456011808939897E-2</c:v>
                </c:pt>
                <c:pt idx="3097">
                  <c:v>6.3227990874950596E-2</c:v>
                </c:pt>
                <c:pt idx="3098">
                  <c:v>5.90382383557038E-2</c:v>
                </c:pt>
                <c:pt idx="3099">
                  <c:v>5.4884602208364303E-2</c:v>
                </c:pt>
                <c:pt idx="3100">
                  <c:v>5.0772070548776901E-2</c:v>
                </c:pt>
                <c:pt idx="3101">
                  <c:v>4.6707394213518202E-2</c:v>
                </c:pt>
                <c:pt idx="3102">
                  <c:v>4.2692309400899298E-2</c:v>
                </c:pt>
                <c:pt idx="3103">
                  <c:v>3.8722517050726601E-2</c:v>
                </c:pt>
                <c:pt idx="3104">
                  <c:v>3.4791029704778598E-2</c:v>
                </c:pt>
                <c:pt idx="3105">
                  <c:v>3.0889928264889101E-2</c:v>
                </c:pt>
                <c:pt idx="3106">
                  <c:v>2.70113627164787E-2</c:v>
                </c:pt>
                <c:pt idx="3107">
                  <c:v>2.3153230827929899E-2</c:v>
                </c:pt>
                <c:pt idx="3108">
                  <c:v>1.9326003097337799E-2</c:v>
                </c:pt>
                <c:pt idx="3109">
                  <c:v>1.5548919860788201E-2</c:v>
                </c:pt>
                <c:pt idx="3110">
                  <c:v>1.18350676548824E-2</c:v>
                </c:pt>
                <c:pt idx="3111">
                  <c:v>8.1828129786016505E-3</c:v>
                </c:pt>
                <c:pt idx="3112">
                  <c:v>4.5856835140059603E-3</c:v>
                </c:pt>
                <c:pt idx="3113">
                  <c:v>1.04746307298594E-3</c:v>
                </c:pt>
                <c:pt idx="3114">
                  <c:v>-2.41863509879179E-3</c:v>
                </c:pt>
                <c:pt idx="3115">
                  <c:v>-5.8050683640898E-3</c:v>
                </c:pt>
                <c:pt idx="3116">
                  <c:v>-9.1179525463971206E-3</c:v>
                </c:pt>
                <c:pt idx="3117">
                  <c:v>-1.23679993035366E-2</c:v>
                </c:pt>
                <c:pt idx="3118">
                  <c:v>-1.55577115910402E-2</c:v>
                </c:pt>
                <c:pt idx="3119">
                  <c:v>-1.86800516785058E-2</c:v>
                </c:pt>
                <c:pt idx="3120">
                  <c:v>-2.1726864221427201E-2</c:v>
                </c:pt>
                <c:pt idx="3121">
                  <c:v>-2.46957359364194E-2</c:v>
                </c:pt>
                <c:pt idx="3122">
                  <c:v>-2.7589967690534799E-2</c:v>
                </c:pt>
                <c:pt idx="3123">
                  <c:v>-3.0414582854046399E-2</c:v>
                </c:pt>
                <c:pt idx="3124">
                  <c:v>-3.3172808112283E-2</c:v>
                </c:pt>
                <c:pt idx="3125">
                  <c:v>-3.5864828213397502E-2</c:v>
                </c:pt>
                <c:pt idx="3126">
                  <c:v>-3.8487794255575199E-2</c:v>
                </c:pt>
                <c:pt idx="3127">
                  <c:v>-4.1035766426493502E-2</c:v>
                </c:pt>
                <c:pt idx="3128">
                  <c:v>-4.3501496463797203E-2</c:v>
                </c:pt>
                <c:pt idx="3129">
                  <c:v>-4.58826324747625E-2</c:v>
                </c:pt>
                <c:pt idx="3130">
                  <c:v>-4.8187594448809802E-2</c:v>
                </c:pt>
                <c:pt idx="3131">
                  <c:v>-5.0431271201396399E-2</c:v>
                </c:pt>
                <c:pt idx="3132">
                  <c:v>-5.2621567587804799E-2</c:v>
                </c:pt>
                <c:pt idx="3133">
                  <c:v>-5.4752661163983599E-2</c:v>
                </c:pt>
                <c:pt idx="3134">
                  <c:v>-5.6814080328998803E-2</c:v>
                </c:pt>
                <c:pt idx="3135">
                  <c:v>-5.8802241633447501E-2</c:v>
                </c:pt>
                <c:pt idx="3136">
                  <c:v>-6.07179314607788E-2</c:v>
                </c:pt>
                <c:pt idx="3137">
                  <c:v>-6.2555954259887803E-2</c:v>
                </c:pt>
                <c:pt idx="3138">
                  <c:v>-6.4305034695435498E-2</c:v>
                </c:pt>
                <c:pt idx="3139">
                  <c:v>-6.5957927645374601E-2</c:v>
                </c:pt>
                <c:pt idx="3140">
                  <c:v>-6.75152798262353E-2</c:v>
                </c:pt>
                <c:pt idx="3141">
                  <c:v>-6.8979419847509799E-2</c:v>
                </c:pt>
                <c:pt idx="3142">
                  <c:v>-7.0351501846457901E-2</c:v>
                </c:pt>
                <c:pt idx="3143">
                  <c:v>-7.1636290807582007E-2</c:v>
                </c:pt>
                <c:pt idx="3144">
                  <c:v>-7.2841459949734899E-2</c:v>
                </c:pt>
                <c:pt idx="3145">
                  <c:v>-7.3966272313927106E-2</c:v>
                </c:pt>
                <c:pt idx="3146">
                  <c:v>-7.4994969651049806E-2</c:v>
                </c:pt>
                <c:pt idx="3147">
                  <c:v>-7.5906725504989198E-2</c:v>
                </c:pt>
                <c:pt idx="3148">
                  <c:v>-7.6690512639785602E-2</c:v>
                </c:pt>
                <c:pt idx="3149">
                  <c:v>-7.7347774416471796E-2</c:v>
                </c:pt>
                <c:pt idx="3150">
                  <c:v>-7.7884570211261106E-2</c:v>
                </c:pt>
                <c:pt idx="3151">
                  <c:v>-7.8306433549728494E-2</c:v>
                </c:pt>
                <c:pt idx="3152">
                  <c:v>-7.8618731837623995E-2</c:v>
                </c:pt>
                <c:pt idx="3153">
                  <c:v>-7.8825668114111805E-2</c:v>
                </c:pt>
                <c:pt idx="3154">
                  <c:v>-7.8927382987542496E-2</c:v>
                </c:pt>
                <c:pt idx="3155">
                  <c:v>-7.8921503635010798E-2</c:v>
                </c:pt>
                <c:pt idx="3156">
                  <c:v>-7.8808900220128403E-2</c:v>
                </c:pt>
                <c:pt idx="3157">
                  <c:v>-7.8595591466995504E-2</c:v>
                </c:pt>
                <c:pt idx="3158">
                  <c:v>-7.8288264607543498E-2</c:v>
                </c:pt>
                <c:pt idx="3159">
                  <c:v>-7.7890719623061405E-2</c:v>
                </c:pt>
                <c:pt idx="3160">
                  <c:v>-7.7407020569114596E-2</c:v>
                </c:pt>
                <c:pt idx="3161">
                  <c:v>-7.6846445759254298E-2</c:v>
                </c:pt>
                <c:pt idx="3162">
                  <c:v>-7.6221434658263698E-2</c:v>
                </c:pt>
                <c:pt idx="3163">
                  <c:v>-7.5538498394017203E-2</c:v>
                </c:pt>
                <c:pt idx="3164">
                  <c:v>-7.4791972866388806E-2</c:v>
                </c:pt>
                <c:pt idx="3165">
                  <c:v>-7.3968396835006597E-2</c:v>
                </c:pt>
                <c:pt idx="3166">
                  <c:v>-7.3057023899761306E-2</c:v>
                </c:pt>
                <c:pt idx="3167">
                  <c:v>-7.2054927682084199E-2</c:v>
                </c:pt>
                <c:pt idx="3168">
                  <c:v>-7.0962780544346404E-2</c:v>
                </c:pt>
                <c:pt idx="3169">
                  <c:v>-6.9779169932266502E-2</c:v>
                </c:pt>
                <c:pt idx="3170">
                  <c:v>-6.8500744325766194E-2</c:v>
                </c:pt>
                <c:pt idx="3171">
                  <c:v>-6.7125443394324705E-2</c:v>
                </c:pt>
                <c:pt idx="3172">
                  <c:v>-6.5653412862871102E-2</c:v>
                </c:pt>
                <c:pt idx="3173">
                  <c:v>-6.4086846294793706E-2</c:v>
                </c:pt>
                <c:pt idx="3174">
                  <c:v>-6.2431110971101898E-2</c:v>
                </c:pt>
                <c:pt idx="3175">
                  <c:v>-6.0693070329748598E-2</c:v>
                </c:pt>
                <c:pt idx="3176">
                  <c:v>-5.8874345561173297E-2</c:v>
                </c:pt>
                <c:pt idx="3177">
                  <c:v>-5.6968557768123401E-2</c:v>
                </c:pt>
                <c:pt idx="3178">
                  <c:v>-5.4970829558839501E-2</c:v>
                </c:pt>
                <c:pt idx="3179">
                  <c:v>-5.2889416133803498E-2</c:v>
                </c:pt>
                <c:pt idx="3180">
                  <c:v>-5.07423591131188E-2</c:v>
                </c:pt>
                <c:pt idx="3181">
                  <c:v>-4.8541992944170602E-2</c:v>
                </c:pt>
                <c:pt idx="3182">
                  <c:v>-4.62887913511668E-2</c:v>
                </c:pt>
                <c:pt idx="3183">
                  <c:v>-4.3981939511227003E-2</c:v>
                </c:pt>
                <c:pt idx="3184">
                  <c:v>-4.16289982904171E-2</c:v>
                </c:pt>
                <c:pt idx="3185">
                  <c:v>-3.9239687646560099E-2</c:v>
                </c:pt>
                <c:pt idx="3186">
                  <c:v>-3.6813730486229997E-2</c:v>
                </c:pt>
                <c:pt idx="3187">
                  <c:v>-3.4339866325024303E-2</c:v>
                </c:pt>
                <c:pt idx="3188">
                  <c:v>-3.1805282117392197E-2</c:v>
                </c:pt>
                <c:pt idx="3189">
                  <c:v>-2.9202763150497298E-2</c:v>
                </c:pt>
                <c:pt idx="3190">
                  <c:v>-2.65307494882146E-2</c:v>
                </c:pt>
                <c:pt idx="3191">
                  <c:v>-2.37903238419984E-2</c:v>
                </c:pt>
                <c:pt idx="3192">
                  <c:v>-2.09816186708413E-2</c:v>
                </c:pt>
                <c:pt idx="3193">
                  <c:v>-1.8101937675411298E-2</c:v>
                </c:pt>
                <c:pt idx="3194">
                  <c:v>-1.5150627939272399E-2</c:v>
                </c:pt>
                <c:pt idx="3195">
                  <c:v>-1.2137937540473801E-2</c:v>
                </c:pt>
                <c:pt idx="3196">
                  <c:v>-9.0836719679538297E-3</c:v>
                </c:pt>
                <c:pt idx="3197">
                  <c:v>-6.0013515546082303E-3</c:v>
                </c:pt>
                <c:pt idx="3198">
                  <c:v>-2.8873895313279402E-3</c:v>
                </c:pt>
                <c:pt idx="3199">
                  <c:v>2.6739305337396399E-4</c:v>
                </c:pt>
                <c:pt idx="3200">
                  <c:v>3.4584150733673099E-3</c:v>
                </c:pt>
                <c:pt idx="3201">
                  <c:v>6.6678789273909404E-3</c:v>
                </c:pt>
                <c:pt idx="3202">
                  <c:v>9.8835253754225704E-3</c:v>
                </c:pt>
                <c:pt idx="3203">
                  <c:v>1.3107051499728E-2</c:v>
                </c:pt>
                <c:pt idx="3204">
                  <c:v>1.6341753495279599E-2</c:v>
                </c:pt>
                <c:pt idx="3205">
                  <c:v>1.9581080886050099E-2</c:v>
                </c:pt>
                <c:pt idx="3206">
                  <c:v>2.28146144810988E-2</c:v>
                </c:pt>
                <c:pt idx="3207">
                  <c:v>2.6038563417463401E-2</c:v>
                </c:pt>
                <c:pt idx="3208">
                  <c:v>2.9254706374977499E-2</c:v>
                </c:pt>
                <c:pt idx="3209">
                  <c:v>3.2465168558287801E-2</c:v>
                </c:pt>
                <c:pt idx="3210">
                  <c:v>3.5676475996685601E-2</c:v>
                </c:pt>
                <c:pt idx="3211">
                  <c:v>3.8906174661233001E-2</c:v>
                </c:pt>
                <c:pt idx="3212">
                  <c:v>4.2177433223259397E-2</c:v>
                </c:pt>
                <c:pt idx="3213">
                  <c:v>4.5505055783025702E-2</c:v>
                </c:pt>
                <c:pt idx="3214">
                  <c:v>4.8889102135027403E-2</c:v>
                </c:pt>
                <c:pt idx="3215">
                  <c:v>5.2320336347982499E-2</c:v>
                </c:pt>
                <c:pt idx="3216">
                  <c:v>5.5788338756707502E-2</c:v>
                </c:pt>
                <c:pt idx="3217">
                  <c:v>5.9285816353043398E-2</c:v>
                </c:pt>
                <c:pt idx="3218">
                  <c:v>6.2809249436195105E-2</c:v>
                </c:pt>
                <c:pt idx="3219">
                  <c:v>6.6355900356542999E-2</c:v>
                </c:pt>
                <c:pt idx="3220">
                  <c:v>6.9919254317169999E-2</c:v>
                </c:pt>
                <c:pt idx="3221">
                  <c:v>7.3489830359893898E-2</c:v>
                </c:pt>
                <c:pt idx="3222">
                  <c:v>7.7061809213333304E-2</c:v>
                </c:pt>
                <c:pt idx="3223">
                  <c:v>8.0634452004491902E-2</c:v>
                </c:pt>
                <c:pt idx="3224">
                  <c:v>8.4204088534624702E-2</c:v>
                </c:pt>
                <c:pt idx="3225">
                  <c:v>8.7760781123155995E-2</c:v>
                </c:pt>
                <c:pt idx="3226">
                  <c:v>9.1299057821636595E-2</c:v>
                </c:pt>
                <c:pt idx="3227">
                  <c:v>9.4826762501417805E-2</c:v>
                </c:pt>
                <c:pt idx="3228">
                  <c:v>9.8354614857292202E-2</c:v>
                </c:pt>
                <c:pt idx="3229">
                  <c:v>0.10188000971773201</c:v>
                </c:pt>
                <c:pt idx="3230">
                  <c:v>0.105391087419844</c:v>
                </c:pt>
                <c:pt idx="3231">
                  <c:v>0.108886203568467</c:v>
                </c:pt>
                <c:pt idx="3232">
                  <c:v>0.112378563397334</c:v>
                </c:pt>
                <c:pt idx="3233">
                  <c:v>0.115878524066073</c:v>
                </c:pt>
                <c:pt idx="3234">
                  <c:v>0.11937952031899</c:v>
                </c:pt>
                <c:pt idx="3235">
                  <c:v>0.12286455904432</c:v>
                </c:pt>
                <c:pt idx="3236">
                  <c:v>0.12631866217141999</c:v>
                </c:pt>
                <c:pt idx="3237">
                  <c:v>0.12973129299170599</c:v>
                </c:pt>
                <c:pt idx="3238">
                  <c:v>0.13309551301250899</c:v>
                </c:pt>
                <c:pt idx="3239">
                  <c:v>0.13641298756961201</c:v>
                </c:pt>
                <c:pt idx="3240">
                  <c:v>0.139695783838616</c:v>
                </c:pt>
                <c:pt idx="3241">
                  <c:v>0.1429563782155</c:v>
                </c:pt>
                <c:pt idx="3242">
                  <c:v>0.14619731053252499</c:v>
                </c:pt>
                <c:pt idx="3243">
                  <c:v>0.149413951194656</c:v>
                </c:pt>
                <c:pt idx="3244">
                  <c:v>0.1526035659569</c:v>
                </c:pt>
                <c:pt idx="3245">
                  <c:v>0.155766747449468</c:v>
                </c:pt>
                <c:pt idx="3246">
                  <c:v>0.15890286867994999</c:v>
                </c:pt>
                <c:pt idx="3247">
                  <c:v>0.16200897658045599</c:v>
                </c:pt>
                <c:pt idx="3248">
                  <c:v>0.165081179546504</c:v>
                </c:pt>
                <c:pt idx="3249">
                  <c:v>0.168113225196002</c:v>
                </c:pt>
                <c:pt idx="3250">
                  <c:v>0.171096349542259</c:v>
                </c:pt>
                <c:pt idx="3251">
                  <c:v>0.174025252564244</c:v>
                </c:pt>
                <c:pt idx="3252">
                  <c:v>0.17690221368060399</c:v>
                </c:pt>
                <c:pt idx="3253">
                  <c:v>0.17973103856985301</c:v>
                </c:pt>
                <c:pt idx="3254">
                  <c:v>0.18250911247138099</c:v>
                </c:pt>
                <c:pt idx="3255">
                  <c:v>0.18522978227977099</c:v>
                </c:pt>
                <c:pt idx="3256">
                  <c:v>0.18788978111820701</c:v>
                </c:pt>
                <c:pt idx="3257">
                  <c:v>0.19048809134393299</c:v>
                </c:pt>
                <c:pt idx="3258">
                  <c:v>0.19301856363197301</c:v>
                </c:pt>
                <c:pt idx="3259">
                  <c:v>0.19547015515494401</c:v>
                </c:pt>
                <c:pt idx="3260">
                  <c:v>0.197835595473912</c:v>
                </c:pt>
                <c:pt idx="3261">
                  <c:v>0.20011532137399299</c:v>
                </c:pt>
                <c:pt idx="3262">
                  <c:v>0.20231238665958801</c:v>
                </c:pt>
                <c:pt idx="3263">
                  <c:v>0.20442786870128499</c:v>
                </c:pt>
                <c:pt idx="3264">
                  <c:v>0.20646169630608299</c:v>
                </c:pt>
                <c:pt idx="3265">
                  <c:v>0.20841327590519401</c:v>
                </c:pt>
                <c:pt idx="3266">
                  <c:v>0.21028019026106701</c:v>
                </c:pt>
                <c:pt idx="3267">
                  <c:v>0.21206050345737301</c:v>
                </c:pt>
                <c:pt idx="3268">
                  <c:v>0.21375677320355599</c:v>
                </c:pt>
                <c:pt idx="3269">
                  <c:v>0.215371828432256</c:v>
                </c:pt>
                <c:pt idx="3270">
                  <c:v>0.216898139480661</c:v>
                </c:pt>
                <c:pt idx="3271">
                  <c:v>0.21831746145641101</c:v>
                </c:pt>
                <c:pt idx="3272">
                  <c:v>0.21961648378222301</c:v>
                </c:pt>
                <c:pt idx="3273">
                  <c:v>0.220799909029508</c:v>
                </c:pt>
                <c:pt idx="3274">
                  <c:v>0.22188302846751301</c:v>
                </c:pt>
                <c:pt idx="3275">
                  <c:v>0.22287331955197501</c:v>
                </c:pt>
                <c:pt idx="3276">
                  <c:v>0.22376448026586401</c:v>
                </c:pt>
                <c:pt idx="3277">
                  <c:v>0.22454715191140001</c:v>
                </c:pt>
                <c:pt idx="3278">
                  <c:v>0.22521864225309701</c:v>
                </c:pt>
                <c:pt idx="3279">
                  <c:v>0.22577994879131599</c:v>
                </c:pt>
                <c:pt idx="3280">
                  <c:v>0.22622900623428599</c:v>
                </c:pt>
                <c:pt idx="3281">
                  <c:v>0.22656233115320801</c:v>
                </c:pt>
                <c:pt idx="3282">
                  <c:v>0.226781562553933</c:v>
                </c:pt>
                <c:pt idx="3283">
                  <c:v>0.22689311993768299</c:v>
                </c:pt>
                <c:pt idx="3284">
                  <c:v>0.22690015798947699</c:v>
                </c:pt>
                <c:pt idx="3285">
                  <c:v>0.226798514583611</c:v>
                </c:pt>
                <c:pt idx="3286">
                  <c:v>0.22658335362420801</c:v>
                </c:pt>
                <c:pt idx="3287">
                  <c:v>0.22625776246318999</c:v>
                </c:pt>
                <c:pt idx="3288">
                  <c:v>0.225830942969175</c:v>
                </c:pt>
                <c:pt idx="3289">
                  <c:v>0.22530758569154599</c:v>
                </c:pt>
                <c:pt idx="3290">
                  <c:v>0.22468250386274299</c:v>
                </c:pt>
                <c:pt idx="3291">
                  <c:v>0.22394767305212601</c:v>
                </c:pt>
                <c:pt idx="3292">
                  <c:v>0.223101746127504</c:v>
                </c:pt>
                <c:pt idx="3293">
                  <c:v>0.22214914655979001</c:v>
                </c:pt>
                <c:pt idx="3294">
                  <c:v>0.22109112242342799</c:v>
                </c:pt>
                <c:pt idx="3295">
                  <c:v>0.21992186898027799</c:v>
                </c:pt>
                <c:pt idx="3296">
                  <c:v>0.218633827759868</c:v>
                </c:pt>
                <c:pt idx="3297">
                  <c:v>0.21722276164524301</c:v>
                </c:pt>
                <c:pt idx="3298">
                  <c:v>0.21568649384128799</c:v>
                </c:pt>
                <c:pt idx="3299">
                  <c:v>0.21402347550622</c:v>
                </c:pt>
                <c:pt idx="3300">
                  <c:v>0.21223664147098001</c:v>
                </c:pt>
                <c:pt idx="3301">
                  <c:v>0.210335552989692</c:v>
                </c:pt>
                <c:pt idx="3302">
                  <c:v>0.20832961980350201</c:v>
                </c:pt>
                <c:pt idx="3303">
                  <c:v>0.20621988668125299</c:v>
                </c:pt>
                <c:pt idx="3304">
                  <c:v>0.20400203758277599</c:v>
                </c:pt>
                <c:pt idx="3305">
                  <c:v>0.20167711787248599</c:v>
                </c:pt>
                <c:pt idx="3306">
                  <c:v>0.199253901925735</c:v>
                </c:pt>
                <c:pt idx="3307">
                  <c:v>0.19673887151281999</c:v>
                </c:pt>
                <c:pt idx="3308">
                  <c:v>0.19412851412552701</c:v>
                </c:pt>
                <c:pt idx="3309">
                  <c:v>0.19141526880545101</c:v>
                </c:pt>
                <c:pt idx="3310">
                  <c:v>0.18859864095509499</c:v>
                </c:pt>
                <c:pt idx="3311">
                  <c:v>0.18568705480721701</c:v>
                </c:pt>
                <c:pt idx="3312">
                  <c:v>0.182689893488789</c:v>
                </c:pt>
                <c:pt idx="3313">
                  <c:v>0.17961017131811299</c:v>
                </c:pt>
                <c:pt idx="3314">
                  <c:v>0.17644385829169201</c:v>
                </c:pt>
                <c:pt idx="3315">
                  <c:v>0.17318383406346399</c:v>
                </c:pt>
                <c:pt idx="3316">
                  <c:v>0.16982514265248899</c:v>
                </c:pt>
                <c:pt idx="3317">
                  <c:v>0.16636886474776699</c:v>
                </c:pt>
                <c:pt idx="3318">
                  <c:v>0.16282134697820899</c:v>
                </c:pt>
                <c:pt idx="3319">
                  <c:v>0.159189490442398</c:v>
                </c:pt>
                <c:pt idx="3320">
                  <c:v>0.15547867669263099</c:v>
                </c:pt>
                <c:pt idx="3321">
                  <c:v>0.151696158582279</c:v>
                </c:pt>
                <c:pt idx="3322">
                  <c:v>0.147852798997688</c:v>
                </c:pt>
                <c:pt idx="3323">
                  <c:v>0.14395720946100299</c:v>
                </c:pt>
                <c:pt idx="3324">
                  <c:v>0.14000966020515601</c:v>
                </c:pt>
                <c:pt idx="3325">
                  <c:v>0.13600620017461101</c:v>
                </c:pt>
                <c:pt idx="3326">
                  <c:v>0.13194868523433601</c:v>
                </c:pt>
                <c:pt idx="3327">
                  <c:v>0.12784630090205501</c:v>
                </c:pt>
                <c:pt idx="3328">
                  <c:v>0.123706321850981</c:v>
                </c:pt>
                <c:pt idx="3329">
                  <c:v>0.119527437183816</c:v>
                </c:pt>
                <c:pt idx="3330">
                  <c:v>0.11530382154746199</c:v>
                </c:pt>
                <c:pt idx="3331">
                  <c:v>0.111031930165301</c:v>
                </c:pt>
                <c:pt idx="3332">
                  <c:v>0.106710904990455</c:v>
                </c:pt>
                <c:pt idx="3333">
                  <c:v>0.102340611497899</c:v>
                </c:pt>
                <c:pt idx="3334">
                  <c:v>9.7924639234792804E-2</c:v>
                </c:pt>
                <c:pt idx="3335">
                  <c:v>9.3474033754427005E-2</c:v>
                </c:pt>
                <c:pt idx="3336">
                  <c:v>8.9002394072813795E-2</c:v>
                </c:pt>
                <c:pt idx="3337">
                  <c:v>8.4515169840739104E-2</c:v>
                </c:pt>
                <c:pt idx="3338">
                  <c:v>8.0007088528842807E-2</c:v>
                </c:pt>
                <c:pt idx="3339">
                  <c:v>7.5472774698297898E-2</c:v>
                </c:pt>
                <c:pt idx="3340">
                  <c:v>7.0917936263222695E-2</c:v>
                </c:pt>
                <c:pt idx="3341">
                  <c:v>6.6357393421887401E-2</c:v>
                </c:pt>
                <c:pt idx="3342">
                  <c:v>6.1803403557055998E-2</c:v>
                </c:pt>
                <c:pt idx="3343">
                  <c:v>5.7259470213001103E-2</c:v>
                </c:pt>
                <c:pt idx="3344">
                  <c:v>5.2725498197763898E-2</c:v>
                </c:pt>
                <c:pt idx="3345">
                  <c:v>4.82044239886898E-2</c:v>
                </c:pt>
                <c:pt idx="3346">
                  <c:v>4.3700942862083703E-2</c:v>
                </c:pt>
                <c:pt idx="3347">
                  <c:v>3.9216590824683803E-2</c:v>
                </c:pt>
                <c:pt idx="3348">
                  <c:v>3.4750143267832503E-2</c:v>
                </c:pt>
                <c:pt idx="3349">
                  <c:v>3.03020460266374E-2</c:v>
                </c:pt>
                <c:pt idx="3350">
                  <c:v>2.5875056806382701E-2</c:v>
                </c:pt>
                <c:pt idx="3351">
                  <c:v>2.1470824376852202E-2</c:v>
                </c:pt>
                <c:pt idx="3352">
                  <c:v>1.7088872814800399E-2</c:v>
                </c:pt>
                <c:pt idx="3353">
                  <c:v>1.27283404353742E-2</c:v>
                </c:pt>
                <c:pt idx="3354">
                  <c:v>8.3869656734571595E-3</c:v>
                </c:pt>
                <c:pt idx="3355">
                  <c:v>4.0590416264977298E-3</c:v>
                </c:pt>
                <c:pt idx="3356">
                  <c:v>-2.5988790906931103E-4</c:v>
                </c:pt>
                <c:pt idx="3357">
                  <c:v>-4.5647901470509599E-3</c:v>
                </c:pt>
                <c:pt idx="3358">
                  <c:v>-8.8433672582745506E-3</c:v>
                </c:pt>
                <c:pt idx="3359">
                  <c:v>-1.3090120779380999E-2</c:v>
                </c:pt>
                <c:pt idx="3360">
                  <c:v>-1.73133926369099E-2</c:v>
                </c:pt>
                <c:pt idx="3361">
                  <c:v>-2.1523602521457099E-2</c:v>
                </c:pt>
                <c:pt idx="3362">
                  <c:v>-2.5718237747078401E-2</c:v>
                </c:pt>
                <c:pt idx="3363">
                  <c:v>-2.9884521086575001E-2</c:v>
                </c:pt>
                <c:pt idx="3364">
                  <c:v>-3.4015012641563001E-2</c:v>
                </c:pt>
                <c:pt idx="3365">
                  <c:v>-3.8114400380456097E-2</c:v>
                </c:pt>
                <c:pt idx="3366">
                  <c:v>-4.2191112550628497E-2</c:v>
                </c:pt>
                <c:pt idx="3367">
                  <c:v>-4.6247593352369797E-2</c:v>
                </c:pt>
                <c:pt idx="3368">
                  <c:v>-5.0279132269718398E-2</c:v>
                </c:pt>
                <c:pt idx="3369">
                  <c:v>-5.4276294938365797E-2</c:v>
                </c:pt>
                <c:pt idx="3370">
                  <c:v>-5.8225791209642302E-2</c:v>
                </c:pt>
                <c:pt idx="3371">
                  <c:v>-6.21125207929853E-2</c:v>
                </c:pt>
                <c:pt idx="3372">
                  <c:v>-6.5924162726823304E-2</c:v>
                </c:pt>
                <c:pt idx="3373">
                  <c:v>-6.9653418598026595E-2</c:v>
                </c:pt>
                <c:pt idx="3374">
                  <c:v>-7.3296105460428002E-2</c:v>
                </c:pt>
                <c:pt idx="3375">
                  <c:v>-7.6849855950487406E-2</c:v>
                </c:pt>
                <c:pt idx="3376">
                  <c:v>-8.03155076279779E-2</c:v>
                </c:pt>
                <c:pt idx="3377">
                  <c:v>-8.3697003611033605E-2</c:v>
                </c:pt>
                <c:pt idx="3378">
                  <c:v>-8.6998100245216994E-2</c:v>
                </c:pt>
                <c:pt idx="3379">
                  <c:v>-9.0219950676999894E-2</c:v>
                </c:pt>
                <c:pt idx="3380">
                  <c:v>-9.3361698792647302E-2</c:v>
                </c:pt>
                <c:pt idx="3381">
                  <c:v>-9.6421244272185805E-2</c:v>
                </c:pt>
                <c:pt idx="3382">
                  <c:v>-9.9395079268457406E-2</c:v>
                </c:pt>
                <c:pt idx="3383">
                  <c:v>-0.102279872756089</c:v>
                </c:pt>
                <c:pt idx="3384">
                  <c:v>-0.105075263922896</c:v>
                </c:pt>
                <c:pt idx="3385">
                  <c:v>-0.107783707686367</c:v>
                </c:pt>
                <c:pt idx="3386">
                  <c:v>-0.110407174843864</c:v>
                </c:pt>
                <c:pt idx="3387">
                  <c:v>-0.112945057729083</c:v>
                </c:pt>
                <c:pt idx="3388">
                  <c:v>-0.115393905870238</c:v>
                </c:pt>
                <c:pt idx="3389">
                  <c:v>-0.117745869530301</c:v>
                </c:pt>
                <c:pt idx="3390">
                  <c:v>-0.119987893721149</c:v>
                </c:pt>
                <c:pt idx="3391">
                  <c:v>-0.12210764015004801</c:v>
                </c:pt>
                <c:pt idx="3392">
                  <c:v>-0.124103250599378</c:v>
                </c:pt>
                <c:pt idx="3393">
                  <c:v>-0.12598476380027401</c:v>
                </c:pt>
                <c:pt idx="3394">
                  <c:v>-0.12776307588053001</c:v>
                </c:pt>
                <c:pt idx="3395">
                  <c:v>-0.12943875628104001</c:v>
                </c:pt>
                <c:pt idx="3396">
                  <c:v>-0.13100314969706101</c:v>
                </c:pt>
                <c:pt idx="3397">
                  <c:v>-0.13244776072442099</c:v>
                </c:pt>
                <c:pt idx="3398">
                  <c:v>-0.13376918851615499</c:v>
                </c:pt>
                <c:pt idx="3399">
                  <c:v>-0.13496628442587899</c:v>
                </c:pt>
                <c:pt idx="3400">
                  <c:v>-0.13603692044710899</c:v>
                </c:pt>
                <c:pt idx="3401">
                  <c:v>-0.13697908923992899</c:v>
                </c:pt>
                <c:pt idx="3402">
                  <c:v>-0.137792716506829</c:v>
                </c:pt>
                <c:pt idx="3403">
                  <c:v>-0.13847816971756199</c:v>
                </c:pt>
                <c:pt idx="3404">
                  <c:v>-0.13903365283579999</c:v>
                </c:pt>
                <c:pt idx="3405">
                  <c:v>-0.139455881130891</c:v>
                </c:pt>
                <c:pt idx="3406">
                  <c:v>-0.13974390775773099</c:v>
                </c:pt>
                <c:pt idx="3407">
                  <c:v>-0.139901205150717</c:v>
                </c:pt>
                <c:pt idx="3408">
                  <c:v>-0.13993224855945299</c:v>
                </c:pt>
                <c:pt idx="3409">
                  <c:v>-0.13983652322022999</c:v>
                </c:pt>
                <c:pt idx="3410">
                  <c:v>-0.13960724461485999</c:v>
                </c:pt>
                <c:pt idx="3411">
                  <c:v>-0.13923783469700801</c:v>
                </c:pt>
                <c:pt idx="3412">
                  <c:v>-0.138729477993316</c:v>
                </c:pt>
                <c:pt idx="3413">
                  <c:v>-0.138090251355557</c:v>
                </c:pt>
                <c:pt idx="3414">
                  <c:v>-0.13732587316358399</c:v>
                </c:pt>
                <c:pt idx="3415">
                  <c:v>-0.13643294787183299</c:v>
                </c:pt>
                <c:pt idx="3416">
                  <c:v>-0.13540301483756001</c:v>
                </c:pt>
                <c:pt idx="3417">
                  <c:v>-0.13423227709018301</c:v>
                </c:pt>
                <c:pt idx="3418">
                  <c:v>-0.13292506525082901</c:v>
                </c:pt>
                <c:pt idx="3419">
                  <c:v>-0.13148779986866799</c:v>
                </c:pt>
                <c:pt idx="3420">
                  <c:v>-0.129922638234371</c:v>
                </c:pt>
                <c:pt idx="3421">
                  <c:v>-0.128229296603247</c:v>
                </c:pt>
                <c:pt idx="3422">
                  <c:v>-0.12641128940603399</c:v>
                </c:pt>
                <c:pt idx="3423">
                  <c:v>-0.12447638987675901</c:v>
                </c:pt>
                <c:pt idx="3424">
                  <c:v>-0.12242961345949301</c:v>
                </c:pt>
                <c:pt idx="3425">
                  <c:v>-0.12026843050876999</c:v>
                </c:pt>
                <c:pt idx="3426">
                  <c:v>-0.11798724586228999</c:v>
                </c:pt>
                <c:pt idx="3427">
                  <c:v>-0.115585314847437</c:v>
                </c:pt>
                <c:pt idx="3428">
                  <c:v>-0.113067970452378</c:v>
                </c:pt>
                <c:pt idx="3429">
                  <c:v>-0.110441087742877</c:v>
                </c:pt>
                <c:pt idx="3430">
                  <c:v>-0.10770725805367699</c:v>
                </c:pt>
                <c:pt idx="3431">
                  <c:v>-0.10486697291126899</c:v>
                </c:pt>
                <c:pt idx="3432">
                  <c:v>-0.10191990717733899</c:v>
                </c:pt>
                <c:pt idx="3433">
                  <c:v>-9.8864034855519603E-2</c:v>
                </c:pt>
                <c:pt idx="3434">
                  <c:v>-9.5697157707788597E-2</c:v>
                </c:pt>
                <c:pt idx="3435">
                  <c:v>-9.2422110961512996E-2</c:v>
                </c:pt>
                <c:pt idx="3436">
                  <c:v>-8.9048340195855905E-2</c:v>
                </c:pt>
                <c:pt idx="3437">
                  <c:v>-8.5585365308332204E-2</c:v>
                </c:pt>
                <c:pt idx="3438">
                  <c:v>-8.2035797123167498E-2</c:v>
                </c:pt>
                <c:pt idx="3439">
                  <c:v>-7.8397239076819197E-2</c:v>
                </c:pt>
                <c:pt idx="3440">
                  <c:v>-7.4669689196319403E-2</c:v>
                </c:pt>
                <c:pt idx="3441">
                  <c:v>-7.0857413249265602E-2</c:v>
                </c:pt>
                <c:pt idx="3442">
                  <c:v>-6.6963346483047206E-2</c:v>
                </c:pt>
                <c:pt idx="3443">
                  <c:v>-6.2985173643651401E-2</c:v>
                </c:pt>
                <c:pt idx="3444">
                  <c:v>-5.8918877616855103E-2</c:v>
                </c:pt>
                <c:pt idx="3445">
                  <c:v>-5.4764613350935E-2</c:v>
                </c:pt>
                <c:pt idx="3446">
                  <c:v>-5.0527968877395101E-2</c:v>
                </c:pt>
                <c:pt idx="3447">
                  <c:v>-4.6216936130344201E-2</c:v>
                </c:pt>
                <c:pt idx="3448">
                  <c:v>-4.1838867481060998E-2</c:v>
                </c:pt>
                <c:pt idx="3449">
                  <c:v>-3.7398908932525197E-2</c:v>
                </c:pt>
                <c:pt idx="3450">
                  <c:v>-3.2899119245568903E-2</c:v>
                </c:pt>
                <c:pt idx="3451">
                  <c:v>-2.8338876251092798E-2</c:v>
                </c:pt>
                <c:pt idx="3452">
                  <c:v>-2.3717464650510601E-2</c:v>
                </c:pt>
                <c:pt idx="3453">
                  <c:v>-1.903701569009E-2</c:v>
                </c:pt>
                <c:pt idx="3454">
                  <c:v>-1.43029540966296E-2</c:v>
                </c:pt>
                <c:pt idx="3455">
                  <c:v>-9.5217745696764902E-3</c:v>
                </c:pt>
                <c:pt idx="3456">
                  <c:v>-4.6984644685664403E-3</c:v>
                </c:pt>
                <c:pt idx="3457">
                  <c:v>1.64912855132023E-4</c:v>
                </c:pt>
                <c:pt idx="3458">
                  <c:v>5.0693441406702497E-3</c:v>
                </c:pt>
                <c:pt idx="3459">
                  <c:v>1.0017361612909099E-2</c:v>
                </c:pt>
                <c:pt idx="3460">
                  <c:v>1.5009794655490001E-2</c:v>
                </c:pt>
                <c:pt idx="3461">
                  <c:v>2.0043049858510301E-2</c:v>
                </c:pt>
                <c:pt idx="3462">
                  <c:v>2.51103056273486E-2</c:v>
                </c:pt>
                <c:pt idx="3463">
                  <c:v>3.0206060651141502E-2</c:v>
                </c:pt>
                <c:pt idx="3464">
                  <c:v>3.5328386801936403E-2</c:v>
                </c:pt>
                <c:pt idx="3465">
                  <c:v>4.0475304909594299E-2</c:v>
                </c:pt>
                <c:pt idx="3466">
                  <c:v>4.5639914847454402E-2</c:v>
                </c:pt>
                <c:pt idx="3467">
                  <c:v>5.0811755980573803E-2</c:v>
                </c:pt>
                <c:pt idx="3468">
                  <c:v>5.5983552050448797E-2</c:v>
                </c:pt>
                <c:pt idx="3469">
                  <c:v>6.1154441528890102E-2</c:v>
                </c:pt>
                <c:pt idx="3470">
                  <c:v>6.6325501255607697E-2</c:v>
                </c:pt>
                <c:pt idx="3471">
                  <c:v>7.1494437367268293E-2</c:v>
                </c:pt>
                <c:pt idx="3472">
                  <c:v>7.6656706179276501E-2</c:v>
                </c:pt>
                <c:pt idx="3473">
                  <c:v>8.1809783575689493E-2</c:v>
                </c:pt>
                <c:pt idx="3474">
                  <c:v>8.6953022034688701E-2</c:v>
                </c:pt>
                <c:pt idx="3475">
                  <c:v>9.2083877396420696E-2</c:v>
                </c:pt>
                <c:pt idx="3476">
                  <c:v>9.7197478020445996E-2</c:v>
                </c:pt>
                <c:pt idx="3477">
                  <c:v>0.102290108265953</c:v>
                </c:pt>
                <c:pt idx="3478">
                  <c:v>0.10735988215992601</c:v>
                </c:pt>
                <c:pt idx="3479">
                  <c:v>0.112402787802775</c:v>
                </c:pt>
                <c:pt idx="3480">
                  <c:v>0.11741060538911099</c:v>
                </c:pt>
                <c:pt idx="3481">
                  <c:v>0.12237440437569</c:v>
                </c:pt>
                <c:pt idx="3482">
                  <c:v>0.12728831411397901</c:v>
                </c:pt>
                <c:pt idx="3483">
                  <c:v>0.132148467619669</c:v>
                </c:pt>
                <c:pt idx="3484">
                  <c:v>0.13695025898985599</c:v>
                </c:pt>
                <c:pt idx="3485">
                  <c:v>0.14168887682478001</c:v>
                </c:pt>
                <c:pt idx="3486">
                  <c:v>0.146361437277583</c:v>
                </c:pt>
                <c:pt idx="3487">
                  <c:v>0.150966484438398</c:v>
                </c:pt>
                <c:pt idx="3488">
                  <c:v>0.155501788029654</c:v>
                </c:pt>
                <c:pt idx="3489">
                  <c:v>0.15996408306964899</c:v>
                </c:pt>
                <c:pt idx="3490">
                  <c:v>0.164350170074921</c:v>
                </c:pt>
                <c:pt idx="3491">
                  <c:v>0.168656171893383</c:v>
                </c:pt>
                <c:pt idx="3492">
                  <c:v>0.17287555338393201</c:v>
                </c:pt>
                <c:pt idx="3493">
                  <c:v>0.17699949276486099</c:v>
                </c:pt>
                <c:pt idx="3494">
                  <c:v>0.18102003859733801</c:v>
                </c:pt>
                <c:pt idx="3495">
                  <c:v>0.18493267883450401</c:v>
                </c:pt>
                <c:pt idx="3496">
                  <c:v>0.18873617878967899</c:v>
                </c:pt>
                <c:pt idx="3497">
                  <c:v>0.192430605331983</c:v>
                </c:pt>
                <c:pt idx="3498">
                  <c:v>0.19601518698314499</c:v>
                </c:pt>
                <c:pt idx="3499">
                  <c:v>0.19948731145995499</c:v>
                </c:pt>
                <c:pt idx="3500">
                  <c:v>0.20284360444831601</c:v>
                </c:pt>
                <c:pt idx="3501">
                  <c:v>0.20608208505296199</c:v>
                </c:pt>
                <c:pt idx="3502">
                  <c:v>0.209202326926032</c:v>
                </c:pt>
                <c:pt idx="3503">
                  <c:v>0.21220296674529501</c:v>
                </c:pt>
                <c:pt idx="3504">
                  <c:v>0.21508046260397801</c:v>
                </c:pt>
                <c:pt idx="3505">
                  <c:v>0.21783164332315899</c:v>
                </c:pt>
                <c:pt idx="3506">
                  <c:v>0.22045611743086699</c:v>
                </c:pt>
                <c:pt idx="3507">
                  <c:v>0.22295379887073</c:v>
                </c:pt>
                <c:pt idx="3508">
                  <c:v>0.22532055597144501</c:v>
                </c:pt>
                <c:pt idx="3509">
                  <c:v>0.22754910196589401</c:v>
                </c:pt>
                <c:pt idx="3510">
                  <c:v>0.22963490433898301</c:v>
                </c:pt>
                <c:pt idx="3511">
                  <c:v>0.23157889261529399</c:v>
                </c:pt>
                <c:pt idx="3512">
                  <c:v>0.23338301502394601</c:v>
                </c:pt>
                <c:pt idx="3513">
                  <c:v>0.23504508658482701</c:v>
                </c:pt>
                <c:pt idx="3514">
                  <c:v>0.236559994572907</c:v>
                </c:pt>
                <c:pt idx="3515">
                  <c:v>0.237924646273419</c:v>
                </c:pt>
                <c:pt idx="3516">
                  <c:v>0.23913910268609401</c:v>
                </c:pt>
                <c:pt idx="3517">
                  <c:v>0.24020293031509299</c:v>
                </c:pt>
                <c:pt idx="3518">
                  <c:v>0.24111297322660399</c:v>
                </c:pt>
                <c:pt idx="3519">
                  <c:v>0.24186596645924599</c:v>
                </c:pt>
                <c:pt idx="3520">
                  <c:v>0.24246198441458</c:v>
                </c:pt>
                <c:pt idx="3521">
                  <c:v>0.24290388304174201</c:v>
                </c:pt>
                <c:pt idx="3522">
                  <c:v>0.243193754309669</c:v>
                </c:pt>
                <c:pt idx="3523">
                  <c:v>0.24333082085771701</c:v>
                </c:pt>
                <c:pt idx="3524">
                  <c:v>0.24331237920134999</c:v>
                </c:pt>
                <c:pt idx="3525">
                  <c:v>0.243135785673574</c:v>
                </c:pt>
                <c:pt idx="3526">
                  <c:v>0.24279964002646701</c:v>
                </c:pt>
                <c:pt idx="3527">
                  <c:v>0.242304073020955</c:v>
                </c:pt>
                <c:pt idx="3528">
                  <c:v>0.24165028127076699</c:v>
                </c:pt>
                <c:pt idx="3529">
                  <c:v>0.24083933967334101</c:v>
                </c:pt>
                <c:pt idx="3530">
                  <c:v>0.239871381055237</c:v>
                </c:pt>
                <c:pt idx="3531">
                  <c:v>0.23874632865693499</c:v>
                </c:pt>
                <c:pt idx="3532">
                  <c:v>0.237465083503931</c:v>
                </c:pt>
                <c:pt idx="3533">
                  <c:v>0.23602880224775999</c:v>
                </c:pt>
                <c:pt idx="3534">
                  <c:v>0.234436688234301</c:v>
                </c:pt>
                <c:pt idx="3535">
                  <c:v>0.232685788855125</c:v>
                </c:pt>
                <c:pt idx="3536">
                  <c:v>0.230774231436119</c:v>
                </c:pt>
                <c:pt idx="3537">
                  <c:v>0.228704385572744</c:v>
                </c:pt>
                <c:pt idx="3538">
                  <c:v>0.22648204055878701</c:v>
                </c:pt>
                <c:pt idx="3539">
                  <c:v>0.22411263675676699</c:v>
                </c:pt>
                <c:pt idx="3540">
                  <c:v>0.22159872983815901</c:v>
                </c:pt>
                <c:pt idx="3541">
                  <c:v>0.21894030782851601</c:v>
                </c:pt>
                <c:pt idx="3542">
                  <c:v>0.21613612919568101</c:v>
                </c:pt>
                <c:pt idx="3543">
                  <c:v>0.21318469482364899</c:v>
                </c:pt>
                <c:pt idx="3544">
                  <c:v>0.21008538259979601</c:v>
                </c:pt>
                <c:pt idx="3545">
                  <c:v>0.20683975586431799</c:v>
                </c:pt>
                <c:pt idx="3546">
                  <c:v>0.203451706573538</c:v>
                </c:pt>
                <c:pt idx="3547">
                  <c:v>0.19992601552074199</c:v>
                </c:pt>
                <c:pt idx="3548">
                  <c:v>0.19626676168226101</c:v>
                </c:pt>
                <c:pt idx="3549">
                  <c:v>0.192476704398127</c:v>
                </c:pt>
                <c:pt idx="3550">
                  <c:v>0.18855730868874301</c:v>
                </c:pt>
                <c:pt idx="3551">
                  <c:v>0.184509144930251</c:v>
                </c:pt>
                <c:pt idx="3552">
                  <c:v>0.180333008976864</c:v>
                </c:pt>
                <c:pt idx="3553">
                  <c:v>0.17603125425184499</c:v>
                </c:pt>
                <c:pt idx="3554">
                  <c:v>0.17160781113436099</c:v>
                </c:pt>
                <c:pt idx="3555">
                  <c:v>0.16706668788183099</c:v>
                </c:pt>
                <c:pt idx="3556">
                  <c:v>0.16241073598248201</c:v>
                </c:pt>
                <c:pt idx="3557">
                  <c:v>0.15764189604223999</c:v>
                </c:pt>
                <c:pt idx="3558">
                  <c:v>0.15276202927527299</c:v>
                </c:pt>
                <c:pt idx="3559">
                  <c:v>0.14777324309350801</c:v>
                </c:pt>
                <c:pt idx="3560">
                  <c:v>0.14267816302561301</c:v>
                </c:pt>
                <c:pt idx="3561">
                  <c:v>0.137480705879819</c:v>
                </c:pt>
                <c:pt idx="3562">
                  <c:v>0.13218639535224999</c:v>
                </c:pt>
                <c:pt idx="3563">
                  <c:v>0.12680126225381499</c:v>
                </c:pt>
                <c:pt idx="3564">
                  <c:v>0.12133029391641501</c:v>
                </c:pt>
                <c:pt idx="3565">
                  <c:v>0.115777104505388</c:v>
                </c:pt>
                <c:pt idx="3566">
                  <c:v>0.110144761919996</c:v>
                </c:pt>
                <c:pt idx="3567">
                  <c:v>0.104436365938174</c:v>
                </c:pt>
                <c:pt idx="3568">
                  <c:v>9.8654952578290198E-2</c:v>
                </c:pt>
                <c:pt idx="3569">
                  <c:v>9.2803627435484107E-2</c:v>
                </c:pt>
                <c:pt idx="3570">
                  <c:v>8.6886240953798793E-2</c:v>
                </c:pt>
                <c:pt idx="3571">
                  <c:v>8.0907614840091194E-2</c:v>
                </c:pt>
                <c:pt idx="3572">
                  <c:v>7.4872660765080604E-2</c:v>
                </c:pt>
                <c:pt idx="3573">
                  <c:v>6.8785312318182398E-2</c:v>
                </c:pt>
                <c:pt idx="3574">
                  <c:v>6.2648599752893594E-2</c:v>
                </c:pt>
                <c:pt idx="3575">
                  <c:v>5.6465808403692502E-2</c:v>
                </c:pt>
                <c:pt idx="3576">
                  <c:v>5.0241316534366399E-2</c:v>
                </c:pt>
                <c:pt idx="3577">
                  <c:v>4.3980150181087099E-2</c:v>
                </c:pt>
                <c:pt idx="3578">
                  <c:v>3.76868895840103E-2</c:v>
                </c:pt>
                <c:pt idx="3579">
                  <c:v>3.1365297885257902E-2</c:v>
                </c:pt>
                <c:pt idx="3580">
                  <c:v>2.5019048762421101E-2</c:v>
                </c:pt>
                <c:pt idx="3581">
                  <c:v>1.8652551746513899E-2</c:v>
                </c:pt>
                <c:pt idx="3582">
                  <c:v>1.22708691841942E-2</c:v>
                </c:pt>
                <c:pt idx="3583">
                  <c:v>5.8789529041662998E-3</c:v>
                </c:pt>
                <c:pt idx="3584">
                  <c:v>-5.1881315182207598E-4</c:v>
                </c:pt>
                <c:pt idx="3585">
                  <c:v>-6.9183699459638096E-3</c:v>
                </c:pt>
                <c:pt idx="3586">
                  <c:v>-1.33155377226783E-2</c:v>
                </c:pt>
                <c:pt idx="3587">
                  <c:v>-1.9705874104567998E-2</c:v>
                </c:pt>
                <c:pt idx="3588">
                  <c:v>-2.6084770723383301E-2</c:v>
                </c:pt>
                <c:pt idx="3589">
                  <c:v>-3.2447555961104699E-2</c:v>
                </c:pt>
                <c:pt idx="3590">
                  <c:v>-3.8789641307096903E-2</c:v>
                </c:pt>
                <c:pt idx="3591">
                  <c:v>-4.51067676311597E-2</c:v>
                </c:pt>
                <c:pt idx="3592">
                  <c:v>-5.1395127283888301E-2</c:v>
                </c:pt>
                <c:pt idx="3593">
                  <c:v>-5.7651129215548602E-2</c:v>
                </c:pt>
                <c:pt idx="3594">
                  <c:v>-6.3870975541800504E-2</c:v>
                </c:pt>
                <c:pt idx="3595">
                  <c:v>-7.0050474821956102E-2</c:v>
                </c:pt>
                <c:pt idx="3596">
                  <c:v>-7.6185257967432404E-2</c:v>
                </c:pt>
                <c:pt idx="3597">
                  <c:v>-8.2271117914865299E-2</c:v>
                </c:pt>
                <c:pt idx="3598">
                  <c:v>-8.8304113011395305E-2</c:v>
                </c:pt>
                <c:pt idx="3599">
                  <c:v>-9.4280403590269402E-2</c:v>
                </c:pt>
                <c:pt idx="3600">
                  <c:v>-0.10019607775456001</c:v>
                </c:pt>
                <c:pt idx="3601">
                  <c:v>-0.106047141579973</c:v>
                </c:pt>
                <c:pt idx="3602">
                  <c:v>-0.111792661441076</c:v>
                </c:pt>
                <c:pt idx="3603">
                  <c:v>-0.11746168184258</c:v>
                </c:pt>
                <c:pt idx="3604">
                  <c:v>-0.123050323486941</c:v>
                </c:pt>
                <c:pt idx="3605">
                  <c:v>-0.12855476207961</c:v>
                </c:pt>
                <c:pt idx="3606">
                  <c:v>-0.133971230945991</c:v>
                </c:pt>
                <c:pt idx="3607">
                  <c:v>-0.139296023608972</c:v>
                </c:pt>
                <c:pt idx="3608">
                  <c:v>-0.14452549632525</c:v>
                </c:pt>
                <c:pt idx="3609">
                  <c:v>-0.149656070578744</c:v>
                </c:pt>
                <c:pt idx="3610">
                  <c:v>-0.154684235529363</c:v>
                </c:pt>
                <c:pt idx="3611">
                  <c:v>-0.15960655041546201</c:v>
                </c:pt>
                <c:pt idx="3612">
                  <c:v>-0.16441964690835201</c:v>
                </c:pt>
                <c:pt idx="3613">
                  <c:v>-0.169120231417239</c:v>
                </c:pt>
                <c:pt idx="3614">
                  <c:v>-0.17370508734301701</c:v>
                </c:pt>
                <c:pt idx="3615">
                  <c:v>-0.178171077279383</c:v>
                </c:pt>
                <c:pt idx="3616">
                  <c:v>-0.182515145159756</c:v>
                </c:pt>
                <c:pt idx="3617">
                  <c:v>-0.18673431834853499</c:v>
                </c:pt>
                <c:pt idx="3618">
                  <c:v>-0.19082570967526699</c:v>
                </c:pt>
                <c:pt idx="3619">
                  <c:v>-0.19478651941033201</c:v>
                </c:pt>
                <c:pt idx="3620">
                  <c:v>-0.19861403718079301</c:v>
                </c:pt>
                <c:pt idx="3621">
                  <c:v>-0.202305643825094</c:v>
                </c:pt>
                <c:pt idx="3622">
                  <c:v>-0.20585881318534799</c:v>
                </c:pt>
                <c:pt idx="3623">
                  <c:v>-0.20927111383598199</c:v>
                </c:pt>
                <c:pt idx="3624">
                  <c:v>-0.212540210747555</c:v>
                </c:pt>
                <c:pt idx="3625">
                  <c:v>-0.215663866884613</c:v>
                </c:pt>
                <c:pt idx="3626">
                  <c:v>-0.21863994473648801</c:v>
                </c:pt>
                <c:pt idx="3627">
                  <c:v>-0.22146640777999199</c:v>
                </c:pt>
                <c:pt idx="3628">
                  <c:v>-0.22414132187300101</c:v>
                </c:pt>
                <c:pt idx="3629">
                  <c:v>-0.22666285657799201</c:v>
                </c:pt>
                <c:pt idx="3630">
                  <c:v>-0.22902928641459799</c:v>
                </c:pt>
                <c:pt idx="3631">
                  <c:v>-0.231238992040357</c:v>
                </c:pt>
                <c:pt idx="3632">
                  <c:v>-0.23329046135882101</c:v>
                </c:pt>
                <c:pt idx="3633">
                  <c:v>-0.235182290554281</c:v>
                </c:pt>
                <c:pt idx="3634">
                  <c:v>-0.236913185052397</c:v>
                </c:pt>
                <c:pt idx="3635">
                  <c:v>-0.23848196040606601</c:v>
                </c:pt>
                <c:pt idx="3636">
                  <c:v>-0.23988754310594401</c:v>
                </c:pt>
                <c:pt idx="3637">
                  <c:v>-0.24112897131504099</c:v>
                </c:pt>
                <c:pt idx="3638">
                  <c:v>-0.24220539552690601</c:v>
                </c:pt>
                <c:pt idx="3639">
                  <c:v>-0.24311607914694</c:v>
                </c:pt>
                <c:pt idx="3640">
                  <c:v>-0.24386039899644901</c:v>
                </c:pt>
                <c:pt idx="3641">
                  <c:v>-0.244437845739083</c:v>
                </c:pt>
                <c:pt idx="3642">
                  <c:v>-0.24484802422936999</c:v>
                </c:pt>
                <c:pt idx="3643">
                  <c:v>-0.24509065378311901</c:v>
                </c:pt>
                <c:pt idx="3644">
                  <c:v>-0.245165568369489</c:v>
                </c:pt>
                <c:pt idx="3645">
                  <c:v>-0.24507271672459899</c:v>
                </c:pt>
                <c:pt idx="3646">
                  <c:v>-0.24481216238661699</c:v>
                </c:pt>
                <c:pt idx="3647">
                  <c:v>-0.24438408365227299</c:v>
                </c:pt>
                <c:pt idx="3648">
                  <c:v>-0.243788773454855</c:v>
                </c:pt>
                <c:pt idx="3649">
                  <c:v>-0.243026639163753</c:v>
                </c:pt>
                <c:pt idx="3650">
                  <c:v>-0.24209820230570001</c:v>
                </c:pt>
                <c:pt idx="3651">
                  <c:v>-0.24100409820789001</c:v>
                </c:pt>
                <c:pt idx="3652">
                  <c:v>-0.239745075563226</c:v>
                </c:pt>
                <c:pt idx="3653">
                  <c:v>-0.23832199591799</c:v>
                </c:pt>
                <c:pt idx="3654">
                  <c:v>-0.23673583308229201</c:v>
                </c:pt>
                <c:pt idx="3655">
                  <c:v>-0.23498767246369201</c:v>
                </c:pt>
                <c:pt idx="3656">
                  <c:v>-0.23307871032445501</c:v>
                </c:pt>
                <c:pt idx="3657">
                  <c:v>-0.23101025296295699</c:v>
                </c:pt>
                <c:pt idx="3658">
                  <c:v>-0.22878371581978699</c:v>
                </c:pt>
                <c:pt idx="3659">
                  <c:v>-0.22640062250915899</c:v>
                </c:pt>
                <c:pt idx="3660">
                  <c:v>-0.22386260377631301</c:v>
                </c:pt>
                <c:pt idx="3661">
                  <c:v>-0.221171396381597</c:v>
                </c:pt>
                <c:pt idx="3662">
                  <c:v>-0.218328841912004</c:v>
                </c:pt>
                <c:pt idx="3663">
                  <c:v>-0.21533688552098301</c:v>
                </c:pt>
                <c:pt idx="3664">
                  <c:v>-0.21219757459736899</c:v>
                </c:pt>
                <c:pt idx="3665">
                  <c:v>-0.20891305736436599</c:v>
                </c:pt>
                <c:pt idx="3666">
                  <c:v>-0.205485581409517</c:v>
                </c:pt>
                <c:pt idx="3667">
                  <c:v>-0.201917492146688</c:v>
                </c:pt>
                <c:pt idx="3668">
                  <c:v>-0.19821123121110901</c:v>
                </c:pt>
                <c:pt idx="3669">
                  <c:v>-0.194369334788562</c:v>
                </c:pt>
                <c:pt idx="3670">
                  <c:v>-0.190394431879882</c:v>
                </c:pt>
                <c:pt idx="3671">
                  <c:v>-0.18628924250193399</c:v>
                </c:pt>
                <c:pt idx="3672">
                  <c:v>-0.18205657582631099</c:v>
                </c:pt>
                <c:pt idx="3673">
                  <c:v>-0.177699328257027</c:v>
                </c:pt>
                <c:pt idx="3674">
                  <c:v>-0.17322048144851501</c:v>
                </c:pt>
                <c:pt idx="3675">
                  <c:v>-0.16862310026528399</c:v>
                </c:pt>
                <c:pt idx="3676">
                  <c:v>-0.163910330684641</c:v>
                </c:pt>
                <c:pt idx="3677">
                  <c:v>-0.159085397643908</c:v>
                </c:pt>
                <c:pt idx="3678">
                  <c:v>-0.15415160283360299</c:v>
                </c:pt>
                <c:pt idx="3679">
                  <c:v>-0.14911232243809899</c:v>
                </c:pt>
                <c:pt idx="3680">
                  <c:v>-0.143971004825315</c:v>
                </c:pt>
                <c:pt idx="3681">
                  <c:v>-0.13873116818699699</c:v>
                </c:pt>
                <c:pt idx="3682">
                  <c:v>-0.13339639813123499</c:v>
                </c:pt>
                <c:pt idx="3683">
                  <c:v>-0.12797034522883699</c:v>
                </c:pt>
                <c:pt idx="3684">
                  <c:v>-0.122456722515252</c:v>
                </c:pt>
                <c:pt idx="3685">
                  <c:v>-0.116859302949746</c:v>
                </c:pt>
                <c:pt idx="3686">
                  <c:v>-0.111181916833579</c:v>
                </c:pt>
                <c:pt idx="3687">
                  <c:v>-0.105428449188936</c:v>
                </c:pt>
                <c:pt idx="3688">
                  <c:v>-9.9602837100415301E-2</c:v>
                </c:pt>
                <c:pt idx="3689">
                  <c:v>-9.3709067020892794E-2</c:v>
                </c:pt>
                <c:pt idx="3690">
                  <c:v>-8.7751172043598502E-2</c:v>
                </c:pt>
                <c:pt idx="3691">
                  <c:v>-8.1733229142282204E-2</c:v>
                </c:pt>
                <c:pt idx="3692">
                  <c:v>-7.5659356381349102E-2</c:v>
                </c:pt>
                <c:pt idx="3693">
                  <c:v>-6.9533710097877899E-2</c:v>
                </c:pt>
                <c:pt idx="3694">
                  <c:v>-6.3360482057449097E-2</c:v>
                </c:pt>
                <c:pt idx="3695">
                  <c:v>-5.7143896585729298E-2</c:v>
                </c:pt>
                <c:pt idx="3696">
                  <c:v>-5.0888207677775001E-2</c:v>
                </c:pt>
                <c:pt idx="3697">
                  <c:v>-4.45976960870339E-2</c:v>
                </c:pt>
                <c:pt idx="3698">
                  <c:v>-3.8276666396034699E-2</c:v>
                </c:pt>
                <c:pt idx="3699">
                  <c:v>-3.1929444070771598E-2</c:v>
                </c:pt>
                <c:pt idx="3700">
                  <c:v>-2.5560372500797901E-2</c:v>
                </c:pt>
                <c:pt idx="3701">
                  <c:v>-1.9173810027054299E-2</c:v>
                </c:pt>
                <c:pt idx="3702">
                  <c:v>-1.27741269594668E-2</c:v>
                </c:pt>
                <c:pt idx="3703">
                  <c:v>-6.3657025863531301E-3</c:v>
                </c:pt>
                <c:pt idx="3704" formatCode="0.00E+00">
                  <c:v>4.7077822313687497E-5</c:v>
                </c:pt>
                <c:pt idx="3705">
                  <c:v>6.4598260157356004E-3</c:v>
                </c:pt>
                <c:pt idx="3706">
                  <c:v>1.28681537651594E-2</c:v>
                </c:pt>
                <c:pt idx="3707">
                  <c:v>1.92676758667314E-2</c:v>
                </c:pt>
                <c:pt idx="3708">
                  <c:v>2.5654013142282599E-2</c:v>
                </c:pt>
                <c:pt idx="3709">
                  <c:v>3.2022795435989598E-2</c:v>
                </c:pt>
                <c:pt idx="3710">
                  <c:v>3.8369664604862699E-2</c:v>
                </c:pt>
                <c:pt idx="3711">
                  <c:v>4.4690277501012697E-2</c:v>
                </c:pt>
                <c:pt idx="3712">
                  <c:v>5.09803089436573E-2</c:v>
                </c:pt>
                <c:pt idx="3713">
                  <c:v>5.7235454678831697E-2</c:v>
                </c:pt>
                <c:pt idx="3714">
                  <c:v>6.3451434324780495E-2</c:v>
                </c:pt>
                <c:pt idx="3715">
                  <c:v>6.9623994301012196E-2</c:v>
                </c:pt>
                <c:pt idx="3716">
                  <c:v>7.5748910739014894E-2</c:v>
                </c:pt>
                <c:pt idx="3717">
                  <c:v>8.1821992372639804E-2</c:v>
                </c:pt>
                <c:pt idx="3718">
                  <c:v>8.7839083406174606E-2</c:v>
                </c:pt>
                <c:pt idx="3719">
                  <c:v>9.37960663581454E-2</c:v>
                </c:pt>
                <c:pt idx="3720">
                  <c:v>9.9688864878899303E-2</c:v>
                </c:pt>
                <c:pt idx="3721">
                  <c:v>0.10551344654004099</c:v>
                </c:pt>
                <c:pt idx="3722">
                  <c:v>0.111265825593815</c:v>
                </c:pt>
                <c:pt idx="3723">
                  <c:v>0.116942065700542</c:v>
                </c:pt>
                <c:pt idx="3724">
                  <c:v>0.12253828262225</c:v>
                </c:pt>
                <c:pt idx="3725">
                  <c:v>0.12805064688064399</c:v>
                </c:pt>
                <c:pt idx="3726">
                  <c:v>0.133475386377616</c:v>
                </c:pt>
                <c:pt idx="3727">
                  <c:v>0.138808788976478</c:v>
                </c:pt>
                <c:pt idx="3728">
                  <c:v>0.144047205042169</c:v>
                </c:pt>
                <c:pt idx="3729">
                  <c:v>0.149187049938695</c:v>
                </c:pt>
                <c:pt idx="3730">
                  <c:v>0.154224806482084</c:v>
                </c:pt>
                <c:pt idx="3731">
                  <c:v>0.15915702734718801</c:v>
                </c:pt>
                <c:pt idx="3732">
                  <c:v>0.163980337426679</c:v>
                </c:pt>
                <c:pt idx="3733">
                  <c:v>0.16869143614062801</c:v>
                </c:pt>
                <c:pt idx="3734">
                  <c:v>0.17328709969508399</c:v>
                </c:pt>
                <c:pt idx="3735">
                  <c:v>0.177764183288109</c:v>
                </c:pt>
                <c:pt idx="3736">
                  <c:v>0.18211962326175701</c:v>
                </c:pt>
                <c:pt idx="3737">
                  <c:v>0.186350439198531</c:v>
                </c:pt>
                <c:pt idx="3738">
                  <c:v>0.19045373596087301</c:v>
                </c:pt>
                <c:pt idx="3739">
                  <c:v>0.1944267056723</c:v>
                </c:pt>
                <c:pt idx="3740">
                  <c:v>0.19826662963883199</c:v>
                </c:pt>
                <c:pt idx="3741">
                  <c:v>0.20197088020938</c:v>
                </c:pt>
                <c:pt idx="3742">
                  <c:v>0.20553692257384901</c:v>
                </c:pt>
                <c:pt idx="3743">
                  <c:v>0.208962316497699</c:v>
                </c:pt>
                <c:pt idx="3744">
                  <c:v>0.21224471799179201</c:v>
                </c:pt>
                <c:pt idx="3745">
                  <c:v>0.21538188091638</c:v>
                </c:pt>
                <c:pt idx="3746">
                  <c:v>0.21837165851813101</c:v>
                </c:pt>
                <c:pt idx="3747">
                  <c:v>0.221212004899148</c:v>
                </c:pt>
                <c:pt idx="3748">
                  <c:v>0.22390097641697401</c:v>
                </c:pt>
                <c:pt idx="3749">
                  <c:v>0.226436733014621</c:v>
                </c:pt>
                <c:pt idx="3750">
                  <c:v>0.228817539479714</c:v>
                </c:pt>
                <c:pt idx="3751">
                  <c:v>0.23104176663189799</c:v>
                </c:pt>
                <c:pt idx="3752">
                  <c:v>0.23310789243767799</c:v>
                </c:pt>
                <c:pt idx="3753">
                  <c:v>0.23501450305194499</c:v>
                </c:pt>
                <c:pt idx="3754">
                  <c:v>0.23676029378546601</c:v>
                </c:pt>
                <c:pt idx="3755">
                  <c:v>0.23834406999768201</c:v>
                </c:pt>
                <c:pt idx="3756">
                  <c:v>0.239764747914194</c:v>
                </c:pt>
                <c:pt idx="3757">
                  <c:v>0.24102135536839001</c:v>
                </c:pt>
                <c:pt idx="3758">
                  <c:v>0.24211303246669699</c:v>
                </c:pt>
                <c:pt idx="3759">
                  <c:v>0.24303903217700201</c:v>
                </c:pt>
                <c:pt idx="3760">
                  <c:v>0.24379872083984599</c:v>
                </c:pt>
                <c:pt idx="3761">
                  <c:v>0.244391578602033</c:v>
                </c:pt>
                <c:pt idx="3762">
                  <c:v>0.24481719977236999</c:v>
                </c:pt>
                <c:pt idx="3763">
                  <c:v>0.24507529309927301</c:v>
                </c:pt>
                <c:pt idx="3764">
                  <c:v>0.24516568197007599</c:v>
                </c:pt>
                <c:pt idx="3765">
                  <c:v>0.24508830453188399</c:v>
                </c:pt>
                <c:pt idx="3766">
                  <c:v>0.244843213733899</c:v>
                </c:pt>
                <c:pt idx="3767">
                  <c:v>0.244430577291187</c:v>
                </c:pt>
                <c:pt idx="3768">
                  <c:v>0.243850677569911</c:v>
                </c:pt>
                <c:pt idx="3769">
                  <c:v>0.243103911394109</c:v>
                </c:pt>
                <c:pt idx="3770">
                  <c:v>0.24219078977414699</c:v>
                </c:pt>
                <c:pt idx="3771">
                  <c:v>0.241111937557037</c:v>
                </c:pt>
                <c:pt idx="3772">
                  <c:v>0.239868092998856</c:v>
                </c:pt>
                <c:pt idx="3773">
                  <c:v>0.23846010725955799</c:v>
                </c:pt>
                <c:pt idx="3774">
                  <c:v>0.236888943820525</c:v>
                </c:pt>
                <c:pt idx="3775">
                  <c:v>0.235155677825266</c:v>
                </c:pt>
                <c:pt idx="3776">
                  <c:v>0.23326149534369001</c:v>
                </c:pt>
                <c:pt idx="3777">
                  <c:v>0.23120769256048801</c:v>
                </c:pt>
                <c:pt idx="3778">
                  <c:v>0.22899567488815301</c:v>
                </c:pt>
                <c:pt idx="3779">
                  <c:v>0.226626956005261</c:v>
                </c:pt>
                <c:pt idx="3780">
                  <c:v>0.22410315682066301</c:v>
                </c:pt>
                <c:pt idx="3781">
                  <c:v>0.22142600436430199</c:v>
                </c:pt>
                <c:pt idx="3782">
                  <c:v>0.218597330605412</c:v>
                </c:pt>
                <c:pt idx="3783">
                  <c:v>0.215619071198901</c:v>
                </c:pt>
                <c:pt idx="3784">
                  <c:v>0.21249326416079201</c:v>
                </c:pt>
                <c:pt idx="3785">
                  <c:v>0.20922204847360801</c:v>
                </c:pt>
                <c:pt idx="3786">
                  <c:v>0.205807662622677</c:v>
                </c:pt>
                <c:pt idx="3787">
                  <c:v>0.20225244306433901</c:v>
                </c:pt>
                <c:pt idx="3788">
                  <c:v>0.198558822627111</c:v>
                </c:pt>
                <c:pt idx="3789">
                  <c:v>0.19472932884691399</c:v>
                </c:pt>
                <c:pt idx="3790">
                  <c:v>0.190766582237482</c:v>
                </c:pt>
                <c:pt idx="3791">
                  <c:v>0.186673294497153</c:v>
                </c:pt>
                <c:pt idx="3792">
                  <c:v>0.18245226665325801</c:v>
                </c:pt>
                <c:pt idx="3793">
                  <c:v>0.17810638714538499</c:v>
                </c:pt>
                <c:pt idx="3794">
                  <c:v>0.173638629848828</c:v>
                </c:pt>
                <c:pt idx="3795">
                  <c:v>0.169052052039568</c:v>
                </c:pt>
                <c:pt idx="3796">
                  <c:v>0.16434979230218999</c:v>
                </c:pt>
                <c:pt idx="3797">
                  <c:v>0.159535068382154</c:v>
                </c:pt>
                <c:pt idx="3798">
                  <c:v>0.15461117498389901</c:v>
                </c:pt>
                <c:pt idx="3799">
                  <c:v>0.149581481516287</c:v>
                </c:pt>
                <c:pt idx="3800">
                  <c:v>0.14444942978692199</c:v>
                </c:pt>
                <c:pt idx="3801">
                  <c:v>0.13921853164692999</c:v>
                </c:pt>
                <c:pt idx="3802">
                  <c:v>0.13389236658780501</c:v>
                </c:pt>
                <c:pt idx="3803">
                  <c:v>0.128474579291977</c:v>
                </c:pt>
                <c:pt idx="3804">
                  <c:v>0.122968877138758</c:v>
                </c:pt>
                <c:pt idx="3805">
                  <c:v>0.117379027667395</c:v>
                </c:pt>
                <c:pt idx="3806">
                  <c:v>0.111708855998949</c:v>
                </c:pt>
                <c:pt idx="3807">
                  <c:v>0.105962242218775</c:v>
                </c:pt>
                <c:pt idx="3808">
                  <c:v>0.10014311872138799</c:v>
                </c:pt>
                <c:pt idx="3809">
                  <c:v>9.4255467519536201E-2</c:v>
                </c:pt>
                <c:pt idx="3810">
                  <c:v>8.8303317519315097E-2</c:v>
                </c:pt>
                <c:pt idx="3811">
                  <c:v>8.2290741763200295E-2</c:v>
                </c:pt>
                <c:pt idx="3812">
                  <c:v>7.62218546428719E-2</c:v>
                </c:pt>
                <c:pt idx="3813">
                  <c:v>7.0100809083746496E-2</c:v>
                </c:pt>
                <c:pt idx="3814">
                  <c:v>6.3931793703139297E-2</c:v>
                </c:pt>
                <c:pt idx="3815">
                  <c:v>5.77190299440037E-2</c:v>
                </c:pt>
                <c:pt idx="3816">
                  <c:v>5.1466769186207101E-2</c:v>
                </c:pt>
                <c:pt idx="3817">
                  <c:v>4.5179289837321897E-2</c:v>
                </c:pt>
                <c:pt idx="3818">
                  <c:v>3.8860894404920798E-2</c:v>
                </c:pt>
                <c:pt idx="3819">
                  <c:v>3.2515906552380902E-2</c:v>
                </c:pt>
                <c:pt idx="3820">
                  <c:v>2.6148668140210898E-2</c:v>
                </c:pt>
                <c:pt idx="3821">
                  <c:v>1.9763536254925999E-2</c:v>
                </c:pt>
                <c:pt idx="3822">
                  <c:v>1.33648802275038E-2</c:v>
                </c:pt>
                <c:pt idx="3823">
                  <c:v>6.9570786434607103E-3</c:v>
                </c:pt>
                <c:pt idx="3824">
                  <c:v>5.4451634659675595E-4</c:v>
                </c:pt>
                <c:pt idx="3825">
                  <c:v>-5.86841856154347E-3</c:v>
                </c:pt>
                <c:pt idx="3826">
                  <c:v>-1.22773377244383E-2</c:v>
                </c:pt>
                <c:pt idx="3827">
                  <c:v>-1.8677855533531199E-2</c:v>
                </c:pt>
                <c:pt idx="3828">
                  <c:v>-2.5065592129292699E-2</c:v>
                </c:pt>
                <c:pt idx="3829">
                  <c:v>-3.1436176398347997E-2</c:v>
                </c:pt>
                <c:pt idx="3830">
                  <c:v>-3.7785248964619697E-2</c:v>
                </c:pt>
                <c:pt idx="3831">
                  <c:v>-4.4108465172438903E-2</c:v>
                </c:pt>
                <c:pt idx="3832">
                  <c:v>-5.0401498059583202E-2</c:v>
                </c:pt>
                <c:pt idx="3833">
                  <c:v>-5.6660041318206303E-2</c:v>
                </c:pt>
                <c:pt idx="3834">
                  <c:v>-6.2879812241635205E-2</c:v>
                </c:pt>
                <c:pt idx="3835">
                  <c:v>-6.9056554655016006E-2</c:v>
                </c:pt>
                <c:pt idx="3836">
                  <c:v>-7.5186041827804903E-2</c:v>
                </c:pt>
                <c:pt idx="3837">
                  <c:v>-8.1264079366109701E-2</c:v>
                </c:pt>
                <c:pt idx="3838">
                  <c:v>-8.7286508082904196E-2</c:v>
                </c:pt>
                <c:pt idx="3839">
                  <c:v>-9.3249206844150001E-2</c:v>
                </c:pt>
                <c:pt idx="3840">
                  <c:v>-9.9148095388879198E-2</c:v>
                </c:pt>
                <c:pt idx="3841">
                  <c:v>-0.10497913712130701</c:v>
                </c:pt>
                <c:pt idx="3842">
                  <c:v>-0.110738341873067</c:v>
                </c:pt>
                <c:pt idx="3843">
                  <c:v>-0.116421768633669</c:v>
                </c:pt>
                <c:pt idx="3844">
                  <c:v>-0.122025528247331</c:v>
                </c:pt>
                <c:pt idx="3845">
                  <c:v>-0.127545786074312</c:v>
                </c:pt>
                <c:pt idx="3846">
                  <c:v>-0.132978764614953</c:v>
                </c:pt>
                <c:pt idx="3847">
                  <c:v>-0.13832074609460701</c:v>
                </c:pt>
                <c:pt idx="3848">
                  <c:v>-0.14356807500770499</c:v>
                </c:pt>
                <c:pt idx="3849">
                  <c:v>-0.148717160619212</c:v>
                </c:pt>
                <c:pt idx="3850">
                  <c:v>-0.153764479421757</c:v>
                </c:pt>
                <c:pt idx="3851">
                  <c:v>-0.15870657754675799</c:v>
                </c:pt>
                <c:pt idx="3852">
                  <c:v>-0.163540073127903</c:v>
                </c:pt>
                <c:pt idx="3853">
                  <c:v>-0.168261658615348</c:v>
                </c:pt>
                <c:pt idx="3854">
                  <c:v>-0.172868103039066</c:v>
                </c:pt>
                <c:pt idx="3855">
                  <c:v>-0.17735625421979501</c:v>
                </c:pt>
                <c:pt idx="3856">
                  <c:v>-0.181723040926065</c:v>
                </c:pt>
                <c:pt idx="3857">
                  <c:v>-0.18596547497583499</c:v>
                </c:pt>
                <c:pt idx="3858">
                  <c:v>-0.1900806532813</c:v>
                </c:pt>
                <c:pt idx="3859">
                  <c:v>-0.19406575983546601</c:v>
                </c:pt>
                <c:pt idx="3860">
                  <c:v>-0.197918067639136</c:v>
                </c:pt>
                <c:pt idx="3861">
                  <c:v>-0.20163494056699399</c:v>
                </c:pt>
                <c:pt idx="3862">
                  <c:v>-0.205213835171492</c:v>
                </c:pt>
                <c:pt idx="3863">
                  <c:v>-0.20865230242333399</c:v>
                </c:pt>
                <c:pt idx="3864">
                  <c:v>-0.211947989387332</c:v>
                </c:pt>
                <c:pt idx="3865">
                  <c:v>-0.215098640832523</c:v>
                </c:pt>
                <c:pt idx="3866">
                  <c:v>-0.21810210077541101</c:v>
                </c:pt>
                <c:pt idx="3867">
                  <c:v>-0.22095631395530399</c:v>
                </c:pt>
                <c:pt idx="3868">
                  <c:v>-0.22365932724072901</c:v>
                </c:pt>
                <c:pt idx="3869">
                  <c:v>-0.226209290965946</c:v>
                </c:pt>
                <c:pt idx="3870">
                  <c:v>-0.22860446019667699</c:v>
                </c:pt>
                <c:pt idx="3871">
                  <c:v>-0.230843195924159</c:v>
                </c:pt>
                <c:pt idx="3872">
                  <c:v>-0.23292396618671299</c:v>
                </c:pt>
                <c:pt idx="3873">
                  <c:v>-0.23484534711806301</c:v>
                </c:pt>
                <c:pt idx="3874">
                  <c:v>-0.23660602392168101</c:v>
                </c:pt>
                <c:pt idx="3875">
                  <c:v>-0.23820479177050399</c:v>
                </c:pt>
                <c:pt idx="3876">
                  <c:v>-0.239640556631391</c:v>
                </c:pt>
                <c:pt idx="3877">
                  <c:v>-0.24091233601377199</c:v>
                </c:pt>
                <c:pt idx="3878">
                  <c:v>-0.242019259641955</c:v>
                </c:pt>
                <c:pt idx="3879">
                  <c:v>-0.24296057005066299</c:v>
                </c:pt>
                <c:pt idx="3880">
                  <c:v>-0.24373562310336</c:v>
                </c:pt>
                <c:pt idx="3881">
                  <c:v>-0.244343888433038</c:v>
                </c:pt>
                <c:pt idx="3882">
                  <c:v>-0.24478494980513599</c:v>
                </c:pt>
                <c:pt idx="3883">
                  <c:v>-0.245058505402379</c:v>
                </c:pt>
                <c:pt idx="3884">
                  <c:v>-0.24516436803130401</c:v>
                </c:pt>
                <c:pt idx="3885">
                  <c:v>-0.245102465250359</c:v>
                </c:pt>
                <c:pt idx="3886">
                  <c:v>-0.24487283941947399</c:v>
                </c:pt>
                <c:pt idx="3887">
                  <c:v>-0.24447564767107399</c:v>
                </c:pt>
                <c:pt idx="3888">
                  <c:v>-0.24391116180255401</c:v>
                </c:pt>
                <c:pt idx="3889">
                  <c:v>-0.24317976809028699</c:v>
                </c:pt>
                <c:pt idx="3890">
                  <c:v>-0.242281967025298</c:v>
                </c:pt>
                <c:pt idx="3891">
                  <c:v>-0.24121837297078</c:v>
                </c:pt>
                <c:pt idx="3892">
                  <c:v>-0.23998971374168299</c:v>
                </c:pt>
                <c:pt idx="3893">
                  <c:v>-0.23859683010667501</c:v>
                </c:pt>
                <c:pt idx="3894">
                  <c:v>-0.237040675212806</c:v>
                </c:pt>
                <c:pt idx="3895">
                  <c:v>-0.235322313933269</c:v>
                </c:pt>
                <c:pt idx="3896">
                  <c:v>-0.23344292213871201</c:v>
                </c:pt>
                <c:pt idx="3897">
                  <c:v>-0.231403785892593</c:v>
                </c:pt>
                <c:pt idx="3898">
                  <c:v>-0.22920630057112701</c:v>
                </c:pt>
                <c:pt idx="3899">
                  <c:v>-0.22685196990843701</c:v>
                </c:pt>
                <c:pt idx="3900">
                  <c:v>-0.22434240496754701</c:v>
                </c:pt>
                <c:pt idx="3901">
                  <c:v>-0.22167932303794199</c:v>
                </c:pt>
                <c:pt idx="3902">
                  <c:v>-0.218864546460424</c:v>
                </c:pt>
                <c:pt idx="3903">
                  <c:v>-0.21590000138009499</c:v>
                </c:pt>
                <c:pt idx="3904">
                  <c:v>-0.212787716428293</c:v>
                </c:pt>
                <c:pt idx="3905">
                  <c:v>-0.209529821334412</c:v>
                </c:pt>
                <c:pt idx="3906">
                  <c:v>-0.20612854546852799</c:v>
                </c:pt>
                <c:pt idx="3907">
                  <c:v>-0.202586216315846</c:v>
                </c:pt>
                <c:pt idx="3908">
                  <c:v>-0.19890525788401101</c:v>
                </c:pt>
                <c:pt idx="3909">
                  <c:v>-0.19508818904436301</c:v>
                </c:pt>
                <c:pt idx="3910">
                  <c:v>-0.19113762180827701</c:v>
                </c:pt>
                <c:pt idx="3911">
                  <c:v>-0.18705625953977301</c:v>
                </c:pt>
                <c:pt idx="3912">
                  <c:v>-0.182846895105611</c:v>
                </c:pt>
                <c:pt idx="3913">
                  <c:v>-0.17851240896413401</c:v>
                </c:pt>
                <c:pt idx="3914">
                  <c:v>-0.174055767194181</c:v>
                </c:pt>
                <c:pt idx="3915">
                  <c:v>-0.169480019465406</c:v>
                </c:pt>
                <c:pt idx="3916">
                  <c:v>-0.16478829695139299</c:v>
                </c:pt>
                <c:pt idx="3917">
                  <c:v>-0.159983810187004</c:v>
                </c:pt>
                <c:pt idx="3918">
                  <c:v>-0.155069846871418</c:v>
                </c:pt>
                <c:pt idx="3919">
                  <c:v>-0.150049769618364</c:v>
                </c:pt>
                <c:pt idx="3920">
                  <c:v>-0.144927013655091</c:v>
                </c:pt>
                <c:pt idx="3921">
                  <c:v>-0.139705084471655</c:v>
                </c:pt>
                <c:pt idx="3922">
                  <c:v>-0.134387555422114</c:v>
                </c:pt>
                <c:pt idx="3923">
                  <c:v>-0.12897806527929701</c:v>
                </c:pt>
                <c:pt idx="3924">
                  <c:v>-0.123480315744792</c:v>
                </c:pt>
                <c:pt idx="3925">
                  <c:v>-0.117898068915888</c:v>
                </c:pt>
                <c:pt idx="3926">
                  <c:v>-0.112235144711175</c:v>
                </c:pt>
                <c:pt idx="3927">
                  <c:v>-0.106495418256586</c:v>
                </c:pt>
                <c:pt idx="3928">
                  <c:v>-0.10068281723365601</c:v>
                </c:pt>
                <c:pt idx="3929">
                  <c:v>-9.4801319191815905E-2</c:v>
                </c:pt>
                <c:pt idx="3930">
                  <c:v>-8.8854948826570898E-2</c:v>
                </c:pt>
                <c:pt idx="3931">
                  <c:v>-8.2847775225404804E-2</c:v>
                </c:pt>
                <c:pt idx="3932">
                  <c:v>-7.6783909083315602E-2</c:v>
                </c:pt>
                <c:pt idx="3933">
                  <c:v>-7.0667499889876001E-2</c:v>
                </c:pt>
                <c:pt idx="3934">
                  <c:v>-6.4502733089746994E-2</c:v>
                </c:pt>
                <c:pt idx="3935">
                  <c:v>-5.8293827218588203E-2</c:v>
                </c:pt>
                <c:pt idx="3936">
                  <c:v>-5.2045031016323198E-2</c:v>
                </c:pt>
                <c:pt idx="3937">
                  <c:v>-4.5760620519736998E-2</c:v>
                </c:pt>
                <c:pt idx="3938">
                  <c:v>-3.9444896136393799E-2</c:v>
                </c:pt>
                <c:pt idx="3939">
                  <c:v>-3.3102179701878003E-2</c:v>
                </c:pt>
                <c:pt idx="3940">
                  <c:v>-2.67368115223722E-2</c:v>
                </c:pt>
                <c:pt idx="3941">
                  <c:v>-2.03531474045958E-2</c:v>
                </c:pt>
                <c:pt idx="3942">
                  <c:v>-1.39555556751362E-2</c:v>
                </c:pt>
                <c:pt idx="3943">
                  <c:v>-7.5484141912136298E-3</c:v>
                </c:pt>
                <c:pt idx="3944">
                  <c:v>-1.1361073449228001E-3</c:v>
                </c:pt>
                <c:pt idx="3945">
                  <c:v>5.2769769369958404E-3</c:v>
                </c:pt>
                <c:pt idx="3946">
                  <c:v>1.16864501958045E-2</c:v>
                </c:pt>
                <c:pt idx="3947">
                  <c:v>1.80879264437801E-2</c:v>
                </c:pt>
                <c:pt idx="3948">
                  <c:v>2.4477025165535599E-2</c:v>
                </c:pt>
                <c:pt idx="3949">
                  <c:v>3.08493743155966E-2</c:v>
                </c:pt>
                <c:pt idx="3950">
                  <c:v>3.72006133101817E-2</c:v>
                </c:pt>
                <c:pt idx="3951">
                  <c:v>4.3526396011140202E-2</c:v>
                </c:pt>
                <c:pt idx="3952">
                  <c:v>4.98223937000042E-2</c:v>
                </c:pt>
                <c:pt idx="3953">
                  <c:v>5.6084298040120502E-2</c:v>
                </c:pt>
                <c:pt idx="3954">
                  <c:v>6.2307824024835902E-2</c:v>
                </c:pt>
                <c:pt idx="3955">
                  <c:v>6.8488712909716795E-2</c:v>
                </c:pt>
                <c:pt idx="3956">
                  <c:v>7.4622735126798304E-2</c:v>
                </c:pt>
                <c:pt idx="3957">
                  <c:v>8.0705693178867999E-2</c:v>
                </c:pt>
                <c:pt idx="3958">
                  <c:v>8.6733424511803603E-2</c:v>
                </c:pt>
                <c:pt idx="3959">
                  <c:v>9.2701804362998699E-2</c:v>
                </c:pt>
                <c:pt idx="3960">
                  <c:v>9.8606748583928497E-2</c:v>
                </c:pt>
                <c:pt idx="3961">
                  <c:v>0.10444421643492401</c:v>
                </c:pt>
                <c:pt idx="3962">
                  <c:v>0.11021021335023801</c:v>
                </c:pt>
                <c:pt idx="3963">
                  <c:v>0.11590079367152201</c:v>
                </c:pt>
                <c:pt idx="3964">
                  <c:v>0.12151206334782701</c:v>
                </c:pt>
                <c:pt idx="3965">
                  <c:v>0.12704018260029401</c:v>
                </c:pt>
                <c:pt idx="3966">
                  <c:v>0.13248136854970799</c:v>
                </c:pt>
                <c:pt idx="3967">
                  <c:v>0.13783189780511201</c:v>
                </c:pt>
                <c:pt idx="3968">
                  <c:v>0.14308810901171401</c:v>
                </c:pt>
                <c:pt idx="3969">
                  <c:v>0.14824640535634501</c:v>
                </c:pt>
                <c:pt idx="3970">
                  <c:v>0.153303257028751</c:v>
                </c:pt>
                <c:pt idx="3971">
                  <c:v>0.15825520363703099</c:v>
                </c:pt>
                <c:pt idx="3972">
                  <c:v>0.16309885657557699</c:v>
                </c:pt>
                <c:pt idx="3973">
                  <c:v>0.16783090134388701</c:v>
                </c:pt>
                <c:pt idx="3974">
                  <c:v>0.17244809981467599</c:v>
                </c:pt>
                <c:pt idx="3975">
                  <c:v>0.17694729244971</c:v>
                </c:pt>
                <c:pt idx="3976">
                  <c:v>0.181325400461879</c:v>
                </c:pt>
                <c:pt idx="3977">
                  <c:v>0.185579427921998</c:v>
                </c:pt>
                <c:pt idx="3978">
                  <c:v>0.18970646380891701</c:v>
                </c:pt>
                <c:pt idx="3979">
                  <c:v>0.19370368400152799</c:v>
                </c:pt>
                <c:pt idx="3980">
                  <c:v>0.19756835321129801</c:v>
                </c:pt>
                <c:pt idx="3981">
                  <c:v>0.20129782685403</c:v>
                </c:pt>
                <c:pt idx="3982">
                  <c:v>0.204889552859536</c:v>
                </c:pt>
                <c:pt idx="3983">
                  <c:v>0.20834107341802099</c:v>
                </c:pt>
                <c:pt idx="3984">
                  <c:v>0.21165002666195201</c:v>
                </c:pt>
                <c:pt idx="3985">
                  <c:v>0.21481414828227799</c:v>
                </c:pt>
                <c:pt idx="3986">
                  <c:v>0.21783127307789499</c:v>
                </c:pt>
                <c:pt idx="3987">
                  <c:v>0.22069933643728601</c:v>
                </c:pt>
                <c:pt idx="3988">
                  <c:v>0.223416375751328</c:v>
                </c:pt>
                <c:pt idx="3989">
                  <c:v>0.225980531756304</c:v>
                </c:pt>
                <c:pt idx="3990">
                  <c:v>0.22839004980619301</c:v>
                </c:pt>
                <c:pt idx="3991">
                  <c:v>0.23064328107336801</c:v>
                </c:pt>
                <c:pt idx="3992">
                  <c:v>0.232738683676884</c:v>
                </c:pt>
                <c:pt idx="3993">
                  <c:v>0.234674823737588</c:v>
                </c:pt>
                <c:pt idx="3994">
                  <c:v>0.23645037635931501</c:v>
                </c:pt>
                <c:pt idx="3995">
                  <c:v>0.23806412653551401</c:v>
                </c:pt>
                <c:pt idx="3996">
                  <c:v>0.23951496998067301</c:v>
                </c:pt>
                <c:pt idx="3997">
                  <c:v>0.24080191388597899</c:v>
                </c:pt>
                <c:pt idx="3998">
                  <c:v>0.241924077598694</c:v>
                </c:pt>
                <c:pt idx="3999">
                  <c:v>0.242880693224786</c:v>
                </c:pt>
                <c:pt idx="4000">
                  <c:v>0.24367110615439599</c:v>
                </c:pt>
                <c:pt idx="4001">
                  <c:v>0.24429477550978301</c:v>
                </c:pt>
                <c:pt idx="4002">
                  <c:v>0.24475127451545101</c:v>
                </c:pt>
                <c:pt idx="4003">
                  <c:v>0.24504029079018699</c:v>
                </c:pt>
                <c:pt idx="4004">
                  <c:v>0.24516162656082199</c:v>
                </c:pt>
                <c:pt idx="4005">
                  <c:v>0.24511519879756899</c:v>
                </c:pt>
                <c:pt idx="4006">
                  <c:v>0.244901039270839</c:v>
                </c:pt>
                <c:pt idx="4007">
                  <c:v>0.244519294529501</c:v>
                </c:pt>
                <c:pt idx="4008">
                  <c:v>0.24397022580059799</c:v>
                </c:pt>
                <c:pt idx="4009">
                  <c:v>0.24325420881059201</c:v>
                </c:pt>
                <c:pt idx="4010">
                  <c:v>0.242371733528251</c:v>
                </c:pt>
                <c:pt idx="4011">
                  <c:v>0.24132340382937001</c:v>
                </c:pt>
                <c:pt idx="4012">
                  <c:v>0.24010993708353701</c:v>
                </c:pt>
                <c:pt idx="4013">
                  <c:v>0.23873216366323799</c:v>
                </c:pt>
                <c:pt idx="4014">
                  <c:v>0.23719102637563799</c:v>
                </c:pt>
                <c:pt idx="4015">
                  <c:v>0.235487579817418</c:v>
                </c:pt>
                <c:pt idx="4016">
                  <c:v>0.23362298965311601</c:v>
                </c:pt>
                <c:pt idx="4017">
                  <c:v>0.23159853181746701</c:v>
                </c:pt>
                <c:pt idx="4018">
                  <c:v>0.229415591642287</c:v>
                </c:pt>
                <c:pt idx="4019">
                  <c:v>0.22707566290848499</c:v>
                </c:pt>
                <c:pt idx="4020">
                  <c:v>0.224580346823882</c:v>
                </c:pt>
                <c:pt idx="4021">
                  <c:v>0.22193135092750199</c:v>
                </c:pt>
                <c:pt idx="4022">
                  <c:v>0.21913048792110801</c:v>
                </c:pt>
                <c:pt idx="4023">
                  <c:v>0.216179674428775</c:v>
                </c:pt>
                <c:pt idx="4024">
                  <c:v>0.21308092968535</c:v>
                </c:pt>
                <c:pt idx="4025">
                  <c:v>0.209836374154693</c:v>
                </c:pt>
                <c:pt idx="4026">
                  <c:v>0.20644822807864599</c:v>
                </c:pt>
                <c:pt idx="4027">
                  <c:v>0.20291880995773101</c:v>
                </c:pt>
                <c:pt idx="4028">
                  <c:v>0.19925053496460299</c:v>
                </c:pt>
                <c:pt idx="4029">
                  <c:v>0.195445913291354</c:v>
                </c:pt>
                <c:pt idx="4030">
                  <c:v>0.19150754843179299</c:v>
                </c:pt>
                <c:pt idx="4031">
                  <c:v>0.18743813539988199</c:v>
                </c:pt>
                <c:pt idx="4032">
                  <c:v>0.18324045888554499</c:v>
                </c:pt>
                <c:pt idx="4033">
                  <c:v>0.178917391349109</c:v>
                </c:pt>
                <c:pt idx="4034">
                  <c:v>0.174471891055688</c:v>
                </c:pt>
                <c:pt idx="4035">
                  <c:v>0.16990700005084799</c:v>
                </c:pt>
                <c:pt idx="4036">
                  <c:v>0.165225842078944</c:v>
                </c:pt>
                <c:pt idx="4037">
                  <c:v>0.16043162044554601</c:v>
                </c:pt>
                <c:pt idx="4038">
                  <c:v>0.15552761582542701</c:v>
                </c:pt>
                <c:pt idx="4039">
                  <c:v>0.150517184017602</c:v>
                </c:pt>
                <c:pt idx="4040">
                  <c:v>0.14540375364896799</c:v>
                </c:pt>
                <c:pt idx="4041">
                  <c:v>0.140190823828095</c:v>
                </c:pt>
                <c:pt idx="4042">
                  <c:v>0.1348819617508</c:v>
                </c:pt>
                <c:pt idx="4043">
                  <c:v>0.12948080025912101</c:v>
                </c:pt>
                <c:pt idx="4044">
                  <c:v>0.123991035355371</c:v>
                </c:pt>
                <c:pt idx="4045">
                  <c:v>0.118416423672974</c:v>
                </c:pt>
                <c:pt idx="4046">
                  <c:v>0.112760779905807</c:v>
                </c:pt>
                <c:pt idx="4047">
                  <c:v>0.107027974197816</c:v>
                </c:pt>
                <c:pt idx="4048">
                  <c:v>0.101221929494685</c:v>
                </c:pt>
                <c:pt idx="4049">
                  <c:v>9.5346618859371804E-2</c:v>
                </c:pt>
                <c:pt idx="4050">
                  <c:v>8.9406062753352403E-2</c:v>
                </c:pt>
                <c:pt idx="4051">
                  <c:v>8.3404326285426697E-2</c:v>
                </c:pt>
                <c:pt idx="4052">
                  <c:v>7.7345516429975197E-2</c:v>
                </c:pt>
                <c:pt idx="4053">
                  <c:v>7.1233779216565096E-2</c:v>
                </c:pt>
                <c:pt idx="4054">
                  <c:v>6.5073296892832505E-2</c:v>
                </c:pt>
                <c:pt idx="4055">
                  <c:v>5.8868285062579601E-2</c:v>
                </c:pt>
                <c:pt idx="4056">
                  <c:v>5.26229898010468E-2</c:v>
                </c:pt>
                <c:pt idx="4057">
                  <c:v>4.6341684749333499E-2</c:v>
                </c:pt>
                <c:pt idx="4058">
                  <c:v>4.0028668189955097E-2</c:v>
                </c:pt>
                <c:pt idx="4059">
                  <c:v>3.3688260105538402E-2</c:v>
                </c:pt>
                <c:pt idx="4060">
                  <c:v>2.7324799222667399E-2</c:v>
                </c:pt>
                <c:pt idx="4061">
                  <c:v>2.0942640042902701E-2</c:v>
                </c:pt>
                <c:pt idx="4062">
                  <c:v>1.45461498630063E-2</c:v>
                </c:pt>
                <c:pt idx="4063">
                  <c:v>8.1397057864103194E-3</c:v>
                </c:pt>
                <c:pt idx="4064">
                  <c:v>1.7276917279754501E-3</c:v>
                </c:pt>
                <c:pt idx="4065">
                  <c:v>-4.6855045859119501E-3</c:v>
                </c:pt>
                <c:pt idx="4066">
                  <c:v>-1.1095494619850901E-2</c:v>
                </c:pt>
                <c:pt idx="4067">
                  <c:v>-1.7497892032490199E-2</c:v>
                </c:pt>
                <c:pt idx="4068">
                  <c:v>-2.3888315678092201E-2</c:v>
                </c:pt>
                <c:pt idx="4069">
                  <c:v>-3.0262392604539799E-2</c:v>
                </c:pt>
                <c:pt idx="4070">
                  <c:v>-3.6615761045738597E-2</c:v>
                </c:pt>
                <c:pt idx="4071">
                  <c:v>-4.29440734063622E-2</c:v>
                </c:pt>
                <c:pt idx="4072">
                  <c:v>-4.9242999236902597E-2</c:v>
                </c:pt>
                <c:pt idx="4073">
                  <c:v>-5.5508228196986101E-2</c:v>
                </c:pt>
                <c:pt idx="4074">
                  <c:v>-6.1735473004929597E-2</c:v>
                </c:pt>
                <c:pt idx="4075">
                  <c:v>-6.7920472371517299E-2</c:v>
                </c:pt>
                <c:pt idx="4076">
                  <c:v>-7.4058993915991397E-2</c:v>
                </c:pt>
                <c:pt idx="4077">
                  <c:v>-8.0146837062260196E-2</c:v>
                </c:pt>
                <c:pt idx="4078">
                  <c:v>-8.6179835913342398E-2</c:v>
                </c:pt>
                <c:pt idx="4079">
                  <c:v>-9.2153862102081402E-2</c:v>
                </c:pt>
                <c:pt idx="4080">
                  <c:v>-9.80648276161767E-2</c:v>
                </c:pt>
                <c:pt idx="4081">
                  <c:v>-0.103908687595602</c:v>
                </c:pt>
                <c:pt idx="4082">
                  <c:v>-0.10968144310049199</c:v>
                </c:pt>
                <c:pt idx="4083">
                  <c:v>-0.115379143847611</c:v>
                </c:pt>
                <c:pt idx="4084">
                  <c:v>-0.12099789091351699</c:v>
                </c:pt>
                <c:pt idx="4085">
                  <c:v>-0.12653383940259399</c:v>
                </c:pt>
                <c:pt idx="4086">
                  <c:v>-0.131983201078096</c:v>
                </c:pt>
                <c:pt idx="4087">
                  <c:v>-0.137342246954436</c:v>
                </c:pt>
                <c:pt idx="4088">
                  <c:v>-0.14260730984891901</c:v>
                </c:pt>
                <c:pt idx="4089">
                  <c:v>-0.14777478689118601</c:v>
                </c:pt>
                <c:pt idx="4090">
                  <c:v>-0.15284114198865301</c:v>
                </c:pt>
                <c:pt idx="4091">
                  <c:v>-0.15780290824624599</c:v>
                </c:pt>
                <c:pt idx="4092">
                  <c:v>-0.16265669033879401</c:v>
                </c:pt>
                <c:pt idx="4093">
                  <c:v>-0.16739916683444001</c:v>
                </c:pt>
                <c:pt idx="4094">
                  <c:v>-0.17202709246749101</c:v>
                </c:pt>
                <c:pt idx="4095">
                  <c:v>-0.17653730035914</c:v>
                </c:pt>
                <c:pt idx="4096">
                  <c:v>-0.180926704184564</c:v>
                </c:pt>
                <c:pt idx="4097">
                  <c:v>-0.18519230028487699</c:v>
                </c:pt>
                <c:pt idx="4098">
                  <c:v>-0.189331169722538</c:v>
                </c:pt>
                <c:pt idx="4099">
                  <c:v>-0.19334048027876399</c:v>
                </c:pt>
                <c:pt idx="4100">
                  <c:v>-0.19721748839161801</c:v>
                </c:pt>
                <c:pt idx="4101">
                  <c:v>-0.20095954103341701</c:v>
                </c:pt>
                <c:pt idx="4102">
                  <c:v>-0.20456407752619599</c:v>
                </c:pt>
                <c:pt idx="4103">
                  <c:v>-0.20802863129397101</c:v>
                </c:pt>
                <c:pt idx="4104">
                  <c:v>-0.21135083155061399</c:v>
                </c:pt>
                <c:pt idx="4105">
                  <c:v>-0.21452840492217601</c:v>
                </c:pt>
                <c:pt idx="4106">
                  <c:v>-0.21755917700254801</c:v>
                </c:pt>
                <c:pt idx="4107">
                  <c:v>-0.22044107384140901</c:v>
                </c:pt>
                <c:pt idx="4108">
                  <c:v>-0.22317212336341799</c:v>
                </c:pt>
                <c:pt idx="4109">
                  <c:v>-0.22575045671770599</c:v>
                </c:pt>
                <c:pt idx="4110">
                  <c:v>-0.22817430955672299</c:v>
                </c:pt>
                <c:pt idx="4111">
                  <c:v>-0.23044202324357899</c:v>
                </c:pt>
                <c:pt idx="4112">
                  <c:v>-0.23255204598704299</c:v>
                </c:pt>
                <c:pt idx="4113">
                  <c:v>-0.23450293390343499</c:v>
                </c:pt>
                <c:pt idx="4114">
                  <c:v>-0.236293352004666</c:v>
                </c:pt>
                <c:pt idx="4115">
                  <c:v>-0.23792207511177199</c:v>
                </c:pt>
                <c:pt idx="4116">
                  <c:v>-0.239387988693298</c:v>
                </c:pt>
                <c:pt idx="4117">
                  <c:v>-0.240690089627973</c:v>
                </c:pt>
                <c:pt idx="4118">
                  <c:v>-0.24182748689113701</c:v>
                </c:pt>
                <c:pt idx="4119">
                  <c:v>-0.24279940216447701</c:v>
                </c:pt>
                <c:pt idx="4120">
                  <c:v>-0.24360517036861801</c:v>
                </c:pt>
                <c:pt idx="4121">
                  <c:v>-0.244244240118242</c:v>
                </c:pt>
                <c:pt idx="4122">
                  <c:v>-0.2447161740994</c:v>
                </c:pt>
                <c:pt idx="4123">
                  <c:v>-0.245020649368758</c:v>
                </c:pt>
                <c:pt idx="4124">
                  <c:v>-0.24515745757459401</c:v>
                </c:pt>
                <c:pt idx="4125">
                  <c:v>-0.24512650509937101</c:v>
                </c:pt>
                <c:pt idx="4126">
                  <c:v>-0.244927813123794</c:v>
                </c:pt>
                <c:pt idx="4127">
                  <c:v>-0.244561517612323</c:v>
                </c:pt>
                <c:pt idx="4128">
                  <c:v>-0.24402786922013001</c:v>
                </c:pt>
                <c:pt idx="4129">
                  <c:v>-0.243327233121574</c:v>
                </c:pt>
                <c:pt idx="4130">
                  <c:v>-0.24246008876031699</c:v>
                </c:pt>
                <c:pt idx="4131">
                  <c:v>-0.24142702952123901</c:v>
                </c:pt>
                <c:pt idx="4132">
                  <c:v>-0.240228762324388</c:v>
                </c:pt>
                <c:pt idx="4133">
                  <c:v>-0.23886610714123399</c:v>
                </c:pt>
                <c:pt idx="4134">
                  <c:v>-0.23733999643356599</c:v>
                </c:pt>
                <c:pt idx="4135">
                  <c:v>-0.23565147451541199</c:v>
                </c:pt>
                <c:pt idx="4136">
                  <c:v>-0.23380169683841301</c:v>
                </c:pt>
                <c:pt idx="4137">
                  <c:v>-0.23179192920115499</c:v>
                </c:pt>
                <c:pt idx="4138">
                  <c:v>-0.229623546882982</c:v>
                </c:pt>
                <c:pt idx="4139">
                  <c:v>-0.227298033702898</c:v>
                </c:pt>
                <c:pt idx="4140">
                  <c:v>-0.22481698100419301</c:v>
                </c:pt>
                <c:pt idx="4141">
                  <c:v>-0.22218208656548799</c:v>
                </c:pt>
                <c:pt idx="4142">
                  <c:v>-0.219395153438952</c:v>
                </c:pt>
                <c:pt idx="4143">
                  <c:v>-0.21645808871647601</c:v>
                </c:pt>
                <c:pt idx="4144">
                  <c:v>-0.21337290222465499</c:v>
                </c:pt>
                <c:pt idx="4145">
                  <c:v>-0.21014170514946801</c:v>
                </c:pt>
                <c:pt idx="4146">
                  <c:v>-0.20676670859159799</c:v>
                </c:pt>
                <c:pt idx="4147">
                  <c:v>-0.203250222053383</c:v>
                </c:pt>
                <c:pt idx="4148">
                  <c:v>-0.19959465185842401</c:v>
                </c:pt>
                <c:pt idx="4149">
                  <c:v>-0.19580249950494899</c:v>
                </c:pt>
                <c:pt idx="4150">
                  <c:v>-0.19187635995404101</c:v>
                </c:pt>
                <c:pt idx="4151">
                  <c:v>-0.187818919853912</c:v>
                </c:pt>
                <c:pt idx="4152">
                  <c:v>-0.18363295570143601</c:v>
                </c:pt>
                <c:pt idx="4153">
                  <c:v>-0.17932133194219699</c:v>
                </c:pt>
                <c:pt idx="4154">
                  <c:v>-0.17488699901036101</c:v>
                </c:pt>
                <c:pt idx="4155">
                  <c:v>-0.17033299130969201</c:v>
                </c:pt>
                <c:pt idx="4156">
                  <c:v>-0.16566242513712701</c:v>
                </c:pt>
                <c:pt idx="4157">
                  <c:v>-0.16087849655029099</c:v>
                </c:pt>
                <c:pt idx="4158">
                  <c:v>-0.155984479180448</c:v>
                </c:pt>
                <c:pt idx="4159">
                  <c:v>-0.15098372199236401</c:v>
                </c:pt>
                <c:pt idx="4160">
                  <c:v>-0.14587964699261299</c:v>
                </c:pt>
                <c:pt idx="4161">
                  <c:v>-0.14067574688791001</c:v>
                </c:pt>
                <c:pt idx="4162">
                  <c:v>-0.13537558269505601</c:v>
                </c:pt>
                <c:pt idx="4163">
                  <c:v>-0.129982781304148</c:v>
                </c:pt>
                <c:pt idx="4164">
                  <c:v>-0.124501032996701</c:v>
                </c:pt>
                <c:pt idx="4165">
                  <c:v>-0.118934088920401</c:v>
                </c:pt>
                <c:pt idx="4166">
                  <c:v>-0.11328575852220001</c:v>
                </c:pt>
                <c:pt idx="4167">
                  <c:v>-0.107559906941523</c:v>
                </c:pt>
                <c:pt idx="4168">
                  <c:v>-0.10176045236535899</c:v>
                </c:pt>
                <c:pt idx="4169">
                  <c:v>-9.5891363347058695E-2</c:v>
                </c:pt>
                <c:pt idx="4170">
                  <c:v>-8.9956656090659406E-2</c:v>
                </c:pt>
                <c:pt idx="4171">
                  <c:v>-8.3960391702606899E-2</c:v>
                </c:pt>
                <c:pt idx="4172">
                  <c:v>-7.7906673412749899E-2</c:v>
                </c:pt>
                <c:pt idx="4173">
                  <c:v>-7.1799643766509394E-2</c:v>
                </c:pt>
                <c:pt idx="4174">
                  <c:v>-6.5643481790143801E-2</c:v>
                </c:pt>
                <c:pt idx="4175">
                  <c:v>-5.9442400131051801E-2</c:v>
                </c:pt>
                <c:pt idx="4176">
                  <c:v>-5.3200642175066801E-2</c:v>
                </c:pt>
                <c:pt idx="4177">
                  <c:v>-4.6922479142718E-2</c:v>
                </c:pt>
                <c:pt idx="4178">
                  <c:v>-4.0612207166444397E-2</c:v>
                </c:pt>
                <c:pt idx="4179">
                  <c:v>-3.4274144350760899E-2</c:v>
                </c:pt>
                <c:pt idx="4180">
                  <c:v>-2.7912627817389499E-2</c:v>
                </c:pt>
                <c:pt idx="4181">
                  <c:v>-2.1532010737377E-2</c:v>
                </c:pt>
                <c:pt idx="4182">
                  <c:v>-1.51366593522299E-2</c:v>
                </c:pt>
                <c:pt idx="4183">
                  <c:v>-8.73094998610594E-3</c:v>
                </c:pt>
                <c:pt idx="4184">
                  <c:v>-2.3192660511050399E-3</c:v>
                </c:pt>
                <c:pt idx="4185">
                  <c:v>4.09400495228914E-3</c:v>
                </c:pt>
                <c:pt idx="4186">
                  <c:v>1.05044744375657E-2</c:v>
                </c:pt>
                <c:pt idx="4187">
                  <c:v>1.69077557352862E-2</c:v>
                </c:pt>
                <c:pt idx="4188">
                  <c:v>2.3299467094872101E-2</c:v>
                </c:pt>
                <c:pt idx="4189">
                  <c:v>2.9675234683027098E-2</c:v>
                </c:pt>
                <c:pt idx="4190">
                  <c:v>3.60306955767404E-2</c:v>
                </c:pt>
                <c:pt idx="4191">
                  <c:v>4.2361500748825602E-2</c:v>
                </c:pt>
                <c:pt idx="4192">
                  <c:v>4.86633180439493E-2</c:v>
                </c:pt>
                <c:pt idx="4193">
                  <c:v>5.49318351431154E-2</c:v>
                </c:pt>
                <c:pt idx="4194">
                  <c:v>6.1162762514574802E-2</c:v>
                </c:pt>
                <c:pt idx="4195">
                  <c:v>6.7351836349142102E-2</c:v>
                </c:pt>
                <c:pt idx="4196">
                  <c:v>7.3494821477910297E-2</c:v>
                </c:pt>
                <c:pt idx="4197">
                  <c:v>7.9587514270367393E-2</c:v>
                </c:pt>
                <c:pt idx="4198">
                  <c:v>8.5625745510930495E-2</c:v>
                </c:pt>
                <c:pt idx="4199">
                  <c:v>9.1605383251930905E-2</c:v>
                </c:pt>
                <c:pt idx="4200">
                  <c:v>9.75223356410959E-2</c:v>
                </c:pt>
                <c:pt idx="4201">
                  <c:v>0.103372553721594</c:v>
                </c:pt>
                <c:pt idx="4202">
                  <c:v>0.109152034202727</c:v>
                </c:pt>
                <c:pt idx="4203">
                  <c:v>0.114856822199373</c:v>
                </c:pt>
                <c:pt idx="4204">
                  <c:v>0.12048301393830201</c:v>
                </c:pt>
                <c:pt idx="4205">
                  <c:v>0.12602675942952399</c:v>
                </c:pt>
                <c:pt idx="4206">
                  <c:v>0.131484265100824</c:v>
                </c:pt>
                <c:pt idx="4207">
                  <c:v>0.13685179639369699</c:v>
                </c:pt>
                <c:pt idx="4208">
                  <c:v>0.142125680318896</c:v>
                </c:pt>
                <c:pt idx="4209">
                  <c:v>0.147302307969854</c:v>
                </c:pt>
                <c:pt idx="4210">
                  <c:v>0.15237813699224301</c:v>
                </c:pt>
                <c:pt idx="4211">
                  <c:v>0.157349694008007</c:v>
                </c:pt>
                <c:pt idx="4212">
                  <c:v>0.16221357699218</c:v>
                </c:pt>
                <c:pt idx="4213">
                  <c:v>0.16696645760088999</c:v>
                </c:pt>
                <c:pt idx="4214">
                  <c:v>0.17160508344893199</c:v>
                </c:pt>
                <c:pt idx="4215">
                  <c:v>0.17612628033536801</c:v>
                </c:pt>
                <c:pt idx="4216">
                  <c:v>0.18052695441562799</c:v>
                </c:pt>
                <c:pt idx="4217">
                  <c:v>0.18480409431862099</c:v>
                </c:pt>
                <c:pt idx="4218">
                  <c:v>0.188954773207406</c:v>
                </c:pt>
                <c:pt idx="4219">
                  <c:v>0.19297615078202099</c:v>
                </c:pt>
                <c:pt idx="4220">
                  <c:v>0.196865475223096</c:v>
                </c:pt>
                <c:pt idx="4221">
                  <c:v>0.200620085074912</c:v>
                </c:pt>
                <c:pt idx="4222">
                  <c:v>0.20423741106663501</c:v>
                </c:pt>
                <c:pt idx="4223">
                  <c:v>0.20771497787045701</c:v>
                </c:pt>
                <c:pt idx="4224">
                  <c:v>0.21105040579546</c:v>
                </c:pt>
                <c:pt idx="4225">
                  <c:v>0.21424141241602901</c:v>
                </c:pt>
                <c:pt idx="4226">
                  <c:v>0.217285814133718</c:v>
                </c:pt>
                <c:pt idx="4227">
                  <c:v>0.220181527671474</c:v>
                </c:pt>
                <c:pt idx="4228">
                  <c:v>0.22292657149922199</c:v>
                </c:pt>
                <c:pt idx="4229">
                  <c:v>0.22551906718982101</c:v>
                </c:pt>
                <c:pt idx="4230">
                  <c:v>0.22795724070446799</c:v>
                </c:pt>
                <c:pt idx="4231">
                  <c:v>0.23023942360666699</c:v>
                </c:pt>
                <c:pt idx="4232">
                  <c:v>0.23236405420393799</c:v>
                </c:pt>
                <c:pt idx="4233">
                  <c:v>0.23432967861647799</c:v>
                </c:pt>
                <c:pt idx="4234">
                  <c:v>0.23613495177204999</c:v>
                </c:pt>
                <c:pt idx="4235">
                  <c:v>0.237778638326409</c:v>
                </c:pt>
                <c:pt idx="4236">
                  <c:v>0.23925961350864799</c:v>
                </c:pt>
                <c:pt idx="4237">
                  <c:v>0.24057686389087801</c:v>
                </c:pt>
                <c:pt idx="4238">
                  <c:v>0.24172948808170799</c:v>
                </c:pt>
                <c:pt idx="4239">
                  <c:v>0.242716697343072</c:v>
                </c:pt>
                <c:pt idx="4240">
                  <c:v>0.24353781612995501</c:v>
                </c:pt>
                <c:pt idx="4241">
                  <c:v>0.244192282552671</c:v>
                </c:pt>
                <c:pt idx="4242">
                  <c:v>0.244679648761362</c:v>
                </c:pt>
                <c:pt idx="4243">
                  <c:v>0.24499958125245799</c:v>
                </c:pt>
                <c:pt idx="4244">
                  <c:v>0.24515186109689599</c:v>
                </c:pt>
                <c:pt idx="4245">
                  <c:v>0.24513638408992999</c:v>
                </c:pt>
                <c:pt idx="4246">
                  <c:v>0.24495316082244101</c:v>
                </c:pt>
                <c:pt idx="4247">
                  <c:v>0.24460231667368601</c:v>
                </c:pt>
                <c:pt idx="4248">
                  <c:v>0.24408409172550499</c:v>
                </c:pt>
                <c:pt idx="4249">
                  <c:v>0.24339884059803199</c:v>
                </c:pt>
                <c:pt idx="4250">
                  <c:v>0.242547032207026</c:v>
                </c:pt>
                <c:pt idx="4251">
                  <c:v>0.241529249443001</c:v>
                </c:pt>
                <c:pt idx="4252">
                  <c:v>0.24034618877234601</c:v>
                </c:pt>
                <c:pt idx="4253">
                  <c:v>0.238998659760741</c:v>
                </c:pt>
                <c:pt idx="4254">
                  <c:v>0.23748758451917201</c:v>
                </c:pt>
                <c:pt idx="4255">
                  <c:v>0.23581399707293099</c:v>
                </c:pt>
                <c:pt idx="4256">
                  <c:v>0.23397904265403599</c:v>
                </c:pt>
                <c:pt idx="4257">
                  <c:v>0.23198397691754999</c:v>
                </c:pt>
                <c:pt idx="4258">
                  <c:v>0.22983016508234</c:v>
                </c:pt>
                <c:pt idx="4259">
                  <c:v>0.22751908099686499</c:v>
                </c:pt>
                <c:pt idx="4260">
                  <c:v>0.225052306130615</c:v>
                </c:pt>
                <c:pt idx="4261">
                  <c:v>0.22243152849192699</c:v>
                </c:pt>
                <c:pt idx="4262">
                  <c:v>0.219658541472874</c:v>
                </c:pt>
                <c:pt idx="4263">
                  <c:v>0.21673524262205901</c:v>
                </c:pt>
                <c:pt idx="4264">
                  <c:v>0.21366363234612301</c:v>
                </c:pt>
                <c:pt idx="4265">
                  <c:v>0.210445812540871</c:v>
                </c:pt>
                <c:pt idx="4266">
                  <c:v>0.20708398515295201</c:v>
                </c:pt>
                <c:pt idx="4267">
                  <c:v>0.20358045067307001</c:v>
                </c:pt>
                <c:pt idx="4268">
                  <c:v>0.19993760656176399</c:v>
                </c:pt>
                <c:pt idx="4269">
                  <c:v>0.19615794560883301</c:v>
                </c:pt>
                <c:pt idx="4270">
                  <c:v>0.192244054227522</c:v>
                </c:pt>
                <c:pt idx="4271">
                  <c:v>0.18819861068464799</c:v>
                </c:pt>
                <c:pt idx="4272">
                  <c:v>0.18402438326787099</c:v>
                </c:pt>
                <c:pt idx="4273">
                  <c:v>0.17972422839135299</c:v>
                </c:pt>
                <c:pt idx="4274">
                  <c:v>0.175301088641129</c:v>
                </c:pt>
                <c:pt idx="4275">
                  <c:v>0.170757990761497</c:v>
                </c:pt>
                <c:pt idx="4276">
                  <c:v>0.16609804358382599</c:v>
                </c:pt>
                <c:pt idx="4277">
                  <c:v>0.16132443589918899</c:v>
                </c:pt>
                <c:pt idx="4278">
                  <c:v>0.15644043427628099</c:v>
                </c:pt>
                <c:pt idx="4279">
                  <c:v>0.15144938082611401</c:v>
                </c:pt>
                <c:pt idx="4280">
                  <c:v>0.14635469091501699</c:v>
                </c:pt>
                <c:pt idx="4281">
                  <c:v>0.14115985082751101</c:v>
                </c:pt>
                <c:pt idx="4282">
                  <c:v>0.135868415380649</c:v>
                </c:pt>
                <c:pt idx="4283">
                  <c:v>0.13048400549146599</c:v>
                </c:pt>
                <c:pt idx="4284">
                  <c:v>0.125010305699192</c:v>
                </c:pt>
                <c:pt idx="4285">
                  <c:v>0.119451061643933</c:v>
                </c:pt>
                <c:pt idx="4286">
                  <c:v>0.113810077503534</c:v>
                </c:pt>
                <c:pt idx="4287">
                  <c:v>0.108091213390393</c:v>
                </c:pt>
                <c:pt idx="4288">
                  <c:v>0.102298382709992</c:v>
                </c:pt>
                <c:pt idx="4289">
                  <c:v>9.6435549482963401E-2</c:v>
                </c:pt>
                <c:pt idx="4290">
                  <c:v>9.0506725632522295E-2</c:v>
                </c:pt>
                <c:pt idx="4291">
                  <c:v>8.4515968239113101E-2</c:v>
                </c:pt>
                <c:pt idx="4292">
                  <c:v>7.8467376764160698E-2</c:v>
                </c:pt>
                <c:pt idx="4293">
                  <c:v>7.2365090244818603E-2</c:v>
                </c:pt>
                <c:pt idx="4294">
                  <c:v>6.6213284461634506E-2</c:v>
                </c:pt>
                <c:pt idx="4295">
                  <c:v>6.0016169081074003E-2</c:v>
                </c:pt>
                <c:pt idx="4296">
                  <c:v>5.3777984774855403E-2</c:v>
                </c:pt>
                <c:pt idx="4297">
                  <c:v>4.7503000318067701E-2</c:v>
                </c:pt>
                <c:pt idx="4298">
                  <c:v>4.1195509668057899E-2</c:v>
                </c:pt>
                <c:pt idx="4299">
                  <c:v>3.4859829026085698E-2</c:v>
                </c:pt>
                <c:pt idx="4300">
                  <c:v>2.8500293883757199E-2</c:v>
                </c:pt>
                <c:pt idx="4301">
                  <c:v>2.21212560562579E-2</c:v>
                </c:pt>
                <c:pt idx="4302">
                  <c:v>1.57270807044156E-2</c:v>
                </c:pt>
                <c:pt idx="4303">
                  <c:v>9.3221433476310192E-3</c:v>
                </c:pt>
                <c:pt idx="4304">
                  <c:v>2.9108268697198799E-3</c:v>
                </c:pt>
                <c:pt idx="4305">
                  <c:v>-3.50248148028418E-3</c:v>
                </c:pt>
                <c:pt idx="4306">
                  <c:v>-9.91339309031407E-3</c:v>
                </c:pt>
                <c:pt idx="4307">
                  <c:v>-1.6317520988386298E-2</c:v>
                </c:pt>
                <c:pt idx="4308">
                  <c:v>-2.2710482844595901E-2</c:v>
                </c:pt>
                <c:pt idx="4309">
                  <c:v>-2.9087903969934398E-2</c:v>
                </c:pt>
                <c:pt idx="4310">
                  <c:v>-3.5445420309879502E-2</c:v>
                </c:pt>
                <c:pt idx="4311">
                  <c:v>-4.1778681430707502E-2</c:v>
                </c:pt>
                <c:pt idx="4312">
                  <c:v>-4.8083353496485098E-2</c:v>
                </c:pt>
                <c:pt idx="4313">
                  <c:v>-5.43551222347032E-2</c:v>
                </c:pt>
                <c:pt idx="4314">
                  <c:v>-6.0589695888523601E-2</c:v>
                </c:pt>
                <c:pt idx="4315">
                  <c:v>-6.6782808153618395E-2</c:v>
                </c:pt>
                <c:pt idx="4316">
                  <c:v>-7.2930221097591993E-2</c:v>
                </c:pt>
                <c:pt idx="4317">
                  <c:v>-7.9027728059988395E-2</c:v>
                </c:pt>
                <c:pt idx="4318">
                  <c:v>-8.5071156530899597E-2</c:v>
                </c:pt>
                <c:pt idx="4319">
                  <c:v>-9.1056371006204104E-2</c:v>
                </c:pt>
                <c:pt idx="4320">
                  <c:v>-9.6979275817482793E-2</c:v>
                </c:pt>
                <c:pt idx="4321">
                  <c:v>-0.102835817934676</c:v>
                </c:pt>
                <c:pt idx="4322">
                  <c:v>-0.108621989739561</c:v>
                </c:pt>
                <c:pt idx="4323">
                  <c:v>-0.11433383176815801</c:v>
                </c:pt>
                <c:pt idx="4324">
                  <c:v>-0.119967435420181</c:v>
                </c:pt>
                <c:pt idx="4325">
                  <c:v>-0.12551894563368499</c:v>
                </c:pt>
                <c:pt idx="4326">
                  <c:v>-0.130984563523072</c:v>
                </c:pt>
                <c:pt idx="4327">
                  <c:v>-0.13636054897866501</c:v>
                </c:pt>
                <c:pt idx="4328">
                  <c:v>-0.14164322322605499</c:v>
                </c:pt>
                <c:pt idx="4329">
                  <c:v>-0.146828971343475</c:v>
                </c:pt>
                <c:pt idx="4330">
                  <c:v>-0.15191424473548601</c:v>
                </c:pt>
                <c:pt idx="4331">
                  <c:v>-0.15689556356126899</c:v>
                </c:pt>
                <c:pt idx="4332">
                  <c:v>-0.161769519115876</c:v>
                </c:pt>
                <c:pt idx="4333">
                  <c:v>-0.16653277616279599</c:v>
                </c:pt>
                <c:pt idx="4334">
                  <c:v>-0.171182075216253</c:v>
                </c:pt>
                <c:pt idx="4335">
                  <c:v>-0.17571423477166001</c:v>
                </c:pt>
                <c:pt idx="4336">
                  <c:v>-0.18012615348271699</c:v>
                </c:pt>
                <c:pt idx="4337">
                  <c:v>-0.184414812283658</c:v>
                </c:pt>
                <c:pt idx="4338">
                  <c:v>-0.18857727645518599</c:v>
                </c:pt>
                <c:pt idx="4339">
                  <c:v>-0.192610697632699</c:v>
                </c:pt>
                <c:pt idx="4340">
                  <c:v>-0.196512315755416</c:v>
                </c:pt>
                <c:pt idx="4341">
                  <c:v>-0.20027946095508201</c:v>
                </c:pt>
                <c:pt idx="4342">
                  <c:v>-0.203909555382952</c:v>
                </c:pt>
                <c:pt idx="4343">
                  <c:v>-0.207400114973806</c:v>
                </c:pt>
                <c:pt idx="4344">
                  <c:v>-0.210748751145792</c:v>
                </c:pt>
                <c:pt idx="4345">
                  <c:v>-0.21395317243492501</c:v>
                </c:pt>
                <c:pt idx="4346">
                  <c:v>-0.217011186063129</c:v>
                </c:pt>
                <c:pt idx="4347">
                  <c:v>-0.219920699438754</c:v>
                </c:pt>
                <c:pt idx="4348">
                  <c:v>-0.222679721588526</c:v>
                </c:pt>
                <c:pt idx="4349">
                  <c:v>-0.225286364519973</c:v>
                </c:pt>
                <c:pt idx="4350">
                  <c:v>-0.22773884451336601</c:v>
                </c:pt>
                <c:pt idx="4351">
                  <c:v>-0.23003548334231899</c:v>
                </c:pt>
                <c:pt idx="4352">
                  <c:v>-0.23217470942219601</c:v>
                </c:pt>
                <c:pt idx="4353">
                  <c:v>-0.234155058885538</c:v>
                </c:pt>
                <c:pt idx="4354">
                  <c:v>-0.23597517658379</c:v>
                </c:pt>
                <c:pt idx="4355">
                  <c:v>-0.23763381701462</c:v>
                </c:pt>
                <c:pt idx="4356">
                  <c:v>-0.23912984517422001</c:v>
                </c:pt>
                <c:pt idx="4357">
                  <c:v>-0.240462237333981</c:v>
                </c:pt>
                <c:pt idx="4358">
                  <c:v>-0.24163008174102901</c:v>
                </c:pt>
                <c:pt idx="4359">
                  <c:v>-0.24263257924214099</c:v>
                </c:pt>
                <c:pt idx="4360">
                  <c:v>-0.24346904383059301</c:v>
                </c:pt>
                <c:pt idx="4361">
                  <c:v>-0.24413890311560499</c:v>
                </c:pt>
                <c:pt idx="4362">
                  <c:v>-0.244641698714016</c:v>
                </c:pt>
                <c:pt idx="4363">
                  <c:v>-0.244977086563961</c:v>
                </c:pt>
                <c:pt idx="4364">
                  <c:v>-0.24514483716031199</c:v>
                </c:pt>
                <c:pt idx="4365">
                  <c:v>-0.24514483571172299</c:v>
                </c:pt>
                <c:pt idx="4366">
                  <c:v>-0.24497708221918499</c:v>
                </c:pt>
                <c:pt idx="4367">
                  <c:v>-0.24464169147602599</c:v>
                </c:pt>
                <c:pt idx="4368">
                  <c:v>-0.24413889298935401</c:v>
                </c:pt>
                <c:pt idx="4369">
                  <c:v>-0.243469030823011</c:v>
                </c:pt>
                <c:pt idx="4370">
                  <c:v>-0.24263256336212799</c:v>
                </c:pt>
                <c:pt idx="4371">
                  <c:v>-0.241630062999453</c:v>
                </c:pt>
                <c:pt idx="4372">
                  <c:v>-0.240462215743665</c:v>
                </c:pt>
                <c:pt idx="4373">
                  <c:v>-0.23912982074993999</c:v>
                </c:pt>
                <c:pt idx="4374">
                  <c:v>-0.23763378977308899</c:v>
                </c:pt>
                <c:pt idx="4375">
                  <c:v>-0.23597514654364801</c:v>
                </c:pt>
                <c:pt idx="4376">
                  <c:v>-0.23415502606734301</c:v>
                </c:pt>
                <c:pt idx="4377">
                  <c:v>-0.23217467384840501</c:v>
                </c:pt>
                <c:pt idx="4378">
                  <c:v>-0.23003544503727499</c:v>
                </c:pt>
                <c:pt idx="4379">
                  <c:v>-0.22773880350328099</c:v>
                </c:pt>
                <c:pt idx="4380">
                  <c:v>-0.22528632083291</c:v>
                </c:pt>
                <c:pt idx="4381">
                  <c:v>-0.22267967525438001</c:v>
                </c:pt>
                <c:pt idx="4382">
                  <c:v>-0.21992065048923101</c:v>
                </c:pt>
                <c:pt idx="4383">
                  <c:v>-0.21701113453172599</c:v>
                </c:pt>
                <c:pt idx="4384">
                  <c:v>-0.213953118356904</c:v>
                </c:pt>
                <c:pt idx="4385">
                  <c:v>-0.21074869455815901</c:v>
                </c:pt>
                <c:pt idx="4386">
                  <c:v>-0.20740005591528299</c:v>
                </c:pt>
                <c:pt idx="4387">
                  <c:v>-0.20390949389395299</c:v>
                </c:pt>
                <c:pt idx="4388">
                  <c:v>-0.200279397077684</c:v>
                </c:pt>
                <c:pt idx="4389">
                  <c:v>-0.19651224953333099</c:v>
                </c:pt>
                <c:pt idx="4390">
                  <c:v>-0.19261062911124099</c:v>
                </c:pt>
                <c:pt idx="4391">
                  <c:v>-0.188577205681245</c:v>
                </c:pt>
                <c:pt idx="4392">
                  <c:v>-0.18441473930566399</c:v>
                </c:pt>
                <c:pt idx="4393">
                  <c:v>-0.18012607835060901</c:v>
                </c:pt>
                <c:pt idx="4394">
                  <c:v>-0.17571415753684999</c:v>
                </c:pt>
                <c:pt idx="4395">
                  <c:v>-0.171181995931594</c:v>
                </c:pt>
                <c:pt idx="4396">
                  <c:v>-0.16653269488254099</c:v>
                </c:pt>
                <c:pt idx="4397">
                  <c:v>-0.16176943589564499</c:v>
                </c:pt>
                <c:pt idx="4398">
                  <c:v>-0.15689547845801</c:v>
                </c:pt>
                <c:pt idx="4399">
                  <c:v>-0.151914157807434</c:v>
                </c:pt>
                <c:pt idx="4400">
                  <c:v>-0.14682888265011601</c:v>
                </c:pt>
                <c:pt idx="4401">
                  <c:v>-0.141643132828081</c:v>
                </c:pt>
                <c:pt idx="4402">
                  <c:v>-0.136360456937936</c:v>
                </c:pt>
                <c:pt idx="4403">
                  <c:v>-0.13098446990256901</c:v>
                </c:pt>
                <c:pt idx="4404">
                  <c:v>-0.12551885049747399</c:v>
                </c:pt>
                <c:pt idx="4405">
                  <c:v>-0.119967338833364</c:v>
                </c:pt>
                <c:pt idx="4406">
                  <c:v>-0.114333733796828</c:v>
                </c:pt>
                <c:pt idx="4407">
                  <c:v>-0.10862189045076</c:v>
                </c:pt>
                <c:pt idx="4408">
                  <c:v>-0.102835717396347</c:v>
                </c:pt>
                <c:pt idx="4409">
                  <c:v>-9.6979174098424201E-2</c:v>
                </c:pt>
                <c:pt idx="4410">
                  <c:v>-9.1056268176021707E-2</c:v>
                </c:pt>
                <c:pt idx="4411">
                  <c:v>-8.5071052659959998E-2</c:v>
                </c:pt>
                <c:pt idx="4412">
                  <c:v>-7.9027623219370097E-2</c:v>
                </c:pt>
                <c:pt idx="4413">
                  <c:v>-7.2930115359037206E-2</c:v>
                </c:pt>
                <c:pt idx="4414">
                  <c:v>-6.6782701589483906E-2</c:v>
                </c:pt>
                <c:pt idx="4415">
                  <c:v>-6.0589588571730899E-2</c:v>
                </c:pt>
                <c:pt idx="4416">
                  <c:v>-5.4355014238688902E-2</c:v>
                </c:pt>
                <c:pt idx="4417">
                  <c:v>-4.8083244895150597E-2</c:v>
                </c:pt>
                <c:pt idx="4418">
                  <c:v>-4.1778572298368503E-2</c:v>
                </c:pt>
                <c:pt idx="4419">
                  <c:v>-3.5445310721214998E-2</c:v>
                </c:pt>
                <c:pt idx="4420">
                  <c:v>-2.9087793999935701E-2</c:v>
                </c:pt>
                <c:pt idx="4421">
                  <c:v>-2.27103725685152E-2</c:v>
                </c:pt>
                <c:pt idx="4422">
                  <c:v>-1.63174104816853E-2</c:v>
                </c:pt>
                <c:pt idx="4423">
                  <c:v>-9.9132824286121395E-3</c:v>
                </c:pt>
                <c:pt idx="4424">
                  <c:v>-3.5023707393069098E-3</c:v>
                </c:pt>
                <c:pt idx="4425">
                  <c:v>2.9109376141926799E-3</c:v>
                </c:pt>
                <c:pt idx="4426">
                  <c:v>9.3222540198171708E-3</c:v>
                </c:pt>
                <c:pt idx="4427">
                  <c:v>1.5727191228582401E-2</c:v>
                </c:pt>
                <c:pt idx="4428">
                  <c:v>2.2121366356773899E-2</c:v>
                </c:pt>
                <c:pt idx="4429">
                  <c:v>2.8500403885144E-2</c:v>
                </c:pt>
                <c:pt idx="4430">
                  <c:v>3.4859938653069598E-2</c:v>
                </c:pt>
                <c:pt idx="4431">
                  <c:v>4.1195618845621403E-2</c:v>
                </c:pt>
                <c:pt idx="4432">
                  <c:v>4.7503108971500903E-2</c:v>
                </c:pt>
                <c:pt idx="4433">
                  <c:v>5.3778092829807E-2</c:v>
                </c:pt>
                <c:pt idx="4434">
                  <c:v>6.0016276463602199E-2</c:v>
                </c:pt>
                <c:pt idx="4435">
                  <c:v>6.6213391098257704E-2</c:v>
                </c:pt>
                <c:pt idx="4436">
                  <c:v>7.2365196062565598E-2</c:v>
                </c:pt>
                <c:pt idx="4437">
                  <c:v>7.8467481690620802E-2</c:v>
                </c:pt>
                <c:pt idx="4438">
                  <c:v>8.4516072202485096E-2</c:v>
                </c:pt>
                <c:pt idx="4439">
                  <c:v>9.0506828561664504E-2</c:v>
                </c:pt>
                <c:pt idx="4440">
                  <c:v>9.6435651307441597E-2</c:v>
                </c:pt>
                <c:pt idx="4441">
                  <c:v>0.10229848336012801</c:v>
                </c:pt>
                <c:pt idx="4442">
                  <c:v>0.108091312797312</c:v>
                </c:pt>
                <c:pt idx="4443">
                  <c:v>0.113810175599212</c:v>
                </c:pt>
                <c:pt idx="4444">
                  <c:v>0.11945115836124399</c:v>
                </c:pt>
                <c:pt idx="4445">
                  <c:v>0.12501040097195201</c:v>
                </c:pt>
                <c:pt idx="4446">
                  <c:v>0.13048409925448001</c:v>
                </c:pt>
                <c:pt idx="4447">
                  <c:v>0.13586850756975499</c:v>
                </c:pt>
                <c:pt idx="4448">
                  <c:v>0.14115994137962501</c:v>
                </c:pt>
                <c:pt idx="4449">
                  <c:v>0.14635477976817399</c:v>
                </c:pt>
                <c:pt idx="4450">
                  <c:v>0.151449467919511</c:v>
                </c:pt>
                <c:pt idx="4451">
                  <c:v>0.15644051955032101</c:v>
                </c:pt>
                <c:pt idx="4452">
                  <c:v>0.16132451929552</c:v>
                </c:pt>
                <c:pt idx="4453">
                  <c:v>0.16609812504537899</c:v>
                </c:pt>
                <c:pt idx="4454">
                  <c:v>0.17075807023252801</c:v>
                </c:pt>
                <c:pt idx="4455">
                  <c:v>0.17530116606725701</c:v>
                </c:pt>
                <c:pt idx="4456">
                  <c:v>0.179724303719595</c:v>
                </c:pt>
                <c:pt idx="4457">
                  <c:v>0.18402445644668</c:v>
                </c:pt>
                <c:pt idx="4458">
                  <c:v>0.18819868166394901</c:v>
                </c:pt>
                <c:pt idx="4459">
                  <c:v>0.19224412295874199</c:v>
                </c:pt>
                <c:pt idx="4460">
                  <c:v>0.19615801204494099</c:v>
                </c:pt>
                <c:pt idx="4461">
                  <c:v>0.19993767065729801</c:v>
                </c:pt>
                <c:pt idx="4462">
                  <c:v>0.20358051238416799</c:v>
                </c:pt>
                <c:pt idx="4463">
                  <c:v>0.20708404443738701</c:v>
                </c:pt>
                <c:pt idx="4464">
                  <c:v>0.21044586935807399</c:v>
                </c:pt>
                <c:pt idx="4465">
                  <c:v>0.213663686657214</c:v>
                </c:pt>
                <c:pt idx="4466">
                  <c:v>0.21673529438987299</c:v>
                </c:pt>
                <c:pt idx="4467">
                  <c:v>0.21965859066198701</c:v>
                </c:pt>
                <c:pt idx="4468">
                  <c:v>0.222431575068678</c:v>
                </c:pt>
                <c:pt idx="4469">
                  <c:v>0.22505235006313301</c:v>
                </c:pt>
                <c:pt idx="4470">
                  <c:v>0.227519122255085</c:v>
                </c:pt>
                <c:pt idx="4471">
                  <c:v>0.229830203638031</c:v>
                </c:pt>
                <c:pt idx="4472">
                  <c:v>0.23198401274432701</c:v>
                </c:pt>
                <c:pt idx="4473">
                  <c:v>0.23397907572738399</c:v>
                </c:pt>
                <c:pt idx="4474">
                  <c:v>0.235814027370218</c:v>
                </c:pt>
                <c:pt idx="4475">
                  <c:v>0.23748761201966601</c:v>
                </c:pt>
                <c:pt idx="4476">
                  <c:v>0.238998684445622</c:v>
                </c:pt>
                <c:pt idx="4477">
                  <c:v>0.240346210624722</c:v>
                </c:pt>
                <c:pt idx="4478">
                  <c:v>0.24152926844792</c:v>
                </c:pt>
                <c:pt idx="4479">
                  <c:v>0.242547048351483</c:v>
                </c:pt>
                <c:pt idx="4480">
                  <c:v>0.24339885387097801</c:v>
                </c:pt>
                <c:pt idx="4481">
                  <c:v>0.244084102117858</c:v>
                </c:pt>
                <c:pt idx="4482">
                  <c:v>0.244602324178335</c:v>
                </c:pt>
                <c:pt idx="4483">
                  <c:v>0.24495316543425</c:v>
                </c:pt>
                <c:pt idx="4484">
                  <c:v>0.24513638580574301</c:v>
                </c:pt>
                <c:pt idx="4485">
                  <c:v>0.24515185991553901</c:v>
                </c:pt>
                <c:pt idx="4486">
                  <c:v>0.24499957717474</c:v>
                </c:pt>
                <c:pt idx="4487">
                  <c:v>0.24467964179007301</c:v>
                </c:pt>
                <c:pt idx="4488">
                  <c:v>0.24419227269258201</c:v>
                </c:pt>
                <c:pt idx="4489">
                  <c:v>0.243537803387812</c:v>
                </c:pt>
                <c:pt idx="4490">
                  <c:v>0.242716681727595</c:v>
                </c:pt>
                <c:pt idx="4491">
                  <c:v>0.24172946960358399</c:v>
                </c:pt>
                <c:pt idx="4492">
                  <c:v>0.24057684256275</c:v>
                </c:pt>
                <c:pt idx="4493">
                  <c:v>0.23925958934511099</c:v>
                </c:pt>
                <c:pt idx="4494">
                  <c:v>0.237778611343998</c:v>
                </c:pt>
                <c:pt idx="4495">
                  <c:v>0.236134921989229</c:v>
                </c:pt>
                <c:pt idx="4496">
                  <c:v>0.23432964605362699</c:v>
                </c:pt>
                <c:pt idx="4497">
                  <c:v>0.23236401888333999</c:v>
                </c:pt>
                <c:pt idx="4498">
                  <c:v>0.23023938555249199</c:v>
                </c:pt>
                <c:pt idx="4499">
                  <c:v>0.22795719994275601</c:v>
                </c:pt>
                <c:pt idx="4500">
                  <c:v>0.225519023748466</c:v>
                </c:pt>
                <c:pt idx="4501">
                  <c:v>0.22292652540795099</c:v>
                </c:pt>
                <c:pt idx="4502">
                  <c:v>0.22018147896182599</c:v>
                </c:pt>
                <c:pt idx="4503">
                  <c:v>0.21728576283902601</c:v>
                </c:pt>
                <c:pt idx="4504">
                  <c:v>0.21424135857139301</c:v>
                </c:pt>
                <c:pt idx="4505">
                  <c:v>0.21105034943772499</c:v>
                </c:pt>
                <c:pt idx="4506">
                  <c:v>0.20771491903819</c:v>
                </c:pt>
                <c:pt idx="4507">
                  <c:v>0.204237349800094</c:v>
                </c:pt>
                <c:pt idx="4508">
                  <c:v>0.200620021416022</c:v>
                </c:pt>
                <c:pt idx="4509">
                  <c:v>0.19686540921541801</c:v>
                </c:pt>
                <c:pt idx="4510">
                  <c:v>0.19297608247072401</c:v>
                </c:pt>
                <c:pt idx="4511">
                  <c:v>0.188954702639236</c:v>
                </c:pt>
                <c:pt idx="4512">
                  <c:v>0.18480402154186701</c:v>
                </c:pt>
                <c:pt idx="4513">
                  <c:v>0.180526879480091</c:v>
                </c:pt>
                <c:pt idx="4514">
                  <c:v>0.17612620329232601</c:v>
                </c:pt>
                <c:pt idx="4515">
                  <c:v>0.17160500435110601</c:v>
                </c:pt>
                <c:pt idx="4516">
                  <c:v>0.166966376502407</c:v>
                </c:pt>
                <c:pt idx="4517">
                  <c:v>0.16221349394853399</c:v>
                </c:pt>
                <c:pt idx="4518">
                  <c:v>0.15734960907602499</c:v>
                </c:pt>
                <c:pt idx="4519">
                  <c:v>0.152378050230044</c:v>
                </c:pt>
                <c:pt idx="4520">
                  <c:v>0.14730221943680899</c:v>
                </c:pt>
                <c:pt idx="4521">
                  <c:v>0.142125590075589</c:v>
                </c:pt>
                <c:pt idx="4522">
                  <c:v>0.136851704501879</c:v>
                </c:pt>
                <c:pt idx="4523">
                  <c:v>0.131484171623378</c:v>
                </c:pt>
                <c:pt idx="4524">
                  <c:v>0.12602666443041599</c:v>
                </c:pt>
                <c:pt idx="4525">
                  <c:v>0.12048291748254</c:v>
                </c:pt>
                <c:pt idx="4526">
                  <c:v>0.114856724352961</c:v>
                </c:pt>
                <c:pt idx="4527">
                  <c:v>0.10915193503262199</c:v>
                </c:pt>
                <c:pt idx="4528">
                  <c:v>0.103372453295658</c:v>
                </c:pt>
                <c:pt idx="4529">
                  <c:v>9.7522234028048702E-2</c:v>
                </c:pt>
                <c:pt idx="4530">
                  <c:v>9.1605280521306801E-2</c:v>
                </c:pt>
                <c:pt idx="4531">
                  <c:v>8.5625641733027794E-2</c:v>
                </c:pt>
                <c:pt idx="4532">
                  <c:v>7.9587409516201094E-2</c:v>
                </c:pt>
                <c:pt idx="4533">
                  <c:v>7.3494715819163406E-2</c:v>
                </c:pt>
                <c:pt idx="4534">
                  <c:v>6.7351729858116494E-2</c:v>
                </c:pt>
                <c:pt idx="4535">
                  <c:v>6.1162655264142197E-2</c:v>
                </c:pt>
                <c:pt idx="4536">
                  <c:v>5.4931727206667003E-2</c:v>
                </c:pt>
                <c:pt idx="4537">
                  <c:v>4.8663209495345798E-2</c:v>
                </c:pt>
                <c:pt idx="4538">
                  <c:v>4.2361391662346502E-2</c:v>
                </c:pt>
                <c:pt idx="4539">
                  <c:v>3.60305860270334E-2</c:v>
                </c:pt>
                <c:pt idx="4540">
                  <c:v>2.9675124745056701E-2</c:v>
                </c:pt>
                <c:pt idx="4541">
                  <c:v>2.3299356843868701E-2</c:v>
                </c:pt>
                <c:pt idx="4542">
                  <c:v>1.6907645246694199E-2</c:v>
                </c:pt>
                <c:pt idx="4543">
                  <c:v>1.05043637869922E-2</c:v>
                </c:pt>
                <c:pt idx="4544">
                  <c:v>4.0938942154521204E-3</c:v>
                </c:pt>
                <c:pt idx="4545">
                  <c:v>-2.3193767984286298E-3</c:v>
                </c:pt>
                <c:pt idx="4546">
                  <c:v>-8.73106066813196E-3</c:v>
                </c:pt>
                <c:pt idx="4547">
                  <c:v>-1.5136769893218899E-2</c:v>
                </c:pt>
                <c:pt idx="4548">
                  <c:v>-2.1532121061686001E-2</c:v>
                </c:pt>
                <c:pt idx="4549">
                  <c:v>-2.7912737849523899E-2</c:v>
                </c:pt>
                <c:pt idx="4550">
                  <c:v>-3.4274254015425998E-2</c:v>
                </c:pt>
                <c:pt idx="4551">
                  <c:v>-4.06123163885969E-2</c:v>
                </c:pt>
                <c:pt idx="4552">
                  <c:v>-4.6922587847617298E-2</c:v>
                </c:pt>
                <c:pt idx="4553">
                  <c:v>-5.32007502883265E-2</c:v>
                </c:pt>
                <c:pt idx="4554">
                  <c:v>-5.9442507578690199E-2</c:v>
                </c:pt>
                <c:pt idx="4555">
                  <c:v>-6.5643588498634803E-2</c:v>
                </c:pt>
                <c:pt idx="4556">
                  <c:v>-7.1799749662832604E-2</c:v>
                </c:pt>
                <c:pt idx="4557">
                  <c:v>-7.7906778424440701E-2</c:v>
                </c:pt>
                <c:pt idx="4558">
                  <c:v>-8.3960495757805995E-2</c:v>
                </c:pt>
                <c:pt idx="4559">
                  <c:v>-8.9956759118162102E-2</c:v>
                </c:pt>
                <c:pt idx="4560">
                  <c:v>-9.5891465276363497E-2</c:v>
                </c:pt>
                <c:pt idx="4561">
                  <c:v>-0.101760553126716</c:v>
                </c:pt>
                <c:pt idx="4562">
                  <c:v>-0.107560006465981</c:v>
                </c:pt>
                <c:pt idx="4563">
                  <c:v>-0.11328585674165501</c:v>
                </c:pt>
                <c:pt idx="4564">
                  <c:v>-0.118934185767642</c:v>
                </c:pt>
                <c:pt idx="4565">
                  <c:v>-0.124501128405456</c:v>
                </c:pt>
                <c:pt idx="4566">
                  <c:v>-0.12998287520912799</c:v>
                </c:pt>
                <c:pt idx="4567">
                  <c:v>-0.13537567503200201</c:v>
                </c:pt>
                <c:pt idx="4568">
                  <c:v>-0.140675837593636</c:v>
                </c:pt>
                <c:pt idx="4569">
                  <c:v>-0.14587973600505</c:v>
                </c:pt>
                <c:pt idx="4570">
                  <c:v>-0.15098380925060101</c:v>
                </c:pt>
                <c:pt idx="4571">
                  <c:v>-0.155984564624774</c:v>
                </c:pt>
                <c:pt idx="4572">
                  <c:v>-0.16087858012223599</c:v>
                </c:pt>
                <c:pt idx="4573">
                  <c:v>-0.165662506779504</c:v>
                </c:pt>
                <c:pt idx="4574">
                  <c:v>-0.170333070966634</c:v>
                </c:pt>
                <c:pt idx="4575">
                  <c:v>-0.174887076627357</c:v>
                </c:pt>
                <c:pt idx="4576">
                  <c:v>-0.17932140746613501</c:v>
                </c:pt>
                <c:pt idx="4577">
                  <c:v>-0.183633029080635</c:v>
                </c:pt>
                <c:pt idx="4578">
                  <c:v>-0.18781899103815899</c:v>
                </c:pt>
                <c:pt idx="4579">
                  <c:v>-0.191876428894624</c:v>
                </c:pt>
                <c:pt idx="4580">
                  <c:v>-0.19580256615469299</c:v>
                </c:pt>
                <c:pt idx="4581">
                  <c:v>-0.19959471617172</c:v>
                </c:pt>
                <c:pt idx="4582">
                  <c:v>-0.203250283986222</c:v>
                </c:pt>
                <c:pt idx="4583">
                  <c:v>-0.2067667681016</c:v>
                </c:pt>
                <c:pt idx="4584">
                  <c:v>-0.21014176219590899</c:v>
                </c:pt>
                <c:pt idx="4585">
                  <c:v>-0.21337295676849899</c:v>
                </c:pt>
                <c:pt idx="4586">
                  <c:v>-0.21645814072039901</c:v>
                </c:pt>
                <c:pt idx="4587">
                  <c:v>-0.21939520286736799</c:v>
                </c:pt>
                <c:pt idx="4588">
                  <c:v>-0.22218213338457299</c:v>
                </c:pt>
                <c:pt idx="4589">
                  <c:v>-0.22481702518190799</c:v>
                </c:pt>
                <c:pt idx="4590">
                  <c:v>-0.22729807520901399</c:v>
                </c:pt>
                <c:pt idx="4591">
                  <c:v>-0.22962358568909499</c:v>
                </c:pt>
                <c:pt idx="4592">
                  <c:v>-0.231791965280711</c:v>
                </c:pt>
                <c:pt idx="4593">
                  <c:v>-0.23380173016672201</c:v>
                </c:pt>
                <c:pt idx="4594">
                  <c:v>-0.235651505069668</c:v>
                </c:pt>
                <c:pt idx="4595">
                  <c:v>-0.23734002419286099</c:v>
                </c:pt>
                <c:pt idx="4596">
                  <c:v>-0.23886613208657201</c:v>
                </c:pt>
                <c:pt idx="4597">
                  <c:v>-0.24022878443869899</c:v>
                </c:pt>
                <c:pt idx="4598">
                  <c:v>-0.241427048789391</c:v>
                </c:pt>
                <c:pt idx="4599">
                  <c:v>-0.242460105169124</c:v>
                </c:pt>
                <c:pt idx="4600">
                  <c:v>-0.24332724665980701</c:v>
                </c:pt>
                <c:pt idx="4601">
                  <c:v>-0.24402787987852601</c:v>
                </c:pt>
                <c:pt idx="4602">
                  <c:v>-0.244561525383588</c:v>
                </c:pt>
                <c:pt idx="4603">
                  <c:v>-0.24492781800260999</c:v>
                </c:pt>
                <c:pt idx="4604">
                  <c:v>-0.245126507082399</c:v>
                </c:pt>
                <c:pt idx="4605">
                  <c:v>-0.245157456660478</c:v>
                </c:pt>
                <c:pt idx="4606">
                  <c:v>-0.245020645558123</c:v>
                </c:pt>
                <c:pt idx="4607">
                  <c:v>-0.244716167394853</c:v>
                </c:pt>
                <c:pt idx="4608">
                  <c:v>-0.244244230524373</c:v>
                </c:pt>
                <c:pt idx="4609">
                  <c:v>-0.24360515789199</c:v>
                </c:pt>
                <c:pt idx="4610">
                  <c:v>-0.242799386813628</c:v>
                </c:pt>
                <c:pt idx="4611">
                  <c:v>-0.24182746867657201</c:v>
                </c:pt>
                <c:pt idx="4612">
                  <c:v>-0.240690068562156</c:v>
                </c:pt>
                <c:pt idx="4613">
                  <c:v>-0.239387964790645</c:v>
                </c:pt>
                <c:pt idx="4614">
                  <c:v>-0.23792204838863901</c:v>
                </c:pt>
                <c:pt idx="4615">
                  <c:v>-0.23629332247934001</c:v>
                </c:pt>
                <c:pt idx="4616">
                  <c:v>-0.234502901596119</c:v>
                </c:pt>
                <c:pt idx="4617">
                  <c:v>-0.23255201091984601</c:v>
                </c:pt>
                <c:pt idx="4618">
                  <c:v>-0.23044198544049599</c:v>
                </c:pt>
                <c:pt idx="4619">
                  <c:v>-0.22817426904362301</c:v>
                </c:pt>
                <c:pt idx="4620">
                  <c:v>-0.22575041352231301</c:v>
                </c:pt>
                <c:pt idx="4621">
                  <c:v>-0.22317207751529</c:v>
                </c:pt>
                <c:pt idx="4622">
                  <c:v>-0.22044102537192001</c:v>
                </c:pt>
                <c:pt idx="4623">
                  <c:v>-0.21755912594486501</c:v>
                </c:pt>
                <c:pt idx="4624">
                  <c:v>-0.21452835131123801</c:v>
                </c:pt>
                <c:pt idx="4625">
                  <c:v>-0.21135077542310701</c:v>
                </c:pt>
                <c:pt idx="4626">
                  <c:v>-0.20802857268830299</c:v>
                </c:pt>
                <c:pt idx="4627">
                  <c:v>-0.20456401648247</c:v>
                </c:pt>
                <c:pt idx="4628">
                  <c:v>-0.20095947759340599</c:v>
                </c:pt>
                <c:pt idx="4629">
                  <c:v>-0.19721742259873301</c:v>
                </c:pt>
                <c:pt idx="4630">
                  <c:v>-0.193340412178027</c:v>
                </c:pt>
                <c:pt idx="4631">
                  <c:v>-0.18933109936055001</c:v>
                </c:pt>
                <c:pt idx="4632">
                  <c:v>-0.18519222770978699</c:v>
                </c:pt>
                <c:pt idx="4633">
                  <c:v>-0.18092662944603499</c:v>
                </c:pt>
                <c:pt idx="4634">
                  <c:v>-0.17653722350831599</c:v>
                </c:pt>
                <c:pt idx="4635">
                  <c:v>-0.17202701355695901</c:v>
                </c:pt>
                <c:pt idx="4636">
                  <c:v>-0.16739908591820099</c:v>
                </c:pt>
                <c:pt idx="4637">
                  <c:v>-0.162656607472216</c:v>
                </c:pt>
                <c:pt idx="4638">
                  <c:v>-0.157802823486036</c:v>
                </c:pt>
                <c:pt idx="4639">
                  <c:v>-0.15284105539281201</c:v>
                </c:pt>
                <c:pt idx="4640">
                  <c:v>-0.14777469851897199</c:v>
                </c:pt>
                <c:pt idx="4641">
                  <c:v>-0.14260721976080401</c:v>
                </c:pt>
                <c:pt idx="4642">
                  <c:v>-0.137342155212067</c:v>
                </c:pt>
                <c:pt idx="4643">
                  <c:v>-0.13198310774425201</c:v>
                </c:pt>
                <c:pt idx="4644">
                  <c:v>-0.126533744541143</c:v>
                </c:pt>
                <c:pt idx="4645">
                  <c:v>-0.120997794589374</c:v>
                </c:pt>
                <c:pt idx="4646">
                  <c:v>-0.11537904612668801</c:v>
                </c:pt>
                <c:pt idx="4647">
                  <c:v>-0.109681344049661</c:v>
                </c:pt>
                <c:pt idx="4648">
                  <c:v>-0.103908587282643</c:v>
                </c:pt>
                <c:pt idx="4649">
                  <c:v>-9.80647261097332E-2</c:v>
                </c:pt>
                <c:pt idx="4650">
                  <c:v>-9.2153759471614194E-2</c:v>
                </c:pt>
                <c:pt idx="4651">
                  <c:v>-8.6179732229081304E-2</c:v>
                </c:pt>
                <c:pt idx="4652">
                  <c:v>-8.0146732395156003E-2</c:v>
                </c:pt>
                <c:pt idx="4653">
                  <c:v>-7.4058888337667703E-2</c:v>
                </c:pt>
                <c:pt idx="4654">
                  <c:v>-6.7920365954221004E-2</c:v>
                </c:pt>
                <c:pt idx="4655">
                  <c:v>-6.17353658214818E-2</c:v>
                </c:pt>
                <c:pt idx="4656">
                  <c:v>-5.5508120320732303E-2</c:v>
                </c:pt>
                <c:pt idx="4657">
                  <c:v>-4.9242890741662201E-2</c:v>
                </c:pt>
                <c:pt idx="4658">
                  <c:v>-4.2943964366378297E-2</c:v>
                </c:pt>
                <c:pt idx="4659">
                  <c:v>-3.6615651535626903E-2</c:v>
                </c:pt>
                <c:pt idx="4660">
                  <c:v>-3.0262282699237902E-2</c:v>
                </c:pt>
                <c:pt idx="4661">
                  <c:v>-2.3888205452807999E-2</c:v>
                </c:pt>
                <c:pt idx="4662">
                  <c:v>-1.7497781562650701E-2</c:v>
                </c:pt>
                <c:pt idx="4663">
                  <c:v>-1.10953839810502E-2</c:v>
                </c:pt>
                <c:pt idx="4664">
                  <c:v>-4.68539385386001E-3</c:v>
                </c:pt>
                <c:pt idx="4665">
                  <c:v>1.7278024775049599E-3</c:v>
                </c:pt>
                <c:pt idx="4666">
                  <c:v>8.1398164776317408E-3</c:v>
                </c:pt>
                <c:pt idx="4667">
                  <c:v>1.4546260420173899E-2</c:v>
                </c:pt>
                <c:pt idx="4668">
                  <c:v>2.0942750390362499E-2</c:v>
                </c:pt>
                <c:pt idx="4669">
                  <c:v>2.7324909284908799E-2</c:v>
                </c:pt>
                <c:pt idx="4670">
                  <c:v>3.3688369807246099E-2</c:v>
                </c:pt>
                <c:pt idx="4671">
                  <c:v>4.0028777456060503E-2</c:v>
                </c:pt>
                <c:pt idx="4672">
                  <c:v>4.6341793505066099E-2</c:v>
                </c:pt>
                <c:pt idx="4673">
                  <c:v>5.2623097971985201E-2</c:v>
                </c:pt>
                <c:pt idx="4674">
                  <c:v>5.8868392574702701E-2</c:v>
                </c:pt>
                <c:pt idx="4675">
                  <c:v>6.5073403672570099E-2</c:v>
                </c:pt>
                <c:pt idx="4676">
                  <c:v>7.1233885190848001E-2</c:v>
                </c:pt>
                <c:pt idx="4677">
                  <c:v>7.7345621526285394E-2</c:v>
                </c:pt>
                <c:pt idx="4678">
                  <c:v>8.3404430431847101E-2</c:v>
                </c:pt>
                <c:pt idx="4679">
                  <c:v>8.9406165878615801E-2</c:v>
                </c:pt>
                <c:pt idx="4680">
                  <c:v>9.5346720892909895E-2</c:v>
                </c:pt>
                <c:pt idx="4681">
                  <c:v>0.101222030366676</c:v>
                </c:pt>
                <c:pt idx="4682">
                  <c:v>0.107028073839234</c:v>
                </c:pt>
                <c:pt idx="4683">
                  <c:v>0.11276087824846701</c:v>
                </c:pt>
                <c:pt idx="4684">
                  <c:v>0.118416520649581</c:v>
                </c:pt>
                <c:pt idx="4685">
                  <c:v>0.123991130899564</c:v>
                </c:pt>
                <c:pt idx="4686">
                  <c:v>0.12948089430552001</c:v>
                </c:pt>
                <c:pt idx="4687">
                  <c:v>0.13488205423504801</c:v>
                </c:pt>
                <c:pt idx="4688">
                  <c:v>0.140190914686906</c:v>
                </c:pt>
                <c:pt idx="4689">
                  <c:v>0.145403842820167</c:v>
                </c:pt>
                <c:pt idx="4690">
                  <c:v>0.15051727144017099</c:v>
                </c:pt>
                <c:pt idx="4691">
                  <c:v>0.15552770143954001</c:v>
                </c:pt>
                <c:pt idx="4692">
                  <c:v>0.16043170419262001</c:v>
                </c:pt>
                <c:pt idx="4693">
                  <c:v>0.16522592390167001</c:v>
                </c:pt>
                <c:pt idx="4694">
                  <c:v>0.169907079893235</c:v>
                </c:pt>
                <c:pt idx="4695">
                  <c:v>0.17447196886310001</c:v>
                </c:pt>
                <c:pt idx="4696">
                  <c:v>0.178917467068303</c:v>
                </c:pt>
                <c:pt idx="4697">
                  <c:v>0.18324053246470601</c:v>
                </c:pt>
                <c:pt idx="4698">
                  <c:v>0.18743820678866099</c:v>
                </c:pt>
                <c:pt idx="4699">
                  <c:v>0.191507617581338</c:v>
                </c:pt>
                <c:pt idx="4700">
                  <c:v>0.195445980154346</c:v>
                </c:pt>
                <c:pt idx="4701">
                  <c:v>0.19925059949528801</c:v>
                </c:pt>
                <c:pt idx="4702">
                  <c:v>0.20291887211195</c:v>
                </c:pt>
                <c:pt idx="4703">
                  <c:v>0.20644828781386801</c:v>
                </c:pt>
                <c:pt idx="4704">
                  <c:v>0.20983643143004099</c:v>
                </c:pt>
                <c:pt idx="4705">
                  <c:v>0.21308098446163101</c:v>
                </c:pt>
                <c:pt idx="4706">
                  <c:v>0.21617972666850499</c:v>
                </c:pt>
                <c:pt idx="4707">
                  <c:v>0.21913053758853901</c:v>
                </c:pt>
                <c:pt idx="4708">
                  <c:v>0.221931397988648</c:v>
                </c:pt>
                <c:pt idx="4709">
                  <c:v>0.224580391246539</c:v>
                </c:pt>
                <c:pt idx="4710">
                  <c:v>0.22707570466225499</c:v>
                </c:pt>
                <c:pt idx="4711">
                  <c:v>0.229415630698596</c:v>
                </c:pt>
                <c:pt idx="4712">
                  <c:v>0.23159856814959101</c:v>
                </c:pt>
                <c:pt idx="4713">
                  <c:v>0.233623023236192</c:v>
                </c:pt>
                <c:pt idx="4714">
                  <c:v>0.23548761062846599</c:v>
                </c:pt>
                <c:pt idx="4715">
                  <c:v>0.23719105439357399</c:v>
                </c:pt>
                <c:pt idx="4716">
                  <c:v>0.238732188868888</c:v>
                </c:pt>
                <c:pt idx="4717">
                  <c:v>0.24010995945965399</c:v>
                </c:pt>
                <c:pt idx="4718">
                  <c:v>0.241323423360642</c:v>
                </c:pt>
                <c:pt idx="4719">
                  <c:v>0.24237175020131199</c:v>
                </c:pt>
                <c:pt idx="4720">
                  <c:v>0.24325422261403301</c:v>
                </c:pt>
                <c:pt idx="4721">
                  <c:v>0.243970236724975</c:v>
                </c:pt>
                <c:pt idx="4722">
                  <c:v>0.244519302567337</c:v>
                </c:pt>
                <c:pt idx="4723">
                  <c:v>0.24490104441663299</c:v>
                </c:pt>
                <c:pt idx="4724">
                  <c:v>0.24511520104780099</c:v>
                </c:pt>
                <c:pt idx="4725">
                  <c:v>0.24516162591395099</c:v>
                </c:pt>
                <c:pt idx="4726">
                  <c:v>0.245040287246657</c:v>
                </c:pt>
                <c:pt idx="4727">
                  <c:v>0.24475126807768599</c:v>
                </c:pt>
                <c:pt idx="4728">
                  <c:v>0.24429476618218801</c:v>
                </c:pt>
                <c:pt idx="4729">
                  <c:v>0.24367109394335501</c:v>
                </c:pt>
                <c:pt idx="4730">
                  <c:v>0.24288067813865499</c:v>
                </c:pt>
                <c:pt idx="4731">
                  <c:v>0.24192405964779501</c:v>
                </c:pt>
                <c:pt idx="4732">
                  <c:v>0.240801893082596</c:v>
                </c:pt>
                <c:pt idx="4733">
                  <c:v>0.23951494633904299</c:v>
                </c:pt>
                <c:pt idx="4734">
                  <c:v>0.238064100071814</c:v>
                </c:pt>
                <c:pt idx="4735">
                  <c:v>0.236450347091654</c:v>
                </c:pt>
                <c:pt idx="4736">
                  <c:v>0.23467479168599401</c:v>
                </c:pt>
                <c:pt idx="4737">
                  <c:v>0.23273864886328999</c:v>
                </c:pt>
                <c:pt idx="4738">
                  <c:v>0.23064324352159599</c:v>
                </c:pt>
                <c:pt idx="4739">
                  <c:v>0.228390009541942</c:v>
                </c:pt>
                <c:pt idx="4740">
                  <c:v>0.22598048880712501</c:v>
                </c:pt>
                <c:pt idx="4741">
                  <c:v>0.22341633014661</c:v>
                </c:pt>
                <c:pt idx="4742">
                  <c:v>0.220699288208237</c:v>
                </c:pt>
                <c:pt idx="4743">
                  <c:v>0.217831222257519</c:v>
                </c:pt>
                <c:pt idx="4744">
                  <c:v>0.21481409490535</c:v>
                </c:pt>
                <c:pt idx="4745">
                  <c:v>0.211649970764998</c:v>
                </c:pt>
                <c:pt idx="4746">
                  <c:v>0.208341015039292</c:v>
                </c:pt>
                <c:pt idx="4747">
                  <c:v>0.20488949203897999</c:v>
                </c:pt>
                <c:pt idx="4748">
                  <c:v>0.20129776363326601</c:v>
                </c:pt>
                <c:pt idx="4749">
                  <c:v>0.197568287633588</c:v>
                </c:pt>
                <c:pt idx="4750">
                  <c:v>0.193703616111746</c:v>
                </c:pt>
                <c:pt idx="4751">
                  <c:v>0.18970639365352199</c:v>
                </c:pt>
                <c:pt idx="4752">
                  <c:v>0.18557935554899499</c:v>
                </c:pt>
                <c:pt idx="4753">
                  <c:v>0.18132532592079401</c:v>
                </c:pt>
                <c:pt idx="4754">
                  <c:v>0.17694721579155001</c:v>
                </c:pt>
                <c:pt idx="4755">
                  <c:v>0.172448021091899</c:v>
                </c:pt>
                <c:pt idx="4756">
                  <c:v>0.167830820610363</c:v>
                </c:pt>
                <c:pt idx="4757">
                  <c:v>0.16309877388655</c:v>
                </c:pt>
                <c:pt idx="4758">
                  <c:v>0.15825511904908701</c:v>
                </c:pt>
                <c:pt idx="4759">
                  <c:v>0.153303170599772</c:v>
                </c:pt>
                <c:pt idx="4760">
                  <c:v>0.14824631714547501</c:v>
                </c:pt>
                <c:pt idx="4761">
                  <c:v>0.14308801907931501</c:v>
                </c:pt>
                <c:pt idx="4762">
                  <c:v>0.13783180621272401</c:v>
                </c:pt>
                <c:pt idx="4763">
                  <c:v>0.132481275360009</c:v>
                </c:pt>
                <c:pt idx="4764">
                  <c:v>0.12704008787705201</c:v>
                </c:pt>
                <c:pt idx="4765">
                  <c:v>0.121511967155862</c:v>
                </c:pt>
                <c:pt idx="4766">
                  <c:v>0.115900696076657</c:v>
                </c:pt>
                <c:pt idx="4767">
                  <c:v>0.110210114419258</c:v>
                </c:pt>
                <c:pt idx="4768">
                  <c:v>0.104444116235526</c:v>
                </c:pt>
                <c:pt idx="4769">
                  <c:v>9.8606647184679597E-2</c:v>
                </c:pt>
                <c:pt idx="4770">
                  <c:v>9.2701701833285799E-2</c:v>
                </c:pt>
                <c:pt idx="4771">
                  <c:v>8.6733320921787704E-2</c:v>
                </c:pt>
                <c:pt idx="4772">
                  <c:v>8.0705588599435496E-2</c:v>
                </c:pt>
                <c:pt idx="4773">
                  <c:v>7.4622629629512605E-2</c:v>
                </c:pt>
                <c:pt idx="4774">
                  <c:v>6.8488606566769403E-2</c:v>
                </c:pt>
                <c:pt idx="4775">
                  <c:v>6.2307716908997203E-2</c:v>
                </c:pt>
                <c:pt idx="4776">
                  <c:v>5.6084190224689502E-2</c:v>
                </c:pt>
                <c:pt idx="4777">
                  <c:v>4.9822285258758703E-2</c:v>
                </c:pt>
                <c:pt idx="4778">
                  <c:v>4.3526287018286501E-2</c:v>
                </c:pt>
                <c:pt idx="4779">
                  <c:v>3.7200503840303198E-2</c:v>
                </c:pt>
                <c:pt idx="4780">
                  <c:v>3.0849264443603301E-2</c:v>
                </c:pt>
                <c:pt idx="4781">
                  <c:v>2.4476914966612601E-2</c:v>
                </c:pt>
                <c:pt idx="4782">
                  <c:v>1.8087815993336299E-2</c:v>
                </c:pt>
                <c:pt idx="4783">
                  <c:v>1.16863395694209E-2</c:v>
                </c:pt>
                <c:pt idx="4784">
                  <c:v>5.2768662103738397E-3</c:v>
                </c:pt>
                <c:pt idx="4785">
                  <c:v>-1.1362180960132499E-3</c:v>
                </c:pt>
                <c:pt idx="4786">
                  <c:v>-7.5485248909858199E-3</c:v>
                </c:pt>
                <c:pt idx="4787">
                  <c:v>-1.3955666247838601E-2</c:v>
                </c:pt>
                <c:pt idx="4788">
                  <c:v>-2.03532577745636E-2</c:v>
                </c:pt>
                <c:pt idx="4789">
                  <c:v>-2.67369216140796E-2</c:v>
                </c:pt>
                <c:pt idx="4790">
                  <c:v>-3.3102289439989503E-2</c:v>
                </c:pt>
                <c:pt idx="4791">
                  <c:v>-3.9445005445815799E-2</c:v>
                </c:pt>
                <c:pt idx="4792">
                  <c:v>-4.5760729325669401E-2</c:v>
                </c:pt>
                <c:pt idx="4793">
                  <c:v>-5.2045139244310402E-2</c:v>
                </c:pt>
                <c:pt idx="4794">
                  <c:v>-5.8293934794569902E-2</c:v>
                </c:pt>
                <c:pt idx="4795">
                  <c:v>-6.4502839940109302E-2</c:v>
                </c:pt>
                <c:pt idx="4796">
                  <c:v>-7.0667605941501399E-2</c:v>
                </c:pt>
                <c:pt idx="4797">
                  <c:v>-7.6784014263633196E-2</c:v>
                </c:pt>
                <c:pt idx="4798">
                  <c:v>-8.2847879462440002E-2</c:v>
                </c:pt>
                <c:pt idx="4799">
                  <c:v>-8.8855052048994507E-2</c:v>
                </c:pt>
                <c:pt idx="4800">
                  <c:v>-9.4801421328993093E-2</c:v>
                </c:pt>
                <c:pt idx="4801">
                  <c:v>-0.100682918215694</c:v>
                </c:pt>
                <c:pt idx="4802">
                  <c:v>-0.10649551801438401</c:v>
                </c:pt>
                <c:pt idx="4803">
                  <c:v>-0.112235243176469</c:v>
                </c:pt>
                <c:pt idx="4804">
                  <c:v>-0.117898166021297</c:v>
                </c:pt>
                <c:pt idx="4805">
                  <c:v>-0.12348041142386799</c:v>
                </c:pt>
                <c:pt idx="4806">
                  <c:v>-0.12897815946656699</c:v>
                </c:pt>
                <c:pt idx="4807">
                  <c:v>-0.134387648053127</c:v>
                </c:pt>
                <c:pt idx="4808">
                  <c:v>-0.139705175483022</c:v>
                </c:pt>
                <c:pt idx="4809">
                  <c:v>-0.14492710298453401</c:v>
                </c:pt>
                <c:pt idx="4810">
                  <c:v>-0.150049857204754</c:v>
                </c:pt>
                <c:pt idx="4811">
                  <c:v>-0.155069932654822</c:v>
                </c:pt>
                <c:pt idx="4812">
                  <c:v>-0.15998389410871899</c:v>
                </c:pt>
                <c:pt idx="4813">
                  <c:v>-0.16478837895399101</c:v>
                </c:pt>
                <c:pt idx="4814">
                  <c:v>-0.16948009949277401</c:v>
                </c:pt>
                <c:pt idx="4815">
                  <c:v>-0.17405584519155601</c:v>
                </c:pt>
                <c:pt idx="4816">
                  <c:v>-0.178512484878143</c:v>
                </c:pt>
                <c:pt idx="4817">
                  <c:v>-0.18284696888430599</c:v>
                </c:pt>
                <c:pt idx="4818">
                  <c:v>-0.18705633113266701</c:v>
                </c:pt>
                <c:pt idx="4819">
                  <c:v>-0.19113769116637899</c:v>
                </c:pt>
                <c:pt idx="4820">
                  <c:v>-0.19508825612021199</c:v>
                </c:pt>
                <c:pt idx="4821">
                  <c:v>-0.19890532263170799</c:v>
                </c:pt>
                <c:pt idx="4822">
                  <c:v>-0.202586278691083</c:v>
                </c:pt>
                <c:pt idx="4823">
                  <c:v>-0.20612860542862199</c:v>
                </c:pt>
                <c:pt idx="4824">
                  <c:v>-0.20952987883833299</c:v>
                </c:pt>
                <c:pt idx="4825">
                  <c:v>-0.212787771436691</c:v>
                </c:pt>
                <c:pt idx="4826">
                  <c:v>-0.21590005385532701</c:v>
                </c:pt>
                <c:pt idx="4827">
                  <c:v>-0.21886459636658201</c:v>
                </c:pt>
                <c:pt idx="4828">
                  <c:v>-0.22167937034087501</c:v>
                </c:pt>
                <c:pt idx="4829">
                  <c:v>-0.224342449634887</c:v>
                </c:pt>
                <c:pt idx="4830">
                  <c:v>-0.22685201190961701</c:v>
                </c:pt>
                <c:pt idx="4831">
                  <c:v>-0.22920633987740599</c:v>
                </c:pt>
                <c:pt idx="4832">
                  <c:v>-0.231403822477074</c:v>
                </c:pt>
                <c:pt idx="4833">
                  <c:v>-0.23344295597636</c:v>
                </c:pt>
                <c:pt idx="4834">
                  <c:v>-0.235322345000928</c:v>
                </c:pt>
                <c:pt idx="4835">
                  <c:v>-0.23704070348921799</c:v>
                </c:pt>
                <c:pt idx="4836">
                  <c:v>-0.23859685557249</c:v>
                </c:pt>
                <c:pt idx="4837">
                  <c:v>-0.23998973637947499</c:v>
                </c:pt>
                <c:pt idx="4838">
                  <c:v>-0.24121839276505799</c:v>
                </c:pt>
                <c:pt idx="4839">
                  <c:v>-0.24228198396251699</c:v>
                </c:pt>
                <c:pt idx="4840">
                  <c:v>-0.24317978215885599</c:v>
                </c:pt>
                <c:pt idx="4841">
                  <c:v>-0.24391117299284701</c:v>
                </c:pt>
                <c:pt idx="4842">
                  <c:v>-0.244475655975433</c:v>
                </c:pt>
                <c:pt idx="4843">
                  <c:v>-0.244872844832217</c:v>
                </c:pt>
                <c:pt idx="4844">
                  <c:v>-0.245102467767781</c:v>
                </c:pt>
                <c:pt idx="4845">
                  <c:v>-0.24516436765168201</c:v>
                </c:pt>
                <c:pt idx="4846">
                  <c:v>-0.24505850212597399</c:v>
                </c:pt>
                <c:pt idx="4847">
                  <c:v>-0.24478494363418901</c:v>
                </c:pt>
                <c:pt idx="4848">
                  <c:v>-0.24434387937177299</c:v>
                </c:pt>
                <c:pt idx="4849">
                  <c:v>-0.24373561115797701</c:v>
                </c:pt>
                <c:pt idx="4850">
                  <c:v>-0.24296055522933599</c:v>
                </c:pt>
                <c:pt idx="4851">
                  <c:v>-0.24201924195482599</c:v>
                </c:pt>
                <c:pt idx="4852">
                  <c:v>-0.240912315472945</c:v>
                </c:pt>
                <c:pt idx="4853">
                  <c:v>-0.23964053325092199</c:v>
                </c:pt>
                <c:pt idx="4854">
                  <c:v>-0.238204765566391</c:v>
                </c:pt>
                <c:pt idx="4855">
                  <c:v>-0.23660599491185599</c:v>
                </c:pt>
                <c:pt idx="4856">
                  <c:v>-0.23484531532237801</c:v>
                </c:pt>
                <c:pt idx="4857">
                  <c:v>-0.23292393162692601</c:v>
                </c:pt>
                <c:pt idx="4858">
                  <c:v>-0.23084315862391899</c:v>
                </c:pt>
                <c:pt idx="4859">
                  <c:v>-0.22860442018150701</c:v>
                </c:pt>
                <c:pt idx="4860">
                  <c:v>-0.226209248263229</c:v>
                </c:pt>
                <c:pt idx="4861">
                  <c:v>-0.22365928187968701</c:v>
                </c:pt>
                <c:pt idx="4862">
                  <c:v>-0.22095626596697801</c:v>
                </c:pt>
                <c:pt idx="4863">
                  <c:v>-0.21810205019263701</c:v>
                </c:pt>
                <c:pt idx="4864">
                  <c:v>-0.21509858768991699</c:v>
                </c:pt>
                <c:pt idx="4865">
                  <c:v>-0.211947933721259</c:v>
                </c:pt>
                <c:pt idx="4866">
                  <c:v>-0.208652244271885</c:v>
                </c:pt>
                <c:pt idx="4867">
                  <c:v>-0.20521377457446099</c:v>
                </c:pt>
                <c:pt idx="4868">
                  <c:v>-0.201634877565846</c:v>
                </c:pt>
                <c:pt idx="4869">
                  <c:v>-0.197918002276984</c:v>
                </c:pt>
                <c:pt idx="4870">
                  <c:v>-0.19406569215703601</c:v>
                </c:pt>
                <c:pt idx="4871">
                  <c:v>-0.19008058333290501</c:v>
                </c:pt>
                <c:pt idx="4872">
                  <c:v>-0.18596540280533999</c:v>
                </c:pt>
                <c:pt idx="4873">
                  <c:v>-0.181722966582856</c:v>
                </c:pt>
                <c:pt idx="4874">
                  <c:v>-0.17735617775474499</c:v>
                </c:pt>
                <c:pt idx="4875">
                  <c:v>-0.17286802450450101</c:v>
                </c:pt>
                <c:pt idx="4876">
                  <c:v>-0.16826157806500799</c:v>
                </c:pt>
                <c:pt idx="4877">
                  <c:v>-0.16353999061690899</c:v>
                </c:pt>
                <c:pt idx="4878">
                  <c:v>-0.15870649313157201</c:v>
                </c:pt>
                <c:pt idx="4879">
                  <c:v>-0.15376439316014301</c:v>
                </c:pt>
                <c:pt idx="4880">
                  <c:v>-0.1487170725702</c:v>
                </c:pt>
                <c:pt idx="4881">
                  <c:v>-0.14356798523154601</c:v>
                </c:pt>
                <c:pt idx="4882">
                  <c:v>-0.13832065465273399</c:v>
                </c:pt>
                <c:pt idx="4883">
                  <c:v>-0.132978671569941</c:v>
                </c:pt>
                <c:pt idx="4884">
                  <c:v>-0.127545691489831</c:v>
                </c:pt>
                <c:pt idx="4885">
                  <c:v>-0.12202543218810399</c:v>
                </c:pt>
                <c:pt idx="4886">
                  <c:v>-0.11642167116542999</c:v>
                </c:pt>
                <c:pt idx="4887">
                  <c:v>-0.11073824306251299</c:v>
                </c:pt>
                <c:pt idx="4888">
                  <c:v>-0.104979037036054</c:v>
                </c:pt>
                <c:pt idx="4889">
                  <c:v>-9.9147994097415093E-2</c:v>
                </c:pt>
                <c:pt idx="4890">
                  <c:v>-9.32491044157885E-2</c:v>
                </c:pt>
                <c:pt idx="4891">
                  <c:v>-8.7286404587736705E-2</c:v>
                </c:pt>
                <c:pt idx="4892">
                  <c:v>-8.1263974874957706E-2</c:v>
                </c:pt>
                <c:pt idx="4893">
                  <c:v>-7.5185936412171403E-2</c:v>
                </c:pt>
                <c:pt idx="4894">
                  <c:v>-6.9056448387036701E-2</c:v>
                </c:pt>
                <c:pt idx="4895">
                  <c:v>-6.2879705194028995E-2</c:v>
                </c:pt>
                <c:pt idx="4896">
                  <c:v>-5.6659933564225697E-2</c:v>
                </c:pt>
                <c:pt idx="4897">
                  <c:v>-5.0401389672964002E-2</c:v>
                </c:pt>
                <c:pt idx="4898">
                  <c:v>-4.41083562273498E-2</c:v>
                </c:pt>
                <c:pt idx="4899">
                  <c:v>-3.7785139535611502E-2</c:v>
                </c:pt>
                <c:pt idx="4900">
                  <c:v>-3.1436066560302803E-2</c:v>
                </c:pt>
                <c:pt idx="4901">
                  <c:v>-2.5065481957372401E-2</c:v>
                </c:pt>
                <c:pt idx="4902">
                  <c:v>-1.8677745103126201E-2</c:v>
                </c:pt>
                <c:pt idx="4903">
                  <c:v>-1.2277227111115801E-2</c:v>
                </c:pt>
                <c:pt idx="4904">
                  <c:v>-5.86830784099598E-3</c:v>
                </c:pt>
                <c:pt idx="4905">
                  <c:v>5.44627098603439E-4</c:v>
                </c:pt>
                <c:pt idx="4906">
                  <c:v>6.9571893511392504E-3</c:v>
                </c:pt>
                <c:pt idx="4907">
                  <c:v>1.3364990815097099E-2</c:v>
                </c:pt>
                <c:pt idx="4908">
                  <c:v>1.9763646646759399E-2</c:v>
                </c:pt>
                <c:pt idx="4909">
                  <c:v>2.61487782607434E-2</c:v>
                </c:pt>
                <c:pt idx="4910">
                  <c:v>3.2516016326257301E-2</c:v>
                </c:pt>
                <c:pt idx="4911">
                  <c:v>3.8861003757023102E-2</c:v>
                </c:pt>
                <c:pt idx="4912">
                  <c:v>4.5179398692820803E-2</c:v>
                </c:pt>
                <c:pt idx="4913">
                  <c:v>5.1466877470612897E-2</c:v>
                </c:pt>
                <c:pt idx="4914">
                  <c:v>5.77191375832177E-2</c:v>
                </c:pt>
                <c:pt idx="4915">
                  <c:v>6.3931900623504206E-2</c:v>
                </c:pt>
                <c:pt idx="4916">
                  <c:v>7.0100915212097006E-2</c:v>
                </c:pt>
                <c:pt idx="4917">
                  <c:v>7.6221959906584605E-2</c:v>
                </c:pt>
                <c:pt idx="4918">
                  <c:v>8.2290846090243397E-2</c:v>
                </c:pt>
                <c:pt idx="4919">
                  <c:v>8.8303420838297897E-2</c:v>
                </c:pt>
                <c:pt idx="4920">
                  <c:v>9.4255569759757796E-2</c:v>
                </c:pt>
                <c:pt idx="4921">
                  <c:v>0.100143219812886</c:v>
                </c:pt>
                <c:pt idx="4922">
                  <c:v>0.105962342092372</c:v>
                </c:pt>
                <c:pt idx="4923">
                  <c:v>0.11170895458630201</c:v>
                </c:pt>
                <c:pt idx="4924">
                  <c:v>0.11737912490104099</c:v>
                </c:pt>
                <c:pt idx="4925">
                  <c:v>0.122968972952161</c:v>
                </c:pt>
                <c:pt idx="4926">
                  <c:v>0.12847467361957099</c:v>
                </c:pt>
                <c:pt idx="4927">
                  <c:v>0.13389245936504199</c:v>
                </c:pt>
                <c:pt idx="4928">
                  <c:v>0.13921862281032199</c:v>
                </c:pt>
                <c:pt idx="4929">
                  <c:v>0.144449519274088</c:v>
                </c:pt>
                <c:pt idx="4930">
                  <c:v>0.14958156926599001</c:v>
                </c:pt>
                <c:pt idx="4931">
                  <c:v>0.15461126093609201</c:v>
                </c:pt>
                <c:pt idx="4932">
                  <c:v>0.159535152478021</c:v>
                </c:pt>
                <c:pt idx="4933">
                  <c:v>0.16434987448418401</c:v>
                </c:pt>
                <c:pt idx="4934">
                  <c:v>0.16905213225145099</c:v>
                </c:pt>
                <c:pt idx="4935">
                  <c:v>0.17363870803571199</c:v>
                </c:pt>
                <c:pt idx="4936">
                  <c:v>0.178106463253767</c:v>
                </c:pt>
                <c:pt idx="4937">
                  <c:v>0.182452340631057</c:v>
                </c:pt>
                <c:pt idx="4938">
                  <c:v>0.18667336629374701</c:v>
                </c:pt>
                <c:pt idx="4939">
                  <c:v>0.19076665180374</c:v>
                </c:pt>
                <c:pt idx="4940">
                  <c:v>0.19472939613523099</c:v>
                </c:pt>
                <c:pt idx="4941">
                  <c:v>0.198558887591443</c:v>
                </c:pt>
                <c:pt idx="4942">
                  <c:v>0.20225250566023101</c:v>
                </c:pt>
                <c:pt idx="4943">
                  <c:v>0.20580772280729501</c:v>
                </c:pt>
                <c:pt idx="4944">
                  <c:v>0.20922210620576701</c:v>
                </c:pt>
                <c:pt idx="4945">
                  <c:v>0.21249331940098601</c:v>
                </c:pt>
                <c:pt idx="4946">
                  <c:v>0.215619123909331</c:v>
                </c:pt>
                <c:pt idx="4947">
                  <c:v>0.21859738075000601</c:v>
                </c:pt>
                <c:pt idx="4948">
                  <c:v>0.22142605190874801</c:v>
                </c:pt>
                <c:pt idx="4949">
                  <c:v>0.22410320173242501</c:v>
                </c:pt>
                <c:pt idx="4950">
                  <c:v>0.22662699825360699</c:v>
                </c:pt>
                <c:pt idx="4951">
                  <c:v>0.22899571444417199</c:v>
                </c:pt>
                <c:pt idx="4952">
                  <c:v>0.23120772939711301</c:v>
                </c:pt>
                <c:pt idx="4953">
                  <c:v>0.23326152943571299</c:v>
                </c:pt>
                <c:pt idx="4954">
                  <c:v>0.23515570914935699</c:v>
                </c:pt>
                <c:pt idx="4955">
                  <c:v>0.23688897235525</c:v>
                </c:pt>
                <c:pt idx="4956">
                  <c:v>0.23846013298539001</c:v>
                </c:pt>
                <c:pt idx="4957">
                  <c:v>0.23986811589819201</c:v>
                </c:pt>
                <c:pt idx="4958">
                  <c:v>0.24111195761420701</c:v>
                </c:pt>
                <c:pt idx="4959">
                  <c:v>0.242190806975425</c:v>
                </c:pt>
                <c:pt idx="4960">
                  <c:v>0.24310392572772399</c:v>
                </c:pt>
                <c:pt idx="4961">
                  <c:v>0.243850689026056</c:v>
                </c:pt>
                <c:pt idx="4962">
                  <c:v>0.24443058586202099</c:v>
                </c:pt>
                <c:pt idx="4963">
                  <c:v>0.24484321941355799</c:v>
                </c:pt>
                <c:pt idx="4964">
                  <c:v>0.24508830731648101</c:v>
                </c:pt>
                <c:pt idx="4965">
                  <c:v>0.24516568185770601</c:v>
                </c:pt>
                <c:pt idx="4966">
                  <c:v>0.245075290090012</c:v>
                </c:pt>
                <c:pt idx="4967">
                  <c:v>0.24481719386827799</c:v>
                </c:pt>
                <c:pt idx="4968">
                  <c:v>0.24439156980715099</c:v>
                </c:pt>
                <c:pt idx="4969">
                  <c:v>0.24379870916019</c:v>
                </c:pt>
                <c:pt idx="4970">
                  <c:v>0.24303901762056701</c:v>
                </c:pt>
                <c:pt idx="4971">
                  <c:v>0.24211301504344199</c:v>
                </c:pt>
                <c:pt idx="4972">
                  <c:v>0.24102133509023799</c:v>
                </c:pt>
                <c:pt idx="4973">
                  <c:v>0.23976472479502101</c:v>
                </c:pt>
                <c:pt idx="4974">
                  <c:v>0.238344044053309</c:v>
                </c:pt>
                <c:pt idx="4975">
                  <c:v>0.236760265033648</c:v>
                </c:pt>
                <c:pt idx="4976">
                  <c:v>0.23501447151235499</c:v>
                </c:pt>
                <c:pt idx="4977">
                  <c:v>0.23310785813189899</c:v>
                </c:pt>
                <c:pt idx="4978">
                  <c:v>0.23104172958340499</c:v>
                </c:pt>
                <c:pt idx="4979">
                  <c:v>0.22881749971386001</c:v>
                </c:pt>
                <c:pt idx="4980">
                  <c:v>0.22643669055861601</c:v>
                </c:pt>
                <c:pt idx="4981">
                  <c:v>0.22390093129987301</c:v>
                </c:pt>
                <c:pt idx="4982">
                  <c:v>0.22121195715182199</c:v>
                </c:pt>
                <c:pt idx="4983">
                  <c:v>0.21837160817325499</c:v>
                </c:pt>
                <c:pt idx="4984">
                  <c:v>0.215381828008405</c:v>
                </c:pt>
                <c:pt idx="4985">
                  <c:v>0.21224466255692201</c:v>
                </c:pt>
                <c:pt idx="4986">
                  <c:v>0.20896225857386799</c:v>
                </c:pt>
                <c:pt idx="4987">
                  <c:v>0.205536862200694</c:v>
                </c:pt>
                <c:pt idx="4988">
                  <c:v>0.20197081742821499</c:v>
                </c:pt>
                <c:pt idx="4989">
                  <c:v>0.19826656449261701</c:v>
                </c:pt>
                <c:pt idx="4990">
                  <c:v>0.19442663820561601</c:v>
                </c:pt>
                <c:pt idx="4991">
                  <c:v>0.19045366621988499</c:v>
                </c:pt>
                <c:pt idx="4992">
                  <c:v>0.18635036723096499</c:v>
                </c:pt>
                <c:pt idx="4993">
                  <c:v>0.18211954911685899</c:v>
                </c:pt>
                <c:pt idx="4994">
                  <c:v>0.17776410701661599</c:v>
                </c:pt>
                <c:pt idx="4995">
                  <c:v>0.173287021349189</c:v>
                </c:pt>
                <c:pt idx="4996">
                  <c:v>0.16869135577394201</c:v>
                </c:pt>
                <c:pt idx="4997">
                  <c:v>0.163980255094197</c:v>
                </c:pt>
                <c:pt idx="4998">
                  <c:v>0.159156943105251</c:v>
                </c:pt>
                <c:pt idx="4999">
                  <c:v>0.15422472038833801</c:v>
                </c:pt>
                <c:pt idx="5000">
                  <c:v>0.14918696205205401</c:v>
                </c:pt>
                <c:pt idx="5001">
                  <c:v>0.14404711542277299</c:v>
                </c:pt>
                <c:pt idx="5002">
                  <c:v>0.13880869768565299</c:v>
                </c:pt>
                <c:pt idx="5003">
                  <c:v>0.13347529347783299</c:v>
                </c:pt>
                <c:pt idx="5004">
                  <c:v>0.128050552435474</c:v>
                </c:pt>
                <c:pt idx="5005">
                  <c:v>0.12253818669632099</c:v>
                </c:pt>
                <c:pt idx="5006">
                  <c:v>0.11694196835949699</c:v>
                </c:pt>
                <c:pt idx="5007">
                  <c:v>0.11126572690426299</c:v>
                </c:pt>
                <c:pt idx="5008">
                  <c:v>0.105513346569516</c:v>
                </c:pt>
                <c:pt idx="5009">
                  <c:v>9.9688763695810007E-2</c:v>
                </c:pt>
                <c:pt idx="5010">
                  <c:v>9.3795964031731696E-2</c:v>
                </c:pt>
                <c:pt idx="5011">
                  <c:v>8.7838980006458095E-2</c:v>
                </c:pt>
                <c:pt idx="5012">
                  <c:v>8.1821887970376705E-2</c:v>
                </c:pt>
                <c:pt idx="5013">
                  <c:v>7.5748805405647504E-2</c:v>
                </c:pt>
                <c:pt idx="5014">
                  <c:v>6.9623888108619802E-2</c:v>
                </c:pt>
                <c:pt idx="5015">
                  <c:v>6.3451327346030401E-2</c:v>
                </c:pt>
                <c:pt idx="5016">
                  <c:v>5.72353469869291E-2</c:v>
                </c:pt>
                <c:pt idx="5017">
                  <c:v>5.0980200612295502E-2</c:v>
                </c:pt>
                <c:pt idx="5018">
                  <c:v>4.4690168604322698E-2</c:v>
                </c:pt>
                <c:pt idx="5019">
                  <c:v>3.8369555217362197E-2</c:v>
                </c:pt>
                <c:pt idx="5020">
                  <c:v>3.2022685632532202E-2</c:v>
                </c:pt>
                <c:pt idx="5021">
                  <c:v>2.56539029980066E-2</c:v>
                </c:pt>
                <c:pt idx="5022">
                  <c:v>1.92675654570083E-2</c:v>
                </c:pt>
                <c:pt idx="5023">
                  <c:v>1.28680431655423E-2</c:v>
                </c:pt>
                <c:pt idx="5024">
                  <c:v>6.4597153019074899E-3</c:v>
                </c:pt>
                <c:pt idx="5025" formatCode="0.00E+00">
                  <c:v>4.69670700358152E-5</c:v>
                </c:pt>
                <c:pt idx="5026">
                  <c:v>-6.3658133012932296E-3</c:v>
                </c:pt>
                <c:pt idx="5027">
                  <c:v>-1.2774237561307199E-2</c:v>
                </c:pt>
                <c:pt idx="5028">
                  <c:v>-1.91739204401104E-2</c:v>
                </c:pt>
                <c:pt idx="5029">
                  <c:v>-2.5560482649514198E-2</c:v>
                </c:pt>
                <c:pt idx="5030">
                  <c:v>-3.1929553879773698E-2</c:v>
                </c:pt>
                <c:pt idx="5031">
                  <c:v>-3.8276775790180503E-2</c:v>
                </c:pt>
                <c:pt idx="5032">
                  <c:v>-4.4597804991465297E-2</c:v>
                </c:pt>
                <c:pt idx="5033">
                  <c:v>-5.08883160179689E-2</c:v>
                </c:pt>
                <c:pt idx="5034">
                  <c:v>-5.7144004287548698E-2</c:v>
                </c:pt>
                <c:pt idx="5035">
                  <c:v>-6.3360589047193994E-2</c:v>
                </c:pt>
                <c:pt idx="5036">
                  <c:v>-6.9533816302335405E-2</c:v>
                </c:pt>
                <c:pt idx="5037">
                  <c:v>-7.5659461727843796E-2</c:v>
                </c:pt>
                <c:pt idx="5038">
                  <c:v>-8.1733333558725696E-2</c:v>
                </c:pt>
                <c:pt idx="5039">
                  <c:v>-8.7751275458538794E-2</c:v>
                </c:pt>
                <c:pt idx="5040">
                  <c:v>-9.3709169363563397E-2</c:v>
                </c:pt>
                <c:pt idx="5041">
                  <c:v>-9.9602938300783303E-2</c:v>
                </c:pt>
                <c:pt idx="5042">
                  <c:v>-0.10542854917775001</c:v>
                </c:pt>
                <c:pt idx="5043">
                  <c:v>-0.111182015542417</c:v>
                </c:pt>
                <c:pt idx="5044">
                  <c:v>-0.116859400311062</c:v>
                </c:pt>
                <c:pt idx="5045">
                  <c:v>-0.122456818462422</c:v>
                </c:pt>
                <c:pt idx="5046">
                  <c:v>-0.127970439696205</c:v>
                </c:pt>
                <c:pt idx="5047">
                  <c:v>-0.13339649105415599</c:v>
                </c:pt>
                <c:pt idx="5048">
                  <c:v>-0.138731259501884</c:v>
                </c:pt>
                <c:pt idx="5049">
                  <c:v>-0.14397109446968201</c:v>
                </c:pt>
                <c:pt idx="5050">
                  <c:v>-0.14911241035060399</c:v>
                </c:pt>
                <c:pt idx="5051">
                  <c:v>-0.15415168895408499</c:v>
                </c:pt>
                <c:pt idx="5052">
                  <c:v>-0.15908548191343699</c:v>
                </c:pt>
                <c:pt idx="5053">
                  <c:v>-0.16391041304555101</c:v>
                </c:pt>
                <c:pt idx="5054">
                  <c:v>-0.16862318066121501</c:v>
                </c:pt>
                <c:pt idx="5055">
                  <c:v>-0.173220559824453</c:v>
                </c:pt>
                <c:pt idx="5056">
                  <c:v>-0.177699404559339</c:v>
                </c:pt>
                <c:pt idx="5057">
                  <c:v>-0.18205665000278301</c:v>
                </c:pt>
                <c:pt idx="5058">
                  <c:v>-0.186289314501808</c:v>
                </c:pt>
                <c:pt idx="5059">
                  <c:v>-0.19039450165388899</c:v>
                </c:pt>
                <c:pt idx="5060">
                  <c:v>-0.194369402288955</c:v>
                </c:pt>
                <c:pt idx="5061">
                  <c:v>-0.19821129639169799</c:v>
                </c:pt>
                <c:pt idx="5062">
                  <c:v>-0.201917554962871</c:v>
                </c:pt>
                <c:pt idx="5063">
                  <c:v>-0.205485641818307</c:v>
                </c:pt>
                <c:pt idx="5064">
                  <c:v>-0.208913115324427</c:v>
                </c:pt>
                <c:pt idx="5065">
                  <c:v>-0.21219763006903899</c:v>
                </c:pt>
                <c:pt idx="5066">
                  <c:v>-0.215336938466302</c:v>
                </c:pt>
                <c:pt idx="5067">
                  <c:v>-0.218328892294743</c:v>
                </c:pt>
                <c:pt idx="5068">
                  <c:v>-0.22117144416727699</c:v>
                </c:pt>
                <c:pt idx="5069">
                  <c:v>-0.22386264893223601</c:v>
                </c:pt>
                <c:pt idx="5070">
                  <c:v>-0.22640066500442499</c:v>
                </c:pt>
                <c:pt idx="5071">
                  <c:v>-0.228783755625316</c:v>
                </c:pt>
                <c:pt idx="5072">
                  <c:v>-0.231010290051511</c:v>
                </c:pt>
                <c:pt idx="5073">
                  <c:v>-0.23307874467065301</c:v>
                </c:pt>
                <c:pt idx="5074">
                  <c:v>-0.23498770404403099</c:v>
                </c:pt>
                <c:pt idx="5075">
                  <c:v>-0.23673586187516399</c:v>
                </c:pt>
                <c:pt idx="5076">
                  <c:v>-0.23832202190369001</c:v>
                </c:pt>
                <c:pt idx="5077">
                  <c:v>-0.23974509872397201</c:v>
                </c:pt>
                <c:pt idx="5078">
                  <c:v>-0.24100411852783399</c:v>
                </c:pt>
                <c:pt idx="5079">
                  <c:v>-0.24209821977093701</c:v>
                </c:pt>
                <c:pt idx="5080">
                  <c:v>-0.24302665376233101</c:v>
                </c:pt>
                <c:pt idx="5081">
                  <c:v>-0.24378878517678501</c:v>
                </c:pt>
                <c:pt idx="5082">
                  <c:v>-0.24438409248953299</c:v>
                </c:pt>
                <c:pt idx="5083">
                  <c:v>-0.24481216833316</c:v>
                </c:pt>
                <c:pt idx="5084">
                  <c:v>-0.245072719776356</c:v>
                </c:pt>
                <c:pt idx="5085">
                  <c:v>-0.24516556852437099</c:v>
                </c:pt>
                <c:pt idx="5086">
                  <c:v>-0.24509065104102101</c:v>
                </c:pt>
                <c:pt idx="5087">
                  <c:v>-0.24484801859216701</c:v>
                </c:pt>
                <c:pt idx="5088">
                  <c:v>-0.244437837210633</c:v>
                </c:pt>
                <c:pt idx="5089">
                  <c:v>-0.24386038758258999</c:v>
                </c:pt>
                <c:pt idx="5090">
                  <c:v>-0.24311606485548001</c:v>
                </c:pt>
                <c:pt idx="5091">
                  <c:v>-0.24220537836762501</c:v>
                </c:pt>
                <c:pt idx="5092">
                  <c:v>-0.24112895129968201</c:v>
                </c:pt>
                <c:pt idx="5093">
                  <c:v>-0.23988752024820301</c:v>
                </c:pt>
                <c:pt idx="5094">
                  <c:v>-0.23848193472158499</c:v>
                </c:pt>
                <c:pt idx="5095">
                  <c:v>-0.236913156558751</c:v>
                </c:pt>
                <c:pt idx="5096">
                  <c:v>-0.235182259270969</c:v>
                </c:pt>
                <c:pt idx="5097">
                  <c:v>-0.233290427307249</c:v>
                </c:pt>
                <c:pt idx="5098">
                  <c:v>-0.23123895524382701</c:v>
                </c:pt>
                <c:pt idx="5099">
                  <c:v>-0.22902924689828999</c:v>
                </c:pt>
                <c:pt idx="5100">
                  <c:v>-0.226662814368946</c:v>
                </c:pt>
                <c:pt idx="5101">
                  <c:v>-0.224141277000102</c:v>
                </c:pt>
                <c:pt idx="5102">
                  <c:v>-0.22146636027394501</c:v>
                </c:pt>
                <c:pt idx="5103">
                  <c:v>-0.21863989462980299</c:v>
                </c:pt>
                <c:pt idx="5104">
                  <c:v>-0.21566381421157599</c:v>
                </c:pt>
                <c:pt idx="5105">
                  <c:v>-0.21254015554421099</c:v>
                </c:pt>
                <c:pt idx="5106">
                  <c:v>-0.20927105614010599</c:v>
                </c:pt>
                <c:pt idx="5107">
                  <c:v>-0.20585875303642201</c:v>
                </c:pt>
                <c:pt idx="5108">
                  <c:v>-0.202305581264277</c:v>
                </c:pt>
                <c:pt idx="5109">
                  <c:v>-0.198613972250896</c:v>
                </c:pt>
                <c:pt idx="5110">
                  <c:v>-0.19478645215578599</c:v>
                </c:pt>
                <c:pt idx="5111">
                  <c:v>-0.19082564014209299</c:v>
                </c:pt>
                <c:pt idx="5112">
                  <c:v>-0.186734246584316</c:v>
                </c:pt>
                <c:pt idx="5113">
                  <c:v>-0.1825150712136</c:v>
                </c:pt>
                <c:pt idx="5114">
                  <c:v>-0.178171001201891</c:v>
                </c:pt>
                <c:pt idx="5115">
                  <c:v>-0.17370500918624801</c:v>
                </c:pt>
                <c:pt idx="5116">
                  <c:v>-0.169120151234676</c:v>
                </c:pt>
                <c:pt idx="5117">
                  <c:v>-0.164419564754863</c:v>
                </c:pt>
                <c:pt idx="5118">
                  <c:v>-0.159606466347265</c:v>
                </c:pt>
                <c:pt idx="5119">
                  <c:v>-0.15468414960398599</c:v>
                </c:pt>
                <c:pt idx="5120">
                  <c:v>-0.14965598285498599</c:v>
                </c:pt>
                <c:pt idx="5121">
                  <c:v>-0.144525406863138</c:v>
                </c:pt>
                <c:pt idx="5122">
                  <c:v>-0.13929593246972599</c:v>
                </c:pt>
                <c:pt idx="5123">
                  <c:v>-0.13397113819197901</c:v>
                </c:pt>
                <c:pt idx="5124">
                  <c:v>-0.128554667774301</c:v>
                </c:pt>
                <c:pt idx="5125">
                  <c:v>-0.12305022769486899</c:v>
                </c:pt>
                <c:pt idx="5126">
                  <c:v>-0.117461584629295</c:v>
                </c:pt>
                <c:pt idx="5127">
                  <c:v>-0.11179256287309999</c:v>
                </c:pt>
                <c:pt idx="5128">
                  <c:v>-0.106047041724758</c:v>
                </c:pt>
                <c:pt idx="5129">
                  <c:v>-0.10022895283109599</c:v>
                </c:pt>
                <c:pt idx="5130">
                  <c:v>-9.4342277496886798E-2</c:v>
                </c:pt>
                <c:pt idx="5131">
                  <c:v>-8.8391043960441701E-2</c:v>
                </c:pt>
                <c:pt idx="5132">
                  <c:v>-8.2379324637102305E-2</c:v>
                </c:pt>
                <c:pt idx="5133">
                  <c:v>-7.6311233332493594E-2</c:v>
                </c:pt>
                <c:pt idx="5134">
                  <c:v>-7.0190922427457197E-2</c:v>
                </c:pt>
                <c:pt idx="5135">
                  <c:v>-6.4022580036586493E-2</c:v>
                </c:pt>
                <c:pt idx="5136">
                  <c:v>-5.7810427142309398E-2</c:v>
                </c:pt>
                <c:pt idx="5137">
                  <c:v>-5.1558714706479998E-2</c:v>
                </c:pt>
                <c:pt idx="5138">
                  <c:v>-4.5271720761455102E-2</c:v>
                </c:pt>
                <c:pt idx="5139">
                  <c:v>-3.8953747482646801E-2</c:v>
                </c:pt>
                <c:pt idx="5140">
                  <c:v>-3.2609118244553398E-2</c:v>
                </c:pt>
                <c:pt idx="5141">
                  <c:v>-2.6242174662284599E-2</c:v>
                </c:pt>
                <c:pt idx="5142">
                  <c:v>-1.9857273620604202E-2</c:v>
                </c:pt>
                <c:pt idx="5143">
                  <c:v>-1.3458784292523999E-2</c:v>
                </c:pt>
                <c:pt idx="5144">
                  <c:v>-7.0510851494884801E-3</c:v>
                </c:pt>
                <c:pt idx="5145">
                  <c:v>-6.3856096519747797E-4</c:v>
                </c:pt>
                <c:pt idx="5146">
                  <c:v>5.7744001848847402E-3</c:v>
                </c:pt>
                <c:pt idx="5147">
                  <c:v>1.21834099262792E-2</c:v>
                </c:pt>
                <c:pt idx="5148">
                  <c:v>1.8584082588446699E-2</c:v>
                </c:pt>
                <c:pt idx="5149">
                  <c:v>2.4972038205892201E-2</c:v>
                </c:pt>
                <c:pt idx="5150">
                  <c:v>3.1342905515364797E-2</c:v>
                </c:pt>
                <c:pt idx="5151">
                  <c:v>3.7692324947103298E-2</c:v>
                </c:pt>
                <c:pt idx="5152">
                  <c:v>4.4015951608079598E-2</c:v>
                </c:pt>
                <c:pt idx="5153">
                  <c:v>5.0309458255198898E-2</c:v>
                </c:pt>
                <c:pt idx="5154">
                  <c:v>5.6568538256422302E-2</c:v>
                </c:pt>
                <c:pt idx="5155">
                  <c:v>6.2788908537785001E-2</c:v>
                </c:pt>
                <c:pt idx="5156">
                  <c:v>6.8966312514293804E-2</c:v>
                </c:pt>
                <c:pt idx="5157">
                  <c:v>7.5096523002698895E-2</c:v>
                </c:pt>
                <c:pt idx="5158">
                  <c:v>8.1175345114144801E-2</c:v>
                </c:pt>
                <c:pt idx="5159">
                  <c:v>8.7198619124723695E-2</c:v>
                </c:pt>
                <c:pt idx="5160">
                  <c:v>9.3162223321964596E-2</c:v>
                </c:pt>
                <c:pt idx="5161">
                  <c:v>9.9062076825311901E-2</c:v>
                </c:pt>
                <c:pt idx="5162">
                  <c:v>0.104894142378662</c:v>
                </c:pt>
                <c:pt idx="5163">
                  <c:v>0.11065442911305</c:v>
                </c:pt>
                <c:pt idx="5164">
                  <c:v>0.11633899527758799</c:v>
                </c:pt>
                <c:pt idx="5165">
                  <c:v>0.12194395093680099</c:v>
                </c:pt>
                <c:pt idx="5166">
                  <c:v>0.127465460632499</c:v>
                </c:pt>
                <c:pt idx="5167">
                  <c:v>0.13289974600837001</c:v>
                </c:pt>
                <c:pt idx="5168">
                  <c:v>0.138243088395504</c:v>
                </c:pt>
                <c:pt idx="5169">
                  <c:v>0.143491831357066</c:v>
                </c:pt>
                <c:pt idx="5170">
                  <c:v>0.148642383190391</c:v>
                </c:pt>
                <c:pt idx="5171">
                  <c:v>0.15369121938477501</c:v>
                </c:pt>
                <c:pt idx="5172">
                  <c:v>0.15863488503329001</c:v>
                </c:pt>
                <c:pt idx="5173">
                  <c:v>0.163469997196969</c:v>
                </c:pt>
                <c:pt idx="5174">
                  <c:v>0.16819324721974499</c:v>
                </c:pt>
                <c:pt idx="5175">
                  <c:v>0.172801402992554</c:v>
                </c:pt>
                <c:pt idx="5176">
                  <c:v>0.177291311165062</c:v>
                </c:pt>
                <c:pt idx="5177">
                  <c:v>0.18165989930349299</c:v>
                </c:pt>
                <c:pt idx="5178">
                  <c:v>0.185904177993091</c:v>
                </c:pt>
                <c:pt idx="5179">
                  <c:v>0.19002124288376701</c:v>
                </c:pt>
                <c:pt idx="5180">
                  <c:v>0.194008276677541</c:v>
                </c:pt>
                <c:pt idx="5181">
                  <c:v>0.19786255105641201</c:v>
                </c:pt>
                <c:pt idx="5182">
                  <c:v>0.201581428549339</c:v>
                </c:pt>
                <c:pt idx="5183">
                  <c:v>0.20516236433705701</c:v>
                </c:pt>
                <c:pt idx="5184">
                  <c:v>0.20860290799348999</c:v>
                </c:pt>
                <c:pt idx="5185">
                  <c:v>0.211900705162575</c:v>
                </c:pt>
                <c:pt idx="5186">
                  <c:v>0.215053499169338</c:v>
                </c:pt>
                <c:pt idx="5187">
                  <c:v>0.21805913256413301</c:v>
                </c:pt>
                <c:pt idx="5188">
                  <c:v>0.22091554859898199</c:v>
                </c:pt>
                <c:pt idx="5189">
                  <c:v>0.22362079263500101</c:v>
                </c:pt>
                <c:pt idx="5190">
                  <c:v>0.226173013479953</c:v>
                </c:pt>
                <c:pt idx="5191">
                  <c:v>0.22857046465502001</c:v>
                </c:pt>
                <c:pt idx="5192">
                  <c:v>0.23081150558990801</c:v>
                </c:pt>
                <c:pt idx="5193">
                  <c:v>0.23289460274549101</c:v>
                </c:pt>
                <c:pt idx="5194">
                  <c:v>0.23481833066320401</c:v>
                </c:pt>
                <c:pt idx="5195">
                  <c:v>0.23658137294048301</c:v>
                </c:pt>
                <c:pt idx="5196">
                  <c:v>0.23818252313157601</c:v>
                </c:pt>
                <c:pt idx="5197">
                  <c:v>0.239620685573112</c:v>
                </c:pt>
                <c:pt idx="5198">
                  <c:v>0.24089487613385999</c:v>
                </c:pt>
                <c:pt idx="5199">
                  <c:v>0.242004222888166</c:v>
                </c:pt>
                <c:pt idx="5200">
                  <c:v>0.24294796671261301</c:v>
                </c:pt>
                <c:pt idx="5201">
                  <c:v>0.24372546180548499</c:v>
                </c:pt>
                <c:pt idx="5202">
                  <c:v>0.24433617612868799</c:v>
                </c:pt>
                <c:pt idx="5203">
                  <c:v>0.24477969177182499</c:v>
                </c:pt>
                <c:pt idx="5204">
                  <c:v>0.245055705238167</c:v>
                </c:pt>
                <c:pt idx="5205">
                  <c:v>0.245164027652336</c:v>
                </c:pt>
                <c:pt idx="5206">
                  <c:v>0.245104584889557</c:v>
                </c:pt>
                <c:pt idx="5207">
                  <c:v>0.244877417626373</c:v>
                </c:pt>
                <c:pt idx="5208">
                  <c:v>0.244482681312817</c:v>
                </c:pt>
                <c:pt idx="5209">
                  <c:v>0.243920646066036</c:v>
                </c:pt>
                <c:pt idx="5210">
                  <c:v>0.243191696485449</c:v>
                </c:pt>
                <c:pt idx="5211">
                  <c:v>0.24229633138956799</c:v>
                </c:pt>
                <c:pt idx="5212">
                  <c:v>0.24123516347465501</c:v>
                </c:pt>
                <c:pt idx="5213">
                  <c:v>0.240008918895461</c:v>
                </c:pt>
                <c:pt idx="5214">
                  <c:v>0.23861843676831401</c:v>
                </c:pt>
                <c:pt idx="5215">
                  <c:v>0.237064668596916</c:v>
                </c:pt>
                <c:pt idx="5216">
                  <c:v>0.23534867762123399</c:v>
                </c:pt>
                <c:pt idx="5217">
                  <c:v>0.233471638089921</c:v>
                </c:pt>
                <c:pt idx="5218">
                  <c:v>0.231434834456787</c:v>
                </c:pt>
                <c:pt idx="5219">
                  <c:v>0.22923966050184599</c:v>
                </c:pt>
                <c:pt idx="5220">
                  <c:v>0.226887618377556</c:v>
                </c:pt>
                <c:pt idx="5221">
                  <c:v>0.22438031758090199</c:v>
                </c:pt>
                <c:pt idx="5222">
                  <c:v>0.22171947385201901</c:v>
                </c:pt>
                <c:pt idx="5223">
                  <c:v>0.218906908000115</c:v>
                </c:pt>
                <c:pt idx="5224">
                  <c:v>0.21594454465749499</c:v>
                </c:pt>
                <c:pt idx="5225">
                  <c:v>0.21283441096254099</c:v>
                </c:pt>
                <c:pt idx="5226">
                  <c:v>0.20957863517254699</c:v>
                </c:pt>
                <c:pt idx="5227">
                  <c:v>0.20617944520735201</c:v>
                </c:pt>
                <c:pt idx="5228">
                  <c:v>0.202639167124786</c:v>
                </c:pt>
                <c:pt idx="5229">
                  <c:v>0.19896022352895101</c:v>
                </c:pt>
                <c:pt idx="5230">
                  <c:v>0.19514513191243901</c:v>
                </c:pt>
                <c:pt idx="5231">
                  <c:v>0.19119650293361601</c:v>
                </c:pt>
                <c:pt idx="5232">
                  <c:v>0.18711703863015899</c:v>
                </c:pt>
                <c:pt idx="5233">
                  <c:v>0.18290953057005099</c:v>
                </c:pt>
                <c:pt idx="5234">
                  <c:v>0.178576857941325</c:v>
                </c:pt>
                <c:pt idx="5235">
                  <c:v>0.174121985581838</c:v>
                </c:pt>
                <c:pt idx="5236">
                  <c:v>0.169547961950438</c:v>
                </c:pt>
                <c:pt idx="5237">
                  <c:v>0.16485791704091499</c:v>
                </c:pt>
                <c:pt idx="5238">
                  <c:v>0.16005506024015101</c:v>
                </c:pt>
                <c:pt idx="5239">
                  <c:v>0.15514267813194299</c:v>
                </c:pt>
                <c:pt idx="5240">
                  <c:v>0.150124132248003</c:v>
                </c:pt>
                <c:pt idx="5241">
                  <c:v>0.14500285676767</c:v>
                </c:pt>
                <c:pt idx="5242">
                  <c:v>0.13978235616790599</c:v>
                </c:pt>
                <c:pt idx="5243">
                  <c:v>0.134466202825195</c:v>
                </c:pt>
                <c:pt idx="5244">
                  <c:v>0.12905803457097201</c:v>
                </c:pt>
                <c:pt idx="5245">
                  <c:v>0.12356155220225901</c:v>
                </c:pt>
                <c:pt idx="5246">
                  <c:v>0.117980516949228</c:v>
                </c:pt>
                <c:pt idx="5247">
                  <c:v>0.112318747901389</c:v>
                </c:pt>
                <c:pt idx="5248">
                  <c:v>0.106580119394205</c:v>
                </c:pt>
                <c:pt idx="5249">
                  <c:v>0.10076855835788601</c:v>
                </c:pt>
                <c:pt idx="5250">
                  <c:v>9.48880416302052E-2</c:v>
                </c:pt>
                <c:pt idx="5251">
                  <c:v>8.8942593235155201E-2</c:v>
                </c:pt>
                <c:pt idx="5252">
                  <c:v>8.2936281629318001E-2</c:v>
                </c:pt>
                <c:pt idx="5253">
                  <c:v>7.6873216917830403E-2</c:v>
                </c:pt>
                <c:pt idx="5254">
                  <c:v>7.0757548041847695E-2</c:v>
                </c:pt>
                <c:pt idx="5255">
                  <c:v>6.4593459939433606E-2</c:v>
                </c:pt>
                <c:pt idx="5256">
                  <c:v>5.8385170681816402E-2</c:v>
                </c:pt>
                <c:pt idx="5257">
                  <c:v>5.21369285869724E-2</c:v>
                </c:pt>
                <c:pt idx="5258">
                  <c:v>4.58530093125121E-2</c:v>
                </c:pt>
                <c:pt idx="5259">
                  <c:v>3.95377129298577E-2</c:v>
                </c:pt>
                <c:pt idx="5260">
                  <c:v>3.3195360981713697E-2</c:v>
                </c:pt>
                <c:pt idx="5261">
                  <c:v>2.6830293524845499E-2</c:v>
                </c:pt>
                <c:pt idx="5262">
                  <c:v>2.04468661601886E-2</c:v>
                </c:pt>
                <c:pt idx="5263">
                  <c:v>1.4049447052321E-2</c:v>
                </c:pt>
                <c:pt idx="5264">
                  <c:v>7.6424139403380503E-3</c:v>
                </c:pt>
                <c:pt idx="5265">
                  <c:v>1.2301511421760501E-3</c:v>
                </c:pt>
                <c:pt idx="5266">
                  <c:v>-5.1829534455666501E-3</c:v>
                </c:pt>
                <c:pt idx="5267">
                  <c:v>-1.1592511350257E-2</c:v>
                </c:pt>
                <c:pt idx="5268">
                  <c:v>-1.7994136526249101E-2</c:v>
                </c:pt>
                <c:pt idx="5269">
                  <c:v>-2.4383448356244598E-2</c:v>
                </c:pt>
                <c:pt idx="5270">
                  <c:v>-3.0756074648939698E-2</c:v>
                </c:pt>
                <c:pt idx="5271">
                  <c:v>-3.7107654630904999E-2</c:v>
                </c:pt>
                <c:pt idx="5272">
                  <c:v>-4.3433841930652799E-2</c:v>
                </c:pt>
                <c:pt idx="5273">
                  <c:v>-4.9730307552849198E-2</c:v>
                </c:pt>
                <c:pt idx="5274">
                  <c:v>-5.5992742840635601E-2</c:v>
                </c:pt>
                <c:pt idx="5275">
                  <c:v>-6.2216862424032099E-2</c:v>
                </c:pt>
                <c:pt idx="5276">
                  <c:v>-6.8398407152407095E-2</c:v>
                </c:pt>
                <c:pt idx="5277">
                  <c:v>-7.4533147009003597E-2</c:v>
                </c:pt>
                <c:pt idx="5278">
                  <c:v>-8.0616884005530104E-2</c:v>
                </c:pt>
                <c:pt idx="5279">
                  <c:v>-8.6645455054834203E-2</c:v>
                </c:pt>
                <c:pt idx="5280">
                  <c:v>-9.2614734819693706E-2</c:v>
                </c:pt>
                <c:pt idx="5281">
                  <c:v>-9.8520638535775099E-2</c:v>
                </c:pt>
                <c:pt idx="5282">
                  <c:v>-0.104359124806828</c:v>
                </c:pt>
                <c:pt idx="5283">
                  <c:v>-0.110126198370205</c:v>
                </c:pt>
                <c:pt idx="5284">
                  <c:v>-0.115817912830809</c:v>
                </c:pt>
                <c:pt idx="5285">
                  <c:v>-0.12143037336159999</c:v>
                </c:pt>
                <c:pt idx="5286">
                  <c:v>-0.12695973936882199</c:v>
                </c:pt>
                <c:pt idx="5287">
                  <c:v>-0.13240222712010799</c:v>
                </c:pt>
                <c:pt idx="5288">
                  <c:v>-0.13775411233368101</c:v>
                </c:pt>
                <c:pt idx="5289">
                  <c:v>-0.14301173272687101</c:v>
                </c:pt>
                <c:pt idx="5290">
                  <c:v>-0.14817149052220599</c:v>
                </c:pt>
                <c:pt idx="5291">
                  <c:v>-0.153229854909362</c:v>
                </c:pt>
                <c:pt idx="5292">
                  <c:v>-0.158183364461293</c:v>
                </c:pt>
                <c:pt idx="5293">
                  <c:v>-0.163028629502871</c:v>
                </c:pt>
                <c:pt idx="5294">
                  <c:v>-0.167762334430437</c:v>
                </c:pt>
                <c:pt idx="5295">
                  <c:v>-0.17238123998066199</c:v>
                </c:pt>
                <c:pt idx="5296">
                  <c:v>-0.176882185447163</c:v>
                </c:pt>
                <c:pt idx="5297">
                  <c:v>-0.181262090843369</c:v>
                </c:pt>
                <c:pt idx="5298">
                  <c:v>-0.18551795901015</c:v>
                </c:pt>
                <c:pt idx="5299">
                  <c:v>-0.18964687766676699</c:v>
                </c:pt>
                <c:pt idx="5300">
                  <c:v>-0.19364602140373299</c:v>
                </c:pt>
                <c:pt idx="5301">
                  <c:v>-0.19751265361624201</c:v>
                </c:pt>
                <c:pt idx="5302">
                  <c:v>-0.20124412837681599</c:v>
                </c:pt>
                <c:pt idx="5303">
                  <c:v>-0.20483789224590801</c:v>
                </c:pt>
                <c:pt idx="5304">
                  <c:v>-0.20829148601921799</c:v>
                </c:pt>
                <c:pt idx="5305">
                  <c:v>-0.21160254641051501</c:v>
                </c:pt>
                <c:pt idx="5306">
                  <c:v>-0.21476880766883499</c:v>
                </c:pt>
                <c:pt idx="5307">
                  <c:v>-0.21778810312892199</c:v>
                </c:pt>
                <c:pt idx="5308">
                  <c:v>-0.22065836669387801</c:v>
                </c:pt>
                <c:pt idx="5309">
                  <c:v>-0.22337763424898699</c:v>
                </c:pt>
                <c:pt idx="5310">
                  <c:v>-0.22594404500575099</c:v>
                </c:pt>
                <c:pt idx="5311">
                  <c:v>-0.228355842775226</c:v>
                </c:pt>
                <c:pt idx="5312">
                  <c:v>-0.230611377169779</c:v>
                </c:pt>
                <c:pt idx="5313">
                  <c:v>-0.232709104732441</c:v>
                </c:pt>
                <c:pt idx="5314">
                  <c:v>-0.23464758999309299</c:v>
                </c:pt>
                <c:pt idx="5315">
                  <c:v>-0.23642550645075799</c:v>
                </c:pt>
                <c:pt idx="5316">
                  <c:v>-0.23804163748131599</c:v>
                </c:pt>
                <c:pt idx="5317">
                  <c:v>-0.239494877170041</c:v>
                </c:pt>
                <c:pt idx="5318">
                  <c:v>-0.24078423106837599</c:v>
                </c:pt>
                <c:pt idx="5319">
                  <c:v>-0.241908816874432</c:v>
                </c:pt>
                <c:pt idx="5320">
                  <c:v>-0.24286786503674401</c:v>
                </c:pt>
                <c:pt idx="5321">
                  <c:v>-0.24366071928087199</c:v>
                </c:pt>
                <c:pt idx="5322">
                  <c:v>-0.244286837058492</c:v>
                </c:pt>
                <c:pt idx="5323">
                  <c:v>-0.244745789918656</c:v>
                </c:pt>
                <c:pt idx="5324">
                  <c:v>-0.24503726380098501</c:v>
                </c:pt>
                <c:pt idx="5325">
                  <c:v>-0.24516105925057499</c:v>
                </c:pt>
                <c:pt idx="5326">
                  <c:v>-0.24511709155448499</c:v>
                </c:pt>
                <c:pt idx="5327">
                  <c:v>-0.24490539079970999</c:v>
                </c:pt>
                <c:pt idx="5328">
                  <c:v>-0.244526101852586</c:v>
                </c:pt>
                <c:pt idx="5329">
                  <c:v>-0.24397948425966101</c:v>
                </c:pt>
                <c:pt idx="5330">
                  <c:v>-0.24326591207008999</c:v>
                </c:pt>
                <c:pt idx="5331">
                  <c:v>-0.24238587357967201</c:v>
                </c:pt>
                <c:pt idx="5332">
                  <c:v>-0.24133997099670901</c:v>
                </c:pt>
                <c:pt idx="5333">
                  <c:v>-0.24012892002991901</c:v>
                </c:pt>
                <c:pt idx="5334">
                  <c:v>-0.23875354939867799</c:v>
                </c:pt>
                <c:pt idx="5335">
                  <c:v>-0.23721480026592701</c:v>
                </c:pt>
                <c:pt idx="5336">
                  <c:v>-0.235513725594136</c:v>
                </c:pt>
                <c:pt idx="5337">
                  <c:v>-0.23365148942476999</c:v>
                </c:pt>
                <c:pt idx="5338">
                  <c:v>-0.23162936608172899</c:v>
                </c:pt>
                <c:pt idx="5339">
                  <c:v>-0.22944873929934001</c:v>
                </c:pt>
                <c:pt idx="5340">
                  <c:v>-0.22711110127546599</c:v>
                </c:pt>
                <c:pt idx="5341">
                  <c:v>-0.224618051650398</c:v>
                </c:pt>
                <c:pt idx="5342">
                  <c:v>-0.22197129641222599</c:v>
                </c:pt>
                <c:pt idx="5343">
                  <c:v>-0.21917264672943801</c:v>
                </c:pt>
                <c:pt idx="5344">
                  <c:v>-0.21622401771153599</c:v>
                </c:pt>
                <c:pt idx="5345">
                  <c:v>-0.21312742709853699</c:v>
                </c:pt>
                <c:pt idx="5346">
                  <c:v>-0.20988499388023199</c:v>
                </c:pt>
                <c:pt idx="5347">
                  <c:v>-0.20649893684617299</c:v>
                </c:pt>
                <c:pt idx="5348">
                  <c:v>-0.202971573067353</c:v>
                </c:pt>
                <c:pt idx="5349">
                  <c:v>-0.19930531631064699</c:v>
                </c:pt>
                <c:pt idx="5350">
                  <c:v>-0.19550267538707</c:v>
                </c:pt>
                <c:pt idx="5351">
                  <c:v>-0.19156625243501099</c:v>
                </c:pt>
                <c:pt idx="5352">
                  <c:v>-0.187498741139589</c:v>
                </c:pt>
                <c:pt idx="5353">
                  <c:v>-0.183302924889372</c:v>
                </c:pt>
                <c:pt idx="5354">
                  <c:v>-0.17898167487171501</c:v>
                </c:pt>
                <c:pt idx="5355">
                  <c:v>-0.17453794810800699</c:v>
                </c:pt>
                <c:pt idx="5356">
                  <c:v>-0.16997478543019301</c:v>
                </c:pt>
                <c:pt idx="5357">
                  <c:v>-0.165295309399936</c:v>
                </c:pt>
                <c:pt idx="5358">
                  <c:v>-0.16050272217185699</c:v>
                </c:pt>
                <c:pt idx="5359">
                  <c:v>-0.155600303302311</c:v>
                </c:pt>
                <c:pt idx="5360">
                  <c:v>-0.15059140750518801</c:v>
                </c:pt>
                <c:pt idx="5361">
                  <c:v>-0.145479462356293</c:v>
                </c:pt>
                <c:pt idx="5362">
                  <c:v>-0.140267965947867</c:v>
                </c:pt>
                <c:pt idx="5363">
                  <c:v>-0.13496048449484399</c:v>
                </c:pt>
                <c:pt idx="5364">
                  <c:v>-0.129560649894506</c:v>
                </c:pt>
                <c:pt idx="5365">
                  <c:v>-0.124072157241175</c:v>
                </c:pt>
                <c:pt idx="5366">
                  <c:v>-0.118498762297679</c:v>
                </c:pt>
                <c:pt idx="5367">
                  <c:v>-0.112844278925283</c:v>
                </c:pt>
                <c:pt idx="5368">
                  <c:v>-0.107112576473876</c:v>
                </c:pt>
                <c:pt idx="5369">
                  <c:v>-0.101307577134188</c:v>
                </c:pt>
                <c:pt idx="5370">
                  <c:v>-9.5433253253836503E-2</c:v>
                </c:pt>
                <c:pt idx="5371">
                  <c:v>-8.9493624619062601E-2</c:v>
                </c:pt>
                <c:pt idx="5372">
                  <c:v>-8.3492755704000401E-2</c:v>
                </c:pt>
                <c:pt idx="5373">
                  <c:v>-7.7434752889365702E-2</c:v>
                </c:pt>
                <c:pt idx="5374">
                  <c:v>-7.13237616524698E-2</c:v>
                </c:pt>
                <c:pt idx="5375">
                  <c:v>-6.51639637304786E-2</c:v>
                </c:pt>
                <c:pt idx="5376">
                  <c:v>-5.8959574258859899E-2</c:v>
                </c:pt>
                <c:pt idx="5377">
                  <c:v>-5.27148388869755E-2</c:v>
                </c:pt>
                <c:pt idx="5378">
                  <c:v>-4.6434030872793498E-2</c:v>
                </c:pt>
                <c:pt idx="5379">
                  <c:v>-4.0121448158707801E-2</c:v>
                </c:pt>
                <c:pt idx="5380">
                  <c:v>-3.3781410430465897E-2</c:v>
                </c:pt>
                <c:pt idx="5381">
                  <c:v>-2.7418256161217801E-2</c:v>
                </c:pt>
                <c:pt idx="5382">
                  <c:v>-2.1036339642709099E-2</c:v>
                </c:pt>
                <c:pt idx="5383">
                  <c:v>-1.46400280056493E-2</c:v>
                </c:pt>
                <c:pt idx="5384">
                  <c:v>-8.2336982312941794E-3</c:v>
                </c:pt>
                <c:pt idx="5385">
                  <c:v>-1.8217341562875499E-3</c:v>
                </c:pt>
                <c:pt idx="5386">
                  <c:v>4.5914765271877402E-3</c:v>
                </c:pt>
                <c:pt idx="5387">
                  <c:v>1.1001545273897601E-2</c:v>
                </c:pt>
                <c:pt idx="5388">
                  <c:v>1.7404085688628002E-2</c:v>
                </c:pt>
                <c:pt idx="5389">
                  <c:v>2.3794716527785E-2</c:v>
                </c:pt>
                <c:pt idx="5390">
                  <c:v>3.01690646974699E-2</c:v>
                </c:pt>
                <c:pt idx="5391">
                  <c:v>3.6522768245976701E-2</c:v>
                </c:pt>
                <c:pt idx="5392">
                  <c:v>4.2851479348666101E-2</c:v>
                </c:pt>
                <c:pt idx="5393">
                  <c:v>4.9150867283171702E-2</c:v>
                </c:pt>
                <c:pt idx="5394">
                  <c:v>5.5416621392903299E-2</c:v>
                </c:pt>
                <c:pt idx="5395">
                  <c:v>6.1644454036818903E-2</c:v>
                </c:pt>
                <c:pt idx="5396">
                  <c:v>6.7830103523448204E-2</c:v>
                </c:pt>
                <c:pt idx="5397">
                  <c:v>7.3969337027157397E-2</c:v>
                </c:pt>
                <c:pt idx="5398">
                  <c:v>8.0057953484662894E-2</c:v>
                </c:pt>
                <c:pt idx="5399">
                  <c:v>8.6091786469808501E-2</c:v>
                </c:pt>
                <c:pt idx="5400">
                  <c:v>9.2066707044641302E-2</c:v>
                </c:pt>
                <c:pt idx="5401">
                  <c:v>9.7978626584834499E-2</c:v>
                </c:pt>
                <c:pt idx="5402">
                  <c:v>0.103823499577524</c:v>
                </c:pt>
                <c:pt idx="5403">
                  <c:v>0.10959732638964199</c:v>
                </c:pt>
                <c:pt idx="5404">
                  <c:v>0.115296156004859</c:v>
                </c:pt>
                <c:pt idx="5405">
                  <c:v>0.120916088727253</c:v>
                </c:pt>
                <c:pt idx="5406">
                  <c:v>0.12645327884986399</c:v>
                </c:pt>
                <c:pt idx="5407">
                  <c:v>0.13190393728630101</c:v>
                </c:pt>
                <c:pt idx="5408">
                  <c:v>0.13726433416360401</c:v>
                </c:pt>
                <c:pt idx="5409">
                  <c:v>0.14253080137459301</c:v>
                </c:pt>
                <c:pt idx="5410">
                  <c:v>0.14769973508793799</c:v>
                </c:pt>
                <c:pt idx="5411">
                  <c:v>0.152767598214258</c:v>
                </c:pt>
                <c:pt idx="5412">
                  <c:v>0.157730922826539</c:v>
                </c:pt>
                <c:pt idx="5413">
                  <c:v>0.162586312533231</c:v>
                </c:pt>
                <c:pt idx="5414">
                  <c:v>0.16733044480239101</c:v>
                </c:pt>
                <c:pt idx="5415">
                  <c:v>0.17196007323528301</c:v>
                </c:pt>
                <c:pt idx="5416">
                  <c:v>0.17647202978787899</c:v>
                </c:pt>
                <c:pt idx="5417">
                  <c:v>0.18086322693875001</c:v>
                </c:pt>
                <c:pt idx="5418">
                  <c:v>0.18513065980184401</c:v>
                </c:pt>
                <c:pt idx="5419">
                  <c:v>0.189271408182725</c:v>
                </c:pt>
                <c:pt idx="5420">
                  <c:v>0.19328263857685499</c:v>
                </c:pt>
                <c:pt idx="5421">
                  <c:v>0.19716160610855499</c:v>
                </c:pt>
                <c:pt idx="5422">
                  <c:v>0.20090565640931801</c:v>
                </c:pt>
                <c:pt idx="5423">
                  <c:v>0.20451222743418301</c:v>
                </c:pt>
                <c:pt idx="5424">
                  <c:v>0.207978851214943</c:v>
                </c:pt>
                <c:pt idx="5425">
                  <c:v>0.21130315554896401</c:v>
                </c:pt>
                <c:pt idx="5426">
                  <c:v>0.21448286562248101</c:v>
                </c:pt>
                <c:pt idx="5427">
                  <c:v>0.21751580556724701</c:v>
                </c:pt>
                <c:pt idx="5428">
                  <c:v>0.22039989994947301</c:v>
                </c:pt>
                <c:pt idx="5429">
                  <c:v>0.223133175190047</c:v>
                </c:pt>
                <c:pt idx="5430">
                  <c:v>0.225713760915045</c:v>
                </c:pt>
                <c:pt idx="5431">
                  <c:v>0.228139891235624</c:v>
                </c:pt>
                <c:pt idx="5432">
                  <c:v>0.23040990595642</c:v>
                </c:pt>
                <c:pt idx="5433">
                  <c:v>0.23252225171161001</c:v>
                </c:pt>
                <c:pt idx="5434">
                  <c:v>0.23447548302788099</c:v>
                </c:pt>
                <c:pt idx="5435">
                  <c:v>0.23626826331356199</c:v>
                </c:pt>
                <c:pt idx="5436">
                  <c:v>0.23789936577325099</c:v>
                </c:pt>
                <c:pt idx="5437">
                  <c:v>0.23936767424730801</c:v>
                </c:pt>
                <c:pt idx="5438">
                  <c:v>0.240672183975642</c:v>
                </c:pt>
                <c:pt idx="5439">
                  <c:v>0.24181200228526201</c:v>
                </c:pt>
                <c:pt idx="5440">
                  <c:v>0.24278634920113701</c:v>
                </c:pt>
                <c:pt idx="5441">
                  <c:v>0.24359455797992699</c:v>
                </c:pt>
                <c:pt idx="5442">
                  <c:v>0.244236075566233</c:v>
                </c:pt>
                <c:pt idx="5443">
                  <c:v>0.244710462971055</c:v>
                </c:pt>
                <c:pt idx="5444">
                  <c:v>0.24501739557219099</c:v>
                </c:pt>
                <c:pt idx="5445">
                  <c:v>0.24515666333637001</c:v>
                </c:pt>
                <c:pt idx="5446">
                  <c:v>0.245128170962985</c:v>
                </c:pt>
                <c:pt idx="5447">
                  <c:v>0.24493193794929899</c:v>
                </c:pt>
                <c:pt idx="5448">
                  <c:v>0.24456809857711201</c:v>
                </c:pt>
                <c:pt idx="5449">
                  <c:v>0.24403690182086299</c:v>
                </c:pt>
                <c:pt idx="5450">
                  <c:v>0.243338711177263</c:v>
                </c:pt>
                <c:pt idx="5451">
                  <c:v>0.24247400441655501</c:v>
                </c:pt>
                <c:pt idx="5452">
                  <c:v>0.24144337325557499</c:v>
                </c:pt>
                <c:pt idx="5453">
                  <c:v>0.24024752295284199</c:v>
                </c:pt>
                <c:pt idx="5454">
                  <c:v>0.23888727182595099</c:v>
                </c:pt>
                <c:pt idx="5455">
                  <c:v>0.237363550691603</c:v>
                </c:pt>
                <c:pt idx="5456">
                  <c:v>0.235677402228643</c:v>
                </c:pt>
                <c:pt idx="5457">
                  <c:v>0.233829980264565</c:v>
                </c:pt>
                <c:pt idx="5458">
                  <c:v>0.23182254898594401</c:v>
                </c:pt>
                <c:pt idx="5459">
                  <c:v>0.22965648207336001</c:v>
                </c:pt>
                <c:pt idx="5460">
                  <c:v>0.22733326176139201</c:v>
                </c:pt>
                <c:pt idx="5461">
                  <c:v>0.224854477824322</c:v>
                </c:pt>
                <c:pt idx="5462">
                  <c:v>0.22222182648826599</c:v>
                </c:pt>
                <c:pt idx="5463">
                  <c:v>0.21943710927044099</c:v>
                </c:pt>
                <c:pt idx="5464">
                  <c:v>0.21650223174639799</c:v>
                </c:pt>
                <c:pt idx="5465">
                  <c:v>0.213419202246037</c:v>
                </c:pt>
                <c:pt idx="5466">
                  <c:v>0.21019013047931201</c:v>
                </c:pt>
                <c:pt idx="5467">
                  <c:v>0.206817226092564</c:v>
                </c:pt>
                <c:pt idx="5468">
                  <c:v>0.20330279715645999</c:v>
                </c:pt>
                <c:pt idx="5469">
                  <c:v>0.199649248586592</c:v>
                </c:pt>
                <c:pt idx="5470">
                  <c:v>0.19585908049779299</c:v>
                </c:pt>
                <c:pt idx="5471">
                  <c:v>0.191934886493319</c:v>
                </c:pt>
                <c:pt idx="5472">
                  <c:v>0.18787935189004701</c:v>
                </c:pt>
                <c:pt idx="5473">
                  <c:v>0.183695251880926</c:v>
                </c:pt>
                <c:pt idx="5474">
                  <c:v>0.17938544963591199</c:v>
                </c:pt>
                <c:pt idx="5475">
                  <c:v>0.174952894342709</c:v>
                </c:pt>
                <c:pt idx="5476">
                  <c:v>0.17040061918865201</c:v>
                </c:pt>
                <c:pt idx="5477">
                  <c:v>0.16573173928509599</c:v>
                </c:pt>
                <c:pt idx="5478">
                  <c:v>0.16094944953575899</c:v>
                </c:pt>
                <c:pt idx="5479">
                  <c:v>0.156057022450451</c:v>
                </c:pt>
                <c:pt idx="5480">
                  <c:v>0.15105780590571</c:v>
                </c:pt>
                <c:pt idx="5481">
                  <c:v>0.14595522085385201</c:v>
                </c:pt>
                <c:pt idx="5482">
                  <c:v>0.140752758982022</c:v>
                </c:pt>
                <c:pt idx="5483">
                  <c:v>0.135453980322845</c:v>
                </c:pt>
                <c:pt idx="5484">
                  <c:v>0.130062510818298</c:v>
                </c:pt>
                <c:pt idx="5485">
                  <c:v>0.12458203983849001</c:v>
                </c:pt>
                <c:pt idx="5486">
                  <c:v>0.11901631765703399</c:v>
                </c:pt>
                <c:pt idx="5487">
                  <c:v>0.113369152884744</c:v>
                </c:pt>
                <c:pt idx="5488">
                  <c:v>0.107644409863407</c:v>
                </c:pt>
                <c:pt idx="5489">
                  <c:v>0.10184600602143</c:v>
                </c:pt>
                <c:pt idx="5490">
                  <c:v>9.5977909193147803E-2</c:v>
                </c:pt>
                <c:pt idx="5491">
                  <c:v>9.0044134903644102E-2</c:v>
                </c:pt>
                <c:pt idx="5492">
                  <c:v>8.4048743620938005E-2</c:v>
                </c:pt>
                <c:pt idx="5493">
                  <c:v>7.7995837977414106E-2</c:v>
                </c:pt>
                <c:pt idx="5494">
                  <c:v>7.1889559962401206E-2</c:v>
                </c:pt>
                <c:pt idx="5495">
                  <c:v>6.5734088087818499E-2</c:v>
                </c:pt>
                <c:pt idx="5496">
                  <c:v>5.9533634528829503E-2</c:v>
                </c:pt>
                <c:pt idx="5497">
                  <c:v>5.3292442241460097E-2</c:v>
                </c:pt>
                <c:pt idx="5498">
                  <c:v>4.7014782059153999E-2</c:v>
                </c:pt>
                <c:pt idx="5499">
                  <c:v>4.0704949770250798E-2</c:v>
                </c:pt>
                <c:pt idx="5500">
                  <c:v>3.43672631783885E-2</c:v>
                </c:pt>
                <c:pt idx="5501">
                  <c:v>2.800605914784E-2</c:v>
                </c:pt>
                <c:pt idx="5502">
                  <c:v>2.1625690635807E-2</c:v>
                </c:pt>
                <c:pt idx="5503">
                  <c:v>1.5230523713701699E-2</c:v>
                </c:pt>
                <c:pt idx="5504">
                  <c:v>8.8249345794541908E-3</c:v>
                </c:pt>
                <c:pt idx="5505">
                  <c:v>2.4133065628899001E-3</c:v>
                </c:pt>
                <c:pt idx="5506">
                  <c:v>-3.9999728737723202E-3</c:v>
                </c:pt>
                <c:pt idx="5507">
                  <c:v>-1.0410515138250699E-2</c:v>
                </c:pt>
                <c:pt idx="5508">
                  <c:v>-1.68139335113042E-2</c:v>
                </c:pt>
                <c:pt idx="5509">
                  <c:v>-2.3205846148554001E-2</c:v>
                </c:pt>
                <c:pt idx="5510">
                  <c:v>-2.9581879078969701E-2</c:v>
                </c:pt>
                <c:pt idx="5511">
                  <c:v>-3.5937669197967703E-2</c:v>
                </c:pt>
                <c:pt idx="5512">
                  <c:v>-4.22688672530733E-2</c:v>
                </c:pt>
                <c:pt idx="5513">
                  <c:v>-4.8571140820104303E-2</c:v>
                </c:pt>
                <c:pt idx="5514">
                  <c:v>-5.48401772678387E-2</c:v>
                </c:pt>
                <c:pt idx="5515">
                  <c:v>-6.1071686709138498E-2</c:v>
                </c:pt>
                <c:pt idx="5516">
                  <c:v>-6.7261404936509006E-2</c:v>
                </c:pt>
                <c:pt idx="5517">
                  <c:v>-7.3405096340087003E-2</c:v>
                </c:pt>
                <c:pt idx="5518">
                  <c:v>-7.9498556806058093E-2</c:v>
                </c:pt>
                <c:pt idx="5519">
                  <c:v>-8.55376165935222E-2</c:v>
                </c:pt>
                <c:pt idx="5520">
                  <c:v>-9.1518143187837894E-2</c:v>
                </c:pt>
                <c:pt idx="5521">
                  <c:v>-9.7436044128492202E-2</c:v>
                </c:pt>
                <c:pt idx="5522">
                  <c:v>-0.103287269809562</c:v>
                </c:pt>
                <c:pt idx="5523">
                  <c:v>-0.109067816250851</c:v>
                </c:pt>
                <c:pt idx="5524">
                  <c:v>-0.114773727837801</c:v>
                </c:pt>
                <c:pt idx="5525">
                  <c:v>-0.120401100028315</c:v>
                </c:pt>
                <c:pt idx="5526">
                  <c:v>-0.12594608202461999</c:v>
                </c:pt>
                <c:pt idx="5527">
                  <c:v>-0.13140487940836601</c:v>
                </c:pt>
                <c:pt idx="5528">
                  <c:v>-0.13677375673712999</c:v>
                </c:pt>
                <c:pt idx="5529">
                  <c:v>-0.14204904010057701</c:v>
                </c:pt>
                <c:pt idx="5530">
                  <c:v>-0.14722711963450499</c:v>
                </c:pt>
                <c:pt idx="5531">
                  <c:v>-0.15230445199107001</c:v>
                </c:pt>
                <c:pt idx="5532">
                  <c:v>-0.15727756276348501</c:v>
                </c:pt>
                <c:pt idx="5533">
                  <c:v>-0.16214304886355399</c:v>
                </c:pt>
                <c:pt idx="5534">
                  <c:v>-0.166897580850394</c:v>
                </c:pt>
                <c:pt idx="5535">
                  <c:v>-0.171537905208766</c:v>
                </c:pt>
                <c:pt idx="5536">
                  <c:v>-0.17606084657544799</c:v>
                </c:pt>
                <c:pt idx="5537">
                  <c:v>-0.180463309912124</c:v>
                </c:pt>
                <c:pt idx="5538">
                  <c:v>-0.18474228262331999</c:v>
                </c:pt>
                <c:pt idx="5539">
                  <c:v>-0.18889483661790701</c:v>
                </c:pt>
                <c:pt idx="5540">
                  <c:v>-0.19291813031279501</c:v>
                </c:pt>
                <c:pt idx="5541">
                  <c:v>-0.196809410577414</c:v>
                </c:pt>
                <c:pt idx="5542">
                  <c:v>-0.200566014617683</c:v>
                </c:pt>
                <c:pt idx="5543">
                  <c:v>-0.204185371798148</c:v>
                </c:pt>
                <c:pt idx="5544">
                  <c:v>-0.207665005401062</c:v>
                </c:pt>
                <c:pt idx="5545">
                  <c:v>-0.211002534321202</c:v>
                </c:pt>
                <c:pt idx="5546">
                  <c:v>-0.214195674695248</c:v>
                </c:pt>
                <c:pt idx="5547">
                  <c:v>-0.21724224146463</c:v>
                </c:pt>
                <c:pt idx="5548">
                  <c:v>-0.220140149870755</c:v>
                </c:pt>
                <c:pt idx="5549">
                  <c:v>-0.22288741688160599</c:v>
                </c:pt>
                <c:pt idx="5550">
                  <c:v>-0.225482162548722</c:v>
                </c:pt>
                <c:pt idx="5551">
                  <c:v>-0.22792261129364699</c:v>
                </c:pt>
                <c:pt idx="5552">
                  <c:v>-0.23020709312294901</c:v>
                </c:pt>
                <c:pt idx="5553">
                  <c:v>-0.232334044770999</c:v>
                </c:pt>
                <c:pt idx="5554">
                  <c:v>-0.234302010769704</c:v>
                </c:pt>
                <c:pt idx="5555">
                  <c:v>-0.23610964444448301</c:v>
                </c:pt>
                <c:pt idx="5556">
                  <c:v>-0.237755708835796</c:v>
                </c:pt>
                <c:pt idx="5557">
                  <c:v>-0.23923907754558599</c:v>
                </c:pt>
                <c:pt idx="5558">
                  <c:v>-0.24055873550807899</c:v>
                </c:pt>
                <c:pt idx="5559">
                  <c:v>-0.24171377968438201</c:v>
                </c:pt>
                <c:pt idx="5560">
                  <c:v>-0.24270341968043899</c:v>
                </c:pt>
                <c:pt idx="5561">
                  <c:v>-0.243526978287889</c:v>
                </c:pt>
                <c:pt idx="5562">
                  <c:v>-0.24418389194748299</c:v>
                </c:pt>
                <c:pt idx="5563">
                  <c:v>-0.244673711134722</c:v>
                </c:pt>
                <c:pt idx="5564">
                  <c:v>-0.24499610066747199</c:v>
                </c:pt>
                <c:pt idx="5565">
                  <c:v>-0.245150839935319</c:v>
                </c:pt>
                <c:pt idx="5566">
                  <c:v>-0.24513782305054099</c:v>
                </c:pt>
                <c:pt idx="5567">
                  <c:v>-0.24495705892056199</c:v>
                </c:pt>
                <c:pt idx="5568">
                  <c:v>-0.244608671241859</c:v>
                </c:pt>
                <c:pt idx="5569">
                  <c:v>-0.24409289841531301</c:v>
                </c:pt>
                <c:pt idx="5570">
                  <c:v>-0.24341009338307701</c:v>
                </c:pt>
                <c:pt idx="5571">
                  <c:v>-0.24256072338705401</c:v>
                </c:pt>
                <c:pt idx="5572">
                  <c:v>-0.24154536964916801</c:v>
                </c:pt>
                <c:pt idx="5573">
                  <c:v>-0.24036472697363301</c:v>
                </c:pt>
                <c:pt idx="5574">
                  <c:v>-0.23901960327149999</c:v>
                </c:pt>
                <c:pt idx="5575">
                  <c:v>-0.23751091900780699</c:v>
                </c:pt>
                <c:pt idx="5576">
                  <c:v>-0.235839706571705</c:v>
                </c:pt>
                <c:pt idx="5577">
                  <c:v>-0.23400710956999801</c:v>
                </c:pt>
                <c:pt idx="5578">
                  <c:v>-0.232014382044574</c:v>
                </c:pt>
                <c:pt idx="5579">
                  <c:v>-0.22986288761427001</c:v>
                </c:pt>
                <c:pt idx="5580">
                  <c:v>-0.22755409854174599</c:v>
                </c:pt>
                <c:pt idx="5581">
                  <c:v>-0.22508959472602399</c:v>
                </c:pt>
                <c:pt idx="5582">
                  <c:v>-0.22247106262136301</c:v>
                </c:pt>
                <c:pt idx="5583">
                  <c:v>-0.219700294083224</c:v>
                </c:pt>
                <c:pt idx="5584">
                  <c:v>-0.216779185142109</c:v>
                </c:pt>
                <c:pt idx="5585">
                  <c:v>-0.21370973470610699</c:v>
                </c:pt>
                <c:pt idx="5586">
                  <c:v>-0.21049404319305101</c:v>
                </c:pt>
                <c:pt idx="5587">
                  <c:v>-0.20713431109320499</c:v>
                </c:pt>
                <c:pt idx="5588">
                  <c:v>-0.20363283746347099</c:v>
                </c:pt>
                <c:pt idx="5589">
                  <c:v>-0.19999201835415401</c:v>
                </c:pt>
                <c:pt idx="5590">
                  <c:v>-0.19621434516934699</c:v>
                </c:pt>
                <c:pt idx="5591">
                  <c:v>-0.19230240296207199</c:v>
                </c:pt>
                <c:pt idx="5592">
                  <c:v>-0.18825886866533101</c:v>
                </c:pt>
                <c:pt idx="5593">
                  <c:v>-0.18408650926028899</c:v>
                </c:pt>
                <c:pt idx="5594">
                  <c:v>-0.17978817988283299</c:v>
                </c:pt>
                <c:pt idx="5595">
                  <c:v>-0.175366821869814</c:v>
                </c:pt>
                <c:pt idx="5596">
                  <c:v>-0.17082546074629101</c:v>
                </c:pt>
                <c:pt idx="5597">
                  <c:v>-0.166167204155173</c:v>
                </c:pt>
                <c:pt idx="5598">
                  <c:v>-0.16139523973067099</c:v>
                </c:pt>
                <c:pt idx="5599">
                  <c:v>-0.15651283291700099</c:v>
                </c:pt>
                <c:pt idx="5600">
                  <c:v>-0.151523324733848</c:v>
                </c:pt>
                <c:pt idx="5601">
                  <c:v>-0.14643012949012099</c:v>
                </c:pt>
                <c:pt idx="5602">
                  <c:v>-0.14123673244754201</c:v>
                </c:pt>
                <c:pt idx="5603">
                  <c:v>-0.13594668743569199</c:v>
                </c:pt>
                <c:pt idx="5604">
                  <c:v>-0.130563614420135</c:v>
                </c:pt>
                <c:pt idx="5605">
                  <c:v>-0.12509119702528201</c:v>
                </c:pt>
                <c:pt idx="5606">
                  <c:v>-0.11953318001369601</c:v>
                </c:pt>
                <c:pt idx="5607">
                  <c:v>-0.11389336672356</c:v>
                </c:pt>
                <c:pt idx="5608">
                  <c:v>-0.108175616466061</c:v>
                </c:pt>
                <c:pt idx="5609">
                  <c:v>-0.102383841884473</c:v>
                </c:pt>
                <c:pt idx="5610">
                  <c:v>-9.6522006276741804E-2</c:v>
                </c:pt>
                <c:pt idx="5611">
                  <c:v>-9.0594120883414106E-2</c:v>
                </c:pt>
                <c:pt idx="5612">
                  <c:v>-8.4604242142750197E-2</c:v>
                </c:pt>
                <c:pt idx="5613">
                  <c:v>-7.8556468914915301E-2</c:v>
                </c:pt>
                <c:pt idx="5614">
                  <c:v>-7.24549396771378E-2</c:v>
                </c:pt>
                <c:pt idx="5615">
                  <c:v>-6.63038296917597E-2</c:v>
                </c:pt>
                <c:pt idx="5616">
                  <c:v>-6.0107348149113698E-2</c:v>
                </c:pt>
                <c:pt idx="5617">
                  <c:v>-5.3869735287184299E-2</c:v>
                </c:pt>
                <c:pt idx="5618">
                  <c:v>-4.7595259490022503E-2</c:v>
                </c:pt>
                <c:pt idx="5619">
                  <c:v>-4.1288214366900597E-2</c:v>
                </c:pt>
                <c:pt idx="5620">
                  <c:v>-3.4952915814205399E-2</c:v>
                </c:pt>
                <c:pt idx="5621">
                  <c:v>-2.8593699062080102E-2</c:v>
                </c:pt>
                <c:pt idx="5622">
                  <c:v>-2.22149157078366E-2</c:v>
                </c:pt>
                <c:pt idx="5623">
                  <c:v>-1.5820930738167201E-2</c:v>
                </c:pt>
                <c:pt idx="5624">
                  <c:v>-9.4161195421944895E-3</c:v>
                </c:pt>
                <c:pt idx="5625">
                  <c:v>-3.0048649174027201E-3</c:v>
                </c:pt>
                <c:pt idx="5626">
                  <c:v>3.4084459295004401E-3</c:v>
                </c:pt>
                <c:pt idx="5627">
                  <c:v>9.8194243847392997E-3</c:v>
                </c:pt>
                <c:pt idx="5628">
                  <c:v>1.6223683430588401E-2</c:v>
                </c:pt>
                <c:pt idx="5629">
                  <c:v>2.2616840647398499E-2</c:v>
                </c:pt>
                <c:pt idx="5630">
                  <c:v>2.8994521212476299E-2</c:v>
                </c:pt>
                <c:pt idx="5631">
                  <c:v>3.53523608937657E-2</c:v>
                </c:pt>
                <c:pt idx="5632">
                  <c:v>4.1686009036281203E-2</c:v>
                </c:pt>
                <c:pt idx="5633">
                  <c:v>4.79911315392514E-2</c:v>
                </c:pt>
                <c:pt idx="5634">
                  <c:v>5.4263413821934101E-2</c:v>
                </c:pt>
                <c:pt idx="5635">
                  <c:v>6.0498563776073801E-2</c:v>
                </c:pt>
                <c:pt idx="5636">
                  <c:v>6.6692314702981606E-2</c:v>
                </c:pt>
                <c:pt idx="5637">
                  <c:v>7.2840428233227006E-2</c:v>
                </c:pt>
                <c:pt idx="5638">
                  <c:v>7.8938697226944701E-2</c:v>
                </c:pt>
                <c:pt idx="5639">
                  <c:v>8.4982948652770202E-2</c:v>
                </c:pt>
                <c:pt idx="5640">
                  <c:v>9.0969046443435994E-2</c:v>
                </c:pt>
                <c:pt idx="5641">
                  <c:v>9.6892894326072301E-2</c:v>
                </c:pt>
                <c:pt idx="5642">
                  <c:v>0.102750438625278</c:v>
                </c:pt>
                <c:pt idx="5643">
                  <c:v>0.108537671037039</c:v>
                </c:pt>
                <c:pt idx="5644">
                  <c:v>0.114250631371605</c:v>
                </c:pt>
                <c:pt idx="5645">
                  <c:v>0.11988541026343701</c:v>
                </c:pt>
                <c:pt idx="5646">
                  <c:v>0.125438151846373</c:v>
                </c:pt>
                <c:pt idx="5647">
                  <c:v>0.13090505639219499</c:v>
                </c:pt>
                <c:pt idx="5648">
                  <c:v>0.136282382910769</c:v>
                </c:pt>
                <c:pt idx="5649">
                  <c:v>0.14156645170999901</c:v>
                </c:pt>
                <c:pt idx="5650">
                  <c:v>0.14675364691383</c:v>
                </c:pt>
                <c:pt idx="5651">
                  <c:v>0.15184041893658401</c:v>
                </c:pt>
                <c:pt idx="5652">
                  <c:v>0.15682328691193501</c:v>
                </c:pt>
                <c:pt idx="5653">
                  <c:v>0.16169884107485299</c:v>
                </c:pt>
                <c:pt idx="5654">
                  <c:v>0.166463745094905</c:v>
                </c:pt>
                <c:pt idx="5655">
                  <c:v>0.171114738359293</c:v>
                </c:pt>
                <c:pt idx="5656">
                  <c:v>0.17564863820408599</c:v>
                </c:pt>
                <c:pt idx="5657">
                  <c:v>0.180062342092109</c:v>
                </c:pt>
                <c:pt idx="5658">
                  <c:v>0.184352829736003</c:v>
                </c:pt>
                <c:pt idx="5659">
                  <c:v>0.188517165164998</c:v>
                </c:pt>
                <c:pt idx="5660">
                  <c:v>0.19255249873399499</c:v>
                </c:pt>
                <c:pt idx="5661">
                  <c:v>0.196456069073568</c:v>
                </c:pt>
                <c:pt idx="5662">
                  <c:v>0.200225204979563</c:v>
                </c:pt>
                <c:pt idx="5663">
                  <c:v>0.203857327241001</c:v>
                </c:pt>
                <c:pt idx="5664">
                  <c:v>0.20734995040502099</c:v>
                </c:pt>
                <c:pt idx="5665">
                  <c:v>0.21070068447767001</c:v>
                </c:pt>
                <c:pt idx="5666">
                  <c:v>0.21390723655937599</c:v>
                </c:pt>
                <c:pt idx="5667">
                  <c:v>0.216967412413967</c:v>
                </c:pt>
                <c:pt idx="5668">
                  <c:v>0.219879117970185</c:v>
                </c:pt>
                <c:pt idx="5669">
                  <c:v>0.22264036075465399</c:v>
                </c:pt>
                <c:pt idx="5670">
                  <c:v>0.225249251255324</c:v>
                </c:pt>
                <c:pt idx="5671">
                  <c:v>0.22770400421446199</c:v>
                </c:pt>
                <c:pt idx="5672">
                  <c:v>0.23000293985029599</c:v>
                </c:pt>
                <c:pt idx="5673">
                  <c:v>0.23214448500648999</c:v>
                </c:pt>
                <c:pt idx="5674">
                  <c:v>0.23412717422864701</c:v>
                </c:pt>
                <c:pt idx="5675">
                  <c:v>0.23594965076711899</c:v>
                </c:pt>
                <c:pt idx="5676">
                  <c:v>0.237610667505428</c:v>
                </c:pt>
                <c:pt idx="5677">
                  <c:v>0.239109087813662</c:v>
                </c:pt>
                <c:pt idx="5678">
                  <c:v>0.24044388632627001</c:v>
                </c:pt>
                <c:pt idx="5679">
                  <c:v>0.241614149643719</c:v>
                </c:pt>
                <c:pt idx="5680">
                  <c:v>0.24261907695752699</c:v>
                </c:pt>
                <c:pt idx="5681">
                  <c:v>0.24345798059825899</c:v>
                </c:pt>
                <c:pt idx="5682">
                  <c:v>0.244130286506094</c:v>
                </c:pt>
                <c:pt idx="5683">
                  <c:v>0.244635534623655</c:v>
                </c:pt>
                <c:pt idx="5684">
                  <c:v>0.24497337921082299</c:v>
                </c:pt>
                <c:pt idx="5685">
                  <c:v>0.24514358908132899</c:v>
                </c:pt>
                <c:pt idx="5686">
                  <c:v>0.245146047760953</c:v>
                </c:pt>
                <c:pt idx="5687">
                  <c:v>0.24498075356722601</c:v>
                </c:pt>
                <c:pt idx="5688">
                  <c:v>0.24464781961058199</c:v>
                </c:pt>
                <c:pt idx="5689">
                  <c:v>0.244147473716958</c:v>
                </c:pt>
                <c:pt idx="5690">
                  <c:v>0.24348005827189001</c:v>
                </c:pt>
                <c:pt idx="5691">
                  <c:v>0.242646029986225</c:v>
                </c:pt>
                <c:pt idx="5692">
                  <c:v>0.241645959583588</c:v>
                </c:pt>
                <c:pt idx="5693">
                  <c:v>0.24048053140984199</c:v>
                </c:pt>
                <c:pt idx="5694">
                  <c:v>0.23915054296478999</c:v>
                </c:pt>
                <c:pt idx="5695">
                  <c:v>0.23765690435645001</c:v>
                </c:pt>
                <c:pt idx="5696">
                  <c:v>0.23600063767826401</c:v>
                </c:pt>
                <c:pt idx="5697">
                  <c:v>0.23418287630968901</c:v>
                </c:pt>
                <c:pt idx="5698">
                  <c:v>0.232204864140624</c:v>
                </c:pt>
                <c:pt idx="5699">
                  <c:v>0.23006795472022101</c:v>
                </c:pt>
                <c:pt idx="5700">
                  <c:v>0.22777361033065199</c:v>
                </c:pt>
                <c:pt idx="5701">
                  <c:v>0.22532340098647499</c:v>
                </c:pt>
                <c:pt idx="5702">
                  <c:v>0.222719003360277</c:v>
                </c:pt>
                <c:pt idx="5703">
                  <c:v>0.21996219963532601</c:v>
                </c:pt>
                <c:pt idx="5704">
                  <c:v>0.21705487628603601</c:v>
                </c:pt>
                <c:pt idx="5705">
                  <c:v>0.21399902278704699</c:v>
                </c:pt>
                <c:pt idx="5706">
                  <c:v>0.21079673025184001</c:v>
                </c:pt>
                <c:pt idx="5707">
                  <c:v>0.20745019000178799</c:v>
                </c:pt>
                <c:pt idx="5708">
                  <c:v>0.203961692066642</c:v>
                </c:pt>
                <c:pt idx="5709">
                  <c:v>0.20033362361746901</c:v>
                </c:pt>
                <c:pt idx="5710">
                  <c:v>0.196568467333115</c:v>
                </c:pt>
                <c:pt idx="5711">
                  <c:v>0.19266879970131501</c:v>
                </c:pt>
                <c:pt idx="5712">
                  <c:v>0.18863728925560799</c:v>
                </c:pt>
                <c:pt idx="5713">
                  <c:v>0.18447669474926501</c:v>
                </c:pt>
                <c:pt idx="5714">
                  <c:v>0.18018986326748199</c:v>
                </c:pt>
                <c:pt idx="5715">
                  <c:v>0.175779728279124</c:v>
                </c:pt>
                <c:pt idx="5716">
                  <c:v>0.171249307629361</c:v>
                </c:pt>
                <c:pt idx="5717">
                  <c:v>0.16660170147456299</c:v>
                </c:pt>
                <c:pt idx="5718">
                  <c:v>0.161840090160869</c:v>
                </c:pt>
                <c:pt idx="5719">
                  <c:v>0.156967732047887</c:v>
                </c:pt>
                <c:pt idx="5720">
                  <c:v>0.15198796127899999</c:v>
                </c:pt>
                <c:pt idx="5721">
                  <c:v>0.14690418549982601</c:v>
                </c:pt>
                <c:pt idx="5722">
                  <c:v>0.141719883526368</c:v>
                </c:pt>
                <c:pt idx="5723">
                  <c:v>0.13643860296447499</c:v>
                </c:pt>
                <c:pt idx="5724">
                  <c:v>0.131063957782216</c:v>
                </c:pt>
                <c:pt idx="5725">
                  <c:v>0.12559962583685599</c:v>
                </c:pt>
                <c:pt idx="5726">
                  <c:v>0.12004934635810301</c:v>
                </c:pt>
                <c:pt idx="5727">
                  <c:v>0.11441691738936501</c:v>
                </c:pt>
                <c:pt idx="5728">
                  <c:v>0.10870619318875401</c:v>
                </c:pt>
                <c:pt idx="5729">
                  <c:v>0.10292108159163001</c:v>
                </c:pt>
                <c:pt idx="5730">
                  <c:v>9.7065541336475394E-2</c:v>
                </c:pt>
                <c:pt idx="5731">
                  <c:v>9.11435793559396E-2</c:v>
                </c:pt>
                <c:pt idx="5732">
                  <c:v>8.5159248034906099E-2</c:v>
                </c:pt>
                <c:pt idx="5733">
                  <c:v>7.9116642437453505E-2</c:v>
                </c:pt>
                <c:pt idx="5734">
                  <c:v>7.3019897504612796E-2</c:v>
                </c:pt>
                <c:pt idx="5735">
                  <c:v>6.6873185224837206E-2</c:v>
                </c:pt>
                <c:pt idx="5736">
                  <c:v>6.06807117791196E-2</c:v>
                </c:pt>
                <c:pt idx="5737">
                  <c:v>5.4446714662712899E-2</c:v>
                </c:pt>
                <c:pt idx="5738">
                  <c:v>4.8175459785422002E-2</c:v>
                </c:pt>
                <c:pt idx="5739">
                  <c:v>4.1871238552451097E-2</c:v>
                </c:pt>
                <c:pt idx="5740">
                  <c:v>3.5538364927805599E-2</c:v>
                </c:pt>
                <c:pt idx="5741">
                  <c:v>2.91811724822559E-2</c:v>
                </c:pt>
                <c:pt idx="5742">
                  <c:v>2.2804011427885702E-2</c:v>
                </c:pt>
                <c:pt idx="5743">
                  <c:v>1.6411245641251199E-2</c:v>
                </c:pt>
                <c:pt idx="5744">
                  <c:v>1.0007249677190799E-2</c:v>
                </c:pt>
                <c:pt idx="5745">
                  <c:v>3.59640577532756E-3</c:v>
                </c:pt>
                <c:pt idx="5746">
                  <c:v>-2.8168991386876602E-3</c:v>
                </c:pt>
                <c:pt idx="5747">
                  <c:v>-9.2282764551390103E-3</c:v>
                </c:pt>
                <c:pt idx="5748">
                  <c:v>-1.56333388833612E-2</c:v>
                </c:pt>
                <c:pt idx="5749">
                  <c:v>-2.2027703453952399E-2</c:v>
                </c:pt>
                <c:pt idx="5750">
                  <c:v>-2.8406994518029902E-2</c:v>
                </c:pt>
                <c:pt idx="5751">
                  <c:v>-3.4766846741476697E-2</c:v>
                </c:pt>
                <c:pt idx="5752">
                  <c:v>-4.1102908092129402E-2</c:v>
                </c:pt>
                <c:pt idx="5753">
                  <c:v>-4.7410842817864E-2</c:v>
                </c:pt>
                <c:pt idx="5754">
                  <c:v>-5.36863344135406E-2</c:v>
                </c:pt>
                <c:pt idx="5755">
                  <c:v>-5.99250885747784E-2</c:v>
                </c:pt>
                <c:pt idx="5756">
                  <c:v>-6.6122836136537799E-2</c:v>
                </c:pt>
                <c:pt idx="5757">
                  <c:v>-7.2275335994500395E-2</c:v>
                </c:pt>
                <c:pt idx="5758">
                  <c:v>-7.8378378007246993E-2</c:v>
                </c:pt>
                <c:pt idx="5759">
                  <c:v>-8.44277858772471E-2</c:v>
                </c:pt>
                <c:pt idx="5760">
                  <c:v>-9.0419420008690396E-2</c:v>
                </c:pt>
                <c:pt idx="5761">
                  <c:v>-9.6349180340201998E-2</c:v>
                </c:pt>
                <c:pt idx="5762">
                  <c:v>-0.102213009150505</c:v>
                </c:pt>
                <c:pt idx="5763">
                  <c:v>-0.108006893835111</c:v>
                </c:pt>
                <c:pt idx="5764">
                  <c:v>-0.11372686965213299</c:v>
                </c:pt>
                <c:pt idx="5765">
                  <c:v>-0.11936902243535299</c:v>
                </c:pt>
                <c:pt idx="5766">
                  <c:v>-0.124929491272674</c:v>
                </c:pt>
                <c:pt idx="5767">
                  <c:v>-0.130404471148134</c:v>
                </c:pt>
                <c:pt idx="5768">
                  <c:v>-0.135790215545672</c:v>
                </c:pt>
                <c:pt idx="5769">
                  <c:v>-0.14108303901285399</c:v>
                </c:pt>
                <c:pt idx="5770">
                  <c:v>-0.14627931968282801</c:v>
                </c:pt>
                <c:pt idx="5771">
                  <c:v>-0.151375501752751</c:v>
                </c:pt>
                <c:pt idx="5772">
                  <c:v>-0.156368097917024</c:v>
                </c:pt>
                <c:pt idx="5773">
                  <c:v>-0.16125369175364099</c:v>
                </c:pt>
                <c:pt idx="5774">
                  <c:v>-0.166028940062043</c:v>
                </c:pt>
                <c:pt idx="5775">
                  <c:v>-0.170690575150858</c:v>
                </c:pt>
                <c:pt idx="5776">
                  <c:v>-0.175235407073982</c:v>
                </c:pt>
                <c:pt idx="5777">
                  <c:v>-0.17966032581344099</c:v>
                </c:pt>
                <c:pt idx="5778">
                  <c:v>-0.18396230340758099</c:v>
                </c:pt>
                <c:pt idx="5779">
                  <c:v>-0.18813839602308499</c:v>
                </c:pt>
                <c:pt idx="5780">
                  <c:v>-0.19218574596943799</c:v>
                </c:pt>
                <c:pt idx="5781">
                  <c:v>-0.196101583654435</c:v>
                </c:pt>
                <c:pt idx="5782">
                  <c:v>-0.19988322947940801</c:v>
                </c:pt>
                <c:pt idx="5783">
                  <c:v>-0.203528095672867</c:v>
                </c:pt>
                <c:pt idx="5784">
                  <c:v>-0.20703368806130701</c:v>
                </c:pt>
                <c:pt idx="5785">
                  <c:v>-0.210397607775968</c:v>
                </c:pt>
                <c:pt idx="5786">
                  <c:v>-0.21361755289437101</c:v>
                </c:pt>
                <c:pt idx="5787">
                  <c:v>-0.21669132001551999</c:v>
                </c:pt>
                <c:pt idx="5788">
                  <c:v>-0.219616805767686</c:v>
                </c:pt>
                <c:pt idx="5789">
                  <c:v>-0.222392008247737</c:v>
                </c:pt>
                <c:pt idx="5790">
                  <c:v>-0.22501502839103499</c:v>
                </c:pt>
                <c:pt idx="5791">
                  <c:v>-0.22748407127096401</c:v>
                </c:pt>
                <c:pt idx="5792">
                  <c:v>-0.22979744732719501</c:v>
                </c:pt>
                <c:pt idx="5793">
                  <c:v>-0.23195357352184301</c:v>
                </c:pt>
                <c:pt idx="5794">
                  <c:v>-0.23395097442274099</c:v>
                </c:pt>
                <c:pt idx="5795">
                  <c:v>-0.23578828321307499</c:v>
                </c:pt>
                <c:pt idx="5796">
                  <c:v>-0.237464242626689</c:v>
                </c:pt>
                <c:pt idx="5797">
                  <c:v>-0.238977705808433</c:v>
                </c:pt>
                <c:pt idx="5798">
                  <c:v>-0.24032763709895499</c:v>
                </c:pt>
                <c:pt idx="5799">
                  <c:v>-0.24151311274339399</c:v>
                </c:pt>
                <c:pt idx="5800">
                  <c:v>-0.24253332152351001</c:v>
                </c:pt>
                <c:pt idx="5801">
                  <c:v>-0.24338756531279401</c:v>
                </c:pt>
                <c:pt idx="5802">
                  <c:v>-0.24407525955419901</c:v>
                </c:pt>
                <c:pt idx="5803">
                  <c:v>-0.24459593366014501</c:v>
                </c:pt>
                <c:pt idx="5804">
                  <c:v>-0.24494923133454599</c:v>
                </c:pt>
                <c:pt idx="5805">
                  <c:v>-0.245134910816622</c:v>
                </c:pt>
                <c:pt idx="5806">
                  <c:v>-0.245152845046331</c:v>
                </c:pt>
                <c:pt idx="5807">
                  <c:v>-0.24500302175132299</c:v>
                </c:pt>
                <c:pt idx="5808">
                  <c:v>-0.244685543455331</c:v>
                </c:pt>
                <c:pt idx="5809">
                  <c:v>-0.24420062740801901</c:v>
                </c:pt>
                <c:pt idx="5810">
                  <c:v>-0.24354860543631601</c:v>
                </c:pt>
                <c:pt idx="5811">
                  <c:v>-0.242729923717349</c:v>
                </c:pt>
                <c:pt idx="5812">
                  <c:v>-0.24174514247312401</c:v>
                </c:pt>
                <c:pt idx="5813">
                  <c:v>-0.24059493558716799</c:v>
                </c:pt>
                <c:pt idx="5814">
                  <c:v>-0.23928009014339399</c:v>
                </c:pt>
                <c:pt idx="5815">
                  <c:v>-0.23780150588749499</c:v>
                </c:pt>
                <c:pt idx="5816">
                  <c:v>-0.23616019461125801</c:v>
                </c:pt>
                <c:pt idx="5817">
                  <c:v>-0.234357279460192</c:v>
                </c:pt>
                <c:pt idx="5818">
                  <c:v>-0.23239399416496301</c:v>
                </c:pt>
                <c:pt idx="5819">
                  <c:v>-0.23027168219715799</c:v>
                </c:pt>
                <c:pt idx="5820">
                  <c:v>-0.227991795849946</c:v>
                </c:pt>
                <c:pt idx="5821">
                  <c:v>-0.22555589524427999</c:v>
                </c:pt>
                <c:pt idx="5822">
                  <c:v>-0.22296564726130999</c:v>
                </c:pt>
                <c:pt idx="5823">
                  <c:v>-0.22022282440173699</c:v>
                </c:pt>
                <c:pt idx="5824">
                  <c:v>-0.21732930357289901</c:v>
                </c:pt>
                <c:pt idx="5825">
                  <c:v>-0.21428706480440499</c:v>
                </c:pt>
                <c:pt idx="5826">
                  <c:v>-0.211098189893207</c:v>
                </c:pt>
                <c:pt idx="5827">
                  <c:v>-0.20776486097902899</c:v>
                </c:pt>
                <c:pt idx="5828">
                  <c:v>-0.20428935905113499</c:v>
                </c:pt>
                <c:pt idx="5829">
                  <c:v>-0.200674062387454</c:v>
                </c:pt>
                <c:pt idx="5830">
                  <c:v>-0.19692144492713001</c:v>
                </c:pt>
                <c:pt idx="5831">
                  <c:v>-0.19303407457760899</c:v>
                </c:pt>
                <c:pt idx="5832">
                  <c:v>-0.18901461145742801</c:v>
                </c:pt>
                <c:pt idx="5833">
                  <c:v>-0.184865806075901</c:v>
                </c:pt>
                <c:pt idx="5834">
                  <c:v>-0.18059049745095301</c:v>
                </c:pt>
                <c:pt idx="5835">
                  <c:v>-0.17619161116638599</c:v>
                </c:pt>
                <c:pt idx="5836">
                  <c:v>-0.17167215736990701</c:v>
                </c:pt>
                <c:pt idx="5837">
                  <c:v>-0.16703522871329399</c:v>
                </c:pt>
                <c:pt idx="5838">
                  <c:v>-0.16228399823609799</c:v>
                </c:pt>
                <c:pt idx="5839">
                  <c:v>-0.157421717194345</c:v>
                </c:pt>
                <c:pt idx="5840">
                  <c:v>-0.152451712835702</c:v>
                </c:pt>
                <c:pt idx="5841">
                  <c:v>-0.147377386122654</c:v>
                </c:pt>
                <c:pt idx="5842">
                  <c:v>-0.14220220940523101</c:v>
                </c:pt>
                <c:pt idx="5843">
                  <c:v>-0.13692972404488901</c:v>
                </c:pt>
                <c:pt idx="5844">
                  <c:v>-0.13156353799116299</c:v>
                </c:pt>
                <c:pt idx="5845">
                  <c:v>-0.12610732331275401</c:v>
                </c:pt>
                <c:pt idx="5846">
                  <c:v>-0.120564813684745</c:v>
                </c:pt>
                <c:pt idx="5847">
                  <c:v>-0.11493980183365</c:v>
                </c:pt>
                <c:pt idx="5848">
                  <c:v>-0.109236136942068</c:v>
                </c:pt>
                <c:pt idx="5849">
                  <c:v>-0.103457722014689</c:v>
                </c:pt>
                <c:pt idx="5850">
                  <c:v>-9.7608511207477794E-2</c:v>
                </c:pt>
                <c:pt idx="5851">
                  <c:v>-9.1692507121859501E-2</c:v>
                </c:pt>
                <c:pt idx="5852">
                  <c:v>-8.5713758065743106E-2</c:v>
                </c:pt>
                <c:pt idx="5853">
                  <c:v>-7.9676355283276407E-2</c:v>
                </c:pt>
                <c:pt idx="5854">
                  <c:v>-7.3584430155216096E-2</c:v>
                </c:pt>
                <c:pt idx="5855">
                  <c:v>-6.7442151371834E-2</c:v>
                </c:pt>
                <c:pt idx="5856">
                  <c:v>-6.1253722080291798E-2</c:v>
                </c:pt>
                <c:pt idx="5857">
                  <c:v>-5.5023377008437097E-2</c:v>
                </c:pt>
                <c:pt idx="5858">
                  <c:v>-4.8755379566989103E-2</c:v>
                </c:pt>
                <c:pt idx="5859">
                  <c:v>-4.2454018932096202E-2</c:v>
                </c:pt>
                <c:pt idx="5860">
                  <c:v>-3.6123607110263099E-2</c:v>
                </c:pt>
                <c:pt idx="5861">
                  <c:v>-2.9768475987654301E-2</c:v>
                </c:pt>
                <c:pt idx="5862">
                  <c:v>-2.3392974365794902E-2</c:v>
                </c:pt>
                <c:pt idx="5863">
                  <c:v>-1.7001464985695301E-2</c:v>
                </c:pt>
                <c:pt idx="5864">
                  <c:v>-1.0598321542437899E-2</c:v>
                </c:pt>
                <c:pt idx="5865">
                  <c:v>-4.18792569226772E-3</c:v>
                </c:pt>
                <c:pt idx="5866">
                  <c:v>2.2253359457651998E-3</c:v>
                </c:pt>
                <c:pt idx="5867">
                  <c:v>8.6370747915586292E-3</c:v>
                </c:pt>
                <c:pt idx="5868">
                  <c:v>1.5042903307053599E-2</c:v>
                </c:pt>
                <c:pt idx="5869">
                  <c:v>2.1438437998616399E-2</c:v>
                </c:pt>
                <c:pt idx="5870">
                  <c:v>2.78193024166534E-2</c:v>
                </c:pt>
                <c:pt idx="5871">
                  <c:v>3.4181130150405102E-2</c:v>
                </c:pt>
                <c:pt idx="5872">
                  <c:v>4.0519567815871002E-2</c:v>
                </c:pt>
                <c:pt idx="5873">
                  <c:v>4.6830278034820302E-2</c:v>
                </c:pt>
                <c:pt idx="5874">
                  <c:v>5.3108942402849503E-2</c:v>
                </c:pt>
                <c:pt idx="5875">
                  <c:v>5.9351264444457097E-2</c:v>
                </c:pt>
                <c:pt idx="5876">
                  <c:v>6.55529725531111E-2</c:v>
                </c:pt>
                <c:pt idx="5877">
                  <c:v>7.1709822914300198E-2</c:v>
                </c:pt>
                <c:pt idx="5878">
                  <c:v>7.7817602409565603E-2</c:v>
                </c:pt>
                <c:pt idx="5879">
                  <c:v>8.3872131499528907E-2</c:v>
                </c:pt>
                <c:pt idx="5880">
                  <c:v>8.9869267083940399E-2</c:v>
                </c:pt>
                <c:pt idx="5881">
                  <c:v>9.5804905336794005E-2</c:v>
                </c:pt>
                <c:pt idx="5882">
                  <c:v>0.101674984514565</c:v>
                </c:pt>
                <c:pt idx="5883">
                  <c:v>0.10747548773565201</c:v>
                </c:pt>
                <c:pt idx="5884">
                  <c:v>0.11320244572912</c:v>
                </c:pt>
                <c:pt idx="5885">
                  <c:v>0.118851939550863</c:v>
                </c:pt>
                <c:pt idx="5886">
                  <c:v>0.124420103265328</c:v>
                </c:pt>
                <c:pt idx="5887">
                  <c:v>0.129903126590969</c:v>
                </c:pt>
                <c:pt idx="5888">
                  <c:v>0.13529725750760599</c:v>
                </c:pt>
                <c:pt idx="5889">
                  <c:v>0.140598804823934</c:v>
                </c:pt>
                <c:pt idx="5890">
                  <c:v>0.14580414070338801</c:v>
                </c:pt>
                <c:pt idx="5891">
                  <c:v>0.15090970314666799</c:v>
                </c:pt>
                <c:pt idx="5892">
                  <c:v>0.155911998429207</c:v>
                </c:pt>
                <c:pt idx="5893">
                  <c:v>0.160807603491914</c:v>
                </c:pt>
                <c:pt idx="5894">
                  <c:v>0.16559316828357101</c:v>
                </c:pt>
                <c:pt idx="5895">
                  <c:v>0.17026541805326101</c:v>
                </c:pt>
                <c:pt idx="5896">
                  <c:v>0.174821155591278</c:v>
                </c:pt>
                <c:pt idx="5897">
                  <c:v>0.17925726341696199</c:v>
                </c:pt>
                <c:pt idx="5898">
                  <c:v>0.18357070591199201</c:v>
                </c:pt>
                <c:pt idx="5899">
                  <c:v>0.187758531397647</c:v>
                </c:pt>
                <c:pt idx="5900">
                  <c:v>0.191817874154635</c:v>
                </c:pt>
                <c:pt idx="5901">
                  <c:v>0.195745956384099</c:v>
                </c:pt>
                <c:pt idx="5902">
                  <c:v>0.199540090108457</c:v>
                </c:pt>
                <c:pt idx="5903">
                  <c:v>0.20319767901077801</c:v>
                </c:pt>
                <c:pt idx="5904">
                  <c:v>0.20671622021143801</c:v>
                </c:pt>
                <c:pt idx="5905">
                  <c:v>0.210093305980835</c:v>
                </c:pt>
                <c:pt idx="5906">
                  <c:v>0.21332662538698799</c:v>
                </c:pt>
                <c:pt idx="5907">
                  <c:v>0.21641396587690701</c:v>
                </c:pt>
                <c:pt idx="5908">
                  <c:v>0.21935321479063899</c:v>
                </c:pt>
                <c:pt idx="5909">
                  <c:v>0.22214236080694999</c:v>
                </c:pt>
                <c:pt idx="5910">
                  <c:v>0.224779495319676</c:v>
                </c:pt>
                <c:pt idx="5911">
                  <c:v>0.227262813743769</c:v>
                </c:pt>
                <c:pt idx="5912">
                  <c:v>0.229590616750177</c:v>
                </c:pt>
                <c:pt idx="5913">
                  <c:v>0.231761311428687</c:v>
                </c:pt>
                <c:pt idx="5914">
                  <c:v>0.23377341237795399</c:v>
                </c:pt>
                <c:pt idx="5915">
                  <c:v>0.23562554272195299</c:v>
                </c:pt>
                <c:pt idx="5916">
                  <c:v>0.23731643505217301</c:v>
                </c:pt>
                <c:pt idx="5917">
                  <c:v>0.238844932294905</c:v>
                </c:pt>
                <c:pt idx="5918">
                  <c:v>0.240209988503022</c:v>
                </c:pt>
                <c:pt idx="5919">
                  <c:v>0.241410669571719</c:v>
                </c:pt>
                <c:pt idx="5920">
                  <c:v>0.24244615387771801</c:v>
                </c:pt>
                <c:pt idx="5921">
                  <c:v>0.24331573284150401</c:v>
                </c:pt>
                <c:pt idx="5922">
                  <c:v>0.244018811412204</c:v>
                </c:pt>
                <c:pt idx="5923">
                  <c:v>0.24455490847477901</c:v>
                </c:pt>
                <c:pt idx="5924">
                  <c:v>0.24492365717924799</c:v>
                </c:pt>
                <c:pt idx="5925">
                  <c:v>0.245124805191727</c:v>
                </c:pt>
                <c:pt idx="5926">
                  <c:v>0.24515821486709499</c:v>
                </c:pt>
                <c:pt idx="5927">
                  <c:v>0.24502386334319001</c:v>
                </c:pt>
                <c:pt idx="5928">
                  <c:v>0.24472184255644799</c:v>
                </c:pt>
                <c:pt idx="5929">
                  <c:v>0.24425235917899399</c:v>
                </c:pt>
                <c:pt idx="5930">
                  <c:v>0.24361573447721899</c:v>
                </c:pt>
                <c:pt idx="5931">
                  <c:v>0.242812404091932</c:v>
                </c:pt>
                <c:pt idx="5932">
                  <c:v>0.24184291774025801</c:v>
                </c:pt>
                <c:pt idx="5933">
                  <c:v>0.24070793883946501</c:v>
                </c:pt>
                <c:pt idx="5934">
                  <c:v>0.239408244052988</c:v>
                </c:pt>
                <c:pt idx="5935">
                  <c:v>0.237944722758963</c:v>
                </c:pt>
                <c:pt idx="5936">
                  <c:v>0.23631837644162601</c:v>
                </c:pt>
                <c:pt idx="5937">
                  <c:v>0.23453031800599899</c:v>
                </c:pt>
                <c:pt idx="5938">
                  <c:v>0.23258177101633301</c:v>
                </c:pt>
                <c:pt idx="5939">
                  <c:v>0.23047406885882599</c:v>
                </c:pt>
                <c:pt idx="5940">
                  <c:v>0.22820865382918701</c:v>
                </c:pt>
                <c:pt idx="5941">
                  <c:v>0.225787076145682</c:v>
                </c:pt>
                <c:pt idx="5942">
                  <c:v>0.223210992888315</c:v>
                </c:pt>
                <c:pt idx="5943">
                  <c:v>0.22048216686490099</c:v>
                </c:pt>
                <c:pt idx="5944">
                  <c:v>0.21760246540477399</c:v>
                </c:pt>
                <c:pt idx="5945">
                  <c:v>0.214573859080983</c:v>
                </c:pt>
                <c:pt idx="5946">
                  <c:v>0.21139842036182599</c:v>
                </c:pt>
                <c:pt idx="5947">
                  <c:v>0.208078322192675</c:v>
                </c:pt>
                <c:pt idx="5948">
                  <c:v>0.20461583650902401</c:v>
                </c:pt>
                <c:pt idx="5949">
                  <c:v>0.20101333268181801</c:v>
                </c:pt>
                <c:pt idx="5950">
                  <c:v>0.19727327589609001</c:v>
                </c:pt>
                <c:pt idx="5951">
                  <c:v>0.193398225464048</c:v>
                </c:pt>
                <c:pt idx="5952">
                  <c:v>0.189390833073736</c:v>
                </c:pt>
                <c:pt idx="5953">
                  <c:v>0.18525384097449701</c:v>
                </c:pt>
                <c:pt idx="5954">
                  <c:v>0.180990080100454</c:v>
                </c:pt>
                <c:pt idx="5955">
                  <c:v>0.17660246813330799</c:v>
                </c:pt>
                <c:pt idx="5956">
                  <c:v>0.172094007505779</c:v>
                </c:pt>
                <c:pt idx="5957">
                  <c:v>0.16746778334704299</c:v>
                </c:pt>
                <c:pt idx="5958">
                  <c:v>0.16272696137159001</c:v>
                </c:pt>
                <c:pt idx="5959">
                  <c:v>0.15787478571293001</c:v>
                </c:pt>
                <c:pt idx="5960">
                  <c:v>0.152914576703642</c:v>
                </c:pt>
                <c:pt idx="5961">
                  <c:v>0.147849728603274</c:v>
                </c:pt>
                <c:pt idx="5962">
                  <c:v>0.14268370727566501</c:v>
                </c:pt>
                <c:pt idx="5963">
                  <c:v>0.137420047817259</c:v>
                </c:pt>
                <c:pt idx="5964">
                  <c:v>0.13206235213804399</c:v>
                </c:pt>
                <c:pt idx="5965">
                  <c:v>0.12661428649678</c:v>
                </c:pt>
                <c:pt idx="5966">
                  <c:v>0.121079578992182</c:v>
                </c:pt>
                <c:pt idx="5967">
                  <c:v>0.11546201701179</c:v>
                </c:pt>
                <c:pt idx="5968">
                  <c:v>0.10976544464027201</c:v>
                </c:pt>
                <c:pt idx="5969">
                  <c:v>0.10399376002892199</c:v>
                </c:pt>
                <c:pt idx="5970">
                  <c:v>9.8150912728168796E-2</c:v>
                </c:pt>
                <c:pt idx="5971">
                  <c:v>9.2240900984902202E-2</c:v>
                </c:pt>
                <c:pt idx="5972">
                  <c:v>8.6267769006485598E-2</c:v>
                </c:pt>
                <c:pt idx="5973">
                  <c:v>8.0235604193313603E-2</c:v>
                </c:pt>
                <c:pt idx="5974">
                  <c:v>7.4148534341812705E-2</c:v>
                </c:pt>
                <c:pt idx="5975">
                  <c:v>6.8010724819800195E-2</c:v>
                </c:pt>
                <c:pt idx="5976">
                  <c:v>6.1826375716132503E-2</c:v>
                </c:pt>
                <c:pt idx="5977">
                  <c:v>5.5599718966594103E-2</c:v>
                </c:pt>
                <c:pt idx="5978">
                  <c:v>4.9335015457993597E-2</c:v>
                </c:pt>
                <c:pt idx="5979">
                  <c:v>4.3036552112449097E-2</c:v>
                </c:pt>
                <c:pt idx="5980">
                  <c:v>3.67086389538566E-2</c:v>
                </c:pt>
                <c:pt idx="5981">
                  <c:v>3.0355606158551401E-2</c:v>
                </c:pt>
                <c:pt idx="5982">
                  <c:v>2.3981801092177998E-2</c:v>
                </c:pt>
                <c:pt idx="5983">
                  <c:v>1.7591585334797599E-2</c:v>
                </c:pt>
                <c:pt idx="5984">
                  <c:v>1.11893316962699E-2</c:v>
                </c:pt>
                <c:pt idx="5985">
                  <c:v>4.7794212239482201E-3</c:v>
                </c:pt>
                <c:pt idx="5986">
                  <c:v>-1.6337597952600499E-3</c:v>
                </c:pt>
                <c:pt idx="5987">
                  <c:v>-8.0458228364200298E-3</c:v>
                </c:pt>
                <c:pt idx="5988">
                  <c:v>-1.4452380139626599E-2</c:v>
                </c:pt>
                <c:pt idx="5989">
                  <c:v>-2.0849047712538399E-2</c:v>
                </c:pt>
                <c:pt idx="5990">
                  <c:v>-2.7231448330333599E-2</c:v>
                </c:pt>
                <c:pt idx="5991">
                  <c:v>-3.3595214531034798E-2</c:v>
                </c:pt>
                <c:pt idx="5992">
                  <c:v>-3.99359916041531E-2</c:v>
                </c:pt>
                <c:pt idx="5993">
                  <c:v>-4.6249440570606301E-2</c:v>
                </c:pt>
                <c:pt idx="5994">
                  <c:v>-5.25312411518725E-2</c:v>
                </c:pt>
                <c:pt idx="5995">
                  <c:v>-5.8777094726346603E-2</c:v>
                </c:pt>
                <c:pt idx="5996">
                  <c:v>-6.4982727270877005E-2</c:v>
                </c:pt>
                <c:pt idx="5997">
                  <c:v>-7.1143892285469801E-2</c:v>
                </c:pt>
                <c:pt idx="5998">
                  <c:v>-7.7256373699159095E-2</c:v>
                </c:pt>
                <c:pt idx="5999">
                  <c:v>-8.3315988755054304E-2</c:v>
                </c:pt>
                <c:pt idx="6000">
                  <c:v>-8.9318590872591294E-2</c:v>
                </c:pt>
                <c:pt idx="6001">
                  <c:v>-9.52600724850277E-2</c:v>
                </c:pt>
                <c:pt idx="6002">
                  <c:v>-0.10113636785024099</c:v>
                </c:pt>
                <c:pt idx="6003">
                  <c:v>-0.106943455832909</c:v>
                </c:pt>
                <c:pt idx="6004">
                  <c:v>-0.11267736265615701</c:v>
                </c:pt>
                <c:pt idx="6005">
                  <c:v>-0.118334164620813</c:v>
                </c:pt>
                <c:pt idx="6006">
                  <c:v>-0.123909990790378</c:v>
                </c:pt>
                <c:pt idx="6007">
                  <c:v>-0.12940102563990399</c:v>
                </c:pt>
                <c:pt idx="6008">
                  <c:v>-0.13480351166694601</c:v>
                </c:pt>
                <c:pt idx="6009">
                  <c:v>-0.140113751962815</c:v>
                </c:pt>
                <c:pt idx="6010">
                  <c:v>-0.14532811274236199</c:v>
                </c:pt>
                <c:pt idx="6011">
                  <c:v>-0.15044302583056701</c:v>
                </c:pt>
                <c:pt idx="6012">
                  <c:v>-0.15545499110423799</c:v>
                </c:pt>
                <c:pt idx="6013">
                  <c:v>-0.16036057888713301</c:v>
                </c:pt>
                <c:pt idx="6014">
                  <c:v>-0.16515643229688001</c:v>
                </c:pt>
                <c:pt idx="6015">
                  <c:v>-0.169839269542087</c:v>
                </c:pt>
                <c:pt idx="6016">
                  <c:v>-0.17440588616805999</c:v>
                </c:pt>
                <c:pt idx="6017">
                  <c:v>-0.17885315724960599</c:v>
                </c:pt>
                <c:pt idx="6018">
                  <c:v>-0.183178039529413</c:v>
                </c:pt>
                <c:pt idx="6019">
                  <c:v>-0.18737757350054199</c:v>
                </c:pt>
                <c:pt idx="6020">
                  <c:v>-0.19144888543161301</c:v>
                </c:pt>
                <c:pt idx="6021">
                  <c:v>-0.195389189333288</c:v>
                </c:pt>
                <c:pt idx="6022">
                  <c:v>-0.199195788864725</c:v>
                </c:pt>
                <c:pt idx="6023">
                  <c:v>-0.20286607917867</c:v>
                </c:pt>
                <c:pt idx="6024">
                  <c:v>-0.20639754870395299</c:v>
                </c:pt>
                <c:pt idx="6025">
                  <c:v>-0.20978778086414601</c:v>
                </c:pt>
                <c:pt idx="6026">
                  <c:v>-0.21303445573122601</c:v>
                </c:pt>
                <c:pt idx="6027">
                  <c:v>-0.216135351613093</c:v>
                </c:pt>
                <c:pt idx="6028">
                  <c:v>-0.219088346573868</c:v>
                </c:pt>
                <c:pt idx="6029">
                  <c:v>-0.221891419885931</c:v>
                </c:pt>
                <c:pt idx="6030">
                  <c:v>-0.22454265341269999</c:v>
                </c:pt>
                <c:pt idx="6031">
                  <c:v>-0.22704023292120501</c:v>
                </c:pt>
                <c:pt idx="6032">
                  <c:v>-0.229382449323566</c:v>
                </c:pt>
                <c:pt idx="6033">
                  <c:v>-0.23156769984652001</c:v>
                </c:pt>
                <c:pt idx="6034">
                  <c:v>-0.23359448912818701</c:v>
                </c:pt>
                <c:pt idx="6035">
                  <c:v>-0.23546143024135099</c:v>
                </c:pt>
                <c:pt idx="6036">
                  <c:v>-0.237167245642528</c:v>
                </c:pt>
                <c:pt idx="6037">
                  <c:v>-0.23871076804618499</c:v>
                </c:pt>
                <c:pt idx="6038">
                  <c:v>-0.24009094122351199</c:v>
                </c:pt>
                <c:pt idx="6039">
                  <c:v>-0.24130682072519699</c:v>
                </c:pt>
                <c:pt idx="6040">
                  <c:v>-0.24235757452770901</c:v>
                </c:pt>
                <c:pt idx="6041">
                  <c:v>-0.24324248360265299</c:v>
                </c:pt>
                <c:pt idx="6042">
                  <c:v>-0.24396094240879501</c:v>
                </c:pt>
                <c:pt idx="6043">
                  <c:v>-0.244512459306437</c:v>
                </c:pt>
                <c:pt idx="6044">
                  <c:v>-0.24489665689384099</c:v>
                </c:pt>
                <c:pt idx="6045">
                  <c:v>-0.24511327226548801</c:v>
                </c:pt>
                <c:pt idx="6046">
                  <c:v>-0.24516215719197901</c:v>
                </c:pt>
                <c:pt idx="6047">
                  <c:v>-0.24504327822147201</c:v>
                </c:pt>
                <c:pt idx="6048">
                  <c:v>-0.24475671670257201</c:v>
                </c:pt>
                <c:pt idx="6049">
                  <c:v>-0.24430266872866399</c:v>
                </c:pt>
                <c:pt idx="6050">
                  <c:v>-0.24368144500372499</c:v>
                </c:pt>
                <c:pt idx="6051">
                  <c:v>-0.242893470629714</c:v>
                </c:pt>
                <c:pt idx="6052">
                  <c:v>-0.24193928481567101</c:v>
                </c:pt>
                <c:pt idx="6053">
                  <c:v>-0.24081954050874199</c:v>
                </c:pt>
                <c:pt idx="6054">
                  <c:v>-0.23953500394736499</c:v>
                </c:pt>
                <c:pt idx="6055">
                  <c:v>-0.238086554136937</c:v>
                </c:pt>
                <c:pt idx="6056">
                  <c:v>-0.23647518224831399</c:v>
                </c:pt>
                <c:pt idx="6057">
                  <c:v>-0.23470199093954999</c:v>
                </c:pt>
                <c:pt idx="6058">
                  <c:v>-0.232768193601357</c:v>
                </c:pt>
                <c:pt idx="6059">
                  <c:v>-0.230675113526777</c:v>
                </c:pt>
                <c:pt idx="6060">
                  <c:v>-0.228424183005666</c:v>
                </c:pt>
                <c:pt idx="6061">
                  <c:v>-0.22601694234457001</c:v>
                </c:pt>
                <c:pt idx="6062">
                  <c:v>-0.22345503881270601</c:v>
                </c:pt>
                <c:pt idx="6063">
                  <c:v>-0.22074022551473199</c:v>
                </c:pt>
                <c:pt idx="6064">
                  <c:v>-0.21787436019110901</c:v>
                </c:pt>
                <c:pt idx="6065">
                  <c:v>-0.21485940394684799</c:v>
                </c:pt>
                <c:pt idx="6066">
                  <c:v>-0.21169741990953</c:v>
                </c:pt>
                <c:pt idx="6067">
                  <c:v>-0.20839057181751899</c:v>
                </c:pt>
                <c:pt idx="6068">
                  <c:v>-0.20494112253931299</c:v>
                </c:pt>
                <c:pt idx="6069">
                  <c:v>-0.20135143252507301</c:v>
                </c:pt>
                <c:pt idx="6070">
                  <c:v>-0.19762395819137099</c:v>
                </c:pt>
                <c:pt idx="6071">
                  <c:v>-0.19376125024027099</c:v>
                </c:pt>
                <c:pt idx="6072">
                  <c:v>-0.18976595191388701</c:v>
                </c:pt>
                <c:pt idx="6073">
                  <c:v>-0.18564079718562199</c:v>
                </c:pt>
                <c:pt idx="6074">
                  <c:v>-0.18138860888931199</c:v>
                </c:pt>
                <c:pt idx="6075">
                  <c:v>-0.17701229678757099</c:v>
                </c:pt>
                <c:pt idx="6076">
                  <c:v>-0.172514855580647</c:v>
                </c:pt>
                <c:pt idx="6077">
                  <c:v>-0.16789936285715201</c:v>
                </c:pt>
                <c:pt idx="6078">
                  <c:v>-0.16316897698808</c:v>
                </c:pt>
                <c:pt idx="6079">
                  <c:v>-0.15832693496553801</c:v>
                </c:pt>
                <c:pt idx="6080">
                  <c:v>-0.15337655018767801</c:v>
                </c:pt>
                <c:pt idx="6081">
                  <c:v>-0.148321210191354</c:v>
                </c:pt>
                <c:pt idx="6082">
                  <c:v>-0.14316437433402801</c:v>
                </c:pt>
                <c:pt idx="6083">
                  <c:v>-0.137909571426548</c:v>
                </c:pt>
                <c:pt idx="6084">
                  <c:v>-0.13256039731838801</c:v>
                </c:pt>
                <c:pt idx="6085">
                  <c:v>-0.127120512437013</c:v>
                </c:pt>
                <c:pt idx="6086">
                  <c:v>-0.12159363928306401</c:v>
                </c:pt>
                <c:pt idx="6087">
                  <c:v>-0.11598355988305301</c:v>
                </c:pt>
                <c:pt idx="6088">
                  <c:v>-0.110294113201336</c:v>
                </c:pt>
                <c:pt idx="6089">
                  <c:v>-0.104529192513115</c:v>
                </c:pt>
                <c:pt idx="6090">
                  <c:v>-9.8692742740278699E-2</c:v>
                </c:pt>
                <c:pt idx="6091">
                  <c:v>-9.2788757751905898E-2</c:v>
                </c:pt>
                <c:pt idx="6092">
                  <c:v>-8.6821277631265001E-2</c:v>
                </c:pt>
                <c:pt idx="6093">
                  <c:v>-8.0794385911197197E-2</c:v>
                </c:pt>
                <c:pt idx="6094">
                  <c:v>-7.4712206779763604E-2</c:v>
                </c:pt>
                <c:pt idx="6095">
                  <c:v>-6.8578902258073199E-2</c:v>
                </c:pt>
                <c:pt idx="6096">
                  <c:v>-6.2398669352220999E-2</c:v>
                </c:pt>
                <c:pt idx="6097">
                  <c:v>-5.6175737181286899E-2</c:v>
                </c:pt>
                <c:pt idx="6098">
                  <c:v>-4.9914364083359003E-2</c:v>
                </c:pt>
                <c:pt idx="6099">
                  <c:v>-4.3618834701562997E-2</c:v>
                </c:pt>
                <c:pt idx="6100">
                  <c:v>-3.7293457052090501E-2</c:v>
                </c:pt>
                <c:pt idx="6101">
                  <c:v>-3.09425595762335E-2</c:v>
                </c:pt>
                <c:pt idx="6102">
                  <c:v>-2.4570488178442401E-2</c:v>
                </c:pt>
                <c:pt idx="6103">
                  <c:v>-1.81816032524332E-2</c:v>
                </c:pt>
                <c:pt idx="6104">
                  <c:v>-1.17802766973805E-2</c:v>
                </c:pt>
                <c:pt idx="6105">
                  <c:v>-5.3708889262367799E-3</c:v>
                </c:pt>
                <c:pt idx="6106">
                  <c:v>1.0421741317739E-3</c:v>
                </c:pt>
                <c:pt idx="6107">
                  <c:v>7.4545240324372297E-3</c:v>
                </c:pt>
                <c:pt idx="6108">
                  <c:v>1.38617728195508E-2</c:v>
                </c:pt>
                <c:pt idx="6109">
                  <c:v>2.0259536027592302E-2</c:v>
                </c:pt>
                <c:pt idx="6110">
                  <c:v>2.6643435681999499E-2</c:v>
                </c:pt>
                <c:pt idx="6111">
                  <c:v>3.30091032950076E-2</c:v>
                </c:pt>
                <c:pt idx="6112">
                  <c:v>3.9352182854995699E-2</c:v>
                </c:pt>
                <c:pt idx="6113">
                  <c:v>4.5668333807295097E-2</c:v>
                </c:pt>
                <c:pt idx="6114">
                  <c:v>5.1953234024421299E-2</c:v>
                </c:pt>
                <c:pt idx="6115">
                  <c:v>5.8202582763695498E-2</c:v>
                </c:pt>
                <c:pt idx="6116">
                  <c:v>6.4412103610232904E-2</c:v>
                </c:pt>
                <c:pt idx="6117">
                  <c:v>7.0577547403283702E-2</c:v>
                </c:pt>
                <c:pt idx="6118">
                  <c:v>7.6694695143923505E-2</c:v>
                </c:pt>
                <c:pt idx="6119">
                  <c:v>8.2759360882105296E-2</c:v>
                </c:pt>
                <c:pt idx="6120">
                  <c:v>8.8767394581094505E-2</c:v>
                </c:pt>
                <c:pt idx="6121">
                  <c:v>9.4714684957330403E-2</c:v>
                </c:pt>
                <c:pt idx="6122">
                  <c:v>0.100597162293767</c:v>
                </c:pt>
                <c:pt idx="6123">
                  <c:v>0.10641080122477201</c:v>
                </c:pt>
                <c:pt idx="6124">
                  <c:v>0.11215162349067399</c:v>
                </c:pt>
                <c:pt idx="6125">
                  <c:v>0.117815700660078</c:v>
                </c:pt>
                <c:pt idx="6126">
                  <c:v>0.12339915681808</c:v>
                </c:pt>
                <c:pt idx="6127">
                  <c:v>0.12889817121854899</c:v>
                </c:pt>
                <c:pt idx="6128">
                  <c:v>0.13430898089865201</c:v>
                </c:pt>
                <c:pt idx="6129">
                  <c:v>0.13962788325384201</c:v>
                </c:pt>
                <c:pt idx="6130">
                  <c:v>0.144851238571543</c:v>
                </c:pt>
                <c:pt idx="6131">
                  <c:v>0.149975472521794</c:v>
                </c:pt>
                <c:pt idx="6132">
                  <c:v>0.15499707860315801</c:v>
                </c:pt>
                <c:pt idx="6133">
                  <c:v>0.159912620542212</c:v>
                </c:pt>
                <c:pt idx="6134">
                  <c:v>0.16471873464497699</c:v>
                </c:pt>
                <c:pt idx="6135">
                  <c:v>0.16941213209869299</c:v>
                </c:pt>
                <c:pt idx="6136">
                  <c:v>0.173989601222338</c:v>
                </c:pt>
                <c:pt idx="6137">
                  <c:v>0.17844800966438301</c:v>
                </c:pt>
                <c:pt idx="6138">
                  <c:v>0.182784306546243</c:v>
                </c:pt>
                <c:pt idx="6139">
                  <c:v>0.18699552454999499</c:v>
                </c:pt>
                <c:pt idx="6140">
                  <c:v>0.19107878194890099</c:v>
                </c:pt>
                <c:pt idx="6141">
                  <c:v>0.19503128457937</c:v>
                </c:pt>
                <c:pt idx="6142">
                  <c:v>0.19885032775299499</c:v>
                </c:pt>
                <c:pt idx="6143">
                  <c:v>0.202533298107368</c:v>
                </c:pt>
                <c:pt idx="6144">
                  <c:v>0.206077675394395</c:v>
                </c:pt>
                <c:pt idx="6145">
                  <c:v>0.209481034204899</c:v>
                </c:pt>
                <c:pt idx="6146">
                  <c:v>0.212741045628319</c:v>
                </c:pt>
                <c:pt idx="6147">
                  <c:v>0.21585547884638001</c:v>
                </c:pt>
                <c:pt idx="6148">
                  <c:v>0.21882220265963701</c:v>
                </c:pt>
                <c:pt idx="6149">
                  <c:v>0.221639186945846</c:v>
                </c:pt>
                <c:pt idx="6150">
                  <c:v>0.22430450404917801</c:v>
                </c:pt>
                <c:pt idx="6151">
                  <c:v>0.22681633009930499</c:v>
                </c:pt>
                <c:pt idx="6152">
                  <c:v>0.22917294625947099</c:v>
                </c:pt>
                <c:pt idx="6153">
                  <c:v>0.231372739902692</c:v>
                </c:pt>
                <c:pt idx="6154">
                  <c:v>0.233414205715264</c:v>
                </c:pt>
                <c:pt idx="6155">
                  <c:v>0.235295946726857</c:v>
                </c:pt>
                <c:pt idx="6156">
                  <c:v>0.23701667526644801</c:v>
                </c:pt>
                <c:pt idx="6157">
                  <c:v>0.23857521384347899</c:v>
                </c:pt>
                <c:pt idx="6158">
                  <c:v>0.239970495953608</c:v>
                </c:pt>
                <c:pt idx="6159">
                  <c:v>0.24120156680851301</c:v>
                </c:pt>
                <c:pt idx="6160">
                  <c:v>0.24226758398925799</c:v>
                </c:pt>
                <c:pt idx="6161">
                  <c:v>0.243167818022752</c:v>
                </c:pt>
                <c:pt idx="6162">
                  <c:v>0.24390165288092799</c:v>
                </c:pt>
                <c:pt idx="6163">
                  <c:v>0.24446858640228999</c:v>
                </c:pt>
                <c:pt idx="6164">
                  <c:v>0.244868230635541</c:v>
                </c:pt>
                <c:pt idx="6165">
                  <c:v>0.24510031210505701</c:v>
                </c:pt>
                <c:pt idx="6166">
                  <c:v>0.245164671998026</c:v>
                </c:pt>
                <c:pt idx="6167">
                  <c:v>0.245061266273121</c:v>
                </c:pt>
                <c:pt idx="6168">
                  <c:v>0.24479016569064099</c:v>
                </c:pt>
                <c:pt idx="6169">
                  <c:v>0.24435155576408801</c:v>
                </c:pt>
                <c:pt idx="6170">
                  <c:v>0.243745736633218</c:v>
                </c:pt>
                <c:pt idx="6171">
                  <c:v>0.24297312285866299</c:v>
                </c:pt>
                <c:pt idx="6172">
                  <c:v>0.24203424313824001</c:v>
                </c:pt>
                <c:pt idx="6173">
                  <c:v>0.24092973994517</c:v>
                </c:pt>
                <c:pt idx="6174">
                  <c:v>0.239660369088433</c:v>
                </c:pt>
                <c:pt idx="6175">
                  <c:v>0.23822699919557</c:v>
                </c:pt>
                <c:pt idx="6176">
                  <c:v>0.23663061111828201</c:v>
                </c:pt>
                <c:pt idx="6177">
                  <c:v>0.23487229726123701</c:v>
                </c:pt>
                <c:pt idx="6178">
                  <c:v>0.23295326083453999</c:v>
                </c:pt>
                <c:pt idx="6179">
                  <c:v>0.23087481503037899</c:v>
                </c:pt>
                <c:pt idx="6180">
                  <c:v>0.22863838212440801</c:v>
                </c:pt>
                <c:pt idx="6181">
                  <c:v>0.22624549250249201</c:v>
                </c:pt>
                <c:pt idx="6182">
                  <c:v>0.22369778361346301</c:v>
                </c:pt>
                <c:pt idx="6183">
                  <c:v>0.22099699884861901</c:v>
                </c:pt>
                <c:pt idx="6184">
                  <c:v>0.218144986348727</c:v>
                </c:pt>
                <c:pt idx="6185">
                  <c:v>0.215143697739343</c:v>
                </c:pt>
                <c:pt idx="6186">
                  <c:v>0.21199518679531801</c:v>
                </c:pt>
                <c:pt idx="6187">
                  <c:v>0.20870160803540899</c:v>
                </c:pt>
                <c:pt idx="6188">
                  <c:v>0.20526521524794</c:v>
                </c:pt>
                <c:pt idx="6189">
                  <c:v>0.201688359948547</c:v>
                </c:pt>
                <c:pt idx="6190">
                  <c:v>0.19797348977103599</c:v>
                </c:pt>
                <c:pt idx="6191">
                  <c:v>0.194123146792475</c:v>
                </c:pt>
                <c:pt idx="6192">
                  <c:v>0.190139965793657</c:v>
                </c:pt>
                <c:pt idx="6193">
                  <c:v>0.186026672456125</c:v>
                </c:pt>
                <c:pt idx="6194">
                  <c:v>0.18178608149699299</c:v>
                </c:pt>
                <c:pt idx="6195">
                  <c:v>0.17742109474284501</c:v>
                </c:pt>
                <c:pt idx="6196">
                  <c:v>0.17293469914401699</c:v>
                </c:pt>
                <c:pt idx="6197">
                  <c:v>0.16832996473064099</c:v>
                </c:pt>
                <c:pt idx="6198">
                  <c:v>0.16361004251182101</c:v>
                </c:pt>
                <c:pt idx="6199">
                  <c:v>0.158778162319413</c:v>
                </c:pt>
                <c:pt idx="6200">
                  <c:v>0.15383763059785399</c:v>
                </c:pt>
                <c:pt idx="6201">
                  <c:v>0.14879182814157199</c:v>
                </c:pt>
                <c:pt idx="6202">
                  <c:v>0.14364420778151399</c:v>
                </c:pt>
                <c:pt idx="6203">
                  <c:v>0.13839829202238399</c:v>
                </c:pt>
                <c:pt idx="6204">
                  <c:v>0.133057670632199</c:v>
                </c:pt>
                <c:pt idx="6205">
                  <c:v>0.12762599818582299</c:v>
                </c:pt>
                <c:pt idx="6206">
                  <c:v>0.12210699156414299</c:v>
                </c:pt>
                <c:pt idx="6207">
                  <c:v>0.116504427410624</c:v>
                </c:pt>
                <c:pt idx="6208">
                  <c:v>0.110822139546955</c:v>
                </c:pt>
                <c:pt idx="6209">
                  <c:v>0.105064016349574</c:v>
                </c:pt>
                <c:pt idx="6210">
                  <c:v>9.9233998088864503E-2</c:v>
                </c:pt>
                <c:pt idx="6211">
                  <c:v>9.3336074232835395E-2</c:v>
                </c:pt>
                <c:pt idx="6212">
                  <c:v>8.7374280717136502E-2</c:v>
                </c:pt>
                <c:pt idx="6213">
                  <c:v>8.1352697183278394E-2</c:v>
                </c:pt>
                <c:pt idx="6214">
                  <c:v>7.5275444186942694E-2</c:v>
                </c:pt>
                <c:pt idx="6215">
                  <c:v>6.9146680378295397E-2</c:v>
                </c:pt>
                <c:pt idx="6216">
                  <c:v>6.2970599656232196E-2</c:v>
                </c:pt>
                <c:pt idx="6217">
                  <c:v>5.6751428298503201E-2</c:v>
                </c:pt>
                <c:pt idx="6218">
                  <c:v>5.0493422069680702E-2</c:v>
                </c:pt>
                <c:pt idx="6219">
                  <c:v>4.4200863308949699E-2</c:v>
                </c:pt>
                <c:pt idx="6220">
                  <c:v>3.7878057999712597E-2</c:v>
                </c:pt>
                <c:pt idx="6221">
                  <c:v>3.1529332823014997E-2</c:v>
                </c:pt>
                <c:pt idx="6222">
                  <c:v>2.5159032196807998E-2</c:v>
                </c:pt>
                <c:pt idx="6223">
                  <c:v>1.8771515303072701E-2</c:v>
                </c:pt>
                <c:pt idx="6224">
                  <c:v>1.23711531048424E-2</c:v>
                </c:pt>
                <c:pt idx="6225">
                  <c:v>5.9623253551623796E-3</c:v>
                </c:pt>
                <c:pt idx="6226">
                  <c:v>-4.5058239996465199E-4</c:v>
                </c:pt>
                <c:pt idx="6227">
                  <c:v>-6.8631818225977801E-3</c:v>
                </c:pt>
                <c:pt idx="6228">
                  <c:v>-1.3271084785787301E-2</c:v>
                </c:pt>
                <c:pt idx="6229">
                  <c:v>-1.9669906376359798E-2</c:v>
                </c:pt>
                <c:pt idx="6230">
                  <c:v>-2.6055267895504199E-2</c:v>
                </c:pt>
                <c:pt idx="6231">
                  <c:v>-3.24227998551051E-2</c:v>
                </c:pt>
                <c:pt idx="6232">
                  <c:v>-3.8768144967773498E-2</c:v>
                </c:pt>
                <c:pt idx="6233">
                  <c:v>-4.5086961128528398E-2</c:v>
                </c:pt>
                <c:pt idx="6234">
                  <c:v>-5.1374924386089101E-2</c:v>
                </c:pt>
                <c:pt idx="6235">
                  <c:v>-5.7627731901745499E-2</c:v>
                </c:pt>
                <c:pt idx="6236">
                  <c:v>-6.3841104893780101E-2</c:v>
                </c:pt>
                <c:pt idx="6237">
                  <c:v>-7.0010791565428596E-2</c:v>
                </c:pt>
                <c:pt idx="6238">
                  <c:v>-7.6132570014374998E-2</c:v>
                </c:pt>
                <c:pt idx="6239">
                  <c:v>-8.2202251121788902E-2</c:v>
                </c:pt>
                <c:pt idx="6240">
                  <c:v>-8.8215681418930506E-2</c:v>
                </c:pt>
                <c:pt idx="6241">
                  <c:v>-9.4168745929359199E-2</c:v>
                </c:pt>
                <c:pt idx="6242">
                  <c:v>-0.100057370984803</c:v>
                </c:pt>
                <c:pt idx="6243">
                  <c:v>-0.105877527012758</c:v>
                </c:pt>
                <c:pt idx="6244">
                  <c:v>-0.111625231293921</c:v>
                </c:pt>
                <c:pt idx="6245">
                  <c:v>-0.117296550687547</c:v>
                </c:pt>
                <c:pt idx="6246">
                  <c:v>-0.122887604322898</c:v>
                </c:pt>
                <c:pt idx="6247">
                  <c:v>-0.128394566254903</c:v>
                </c:pt>
                <c:pt idx="6248">
                  <c:v>-0.13381366808225401</c:v>
                </c:pt>
                <c:pt idx="6249">
                  <c:v>-0.13914120152610701</c:v>
                </c:pt>
                <c:pt idx="6250">
                  <c:v>-0.14437352096765099</c:v>
                </c:pt>
                <c:pt idx="6251">
                  <c:v>-0.14950704594279701</c:v>
                </c:pt>
                <c:pt idx="6252">
                  <c:v>-0.15453826359228001</c:v>
                </c:pt>
                <c:pt idx="6253">
                  <c:v>-0.15946373106550299</c:v>
                </c:pt>
                <c:pt idx="6254">
                  <c:v>-0.16428007787646701</c:v>
                </c:pt>
                <c:pt idx="6255">
                  <c:v>-0.16898400821019399</c:v>
                </c:pt>
                <c:pt idx="6256">
                  <c:v>-0.17357230317803801</c:v>
                </c:pt>
                <c:pt idx="6257">
                  <c:v>-0.178041823020367</c:v>
                </c:pt>
                <c:pt idx="6258">
                  <c:v>-0.18238950925509201</c:v>
                </c:pt>
                <c:pt idx="6259">
                  <c:v>-0.18661238677058201</c:v>
                </c:pt>
                <c:pt idx="6260">
                  <c:v>-0.19070756586152299</c:v>
                </c:pt>
                <c:pt idx="6261">
                  <c:v>-0.194672244206336</c:v>
                </c:pt>
                <c:pt idx="6262">
                  <c:v>-0.198503708784801</c:v>
                </c:pt>
                <c:pt idx="6263">
                  <c:v>-0.20219933773457199</c:v>
                </c:pt>
                <c:pt idx="6264">
                  <c:v>-0.205756602145309</c:v>
                </c:pt>
                <c:pt idx="6265">
                  <c:v>-0.209173067789204</c:v>
                </c:pt>
                <c:pt idx="6266">
                  <c:v>-0.21244639678672</c:v>
                </c:pt>
                <c:pt idx="6267">
                  <c:v>-0.21557434920639901</c:v>
                </c:pt>
                <c:pt idx="6268">
                  <c:v>-0.218554784597634</c:v>
                </c:pt>
                <c:pt idx="6269">
                  <c:v>-0.22138566345538399</c:v>
                </c:pt>
                <c:pt idx="6270">
                  <c:v>-0.22406504861579499</c:v>
                </c:pt>
                <c:pt idx="6271">
                  <c:v>-0.22659110658179901</c:v>
                </c:pt>
                <c:pt idx="6272">
                  <c:v>-0.22896210877777601</c:v>
                </c:pt>
                <c:pt idx="6273">
                  <c:v>-0.23117643273240701</c:v>
                </c:pt>
                <c:pt idx="6274">
                  <c:v>-0.23323256318893301</c:v>
                </c:pt>
                <c:pt idx="6275">
                  <c:v>-0.235129093142039</c:v>
                </c:pt>
                <c:pt idx="6276">
                  <c:v>-0.236864724800666</c:v>
                </c:pt>
                <c:pt idx="6277">
                  <c:v>-0.23843827047608501</c:v>
                </c:pt>
                <c:pt idx="6278">
                  <c:v>-0.23984865339463099</c:v>
                </c:pt>
                <c:pt idx="6279">
                  <c:v>-0.24109490843453599</c:v>
                </c:pt>
                <c:pt idx="6280">
                  <c:v>-0.242176182786358</c:v>
                </c:pt>
                <c:pt idx="6281">
                  <c:v>-0.24309173653655999</c:v>
                </c:pt>
                <c:pt idx="6282">
                  <c:v>-0.24384094317383001</c:v>
                </c:pt>
                <c:pt idx="6283">
                  <c:v>-0.244423290017798</c:v>
                </c:pt>
                <c:pt idx="6284">
                  <c:v>-0.24483837856986701</c:v>
                </c:pt>
                <c:pt idx="6285">
                  <c:v>-0.24508592478589999</c:v>
                </c:pt>
                <c:pt idx="6286">
                  <c:v>-0.245165759270595</c:v>
                </c:pt>
                <c:pt idx="6287">
                  <c:v>-0.24507782739339801</c:v>
                </c:pt>
                <c:pt idx="6288">
                  <c:v>-0.24482218932588901</c:v>
                </c:pt>
                <c:pt idx="6289">
                  <c:v>-0.24439902000060801</c:v>
                </c:pt>
                <c:pt idx="6290">
                  <c:v>-0.24380860899134299</c:v>
                </c:pt>
                <c:pt idx="6291">
                  <c:v>-0.24305136031498301</c:v>
                </c:pt>
                <c:pt idx="6292">
                  <c:v>-0.24212779215504501</c:v>
                </c:pt>
                <c:pt idx="6293">
                  <c:v>-0.24103853650708501</c:v>
                </c:pt>
                <c:pt idx="6294">
                  <c:v>-0.23978433874622099</c:v>
                </c:pt>
                <c:pt idx="6295">
                  <c:v>-0.238366057117082</c:v>
                </c:pt>
                <c:pt idx="6296">
                  <c:v>-0.23678466214650401</c:v>
                </c:pt>
                <c:pt idx="6297">
                  <c:v>-0.23504123597940699</c:v>
                </c:pt>
                <c:pt idx="6298">
                  <c:v>-0.23313697163828401</c:v>
                </c:pt>
                <c:pt idx="6299">
                  <c:v>-0.231073172206818</c:v>
                </c:pt>
                <c:pt idx="6300">
                  <c:v>-0.22885124993818601</c:v>
                </c:pt>
                <c:pt idx="6301">
                  <c:v>-0.226472725288655</c:v>
                </c:pt>
                <c:pt idx="6302">
                  <c:v>-0.22393922587714199</c:v>
                </c:pt>
                <c:pt idx="6303">
                  <c:v>-0.221252485371432</c:v>
                </c:pt>
                <c:pt idx="6304">
                  <c:v>-0.21841434230183701</c:v>
                </c:pt>
                <c:pt idx="6305">
                  <c:v>-0.21542673880309501</c:v>
                </c:pt>
                <c:pt idx="6306">
                  <c:v>-0.212291719285367</c:v>
                </c:pt>
                <c:pt idx="6307">
                  <c:v>-0.20901142903525699</c:v>
                </c:pt>
                <c:pt idx="6308">
                  <c:v>-0.20558811274779501</c:v>
                </c:pt>
                <c:pt idx="6309">
                  <c:v>-0.20202411299039599</c:v>
                </c:pt>
                <c:pt idx="6310">
                  <c:v>-0.19832186859984899</c:v>
                </c:pt>
                <c:pt idx="6311">
                  <c:v>-0.19448391301342599</c:v>
                </c:pt>
                <c:pt idx="6312">
                  <c:v>-0.19051287253525501</c:v>
                </c:pt>
                <c:pt idx="6313">
                  <c:v>-0.186411464539149</c:v>
                </c:pt>
                <c:pt idx="6314">
                  <c:v>-0.18218249560911201</c:v>
                </c:pt>
                <c:pt idx="6315">
                  <c:v>-0.17782885961879799</c:v>
                </c:pt>
                <c:pt idx="6316">
                  <c:v>-0.17335353575124399</c:v>
                </c:pt>
                <c:pt idx="6317">
                  <c:v>-0.16875958646021899</c:v>
                </c:pt>
                <c:pt idx="6318">
                  <c:v>-0.164050155374596</c:v>
                </c:pt>
                <c:pt idx="6319">
                  <c:v>-0.15922846514717001</c:v>
                </c:pt>
                <c:pt idx="6320">
                  <c:v>-0.15429781524941</c:v>
                </c:pt>
                <c:pt idx="6321">
                  <c:v>-0.14926157971363499</c:v>
                </c:pt>
                <c:pt idx="6322">
                  <c:v>-0.14412320482416899</c:v>
                </c:pt>
                <c:pt idx="6323">
                  <c:v>-0.13888620675906399</c:v>
                </c:pt>
                <c:pt idx="6324">
                  <c:v>-0.133554169183979</c:v>
                </c:pt>
                <c:pt idx="6325">
                  <c:v>-0.12813074079989101</c:v>
                </c:pt>
                <c:pt idx="6326">
                  <c:v>-0.122619632846297</c:v>
                </c:pt>
                <c:pt idx="6327">
                  <c:v>-0.11702461656162</c:v>
                </c:pt>
                <c:pt idx="6328">
                  <c:v>-0.11134952060256</c:v>
                </c:pt>
                <c:pt idx="6329">
                  <c:v>-0.10559822842415199</c:v>
                </c:pt>
                <c:pt idx="6330">
                  <c:v>-9.9774675622329501E-2</c:v>
                </c:pt>
                <c:pt idx="6331">
                  <c:v>-9.3882847240801606E-2</c:v>
                </c:pt>
                <c:pt idx="6332">
                  <c:v>-8.7926775044099501E-2</c:v>
                </c:pt>
                <c:pt idx="6333">
                  <c:v>-8.1910534758648401E-2</c:v>
                </c:pt>
                <c:pt idx="6334">
                  <c:v>-7.5838243283757295E-2</c:v>
                </c:pt>
                <c:pt idx="6335">
                  <c:v>-6.9714055874434702E-2</c:v>
                </c:pt>
                <c:pt idx="6336">
                  <c:v>-6.3542163297956797E-2</c:v>
                </c:pt>
                <c:pt idx="6337">
                  <c:v>-5.73267889661353E-2</c:v>
                </c:pt>
                <c:pt idx="6338">
                  <c:v>-5.1072186045246597E-2</c:v>
                </c:pt>
                <c:pt idx="6339">
                  <c:v>-4.4782634545599803E-2</c:v>
                </c:pt>
                <c:pt idx="6340">
                  <c:v>-3.8462438392735603E-2</c:v>
                </c:pt>
                <c:pt idx="6341">
                  <c:v>-3.2115922482259897E-2</c:v>
                </c:pt>
                <c:pt idx="6342">
                  <c:v>-2.57474297203279E-2</c:v>
                </c:pt>
                <c:pt idx="6343">
                  <c:v>-1.9361318051803598E-2</c:v>
                </c:pt>
                <c:pt idx="6344">
                  <c:v>-1.2961957478127799E-2</c:v>
                </c:pt>
                <c:pt idx="6345">
                  <c:v>-6.5537270669363996E-3</c:v>
                </c:pt>
                <c:pt idx="6346">
                  <c:v>-1.4101195547480599E-4</c:v>
                </c:pt>
                <c:pt idx="6347">
                  <c:v>6.2717996501416903E-3</c:v>
                </c:pt>
                <c:pt idx="6348">
                  <c:v>1.2680319477767101E-2</c:v>
                </c:pt>
                <c:pt idx="6349">
                  <c:v>1.9080162192109E-2</c:v>
                </c:pt>
                <c:pt idx="6350">
                  <c:v>2.5466948395603799E-2</c:v>
                </c:pt>
                <c:pt idx="6351">
                  <c:v>3.1836307625227801E-2</c:v>
                </c:pt>
                <c:pt idx="6352">
                  <c:v>3.8183881343195399E-2</c:v>
                </c:pt>
                <c:pt idx="6353">
                  <c:v>4.4505325919496103E-2</c:v>
                </c:pt>
                <c:pt idx="6354">
                  <c:v>5.0796315604230598E-2</c:v>
                </c:pt>
                <c:pt idx="6355">
                  <c:v>5.7052545487711603E-2</c:v>
                </c:pt>
                <c:pt idx="6356">
                  <c:v>6.3269734446303294E-2</c:v>
                </c:pt>
                <c:pt idx="6357">
                  <c:v>6.9443628071984301E-2</c:v>
                </c:pt>
                <c:pt idx="6358">
                  <c:v>7.5570001583629601E-2</c:v>
                </c:pt>
                <c:pt idx="6359">
                  <c:v>8.1644662718018193E-2</c:v>
                </c:pt>
                <c:pt idx="6360">
                  <c:v>8.7663454598589194E-2</c:v>
                </c:pt>
                <c:pt idx="6361">
                  <c:v>9.3622258579982895E-2</c:v>
                </c:pt>
                <c:pt idx="6362">
                  <c:v>9.9516997066420101E-2</c:v>
                </c:pt>
                <c:pt idx="6363">
                  <c:v>0.10534363630199201</c:v>
                </c:pt>
                <c:pt idx="6364">
                  <c:v>0.111098189130949</c:v>
                </c:pt>
                <c:pt idx="6365">
                  <c:v>0.116776717726103</c:v>
                </c:pt>
                <c:pt idx="6366">
                  <c:v>0.122375336283473</c:v>
                </c:pt>
                <c:pt idx="6367">
                  <c:v>0.12789021368133299</c:v>
                </c:pt>
                <c:pt idx="6368">
                  <c:v>0.133317576101838</c:v>
                </c:pt>
                <c:pt idx="6369">
                  <c:v>0.13865370961343901</c:v>
                </c:pt>
                <c:pt idx="6370">
                  <c:v>0.143894962712319</c:v>
                </c:pt>
                <c:pt idx="6371">
                  <c:v>0.14903774882110801</c:v>
                </c:pt>
                <c:pt idx="6372">
                  <c:v>0.15407854874316901</c:v>
                </c:pt>
                <c:pt idx="6373">
                  <c:v>0.159013913070778</c:v>
                </c:pt>
                <c:pt idx="6374">
                  <c:v>0.16384046454554099</c:v>
                </c:pt>
                <c:pt idx="6375">
                  <c:v>0.168554900369452</c:v>
                </c:pt>
                <c:pt idx="6376">
                  <c:v>0.173153994464983</c:v>
                </c:pt>
                <c:pt idx="6377">
                  <c:v>0.177634599682683</c:v>
                </c:pt>
                <c:pt idx="6378">
                  <c:v>0.18199364995476799</c:v>
                </c:pt>
                <c:pt idx="6379">
                  <c:v>0.18622816239322099</c:v>
                </c:pt>
                <c:pt idx="6380">
                  <c:v>0.19033523933097701</c:v>
                </c:pt>
                <c:pt idx="6381">
                  <c:v>0.194312070304788</c:v>
                </c:pt>
                <c:pt idx="6382">
                  <c:v>0.19815593397841999</c:v>
                </c:pt>
                <c:pt idx="6383">
                  <c:v>0.201864200004854</c:v>
                </c:pt>
                <c:pt idx="6384">
                  <c:v>0.205434330826225</c:v>
                </c:pt>
                <c:pt idx="6385">
                  <c:v>0.20886388341027301</c:v>
                </c:pt>
                <c:pt idx="6386">
                  <c:v>0.212150510922098</c:v>
                </c:pt>
                <c:pt idx="6387">
                  <c:v>0.21529196433009701</c:v>
                </c:pt>
                <c:pt idx="6388">
                  <c:v>0.218286093944971</c:v>
                </c:pt>
                <c:pt idx="6389">
                  <c:v>0.22113085089075199</c:v>
                </c:pt>
                <c:pt idx="6390">
                  <c:v>0.223824288506841</c:v>
                </c:pt>
                <c:pt idx="6391">
                  <c:v>0.22636456368011099</c:v>
                </c:pt>
                <c:pt idx="6392">
                  <c:v>0.228749938106135</c:v>
                </c:pt>
                <c:pt idx="6393">
                  <c:v>0.23097877947871401</c:v>
                </c:pt>
                <c:pt idx="6394">
                  <c:v>0.233049562606852</c:v>
                </c:pt>
                <c:pt idx="6395">
                  <c:v>0.23496087045844499</c:v>
                </c:pt>
                <c:pt idx="6396">
                  <c:v>0.23671139512995301</c:v>
                </c:pt>
                <c:pt idx="6397">
                  <c:v>0.23829993874139099</c:v>
                </c:pt>
                <c:pt idx="6398">
                  <c:v>0.23972541425604299</c:v>
                </c:pt>
                <c:pt idx="6399">
                  <c:v>0.24098684622430999</c:v>
                </c:pt>
                <c:pt idx="6400">
                  <c:v>0.242083371451215</c:v>
                </c:pt>
                <c:pt idx="6401">
                  <c:v>0.24301423958708299</c:v>
                </c:pt>
                <c:pt idx="6402">
                  <c:v>0.24377881364100101</c:v>
                </c:pt>
                <c:pt idx="6403">
                  <c:v>0.24437657041671301</c:v>
                </c:pt>
                <c:pt idx="6404">
                  <c:v>0.24480710087064</c:v>
                </c:pt>
                <c:pt idx="6405">
                  <c:v>0.24507011039179</c:v>
                </c:pt>
                <c:pt idx="6406">
                  <c:v>0.24516541900335401</c:v>
                </c:pt>
                <c:pt idx="6407">
                  <c:v>0.24509296148587001</c:v>
                </c:pt>
                <c:pt idx="6408">
                  <c:v>0.24485278742185099</c:v>
                </c:pt>
                <c:pt idx="6409">
                  <c:v>0.244445061161852</c:v>
                </c:pt>
                <c:pt idx="6410">
                  <c:v>0.24387006171200901</c:v>
                </c:pt>
                <c:pt idx="6411">
                  <c:v>0.24312818254311699</c:v>
                </c:pt>
                <c:pt idx="6412">
                  <c:v>0.24221993132137501</c:v>
                </c:pt>
                <c:pt idx="6413">
                  <c:v>0.24114592956099101</c:v>
                </c:pt>
                <c:pt idx="6414">
                  <c:v>0.23990691219888599</c:v>
                </c:pt>
                <c:pt idx="6415">
                  <c:v>0.238503727091775</c:v>
                </c:pt>
                <c:pt idx="6416">
                  <c:v>0.23693733443598</c:v>
                </c:pt>
                <c:pt idx="6417">
                  <c:v>0.23520880611037101</c:v>
                </c:pt>
                <c:pt idx="6418">
                  <c:v>0.23331932494288399</c:v>
                </c:pt>
                <c:pt idx="6419">
                  <c:v>0.23127018390110901</c:v>
                </c:pt>
                <c:pt idx="6420">
                  <c:v>0.22906278520752099</c:v>
                </c:pt>
                <c:pt idx="6421">
                  <c:v>0.22669863937994</c:v>
                </c:pt>
                <c:pt idx="6422">
                  <c:v>0.22417936419788601</c:v>
                </c:pt>
                <c:pt idx="6423">
                  <c:v>0.22150668359553699</c:v>
                </c:pt>
                <c:pt idx="6424">
                  <c:v>0.218682426482048</c:v>
                </c:pt>
                <c:pt idx="6425">
                  <c:v>0.215708525490026</c:v>
                </c:pt>
                <c:pt idx="6426">
                  <c:v>0.212587015653041</c:v>
                </c:pt>
                <c:pt idx="6427">
                  <c:v>0.20932003301305299</c:v>
                </c:pt>
                <c:pt idx="6428">
                  <c:v>0.205909813158724</c:v>
                </c:pt>
                <c:pt idx="6429">
                  <c:v>0.20235868969561099</c:v>
                </c:pt>
                <c:pt idx="6430">
                  <c:v>0.19866909264928501</c:v>
                </c:pt>
                <c:pt idx="6431">
                  <c:v>0.19484354680246899</c:v>
                </c:pt>
                <c:pt idx="6432">
                  <c:v>0.190884669967336</c:v>
                </c:pt>
                <c:pt idx="6433">
                  <c:v>0.18679517119414499</c:v>
                </c:pt>
                <c:pt idx="6434">
                  <c:v>0.182577848917446</c:v>
                </c:pt>
                <c:pt idx="6435">
                  <c:v>0.178235589041117</c:v>
                </c:pt>
                <c:pt idx="6436">
                  <c:v>0.17377136296354401</c:v>
                </c:pt>
                <c:pt idx="6437">
                  <c:v>0.16918822554430599</c:v>
                </c:pt>
                <c:pt idx="6438">
                  <c:v>0.16448931301373601</c:v>
                </c:pt>
                <c:pt idx="6439">
                  <c:v>0.159677840826807</c:v>
                </c:pt>
                <c:pt idx="6440">
                  <c:v>0.154757101462806</c:v>
                </c:pt>
                <c:pt idx="6441">
                  <c:v>0.14973046217229599</c:v>
                </c:pt>
                <c:pt idx="6442">
                  <c:v>0.14460136267291401</c:v>
                </c:pt>
                <c:pt idx="6443">
                  <c:v>0.13937331279558299</c:v>
                </c:pt>
                <c:pt idx="6444">
                  <c:v>0.13404989008273699</c:v>
                </c:pt>
                <c:pt idx="6445">
                  <c:v>0.12863473734022501</c:v>
                </c:pt>
                <c:pt idx="6446">
                  <c:v>0.12313156014454101</c:v>
                </c:pt>
                <c:pt idx="6447">
                  <c:v>0.11754412430710701</c:v>
                </c:pt>
                <c:pt idx="6448">
                  <c:v>0.11187625329734199</c:v>
                </c:pt>
                <c:pt idx="6449">
                  <c:v>0.106131825626265</c:v>
                </c:pt>
                <c:pt idx="6450">
                  <c:v>0.100314772192442</c:v>
                </c:pt>
                <c:pt idx="6451">
                  <c:v>9.4429073592080207E-2</c:v>
                </c:pt>
                <c:pt idx="6452">
                  <c:v>8.8478757395115695E-2</c:v>
                </c:pt>
                <c:pt idx="6453">
                  <c:v>8.2467895389156401E-2</c:v>
                </c:pt>
                <c:pt idx="6454">
                  <c:v>7.6400600793167101E-2</c:v>
                </c:pt>
                <c:pt idx="6455">
                  <c:v>7.0281025442803596E-2</c:v>
                </c:pt>
                <c:pt idx="6456">
                  <c:v>6.4113356949320702E-2</c:v>
                </c:pt>
                <c:pt idx="6457">
                  <c:v>5.79018158340001E-2</c:v>
                </c:pt>
                <c:pt idx="6458">
                  <c:v>5.1650652640056902E-2</c:v>
                </c:pt>
                <c:pt idx="6459">
                  <c:v>4.5364145024003003E-2</c:v>
                </c:pt>
                <c:pt idx="6460">
                  <c:v>3.9046594828456599E-2</c:v>
                </c:pt>
                <c:pt idx="6461">
                  <c:v>3.2702325138401198E-2</c:v>
                </c:pt>
                <c:pt idx="6462">
                  <c:v>2.6335677322908601E-2</c:v>
                </c:pt>
                <c:pt idx="6463">
                  <c:v>1.995100806435E-2</c:v>
                </c:pt>
                <c:pt idx="6464">
                  <c:v>1.35526863771285E-2</c:v>
                </c:pt>
                <c:pt idx="6465">
                  <c:v>7.1450906179725202E-3</c:v>
                </c:pt>
                <c:pt idx="6466">
                  <c:v>7.3260548983643996E-4</c:v>
                </c:pt>
                <c:pt idx="6467">
                  <c:v>-5.6803809585415001E-3</c:v>
                </c:pt>
                <c:pt idx="6468">
                  <c:v>-1.20894803353708E-2</c:v>
                </c:pt>
                <c:pt idx="6469">
                  <c:v>-1.8490306908774901E-2</c:v>
                </c:pt>
                <c:pt idx="6470">
                  <c:v>-2.4878480607937601E-2</c:v>
                </c:pt>
                <c:pt idx="6471">
                  <c:v>-3.1249630020375199E-2</c:v>
                </c:pt>
                <c:pt idx="6472">
                  <c:v>-3.7599395383284197E-2</c:v>
                </c:pt>
                <c:pt idx="6473">
                  <c:v>-4.3923431566916499E-2</c:v>
                </c:pt>
                <c:pt idx="6474">
                  <c:v>-5.0217411047942001E-2</c:v>
                </c:pt>
                <c:pt idx="6475">
                  <c:v>-5.6477026870762503E-2</c:v>
                </c:pt>
                <c:pt idx="6476">
                  <c:v>-6.2697995594751796E-2</c:v>
                </c:pt>
                <c:pt idx="6477">
                  <c:v>-6.8876060225403907E-2</c:v>
                </c:pt>
                <c:pt idx="6478">
                  <c:v>-7.5006993127384597E-2</c:v>
                </c:pt>
                <c:pt idx="6479">
                  <c:v>-8.10865989174928E-2</c:v>
                </c:pt>
                <c:pt idx="6480">
                  <c:v>-8.7110717335550994E-2</c:v>
                </c:pt>
                <c:pt idx="6481">
                  <c:v>-9.30752260912623E-2</c:v>
                </c:pt>
                <c:pt idx="6482">
                  <c:v>-9.8976043685083601E-2</c:v>
                </c:pt>
                <c:pt idx="6483">
                  <c:v>-0.104809132201187</c:v>
                </c:pt>
                <c:pt idx="6484">
                  <c:v>-0.110570500070595</c:v>
                </c:pt>
                <c:pt idx="6485">
                  <c:v>-0.116256204802603</c:v>
                </c:pt>
                <c:pt idx="6486">
                  <c:v>-0.121862355682617</c:v>
                </c:pt>
                <c:pt idx="6487">
                  <c:v>-0.12738511643455899</c:v>
                </c:pt>
                <c:pt idx="6488">
                  <c:v>-0.13282070784602401</c:v>
                </c:pt>
                <c:pt idx="6489">
                  <c:v>-0.13816541035438201</c:v>
                </c:pt>
                <c:pt idx="6490">
                  <c:v>-0.143415566592073</c:v>
                </c:pt>
                <c:pt idx="6491">
                  <c:v>-0.148567583889329</c:v>
                </c:pt>
                <c:pt idx="6492">
                  <c:v>-0.15361793673263199</c:v>
                </c:pt>
                <c:pt idx="6493">
                  <c:v>-0.158563169177216</c:v>
                </c:pt>
                <c:pt idx="6494">
                  <c:v>-0.16339989721195899</c:v>
                </c:pt>
                <c:pt idx="6495">
                  <c:v>-0.168124811075056</c:v>
                </c:pt>
                <c:pt idx="6496">
                  <c:v>-0.172734677518881</c:v>
                </c:pt>
                <c:pt idx="6497">
                  <c:v>-0.17722634202249299</c:v>
                </c:pt>
                <c:pt idx="6498">
                  <c:v>-0.18159673095026099</c:v>
                </c:pt>
                <c:pt idx="6499">
                  <c:v>-0.18584285365515499</c:v>
                </c:pt>
                <c:pt idx="6500">
                  <c:v>-0.18996180452522901</c:v>
                </c:pt>
                <c:pt idx="6501">
                  <c:v>-0.193950764971932</c:v>
                </c:pt>
                <c:pt idx="6502">
                  <c:v>-0.19780700535885901</c:v>
                </c:pt>
                <c:pt idx="6503">
                  <c:v>-0.20152788686963499</c:v>
                </c:pt>
                <c:pt idx="6504">
                  <c:v>-0.205110863313649</c:v>
                </c:pt>
                <c:pt idx="6505">
                  <c:v>-0.20855348286841099</c:v>
                </c:pt>
                <c:pt idx="6506">
                  <c:v>-0.21185338975732201</c:v>
                </c:pt>
                <c:pt idx="6507">
                  <c:v>-0.21500832586173299</c:v>
                </c:pt>
                <c:pt idx="6508">
                  <c:v>-0.21801613226616701</c:v>
                </c:pt>
                <c:pt idx="6509">
                  <c:v>-0.22087475073565899</c:v>
                </c:pt>
                <c:pt idx="6510">
                  <c:v>-0.223582225124204</c:v>
                </c:pt>
                <c:pt idx="6511">
                  <c:v>-0.22613670271334099</c:v>
                </c:pt>
                <c:pt idx="6512">
                  <c:v>-0.22853643547996599</c:v>
                </c:pt>
                <c:pt idx="6513">
                  <c:v>-0.23077978129249899</c:v>
                </c:pt>
                <c:pt idx="6514">
                  <c:v>-0.23286520503458899</c:v>
                </c:pt>
                <c:pt idx="6515">
                  <c:v>-0.23479127965559499</c:v>
                </c:pt>
                <c:pt idx="6516">
                  <c:v>-0.23655668714710901</c:v>
                </c:pt>
                <c:pt idx="6517">
                  <c:v>-0.23816021944486801</c:v>
                </c:pt>
                <c:pt idx="6518">
                  <c:v>-0.23960077925543199</c:v>
                </c:pt>
                <c:pt idx="6519">
                  <c:v>-0.24087738080705401</c:v>
                </c:pt>
                <c:pt idx="6520">
                  <c:v>-0.24198915052424699</c:v>
                </c:pt>
                <c:pt idx="6521">
                  <c:v>-0.242935327625564</c:v>
                </c:pt>
                <c:pt idx="6522">
                  <c:v>-0.24371526464420401</c:v>
                </c:pt>
                <c:pt idx="6523">
                  <c:v>-0.24432842787106901</c:v>
                </c:pt>
                <c:pt idx="6524">
                  <c:v>-0.24477439771998299</c:v>
                </c:pt>
                <c:pt idx="6525">
                  <c:v>-0.24505286901480899</c:v>
                </c:pt>
                <c:pt idx="6526">
                  <c:v>-0.24516365119828301</c:v>
                </c:pt>
                <c:pt idx="6527">
                  <c:v>-0.24510666846241599</c:v>
                </c:pt>
                <c:pt idx="6528">
                  <c:v>-0.24488195980036001</c:v>
                </c:pt>
                <c:pt idx="6529">
                  <c:v>-0.24448967897973301</c:v>
                </c:pt>
                <c:pt idx="6530">
                  <c:v>-0.243930094437393</c:v>
                </c:pt>
                <c:pt idx="6531">
                  <c:v>-0.24320358909574899</c:v>
                </c:pt>
                <c:pt idx="6532">
                  <c:v>-0.242310660100724</c:v>
                </c:pt>
                <c:pt idx="6533">
                  <c:v>-0.24125191848156499</c:v>
                </c:pt>
                <c:pt idx="6534">
                  <c:v>-0.240028088732711</c:v>
                </c:pt>
                <c:pt idx="6535">
                  <c:v>-0.23864000831802901</c:v>
                </c:pt>
                <c:pt idx="6536">
                  <c:v>-0.23708862709773601</c:v>
                </c:pt>
                <c:pt idx="6537">
                  <c:v>-0.23537500667840999</c:v>
                </c:pt>
                <c:pt idx="6538">
                  <c:v>-0.233500319686542</c:v>
                </c:pt>
                <c:pt idx="6539">
                  <c:v>-0.23146584896610201</c:v>
                </c:pt>
                <c:pt idx="6540">
                  <c:v>-0.22927298670069701</c:v>
                </c:pt>
                <c:pt idx="6541">
                  <c:v>-0.22692323346090401</c:v>
                </c:pt>
                <c:pt idx="6542">
                  <c:v>-0.224418197177427</c:v>
                </c:pt>
                <c:pt idx="6543">
                  <c:v>-0.22175959204080101</c:v>
                </c:pt>
                <c:pt idx="6544">
                  <c:v>-0.21894923732836999</c:v>
                </c:pt>
                <c:pt idx="6545">
                  <c:v>-0.21598905615936101</c:v>
                </c:pt>
                <c:pt idx="6546">
                  <c:v>-0.21288107417890201</c:v>
                </c:pt>
                <c:pt idx="6547">
                  <c:v>-0.20962741817187</c:v>
                </c:pt>
                <c:pt idx="6548">
                  <c:v>-0.20623031460754401</c:v>
                </c:pt>
                <c:pt idx="6549">
                  <c:v>-0.20269208811603501</c:v>
                </c:pt>
                <c:pt idx="6550">
                  <c:v>-0.19901515989754501</c:v>
                </c:pt>
                <c:pt idx="6551">
                  <c:v>-0.195202046065547</c:v>
                </c:pt>
                <c:pt idx="6552">
                  <c:v>-0.191255355925016</c:v>
                </c:pt>
                <c:pt idx="6553">
                  <c:v>-0.18717779018688299</c:v>
                </c:pt>
                <c:pt idx="6554">
                  <c:v>-0.182972139119952</c:v>
                </c:pt>
                <c:pt idx="6555">
                  <c:v>-0.17864128064151599</c:v>
                </c:pt>
                <c:pt idx="6556">
                  <c:v>-0.17418817834801301</c:v>
                </c:pt>
                <c:pt idx="6557">
                  <c:v>-0.16961587948704199</c:v>
                </c:pt>
                <c:pt idx="6558">
                  <c:v>-0.164927512872135</c:v>
                </c:pt>
                <c:pt idx="6559">
                  <c:v>-0.16012628674172</c:v>
                </c:pt>
                <c:pt idx="6560">
                  <c:v>-0.15521548656372999</c:v>
                </c:pt>
                <c:pt idx="6561">
                  <c:v>-0.150198472787367</c:v>
                </c:pt>
                <c:pt idx="6562">
                  <c:v>-0.145078678543552</c:v>
                </c:pt>
                <c:pt idx="6563">
                  <c:v>-0.13985960729564101</c:v>
                </c:pt>
                <c:pt idx="6564">
                  <c:v>-0.13454483044201501</c:v>
                </c:pt>
                <c:pt idx="6565">
                  <c:v>-0.12913798487217901</c:v>
                </c:pt>
                <c:pt idx="6566">
                  <c:v>-0.123642770478048</c:v>
                </c:pt>
                <c:pt idx="6567">
                  <c:v>-0.11806294762212</c:v>
                </c:pt>
                <c:pt idx="6568">
                  <c:v>-0.112402334564267</c:v>
                </c:pt>
                <c:pt idx="6569">
                  <c:v>-0.106664804848907</c:v>
                </c:pt>
                <c:pt idx="6570">
                  <c:v>-0.10085428465435201</c:v>
                </c:pt>
                <c:pt idx="6571">
                  <c:v>-9.4974750106129505E-2</c:v>
                </c:pt>
                <c:pt idx="6572">
                  <c:v>-8.9030224556127704E-2</c:v>
                </c:pt>
                <c:pt idx="6573">
                  <c:v>-8.3024775829428701E-2</c:v>
                </c:pt>
                <c:pt idx="6574">
                  <c:v>-7.6962513440702707E-2</c:v>
                </c:pt>
                <c:pt idx="6575">
                  <c:v>-7.0847585782077699E-2</c:v>
                </c:pt>
                <c:pt idx="6576">
                  <c:v>-6.4684177284403996E-2</c:v>
                </c:pt>
                <c:pt idx="6577">
                  <c:v>-5.8476505553857701E-2</c:v>
                </c:pt>
                <c:pt idx="6578">
                  <c:v>-5.2228818485843098E-2</c:v>
                </c:pt>
                <c:pt idx="6579">
                  <c:v>-4.5945391358166998E-2</c:v>
                </c:pt>
                <c:pt idx="6580">
                  <c:v>-3.9630523905476597E-2</c:v>
                </c:pt>
                <c:pt idx="6581">
                  <c:v>-3.3288537376960803E-2</c:v>
                </c:pt>
                <c:pt idx="6582">
                  <c:v>-2.6923771579329001E-2</c:v>
                </c:pt>
                <c:pt idx="6583">
                  <c:v>-2.0540581907092102E-2</c:v>
                </c:pt>
                <c:pt idx="6584">
                  <c:v>-1.41433363621757E-2</c:v>
                </c:pt>
                <c:pt idx="6585">
                  <c:v>-7.7364125649064704E-3</c:v>
                </c:pt>
                <c:pt idx="6586">
                  <c:v>-1.3241947584168301E-3</c:v>
                </c:pt>
                <c:pt idx="6587">
                  <c:v>5.0889291914825502E-3</c:v>
                </c:pt>
                <c:pt idx="6588">
                  <c:v>1.1498570798909201E-2</c:v>
                </c:pt>
                <c:pt idx="6589">
                  <c:v>1.79003439609394E-2</c:v>
                </c:pt>
                <c:pt idx="6590">
                  <c:v>2.4289867959008501E-2</c:v>
                </c:pt>
                <c:pt idx="6591">
                  <c:v>3.06627704566266E-2</c:v>
                </c:pt>
                <c:pt idx="6592">
                  <c:v>3.7014690491357798E-2</c:v>
                </c:pt>
                <c:pt idx="6593">
                  <c:v>4.3341281459017202E-2</c:v>
                </c:pt>
                <c:pt idx="6594">
                  <c:v>4.9638214088041803E-2</c:v>
                </c:pt>
                <c:pt idx="6595">
                  <c:v>5.5901179402001198E-2</c:v>
                </c:pt>
                <c:pt idx="6596">
                  <c:v>6.2125891668220003E-2</c:v>
                </c:pt>
                <c:pt idx="6597">
                  <c:v>6.8308091330495105E-2</c:v>
                </c:pt>
                <c:pt idx="6598">
                  <c:v>7.4443547923899595E-2</c:v>
                </c:pt>
                <c:pt idx="6599">
                  <c:v>8.0528062969680805E-2</c:v>
                </c:pt>
                <c:pt idx="6600">
                  <c:v>8.6557472848268896E-2</c:v>
                </c:pt>
                <c:pt idx="6601">
                  <c:v>9.2527651648432893E-2</c:v>
                </c:pt>
                <c:pt idx="6602">
                  <c:v>9.8434513990631398E-2</c:v>
                </c:pt>
                <c:pt idx="6603">
                  <c:v>0.104274017822629</c:v>
                </c:pt>
                <c:pt idx="6604">
                  <c:v>0.110042167185462</c:v>
                </c:pt>
                <c:pt idx="6605">
                  <c:v>0.115735014947867</c:v>
                </c:pt>
                <c:pt idx="6606">
                  <c:v>0.12134866550729</c:v>
                </c:pt>
                <c:pt idx="6607">
                  <c:v>0.12687927745563901</c:v>
                </c:pt>
                <c:pt idx="6608">
                  <c:v>0.13232306620795301</c:v>
                </c:pt>
                <c:pt idx="6609">
                  <c:v>0.13767630659218399</c:v>
                </c:pt>
                <c:pt idx="6610">
                  <c:v>0.14293533539831901</c:v>
                </c:pt>
                <c:pt idx="6611">
                  <c:v>0.148096553885115</c:v>
                </c:pt>
                <c:pt idx="6612">
                  <c:v>0.15315643024270001</c:v>
                </c:pt>
                <c:pt idx="6613">
                  <c:v>0.15811150200938801</c:v>
                </c:pt>
                <c:pt idx="6614">
                  <c:v>0.162958378441034</c:v>
                </c:pt>
                <c:pt idx="6615">
                  <c:v>0.167693742831308</c:v>
                </c:pt>
                <c:pt idx="6616">
                  <c:v>0.17231435478131199</c:v>
                </c:pt>
                <c:pt idx="6617">
                  <c:v>0.17681705241697901</c:v>
                </c:pt>
                <c:pt idx="6618">
                  <c:v>0.18119875455273399</c:v>
                </c:pt>
                <c:pt idx="6619">
                  <c:v>0.18545646279994099</c:v>
                </c:pt>
                <c:pt idx="6620">
                  <c:v>0.18958726361869699</c:v>
                </c:pt>
                <c:pt idx="6621">
                  <c:v>0.193588330311559</c:v>
                </c:pt>
                <c:pt idx="6622">
                  <c:v>0.197456924957844</c:v>
                </c:pt>
                <c:pt idx="6623">
                  <c:v>0.20119040028718599</c:v>
                </c:pt>
                <c:pt idx="6624">
                  <c:v>0.204786201491054</c:v>
                </c:pt>
                <c:pt idx="6625">
                  <c:v>0.208241867971003</c:v>
                </c:pt>
                <c:pt idx="6626">
                  <c:v>0.21155503502245501</c:v>
                </c:pt>
                <c:pt idx="6627">
                  <c:v>0.21472343545286299</c:v>
                </c:pt>
                <c:pt idx="6628">
                  <c:v>0.21774490113313999</c:v>
                </c:pt>
                <c:pt idx="6629">
                  <c:v>0.220617364481313</c:v>
                </c:pt>
                <c:pt idx="6630">
                  <c:v>0.22333885987735699</c:v>
                </c:pt>
                <c:pt idx="6631">
                  <c:v>0.22590752500826899</c:v>
                </c:pt>
                <c:pt idx="6632">
                  <c:v>0.22832160214244299</c:v>
                </c:pt>
                <c:pt idx="6633">
                  <c:v>0.23057943933247901</c:v>
                </c:pt>
                <c:pt idx="6634">
                  <c:v>0.23267949154561299</c:v>
                </c:pt>
                <c:pt idx="6635">
                  <c:v>0.234620321720973</c:v>
                </c:pt>
                <c:pt idx="6636">
                  <c:v>0.23640060175295999</c:v>
                </c:pt>
                <c:pt idx="6637">
                  <c:v>0.23801911340006801</c:v>
                </c:pt>
                <c:pt idx="6638">
                  <c:v>0.23947474911851899</c:v>
                </c:pt>
                <c:pt idx="6639">
                  <c:v>0.24076651282016001</c:v>
                </c:pt>
                <c:pt idx="6640">
                  <c:v>0.24189352055407901</c:v>
                </c:pt>
                <c:pt idx="6641">
                  <c:v>0.242855001111489</c:v>
                </c:pt>
                <c:pt idx="6642">
                  <c:v>0.24365029655347001</c:v>
                </c:pt>
                <c:pt idx="6643">
                  <c:v>0.24427886266119</c:v>
                </c:pt>
                <c:pt idx="6644">
                  <c:v>0.24474026930831799</c:v>
                </c:pt>
                <c:pt idx="6645">
                  <c:v>0.24503420075535001</c:v>
                </c:pt>
                <c:pt idx="6646">
                  <c:v>0.245160455865678</c:v>
                </c:pt>
                <c:pt idx="6647">
                  <c:v>0.245118948243223</c:v>
                </c:pt>
                <c:pt idx="6648">
                  <c:v>0.24490970629155301</c:v>
                </c:pt>
                <c:pt idx="6649">
                  <c:v>0.24453287319445299</c:v>
                </c:pt>
                <c:pt idx="6650">
                  <c:v>0.24398870681793899</c:v>
                </c:pt>
                <c:pt idx="6651">
                  <c:v>0.24327757953380399</c:v>
                </c:pt>
                <c:pt idx="6652">
                  <c:v>0.242399977964803</c:v>
                </c:pt>
                <c:pt idx="6653">
                  <c:v>0.24135650265166</c:v>
                </c:pt>
                <c:pt idx="6654">
                  <c:v>0.24014786764211599</c:v>
                </c:pt>
                <c:pt idx="6655">
                  <c:v>0.23877490000231399</c:v>
                </c:pt>
                <c:pt idx="6656">
                  <c:v>0.23723853925083199</c:v>
                </c:pt>
                <c:pt idx="6657">
                  <c:v>0.23553983671577999</c:v>
                </c:pt>
                <c:pt idx="6658">
                  <c:v>0.23367995481536999</c:v>
                </c:pt>
                <c:pt idx="6659">
                  <c:v>0.23166016626248701</c:v>
                </c:pt>
                <c:pt idx="6660">
                  <c:v>0.22948185319376199</c:v>
                </c:pt>
                <c:pt idx="6661">
                  <c:v>0.22714650622379001</c:v>
                </c:pt>
                <c:pt idx="6662">
                  <c:v>0.22465572342510101</c:v>
                </c:pt>
                <c:pt idx="6663">
                  <c:v>0.22201120923459899</c:v>
                </c:pt>
                <c:pt idx="6664">
                  <c:v>0.21921477328722999</c:v>
                </c:pt>
                <c:pt idx="6665">
                  <c:v>0.21626832917764</c:v>
                </c:pt>
                <c:pt idx="6666">
                  <c:v>0.213173893150719</c:v>
                </c:pt>
                <c:pt idx="6667">
                  <c:v>0.20993358272188101</c:v>
                </c:pt>
                <c:pt idx="6668">
                  <c:v>0.20654961522805601</c:v>
                </c:pt>
                <c:pt idx="6669">
                  <c:v>0.20302430631037099</c:v>
                </c:pt>
                <c:pt idx="6670">
                  <c:v>0.19936006832956399</c:v>
                </c:pt>
                <c:pt idx="6671">
                  <c:v>0.19555940871520699</c:v>
                </c:pt>
                <c:pt idx="6672">
                  <c:v>0.191624928249881</c:v>
                </c:pt>
                <c:pt idx="6673">
                  <c:v>0.18755931928946801</c:v>
                </c:pt>
                <c:pt idx="6674">
                  <c:v>0.18336536392077399</c:v>
                </c:pt>
                <c:pt idx="6675">
                  <c:v>0.17904593205775299</c:v>
                </c:pt>
                <c:pt idx="6676">
                  <c:v>0.174603979477638</c:v>
                </c:pt>
                <c:pt idx="6677">
                  <c:v>0.170042545798303</c:v>
                </c:pt>
                <c:pt idx="6678">
                  <c:v>0.16536475239826301</c:v>
                </c:pt>
                <c:pt idx="6679">
                  <c:v>0.16057380028071799</c:v>
                </c:pt>
                <c:pt idx="6680">
                  <c:v>0.15567296788311999</c:v>
                </c:pt>
                <c:pt idx="6681">
                  <c:v>0.15066560883374</c:v>
                </c:pt>
                <c:pt idx="6682">
                  <c:v>0.14555514965679101</c:v>
                </c:pt>
                <c:pt idx="6683">
                  <c:v>0.14034508742766599</c:v>
                </c:pt>
                <c:pt idx="6684">
                  <c:v>0.135038987379895</c:v>
                </c:pt>
                <c:pt idx="6685">
                  <c:v>0.129640480465464</c:v>
                </c:pt>
                <c:pt idx="6686">
                  <c:v>0.124153260870167</c:v>
                </c:pt>
                <c:pt idx="6687">
                  <c:v>0.118581083485679</c:v>
                </c:pt>
                <c:pt idx="6688">
                  <c:v>0.112927761340092</c:v>
                </c:pt>
                <c:pt idx="6689">
                  <c:v>0.107197162988671</c:v>
                </c:pt>
                <c:pt idx="6690">
                  <c:v>0.101393209866613</c:v>
                </c:pt>
                <c:pt idx="6691">
                  <c:v>9.5519873605609804E-2</c:v>
                </c:pt>
                <c:pt idx="6692">
                  <c:v>8.95811733160784E-2</c:v>
                </c:pt>
                <c:pt idx="6693">
                  <c:v>8.3581172836887901E-2</c:v>
                </c:pt>
                <c:pt idx="6694">
                  <c:v>7.7523977954485401E-2</c:v>
                </c:pt>
                <c:pt idx="6695">
                  <c:v>7.1413733593316098E-2</c:v>
                </c:pt>
                <c:pt idx="6696">
                  <c:v>6.5254620979460498E-2</c:v>
                </c:pt>
                <c:pt idx="6697">
                  <c:v>5.9050854779431602E-2</c:v>
                </c:pt>
                <c:pt idx="6698">
                  <c:v>5.2806680216087899E-2</c:v>
                </c:pt>
                <c:pt idx="6699">
                  <c:v>4.6526370163637698E-2</c:v>
                </c:pt>
                <c:pt idx="6700">
                  <c:v>4.0214222223720703E-2</c:v>
                </c:pt>
                <c:pt idx="6701">
                  <c:v>3.3874555784569299E-2</c:v>
                </c:pt>
                <c:pt idx="6702">
                  <c:v>2.7511709065261399E-2</c:v>
                </c:pt>
                <c:pt idx="6703">
                  <c:v>2.11300361470869E-2</c:v>
                </c:pt>
                <c:pt idx="6704">
                  <c:v>1.47339039940602E-2</c:v>
                </c:pt>
                <c:pt idx="6705">
                  <c:v>8.3276894646163706E-3</c:v>
                </c:pt>
                <c:pt idx="6706">
                  <c:v>1.91577631653755E-3</c:v>
                </c:pt>
                <c:pt idx="6707">
                  <c:v>-4.49744779284263E-3</c:v>
                </c:pt>
                <c:pt idx="6708">
                  <c:v>-1.09075943091028E-2</c:v>
                </c:pt>
                <c:pt idx="6709">
                  <c:v>-1.73102767838113E-2</c:v>
                </c:pt>
                <c:pt idx="6710">
                  <c:v>-2.3701113876162999E-2</c:v>
                </c:pt>
                <c:pt idx="6711">
                  <c:v>-3.0075732351120502E-2</c:v>
                </c:pt>
                <c:pt idx="6712">
                  <c:v>-3.6429770072008601E-2</c:v>
                </c:pt>
                <c:pt idx="6713">
                  <c:v>-4.2758878985514601E-2</c:v>
                </c:pt>
                <c:pt idx="6714">
                  <c:v>-4.9058728097051203E-2</c:v>
                </c:pt>
                <c:pt idx="6715">
                  <c:v>-5.5325006434445503E-2</c:v>
                </c:pt>
                <c:pt idx="6716">
                  <c:v>-6.1553425997928103E-2</c:v>
                </c:pt>
                <c:pt idx="6717">
                  <c:v>-6.7739724694400705E-2</c:v>
                </c:pt>
                <c:pt idx="6718">
                  <c:v>-7.3879669253977001E-2</c:v>
                </c:pt>
                <c:pt idx="6719">
                  <c:v>-7.9969058126799206E-2</c:v>
                </c:pt>
                <c:pt idx="6720">
                  <c:v>-8.6003724358149194E-2</c:v>
                </c:pt>
                <c:pt idx="6721">
                  <c:v>-9.1979538439885697E-2</c:v>
                </c:pt>
                <c:pt idx="6722">
                  <c:v>-9.7892411136257296E-2</c:v>
                </c:pt>
                <c:pt idx="6723">
                  <c:v>-0.103738296282157</c:v>
                </c:pt>
                <c:pt idx="6724">
                  <c:v>-0.109513193551903</c:v>
                </c:pt>
                <c:pt idx="6725">
                  <c:v>-0.115213151196655</c:v>
                </c:pt>
                <c:pt idx="6726">
                  <c:v>-0.120834268748582</c:v>
                </c:pt>
                <c:pt idx="6727">
                  <c:v>-0.12637269968994799</c:v>
                </c:pt>
                <c:pt idx="6728">
                  <c:v>-0.131824654085271</c:v>
                </c:pt>
                <c:pt idx="6729">
                  <c:v>-0.13718640117477399</c:v>
                </c:pt>
                <c:pt idx="6730">
                  <c:v>-0.14245427192732499</c:v>
                </c:pt>
                <c:pt idx="6731">
                  <c:v>-0.147624661551157</c:v>
                </c:pt>
                <c:pt idx="6732">
                  <c:v>-0.15269403196060999</c:v>
                </c:pt>
                <c:pt idx="6733">
                  <c:v>-0.15765891419724201</c:v>
                </c:pt>
                <c:pt idx="6734">
                  <c:v>-0.16251591080362399</c:v>
                </c:pt>
                <c:pt idx="6735">
                  <c:v>-0.16726169814821401</c:v>
                </c:pt>
                <c:pt idx="6736">
                  <c:v>-0.17189302869971201</c:v>
                </c:pt>
                <c:pt idx="6737">
                  <c:v>-0.17640673324933601</c:v>
                </c:pt>
                <c:pt idx="6738">
                  <c:v>-0.18079972307950401</c:v>
                </c:pt>
                <c:pt idx="6739">
                  <c:v>-0.18506899207743899</c:v>
                </c:pt>
                <c:pt idx="6740">
                  <c:v>-0.18921161879224199</c:v>
                </c:pt>
                <c:pt idx="6741">
                  <c:v>-0.19322476843403599</c:v>
                </c:pt>
                <c:pt idx="6742">
                  <c:v>-0.19710569481380499</c:v>
                </c:pt>
                <c:pt idx="6743">
                  <c:v>-0.20085174222260699</c:v>
                </c:pt>
                <c:pt idx="6744">
                  <c:v>-0.204460347248864</c:v>
                </c:pt>
                <c:pt idx="6745">
                  <c:v>-0.20792904053250699</c:v>
                </c:pt>
                <c:pt idx="6746">
                  <c:v>-0.211255448454745</c:v>
                </c:pt>
                <c:pt idx="6747">
                  <c:v>-0.214437294762334</c:v>
                </c:pt>
                <c:pt idx="6748">
                  <c:v>-0.21747240212520499</c:v>
                </c:pt>
                <c:pt idx="6749">
                  <c:v>-0.220358693626412</c:v>
                </c:pt>
                <c:pt idx="6750">
                  <c:v>-0.22309419418335899</c:v>
                </c:pt>
                <c:pt idx="6751">
                  <c:v>-0.22567703189934099</c:v>
                </c:pt>
                <c:pt idx="6752">
                  <c:v>-0.22810543934448599</c:v>
                </c:pt>
                <c:pt idx="6753">
                  <c:v>-0.23037775476519601</c:v>
                </c:pt>
                <c:pt idx="6754">
                  <c:v>-0.23249242322128699</c:v>
                </c:pt>
                <c:pt idx="6755">
                  <c:v>-0.234447997650026</c:v>
                </c:pt>
                <c:pt idx="6756">
                  <c:v>-0.23624313985635501</c:v>
                </c:pt>
                <c:pt idx="6757">
                  <c:v>-0.23787662142861499</c:v>
                </c:pt>
                <c:pt idx="6758">
                  <c:v>-0.23934732457914701</c:v>
                </c:pt>
                <c:pt idx="6759">
                  <c:v>-0.240654242909185</c:v>
                </c:pt>
                <c:pt idx="6760">
                  <c:v>-0.24179648209754001</c:v>
                </c:pt>
                <c:pt idx="6761">
                  <c:v>-0.242773260512579</c:v>
                </c:pt>
                <c:pt idx="6762">
                  <c:v>-0.24358390974709199</c:v>
                </c:pt>
                <c:pt idx="6763">
                  <c:v>-0.244227875075682</c:v>
                </c:pt>
                <c:pt idx="6764">
                  <c:v>-0.24470471583436601</c:v>
                </c:pt>
                <c:pt idx="6765">
                  <c:v>-0.24501410572211399</c:v>
                </c:pt>
                <c:pt idx="6766">
                  <c:v>-0.24515583302414401</c:v>
                </c:pt>
                <c:pt idx="6767">
                  <c:v>-0.245129800756789</c:v>
                </c:pt>
                <c:pt idx="6768">
                  <c:v>-0.24493602673386999</c:v>
                </c:pt>
                <c:pt idx="6769">
                  <c:v>-0.24457464355450301</c:v>
                </c:pt>
                <c:pt idx="6770">
                  <c:v>-0.244045898512362</c:v>
                </c:pt>
                <c:pt idx="6771">
                  <c:v>-0.243350153426455</c:v>
                </c:pt>
                <c:pt idx="6772">
                  <c:v>-0.242487884393535</c:v>
                </c:pt>
                <c:pt idx="6773">
                  <c:v>-0.24145968146230701</c:v>
                </c:pt>
                <c:pt idx="6774">
                  <c:v>-0.240266248229658</c:v>
                </c:pt>
                <c:pt idx="6775">
                  <c:v>-0.23890840135918801</c:v>
                </c:pt>
                <c:pt idx="6776">
                  <c:v>-0.237387070022368</c:v>
                </c:pt>
                <c:pt idx="6777">
                  <c:v>-0.235703295262715</c:v>
                </c:pt>
                <c:pt idx="6778">
                  <c:v>-0.233858229283399</c:v>
                </c:pt>
                <c:pt idx="6779">
                  <c:v>-0.231853134658802</c:v>
                </c:pt>
                <c:pt idx="6780">
                  <c:v>-0.22968938347053799</c:v>
                </c:pt>
                <c:pt idx="6781">
                  <c:v>-0.227368456368538</c:v>
                </c:pt>
                <c:pt idx="6782">
                  <c:v>-0.22489194155785</c:v>
                </c:pt>
                <c:pt idx="6783">
                  <c:v>-0.222261533711828</c:v>
                </c:pt>
                <c:pt idx="6784">
                  <c:v>-0.21947903281247699</c:v>
                </c:pt>
                <c:pt idx="6785">
                  <c:v>-0.21654634291872499</c:v>
                </c:pt>
                <c:pt idx="6786">
                  <c:v>-0.213465470863481</c:v>
                </c:pt>
                <c:pt idx="6787">
                  <c:v>-0.21023852488036601</c:v>
                </c:pt>
                <c:pt idx="6788">
                  <c:v>-0.20686771316104999</c:v>
                </c:pt>
                <c:pt idx="6789">
                  <c:v>-0.203355342344195</c:v>
                </c:pt>
                <c:pt idx="6790">
                  <c:v>-0.19970381593702499</c:v>
                </c:pt>
                <c:pt idx="6791">
                  <c:v>-0.19591563267061299</c:v>
                </c:pt>
                <c:pt idx="6792">
                  <c:v>-0.191993384790005</c:v>
                </c:pt>
                <c:pt idx="6793">
                  <c:v>-0.18793975628035001</c:v>
                </c:pt>
                <c:pt idx="6794">
                  <c:v>-0.183757521030261</c:v>
                </c:pt>
                <c:pt idx="6795">
                  <c:v>-0.17944954093364299</c:v>
                </c:pt>
                <c:pt idx="6796">
                  <c:v>-0.17501876393131099</c:v>
                </c:pt>
                <c:pt idx="6797">
                  <c:v>-0.170468221993717</c:v>
                </c:pt>
                <c:pt idx="6798">
                  <c:v>-0.16580102904618199</c:v>
                </c:pt>
                <c:pt idx="6799">
                  <c:v>-0.16102037883804099</c:v>
                </c:pt>
                <c:pt idx="6800">
                  <c:v>-0.156129542757173</c:v>
                </c:pt>
                <c:pt idx="6801">
                  <c:v>-0.15113186759139399</c:v>
                </c:pt>
                <c:pt idx="6802">
                  <c:v>-0.146030773238257</c:v>
                </c:pt>
                <c:pt idx="6803">
                  <c:v>-0.14082975036482601</c:v>
                </c:pt>
                <c:pt idx="6804">
                  <c:v>-0.135532358019023</c:v>
                </c:pt>
                <c:pt idx="6805">
                  <c:v>-0.13014222119417401</c:v>
                </c:pt>
                <c:pt idx="6806">
                  <c:v>-0.124663028348439</c:v>
                </c:pt>
                <c:pt idx="6807">
                  <c:v>-0.11909852888080499</c:v>
                </c:pt>
                <c:pt idx="6808">
                  <c:v>-0.113452530565387</c:v>
                </c:pt>
                <c:pt idx="6809">
                  <c:v>-0.107728896945768</c:v>
                </c:pt>
                <c:pt idx="6810">
                  <c:v>-0.101931544691194</c:v>
                </c:pt>
                <c:pt idx="6811">
                  <c:v>-9.6064440916401303E-2</c:v>
                </c:pt>
                <c:pt idx="6812">
                  <c:v>-9.0131600466928904E-2</c:v>
                </c:pt>
                <c:pt idx="6813">
                  <c:v>-8.4137083171771307E-2</c:v>
                </c:pt>
                <c:pt idx="6814">
                  <c:v>-7.8084991065245704E-2</c:v>
                </c:pt>
                <c:pt idx="6815">
                  <c:v>-7.1979465579979404E-2</c:v>
                </c:pt>
                <c:pt idx="6816">
                  <c:v>-6.5824684712937204E-2</c:v>
                </c:pt>
                <c:pt idx="6817">
                  <c:v>-5.9624860166427603E-2</c:v>
                </c:pt>
                <c:pt idx="6818">
                  <c:v>-5.33842344660449E-2</c:v>
                </c:pt>
                <c:pt idx="6819">
                  <c:v>-4.7107078057518598E-2</c:v>
                </c:pt>
                <c:pt idx="6820">
                  <c:v>-4.0797686384457098E-2</c:v>
                </c:pt>
                <c:pt idx="6821">
                  <c:v>-3.4460376948985801E-2</c:v>
                </c:pt>
                <c:pt idx="6822">
                  <c:v>-2.8099486357290499E-2</c:v>
                </c:pt>
                <c:pt idx="6823">
                  <c:v>-2.1719367352087501E-2</c:v>
                </c:pt>
                <c:pt idx="6824">
                  <c:v>-1.5324385834052E-2</c:v>
                </c:pt>
                <c:pt idx="6825">
                  <c:v>-8.9189178742423297E-3</c:v>
                </c:pt>
                <c:pt idx="6826">
                  <c:v>-2.5073467195647599E-3</c:v>
                </c:pt>
                <c:pt idx="6827">
                  <c:v>3.9059402066724102E-3</c:v>
                </c:pt>
                <c:pt idx="6828">
                  <c:v>1.03165543070623E-2</c:v>
                </c:pt>
                <c:pt idx="6829">
                  <c:v>1.6720108813206701E-2</c:v>
                </c:pt>
                <c:pt idx="6830">
                  <c:v>2.3112221787571201E-2</c:v>
                </c:pt>
                <c:pt idx="6831">
                  <c:v>2.94885191220353E-2</c:v>
                </c:pt>
                <c:pt idx="6832">
                  <c:v>3.5844637531084203E-2</c:v>
                </c:pt>
                <c:pt idx="6833">
                  <c:v>4.2176227537595201E-2</c:v>
                </c:pt>
                <c:pt idx="6834">
                  <c:v>4.8478956449174597E-2</c:v>
                </c:pt>
                <c:pt idx="6835">
                  <c:v>5.4748511323009098E-2</c:v>
                </c:pt>
                <c:pt idx="6836">
                  <c:v>6.0980601917202899E-2</c:v>
                </c:pt>
                <c:pt idx="6837">
                  <c:v>6.7170963626579899E-2</c:v>
                </c:pt>
                <c:pt idx="6838">
                  <c:v>7.3315360400943594E-2</c:v>
                </c:pt>
                <c:pt idx="6839">
                  <c:v>7.9409587643795798E-2</c:v>
                </c:pt>
                <c:pt idx="6840">
                  <c:v>8.54494750895331E-2</c:v>
                </c:pt>
                <c:pt idx="6841">
                  <c:v>9.14308896571491E-2</c:v>
                </c:pt>
                <c:pt idx="6842">
                  <c:v>9.7349738278492998E-2</c:v>
                </c:pt>
                <c:pt idx="6843">
                  <c:v>0.103201970699146</c:v>
                </c:pt>
                <c:pt idx="6844">
                  <c:v>0.108983582250002</c:v>
                </c:pt>
                <c:pt idx="6845">
                  <c:v>0.11469061658765101</c:v>
                </c:pt>
                <c:pt idx="6846">
                  <c:v>0.1203191684017</c:v>
                </c:pt>
                <c:pt idx="6847">
                  <c:v>0.12586538608716299</c:v>
                </c:pt>
                <c:pt idx="6848">
                  <c:v>0.131325474380109</c:v>
                </c:pt>
                <c:pt idx="6849">
                  <c:v>0.13669569695475101</c:v>
                </c:pt>
                <c:pt idx="6850">
                  <c:v>0.14197237898020501</c:v>
                </c:pt>
                <c:pt idx="6851">
                  <c:v>0.147151909635167</c:v>
                </c:pt>
                <c:pt idx="6852">
                  <c:v>0.15223074457879399</c:v>
                </c:pt>
                <c:pt idx="6853">
                  <c:v>0.15720540837608399</c:v>
                </c:pt>
                <c:pt idx="6854">
                  <c:v>0.162072496876107</c:v>
                </c:pt>
                <c:pt idx="6855">
                  <c:v>0.16682867954146299</c:v>
                </c:pt>
                <c:pt idx="6856">
                  <c:v>0.17147070172735801</c:v>
                </c:pt>
                <c:pt idx="6857">
                  <c:v>0.175995386908749</c:v>
                </c:pt>
                <c:pt idx="6858">
                  <c:v>0.18039963885403401</c:v>
                </c:pt>
                <c:pt idx="6859">
                  <c:v>0.184680443743795</c:v>
                </c:pt>
                <c:pt idx="6860">
                  <c:v>0.18883487223315101</c:v>
                </c:pt>
                <c:pt idx="6861">
                  <c:v>0.19286008145629599</c:v>
                </c:pt>
                <c:pt idx="6862">
                  <c:v>0.19675331697187101</c:v>
                </c:pt>
                <c:pt idx="6863">
                  <c:v>0.20051191464782001</c:v>
                </c:pt>
                <c:pt idx="6864">
                  <c:v>0.204133302484449</c:v>
                </c:pt>
                <c:pt idx="6865">
                  <c:v>0.207615002374439</c:v>
                </c:pt>
                <c:pt idx="6866">
                  <c:v>0.21095463179860999</c:v>
                </c:pt>
                <c:pt idx="6867">
                  <c:v>0.21414990545627299</c:v>
                </c:pt>
                <c:pt idx="6868">
                  <c:v>0.21719863682905499</c:v>
                </c:pt>
                <c:pt idx="6869">
                  <c:v>0.220098739677133</c:v>
                </c:pt>
                <c:pt idx="6870">
                  <c:v>0.222848229466835</c:v>
                </c:pt>
                <c:pt idx="6871">
                  <c:v>0.22544522472865999</c:v>
                </c:pt>
                <c:pt idx="6872">
                  <c:v>0.22788794834475801</c:v>
                </c:pt>
                <c:pt idx="6873">
                  <c:v>0.23017472876500999</c:v>
                </c:pt>
                <c:pt idx="6874">
                  <c:v>0.232304001150865</c:v>
                </c:pt>
                <c:pt idx="6875">
                  <c:v>0.23427430844615399</c:v>
                </c:pt>
                <c:pt idx="6876">
                  <c:v>0.23608430237415401</c:v>
                </c:pt>
                <c:pt idx="6877">
                  <c:v>0.237732744360207</c:v>
                </c:pt>
                <c:pt idx="6878">
                  <c:v>0.239218506379275</c:v>
                </c:pt>
                <c:pt idx="6879">
                  <c:v>0.24054057172784701</c:v>
                </c:pt>
                <c:pt idx="6880">
                  <c:v>0.241698035719663</c:v>
                </c:pt>
                <c:pt idx="6881">
                  <c:v>0.24269010630479099</c:v>
                </c:pt>
                <c:pt idx="6882">
                  <c:v>0.24351610461162401</c:v>
                </c:pt>
                <c:pt idx="6883">
                  <c:v>0.24417546541143201</c:v>
                </c:pt>
                <c:pt idx="6884">
                  <c:v>0.244667737505146</c:v>
                </c:pt>
                <c:pt idx="6885">
                  <c:v>0.24499258403210999</c:v>
                </c:pt>
                <c:pt idx="6886">
                  <c:v>0.24514978270059701</c:v>
                </c:pt>
                <c:pt idx="6887">
                  <c:v>0.24513922593992299</c:v>
                </c:pt>
                <c:pt idx="6888">
                  <c:v>0.244960920974053</c:v>
                </c:pt>
                <c:pt idx="6889">
                  <c:v>0.24461498981666499</c:v>
                </c:pt>
                <c:pt idx="6890">
                  <c:v>0.244101669187648</c:v>
                </c:pt>
                <c:pt idx="6891">
                  <c:v>0.243421310351121</c:v>
                </c:pt>
                <c:pt idx="6892">
                  <c:v>0.242574378875063</c:v>
                </c:pt>
                <c:pt idx="6893">
                  <c:v>0.241561454312723</c:v>
                </c:pt>
                <c:pt idx="6894">
                  <c:v>0.24038322980603499</c:v>
                </c:pt>
                <c:pt idx="6895">
                  <c:v>0.23904051161130499</c:v>
                </c:pt>
                <c:pt idx="6896">
                  <c:v>0.23753421854748499</c:v>
                </c:pt>
                <c:pt idx="6897">
                  <c:v>0.23586538136743601</c:v>
                </c:pt>
                <c:pt idx="6898">
                  <c:v>0.234035142052578</c:v>
                </c:pt>
                <c:pt idx="6899">
                  <c:v>0.23204475303144101</c:v>
                </c:pt>
                <c:pt idx="6900">
                  <c:v>0.229895576322627</c:v>
                </c:pt>
                <c:pt idx="6901">
                  <c:v>0.22758908260278601</c:v>
                </c:pt>
                <c:pt idx="6902">
                  <c:v>0.22512685020023401</c:v>
                </c:pt>
                <c:pt idx="6903">
                  <c:v>0.22251056401490901</c:v>
                </c:pt>
                <c:pt idx="6904">
                  <c:v>0.21974201436539401</c:v>
                </c:pt>
                <c:pt idx="6905">
                  <c:v>0.21682309576380901</c:v>
                </c:pt>
                <c:pt idx="6906">
                  <c:v>0.213755805619402</c:v>
                </c:pt>
                <c:pt idx="6907">
                  <c:v>0.21054224287172099</c:v>
                </c:pt>
                <c:pt idx="6908">
                  <c:v>0.207184606554321</c:v>
                </c:pt>
                <c:pt idx="6909">
                  <c:v>0.20368519428996501</c:v>
                </c:pt>
                <c:pt idx="6910">
                  <c:v>0.20004640071837099</c:v>
                </c:pt>
                <c:pt idx="6911">
                  <c:v>0.19627071585756201</c:v>
                </c:pt>
                <c:pt idx="6912">
                  <c:v>0.192360723399953</c:v>
                </c:pt>
                <c:pt idx="6913">
                  <c:v>0.18831909894433699</c:v>
                </c:pt>
                <c:pt idx="6914">
                  <c:v>0.18414860816497899</c:v>
                </c:pt>
                <c:pt idx="6915">
                  <c:v>0.179852104919071</c:v>
                </c:pt>
                <c:pt idx="6916">
                  <c:v>0.17543252929384501</c:v>
                </c:pt>
                <c:pt idx="6917">
                  <c:v>0.17089290559467599</c:v>
                </c:pt>
                <c:pt idx="6918">
                  <c:v>0.16623634027556</c:v>
                </c:pt>
                <c:pt idx="6919">
                  <c:v>0.161466019813372</c:v>
                </c:pt>
                <c:pt idx="6920">
                  <c:v>0.15658520852736801</c:v>
                </c:pt>
                <c:pt idx="6921">
                  <c:v>0.15159724634542099</c:v>
                </c:pt>
                <c:pt idx="6922">
                  <c:v>0.14650554651851</c:v>
                </c:pt>
                <c:pt idx="6923">
                  <c:v>0.14131359328505</c:v>
                </c:pt>
                <c:pt idx="6924">
                  <c:v>0.136024939486625</c:v>
                </c:pt>
                <c:pt idx="6925">
                  <c:v>0.130643204136796</c:v>
                </c:pt>
                <c:pt idx="6926">
                  <c:v>0.125172069944612</c:v>
                </c:pt>
                <c:pt idx="6927">
                  <c:v>0.11961528079454301</c:v>
                </c:pt>
                <c:pt idx="6928">
                  <c:v>0.11397663918455</c:v>
                </c:pt>
                <c:pt idx="6929">
                  <c:v>0.10826000362404101</c:v>
                </c:pt>
                <c:pt idx="6930">
                  <c:v>0.10246928599350601</c:v>
                </c:pt>
                <c:pt idx="6931">
                  <c:v>9.6608448867622598E-2</c:v>
                </c:pt>
                <c:pt idx="6932">
                  <c:v>9.0681502803677205E-2</c:v>
                </c:pt>
                <c:pt idx="6933">
                  <c:v>8.4692503597149804E-2</c:v>
                </c:pt>
                <c:pt idx="6934">
                  <c:v>7.8645549506342199E-2</c:v>
                </c:pt>
                <c:pt idx="6935">
                  <c:v>7.2544778447949501E-2</c:v>
                </c:pt>
                <c:pt idx="6936">
                  <c:v>6.6394365165493199E-2</c:v>
                </c:pt>
                <c:pt idx="6937">
                  <c:v>6.01985183725538E-2</c:v>
                </c:pt>
                <c:pt idx="6938">
                  <c:v>5.3961477872757901E-2</c:v>
                </c:pt>
                <c:pt idx="6939">
                  <c:v>4.76875116584905E-2</c:v>
                </c:pt>
                <c:pt idx="6940">
                  <c:v>4.1380912990317702E-2</c:v>
                </c:pt>
                <c:pt idx="6941">
                  <c:v>3.5045997459117899E-2</c:v>
                </c:pt>
                <c:pt idx="6942">
                  <c:v>2.8687100032933899E-2</c:v>
                </c:pt>
                <c:pt idx="6943">
                  <c:v>2.2308572090563299E-2</c:v>
                </c:pt>
                <c:pt idx="6944">
                  <c:v>1.59147784439207E-2</c:v>
                </c:pt>
                <c:pt idx="6945">
                  <c:v>9.5100943512069804E-3</c:v>
                </c:pt>
                <c:pt idx="6946">
                  <c:v>3.09890252292975E-3</c:v>
                </c:pt>
                <c:pt idx="6947">
                  <c:v>-3.3144098771747798E-3</c:v>
                </c:pt>
                <c:pt idx="6948">
                  <c:v>-9.7254542342680595E-3</c:v>
                </c:pt>
                <c:pt idx="6949">
                  <c:v>-1.6129843485528102E-2</c:v>
                </c:pt>
                <c:pt idx="6950">
                  <c:v>-2.2523195122206501E-2</c:v>
                </c:pt>
                <c:pt idx="6951">
                  <c:v>-2.8901134188568999E-2</c:v>
                </c:pt>
                <c:pt idx="6952">
                  <c:v>-3.5259296275667297E-2</c:v>
                </c:pt>
                <c:pt idx="6953">
                  <c:v>-4.1593330507894599E-2</c:v>
                </c:pt>
                <c:pt idx="6954">
                  <c:v>-4.7898902520279202E-2</c:v>
                </c:pt>
                <c:pt idx="6955">
                  <c:v>-5.4171697424480601E-2</c:v>
                </c:pt>
                <c:pt idx="6956">
                  <c:v>-6.0407422761457698E-2</c:v>
                </c:pt>
                <c:pt idx="6957">
                  <c:v>-6.6601811438788197E-2</c:v>
                </c:pt>
                <c:pt idx="6958">
                  <c:v>-7.2750624650630702E-2</c:v>
                </c:pt>
                <c:pt idx="6959">
                  <c:v>-7.8849654778329295E-2</c:v>
                </c:pt>
                <c:pt idx="6960">
                  <c:v>-8.4894728269677394E-2</c:v>
                </c:pt>
                <c:pt idx="6961">
                  <c:v>-9.0881708494869706E-2</c:v>
                </c:pt>
                <c:pt idx="6962">
                  <c:v>-9.6806498577188704E-2</c:v>
                </c:pt>
                <c:pt idx="6963">
                  <c:v>-0.102665044196488</c:v>
                </c:pt>
                <c:pt idx="6964">
                  <c:v>-0.108453336363553</c:v>
                </c:pt>
                <c:pt idx="6965">
                  <c:v>-0.114167414163445</c:v>
                </c:pt>
                <c:pt idx="6966">
                  <c:v>-0.119803367465945</c:v>
                </c:pt>
                <c:pt idx="6967">
                  <c:v>-0.12535733960124701</c:v>
                </c:pt>
                <c:pt idx="6968">
                  <c:v>-0.13082552999906699</c:v>
                </c:pt>
                <c:pt idx="6969">
                  <c:v>-0.13620419678936599</c:v>
                </c:pt>
                <c:pt idx="6970">
                  <c:v>-0.141489659362902</c:v>
                </c:pt>
                <c:pt idx="6971">
                  <c:v>-0.146678300889865</c:v>
                </c:pt>
                <c:pt idx="6972">
                  <c:v>-0.151766570794861</c:v>
                </c:pt>
                <c:pt idx="6973">
                  <c:v>-0.15675098718656599</c:v>
                </c:pt>
                <c:pt idx="6974">
                  <c:v>-0.161628139240373</c:v>
                </c:pt>
                <c:pt idx="6975">
                  <c:v>-0.16639468953241601</c:v>
                </c:pt>
                <c:pt idx="6976">
                  <c:v>-0.17104737632335701</c:v>
                </c:pt>
                <c:pt idx="6977">
                  <c:v>-0.17558301579038799</c:v>
                </c:pt>
                <c:pt idx="6978">
                  <c:v>-0.17999850420591501</c:v>
                </c:pt>
                <c:pt idx="6979">
                  <c:v>-0.18429082006143099</c:v>
                </c:pt>
                <c:pt idx="6980">
                  <c:v>-0.18845702613512499</c:v>
                </c:pt>
                <c:pt idx="6981">
                  <c:v>-0.19249427150182</c:v>
                </c:pt>
                <c:pt idx="6982">
                  <c:v>-0.19639979348385</c:v>
                </c:pt>
                <c:pt idx="6983">
                  <c:v>-0.20017091954155999</c:v>
                </c:pt>
                <c:pt idx="6984">
                  <c:v>-0.20380506910211099</c:v>
                </c:pt>
                <c:pt idx="6985">
                  <c:v>-0.20729975532536701</c:v>
                </c:pt>
                <c:pt idx="6986">
                  <c:v>-0.21065258680563101</c:v>
                </c:pt>
                <c:pt idx="6987">
                  <c:v>-0.21386126920807599</c:v>
                </c:pt>
                <c:pt idx="6988">
                  <c:v>-0.216923606838759</c:v>
                </c:pt>
                <c:pt idx="6989">
                  <c:v>-0.219837504147122</c:v>
                </c:pt>
                <c:pt idx="6990">
                  <c:v>-0.22260096715997901</c:v>
                </c:pt>
                <c:pt idx="6991">
                  <c:v>-0.225212104845984</c:v>
                </c:pt>
                <c:pt idx="6992">
                  <c:v>-0.227669130409657</c:v>
                </c:pt>
                <c:pt idx="6993">
                  <c:v>-0.229970362514092</c:v>
                </c:pt>
                <c:pt idx="6994">
                  <c:v>-0.232114226431481</c:v>
                </c:pt>
                <c:pt idx="6995">
                  <c:v>-0.23409925512070701</c:v>
                </c:pt>
                <c:pt idx="6996">
                  <c:v>-0.23592409023122901</c:v>
                </c:pt>
                <c:pt idx="6997">
                  <c:v>-0.23758748303260299</c:v>
                </c:pt>
                <c:pt idx="6998">
                  <c:v>-0.23908829526898301</c:v>
                </c:pt>
                <c:pt idx="6999">
                  <c:v>-0.240425499938028</c:v>
                </c:pt>
                <c:pt idx="7000">
                  <c:v>-0.241598181993676</c:v>
                </c:pt>
                <c:pt idx="7001">
                  <c:v>-0.24260553897230999</c:v>
                </c:pt>
                <c:pt idx="7002">
                  <c:v>-0.24344688154187899</c:v>
                </c:pt>
                <c:pt idx="7003">
                  <c:v>-0.24412163397361</c:v>
                </c:pt>
                <c:pt idx="7004">
                  <c:v>-0.24462933453597499</c:v>
                </c:pt>
                <c:pt idx="7005">
                  <c:v>-0.24496963581065201</c:v>
                </c:pt>
                <c:pt idx="7006">
                  <c:v>-0.24514230493026901</c:v>
                </c:pt>
                <c:pt idx="7007">
                  <c:v>-0.245147223737744</c:v>
                </c:pt>
                <c:pt idx="7008">
                  <c:v>-0.24498438886714999</c:v>
                </c:pt>
                <c:pt idx="7009">
                  <c:v>-0.244653911746012</c:v>
                </c:pt>
                <c:pt idx="7010">
                  <c:v>-0.24415601851905899</c:v>
                </c:pt>
                <c:pt idx="7011">
                  <c:v>-0.243491049893474</c:v>
                </c:pt>
                <c:pt idx="7012">
                  <c:v>-0.242659460905751</c:v>
                </c:pt>
                <c:pt idx="7013">
                  <c:v>-0.241661820610309</c:v>
                </c:pt>
                <c:pt idx="7014">
                  <c:v>-0.24049881169009399</c:v>
                </c:pt>
                <c:pt idx="7015">
                  <c:v>-0.23917122998942</c:v>
                </c:pt>
                <c:pt idx="7016">
                  <c:v>-0.23767998396937401</c:v>
                </c:pt>
                <c:pt idx="7017">
                  <c:v>-0.23602609408615699</c:v>
                </c:pt>
                <c:pt idx="7018">
                  <c:v>-0.234210692092789</c:v>
                </c:pt>
                <c:pt idx="7019">
                  <c:v>-0.23223502026465601</c:v>
                </c:pt>
                <c:pt idx="7020">
                  <c:v>-0.230100430549419</c:v>
                </c:pt>
                <c:pt idx="7021">
                  <c:v>-0.227808383641881</c:v>
                </c:pt>
                <c:pt idx="7022">
                  <c:v>-0.22536044798443899</c:v>
                </c:pt>
                <c:pt idx="7023">
                  <c:v>-0.22275829869379901</c:v>
                </c:pt>
                <c:pt idx="7024">
                  <c:v>-0.22000371641470301</c:v>
                </c:pt>
                <c:pt idx="7025">
                  <c:v>-0.21709858610143001</c:v>
                </c:pt>
                <c:pt idx="7026">
                  <c:v>-0.214044895727933</c:v>
                </c:pt>
                <c:pt idx="7027">
                  <c:v>-0.21084473492747099</c:v>
                </c:pt>
                <c:pt idx="7028">
                  <c:v>-0.20750029356267499</c:v>
                </c:pt>
                <c:pt idx="7029">
                  <c:v>-0.20401386022703499</c:v>
                </c:pt>
                <c:pt idx="7030">
                  <c:v>-0.200387820678816</c:v>
                </c:pt>
                <c:pt idx="7031">
                  <c:v>-0.19662465620849201</c:v>
                </c:pt>
                <c:pt idx="7032">
                  <c:v>-0.192726941940805</c:v>
                </c:pt>
                <c:pt idx="7033">
                  <c:v>-0.18869734507261099</c:v>
                </c:pt>
                <c:pt idx="7034">
                  <c:v>-0.184538623047724</c:v>
                </c:pt>
                <c:pt idx="7035">
                  <c:v>-0.180253621670006</c:v>
                </c:pt>
                <c:pt idx="7036">
                  <c:v>-0.175845273155985</c:v>
                </c:pt>
                <c:pt idx="7037">
                  <c:v>-0.17131659412835201</c:v>
                </c:pt>
                <c:pt idx="7038">
                  <c:v>-0.16667068355168799</c:v>
                </c:pt>
                <c:pt idx="7039">
                  <c:v>-0.16191072061185399</c:v>
                </c:pt>
                <c:pt idx="7040">
                  <c:v>-0.157039962540475</c:v>
                </c:pt>
                <c:pt idx="7041">
                  <c:v>-0.15206174238603401</c:v>
                </c:pt>
                <c:pt idx="7042">
                  <c:v>-0.146979466733064</c:v>
                </c:pt>
                <c:pt idx="7043">
                  <c:v>-0.14179661337103699</c:v>
                </c:pt>
                <c:pt idx="7044">
                  <c:v>-0.13651672891451999</c:v>
                </c:pt>
                <c:pt idx="7045">
                  <c:v>-0.131143426376229</c:v>
                </c:pt>
                <c:pt idx="7046">
                  <c:v>-0.125680382694663</c:v>
                </c:pt>
                <c:pt idx="7047">
                  <c:v>-0.12013133621797301</c:v>
                </c:pt>
                <c:pt idx="7048">
                  <c:v>-0.11450008414582601</c:v>
                </c:pt>
                <c:pt idx="7049">
                  <c:v>-0.10879047993098701</c:v>
                </c:pt>
                <c:pt idx="7050">
                  <c:v>-0.10300643064241299</c:v>
                </c:pt>
                <c:pt idx="7051">
                  <c:v>-9.7151894291649596E-2</c:v>
                </c:pt>
                <c:pt idx="7052">
                  <c:v>-9.1230877124377802E-2</c:v>
                </c:pt>
                <c:pt idx="7053">
                  <c:v>-8.52474308789474E-2</c:v>
                </c:pt>
                <c:pt idx="7054">
                  <c:v>-7.9205650013781603E-2</c:v>
                </c:pt>
                <c:pt idx="7055">
                  <c:v>-7.3109668905549305E-2</c:v>
                </c:pt>
                <c:pt idx="7056">
                  <c:v>-6.6963659020019897E-2</c:v>
                </c:pt>
                <c:pt idx="7057">
                  <c:v>-6.0771826057539897E-2</c:v>
                </c:pt>
                <c:pt idx="7058">
                  <c:v>-5.4538407075080897E-2</c:v>
                </c:pt>
                <c:pt idx="7059">
                  <c:v>-4.8267667586832E-2</c:v>
                </c:pt>
                <c:pt idx="7060">
                  <c:v>-4.1963898645317903E-2</c:v>
                </c:pt>
                <c:pt idx="7061">
                  <c:v>-3.5631413905042E-2</c:v>
                </c:pt>
                <c:pt idx="7062">
                  <c:v>-2.9274546670662101E-2</c:v>
                </c:pt>
                <c:pt idx="7063">
                  <c:v>-2.2897646931720601E-2</c:v>
                </c:pt>
                <c:pt idx="7064">
                  <c:v>-1.6505078385955999E-2</c:v>
                </c:pt>
                <c:pt idx="7065">
                  <c:v>-1.01012154532356E-2</c:v>
                </c:pt>
                <c:pt idx="7066">
                  <c:v>-3.69044028214903E-3</c:v>
                </c:pt>
                <c:pt idx="7067">
                  <c:v>2.72286024868494E-3</c:v>
                </c:pt>
                <c:pt idx="7068">
                  <c:v>9.1342975325499204E-3</c:v>
                </c:pt>
                <c:pt idx="7069">
                  <c:v>1.5539484237745101E-2</c:v>
                </c:pt>
                <c:pt idx="7070">
                  <c:v>2.1934037309826002E-2</c:v>
                </c:pt>
                <c:pt idx="7071">
                  <c:v>2.83135809709191E-2</c:v>
                </c:pt>
                <c:pt idx="7072">
                  <c:v>3.4673749714055603E-2</c:v>
                </c:pt>
                <c:pt idx="7073">
                  <c:v>4.1010191290478497E-2</c:v>
                </c:pt>
                <c:pt idx="7074">
                  <c:v>4.7318569687876198E-2</c:v>
                </c:pt>
                <c:pt idx="7075">
                  <c:v>5.3594568097505298E-2</c:v>
                </c:pt>
                <c:pt idx="7076">
                  <c:v>5.9833891868173297E-2</c:v>
                </c:pt>
                <c:pt idx="7077">
                  <c:v>6.6032271445058299E-2</c:v>
                </c:pt>
                <c:pt idx="7078">
                  <c:v>7.2185465291355402E-2</c:v>
                </c:pt>
                <c:pt idx="7079">
                  <c:v>7.8289262790750699E-2</c:v>
                </c:pt>
                <c:pt idx="7080">
                  <c:v>8.4339487128735999E-2</c:v>
                </c:pt>
                <c:pt idx="7081">
                  <c:v>9.0331998150793902E-2</c:v>
                </c:pt>
                <c:pt idx="7082">
                  <c:v>9.6262695195495102E-2</c:v>
                </c:pt>
                <c:pt idx="7083">
                  <c:v>0.10212751990057201</c:v>
                </c:pt>
                <c:pt idx="7084">
                  <c:v>0.107922458980048</c:v>
                </c:pt>
                <c:pt idx="7085">
                  <c:v>0.113643546970516</c:v>
                </c:pt>
                <c:pt idx="7086">
                  <c:v>0.1192868689447</c:v>
                </c:pt>
                <c:pt idx="7087">
                  <c:v>0.124848563190429</c:v>
                </c:pt>
                <c:pt idx="7088">
                  <c:v>0.13032482385319699</c:v>
                </c:pt>
                <c:pt idx="7089">
                  <c:v>0.135711903540501</c:v>
                </c:pt>
                <c:pt idx="7090">
                  <c:v>0.14100611588617501</c:v>
                </c:pt>
                <c:pt idx="7091">
                  <c:v>0.146203838072957</c:v>
                </c:pt>
                <c:pt idx="7092">
                  <c:v>0.15130151331158001</c:v>
                </c:pt>
                <c:pt idx="7093">
                  <c:v>0.15629565327467199</c:v>
                </c:pt>
                <c:pt idx="7094">
                  <c:v>0.16118284048380899</c:v>
                </c:pt>
                <c:pt idx="7095">
                  <c:v>0.16595973064809</c:v>
                </c:pt>
                <c:pt idx="7096">
                  <c:v>0.170623054952628</c:v>
                </c:pt>
                <c:pt idx="7097">
                  <c:v>0.17516962229538799</c:v>
                </c:pt>
                <c:pt idx="7098">
                  <c:v>0.179596321470857</c:v>
                </c:pt>
                <c:pt idx="7099">
                  <c:v>0.18390012329902899</c:v>
                </c:pt>
                <c:pt idx="7100">
                  <c:v>0.18807808269827</c:v>
                </c:pt>
                <c:pt idx="7101">
                  <c:v>0.19212734070062901</c:v>
                </c:pt>
                <c:pt idx="7102">
                  <c:v>0.196045126408222</c:v>
                </c:pt>
                <c:pt idx="7103">
                  <c:v>0.199828758889354</c:v>
                </c:pt>
                <c:pt idx="7104">
                  <c:v>0.20347564901307</c:v>
                </c:pt>
                <c:pt idx="7105">
                  <c:v>0.206983301220896</c:v>
                </c:pt>
                <c:pt idx="7106">
                  <c:v>0.21034931523454101</c:v>
                </c:pt>
                <c:pt idx="7107">
                  <c:v>0.213571387698402</c:v>
                </c:pt>
                <c:pt idx="7108">
                  <c:v>0.216647313755747</c:v>
                </c:pt>
                <c:pt idx="7109">
                  <c:v>0.21957498855749</c:v>
                </c:pt>
                <c:pt idx="7110">
                  <c:v>0.222352408702538</c:v>
                </c:pt>
                <c:pt idx="7111">
                  <c:v>0.22497767360870999</c:v>
                </c:pt>
                <c:pt idx="7112">
                  <c:v>0.227448986813305</c:v>
                </c:pt>
                <c:pt idx="7113">
                  <c:v>0.22976465720241401</c:v>
                </c:pt>
                <c:pt idx="7114">
                  <c:v>0.23192310016814699</c:v>
                </c:pt>
                <c:pt idx="7115">
                  <c:v>0.233922838692977</c:v>
                </c:pt>
                <c:pt idx="7116">
                  <c:v>0.23576250436045601</c:v>
                </c:pt>
                <c:pt idx="7117">
                  <c:v>0.23744083829162399</c:v>
                </c:pt>
                <c:pt idx="7118">
                  <c:v>0.238956692006456</c:v>
                </c:pt>
                <c:pt idx="7119">
                  <c:v>0.24030902820976</c:v>
                </c:pt>
                <c:pt idx="7120">
                  <c:v>0.24149692150100199</c:v>
                </c:pt>
                <c:pt idx="7121">
                  <c:v>0.24251955900755101</c:v>
                </c:pt>
                <c:pt idx="7122">
                  <c:v>0.243376240940926</c:v>
                </c:pt>
                <c:pt idx="7123">
                  <c:v>0.244066381075662</c:v>
                </c:pt>
                <c:pt idx="7124">
                  <c:v>0.24458950715046199</c:v>
                </c:pt>
                <c:pt idx="7125">
                  <c:v>0.24494526119136401</c:v>
                </c:pt>
                <c:pt idx="7126">
                  <c:v>0.24513339975669901</c:v>
                </c:pt>
                <c:pt idx="7127">
                  <c:v>0.24515379410368299</c:v>
                </c:pt>
                <c:pt idx="7128">
                  <c:v>0.24500643027651101</c:v>
                </c:pt>
                <c:pt idx="7129">
                  <c:v>0.24469140911591</c:v>
                </c:pt>
                <c:pt idx="7130">
                  <c:v>0.244208946190131</c:v>
                </c:pt>
                <c:pt idx="7131">
                  <c:v>0.24355937164743699</c:v>
                </c:pt>
                <c:pt idx="7132">
                  <c:v>0.24274312999018599</c:v>
                </c:pt>
                <c:pt idx="7133">
                  <c:v>0.24176077977065599</c:v>
                </c:pt>
                <c:pt idx="7134">
                  <c:v>0.24061299320882801</c:v>
                </c:pt>
                <c:pt idx="7135">
                  <c:v>0.23930055573239201</c:v>
                </c:pt>
                <c:pt idx="7136">
                  <c:v>0.23782436543927701</c:v>
                </c:pt>
                <c:pt idx="7137">
                  <c:v>0.23618543248308599</c:v>
                </c:pt>
                <c:pt idx="7138">
                  <c:v>0.23438487838184699</c:v>
                </c:pt>
                <c:pt idx="7139">
                  <c:v>0.23242393525056901</c:v>
                </c:pt>
                <c:pt idx="7140">
                  <c:v>0.230303944958098</c:v>
                </c:pt>
                <c:pt idx="7141">
                  <c:v>0.228026358208888</c:v>
                </c:pt>
                <c:pt idx="7142">
                  <c:v>0.225592733550281</c:v>
                </c:pt>
                <c:pt idx="7143">
                  <c:v>0.22300473630600201</c:v>
                </c:pt>
                <c:pt idx="7144">
                  <c:v>0.22026413743657799</c:v>
                </c:pt>
                <c:pt idx="7145">
                  <c:v>0.21737281232747499</c:v>
                </c:pt>
                <c:pt idx="7146">
                  <c:v>0.214332739505776</c:v>
                </c:pt>
                <c:pt idx="7147">
                  <c:v>0.21114599928628</c:v>
                </c:pt>
                <c:pt idx="7148">
                  <c:v>0.20781477234794599</c:v>
                </c:pt>
                <c:pt idx="7149">
                  <c:v>0.20434133824166301</c:v>
                </c:pt>
                <c:pt idx="7150">
                  <c:v>0.20072807383035399</c:v>
                </c:pt>
                <c:pt idx="7151">
                  <c:v>0.196977451662495</c:v>
                </c:pt>
                <c:pt idx="7152">
                  <c:v>0.19309203828016</c:v>
                </c:pt>
                <c:pt idx="7153">
                  <c:v>0.189074492462737</c:v>
                </c:pt>
                <c:pt idx="7154">
                  <c:v>0.18492756340753599</c:v>
                </c:pt>
                <c:pt idx="7155">
                  <c:v>0.180654088848514</c:v>
                </c:pt>
                <c:pt idx="7156">
                  <c:v>0.176256993114426</c:v>
                </c:pt>
                <c:pt idx="7157">
                  <c:v>0.171739285127711</c:v>
                </c:pt>
                <c:pt idx="7158">
                  <c:v>0.167104056345492</c:v>
                </c:pt>
                <c:pt idx="7159">
                  <c:v>0.16235447864410199</c:v>
                </c:pt>
                <c:pt idx="7160">
                  <c:v>0.157493802148573</c:v>
                </c:pt>
                <c:pt idx="7161">
                  <c:v>0.15252535300858799</c:v>
                </c:pt>
                <c:pt idx="7162">
                  <c:v>0.14745253112239701</c:v>
                </c:pt>
                <c:pt idx="7163">
                  <c:v>0.14227880781028299</c:v>
                </c:pt>
                <c:pt idx="7164">
                  <c:v>0.137007723439138</c:v>
                </c:pt>
                <c:pt idx="7165">
                  <c:v>0.13164288499980301</c:v>
                </c:pt>
                <c:pt idx="7166">
                  <c:v>0.12618796363881099</c:v>
                </c:pt>
                <c:pt idx="7167">
                  <c:v>0.12064669214623</c:v>
                </c:pt>
                <c:pt idx="7168">
                  <c:v>0.11502286240132301</c:v>
                </c:pt>
                <c:pt idx="7169">
                  <c:v>0.109320322777774</c:v>
                </c:pt>
                <c:pt idx="7170">
                  <c:v>0.103542975510254</c:v>
                </c:pt>
                <c:pt idx="7171">
                  <c:v>9.7694774024133096E-2</c:v>
                </c:pt>
                <c:pt idx="7172">
                  <c:v>9.1779720230159095E-2</c:v>
                </c:pt>
                <c:pt idx="7173">
                  <c:v>8.5801861785958805E-2</c:v>
                </c:pt>
                <c:pt idx="7174">
                  <c:v>7.9765289326236194E-2</c:v>
                </c:pt>
                <c:pt idx="7175">
                  <c:v>7.3674133663560196E-2</c:v>
                </c:pt>
                <c:pt idx="7176">
                  <c:v>6.7532562961659201E-2</c:v>
                </c:pt>
                <c:pt idx="7177">
                  <c:v>6.13447798831563E-2</c:v>
                </c:pt>
                <c:pt idx="7178">
                  <c:v>5.5115018713697103E-2</c:v>
                </c:pt>
                <c:pt idx="7179">
                  <c:v>4.8847542464437503E-2</c:v>
                </c:pt>
                <c:pt idx="7180">
                  <c:v>4.2546639954875697E-2</c:v>
                </c:pt>
                <c:pt idx="7181">
                  <c:v>3.6216622878021902E-2</c:v>
                </c:pt>
                <c:pt idx="7182">
                  <c:v>2.98618228499179E-2</c:v>
                </c:pt>
                <c:pt idx="7183">
                  <c:v>2.34865884455213E-2</c:v>
                </c:pt>
                <c:pt idx="7184">
                  <c:v>1.70952822229864E-2</c:v>
                </c:pt>
                <c:pt idx="7185">
                  <c:v>1.06922777383752E-2</c:v>
                </c:pt>
                <c:pt idx="7186">
                  <c:v>4.2819565528436701E-3</c:v>
                </c:pt>
                <c:pt idx="7187">
                  <c:v>-2.13129476565092E-3</c:v>
                </c:pt>
                <c:pt idx="7188">
                  <c:v>-8.5430876440679999E-3</c:v>
                </c:pt>
                <c:pt idx="7189">
                  <c:v>-1.49490345073742E-2</c:v>
                </c:pt>
                <c:pt idx="7190">
                  <c:v>-2.1344751780950799E-2</c:v>
                </c:pt>
                <c:pt idx="7191">
                  <c:v>-2.7725862890263499E-2</c:v>
                </c:pt>
                <c:pt idx="7192">
                  <c:v>-3.4088001255742698E-2</c:v>
                </c:pt>
                <c:pt idx="7193">
                  <c:v>-4.0426813280823197E-2</c:v>
                </c:pt>
                <c:pt idx="7194">
                  <c:v>-4.6737961331100898E-2</c:v>
                </c:pt>
                <c:pt idx="7195">
                  <c:v>-5.3017126702565302E-2</c:v>
                </c:pt>
                <c:pt idx="7196">
                  <c:v>-5.9260012576879302E-2</c:v>
                </c:pt>
                <c:pt idx="7197">
                  <c:v>-6.5462346961681697E-2</c:v>
                </c:pt>
                <c:pt idx="7198">
                  <c:v>-7.1619885613901701E-2</c:v>
                </c:pt>
                <c:pt idx="7199">
                  <c:v>-7.7728414944084598E-2</c:v>
                </c:pt>
                <c:pt idx="7200">
                  <c:v>-8.3783754899741603E-2</c:v>
                </c:pt>
                <c:pt idx="7201">
                  <c:v>-8.9781761825749803E-2</c:v>
                </c:pt>
                <c:pt idx="7202">
                  <c:v>-9.5718331299845694E-2</c:v>
                </c:pt>
                <c:pt idx="7203">
                  <c:v>-0.101589400941272</c:v>
                </c:pt>
                <c:pt idx="7204">
                  <c:v>-0.107390953190656</c:v>
                </c:pt>
                <c:pt idx="7205">
                  <c:v>-0.113119018059214</c:v>
                </c:pt>
                <c:pt idx="7206">
                  <c:v>-0.118769675845409</c:v>
                </c:pt>
                <c:pt idx="7207">
                  <c:v>-0.12433905981719</c:v>
                </c:pt>
                <c:pt idx="7208">
                  <c:v>-0.12982335885798901</c:v>
                </c:pt>
                <c:pt idx="7209">
                  <c:v>-0.13521882007466099</c:v>
                </c:pt>
                <c:pt idx="7210">
                  <c:v>-0.14052175136557701</c:v>
                </c:pt>
                <c:pt idx="7211">
                  <c:v>-0.14572852394712299</c:v>
                </c:pt>
                <c:pt idx="7212">
                  <c:v>-0.15083557483686599</c:v>
                </c:pt>
                <c:pt idx="7213">
                  <c:v>-0.15583940929169801</c:v>
                </c:pt>
                <c:pt idx="7214">
                  <c:v>-0.16073660319927799</c:v>
                </c:pt>
                <c:pt idx="7215">
                  <c:v>-0.16552380542114301</c:v>
                </c:pt>
                <c:pt idx="7216">
                  <c:v>-0.170197740085889</c:v>
                </c:pt>
                <c:pt idx="7217">
                  <c:v>-0.17475520883083701</c:v>
                </c:pt>
                <c:pt idx="7218">
                  <c:v>-0.17919309299066899</c:v>
                </c:pt>
                <c:pt idx="7219">
                  <c:v>-0.18350835573152</c:v>
                </c:pt>
                <c:pt idx="7220">
                  <c:v>-0.18769804412908001</c:v>
                </c:pt>
                <c:pt idx="7221">
                  <c:v>-0.19175929118927201</c:v>
                </c:pt>
                <c:pt idx="7222">
                  <c:v>-0.19568931781012699</c:v>
                </c:pt>
                <c:pt idx="7223">
                  <c:v>-0.19948543468352101</c:v>
                </c:pt>
                <c:pt idx="7224">
                  <c:v>-0.20314504413546</c:v>
                </c:pt>
                <c:pt idx="7225">
                  <c:v>-0.20666564190366099</c:v>
                </c:pt>
                <c:pt idx="7226">
                  <c:v>-0.21004481885121701</c:v>
                </c:pt>
                <c:pt idx="7227">
                  <c:v>-0.21328026261516</c:v>
                </c:pt>
                <c:pt idx="7228">
                  <c:v>-0.21636975918880699</c:v>
                </c:pt>
                <c:pt idx="7229">
                  <c:v>-0.219311194436801</c:v>
                </c:pt>
                <c:pt idx="7230">
                  <c:v>-0.222102555541806</c:v>
                </c:pt>
                <c:pt idx="7231">
                  <c:v>-0.22474193238187501</c:v>
                </c:pt>
                <c:pt idx="7232">
                  <c:v>-0.227227518837544</c:v>
                </c:pt>
                <c:pt idx="7233">
                  <c:v>-0.22955761402774999</c:v>
                </c:pt>
                <c:pt idx="7234">
                  <c:v>-0.23173062347374501</c:v>
                </c:pt>
                <c:pt idx="7235">
                  <c:v>-0.233745060190193</c:v>
                </c:pt>
                <c:pt idx="7236">
                  <c:v>-0.235599545702709</c:v>
                </c:pt>
                <c:pt idx="7237">
                  <c:v>-0.23729281099114699</c:v>
                </c:pt>
                <c:pt idx="7238">
                  <c:v>-0.238823697357988</c:v>
                </c:pt>
                <c:pt idx="7239">
                  <c:v>-0.24019115722123099</c:v>
                </c:pt>
                <c:pt idx="7240">
                  <c:v>-0.24139425483125701</c:v>
                </c:pt>
                <c:pt idx="7241">
                  <c:v>-0.24243216691115399</c:v>
                </c:pt>
                <c:pt idx="7242">
                  <c:v>-0.24330418322008701</c:v>
                </c:pt>
                <c:pt idx="7243">
                  <c:v>-0.24400970703931299</c:v>
                </c:pt>
                <c:pt idx="7244">
                  <c:v>-0.24454825558051399</c:v>
                </c:pt>
                <c:pt idx="7245">
                  <c:v>-0.24491946031617101</c:v>
                </c:pt>
                <c:pt idx="7246">
                  <c:v>-0.24512306723174099</c:v>
                </c:pt>
                <c:pt idx="7247">
                  <c:v>-0.24515893699948199</c:v>
                </c:pt>
                <c:pt idx="7248">
                  <c:v>-0.245027045073796</c:v>
                </c:pt>
                <c:pt idx="7249">
                  <c:v>-0.244727481708023</c:v>
                </c:pt>
                <c:pt idx="7250">
                  <c:v>-0.24426045189268</c:v>
                </c:pt>
                <c:pt idx="7251">
                  <c:v>-0.24362627521519001</c:v>
                </c:pt>
                <c:pt idx="7252">
                  <c:v>-0.242825385641185</c:v>
                </c:pt>
                <c:pt idx="7253">
                  <c:v>-0.24185833121754999</c:v>
                </c:pt>
                <c:pt idx="7254">
                  <c:v>-0.24072577369738701</c:v>
                </c:pt>
                <c:pt idx="7255">
                  <c:v>-0.23942848808719</c:v>
                </c:pt>
                <c:pt idx="7256">
                  <c:v>-0.23796736211649899</c:v>
                </c:pt>
                <c:pt idx="7257">
                  <c:v>-0.23634339563043499</c:v>
                </c:pt>
                <c:pt idx="7258">
                  <c:v>-0.23455769990550901</c:v>
                </c:pt>
                <c:pt idx="7259">
                  <c:v>-0.23261149688917299</c:v>
                </c:pt>
                <c:pt idx="7260">
                  <c:v>-0.23050611836365001</c:v>
                </c:pt>
                <c:pt idx="7261">
                  <c:v>-0.22824300503459399</c:v>
                </c:pt>
                <c:pt idx="7262">
                  <c:v>-0.22582370554521999</c:v>
                </c:pt>
                <c:pt idx="7263">
                  <c:v>-0.22324987541657201</c:v>
                </c:pt>
                <c:pt idx="7264">
                  <c:v>-0.22052327591465201</c:v>
                </c:pt>
                <c:pt idx="7265">
                  <c:v>-0.21764577284519199</c:v>
                </c:pt>
                <c:pt idx="7266">
                  <c:v>-0.21461933527688501</c:v>
                </c:pt>
                <c:pt idx="7267">
                  <c:v>-0.21144603419395899</c:v>
                </c:pt>
                <c:pt idx="7268">
                  <c:v>-0.20812804107900201</c:v>
                </c:pt>
                <c:pt idx="7269">
                  <c:v>-0.20466762642702699</c:v>
                </c:pt>
                <c:pt idx="7270">
                  <c:v>-0.20106715819177501</c:v>
                </c:pt>
                <c:pt idx="7271">
                  <c:v>-0.19732910016533001</c:v>
                </c:pt>
                <c:pt idx="7272">
                  <c:v>-0.19345601029215201</c:v>
                </c:pt>
                <c:pt idx="7273">
                  <c:v>-0.18945053891867999</c:v>
                </c:pt>
                <c:pt idx="7274">
                  <c:v>-0.18531542697971001</c:v>
                </c:pt>
                <c:pt idx="7275">
                  <c:v>-0.18105350412277399</c:v>
                </c:pt>
                <c:pt idx="7276">
                  <c:v>-0.17666768677182401</c:v>
                </c:pt>
                <c:pt idx="7277">
                  <c:v>-0.172160976131527</c:v>
                </c:pt>
                <c:pt idx="7278">
                  <c:v>-0.16753645613354801</c:v>
                </c:pt>
                <c:pt idx="7279">
                  <c:v>-0.162797291326223</c:v>
                </c:pt>
                <c:pt idx="7280">
                  <c:v>-0.15794672470906601</c:v>
                </c:pt>
                <c:pt idx="7281">
                  <c:v>-0.152988075513592</c:v>
                </c:pt>
                <c:pt idx="7282">
                  <c:v>-0.147924736931972</c:v>
                </c:pt>
                <c:pt idx="7283">
                  <c:v>-0.14276017379508599</c:v>
                </c:pt>
                <c:pt idx="7284">
                  <c:v>-0.13749792020154</c:v>
                </c:pt>
                <c:pt idx="7285">
                  <c:v>-0.132141577099293</c:v>
                </c:pt>
                <c:pt idx="7286">
                  <c:v>-0.126694809821539</c:v>
                </c:pt>
                <c:pt idx="7287">
                  <c:v>-0.12116134557852599</c:v>
                </c:pt>
                <c:pt idx="7288">
                  <c:v>-0.115544970907033</c:v>
                </c:pt>
                <c:pt idx="7289">
                  <c:v>-0.10984952907925601</c:v>
                </c:pt>
                <c:pt idx="7290">
                  <c:v>-0.10407891747285999</c:v>
                </c:pt>
                <c:pt idx="7291">
                  <c:v>-9.8237084904018696E-2</c:v>
                </c:pt>
                <c:pt idx="7292">
                  <c:v>-9.2328028925243194E-2</c:v>
                </c:pt>
                <c:pt idx="7293">
                  <c:v>-8.635579308987E-2</c:v>
                </c:pt>
                <c:pt idx="7294">
                  <c:v>-8.0324464185064601E-2</c:v>
                </c:pt>
                <c:pt idx="7295">
                  <c:v>-7.4238169435243501E-2</c:v>
                </c:pt>
                <c:pt idx="7296">
                  <c:v>-6.8101073677823698E-2</c:v>
                </c:pt>
                <c:pt idx="7297">
                  <c:v>-6.1917376513234201E-2</c:v>
                </c:pt>
                <c:pt idx="7298">
                  <c:v>-5.5691309431139098E-2</c:v>
                </c:pt>
                <c:pt idx="7299">
                  <c:v>-4.9427132914839002E-2</c:v>
                </c:pt>
                <c:pt idx="7300">
                  <c:v>-4.31291335258321E-2</c:v>
                </c:pt>
                <c:pt idx="7301">
                  <c:v>-3.6801620970530399E-2</c:v>
                </c:pt>
                <c:pt idx="7302">
                  <c:v>-3.0448925151137E-2</c:v>
                </c:pt>
                <c:pt idx="7303">
                  <c:v>-2.40753932027045E-2</c:v>
                </c:pt>
                <c:pt idx="7304">
                  <c:v>-1.7685386518400601E-2</c:v>
                </c:pt>
                <c:pt idx="7305">
                  <c:v>-1.1283277765016199E-2</c:v>
                </c:pt>
                <c:pt idx="7306">
                  <c:v>-4.8734478907604597E-3</c:v>
                </c:pt>
                <c:pt idx="7307">
                  <c:v>1.5397168726124801E-3</c:v>
                </c:pt>
                <c:pt idx="7308">
                  <c:v>7.9518280112915399E-3</c:v>
                </c:pt>
                <c:pt idx="7309">
                  <c:v>1.43584977324586E-2</c:v>
                </c:pt>
                <c:pt idx="7310">
                  <c:v>2.0755341966844899E-2</c:v>
                </c:pt>
                <c:pt idx="7311">
                  <c:v>2.7137983368739599E-2</c:v>
                </c:pt>
                <c:pt idx="7312">
                  <c:v>3.35020543113973E-2</c:v>
                </c:pt>
                <c:pt idx="7313">
                  <c:v>3.9843199875794801E-2</c:v>
                </c:pt>
                <c:pt idx="7314">
                  <c:v>4.6157080830692303E-2</c:v>
                </c:pt>
                <c:pt idx="7315">
                  <c:v>5.2439376601959201E-2</c:v>
                </c:pt>
                <c:pt idx="7316">
                  <c:v>5.8685788229133E-2</c:v>
                </c:pt>
                <c:pt idx="7317">
                  <c:v>6.4892041307187801E-2</c:v>
                </c:pt>
                <c:pt idx="7318">
                  <c:v>7.1053888911500204E-2</c:v>
                </c:pt>
                <c:pt idx="7319">
                  <c:v>7.7167114504009704E-2</c:v>
                </c:pt>
                <c:pt idx="7320">
                  <c:v>8.3227534818585802E-2</c:v>
                </c:pt>
                <c:pt idx="7321">
                  <c:v>8.9231002723627897E-2</c:v>
                </c:pt>
                <c:pt idx="7322">
                  <c:v>9.5173410059937E-2</c:v>
                </c:pt>
                <c:pt idx="7323">
                  <c:v>0.101050690451921</c:v>
                </c:pt>
                <c:pt idx="7324">
                  <c:v>0.106858822090203</c:v>
                </c:pt>
                <c:pt idx="7325">
                  <c:v>0.112593830483741</c:v>
                </c:pt>
                <c:pt idx="7326">
                  <c:v>0.118251791179558</c:v>
                </c:pt>
                <c:pt idx="7327">
                  <c:v>0.12382883244824</c:v>
                </c:pt>
                <c:pt idx="7328">
                  <c:v>0.12932113793334901</c:v>
                </c:pt>
                <c:pt idx="7329">
                  <c:v>0.13472494926294801</c:v>
                </c:pt>
                <c:pt idx="7330">
                  <c:v>0.14003656862144401</c:v>
                </c:pt>
                <c:pt idx="7331">
                  <c:v>0.14525236127999899</c:v>
                </c:pt>
                <c:pt idx="7332">
                  <c:v>0.15036875808376399</c:v>
                </c:pt>
                <c:pt idx="7333">
                  <c:v>0.15538225789424201</c:v>
                </c:pt>
                <c:pt idx="7334">
                  <c:v>0.16028942998511</c:v>
                </c:pt>
                <c:pt idx="7335">
                  <c:v>0.165086916389861</c:v>
                </c:pt>
                <c:pt idx="7336">
                  <c:v>0.16977143419964499</c:v>
                </c:pt>
                <c:pt idx="7337">
                  <c:v>0.17433977780976301</c:v>
                </c:pt>
                <c:pt idx="7338">
                  <c:v>0.17878882111325201</c:v>
                </c:pt>
                <c:pt idx="7339">
                  <c:v>0.18311551964007</c:v>
                </c:pt>
                <c:pt idx="7340">
                  <c:v>0.18731691264042599</c:v>
                </c:pt>
                <c:pt idx="7341">
                  <c:v>0.19139012511080999</c:v>
                </c:pt>
                <c:pt idx="7342">
                  <c:v>0.19533236976134999</c:v>
                </c:pt>
                <c:pt idx="7343">
                  <c:v>0.19914094892315301</c:v>
                </c:pt>
                <c:pt idx="7344">
                  <c:v>0.20281325639431</c:v>
                </c:pt>
                <c:pt idx="7345">
                  <c:v>0.20634677922331299</c:v>
                </c:pt>
                <c:pt idx="7346">
                  <c:v>0.209739099428665</c:v>
                </c:pt>
                <c:pt idx="7347">
                  <c:v>0.21298789565349799</c:v>
                </c:pt>
                <c:pt idx="7348">
                  <c:v>0.21609094475407101</c:v>
                </c:pt>
                <c:pt idx="7349">
                  <c:v>0.21904612332106299</c:v>
                </c:pt>
                <c:pt idx="7350">
                  <c:v>0.221851409132617</c:v>
                </c:pt>
                <c:pt idx="7351">
                  <c:v>0.22450488253814199</c:v>
                </c:pt>
                <c:pt idx="7352">
                  <c:v>0.22700472777192601</c:v>
                </c:pt>
                <c:pt idx="7353">
                  <c:v>0.229349234195659</c:v>
                </c:pt>
                <c:pt idx="7354">
                  <c:v>0.23153679746901801</c:v>
                </c:pt>
                <c:pt idx="7355">
                  <c:v>0.233565920647516</c:v>
                </c:pt>
                <c:pt idx="7356">
                  <c:v>0.23543521520685701</c:v>
                </c:pt>
                <c:pt idx="7357">
                  <c:v>0.237143401993098</c:v>
                </c:pt>
                <c:pt idx="7358">
                  <c:v>0.23868931209797301</c:v>
                </c:pt>
                <c:pt idx="7359">
                  <c:v>0.24007188765877399</c:v>
                </c:pt>
                <c:pt idx="7360">
                  <c:v>0.241290182582243</c:v>
                </c:pt>
                <c:pt idx="7361">
                  <c:v>0.24234336319198199</c:v>
                </c:pt>
                <c:pt idx="7362">
                  <c:v>0.24323070879893599</c:v>
                </c:pt>
                <c:pt idx="7363">
                  <c:v>0.24395161219455999</c:v>
                </c:pt>
                <c:pt idx="7364">
                  <c:v>0.244505580066328</c:v>
                </c:pt>
                <c:pt idx="7365">
                  <c:v>0.24489223333530599</c:v>
                </c:pt>
                <c:pt idx="7366">
                  <c:v>0.24511130741555801</c:v>
                </c:pt>
                <c:pt idx="7367">
                  <c:v>0.245162652395196</c:v>
                </c:pt>
                <c:pt idx="7368">
                  <c:v>0.24504623313897</c:v>
                </c:pt>
                <c:pt idx="7369">
                  <c:v>0.24476212931230801</c:v>
                </c:pt>
                <c:pt idx="7370">
                  <c:v>0.244310535326801</c:v>
                </c:pt>
                <c:pt idx="7371">
                  <c:v>0.24369176020716801</c:v>
                </c:pt>
                <c:pt idx="7372">
                  <c:v>0.242906227379793</c:v>
                </c:pt>
                <c:pt idx="7373">
                  <c:v>0.24195447438297199</c:v>
                </c:pt>
                <c:pt idx="7374">
                  <c:v>0.240837152499079</c:v>
                </c:pt>
                <c:pt idx="7375">
                  <c:v>0.239555026308894</c:v>
                </c:pt>
                <c:pt idx="7376">
                  <c:v>0.23810897316840299</c:v>
                </c:pt>
                <c:pt idx="7377">
                  <c:v>0.236499982608424</c:v>
                </c:pt>
                <c:pt idx="7378">
                  <c:v>0.23472915565747601</c:v>
                </c:pt>
                <c:pt idx="7379">
                  <c:v>0.23279770408834499</c:v>
                </c:pt>
                <c:pt idx="7380">
                  <c:v>0.23070694958887</c:v>
                </c:pt>
                <c:pt idx="7381">
                  <c:v>0.22845832285751899</c:v>
                </c:pt>
                <c:pt idx="7382">
                  <c:v>0.22605336262436199</c:v>
                </c:pt>
                <c:pt idx="7383">
                  <c:v>0.22349371459812301</c:v>
                </c:pt>
                <c:pt idx="7384">
                  <c:v>0.220781130340025</c:v>
                </c:pt>
                <c:pt idx="7385">
                  <c:v>0.21791746606519899</c:v>
                </c:pt>
                <c:pt idx="7386">
                  <c:v>0.214904681372486</c:v>
                </c:pt>
                <c:pt idx="7387">
                  <c:v>0.21174483790347901</c:v>
                </c:pt>
                <c:pt idx="7388">
                  <c:v>0.208440097931754</c:v>
                </c:pt>
                <c:pt idx="7389">
                  <c:v>0.20499272288322901</c:v>
                </c:pt>
                <c:pt idx="7390">
                  <c:v>0.20140507178867501</c:v>
                </c:pt>
                <c:pt idx="7391">
                  <c:v>0.19767959966943499</c:v>
                </c:pt>
                <c:pt idx="7392">
                  <c:v>0.193818855857461</c:v>
                </c:pt>
                <c:pt idx="7393">
                  <c:v>0.189825482250814</c:v>
                </c:pt>
                <c:pt idx="7394">
                  <c:v>0.18570221150581301</c:v>
                </c:pt>
                <c:pt idx="7395">
                  <c:v>0.18145186516709</c:v>
                </c:pt>
                <c:pt idx="7396">
                  <c:v>0.17707735173681199</c:v>
                </c:pt>
                <c:pt idx="7397">
                  <c:v>0.17258166468439801</c:v>
                </c:pt>
                <c:pt idx="7398">
                  <c:v>0.16796788039810001</c:v>
                </c:pt>
                <c:pt idx="7399">
                  <c:v>0.163239156079829</c:v>
                </c:pt>
                <c:pt idx="7400">
                  <c:v>0.158398727584698</c:v>
                </c:pt>
                <c:pt idx="7401">
                  <c:v>0.15344990720672699</c:v>
                </c:pt>
                <c:pt idx="7402">
                  <c:v>0.148396081412252</c:v>
                </c:pt>
                <c:pt idx="7403">
                  <c:v>0.14324070852257201</c:v>
                </c:pt>
                <c:pt idx="7404">
                  <c:v>0.13798731634743</c:v>
                </c:pt>
                <c:pt idx="7405">
                  <c:v>0.132639499770938</c:v>
                </c:pt>
                <c:pt idx="7406">
                  <c:v>0.12720091829160601</c:v>
                </c:pt>
                <c:pt idx="7407">
                  <c:v>0.12167529351815901</c:v>
                </c:pt>
                <c:pt idx="7408">
                  <c:v>0.11606640662284699</c:v>
                </c:pt>
                <c:pt idx="7409">
                  <c:v>0.110378095753996</c:v>
                </c:pt>
                <c:pt idx="7410">
                  <c:v>0.104614253409574</c:v>
                </c:pt>
                <c:pt idx="7411">
                  <c:v>9.8778823773563396E-2</c:v>
                </c:pt>
                <c:pt idx="7412">
                  <c:v>9.2875800016963606E-2</c:v>
                </c:pt>
                <c:pt idx="7413">
                  <c:v>8.6909221565275099E-2</c:v>
                </c:pt>
                <c:pt idx="7414">
                  <c:v>8.0883171334329096E-2</c:v>
                </c:pt>
                <c:pt idx="7415">
                  <c:v>7.4801772936357702E-2</c:v>
                </c:pt>
                <c:pt idx="7416">
                  <c:v>6.8669187858215602E-2</c:v>
                </c:pt>
                <c:pt idx="7417">
                  <c:v>6.2489612613684499E-2</c:v>
                </c:pt>
                <c:pt idx="7418">
                  <c:v>5.6267275871808103E-2</c:v>
                </c:pt>
                <c:pt idx="7419">
                  <c:v>5.0006435563223803E-2</c:v>
                </c:pt>
                <c:pt idx="7420">
                  <c:v>4.3711375966470602E-2</c:v>
                </c:pt>
                <c:pt idx="7421">
                  <c:v>3.7386404776267403E-2</c:v>
                </c:pt>
                <c:pt idx="7422">
                  <c:v>3.1035850155767201E-2</c:v>
                </c:pt>
                <c:pt idx="7423">
                  <c:v>2.4664057774805102E-2</c:v>
                </c:pt>
                <c:pt idx="7424">
                  <c:v>1.8275387836166501E-2</c:v>
                </c:pt>
                <c:pt idx="7425">
                  <c:v>1.18742120919108E-2</c:v>
                </c:pt>
                <c:pt idx="7426">
                  <c:v>5.4649108517909302E-3</c:v>
                </c:pt>
                <c:pt idx="7427">
                  <c:v>-9.4813001418207797E-4</c:v>
                </c:pt>
                <c:pt idx="7428">
                  <c:v>-7.36052207697983E-3</c:v>
                </c:pt>
                <c:pt idx="7429">
                  <c:v>-1.37678773515485E-2</c:v>
                </c:pt>
                <c:pt idx="7430">
                  <c:v>-2.01658112994966E-2</c:v>
                </c:pt>
                <c:pt idx="7431">
                  <c:v>-2.6549945829424999E-2</c:v>
                </c:pt>
                <c:pt idx="7432">
                  <c:v>-3.2915912292844199E-2</c:v>
                </c:pt>
                <c:pt idx="7433">
                  <c:v>-3.9259354473630499E-2</c:v>
                </c:pt>
                <c:pt idx="7434">
                  <c:v>-4.5575931568974701E-2</c:v>
                </c:pt>
                <c:pt idx="7435">
                  <c:v>-5.1861321159783702E-2</c:v>
                </c:pt>
                <c:pt idx="7436">
                  <c:v>-5.81112221685013E-2</c:v>
                </c:pt>
                <c:pt idx="7437">
                  <c:v>-6.4321357802326104E-2</c:v>
                </c:pt>
                <c:pt idx="7438">
                  <c:v>-7.04874784798106E-2</c:v>
                </c:pt>
                <c:pt idx="7439">
                  <c:v>-7.6605364738840206E-2</c:v>
                </c:pt>
                <c:pt idx="7440">
                  <c:v>-8.2670830124001199E-2</c:v>
                </c:pt>
                <c:pt idx="7441">
                  <c:v>-8.8679724051362596E-2</c:v>
                </c:pt>
                <c:pt idx="7442">
                  <c:v>-9.4627934648711401E-2</c:v>
                </c:pt>
                <c:pt idx="7443">
                  <c:v>-0.100511391569296</c:v>
                </c:pt>
                <c:pt idx="7444">
                  <c:v>-0.106326068777158</c:v>
                </c:pt>
                <c:pt idx="7445">
                  <c:v>-0.11206798730213501</c:v>
                </c:pt>
                <c:pt idx="7446">
                  <c:v>-0.11773321796266401</c:v>
                </c:pt>
                <c:pt idx="7447">
                  <c:v>-0.12331788405451</c:v>
                </c:pt>
                <c:pt idx="7448">
                  <c:v>-0.128818164003587</c:v>
                </c:pt>
                <c:pt idx="7449">
                  <c:v>-0.13423029398104999</c:v>
                </c:pt>
                <c:pt idx="7450">
                  <c:v>-0.13955057047887501</c:v>
                </c:pt>
                <c:pt idx="7451">
                  <c:v>-0.14477535284416501</c:v>
                </c:pt>
                <c:pt idx="7452">
                  <c:v>-0.149901065770433</c:v>
                </c:pt>
                <c:pt idx="7453">
                  <c:v>-0.15492420174418201</c:v>
                </c:pt>
                <c:pt idx="7454">
                  <c:v>-0.159841323445086</c:v>
                </c:pt>
                <c:pt idx="7455">
                  <c:v>-0.16464906609814001</c:v>
                </c:pt>
                <c:pt idx="7456">
                  <c:v>-0.16934413977616999</c:v>
                </c:pt>
                <c:pt idx="7457">
                  <c:v>-0.17392333165111901</c:v>
                </c:pt>
                <c:pt idx="7458">
                  <c:v>-0.178383508192581</c:v>
                </c:pt>
                <c:pt idx="7459">
                  <c:v>-0.18272161731206699</c:v>
                </c:pt>
                <c:pt idx="7460">
                  <c:v>-0.18693469045154301</c:v>
                </c:pt>
                <c:pt idx="7461">
                  <c:v>-0.19101984461480501</c:v>
                </c:pt>
                <c:pt idx="7462">
                  <c:v>-0.194974284340312</c:v>
                </c:pt>
                <c:pt idx="7463">
                  <c:v>-0.19879530361410599</c:v>
                </c:pt>
                <c:pt idx="7464">
                  <c:v>-0.202480287721539</c:v>
                </c:pt>
                <c:pt idx="7465">
                  <c:v>-0.20602671503651099</c:v>
                </c:pt>
                <c:pt idx="7466">
                  <c:v>-0.20943215874701501</c:v>
                </c:pt>
                <c:pt idx="7467">
                  <c:v>-0.212694288515798</c:v>
                </c:pt>
                <c:pt idx="7468">
                  <c:v>-0.21581087207500599</c:v>
                </c:pt>
                <c:pt idx="7469">
                  <c:v>-0.21877977675371901</c:v>
                </c:pt>
                <c:pt idx="7470">
                  <c:v>-0.22159897093733399</c:v>
                </c:pt>
                <c:pt idx="7471">
                  <c:v>-0.22426652545779399</c:v>
                </c:pt>
                <c:pt idx="7472">
                  <c:v>-0.22678061491371099</c:v>
                </c:pt>
                <c:pt idx="7473">
                  <c:v>-0.229139518919487</c:v>
                </c:pt>
                <c:pt idx="7474">
                  <c:v>-0.23134162328256699</c:v>
                </c:pt>
                <c:pt idx="7475">
                  <c:v>-0.23338542110803201</c:v>
                </c:pt>
                <c:pt idx="7476">
                  <c:v>-0.235269513829756</c:v>
                </c:pt>
                <c:pt idx="7477">
                  <c:v>-0.23699261216744899</c:v>
                </c:pt>
                <c:pt idx="7478">
                  <c:v>-0.238553537008905</c:v>
                </c:pt>
                <c:pt idx="7479">
                  <c:v>-0.23995122021686599</c:v>
                </c:pt>
                <c:pt idx="7480">
                  <c:v>-0.24118470535994699</c:v>
                </c:pt>
                <c:pt idx="7481">
                  <c:v>-0.242253148367117</c:v>
                </c:pt>
                <c:pt idx="7482">
                  <c:v>-0.24315581810529799</c:v>
                </c:pt>
                <c:pt idx="7483">
                  <c:v>-0.243892096879677</c:v>
                </c:pt>
                <c:pt idx="7484">
                  <c:v>-0.24446148085639299</c:v>
                </c:pt>
                <c:pt idx="7485">
                  <c:v>-0.24486358040730599</c:v>
                </c:pt>
                <c:pt idx="7486">
                  <c:v>-0.24509812037662401</c:v>
                </c:pt>
                <c:pt idx="7487">
                  <c:v>-0.24516494026919</c:v>
                </c:pt>
                <c:pt idx="7488">
                  <c:v>-0.24506399436030499</c:v>
                </c:pt>
                <c:pt idx="7489">
                  <c:v>-0.24479535172701999</c:v>
                </c:pt>
                <c:pt idx="7490">
                  <c:v>-0.24435919620086999</c:v>
                </c:pt>
                <c:pt idx="7491">
                  <c:v>-0.24375582624207001</c:v>
                </c:pt>
                <c:pt idx="7492">
                  <c:v>-0.24298565473528899</c:v>
                </c:pt>
                <c:pt idx="7493">
                  <c:v>-0.242049208707105</c:v>
                </c:pt>
                <c:pt idx="7494">
                  <c:v>-0.24094712896537099</c:v>
                </c:pt>
                <c:pt idx="7495">
                  <c:v>-0.23968016966070299</c:v>
                </c:pt>
                <c:pt idx="7496">
                  <c:v>-0.238249197770424</c:v>
                </c:pt>
                <c:pt idx="7497">
                  <c:v>-0.23665519250528599</c:v>
                </c:pt>
                <c:pt idx="7498">
                  <c:v>-0.23489924463940501</c:v>
                </c:pt>
                <c:pt idx="7499">
                  <c:v>-0.232982555763843</c:v>
                </c:pt>
                <c:pt idx="7500">
                  <c:v>-0.23090643746436501</c:v>
                </c:pt>
                <c:pt idx="7501">
                  <c:v>-0.228672310423919</c:v>
                </c:pt>
                <c:pt idx="7502">
                  <c:v>-0.22628170345047</c:v>
                </c:pt>
                <c:pt idx="7503">
                  <c:v>-0.22373625243084</c:v>
                </c:pt>
                <c:pt idx="7504">
                  <c:v>-0.221037699211273</c:v>
                </c:pt>
                <c:pt idx="7505">
                  <c:v>-0.21818789040549399</c:v>
                </c:pt>
                <c:pt idx="7506">
                  <c:v>-0.21518877613107601</c:v>
                </c:pt>
                <c:pt idx="7507">
                  <c:v>-0.212042408674979</c:v>
                </c:pt>
                <c:pt idx="7508">
                  <c:v>-0.208750941089174</c:v>
                </c:pt>
                <c:pt idx="7509">
                  <c:v>-0.20531662571731499</c:v>
                </c:pt>
                <c:pt idx="7510">
                  <c:v>-0.201741812653466</c:v>
                </c:pt>
                <c:pt idx="7511">
                  <c:v>-0.19802894813393601</c:v>
                </c:pt>
                <c:pt idx="7512">
                  <c:v>-0.19418057286332799</c:v>
                </c:pt>
                <c:pt idx="7513">
                  <c:v>-0.190199320275935</c:v>
                </c:pt>
                <c:pt idx="7514">
                  <c:v>-0.18608791473369199</c:v>
                </c:pt>
                <c:pt idx="7515">
                  <c:v>-0.18184916966190201</c:v>
                </c:pt>
                <c:pt idx="7516">
                  <c:v>-0.177485985624009</c:v>
                </c:pt>
                <c:pt idx="7517">
                  <c:v>-0.17300134833675801</c:v>
                </c:pt>
                <c:pt idx="7518">
                  <c:v>-0.16839832662706899</c:v>
                </c:pt>
                <c:pt idx="7519">
                  <c:v>-0.16368007033204901</c:v>
                </c:pt>
                <c:pt idx="7520">
                  <c:v>-0.158849808143566</c:v>
                </c:pt>
                <c:pt idx="7521">
                  <c:v>-0.15391084539885999</c:v>
                </c:pt>
                <c:pt idx="7522">
                  <c:v>-0.148866561818712</c:v>
                </c:pt>
                <c:pt idx="7523">
                  <c:v>-0.143720409194705</c:v>
                </c:pt>
                <c:pt idx="7524">
                  <c:v>-0.13847590902717599</c:v>
                </c:pt>
                <c:pt idx="7525">
                  <c:v>-0.133136650115456</c:v>
                </c:pt>
                <c:pt idx="7526">
                  <c:v>-0.127706286102066</c:v>
                </c:pt>
                <c:pt idx="7527">
                  <c:v>-0.122188532972538</c:v>
                </c:pt>
                <c:pt idx="7528">
                  <c:v>-0.116587166512572</c:v>
                </c:pt>
                <c:pt idx="7529">
                  <c:v>-0.110906019724281</c:v>
                </c:pt>
                <c:pt idx="7530">
                  <c:v>-0.105148980203266</c:v>
                </c:pt>
                <c:pt idx="7531">
                  <c:v>-9.9319987478355201E-2</c:v>
                </c:pt>
                <c:pt idx="7532">
                  <c:v>-9.3423030315783903E-2</c:v>
                </c:pt>
                <c:pt idx="7533">
                  <c:v>-8.74621439896964E-2</c:v>
                </c:pt>
                <c:pt idx="7534">
                  <c:v>-8.1441407520815495E-2</c:v>
                </c:pt>
                <c:pt idx="7535">
                  <c:v>-7.5364940885178297E-2</c:v>
                </c:pt>
                <c:pt idx="7536">
                  <c:v>-6.9236902194845906E-2</c:v>
                </c:pt>
                <c:pt idx="7537">
                  <c:v>-6.3061484852517294E-2</c:v>
                </c:pt>
                <c:pt idx="7538">
                  <c:v>-5.6842914681993199E-2</c:v>
                </c:pt>
                <c:pt idx="7539">
                  <c:v>-5.0585447036455199E-2</c:v>
                </c:pt>
                <c:pt idx="7540">
                  <c:v>-4.4293363886536798E-2</c:v>
                </c:pt>
                <c:pt idx="7541">
                  <c:v>-3.7970970890180998E-2</c:v>
                </c:pt>
                <c:pt idx="7542">
                  <c:v>-3.1622594446288801E-2</c:v>
                </c:pt>
                <c:pt idx="7543">
                  <c:v>-2.5252578734174001E-2</c:v>
                </c:pt>
                <c:pt idx="7544">
                  <c:v>-1.8865282740851901E-2</c:v>
                </c:pt>
                <c:pt idx="7545">
                  <c:v>-1.2465077278194001E-2</c:v>
                </c:pt>
                <c:pt idx="7546">
                  <c:v>-6.0563419919919198E-3</c:v>
                </c:pt>
                <c:pt idx="7547">
                  <c:v>3.5653763502430298E-4</c:v>
                </c:pt>
                <c:pt idx="7548">
                  <c:v>6.7691732841617096E-3</c:v>
                </c:pt>
                <c:pt idx="7549">
                  <c:v>1.31771768036809E-2</c:v>
                </c:pt>
                <c:pt idx="7550">
                  <c:v>1.95761632115979E-2</c:v>
                </c:pt>
                <c:pt idx="7551">
                  <c:v>2.5961753696317601E-2</c:v>
                </c:pt>
                <c:pt idx="7552">
                  <c:v>3.2329578613044002E-2</c:v>
                </c:pt>
                <c:pt idx="7553">
                  <c:v>3.8675280473918203E-2</c:v>
                </c:pt>
                <c:pt idx="7554">
                  <c:v>4.4994516929837101E-2</c:v>
                </c:pt>
                <c:pt idx="7555">
                  <c:v>5.1282963741913302E-2</c:v>
                </c:pt>
                <c:pt idx="7556">
                  <c:v>5.7536317740541097E-2</c:v>
                </c:pt>
                <c:pt idx="7557">
                  <c:v>6.3750299770046107E-2</c:v>
                </c:pt>
                <c:pt idx="7558">
                  <c:v>6.9920657616901194E-2</c:v>
                </c:pt>
                <c:pt idx="7559">
                  <c:v>7.6043168919506604E-2</c:v>
                </c:pt>
                <c:pt idx="7560">
                  <c:v>8.2113644057541998E-2</c:v>
                </c:pt>
                <c:pt idx="7561">
                  <c:v>8.81279290189141E-2</c:v>
                </c:pt>
                <c:pt idx="7562">
                  <c:v>9.40819082423376E-2</c:v>
                </c:pt>
                <c:pt idx="7563">
                  <c:v>9.9971507433604098E-2</c:v>
                </c:pt>
                <c:pt idx="7564">
                  <c:v>0.10579269635361201</c:v>
                </c:pt>
                <c:pt idx="7565">
                  <c:v>0.111541491576251</c:v>
                </c:pt>
                <c:pt idx="7566">
                  <c:v>0.117213959214249</c:v>
                </c:pt>
                <c:pt idx="7567">
                  <c:v>0.12280621761112499</c:v>
                </c:pt>
                <c:pt idx="7568">
                  <c:v>0.128314439997395</c:v>
                </c:pt>
                <c:pt idx="7569">
                  <c:v>0.133734857109223</c:v>
                </c:pt>
                <c:pt idx="7570">
                  <c:v>0.13906375976771901</c:v>
                </c:pt>
                <c:pt idx="7571">
                  <c:v>0.144297501417122</c:v>
                </c:pt>
                <c:pt idx="7572">
                  <c:v>0.14943250062013</c:v>
                </c:pt>
                <c:pt idx="7573">
                  <c:v>0.154465243508667</c:v>
                </c:pt>
                <c:pt idx="7574">
                  <c:v>0.159392286188418</c:v>
                </c:pt>
                <c:pt idx="7575">
                  <c:v>0.16421025709547499</c:v>
                </c:pt>
                <c:pt idx="7576">
                  <c:v>0.16891585930349301</c:v>
                </c:pt>
                <c:pt idx="7577">
                  <c:v>0.17350587277976701</c:v>
                </c:pt>
                <c:pt idx="7578">
                  <c:v>0.17797715658869401</c:v>
                </c:pt>
                <c:pt idx="7579">
                  <c:v>0.18232665104110701</c:v>
                </c:pt>
                <c:pt idx="7580">
                  <c:v>0.186551379788016</c:v>
                </c:pt>
                <c:pt idx="7581">
                  <c:v>0.190648451857311</c:v>
                </c:pt>
                <c:pt idx="7582">
                  <c:v>0.194615063632055</c:v>
                </c:pt>
                <c:pt idx="7583">
                  <c:v>0.19844850076898701</c:v>
                </c:pt>
                <c:pt idx="7584">
                  <c:v>0.202146140055942</c:v>
                </c:pt>
                <c:pt idx="7585">
                  <c:v>0.205705451206911</c:v>
                </c:pt>
                <c:pt idx="7586">
                  <c:v>0.209123998593507</c:v>
                </c:pt>
                <c:pt idx="7587">
                  <c:v>0.21239944291166199</c:v>
                </c:pt>
                <c:pt idx="7588">
                  <c:v>0.21552954278240599</c:v>
                </c:pt>
                <c:pt idx="7589">
                  <c:v>0.21851215628564</c:v>
                </c:pt>
                <c:pt idx="7590">
                  <c:v>0.221345242425844</c:v>
                </c:pt>
                <c:pt idx="7591">
                  <c:v>0.224026862528725</c:v>
                </c:pt>
                <c:pt idx="7592">
                  <c:v>0.22655518156785101</c:v>
                </c:pt>
                <c:pt idx="7593">
                  <c:v>0.228928469420354</c:v>
                </c:pt>
                <c:pt idx="7594">
                  <c:v>0.23114510205084501</c:v>
                </c:pt>
                <c:pt idx="7595">
                  <c:v>0.233203562622744</c:v>
                </c:pt>
                <c:pt idx="7596">
                  <c:v>0.23510244253624299</c:v>
                </c:pt>
                <c:pt idx="7597">
                  <c:v>0.236840442392212</c:v>
                </c:pt>
                <c:pt idx="7598">
                  <c:v>0.23841637288136799</c:v>
                </c:pt>
                <c:pt idx="7599">
                  <c:v>0.23982915559812501</c:v>
                </c:pt>
                <c:pt idx="7600">
                  <c:v>0.24107782377853701</c:v>
                </c:pt>
                <c:pt idx="7601">
                  <c:v>0.242161522961857</c:v>
                </c:pt>
                <c:pt idx="7602">
                  <c:v>0.24307951157524199</c:v>
                </c:pt>
                <c:pt idx="7603">
                  <c:v>0.24383116144120701</c:v>
                </c:pt>
                <c:pt idx="7604">
                  <c:v>0.24441595820748699</c:v>
                </c:pt>
                <c:pt idx="7605">
                  <c:v>0.244833501699009</c:v>
                </c:pt>
                <c:pt idx="7606">
                  <c:v>0.245083506191726</c:v>
                </c:pt>
                <c:pt idx="7607">
                  <c:v>0.245165800608143</c:v>
                </c:pt>
                <c:pt idx="7608">
                  <c:v>0.24508032863438201</c:v>
                </c:pt>
                <c:pt idx="7609">
                  <c:v>0.244827148758715</c:v>
                </c:pt>
                <c:pt idx="7610">
                  <c:v>0.24440643423154701</c:v>
                </c:pt>
                <c:pt idx="7611">
                  <c:v>0.24381847294685499</c:v>
                </c:pt>
                <c:pt idx="7612">
                  <c:v>0.24306366724518599</c:v>
                </c:pt>
                <c:pt idx="7613">
                  <c:v>0.24214253363833499</c:v>
                </c:pt>
                <c:pt idx="7614">
                  <c:v>0.241055702455898</c:v>
                </c:pt>
                <c:pt idx="7615">
                  <c:v>0.23980391741394</c:v>
                </c:pt>
                <c:pt idx="7616">
                  <c:v>0.23838803510606801</c:v>
                </c:pt>
                <c:pt idx="7617">
                  <c:v>0.236809024417271</c:v>
                </c:pt>
                <c:pt idx="7618">
                  <c:v>0.235067965860909</c:v>
                </c:pt>
                <c:pt idx="7619">
                  <c:v>0.23316605083932501</c:v>
                </c:pt>
                <c:pt idx="7620">
                  <c:v>0.231104580828568</c:v>
                </c:pt>
                <c:pt idx="7621">
                  <c:v>0.22888496648779799</c:v>
                </c:pt>
                <c:pt idx="7622">
                  <c:v>0.22650872669397301</c:v>
                </c:pt>
                <c:pt idx="7623">
                  <c:v>0.223977487502486</c:v>
                </c:pt>
                <c:pt idx="7624">
                  <c:v>0.22129298103446099</c:v>
                </c:pt>
                <c:pt idx="7625">
                  <c:v>0.21845704429146301</c:v>
                </c:pt>
                <c:pt idx="7626">
                  <c:v>0.21547161789844399</c:v>
                </c:pt>
                <c:pt idx="7627">
                  <c:v>0.21233874477577899</c:v>
                </c:pt>
                <c:pt idx="7628">
                  <c:v>0.209060568741298</c:v>
                </c:pt>
                <c:pt idx="7629">
                  <c:v>0.205639333043276</c:v>
                </c:pt>
                <c:pt idx="7630">
                  <c:v>0.20207737882538901</c:v>
                </c:pt>
                <c:pt idx="7631">
                  <c:v>0.19837714352466601</c:v>
                </c:pt>
                <c:pt idx="7632">
                  <c:v>0.19454115920356299</c:v>
                </c:pt>
                <c:pt idx="7633">
                  <c:v>0.19057205081727699</c:v>
                </c:pt>
                <c:pt idx="7634">
                  <c:v>0.18647253441749501</c:v>
                </c:pt>
                <c:pt idx="7635">
                  <c:v>0.182245415293805</c:v>
                </c:pt>
                <c:pt idx="7636">
                  <c:v>0.17789358605404401</c:v>
                </c:pt>
                <c:pt idx="7637">
                  <c:v>0.17342002464489301</c:v>
                </c:pt>
                <c:pt idx="7638">
                  <c:v>0.16882779231407399</c:v>
                </c:pt>
                <c:pt idx="7639">
                  <c:v>0.16412003151554899</c:v>
                </c:pt>
                <c:pt idx="7640">
                  <c:v>0.15929996375914099</c:v>
                </c:pt>
                <c:pt idx="7641">
                  <c:v>0.154370887406063</c:v>
                </c:pt>
                <c:pt idx="7642">
                  <c:v>0.149336175411862</c:v>
                </c:pt>
                <c:pt idx="7643">
                  <c:v>0.14419927301830701</c:v>
                </c:pt>
                <c:pt idx="7644">
                  <c:v>0.13896369539582301</c:v>
                </c:pt>
                <c:pt idx="7645">
                  <c:v>0.133633025238065</c:v>
                </c:pt>
                <c:pt idx="7646">
                  <c:v>0.128210910310288</c:v>
                </c:pt>
                <c:pt idx="7647">
                  <c:v>0.122701060953195</c:v>
                </c:pt>
                <c:pt idx="7648">
                  <c:v>0.11710724754395301</c:v>
                </c:pt>
                <c:pt idx="7649">
                  <c:v>0.111433297916139</c:v>
                </c:pt>
                <c:pt idx="7650">
                  <c:v>0.10568309474035401</c:v>
                </c:pt>
                <c:pt idx="7651">
                  <c:v>9.9860572867331507E-2</c:v>
                </c:pt>
                <c:pt idx="7652">
                  <c:v>9.3969716635317294E-2</c:v>
                </c:pt>
                <c:pt idx="7653">
                  <c:v>8.8014557143603206E-2</c:v>
                </c:pt>
                <c:pt idx="7654">
                  <c:v>8.1999169494052407E-2</c:v>
                </c:pt>
                <c:pt idx="7655">
                  <c:v>7.5927670002517406E-2</c:v>
                </c:pt>
                <c:pt idx="7656">
                  <c:v>6.9804213382054003E-2</c:v>
                </c:pt>
                <c:pt idx="7657">
                  <c:v>6.3632989899861506E-2</c:v>
                </c:pt>
                <c:pt idx="7658">
                  <c:v>5.74182225098918E-2</c:v>
                </c:pt>
                <c:pt idx="7659">
                  <c:v>5.1164163963092403E-2</c:v>
                </c:pt>
                <c:pt idx="7660">
                  <c:v>4.4875093897258599E-2</c:v>
                </c:pt>
                <c:pt idx="7661">
                  <c:v>3.8555315908486799E-2</c:v>
                </c:pt>
                <c:pt idx="7662">
                  <c:v>3.22091546062344E-2</c:v>
                </c:pt>
                <c:pt idx="7663">
                  <c:v>2.5840952653999098E-2</c:v>
                </c:pt>
                <c:pt idx="7664">
                  <c:v>1.94550677976442E-2</c:v>
                </c:pt>
                <c:pt idx="7665">
                  <c:v>1.30558698834036E-2</c:v>
                </c:pt>
                <c:pt idx="7666">
                  <c:v>6.6477378676057996E-3</c:v>
                </c:pt>
                <c:pt idx="7667">
                  <c:v>2.3505682016436999E-4</c:v>
                </c:pt>
                <c:pt idx="7668">
                  <c:v>-6.1777850761153101E-3</c:v>
                </c:pt>
                <c:pt idx="7669">
                  <c:v>-1.2586399528359399E-2</c:v>
                </c:pt>
                <c:pt idx="7670">
                  <c:v>-1.8986401136524101E-2</c:v>
                </c:pt>
                <c:pt idx="7671">
                  <c:v>-2.53734103943151E-2</c:v>
                </c:pt>
                <c:pt idx="7672">
                  <c:v>-3.1743056686073197E-2</c:v>
                </c:pt>
                <c:pt idx="7673">
                  <c:v>-3.8090981277576798E-2</c:v>
                </c:pt>
                <c:pt idx="7674">
                  <c:v>-4.44128402987135E-2</c:v>
                </c:pt>
                <c:pt idx="7675">
                  <c:v>-5.0704307715980397E-2</c:v>
                </c:pt>
                <c:pt idx="7676">
                  <c:v>-5.6961078292778897E-2</c:v>
                </c:pt>
                <c:pt idx="7677">
                  <c:v>-6.3178870535477799E-2</c:v>
                </c:pt>
                <c:pt idx="7678">
                  <c:v>-6.9353429623230198E-2</c:v>
                </c:pt>
                <c:pt idx="7679">
                  <c:v>-7.5480530319536596E-2</c:v>
                </c:pt>
                <c:pt idx="7680">
                  <c:v>-8.1555979863565303E-2</c:v>
                </c:pt>
                <c:pt idx="7681">
                  <c:v>-8.7575620839248594E-2</c:v>
                </c:pt>
                <c:pt idx="7682">
                  <c:v>-9.3535334020192804E-2</c:v>
                </c:pt>
                <c:pt idx="7683">
                  <c:v>-9.9431041188455804E-2</c:v>
                </c:pt>
                <c:pt idx="7684">
                  <c:v>-0.105258707925262</c:v>
                </c:pt>
                <c:pt idx="7685">
                  <c:v>-0.111014346371744</c:v>
                </c:pt>
                <c:pt idx="7686">
                  <c:v>-0.11669401795783001</c:v>
                </c:pt>
                <c:pt idx="7687">
                  <c:v>-0.122293836097393</c:v>
                </c:pt>
                <c:pt idx="7688">
                  <c:v>-0.12780996884783399</c:v>
                </c:pt>
                <c:pt idx="7689">
                  <c:v>-0.13323864153227399</c:v>
                </c:pt>
                <c:pt idx="7690">
                  <c:v>-0.138576139322553</c:v>
                </c:pt>
                <c:pt idx="7691">
                  <c:v>-0.143818809781282</c:v>
                </c:pt>
                <c:pt idx="7692">
                  <c:v>-0.148963065361194</c:v>
                </c:pt>
                <c:pt idx="7693">
                  <c:v>-0.15400538586009799</c:v>
                </c:pt>
                <c:pt idx="7694">
                  <c:v>-0.15894232082974</c:v>
                </c:pt>
                <c:pt idx="7695">
                  <c:v>-0.16377049193694199</c:v>
                </c:pt>
                <c:pt idx="7696">
                  <c:v>-0.16848659527538601</c:v>
                </c:pt>
                <c:pt idx="7697">
                  <c:v>-0.17308740362646799</c:v>
                </c:pt>
                <c:pt idx="7698">
                  <c:v>-0.17756976866767499</c:v>
                </c:pt>
                <c:pt idx="7699">
                  <c:v>-0.18193062312698199</c:v>
                </c:pt>
                <c:pt idx="7700">
                  <c:v>-0.186166982881768</c:v>
                </c:pt>
                <c:pt idx="7701">
                  <c:v>-0.19027594900085601</c:v>
                </c:pt>
                <c:pt idx="7702">
                  <c:v>-0.194254709728235</c:v>
                </c:pt>
                <c:pt idx="7703">
                  <c:v>-0.198100542407144</c:v>
                </c:pt>
                <c:pt idx="7704">
                  <c:v>-0.20181081534317899</c:v>
                </c:pt>
                <c:pt idx="7705">
                  <c:v>-0.205382989605152</c:v>
                </c:pt>
                <c:pt idx="7706">
                  <c:v>-0.20881462076248</c:v>
                </c:pt>
                <c:pt idx="7707">
                  <c:v>-0.21210336055790199</c:v>
                </c:pt>
                <c:pt idx="7708">
                  <c:v>-0.215246958514383</c:v>
                </c:pt>
                <c:pt idx="7709">
                  <c:v>-0.218243263475115</c:v>
                </c:pt>
                <c:pt idx="7710">
                  <c:v>-0.22109022507554399</c:v>
                </c:pt>
                <c:pt idx="7711">
                  <c:v>-0.22378589514643299</c:v>
                </c:pt>
                <c:pt idx="7712">
                  <c:v>-0.22632842904698999</c:v>
                </c:pt>
                <c:pt idx="7713">
                  <c:v>-0.22871608692714901</c:v>
                </c:pt>
                <c:pt idx="7714">
                  <c:v>-0.23094723491814501</c:v>
                </c:pt>
                <c:pt idx="7715">
                  <c:v>-0.23302034625057</c:v>
                </c:pt>
                <c:pt idx="7716">
                  <c:v>-0.234934002299135</c:v>
                </c:pt>
                <c:pt idx="7717">
                  <c:v>-0.236686893553433</c:v>
                </c:pt>
                <c:pt idx="7718">
                  <c:v>-0.23827782051403501</c:v>
                </c:pt>
                <c:pt idx="7719">
                  <c:v>-0.23970569451330101</c:v>
                </c:pt>
                <c:pt idx="7720">
                  <c:v>-0.24096953846035801</c:v>
                </c:pt>
                <c:pt idx="7721">
                  <c:v>-0.24206848750971599</c:v>
                </c:pt>
                <c:pt idx="7722">
                  <c:v>-0.243001789653082</c:v>
                </c:pt>
                <c:pt idx="7723">
                  <c:v>-0.24376880623396099</c:v>
                </c:pt>
                <c:pt idx="7724">
                  <c:v>-0.24436901238467801</c:v>
                </c:pt>
                <c:pt idx="7725">
                  <c:v>-0.244801997385555</c:v>
                </c:pt>
                <c:pt idx="7726">
                  <c:v>-0.24506746494595699</c:v>
                </c:pt>
                <c:pt idx="7727">
                  <c:v>-0.24516523340704599</c:v>
                </c:pt>
                <c:pt idx="7728">
                  <c:v>-0.24509523586609</c:v>
                </c:pt>
                <c:pt idx="7729">
                  <c:v>-0.24485752022224599</c:v>
                </c:pt>
                <c:pt idx="7730">
                  <c:v>-0.244452249143777</c:v>
                </c:pt>
                <c:pt idx="7731">
                  <c:v>-0.24387969995674599</c:v>
                </c:pt>
                <c:pt idx="7732">
                  <c:v>-0.24314026445523701</c:v>
                </c:pt>
                <c:pt idx="7733">
                  <c:v>-0.242234448633252</c:v>
                </c:pt>
                <c:pt idx="7734">
                  <c:v>-0.24116287233846301</c:v>
                </c:pt>
                <c:pt idx="7735">
                  <c:v>-0.23992626884804999</c:v>
                </c:pt>
                <c:pt idx="7736">
                  <c:v>-0.23852548436692</c:v>
                </c:pt>
                <c:pt idx="7737">
                  <c:v>-0.23696147744865401</c:v>
                </c:pt>
                <c:pt idx="7738">
                  <c:v>-0.23523531833956601</c:v>
                </c:pt>
                <c:pt idx="7739">
                  <c:v>-0.23334818824634199</c:v>
                </c:pt>
                <c:pt idx="7740">
                  <c:v>-0.23130137852773899</c:v>
                </c:pt>
                <c:pt idx="7741">
                  <c:v>-0.22909628981091201</c:v>
                </c:pt>
                <c:pt idx="7742">
                  <c:v>-0.22673443103297</c:v>
                </c:pt>
                <c:pt idx="7743">
                  <c:v>-0.224217418408408</c:v>
                </c:pt>
                <c:pt idx="7744">
                  <c:v>-0.22154697432314499</c:v>
                </c:pt>
                <c:pt idx="7745">
                  <c:v>-0.21872492615588801</c:v>
                </c:pt>
                <c:pt idx="7746">
                  <c:v>-0.21575320502767101</c:v>
                </c:pt>
                <c:pt idx="7747">
                  <c:v>-0.212633844480386</c:v>
                </c:pt>
                <c:pt idx="7748">
                  <c:v>-0.20936897908523999</c:v>
                </c:pt>
                <c:pt idx="7749">
                  <c:v>-0.20596084298206899</c:v>
                </c:pt>
                <c:pt idx="7750">
                  <c:v>-0.20241176835052499</c:v>
                </c:pt>
                <c:pt idx="7751">
                  <c:v>-0.19872418381416601</c:v>
                </c:pt>
                <c:pt idx="7752">
                  <c:v>-0.19490061277856099</c:v>
                </c:pt>
                <c:pt idx="7753">
                  <c:v>-0.190943671704523</c:v>
                </c:pt>
                <c:pt idx="7754">
                  <c:v>-0.18685606831767501</c:v>
                </c:pt>
                <c:pt idx="7755">
                  <c:v>-0.18264059975555799</c:v>
                </c:pt>
                <c:pt idx="7756">
                  <c:v>-0.178300150653558</c:v>
                </c:pt>
                <c:pt idx="7757">
                  <c:v>-0.17383769117095199</c:v>
                </c:pt>
                <c:pt idx="7758">
                  <c:v>-0.169256274958442</c:v>
                </c:pt>
                <c:pt idx="7759">
                  <c:v>-0.164559037068543</c:v>
                </c:pt>
                <c:pt idx="7760">
                  <c:v>-0.159749191810276</c:v>
                </c:pt>
                <c:pt idx="7761">
                  <c:v>-0.15483003054962399</c:v>
                </c:pt>
                <c:pt idx="7762">
                  <c:v>-0.14980491945725699</c:v>
                </c:pt>
                <c:pt idx="7763">
                  <c:v>-0.144677297205072</c:v>
                </c:pt>
                <c:pt idx="7764">
                  <c:v>-0.139450672613111</c:v>
                </c:pt>
                <c:pt idx="7765">
                  <c:v>-0.13412862224849301</c:v>
                </c:pt>
                <c:pt idx="7766">
                  <c:v>-0.12871478797796901</c:v>
                </c:pt>
                <c:pt idx="7767">
                  <c:v>-0.12321287447580601</c:v>
                </c:pt>
                <c:pt idx="7768">
                  <c:v>-0.117626646688686</c:v>
                </c:pt>
                <c:pt idx="7769">
                  <c:v>-0.11195992725935899</c:v>
                </c:pt>
                <c:pt idx="7770">
                  <c:v>-0.106216593910821</c:v>
                </c:pt>
                <c:pt idx="7771">
                  <c:v>-0.100400576792797</c:v>
                </c:pt>
                <c:pt idx="7772">
                  <c:v>-9.4515855792343895E-2</c:v>
                </c:pt>
                <c:pt idx="7773">
                  <c:v>-8.85664578104296E-2</c:v>
                </c:pt>
                <c:pt idx="7774">
                  <c:v>-8.2556454006329202E-2</c:v>
                </c:pt>
                <c:pt idx="7775">
                  <c:v>-7.6489957011741896E-2</c:v>
                </c:pt>
                <c:pt idx="7776">
                  <c:v>-7.0371118116526798E-2</c:v>
                </c:pt>
                <c:pt idx="7777">
                  <c:v>-6.4204124427984094E-2</c:v>
                </c:pt>
                <c:pt idx="7778">
                  <c:v>-5.7993196005628002E-2</c:v>
                </c:pt>
                <c:pt idx="7779">
                  <c:v>-5.17425829734093E-2</c:v>
                </c:pt>
                <c:pt idx="7780">
                  <c:v>-4.5456562611365402E-2</c:v>
                </c:pt>
                <c:pt idx="7781">
                  <c:v>-3.91394364286878E-2</c:v>
                </c:pt>
                <c:pt idx="7782">
                  <c:v>-3.2795527220208898E-2</c:v>
                </c:pt>
                <c:pt idx="7783">
                  <c:v>-2.6429176108323901E-2</c:v>
                </c:pt>
                <c:pt idx="7784">
                  <c:v>-2.0044739572370299E-2</c:v>
                </c:pt>
                <c:pt idx="7785">
                  <c:v>-1.3646586467499699E-2</c:v>
                </c:pt>
                <c:pt idx="7786">
                  <c:v>-7.23909503508007E-3</c:v>
                </c:pt>
                <c:pt idx="7787">
                  <c:v>-8.2664990667515004E-4</c:v>
                </c:pt>
                <c:pt idx="7788">
                  <c:v>5.5863608963485E-3</c:v>
                </c:pt>
                <c:pt idx="7789">
                  <c:v>1.19955489655345E-2</c:v>
                </c:pt>
                <c:pt idx="7790">
                  <c:v>1.83965285083144E-2</c:v>
                </c:pt>
                <c:pt idx="7791">
                  <c:v>2.4784919349195501E-2</c:v>
                </c:pt>
                <c:pt idx="7792">
                  <c:v>3.11563499271044E-2</c:v>
                </c:pt>
                <c:pt idx="7793">
                  <c:v>3.7506460286836601E-2</c:v>
                </c:pt>
                <c:pt idx="7794">
                  <c:v>4.3830905062563701E-2</c:v>
                </c:pt>
                <c:pt idx="7795">
                  <c:v>5.0125356451356698E-2</c:v>
                </c:pt>
                <c:pt idx="7796">
                  <c:v>5.6385507174692401E-2</c:v>
                </c:pt>
                <c:pt idx="7797">
                  <c:v>6.2607073425913096E-2</c:v>
                </c:pt>
                <c:pt idx="7798">
                  <c:v>6.87857978016264E-2</c:v>
                </c:pt>
                <c:pt idx="7799">
                  <c:v>7.4917452215036096E-2</c:v>
                </c:pt>
                <c:pt idx="7800">
                  <c:v>8.0997840789212405E-2</c:v>
                </c:pt>
                <c:pt idx="7801">
                  <c:v>8.7022802728320595E-2</c:v>
                </c:pt>
                <c:pt idx="7802">
                  <c:v>9.2988215164844207E-2</c:v>
                </c:pt>
                <c:pt idx="7803">
                  <c:v>9.8889995980853504E-2</c:v>
                </c:pt>
                <c:pt idx="7804">
                  <c:v>0.10472410660139</c:v>
                </c:pt>
                <c:pt idx="7805">
                  <c:v>0.110486554758052</c:v>
                </c:pt>
                <c:pt idx="7806">
                  <c:v>0.11617339722089701</c:v>
                </c:pt>
                <c:pt idx="7807">
                  <c:v>0.121780742496785</c:v>
                </c:pt>
                <c:pt idx="7808">
                  <c:v>0.12730475349231599</c:v>
                </c:pt>
                <c:pt idx="7809">
                  <c:v>0.132741650139544</c:v>
                </c:pt>
                <c:pt idx="7810">
                  <c:v>0.138087711982672</c:v>
                </c:pt>
                <c:pt idx="7811">
                  <c:v>0.143339280723948</c:v>
                </c:pt>
                <c:pt idx="7812">
                  <c:v>0.14849276272703199</c:v>
                </c:pt>
                <c:pt idx="7813">
                  <c:v>0.153544631476112</c:v>
                </c:pt>
                <c:pt idx="7814">
                  <c:v>0.15849142998908999</c:v>
                </c:pt>
                <c:pt idx="7815">
                  <c:v>0.163329773183187</c:v>
                </c:pt>
                <c:pt idx="7816">
                  <c:v>0.16805635019134901</c:v>
                </c:pt>
                <c:pt idx="7817">
                  <c:v>0.17266792662786401</c:v>
                </c:pt>
                <c:pt idx="7818">
                  <c:v>0.177161346801645</c:v>
                </c:pt>
                <c:pt idx="7819">
                  <c:v>0.18153353587566301</c:v>
                </c:pt>
                <c:pt idx="7820">
                  <c:v>0.18578150197104901</c:v>
                </c:pt>
                <c:pt idx="7821">
                  <c:v>0.189902338214431</c:v>
                </c:pt>
                <c:pt idx="7822">
                  <c:v>0.19389322472710099</c:v>
                </c:pt>
                <c:pt idx="7823">
                  <c:v>0.197751430554652</c:v>
                </c:pt>
                <c:pt idx="7824">
                  <c:v>0.20147431553576101</c:v>
                </c:pt>
                <c:pt idx="7825">
                  <c:v>0.205059332108848</c:v>
                </c:pt>
                <c:pt idx="7826">
                  <c:v>0.208504027055367</c:v>
                </c:pt>
                <c:pt idx="7827">
                  <c:v>0.21180604317853399</c:v>
                </c:pt>
                <c:pt idx="7828">
                  <c:v>0.214963120916355</c:v>
                </c:pt>
                <c:pt idx="7829">
                  <c:v>0.217973099887838</c:v>
                </c:pt>
                <c:pt idx="7830">
                  <c:v>0.22083392037133701</c:v>
                </c:pt>
                <c:pt idx="7831">
                  <c:v>0.22354362471401201</c:v>
                </c:pt>
                <c:pt idx="7832">
                  <c:v>0.22610035867145201</c:v>
                </c:pt>
                <c:pt idx="7833">
                  <c:v>0.22850237267652301</c:v>
                </c:pt>
                <c:pt idx="7834">
                  <c:v>0.230748023036598</c:v>
                </c:pt>
                <c:pt idx="7835">
                  <c:v>0.232835773058333</c:v>
                </c:pt>
                <c:pt idx="7836">
                  <c:v>0.23476419409921601</c:v>
                </c:pt>
                <c:pt idx="7837">
                  <c:v>0.23653196654519101</c:v>
                </c:pt>
                <c:pt idx="7838">
                  <c:v>0.23813788071366199</c:v>
                </c:pt>
                <c:pt idx="7839">
                  <c:v>0.23958083768128</c:v>
                </c:pt>
                <c:pt idx="7840">
                  <c:v>0.240859850035929</c:v>
                </c:pt>
                <c:pt idx="7841">
                  <c:v>0.241974042552415</c:v>
                </c:pt>
                <c:pt idx="7842">
                  <c:v>0.24292265279137501</c:v>
                </c:pt>
                <c:pt idx="7843">
                  <c:v>0.243705031621018</c:v>
                </c:pt>
                <c:pt idx="7844">
                  <c:v>0.24432064366132</c:v>
                </c:pt>
                <c:pt idx="7845">
                  <c:v>0.244769067650388</c:v>
                </c:pt>
                <c:pt idx="7846">
                  <c:v>0.24504999673272099</c:v>
                </c:pt>
                <c:pt idx="7847">
                  <c:v>0.24516323866920001</c:v>
                </c:pt>
                <c:pt idx="7848">
                  <c:v>0.24510871596862899</c:v>
                </c:pt>
                <c:pt idx="7849">
                  <c:v>0.24488646594076599</c:v>
                </c:pt>
                <c:pt idx="7850">
                  <c:v>0.24449664067079099</c:v>
                </c:pt>
                <c:pt idx="7851">
                  <c:v>0.243939506915234</c:v>
                </c:pt>
                <c:pt idx="7852">
                  <c:v>0.243215445919435</c:v>
                </c:pt>
                <c:pt idx="7853">
                  <c:v>0.242324953156659</c:v>
                </c:pt>
                <c:pt idx="7854">
                  <c:v>0.24126863798904299</c:v>
                </c:pt>
                <c:pt idx="7855">
                  <c:v>0.24004722325061201</c:v>
                </c:pt>
                <c:pt idx="7856">
                  <c:v>0.238661544752647</c:v>
                </c:pt>
                <c:pt idx="7857">
                  <c:v>0.23711255071173801</c:v>
                </c:pt>
                <c:pt idx="7858">
                  <c:v>0.235401301100924</c:v>
                </c:pt>
                <c:pt idx="7859">
                  <c:v>0.23352896692435299</c:v>
                </c:pt>
                <c:pt idx="7860">
                  <c:v>0.23149682941597299</c:v>
                </c:pt>
                <c:pt idx="7861">
                  <c:v>0.22930627916277799</c:v>
                </c:pt>
                <c:pt idx="7862">
                  <c:v>0.22695881515323901</c:v>
                </c:pt>
                <c:pt idx="7863">
                  <c:v>0.22445604375154801</c:v>
                </c:pt>
                <c:pt idx="7864">
                  <c:v>0.22179967759838301</c:v>
                </c:pt>
                <c:pt idx="7865">
                  <c:v>0.21899153443895999</c:v>
                </c:pt>
                <c:pt idx="7866">
                  <c:v>0.21603353587914401</c:v>
                </c:pt>
                <c:pt idx="7867">
                  <c:v>0.21292770607050801</c:v>
                </c:pt>
                <c:pt idx="7868">
                  <c:v>0.209676170325203</c:v>
                </c:pt>
                <c:pt idx="7869">
                  <c:v>0.20628115366162</c:v>
                </c:pt>
                <c:pt idx="7870">
                  <c:v>0.20274497928180599</c:v>
                </c:pt>
                <c:pt idx="7871">
                  <c:v>0.19907006698170801</c:v>
                </c:pt>
                <c:pt idx="7872">
                  <c:v>0.19525893149531201</c:v>
                </c:pt>
                <c:pt idx="7873">
                  <c:v>0.19131418077381501</c:v>
                </c:pt>
                <c:pt idx="7874">
                  <c:v>0.18723851420100801</c:v>
                </c:pt>
              </c:numCache>
            </c:numRef>
          </c:yVal>
          <c:smooth val="1"/>
          <c:extLst>
            <c:ext xmlns:c16="http://schemas.microsoft.com/office/drawing/2014/chart" uri="{C3380CC4-5D6E-409C-BE32-E72D297353CC}">
              <c16:uniqueId val="{00000000-C12D-40EE-B3B6-696719DB9182}"/>
            </c:ext>
          </c:extLst>
        </c:ser>
        <c:ser>
          <c:idx val="1"/>
          <c:order val="1"/>
          <c:tx>
            <c:v>FEM</c:v>
          </c:tx>
          <c:spPr>
            <a:ln w="19050"/>
          </c:spPr>
          <c:marker>
            <c:symbol val="none"/>
          </c:marker>
          <c:xVal>
            <c:numRef>
              <c:f>'double-span'!$A$9:$A$3342</c:f>
              <c:numCache>
                <c:formatCode>0.00E+00</c:formatCode>
                <c:ptCount val="3334"/>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pt idx="2223" formatCode="General">
                  <c:v>3.3344999999999998</c:v>
                </c:pt>
                <c:pt idx="2224" formatCode="General">
                  <c:v>3.3359999999999999</c:v>
                </c:pt>
                <c:pt idx="2225" formatCode="General">
                  <c:v>3.3374999999999999</c:v>
                </c:pt>
                <c:pt idx="2226" formatCode="General">
                  <c:v>3.339</c:v>
                </c:pt>
                <c:pt idx="2227" formatCode="General">
                  <c:v>3.3405</c:v>
                </c:pt>
                <c:pt idx="2228" formatCode="General">
                  <c:v>3.3420000000000001</c:v>
                </c:pt>
                <c:pt idx="2229" formatCode="General">
                  <c:v>3.3435000000000001</c:v>
                </c:pt>
                <c:pt idx="2230" formatCode="General">
                  <c:v>3.3450000000000002</c:v>
                </c:pt>
                <c:pt idx="2231" formatCode="General">
                  <c:v>3.3464999999999998</c:v>
                </c:pt>
                <c:pt idx="2232" formatCode="General">
                  <c:v>3.3479999999999999</c:v>
                </c:pt>
                <c:pt idx="2233" formatCode="General">
                  <c:v>3.3494999999999999</c:v>
                </c:pt>
                <c:pt idx="2234" formatCode="General">
                  <c:v>3.351</c:v>
                </c:pt>
                <c:pt idx="2235" formatCode="General">
                  <c:v>3.3525</c:v>
                </c:pt>
                <c:pt idx="2236" formatCode="General">
                  <c:v>3.3540000000000001</c:v>
                </c:pt>
                <c:pt idx="2237" formatCode="General">
                  <c:v>3.3555000000000001</c:v>
                </c:pt>
                <c:pt idx="2238" formatCode="General">
                  <c:v>3.3570000000000002</c:v>
                </c:pt>
                <c:pt idx="2239" formatCode="General">
                  <c:v>3.3584999999999998</c:v>
                </c:pt>
                <c:pt idx="2240" formatCode="General">
                  <c:v>3.36</c:v>
                </c:pt>
                <c:pt idx="2241" formatCode="General">
                  <c:v>3.3614999999999999</c:v>
                </c:pt>
                <c:pt idx="2242" formatCode="General">
                  <c:v>3.363</c:v>
                </c:pt>
                <c:pt idx="2243" formatCode="General">
                  <c:v>3.3645</c:v>
                </c:pt>
                <c:pt idx="2244" formatCode="General">
                  <c:v>3.3660000000000001</c:v>
                </c:pt>
                <c:pt idx="2245" formatCode="General">
                  <c:v>3.3675000000000002</c:v>
                </c:pt>
                <c:pt idx="2246" formatCode="General">
                  <c:v>3.3690000000000002</c:v>
                </c:pt>
                <c:pt idx="2247" formatCode="General">
                  <c:v>3.3704999999999998</c:v>
                </c:pt>
                <c:pt idx="2248" formatCode="General">
                  <c:v>3.3719999999999999</c:v>
                </c:pt>
                <c:pt idx="2249" formatCode="General">
                  <c:v>3.3734999999999999</c:v>
                </c:pt>
                <c:pt idx="2250" formatCode="General">
                  <c:v>3.375</c:v>
                </c:pt>
                <c:pt idx="2251" formatCode="General">
                  <c:v>3.3765000000000001</c:v>
                </c:pt>
                <c:pt idx="2252" formatCode="General">
                  <c:v>3.3780000000000001</c:v>
                </c:pt>
                <c:pt idx="2253" formatCode="General">
                  <c:v>3.3795000000000002</c:v>
                </c:pt>
                <c:pt idx="2254" formatCode="General">
                  <c:v>3.3809999999999998</c:v>
                </c:pt>
                <c:pt idx="2255" formatCode="General">
                  <c:v>3.3824999999999998</c:v>
                </c:pt>
                <c:pt idx="2256" formatCode="General">
                  <c:v>3.3839999999999999</c:v>
                </c:pt>
                <c:pt idx="2257" formatCode="General">
                  <c:v>3.3855</c:v>
                </c:pt>
                <c:pt idx="2258" formatCode="General">
                  <c:v>3.387</c:v>
                </c:pt>
                <c:pt idx="2259" formatCode="General">
                  <c:v>3.3885000000000001</c:v>
                </c:pt>
                <c:pt idx="2260" formatCode="General">
                  <c:v>3.39</c:v>
                </c:pt>
                <c:pt idx="2261" formatCode="General">
                  <c:v>3.3915000000000002</c:v>
                </c:pt>
                <c:pt idx="2262" formatCode="General">
                  <c:v>3.3929999999999998</c:v>
                </c:pt>
                <c:pt idx="2263" formatCode="General">
                  <c:v>3.3944999999999999</c:v>
                </c:pt>
                <c:pt idx="2264" formatCode="General">
                  <c:v>3.3959999999999999</c:v>
                </c:pt>
                <c:pt idx="2265" formatCode="General">
                  <c:v>3.3975</c:v>
                </c:pt>
                <c:pt idx="2266" formatCode="General">
                  <c:v>3.399</c:v>
                </c:pt>
                <c:pt idx="2267" formatCode="General">
                  <c:v>3.4005000000000001</c:v>
                </c:pt>
                <c:pt idx="2268" formatCode="General">
                  <c:v>3.4020000000000001</c:v>
                </c:pt>
                <c:pt idx="2269" formatCode="General">
                  <c:v>3.4035000000000002</c:v>
                </c:pt>
                <c:pt idx="2270" formatCode="General">
                  <c:v>3.4049999999999998</c:v>
                </c:pt>
                <c:pt idx="2271" formatCode="General">
                  <c:v>3.4064999999999999</c:v>
                </c:pt>
                <c:pt idx="2272" formatCode="General">
                  <c:v>3.4079999999999999</c:v>
                </c:pt>
                <c:pt idx="2273" formatCode="General">
                  <c:v>3.4095</c:v>
                </c:pt>
                <c:pt idx="2274" formatCode="General">
                  <c:v>3.411</c:v>
                </c:pt>
                <c:pt idx="2275" formatCode="General">
                  <c:v>3.4125000000000001</c:v>
                </c:pt>
                <c:pt idx="2276" formatCode="General">
                  <c:v>3.4140000000000001</c:v>
                </c:pt>
                <c:pt idx="2277" formatCode="General">
                  <c:v>3.4155000000000002</c:v>
                </c:pt>
                <c:pt idx="2278" formatCode="General">
                  <c:v>3.4169999999999998</c:v>
                </c:pt>
                <c:pt idx="2279" formatCode="General">
                  <c:v>3.4184999999999999</c:v>
                </c:pt>
                <c:pt idx="2280" formatCode="General">
                  <c:v>3.42</c:v>
                </c:pt>
                <c:pt idx="2281" formatCode="General">
                  <c:v>3.4215</c:v>
                </c:pt>
                <c:pt idx="2282" formatCode="General">
                  <c:v>3.423</c:v>
                </c:pt>
                <c:pt idx="2283" formatCode="General">
                  <c:v>3.4245000000000001</c:v>
                </c:pt>
                <c:pt idx="2284" formatCode="General">
                  <c:v>3.4260000000000002</c:v>
                </c:pt>
                <c:pt idx="2285" formatCode="General">
                  <c:v>3.4275000000000002</c:v>
                </c:pt>
                <c:pt idx="2286" formatCode="General">
                  <c:v>3.4289999999999998</c:v>
                </c:pt>
                <c:pt idx="2287" formatCode="General">
                  <c:v>3.4304999999999999</c:v>
                </c:pt>
                <c:pt idx="2288" formatCode="General">
                  <c:v>3.4319999999999999</c:v>
                </c:pt>
                <c:pt idx="2289" formatCode="General">
                  <c:v>3.4335</c:v>
                </c:pt>
                <c:pt idx="2290" formatCode="General">
                  <c:v>3.4350000000000001</c:v>
                </c:pt>
                <c:pt idx="2291" formatCode="General">
                  <c:v>3.4365000000000001</c:v>
                </c:pt>
                <c:pt idx="2292" formatCode="General">
                  <c:v>3.4380000000000002</c:v>
                </c:pt>
                <c:pt idx="2293" formatCode="General">
                  <c:v>3.4394999999999998</c:v>
                </c:pt>
                <c:pt idx="2294" formatCode="General">
                  <c:v>3.4409999999999998</c:v>
                </c:pt>
                <c:pt idx="2295" formatCode="General">
                  <c:v>3.4424999999999999</c:v>
                </c:pt>
                <c:pt idx="2296" formatCode="General">
                  <c:v>3.444</c:v>
                </c:pt>
                <c:pt idx="2297" formatCode="General">
                  <c:v>3.4455</c:v>
                </c:pt>
                <c:pt idx="2298" formatCode="General">
                  <c:v>3.4470000000000001</c:v>
                </c:pt>
                <c:pt idx="2299" formatCode="General">
                  <c:v>3.4485000000000001</c:v>
                </c:pt>
                <c:pt idx="2300" formatCode="General">
                  <c:v>3.45</c:v>
                </c:pt>
                <c:pt idx="2301" formatCode="General">
                  <c:v>3.4514999999999998</c:v>
                </c:pt>
                <c:pt idx="2302" formatCode="General">
                  <c:v>3.4529999999999998</c:v>
                </c:pt>
                <c:pt idx="2303" formatCode="General">
                  <c:v>3.4544999999999999</c:v>
                </c:pt>
                <c:pt idx="2304" formatCode="General">
                  <c:v>3.456</c:v>
                </c:pt>
                <c:pt idx="2305" formatCode="General">
                  <c:v>3.4575</c:v>
                </c:pt>
                <c:pt idx="2306" formatCode="General">
                  <c:v>3.4590000000000001</c:v>
                </c:pt>
                <c:pt idx="2307" formatCode="General">
                  <c:v>3.4605000000000001</c:v>
                </c:pt>
                <c:pt idx="2308" formatCode="General">
                  <c:v>3.4620000000000002</c:v>
                </c:pt>
                <c:pt idx="2309" formatCode="General">
                  <c:v>3.4634999999999998</c:v>
                </c:pt>
                <c:pt idx="2310" formatCode="General">
                  <c:v>3.4649999999999999</c:v>
                </c:pt>
                <c:pt idx="2311" formatCode="General">
                  <c:v>3.4664999999999999</c:v>
                </c:pt>
                <c:pt idx="2312" formatCode="General">
                  <c:v>3.468</c:v>
                </c:pt>
                <c:pt idx="2313" formatCode="General">
                  <c:v>3.4695</c:v>
                </c:pt>
                <c:pt idx="2314" formatCode="General">
                  <c:v>3.4710000000000001</c:v>
                </c:pt>
                <c:pt idx="2315" formatCode="General">
                  <c:v>3.4725000000000001</c:v>
                </c:pt>
                <c:pt idx="2316" formatCode="General">
                  <c:v>3.4740000000000002</c:v>
                </c:pt>
                <c:pt idx="2317" formatCode="General">
                  <c:v>3.4754999999999998</c:v>
                </c:pt>
                <c:pt idx="2318" formatCode="General">
                  <c:v>3.4769999999999999</c:v>
                </c:pt>
                <c:pt idx="2319" formatCode="General">
                  <c:v>3.4784999999999999</c:v>
                </c:pt>
                <c:pt idx="2320" formatCode="General">
                  <c:v>3.48</c:v>
                </c:pt>
                <c:pt idx="2321" formatCode="General">
                  <c:v>3.4815</c:v>
                </c:pt>
                <c:pt idx="2322" formatCode="General">
                  <c:v>3.4830000000000001</c:v>
                </c:pt>
                <c:pt idx="2323" formatCode="General">
                  <c:v>3.4845000000000002</c:v>
                </c:pt>
                <c:pt idx="2324" formatCode="General">
                  <c:v>3.4860000000000002</c:v>
                </c:pt>
                <c:pt idx="2325" formatCode="General">
                  <c:v>3.4874999999999998</c:v>
                </c:pt>
                <c:pt idx="2326" formatCode="General">
                  <c:v>3.4889999999999999</c:v>
                </c:pt>
                <c:pt idx="2327" formatCode="General">
                  <c:v>3.4904999999999999</c:v>
                </c:pt>
                <c:pt idx="2328" formatCode="General">
                  <c:v>3.492</c:v>
                </c:pt>
                <c:pt idx="2329" formatCode="General">
                  <c:v>3.4935</c:v>
                </c:pt>
                <c:pt idx="2330" formatCode="General">
                  <c:v>3.4950000000000001</c:v>
                </c:pt>
                <c:pt idx="2331" formatCode="General">
                  <c:v>3.4965000000000002</c:v>
                </c:pt>
                <c:pt idx="2332" formatCode="General">
                  <c:v>3.4980000000000002</c:v>
                </c:pt>
                <c:pt idx="2333" formatCode="General">
                  <c:v>3.4994999999999998</c:v>
                </c:pt>
                <c:pt idx="2334" formatCode="General">
                  <c:v>3.5009999999999999</c:v>
                </c:pt>
                <c:pt idx="2335" formatCode="General">
                  <c:v>3.5024999999999999</c:v>
                </c:pt>
                <c:pt idx="2336" formatCode="General">
                  <c:v>3.504</c:v>
                </c:pt>
                <c:pt idx="2337" formatCode="General">
                  <c:v>3.5055000000000001</c:v>
                </c:pt>
                <c:pt idx="2338" formatCode="General">
                  <c:v>3.5070000000000001</c:v>
                </c:pt>
                <c:pt idx="2339" formatCode="General">
                  <c:v>3.5085000000000002</c:v>
                </c:pt>
                <c:pt idx="2340" formatCode="General">
                  <c:v>3.51</c:v>
                </c:pt>
                <c:pt idx="2341" formatCode="General">
                  <c:v>3.5114999999999998</c:v>
                </c:pt>
                <c:pt idx="2342" formatCode="General">
                  <c:v>3.5129999999999999</c:v>
                </c:pt>
                <c:pt idx="2343" formatCode="General">
                  <c:v>3.5145</c:v>
                </c:pt>
                <c:pt idx="2344" formatCode="General">
                  <c:v>3.516</c:v>
                </c:pt>
                <c:pt idx="2345" formatCode="General">
                  <c:v>3.5175000000000001</c:v>
                </c:pt>
                <c:pt idx="2346" formatCode="General">
                  <c:v>3.5190000000000001</c:v>
                </c:pt>
                <c:pt idx="2347" formatCode="General">
                  <c:v>3.5205000000000002</c:v>
                </c:pt>
                <c:pt idx="2348" formatCode="General">
                  <c:v>3.5219999999999998</c:v>
                </c:pt>
                <c:pt idx="2349" formatCode="General">
                  <c:v>3.5234999999999999</c:v>
                </c:pt>
                <c:pt idx="2350" formatCode="General">
                  <c:v>3.5249999999999999</c:v>
                </c:pt>
                <c:pt idx="2351" formatCode="General">
                  <c:v>3.5265</c:v>
                </c:pt>
                <c:pt idx="2352" formatCode="General">
                  <c:v>3.528</c:v>
                </c:pt>
                <c:pt idx="2353" formatCode="General">
                  <c:v>3.5295000000000001</c:v>
                </c:pt>
                <c:pt idx="2354" formatCode="General">
                  <c:v>3.5310000000000001</c:v>
                </c:pt>
                <c:pt idx="2355" formatCode="General">
                  <c:v>3.5325000000000002</c:v>
                </c:pt>
                <c:pt idx="2356" formatCode="General">
                  <c:v>3.5339999999999998</c:v>
                </c:pt>
                <c:pt idx="2357" formatCode="General">
                  <c:v>3.5354999999999999</c:v>
                </c:pt>
                <c:pt idx="2358" formatCode="General">
                  <c:v>3.5369999999999999</c:v>
                </c:pt>
                <c:pt idx="2359" formatCode="General">
                  <c:v>3.5385</c:v>
                </c:pt>
                <c:pt idx="2360" formatCode="General">
                  <c:v>3.54</c:v>
                </c:pt>
                <c:pt idx="2361" formatCode="General">
                  <c:v>3.5415000000000001</c:v>
                </c:pt>
                <c:pt idx="2362" formatCode="General">
                  <c:v>3.5430000000000001</c:v>
                </c:pt>
                <c:pt idx="2363" formatCode="General">
                  <c:v>3.5445000000000002</c:v>
                </c:pt>
                <c:pt idx="2364" formatCode="General">
                  <c:v>3.5459999999999998</c:v>
                </c:pt>
                <c:pt idx="2365" formatCode="General">
                  <c:v>3.5474999999999999</c:v>
                </c:pt>
                <c:pt idx="2366" formatCode="General">
                  <c:v>3.5489999999999999</c:v>
                </c:pt>
                <c:pt idx="2367" formatCode="General">
                  <c:v>3.5505</c:v>
                </c:pt>
                <c:pt idx="2368" formatCode="General">
                  <c:v>3.552</c:v>
                </c:pt>
                <c:pt idx="2369" formatCode="General">
                  <c:v>3.5535000000000001</c:v>
                </c:pt>
                <c:pt idx="2370" formatCode="General">
                  <c:v>3.5550000000000002</c:v>
                </c:pt>
                <c:pt idx="2371" formatCode="General">
                  <c:v>3.5565000000000002</c:v>
                </c:pt>
                <c:pt idx="2372" formatCode="General">
                  <c:v>3.5579999999999998</c:v>
                </c:pt>
                <c:pt idx="2373" formatCode="General">
                  <c:v>3.5594999999999999</c:v>
                </c:pt>
                <c:pt idx="2374" formatCode="General">
                  <c:v>3.5609999999999999</c:v>
                </c:pt>
                <c:pt idx="2375" formatCode="General">
                  <c:v>3.5625</c:v>
                </c:pt>
                <c:pt idx="2376" formatCode="General">
                  <c:v>3.5640000000000001</c:v>
                </c:pt>
                <c:pt idx="2377" formatCode="General">
                  <c:v>3.5655000000000001</c:v>
                </c:pt>
                <c:pt idx="2378" formatCode="General">
                  <c:v>3.5670000000000002</c:v>
                </c:pt>
                <c:pt idx="2379" formatCode="General">
                  <c:v>3.5684999999999998</c:v>
                </c:pt>
                <c:pt idx="2380" formatCode="General">
                  <c:v>3.57</c:v>
                </c:pt>
                <c:pt idx="2381" formatCode="General">
                  <c:v>3.5714999999999999</c:v>
                </c:pt>
                <c:pt idx="2382" formatCode="General">
                  <c:v>3.573</c:v>
                </c:pt>
                <c:pt idx="2383" formatCode="General">
                  <c:v>3.5745</c:v>
                </c:pt>
                <c:pt idx="2384" formatCode="General">
                  <c:v>3.5760000000000001</c:v>
                </c:pt>
                <c:pt idx="2385" formatCode="General">
                  <c:v>3.5775000000000001</c:v>
                </c:pt>
                <c:pt idx="2386" formatCode="General">
                  <c:v>3.5790000000000002</c:v>
                </c:pt>
                <c:pt idx="2387" formatCode="General">
                  <c:v>3.5804999999999998</c:v>
                </c:pt>
                <c:pt idx="2388" formatCode="General">
                  <c:v>3.5819999999999999</c:v>
                </c:pt>
                <c:pt idx="2389" formatCode="General">
                  <c:v>3.5834999999999999</c:v>
                </c:pt>
                <c:pt idx="2390" formatCode="General">
                  <c:v>3.585</c:v>
                </c:pt>
                <c:pt idx="2391" formatCode="General">
                  <c:v>3.5865</c:v>
                </c:pt>
                <c:pt idx="2392" formatCode="General">
                  <c:v>3.5880000000000001</c:v>
                </c:pt>
                <c:pt idx="2393" formatCode="General">
                  <c:v>3.5895000000000001</c:v>
                </c:pt>
                <c:pt idx="2394" formatCode="General">
                  <c:v>3.5910000000000002</c:v>
                </c:pt>
                <c:pt idx="2395" formatCode="General">
                  <c:v>3.5924999999999998</c:v>
                </c:pt>
                <c:pt idx="2396" formatCode="General">
                  <c:v>3.5939999999999999</c:v>
                </c:pt>
                <c:pt idx="2397" formatCode="General">
                  <c:v>3.5954999999999999</c:v>
                </c:pt>
                <c:pt idx="2398" formatCode="General">
                  <c:v>3.597</c:v>
                </c:pt>
                <c:pt idx="2399" formatCode="General">
                  <c:v>3.5985</c:v>
                </c:pt>
                <c:pt idx="2400" formatCode="General">
                  <c:v>3.6</c:v>
                </c:pt>
                <c:pt idx="2401" formatCode="General">
                  <c:v>3.6015000000000001</c:v>
                </c:pt>
                <c:pt idx="2402" formatCode="General">
                  <c:v>3.6030000000000002</c:v>
                </c:pt>
                <c:pt idx="2403" formatCode="General">
                  <c:v>3.6044999999999998</c:v>
                </c:pt>
                <c:pt idx="2404" formatCode="General">
                  <c:v>3.6059999999999999</c:v>
                </c:pt>
                <c:pt idx="2405" formatCode="General">
                  <c:v>3.6074999999999999</c:v>
                </c:pt>
                <c:pt idx="2406" formatCode="General">
                  <c:v>3.609</c:v>
                </c:pt>
                <c:pt idx="2407" formatCode="General">
                  <c:v>3.6105</c:v>
                </c:pt>
                <c:pt idx="2408" formatCode="General">
                  <c:v>3.6120000000000001</c:v>
                </c:pt>
                <c:pt idx="2409" formatCode="General">
                  <c:v>3.6135000000000002</c:v>
                </c:pt>
                <c:pt idx="2410" formatCode="General">
                  <c:v>3.6150000000000002</c:v>
                </c:pt>
                <c:pt idx="2411" formatCode="General">
                  <c:v>3.6164999999999998</c:v>
                </c:pt>
                <c:pt idx="2412" formatCode="General">
                  <c:v>3.6179999999999999</c:v>
                </c:pt>
                <c:pt idx="2413" formatCode="General">
                  <c:v>3.6194999999999999</c:v>
                </c:pt>
                <c:pt idx="2414" formatCode="General">
                  <c:v>3.621</c:v>
                </c:pt>
                <c:pt idx="2415" formatCode="General">
                  <c:v>3.6225000000000001</c:v>
                </c:pt>
                <c:pt idx="2416" formatCode="General">
                  <c:v>3.6240000000000001</c:v>
                </c:pt>
                <c:pt idx="2417" formatCode="General">
                  <c:v>3.6255000000000002</c:v>
                </c:pt>
                <c:pt idx="2418" formatCode="General">
                  <c:v>3.6269999999999998</c:v>
                </c:pt>
                <c:pt idx="2419" formatCode="General">
                  <c:v>3.6284999999999998</c:v>
                </c:pt>
                <c:pt idx="2420" formatCode="General">
                  <c:v>3.63</c:v>
                </c:pt>
                <c:pt idx="2421" formatCode="General">
                  <c:v>3.6315</c:v>
                </c:pt>
                <c:pt idx="2422" formatCode="General">
                  <c:v>3.633</c:v>
                </c:pt>
                <c:pt idx="2423" formatCode="General">
                  <c:v>3.6345000000000001</c:v>
                </c:pt>
                <c:pt idx="2424" formatCode="General">
                  <c:v>3.6360000000000001</c:v>
                </c:pt>
                <c:pt idx="2425" formatCode="General">
                  <c:v>3.6375000000000002</c:v>
                </c:pt>
                <c:pt idx="2426" formatCode="General">
                  <c:v>3.6389999999999998</c:v>
                </c:pt>
                <c:pt idx="2427" formatCode="General">
                  <c:v>3.6404999999999998</c:v>
                </c:pt>
                <c:pt idx="2428" formatCode="General">
                  <c:v>3.6419999999999999</c:v>
                </c:pt>
                <c:pt idx="2429" formatCode="General">
                  <c:v>3.6435</c:v>
                </c:pt>
                <c:pt idx="2430" formatCode="General">
                  <c:v>3.645</c:v>
                </c:pt>
                <c:pt idx="2431" formatCode="General">
                  <c:v>3.6465000000000001</c:v>
                </c:pt>
                <c:pt idx="2432" formatCode="General">
                  <c:v>3.6480000000000001</c:v>
                </c:pt>
                <c:pt idx="2433" formatCode="General">
                  <c:v>3.6495000000000002</c:v>
                </c:pt>
                <c:pt idx="2434" formatCode="General">
                  <c:v>3.6509999999999998</c:v>
                </c:pt>
                <c:pt idx="2435" formatCode="General">
                  <c:v>3.6524999999999999</c:v>
                </c:pt>
                <c:pt idx="2436" formatCode="General">
                  <c:v>3.6539999999999999</c:v>
                </c:pt>
                <c:pt idx="2437" formatCode="General">
                  <c:v>3.6555</c:v>
                </c:pt>
                <c:pt idx="2438" formatCode="General">
                  <c:v>3.657</c:v>
                </c:pt>
                <c:pt idx="2439" formatCode="General">
                  <c:v>3.6585000000000001</c:v>
                </c:pt>
                <c:pt idx="2440" formatCode="General">
                  <c:v>3.66</c:v>
                </c:pt>
                <c:pt idx="2441" formatCode="General">
                  <c:v>3.6615000000000002</c:v>
                </c:pt>
                <c:pt idx="2442" formatCode="General">
                  <c:v>3.6629999999999998</c:v>
                </c:pt>
                <c:pt idx="2443" formatCode="General">
                  <c:v>3.6644999999999999</c:v>
                </c:pt>
                <c:pt idx="2444" formatCode="General">
                  <c:v>3.6659999999999999</c:v>
                </c:pt>
                <c:pt idx="2445" formatCode="General">
                  <c:v>3.6675</c:v>
                </c:pt>
                <c:pt idx="2446" formatCode="General">
                  <c:v>3.669</c:v>
                </c:pt>
                <c:pt idx="2447" formatCode="General">
                  <c:v>3.6705000000000001</c:v>
                </c:pt>
                <c:pt idx="2448" formatCode="General">
                  <c:v>3.6720000000000002</c:v>
                </c:pt>
                <c:pt idx="2449" formatCode="General">
                  <c:v>3.6735000000000002</c:v>
                </c:pt>
                <c:pt idx="2450" formatCode="General">
                  <c:v>3.6749999999999998</c:v>
                </c:pt>
                <c:pt idx="2451" formatCode="General">
                  <c:v>3.6764999999999999</c:v>
                </c:pt>
                <c:pt idx="2452" formatCode="General">
                  <c:v>3.6779999999999999</c:v>
                </c:pt>
                <c:pt idx="2453" formatCode="General">
                  <c:v>3.6795</c:v>
                </c:pt>
                <c:pt idx="2454" formatCode="General">
                  <c:v>3.681</c:v>
                </c:pt>
                <c:pt idx="2455" formatCode="General">
                  <c:v>3.6825000000000001</c:v>
                </c:pt>
                <c:pt idx="2456" formatCode="General">
                  <c:v>3.6840000000000002</c:v>
                </c:pt>
                <c:pt idx="2457" formatCode="General">
                  <c:v>3.6855000000000002</c:v>
                </c:pt>
                <c:pt idx="2458" formatCode="General">
                  <c:v>3.6869999999999998</c:v>
                </c:pt>
                <c:pt idx="2459" formatCode="General">
                  <c:v>3.6884999999999999</c:v>
                </c:pt>
                <c:pt idx="2460" formatCode="General">
                  <c:v>3.69</c:v>
                </c:pt>
                <c:pt idx="2461" formatCode="General">
                  <c:v>3.6915</c:v>
                </c:pt>
                <c:pt idx="2462" formatCode="General">
                  <c:v>3.6930000000000001</c:v>
                </c:pt>
                <c:pt idx="2463" formatCode="General">
                  <c:v>3.6945000000000001</c:v>
                </c:pt>
                <c:pt idx="2464" formatCode="General">
                  <c:v>3.6960000000000002</c:v>
                </c:pt>
                <c:pt idx="2465" formatCode="General">
                  <c:v>3.6974999999999998</c:v>
                </c:pt>
                <c:pt idx="2466" formatCode="General">
                  <c:v>3.6989999999999998</c:v>
                </c:pt>
                <c:pt idx="2467" formatCode="General">
                  <c:v>3.7004999999999999</c:v>
                </c:pt>
                <c:pt idx="2468" formatCode="General">
                  <c:v>3.702</c:v>
                </c:pt>
                <c:pt idx="2469" formatCode="General">
                  <c:v>3.7035</c:v>
                </c:pt>
                <c:pt idx="2470" formatCode="General">
                  <c:v>3.7050000000000001</c:v>
                </c:pt>
                <c:pt idx="2471" formatCode="General">
                  <c:v>3.7065000000000001</c:v>
                </c:pt>
                <c:pt idx="2472" formatCode="General">
                  <c:v>3.7080000000000002</c:v>
                </c:pt>
                <c:pt idx="2473" formatCode="General">
                  <c:v>3.7094999999999998</c:v>
                </c:pt>
                <c:pt idx="2474" formatCode="General">
                  <c:v>3.7109999999999999</c:v>
                </c:pt>
                <c:pt idx="2475" formatCode="General">
                  <c:v>3.7124999999999999</c:v>
                </c:pt>
                <c:pt idx="2476" formatCode="General">
                  <c:v>3.714</c:v>
                </c:pt>
                <c:pt idx="2477" formatCode="General">
                  <c:v>3.7155</c:v>
                </c:pt>
                <c:pt idx="2478" formatCode="General">
                  <c:v>3.7170000000000001</c:v>
                </c:pt>
                <c:pt idx="2479" formatCode="General">
                  <c:v>3.7185000000000001</c:v>
                </c:pt>
                <c:pt idx="2480" formatCode="General">
                  <c:v>3.72</c:v>
                </c:pt>
                <c:pt idx="2481" formatCode="General">
                  <c:v>3.7214999999999998</c:v>
                </c:pt>
                <c:pt idx="2482" formatCode="General">
                  <c:v>3.7229999999999999</c:v>
                </c:pt>
                <c:pt idx="2483" formatCode="General">
                  <c:v>3.7244999999999999</c:v>
                </c:pt>
                <c:pt idx="2484" formatCode="General">
                  <c:v>3.726</c:v>
                </c:pt>
                <c:pt idx="2485" formatCode="General">
                  <c:v>3.7275</c:v>
                </c:pt>
                <c:pt idx="2486" formatCode="General">
                  <c:v>3.7290000000000001</c:v>
                </c:pt>
                <c:pt idx="2487" formatCode="General">
                  <c:v>3.7305000000000001</c:v>
                </c:pt>
                <c:pt idx="2488" formatCode="General">
                  <c:v>3.7320000000000002</c:v>
                </c:pt>
                <c:pt idx="2489" formatCode="General">
                  <c:v>3.7334999999999998</c:v>
                </c:pt>
                <c:pt idx="2490" formatCode="General">
                  <c:v>3.7349999999999999</c:v>
                </c:pt>
                <c:pt idx="2491" formatCode="General">
                  <c:v>3.7364999999999999</c:v>
                </c:pt>
                <c:pt idx="2492" formatCode="General">
                  <c:v>3.738</c:v>
                </c:pt>
                <c:pt idx="2493" formatCode="General">
                  <c:v>3.7395</c:v>
                </c:pt>
                <c:pt idx="2494" formatCode="General">
                  <c:v>3.7410000000000001</c:v>
                </c:pt>
                <c:pt idx="2495" formatCode="General">
                  <c:v>3.7425000000000002</c:v>
                </c:pt>
                <c:pt idx="2496" formatCode="General">
                  <c:v>3.7440000000000002</c:v>
                </c:pt>
                <c:pt idx="2497" formatCode="General">
                  <c:v>3.7454999999999998</c:v>
                </c:pt>
                <c:pt idx="2498" formatCode="General">
                  <c:v>3.7469999999999999</c:v>
                </c:pt>
                <c:pt idx="2499" formatCode="General">
                  <c:v>3.7484999999999999</c:v>
                </c:pt>
                <c:pt idx="2500" formatCode="General">
                  <c:v>3.75</c:v>
                </c:pt>
                <c:pt idx="2501" formatCode="General">
                  <c:v>3.7515000000000001</c:v>
                </c:pt>
                <c:pt idx="2502" formatCode="General">
                  <c:v>3.7530000000000001</c:v>
                </c:pt>
                <c:pt idx="2503" formatCode="General">
                  <c:v>3.7545000000000002</c:v>
                </c:pt>
                <c:pt idx="2504" formatCode="General">
                  <c:v>3.7559999999999998</c:v>
                </c:pt>
                <c:pt idx="2505" formatCode="General">
                  <c:v>3.7574999999999998</c:v>
                </c:pt>
                <c:pt idx="2506" formatCode="General">
                  <c:v>3.7589999999999999</c:v>
                </c:pt>
                <c:pt idx="2507" formatCode="General">
                  <c:v>3.7605</c:v>
                </c:pt>
                <c:pt idx="2508" formatCode="General">
                  <c:v>3.762</c:v>
                </c:pt>
                <c:pt idx="2509" formatCode="General">
                  <c:v>3.7635000000000001</c:v>
                </c:pt>
                <c:pt idx="2510" formatCode="General">
                  <c:v>3.7650000000000001</c:v>
                </c:pt>
                <c:pt idx="2511" formatCode="General">
                  <c:v>3.7665000000000002</c:v>
                </c:pt>
                <c:pt idx="2512" formatCode="General">
                  <c:v>3.7679999999999998</c:v>
                </c:pt>
                <c:pt idx="2513" formatCode="General">
                  <c:v>3.7694999999999999</c:v>
                </c:pt>
                <c:pt idx="2514" formatCode="General">
                  <c:v>3.7709999999999999</c:v>
                </c:pt>
                <c:pt idx="2515" formatCode="General">
                  <c:v>3.7725</c:v>
                </c:pt>
                <c:pt idx="2516" formatCode="General">
                  <c:v>3.774</c:v>
                </c:pt>
                <c:pt idx="2517" formatCode="General">
                  <c:v>3.7755000000000001</c:v>
                </c:pt>
                <c:pt idx="2518" formatCode="General">
                  <c:v>3.7770000000000001</c:v>
                </c:pt>
                <c:pt idx="2519" formatCode="General">
                  <c:v>3.7785000000000002</c:v>
                </c:pt>
                <c:pt idx="2520" formatCode="General">
                  <c:v>3.78</c:v>
                </c:pt>
                <c:pt idx="2521" formatCode="General">
                  <c:v>3.7814999999999999</c:v>
                </c:pt>
                <c:pt idx="2522" formatCode="General">
                  <c:v>3.7829999999999999</c:v>
                </c:pt>
                <c:pt idx="2523" formatCode="General">
                  <c:v>3.7845</c:v>
                </c:pt>
                <c:pt idx="2524" formatCode="General">
                  <c:v>3.786</c:v>
                </c:pt>
                <c:pt idx="2525" formatCode="General">
                  <c:v>3.7875000000000001</c:v>
                </c:pt>
                <c:pt idx="2526" formatCode="General">
                  <c:v>3.7890000000000001</c:v>
                </c:pt>
                <c:pt idx="2527" formatCode="General">
                  <c:v>3.7905000000000002</c:v>
                </c:pt>
                <c:pt idx="2528" formatCode="General">
                  <c:v>3.7919999999999998</c:v>
                </c:pt>
                <c:pt idx="2529" formatCode="General">
                  <c:v>3.7934999999999999</c:v>
                </c:pt>
                <c:pt idx="2530" formatCode="General">
                  <c:v>3.7949999999999999</c:v>
                </c:pt>
                <c:pt idx="2531" formatCode="General">
                  <c:v>3.7965</c:v>
                </c:pt>
                <c:pt idx="2532" formatCode="General">
                  <c:v>3.798</c:v>
                </c:pt>
                <c:pt idx="2533" formatCode="General">
                  <c:v>3.7995000000000001</c:v>
                </c:pt>
                <c:pt idx="2534" formatCode="General">
                  <c:v>3.8010000000000002</c:v>
                </c:pt>
                <c:pt idx="2535" formatCode="General">
                  <c:v>3.8025000000000002</c:v>
                </c:pt>
                <c:pt idx="2536" formatCode="General">
                  <c:v>3.8039999999999998</c:v>
                </c:pt>
                <c:pt idx="2537" formatCode="General">
                  <c:v>3.8054999999999999</c:v>
                </c:pt>
                <c:pt idx="2538" formatCode="General">
                  <c:v>3.8069999999999999</c:v>
                </c:pt>
                <c:pt idx="2539" formatCode="General">
                  <c:v>3.8085</c:v>
                </c:pt>
                <c:pt idx="2540" formatCode="General">
                  <c:v>3.81</c:v>
                </c:pt>
                <c:pt idx="2541" formatCode="General">
                  <c:v>3.8115000000000001</c:v>
                </c:pt>
                <c:pt idx="2542" formatCode="General">
                  <c:v>3.8130000000000002</c:v>
                </c:pt>
                <c:pt idx="2543" formatCode="General">
                  <c:v>3.8144999999999998</c:v>
                </c:pt>
                <c:pt idx="2544" formatCode="General">
                  <c:v>3.8159999999999998</c:v>
                </c:pt>
                <c:pt idx="2545" formatCode="General">
                  <c:v>3.8174999999999999</c:v>
                </c:pt>
                <c:pt idx="2546" formatCode="General">
                  <c:v>3.819</c:v>
                </c:pt>
                <c:pt idx="2547" formatCode="General">
                  <c:v>3.8205</c:v>
                </c:pt>
                <c:pt idx="2548" formatCode="General">
                  <c:v>3.8220000000000001</c:v>
                </c:pt>
                <c:pt idx="2549" formatCode="General">
                  <c:v>3.8235000000000001</c:v>
                </c:pt>
                <c:pt idx="2550" formatCode="General">
                  <c:v>3.8250000000000002</c:v>
                </c:pt>
                <c:pt idx="2551" formatCode="General">
                  <c:v>3.8264999999999998</c:v>
                </c:pt>
                <c:pt idx="2552" formatCode="General">
                  <c:v>3.8279999999999998</c:v>
                </c:pt>
                <c:pt idx="2553" formatCode="General">
                  <c:v>3.8294999999999999</c:v>
                </c:pt>
                <c:pt idx="2554" formatCode="General">
                  <c:v>3.831</c:v>
                </c:pt>
                <c:pt idx="2555" formatCode="General">
                  <c:v>3.8325</c:v>
                </c:pt>
                <c:pt idx="2556" formatCode="General">
                  <c:v>3.8340000000000001</c:v>
                </c:pt>
                <c:pt idx="2557" formatCode="General">
                  <c:v>3.8355000000000001</c:v>
                </c:pt>
                <c:pt idx="2558" formatCode="General">
                  <c:v>3.8370000000000002</c:v>
                </c:pt>
                <c:pt idx="2559" formatCode="General">
                  <c:v>3.8384999999999998</c:v>
                </c:pt>
                <c:pt idx="2560" formatCode="General">
                  <c:v>3.84</c:v>
                </c:pt>
                <c:pt idx="2561" formatCode="General">
                  <c:v>3.8414999999999999</c:v>
                </c:pt>
                <c:pt idx="2562" formatCode="General">
                  <c:v>3.843</c:v>
                </c:pt>
                <c:pt idx="2563" formatCode="General">
                  <c:v>3.8445</c:v>
                </c:pt>
                <c:pt idx="2564" formatCode="General">
                  <c:v>3.8460000000000001</c:v>
                </c:pt>
                <c:pt idx="2565" formatCode="General">
                  <c:v>3.8475000000000001</c:v>
                </c:pt>
                <c:pt idx="2566" formatCode="General">
                  <c:v>3.8490000000000002</c:v>
                </c:pt>
                <c:pt idx="2567" formatCode="General">
                  <c:v>3.8504999999999998</c:v>
                </c:pt>
                <c:pt idx="2568" formatCode="General">
                  <c:v>3.8519999999999999</c:v>
                </c:pt>
                <c:pt idx="2569" formatCode="General">
                  <c:v>3.8534999999999999</c:v>
                </c:pt>
                <c:pt idx="2570" formatCode="General">
                  <c:v>3.855</c:v>
                </c:pt>
                <c:pt idx="2571" formatCode="General">
                  <c:v>3.8565</c:v>
                </c:pt>
                <c:pt idx="2572" formatCode="General">
                  <c:v>3.8580000000000001</c:v>
                </c:pt>
                <c:pt idx="2573" formatCode="General">
                  <c:v>3.8595000000000002</c:v>
                </c:pt>
                <c:pt idx="2574" formatCode="General">
                  <c:v>3.8610000000000002</c:v>
                </c:pt>
                <c:pt idx="2575" formatCode="General">
                  <c:v>3.8624999999999998</c:v>
                </c:pt>
                <c:pt idx="2576" formatCode="General">
                  <c:v>3.8639999999999999</c:v>
                </c:pt>
                <c:pt idx="2577" formatCode="General">
                  <c:v>3.8654999999999999</c:v>
                </c:pt>
                <c:pt idx="2578" formatCode="General">
                  <c:v>3.867</c:v>
                </c:pt>
                <c:pt idx="2579" formatCode="General">
                  <c:v>3.8685</c:v>
                </c:pt>
                <c:pt idx="2580" formatCode="General">
                  <c:v>3.87</c:v>
                </c:pt>
                <c:pt idx="2581" formatCode="General">
                  <c:v>3.8715000000000002</c:v>
                </c:pt>
                <c:pt idx="2582" formatCode="General">
                  <c:v>3.8730000000000002</c:v>
                </c:pt>
                <c:pt idx="2583" formatCode="General">
                  <c:v>3.8744999999999998</c:v>
                </c:pt>
                <c:pt idx="2584" formatCode="General">
                  <c:v>3.8759999999999999</c:v>
                </c:pt>
                <c:pt idx="2585" formatCode="General">
                  <c:v>3.8774999999999999</c:v>
                </c:pt>
                <c:pt idx="2586" formatCode="General">
                  <c:v>3.879</c:v>
                </c:pt>
                <c:pt idx="2587" formatCode="General">
                  <c:v>3.8805000000000001</c:v>
                </c:pt>
                <c:pt idx="2588" formatCode="General">
                  <c:v>3.8820000000000001</c:v>
                </c:pt>
                <c:pt idx="2589" formatCode="General">
                  <c:v>3.8835000000000002</c:v>
                </c:pt>
                <c:pt idx="2590" formatCode="General">
                  <c:v>3.8849999999999998</c:v>
                </c:pt>
                <c:pt idx="2591" formatCode="General">
                  <c:v>3.8864999999999998</c:v>
                </c:pt>
                <c:pt idx="2592" formatCode="General">
                  <c:v>3.8879999999999999</c:v>
                </c:pt>
                <c:pt idx="2593" formatCode="General">
                  <c:v>3.8895</c:v>
                </c:pt>
                <c:pt idx="2594" formatCode="General">
                  <c:v>3.891</c:v>
                </c:pt>
                <c:pt idx="2595" formatCode="General">
                  <c:v>3.8925000000000001</c:v>
                </c:pt>
                <c:pt idx="2596" formatCode="General">
                  <c:v>3.8940000000000001</c:v>
                </c:pt>
                <c:pt idx="2597" formatCode="General">
                  <c:v>3.8955000000000002</c:v>
                </c:pt>
                <c:pt idx="2598" formatCode="General">
                  <c:v>3.8969999999999998</c:v>
                </c:pt>
                <c:pt idx="2599" formatCode="General">
                  <c:v>3.8984999999999999</c:v>
                </c:pt>
                <c:pt idx="2600" formatCode="General">
                  <c:v>3.9</c:v>
                </c:pt>
                <c:pt idx="2601" formatCode="General">
                  <c:v>3.9015</c:v>
                </c:pt>
                <c:pt idx="2602" formatCode="General">
                  <c:v>3.903</c:v>
                </c:pt>
                <c:pt idx="2603" formatCode="General">
                  <c:v>3.9045000000000001</c:v>
                </c:pt>
                <c:pt idx="2604" formatCode="General">
                  <c:v>3.9060000000000001</c:v>
                </c:pt>
                <c:pt idx="2605" formatCode="General">
                  <c:v>3.9075000000000002</c:v>
                </c:pt>
                <c:pt idx="2606" formatCode="General">
                  <c:v>3.9089999999999998</c:v>
                </c:pt>
                <c:pt idx="2607" formatCode="General">
                  <c:v>3.9104999999999999</c:v>
                </c:pt>
                <c:pt idx="2608" formatCode="General">
                  <c:v>3.9119999999999999</c:v>
                </c:pt>
                <c:pt idx="2609" formatCode="General">
                  <c:v>3.9135</c:v>
                </c:pt>
                <c:pt idx="2610" formatCode="General">
                  <c:v>3.915</c:v>
                </c:pt>
                <c:pt idx="2611" formatCode="General">
                  <c:v>3.9165000000000001</c:v>
                </c:pt>
                <c:pt idx="2612" formatCode="General">
                  <c:v>3.9180000000000001</c:v>
                </c:pt>
                <c:pt idx="2613" formatCode="General">
                  <c:v>3.9195000000000002</c:v>
                </c:pt>
                <c:pt idx="2614" formatCode="General">
                  <c:v>3.9209999999999998</c:v>
                </c:pt>
                <c:pt idx="2615" formatCode="General">
                  <c:v>3.9224999999999999</c:v>
                </c:pt>
                <c:pt idx="2616" formatCode="General">
                  <c:v>3.9239999999999999</c:v>
                </c:pt>
                <c:pt idx="2617" formatCode="General">
                  <c:v>3.9255</c:v>
                </c:pt>
                <c:pt idx="2618" formatCode="General">
                  <c:v>3.927</c:v>
                </c:pt>
                <c:pt idx="2619" formatCode="General">
                  <c:v>3.9285000000000001</c:v>
                </c:pt>
                <c:pt idx="2620" formatCode="General">
                  <c:v>3.93</c:v>
                </c:pt>
                <c:pt idx="2621" formatCode="General">
                  <c:v>3.9315000000000002</c:v>
                </c:pt>
                <c:pt idx="2622" formatCode="General">
                  <c:v>3.9329999999999998</c:v>
                </c:pt>
                <c:pt idx="2623" formatCode="General">
                  <c:v>3.9344999999999999</c:v>
                </c:pt>
                <c:pt idx="2624" formatCode="General">
                  <c:v>3.9359999999999999</c:v>
                </c:pt>
                <c:pt idx="2625" formatCode="General">
                  <c:v>3.9375</c:v>
                </c:pt>
                <c:pt idx="2626" formatCode="General">
                  <c:v>3.9390000000000001</c:v>
                </c:pt>
                <c:pt idx="2627" formatCode="General">
                  <c:v>3.9405000000000001</c:v>
                </c:pt>
                <c:pt idx="2628" formatCode="General">
                  <c:v>3.9420000000000002</c:v>
                </c:pt>
                <c:pt idx="2629" formatCode="General">
                  <c:v>3.9434999999999998</c:v>
                </c:pt>
                <c:pt idx="2630" formatCode="General">
                  <c:v>3.9449999999999998</c:v>
                </c:pt>
                <c:pt idx="2631" formatCode="General">
                  <c:v>3.9464999999999999</c:v>
                </c:pt>
                <c:pt idx="2632" formatCode="General">
                  <c:v>3.948</c:v>
                </c:pt>
                <c:pt idx="2633" formatCode="General">
                  <c:v>3.9495</c:v>
                </c:pt>
                <c:pt idx="2634" formatCode="General">
                  <c:v>3.9510000000000001</c:v>
                </c:pt>
                <c:pt idx="2635" formatCode="General">
                  <c:v>3.9525000000000001</c:v>
                </c:pt>
                <c:pt idx="2636" formatCode="General">
                  <c:v>3.9540000000000002</c:v>
                </c:pt>
                <c:pt idx="2637" formatCode="General">
                  <c:v>3.9554999999999998</c:v>
                </c:pt>
                <c:pt idx="2638" formatCode="General">
                  <c:v>3.9569999999999999</c:v>
                </c:pt>
                <c:pt idx="2639" formatCode="General">
                  <c:v>3.9584999999999999</c:v>
                </c:pt>
                <c:pt idx="2640" formatCode="General">
                  <c:v>3.96</c:v>
                </c:pt>
                <c:pt idx="2641" formatCode="General">
                  <c:v>3.9615</c:v>
                </c:pt>
                <c:pt idx="2642" formatCode="General">
                  <c:v>3.9630000000000001</c:v>
                </c:pt>
                <c:pt idx="2643" formatCode="General">
                  <c:v>3.9645000000000001</c:v>
                </c:pt>
                <c:pt idx="2644" formatCode="General">
                  <c:v>3.9660000000000002</c:v>
                </c:pt>
                <c:pt idx="2645" formatCode="General">
                  <c:v>3.9674999999999998</c:v>
                </c:pt>
                <c:pt idx="2646" formatCode="General">
                  <c:v>3.9689999999999999</c:v>
                </c:pt>
                <c:pt idx="2647" formatCode="General">
                  <c:v>3.9704999999999999</c:v>
                </c:pt>
                <c:pt idx="2648" formatCode="General">
                  <c:v>3.972</c:v>
                </c:pt>
                <c:pt idx="2649" formatCode="General">
                  <c:v>3.9735</c:v>
                </c:pt>
                <c:pt idx="2650" formatCode="General">
                  <c:v>3.9750000000000001</c:v>
                </c:pt>
                <c:pt idx="2651" formatCode="General">
                  <c:v>3.9765000000000001</c:v>
                </c:pt>
                <c:pt idx="2652" formatCode="General">
                  <c:v>3.9780000000000002</c:v>
                </c:pt>
                <c:pt idx="2653" formatCode="General">
                  <c:v>3.9794999999999998</c:v>
                </c:pt>
                <c:pt idx="2654" formatCode="General">
                  <c:v>3.9809999999999999</c:v>
                </c:pt>
                <c:pt idx="2655" formatCode="General">
                  <c:v>3.9824999999999999</c:v>
                </c:pt>
                <c:pt idx="2656" formatCode="General">
                  <c:v>3.984</c:v>
                </c:pt>
                <c:pt idx="2657" formatCode="General">
                  <c:v>3.9855</c:v>
                </c:pt>
                <c:pt idx="2658" formatCode="General">
                  <c:v>3.9870000000000001</c:v>
                </c:pt>
                <c:pt idx="2659" formatCode="General">
                  <c:v>3.9885000000000002</c:v>
                </c:pt>
                <c:pt idx="2660" formatCode="General">
                  <c:v>3.99</c:v>
                </c:pt>
                <c:pt idx="2661" formatCode="General">
                  <c:v>3.9914999999999998</c:v>
                </c:pt>
                <c:pt idx="2662" formatCode="General">
                  <c:v>3.9929999999999999</c:v>
                </c:pt>
                <c:pt idx="2663" formatCode="General">
                  <c:v>3.9944999999999999</c:v>
                </c:pt>
                <c:pt idx="2664" formatCode="General">
                  <c:v>3.996</c:v>
                </c:pt>
                <c:pt idx="2665" formatCode="General">
                  <c:v>3.9975000000000001</c:v>
                </c:pt>
                <c:pt idx="2666" formatCode="General">
                  <c:v>3.9990000000000001</c:v>
                </c:pt>
                <c:pt idx="2667" formatCode="General">
                  <c:v>4.0004999999999997</c:v>
                </c:pt>
                <c:pt idx="2668" formatCode="General">
                  <c:v>4.0019999999999998</c:v>
                </c:pt>
                <c:pt idx="2669" formatCode="General">
                  <c:v>4.0034999999999998</c:v>
                </c:pt>
                <c:pt idx="2670" formatCode="General">
                  <c:v>4.0049999999999999</c:v>
                </c:pt>
                <c:pt idx="2671" formatCode="General">
                  <c:v>4.0065</c:v>
                </c:pt>
                <c:pt idx="2672" formatCode="General">
                  <c:v>4.008</c:v>
                </c:pt>
                <c:pt idx="2673" formatCode="General">
                  <c:v>4.0095000000000001</c:v>
                </c:pt>
                <c:pt idx="2674" formatCode="General">
                  <c:v>4.0110000000000001</c:v>
                </c:pt>
                <c:pt idx="2675" formatCode="General">
                  <c:v>4.0125000000000002</c:v>
                </c:pt>
                <c:pt idx="2676" formatCode="General">
                  <c:v>4.0140000000000002</c:v>
                </c:pt>
                <c:pt idx="2677" formatCode="General">
                  <c:v>4.0155000000000003</c:v>
                </c:pt>
                <c:pt idx="2678" formatCode="General">
                  <c:v>4.0170000000000003</c:v>
                </c:pt>
                <c:pt idx="2679" formatCode="General">
                  <c:v>4.0185000000000004</c:v>
                </c:pt>
                <c:pt idx="2680" formatCode="General">
                  <c:v>4.0199999999999996</c:v>
                </c:pt>
                <c:pt idx="2681" formatCode="General">
                  <c:v>4.0214999999999996</c:v>
                </c:pt>
                <c:pt idx="2682" formatCode="General">
                  <c:v>4.0229999999999997</c:v>
                </c:pt>
                <c:pt idx="2683" formatCode="General">
                  <c:v>4.0244999999999997</c:v>
                </c:pt>
                <c:pt idx="2684" formatCode="General">
                  <c:v>4.0259999999999998</c:v>
                </c:pt>
                <c:pt idx="2685" formatCode="General">
                  <c:v>4.0274999999999999</c:v>
                </c:pt>
                <c:pt idx="2686" formatCode="General">
                  <c:v>4.0289999999999999</c:v>
                </c:pt>
                <c:pt idx="2687" formatCode="General">
                  <c:v>4.0305</c:v>
                </c:pt>
                <c:pt idx="2688" formatCode="General">
                  <c:v>4.032</c:v>
                </c:pt>
                <c:pt idx="2689" formatCode="General">
                  <c:v>4.0335000000000001</c:v>
                </c:pt>
                <c:pt idx="2690" formatCode="General">
                  <c:v>4.0350000000000001</c:v>
                </c:pt>
                <c:pt idx="2691" formatCode="General">
                  <c:v>4.0365000000000002</c:v>
                </c:pt>
                <c:pt idx="2692" formatCode="General">
                  <c:v>4.0380000000000003</c:v>
                </c:pt>
                <c:pt idx="2693" formatCode="General">
                  <c:v>4.0395000000000003</c:v>
                </c:pt>
                <c:pt idx="2694" formatCode="General">
                  <c:v>4.0410000000000004</c:v>
                </c:pt>
                <c:pt idx="2695" formatCode="General">
                  <c:v>4.0425000000000004</c:v>
                </c:pt>
                <c:pt idx="2696" formatCode="General">
                  <c:v>4.0439999999999996</c:v>
                </c:pt>
                <c:pt idx="2697" formatCode="General">
                  <c:v>4.0454999999999997</c:v>
                </c:pt>
                <c:pt idx="2698" formatCode="General">
                  <c:v>4.0469999999999997</c:v>
                </c:pt>
                <c:pt idx="2699" formatCode="General">
                  <c:v>4.0484999999999998</c:v>
                </c:pt>
                <c:pt idx="2700" formatCode="General">
                  <c:v>4.05</c:v>
                </c:pt>
                <c:pt idx="2701" formatCode="General">
                  <c:v>4.0514999999999999</c:v>
                </c:pt>
                <c:pt idx="2702" formatCode="General">
                  <c:v>4.0529999999999999</c:v>
                </c:pt>
                <c:pt idx="2703" formatCode="General">
                  <c:v>4.0545</c:v>
                </c:pt>
                <c:pt idx="2704" formatCode="General">
                  <c:v>4.056</c:v>
                </c:pt>
                <c:pt idx="2705" formatCode="General">
                  <c:v>4.0575000000000001</c:v>
                </c:pt>
                <c:pt idx="2706" formatCode="General">
                  <c:v>4.0590000000000002</c:v>
                </c:pt>
                <c:pt idx="2707" formatCode="General">
                  <c:v>4.0605000000000002</c:v>
                </c:pt>
                <c:pt idx="2708" formatCode="General">
                  <c:v>4.0620000000000003</c:v>
                </c:pt>
                <c:pt idx="2709" formatCode="General">
                  <c:v>4.0635000000000003</c:v>
                </c:pt>
                <c:pt idx="2710" formatCode="General">
                  <c:v>4.0650000000000004</c:v>
                </c:pt>
                <c:pt idx="2711" formatCode="General">
                  <c:v>4.0664999999999996</c:v>
                </c:pt>
                <c:pt idx="2712" formatCode="General">
                  <c:v>4.0679999999999996</c:v>
                </c:pt>
                <c:pt idx="2713" formatCode="General">
                  <c:v>4.0694999999999997</c:v>
                </c:pt>
                <c:pt idx="2714" formatCode="General">
                  <c:v>4.0709999999999997</c:v>
                </c:pt>
                <c:pt idx="2715" formatCode="General">
                  <c:v>4.0724999999999998</c:v>
                </c:pt>
                <c:pt idx="2716" formatCode="General">
                  <c:v>4.0739999999999998</c:v>
                </c:pt>
                <c:pt idx="2717" formatCode="General">
                  <c:v>4.0754999999999999</c:v>
                </c:pt>
                <c:pt idx="2718" formatCode="General">
                  <c:v>4.077</c:v>
                </c:pt>
                <c:pt idx="2719" formatCode="General">
                  <c:v>4.0785</c:v>
                </c:pt>
                <c:pt idx="2720" formatCode="General">
                  <c:v>4.08</c:v>
                </c:pt>
                <c:pt idx="2721" formatCode="General">
                  <c:v>4.0815000000000001</c:v>
                </c:pt>
                <c:pt idx="2722" formatCode="General">
                  <c:v>4.0830000000000002</c:v>
                </c:pt>
                <c:pt idx="2723" formatCode="General">
                  <c:v>4.0845000000000002</c:v>
                </c:pt>
                <c:pt idx="2724" formatCode="General">
                  <c:v>4.0860000000000003</c:v>
                </c:pt>
                <c:pt idx="2725" formatCode="General">
                  <c:v>4.0875000000000004</c:v>
                </c:pt>
                <c:pt idx="2726" formatCode="General">
                  <c:v>4.0890000000000004</c:v>
                </c:pt>
                <c:pt idx="2727" formatCode="General">
                  <c:v>4.0904999999999996</c:v>
                </c:pt>
                <c:pt idx="2728" formatCode="General">
                  <c:v>4.0919999999999996</c:v>
                </c:pt>
                <c:pt idx="2729" formatCode="General">
                  <c:v>4.0934999999999997</c:v>
                </c:pt>
                <c:pt idx="2730" formatCode="General">
                  <c:v>4.0949999999999998</c:v>
                </c:pt>
                <c:pt idx="2731" formatCode="General">
                  <c:v>4.0964999999999998</c:v>
                </c:pt>
                <c:pt idx="2732" formatCode="General">
                  <c:v>4.0979999999999999</c:v>
                </c:pt>
                <c:pt idx="2733" formatCode="General">
                  <c:v>4.0994999999999999</c:v>
                </c:pt>
                <c:pt idx="2734" formatCode="General">
                  <c:v>4.101</c:v>
                </c:pt>
                <c:pt idx="2735" formatCode="General">
                  <c:v>4.1025</c:v>
                </c:pt>
                <c:pt idx="2736" formatCode="General">
                  <c:v>4.1040000000000001</c:v>
                </c:pt>
                <c:pt idx="2737" formatCode="General">
                  <c:v>4.1055000000000001</c:v>
                </c:pt>
                <c:pt idx="2738" formatCode="General">
                  <c:v>4.1070000000000002</c:v>
                </c:pt>
                <c:pt idx="2739" formatCode="General">
                  <c:v>4.1085000000000003</c:v>
                </c:pt>
                <c:pt idx="2740" formatCode="General">
                  <c:v>4.1100000000000003</c:v>
                </c:pt>
                <c:pt idx="2741" formatCode="General">
                  <c:v>4.1115000000000004</c:v>
                </c:pt>
                <c:pt idx="2742" formatCode="General">
                  <c:v>4.1130000000000004</c:v>
                </c:pt>
                <c:pt idx="2743" formatCode="General">
                  <c:v>4.1144999999999996</c:v>
                </c:pt>
                <c:pt idx="2744" formatCode="General">
                  <c:v>4.1159999999999997</c:v>
                </c:pt>
                <c:pt idx="2745" formatCode="General">
                  <c:v>4.1174999999999997</c:v>
                </c:pt>
                <c:pt idx="2746" formatCode="General">
                  <c:v>4.1189999999999998</c:v>
                </c:pt>
                <c:pt idx="2747" formatCode="General">
                  <c:v>4.1204999999999998</c:v>
                </c:pt>
                <c:pt idx="2748" formatCode="General">
                  <c:v>4.1219999999999999</c:v>
                </c:pt>
                <c:pt idx="2749" formatCode="General">
                  <c:v>4.1234999999999999</c:v>
                </c:pt>
                <c:pt idx="2750" formatCode="General">
                  <c:v>4.125</c:v>
                </c:pt>
                <c:pt idx="2751" formatCode="General">
                  <c:v>4.1265000000000001</c:v>
                </c:pt>
                <c:pt idx="2752" formatCode="General">
                  <c:v>4.1280000000000001</c:v>
                </c:pt>
                <c:pt idx="2753" formatCode="General">
                  <c:v>4.1295000000000002</c:v>
                </c:pt>
                <c:pt idx="2754" formatCode="General">
                  <c:v>4.1310000000000002</c:v>
                </c:pt>
                <c:pt idx="2755" formatCode="General">
                  <c:v>4.1325000000000003</c:v>
                </c:pt>
                <c:pt idx="2756" formatCode="General">
                  <c:v>4.1340000000000003</c:v>
                </c:pt>
                <c:pt idx="2757" formatCode="General">
                  <c:v>4.1355000000000004</c:v>
                </c:pt>
                <c:pt idx="2758" formatCode="General">
                  <c:v>4.1369999999999996</c:v>
                </c:pt>
                <c:pt idx="2759" formatCode="General">
                  <c:v>4.1384999999999996</c:v>
                </c:pt>
                <c:pt idx="2760" formatCode="General">
                  <c:v>4.1399999999999997</c:v>
                </c:pt>
                <c:pt idx="2761" formatCode="General">
                  <c:v>4.1414999999999997</c:v>
                </c:pt>
                <c:pt idx="2762" formatCode="General">
                  <c:v>4.1429999999999998</c:v>
                </c:pt>
                <c:pt idx="2763" formatCode="General">
                  <c:v>4.1444999999999999</c:v>
                </c:pt>
                <c:pt idx="2764" formatCode="General">
                  <c:v>4.1459999999999999</c:v>
                </c:pt>
                <c:pt idx="2765" formatCode="General">
                  <c:v>4.1475</c:v>
                </c:pt>
                <c:pt idx="2766" formatCode="General">
                  <c:v>4.149</c:v>
                </c:pt>
                <c:pt idx="2767" formatCode="General">
                  <c:v>4.1505000000000001</c:v>
                </c:pt>
                <c:pt idx="2768" formatCode="General">
                  <c:v>4.1520000000000001</c:v>
                </c:pt>
                <c:pt idx="2769" formatCode="General">
                  <c:v>4.1535000000000002</c:v>
                </c:pt>
                <c:pt idx="2770" formatCode="General">
                  <c:v>4.1550000000000002</c:v>
                </c:pt>
                <c:pt idx="2771" formatCode="General">
                  <c:v>4.1565000000000003</c:v>
                </c:pt>
                <c:pt idx="2772" formatCode="General">
                  <c:v>4.1580000000000004</c:v>
                </c:pt>
                <c:pt idx="2773" formatCode="General">
                  <c:v>4.1595000000000004</c:v>
                </c:pt>
                <c:pt idx="2774" formatCode="General">
                  <c:v>4.1609999999999996</c:v>
                </c:pt>
                <c:pt idx="2775" formatCode="General">
                  <c:v>4.1624999999999996</c:v>
                </c:pt>
                <c:pt idx="2776" formatCode="General">
                  <c:v>4.1639999999999997</c:v>
                </c:pt>
                <c:pt idx="2777" formatCode="General">
                  <c:v>4.1654999999999998</c:v>
                </c:pt>
                <c:pt idx="2778" formatCode="General">
                  <c:v>4.1669999999999998</c:v>
                </c:pt>
                <c:pt idx="2779" formatCode="General">
                  <c:v>4.1684999999999999</c:v>
                </c:pt>
                <c:pt idx="2780" formatCode="General">
                  <c:v>4.17</c:v>
                </c:pt>
                <c:pt idx="2781" formatCode="General">
                  <c:v>4.1715</c:v>
                </c:pt>
                <c:pt idx="2782" formatCode="General">
                  <c:v>4.173</c:v>
                </c:pt>
                <c:pt idx="2783" formatCode="General">
                  <c:v>4.1745000000000001</c:v>
                </c:pt>
                <c:pt idx="2784" formatCode="General">
                  <c:v>4.1760000000000002</c:v>
                </c:pt>
                <c:pt idx="2785" formatCode="General">
                  <c:v>4.1775000000000002</c:v>
                </c:pt>
                <c:pt idx="2786" formatCode="General">
                  <c:v>4.1790000000000003</c:v>
                </c:pt>
                <c:pt idx="2787" formatCode="General">
                  <c:v>4.1805000000000003</c:v>
                </c:pt>
                <c:pt idx="2788" formatCode="General">
                  <c:v>4.1820000000000004</c:v>
                </c:pt>
                <c:pt idx="2789" formatCode="General">
                  <c:v>4.1835000000000004</c:v>
                </c:pt>
                <c:pt idx="2790" formatCode="General">
                  <c:v>4.1849999999999996</c:v>
                </c:pt>
                <c:pt idx="2791" formatCode="General">
                  <c:v>4.1864999999999997</c:v>
                </c:pt>
                <c:pt idx="2792" formatCode="General">
                  <c:v>4.1879999999999997</c:v>
                </c:pt>
                <c:pt idx="2793" formatCode="General">
                  <c:v>4.1894999999999998</c:v>
                </c:pt>
                <c:pt idx="2794" formatCode="General">
                  <c:v>4.1909999999999998</c:v>
                </c:pt>
                <c:pt idx="2795" formatCode="General">
                  <c:v>4.1924999999999999</c:v>
                </c:pt>
                <c:pt idx="2796" formatCode="General">
                  <c:v>4.194</c:v>
                </c:pt>
                <c:pt idx="2797" formatCode="General">
                  <c:v>4.1955</c:v>
                </c:pt>
                <c:pt idx="2798" formatCode="General">
                  <c:v>4.1970000000000001</c:v>
                </c:pt>
                <c:pt idx="2799" formatCode="General">
                  <c:v>4.1985000000000001</c:v>
                </c:pt>
                <c:pt idx="2800" formatCode="General">
                  <c:v>4.2</c:v>
                </c:pt>
                <c:pt idx="2801" formatCode="General">
                  <c:v>4.2015000000000002</c:v>
                </c:pt>
                <c:pt idx="2802" formatCode="General">
                  <c:v>4.2030000000000003</c:v>
                </c:pt>
                <c:pt idx="2803" formatCode="General">
                  <c:v>4.2045000000000003</c:v>
                </c:pt>
                <c:pt idx="2804" formatCode="General">
                  <c:v>4.2060000000000004</c:v>
                </c:pt>
                <c:pt idx="2805" formatCode="General">
                  <c:v>4.2074999999999996</c:v>
                </c:pt>
                <c:pt idx="2806" formatCode="General">
                  <c:v>4.2089999999999996</c:v>
                </c:pt>
                <c:pt idx="2807" formatCode="General">
                  <c:v>4.2104999999999997</c:v>
                </c:pt>
                <c:pt idx="2808" formatCode="General">
                  <c:v>4.2119999999999997</c:v>
                </c:pt>
                <c:pt idx="2809" formatCode="General">
                  <c:v>4.2134999999999998</c:v>
                </c:pt>
                <c:pt idx="2810" formatCode="General">
                  <c:v>4.2149999999999999</c:v>
                </c:pt>
                <c:pt idx="2811" formatCode="General">
                  <c:v>4.2164999999999999</c:v>
                </c:pt>
                <c:pt idx="2812" formatCode="General">
                  <c:v>4.218</c:v>
                </c:pt>
                <c:pt idx="2813" formatCode="General">
                  <c:v>4.2195</c:v>
                </c:pt>
                <c:pt idx="2814" formatCode="General">
                  <c:v>4.2210000000000001</c:v>
                </c:pt>
                <c:pt idx="2815" formatCode="General">
                  <c:v>4.2225000000000001</c:v>
                </c:pt>
                <c:pt idx="2816" formatCode="General">
                  <c:v>4.2240000000000002</c:v>
                </c:pt>
                <c:pt idx="2817" formatCode="General">
                  <c:v>4.2255000000000003</c:v>
                </c:pt>
                <c:pt idx="2818" formatCode="General">
                  <c:v>4.2270000000000003</c:v>
                </c:pt>
                <c:pt idx="2819" formatCode="General">
                  <c:v>4.2285000000000004</c:v>
                </c:pt>
                <c:pt idx="2820" formatCode="General">
                  <c:v>4.2300000000000004</c:v>
                </c:pt>
                <c:pt idx="2821" formatCode="General">
                  <c:v>4.2314999999999996</c:v>
                </c:pt>
                <c:pt idx="2822" formatCode="General">
                  <c:v>4.2329999999999997</c:v>
                </c:pt>
                <c:pt idx="2823" formatCode="General">
                  <c:v>4.2344999999999997</c:v>
                </c:pt>
                <c:pt idx="2824" formatCode="General">
                  <c:v>4.2359999999999998</c:v>
                </c:pt>
                <c:pt idx="2825" formatCode="General">
                  <c:v>4.2374999999999998</c:v>
                </c:pt>
                <c:pt idx="2826" formatCode="General">
                  <c:v>4.2389999999999999</c:v>
                </c:pt>
                <c:pt idx="2827" formatCode="General">
                  <c:v>4.2404999999999999</c:v>
                </c:pt>
                <c:pt idx="2828" formatCode="General">
                  <c:v>4.242</c:v>
                </c:pt>
                <c:pt idx="2829" formatCode="General">
                  <c:v>4.2435</c:v>
                </c:pt>
                <c:pt idx="2830" formatCode="General">
                  <c:v>4.2450000000000001</c:v>
                </c:pt>
                <c:pt idx="2831" formatCode="General">
                  <c:v>4.2465000000000002</c:v>
                </c:pt>
                <c:pt idx="2832" formatCode="General">
                  <c:v>4.2480000000000002</c:v>
                </c:pt>
                <c:pt idx="2833" formatCode="General">
                  <c:v>4.2495000000000003</c:v>
                </c:pt>
                <c:pt idx="2834" formatCode="General">
                  <c:v>4.2510000000000003</c:v>
                </c:pt>
                <c:pt idx="2835" formatCode="General">
                  <c:v>4.2525000000000004</c:v>
                </c:pt>
                <c:pt idx="2836" formatCode="General">
                  <c:v>4.2539999999999996</c:v>
                </c:pt>
                <c:pt idx="2837" formatCode="General">
                  <c:v>4.2554999999999996</c:v>
                </c:pt>
                <c:pt idx="2838" formatCode="General">
                  <c:v>4.2569999999999997</c:v>
                </c:pt>
                <c:pt idx="2839" formatCode="General">
                  <c:v>4.2584999999999997</c:v>
                </c:pt>
                <c:pt idx="2840" formatCode="General">
                  <c:v>4.26</c:v>
                </c:pt>
                <c:pt idx="2841" formatCode="General">
                  <c:v>4.2614999999999998</c:v>
                </c:pt>
                <c:pt idx="2842" formatCode="General">
                  <c:v>4.2629999999999999</c:v>
                </c:pt>
                <c:pt idx="2843" formatCode="General">
                  <c:v>4.2645</c:v>
                </c:pt>
                <c:pt idx="2844" formatCode="General">
                  <c:v>4.266</c:v>
                </c:pt>
                <c:pt idx="2845" formatCode="General">
                  <c:v>4.2675000000000001</c:v>
                </c:pt>
                <c:pt idx="2846" formatCode="General">
                  <c:v>4.2690000000000001</c:v>
                </c:pt>
                <c:pt idx="2847" formatCode="General">
                  <c:v>4.2705000000000002</c:v>
                </c:pt>
                <c:pt idx="2848" formatCode="General">
                  <c:v>4.2720000000000002</c:v>
                </c:pt>
                <c:pt idx="2849" formatCode="General">
                  <c:v>4.2735000000000003</c:v>
                </c:pt>
                <c:pt idx="2850" formatCode="General">
                  <c:v>4.2750000000000004</c:v>
                </c:pt>
                <c:pt idx="2851" formatCode="General">
                  <c:v>4.2765000000000004</c:v>
                </c:pt>
                <c:pt idx="2852" formatCode="General">
                  <c:v>4.2779999999999996</c:v>
                </c:pt>
                <c:pt idx="2853" formatCode="General">
                  <c:v>4.2794999999999996</c:v>
                </c:pt>
                <c:pt idx="2854" formatCode="General">
                  <c:v>4.2809999999999997</c:v>
                </c:pt>
                <c:pt idx="2855" formatCode="General">
                  <c:v>4.2824999999999998</c:v>
                </c:pt>
                <c:pt idx="2856" formatCode="General">
                  <c:v>4.2839999999999998</c:v>
                </c:pt>
                <c:pt idx="2857" formatCode="General">
                  <c:v>4.2854999999999999</c:v>
                </c:pt>
                <c:pt idx="2858" formatCode="General">
                  <c:v>4.2869999999999999</c:v>
                </c:pt>
                <c:pt idx="2859" formatCode="General">
                  <c:v>4.2885</c:v>
                </c:pt>
                <c:pt idx="2860" formatCode="General">
                  <c:v>4.29</c:v>
                </c:pt>
                <c:pt idx="2861" formatCode="General">
                  <c:v>4.2915000000000001</c:v>
                </c:pt>
                <c:pt idx="2862" formatCode="General">
                  <c:v>4.2930000000000001</c:v>
                </c:pt>
                <c:pt idx="2863" formatCode="General">
                  <c:v>4.2945000000000002</c:v>
                </c:pt>
                <c:pt idx="2864" formatCode="General">
                  <c:v>4.2960000000000003</c:v>
                </c:pt>
                <c:pt idx="2865" formatCode="General">
                  <c:v>4.2975000000000003</c:v>
                </c:pt>
                <c:pt idx="2866" formatCode="General">
                  <c:v>4.2990000000000004</c:v>
                </c:pt>
                <c:pt idx="2867" formatCode="General">
                  <c:v>4.3005000000000004</c:v>
                </c:pt>
                <c:pt idx="2868" formatCode="General">
                  <c:v>4.3019999999999996</c:v>
                </c:pt>
                <c:pt idx="2869" formatCode="General">
                  <c:v>4.3034999999999997</c:v>
                </c:pt>
                <c:pt idx="2870" formatCode="General">
                  <c:v>4.3049999999999997</c:v>
                </c:pt>
                <c:pt idx="2871" formatCode="General">
                  <c:v>4.3064999999999998</c:v>
                </c:pt>
                <c:pt idx="2872" formatCode="General">
                  <c:v>4.3079999999999998</c:v>
                </c:pt>
                <c:pt idx="2873" formatCode="General">
                  <c:v>4.3094999999999999</c:v>
                </c:pt>
                <c:pt idx="2874" formatCode="General">
                  <c:v>4.3109999999999999</c:v>
                </c:pt>
                <c:pt idx="2875" formatCode="General">
                  <c:v>4.3125</c:v>
                </c:pt>
                <c:pt idx="2876" formatCode="General">
                  <c:v>4.3140000000000001</c:v>
                </c:pt>
                <c:pt idx="2877" formatCode="General">
                  <c:v>4.3155000000000001</c:v>
                </c:pt>
                <c:pt idx="2878" formatCode="General">
                  <c:v>4.3170000000000002</c:v>
                </c:pt>
                <c:pt idx="2879" formatCode="General">
                  <c:v>4.3185000000000002</c:v>
                </c:pt>
                <c:pt idx="2880" formatCode="General">
                  <c:v>4.32</c:v>
                </c:pt>
                <c:pt idx="2881" formatCode="General">
                  <c:v>4.3215000000000003</c:v>
                </c:pt>
                <c:pt idx="2882" formatCode="General">
                  <c:v>4.3230000000000004</c:v>
                </c:pt>
                <c:pt idx="2883" formatCode="General">
                  <c:v>4.3244999999999996</c:v>
                </c:pt>
                <c:pt idx="2884" formatCode="General">
                  <c:v>4.3259999999999996</c:v>
                </c:pt>
                <c:pt idx="2885" formatCode="General">
                  <c:v>4.3274999999999997</c:v>
                </c:pt>
                <c:pt idx="2886" formatCode="General">
                  <c:v>4.3289999999999997</c:v>
                </c:pt>
                <c:pt idx="2887" formatCode="General">
                  <c:v>4.3304999999999998</c:v>
                </c:pt>
                <c:pt idx="2888" formatCode="General">
                  <c:v>4.3319999999999999</c:v>
                </c:pt>
                <c:pt idx="2889" formatCode="General">
                  <c:v>4.3334999999999999</c:v>
                </c:pt>
                <c:pt idx="2890" formatCode="General">
                  <c:v>4.335</c:v>
                </c:pt>
                <c:pt idx="2891" formatCode="General">
                  <c:v>4.3365</c:v>
                </c:pt>
                <c:pt idx="2892" formatCode="General">
                  <c:v>4.3380000000000001</c:v>
                </c:pt>
                <c:pt idx="2893" formatCode="General">
                  <c:v>4.3395000000000001</c:v>
                </c:pt>
                <c:pt idx="2894" formatCode="General">
                  <c:v>4.3410000000000002</c:v>
                </c:pt>
                <c:pt idx="2895" formatCode="General">
                  <c:v>4.3425000000000002</c:v>
                </c:pt>
                <c:pt idx="2896" formatCode="General">
                  <c:v>4.3440000000000003</c:v>
                </c:pt>
                <c:pt idx="2897" formatCode="General">
                  <c:v>4.3455000000000004</c:v>
                </c:pt>
                <c:pt idx="2898" formatCode="General">
                  <c:v>4.3470000000000004</c:v>
                </c:pt>
                <c:pt idx="2899" formatCode="General">
                  <c:v>4.3484999999999996</c:v>
                </c:pt>
                <c:pt idx="2900" formatCode="General">
                  <c:v>4.3499999999999996</c:v>
                </c:pt>
                <c:pt idx="2901" formatCode="General">
                  <c:v>4.3514999999999997</c:v>
                </c:pt>
                <c:pt idx="2902" formatCode="General">
                  <c:v>4.3529999999999998</c:v>
                </c:pt>
                <c:pt idx="2903" formatCode="General">
                  <c:v>4.3544999999999998</c:v>
                </c:pt>
                <c:pt idx="2904" formatCode="General">
                  <c:v>4.3559999999999999</c:v>
                </c:pt>
                <c:pt idx="2905" formatCode="General">
                  <c:v>4.3574999999999999</c:v>
                </c:pt>
                <c:pt idx="2906" formatCode="General">
                  <c:v>4.359</c:v>
                </c:pt>
                <c:pt idx="2907" formatCode="General">
                  <c:v>4.3605</c:v>
                </c:pt>
                <c:pt idx="2908" formatCode="General">
                  <c:v>4.3620000000000001</c:v>
                </c:pt>
                <c:pt idx="2909" formatCode="General">
                  <c:v>4.3635000000000002</c:v>
                </c:pt>
                <c:pt idx="2910" formatCode="General">
                  <c:v>4.3650000000000002</c:v>
                </c:pt>
                <c:pt idx="2911" formatCode="General">
                  <c:v>4.3665000000000003</c:v>
                </c:pt>
                <c:pt idx="2912" formatCode="General">
                  <c:v>4.3680000000000003</c:v>
                </c:pt>
                <c:pt idx="2913" formatCode="General">
                  <c:v>4.3695000000000004</c:v>
                </c:pt>
                <c:pt idx="2914" formatCode="General">
                  <c:v>4.3710000000000004</c:v>
                </c:pt>
                <c:pt idx="2915" formatCode="General">
                  <c:v>4.3724999999999996</c:v>
                </c:pt>
                <c:pt idx="2916" formatCode="General">
                  <c:v>4.3739999999999997</c:v>
                </c:pt>
                <c:pt idx="2917" formatCode="General">
                  <c:v>4.3754999999999997</c:v>
                </c:pt>
                <c:pt idx="2918" formatCode="General">
                  <c:v>4.3769999999999998</c:v>
                </c:pt>
                <c:pt idx="2919" formatCode="General">
                  <c:v>4.3784999999999998</c:v>
                </c:pt>
                <c:pt idx="2920" formatCode="General">
                  <c:v>4.38</c:v>
                </c:pt>
                <c:pt idx="2921" formatCode="General">
                  <c:v>4.3815</c:v>
                </c:pt>
                <c:pt idx="2922" formatCode="General">
                  <c:v>4.383</c:v>
                </c:pt>
                <c:pt idx="2923" formatCode="General">
                  <c:v>4.3845000000000001</c:v>
                </c:pt>
                <c:pt idx="2924" formatCode="General">
                  <c:v>4.3860000000000001</c:v>
                </c:pt>
                <c:pt idx="2925" formatCode="General">
                  <c:v>4.3875000000000002</c:v>
                </c:pt>
                <c:pt idx="2926" formatCode="General">
                  <c:v>4.3890000000000002</c:v>
                </c:pt>
                <c:pt idx="2927" formatCode="General">
                  <c:v>4.3905000000000003</c:v>
                </c:pt>
                <c:pt idx="2928" formatCode="General">
                  <c:v>4.3920000000000003</c:v>
                </c:pt>
                <c:pt idx="2929" formatCode="General">
                  <c:v>4.3935000000000004</c:v>
                </c:pt>
                <c:pt idx="2930" formatCode="General">
                  <c:v>4.3949999999999996</c:v>
                </c:pt>
                <c:pt idx="2931" formatCode="General">
                  <c:v>4.3964999999999996</c:v>
                </c:pt>
                <c:pt idx="2932" formatCode="General">
                  <c:v>4.3979999999999997</c:v>
                </c:pt>
                <c:pt idx="2933" formatCode="General">
                  <c:v>4.3994999999999997</c:v>
                </c:pt>
                <c:pt idx="2934" formatCode="General">
                  <c:v>4.4009999999999998</c:v>
                </c:pt>
                <c:pt idx="2935" formatCode="General">
                  <c:v>4.4024999999999999</c:v>
                </c:pt>
                <c:pt idx="2936" formatCode="General">
                  <c:v>4.4039999999999999</c:v>
                </c:pt>
                <c:pt idx="2937" formatCode="General">
                  <c:v>4.4055</c:v>
                </c:pt>
                <c:pt idx="2938" formatCode="General">
                  <c:v>4.407</c:v>
                </c:pt>
                <c:pt idx="2939" formatCode="General">
                  <c:v>4.4085000000000001</c:v>
                </c:pt>
                <c:pt idx="2940" formatCode="General">
                  <c:v>4.41</c:v>
                </c:pt>
                <c:pt idx="2941" formatCode="General">
                  <c:v>4.4115000000000002</c:v>
                </c:pt>
                <c:pt idx="2942" formatCode="General">
                  <c:v>4.4130000000000003</c:v>
                </c:pt>
                <c:pt idx="2943" formatCode="General">
                  <c:v>4.4145000000000003</c:v>
                </c:pt>
                <c:pt idx="2944" formatCode="General">
                  <c:v>4.4160000000000004</c:v>
                </c:pt>
                <c:pt idx="2945" formatCode="General">
                  <c:v>4.4175000000000004</c:v>
                </c:pt>
                <c:pt idx="2946" formatCode="General">
                  <c:v>4.4189999999999996</c:v>
                </c:pt>
                <c:pt idx="2947" formatCode="General">
                  <c:v>4.4204999999999997</c:v>
                </c:pt>
                <c:pt idx="2948" formatCode="General">
                  <c:v>4.4219999999999997</c:v>
                </c:pt>
                <c:pt idx="2949" formatCode="General">
                  <c:v>4.4234999999999998</c:v>
                </c:pt>
                <c:pt idx="2950" formatCode="General">
                  <c:v>4.4249999999999998</c:v>
                </c:pt>
                <c:pt idx="2951" formatCode="General">
                  <c:v>4.4264999999999999</c:v>
                </c:pt>
                <c:pt idx="2952" formatCode="General">
                  <c:v>4.4279999999999999</c:v>
                </c:pt>
                <c:pt idx="2953" formatCode="General">
                  <c:v>4.4295</c:v>
                </c:pt>
                <c:pt idx="2954" formatCode="General">
                  <c:v>4.431</c:v>
                </c:pt>
                <c:pt idx="2955" formatCode="General">
                  <c:v>4.4325000000000001</c:v>
                </c:pt>
                <c:pt idx="2956" formatCode="General">
                  <c:v>4.4340000000000002</c:v>
                </c:pt>
                <c:pt idx="2957" formatCode="General">
                  <c:v>4.4355000000000002</c:v>
                </c:pt>
                <c:pt idx="2958" formatCode="General">
                  <c:v>4.4370000000000003</c:v>
                </c:pt>
                <c:pt idx="2959" formatCode="General">
                  <c:v>4.4385000000000003</c:v>
                </c:pt>
                <c:pt idx="2960" formatCode="General">
                  <c:v>4.4400000000000004</c:v>
                </c:pt>
                <c:pt idx="2961" formatCode="General">
                  <c:v>4.4414999999999996</c:v>
                </c:pt>
                <c:pt idx="2962" formatCode="General">
                  <c:v>4.4429999999999996</c:v>
                </c:pt>
                <c:pt idx="2963" formatCode="General">
                  <c:v>4.4444999999999997</c:v>
                </c:pt>
                <c:pt idx="2964" formatCode="General">
                  <c:v>4.4459999999999997</c:v>
                </c:pt>
                <c:pt idx="2965" formatCode="General">
                  <c:v>4.4474999999999998</c:v>
                </c:pt>
                <c:pt idx="2966" formatCode="General">
                  <c:v>4.4489999999999998</c:v>
                </c:pt>
                <c:pt idx="2967" formatCode="General">
                  <c:v>4.4504999999999999</c:v>
                </c:pt>
                <c:pt idx="2968" formatCode="General">
                  <c:v>4.452</c:v>
                </c:pt>
                <c:pt idx="2969" formatCode="General">
                  <c:v>4.4535</c:v>
                </c:pt>
                <c:pt idx="2970" formatCode="General">
                  <c:v>4.4550000000000001</c:v>
                </c:pt>
                <c:pt idx="2971" formatCode="General">
                  <c:v>4.4565000000000001</c:v>
                </c:pt>
                <c:pt idx="2972" formatCode="General">
                  <c:v>4.4580000000000002</c:v>
                </c:pt>
                <c:pt idx="2973" formatCode="General">
                  <c:v>4.4595000000000002</c:v>
                </c:pt>
                <c:pt idx="2974" formatCode="General">
                  <c:v>4.4610000000000003</c:v>
                </c:pt>
                <c:pt idx="2975" formatCode="General">
                  <c:v>4.4625000000000004</c:v>
                </c:pt>
                <c:pt idx="2976" formatCode="General">
                  <c:v>4.4640000000000004</c:v>
                </c:pt>
                <c:pt idx="2977" formatCode="General">
                  <c:v>4.4654999999999996</c:v>
                </c:pt>
                <c:pt idx="2978" formatCode="General">
                  <c:v>4.4669999999999996</c:v>
                </c:pt>
                <c:pt idx="2979" formatCode="General">
                  <c:v>4.4684999999999997</c:v>
                </c:pt>
                <c:pt idx="2980" formatCode="General">
                  <c:v>4.47</c:v>
                </c:pt>
                <c:pt idx="2981" formatCode="General">
                  <c:v>4.4714999999999998</c:v>
                </c:pt>
                <c:pt idx="2982" formatCode="General">
                  <c:v>4.4729999999999999</c:v>
                </c:pt>
                <c:pt idx="2983" formatCode="General">
                  <c:v>4.4744999999999999</c:v>
                </c:pt>
                <c:pt idx="2984" formatCode="General">
                  <c:v>4.476</c:v>
                </c:pt>
                <c:pt idx="2985" formatCode="General">
                  <c:v>4.4775</c:v>
                </c:pt>
                <c:pt idx="2986" formatCode="General">
                  <c:v>4.4790000000000001</c:v>
                </c:pt>
                <c:pt idx="2987" formatCode="General">
                  <c:v>4.4805000000000001</c:v>
                </c:pt>
                <c:pt idx="2988" formatCode="General">
                  <c:v>4.4820000000000002</c:v>
                </c:pt>
                <c:pt idx="2989" formatCode="General">
                  <c:v>4.4835000000000003</c:v>
                </c:pt>
                <c:pt idx="2990" formatCode="General">
                  <c:v>4.4850000000000003</c:v>
                </c:pt>
                <c:pt idx="2991" formatCode="General">
                  <c:v>4.4865000000000004</c:v>
                </c:pt>
                <c:pt idx="2992" formatCode="General">
                  <c:v>4.4880000000000004</c:v>
                </c:pt>
                <c:pt idx="2993" formatCode="General">
                  <c:v>4.4894999999999996</c:v>
                </c:pt>
                <c:pt idx="2994" formatCode="General">
                  <c:v>4.4909999999999997</c:v>
                </c:pt>
                <c:pt idx="2995" formatCode="General">
                  <c:v>4.4924999999999997</c:v>
                </c:pt>
                <c:pt idx="2996" formatCode="General">
                  <c:v>4.4939999999999998</c:v>
                </c:pt>
                <c:pt idx="2997" formatCode="General">
                  <c:v>4.4954999999999998</c:v>
                </c:pt>
                <c:pt idx="2998" formatCode="General">
                  <c:v>4.4969999999999999</c:v>
                </c:pt>
                <c:pt idx="2999" formatCode="General">
                  <c:v>4.4984999999999999</c:v>
                </c:pt>
                <c:pt idx="3000" formatCode="General">
                  <c:v>4.5</c:v>
                </c:pt>
                <c:pt idx="3001" formatCode="General">
                  <c:v>4.5015000000000001</c:v>
                </c:pt>
                <c:pt idx="3002" formatCode="General">
                  <c:v>4.5030000000000001</c:v>
                </c:pt>
                <c:pt idx="3003" formatCode="General">
                  <c:v>4.5045000000000002</c:v>
                </c:pt>
                <c:pt idx="3004" formatCode="General">
                  <c:v>4.5060000000000002</c:v>
                </c:pt>
                <c:pt idx="3005" formatCode="General">
                  <c:v>4.5075000000000003</c:v>
                </c:pt>
                <c:pt idx="3006" formatCode="General">
                  <c:v>4.5090000000000003</c:v>
                </c:pt>
                <c:pt idx="3007" formatCode="General">
                  <c:v>4.5105000000000004</c:v>
                </c:pt>
                <c:pt idx="3008" formatCode="General">
                  <c:v>4.5119999999999996</c:v>
                </c:pt>
                <c:pt idx="3009" formatCode="General">
                  <c:v>4.5134999999999996</c:v>
                </c:pt>
                <c:pt idx="3010" formatCode="General">
                  <c:v>4.5149999999999997</c:v>
                </c:pt>
                <c:pt idx="3011" formatCode="General">
                  <c:v>4.5164999999999997</c:v>
                </c:pt>
                <c:pt idx="3012" formatCode="General">
                  <c:v>4.5179999999999998</c:v>
                </c:pt>
                <c:pt idx="3013" formatCode="General">
                  <c:v>4.5194999999999999</c:v>
                </c:pt>
                <c:pt idx="3014" formatCode="General">
                  <c:v>4.5209999999999999</c:v>
                </c:pt>
                <c:pt idx="3015" formatCode="General">
                  <c:v>4.5225</c:v>
                </c:pt>
                <c:pt idx="3016" formatCode="General">
                  <c:v>4.524</c:v>
                </c:pt>
                <c:pt idx="3017" formatCode="General">
                  <c:v>4.5255000000000001</c:v>
                </c:pt>
                <c:pt idx="3018" formatCode="General">
                  <c:v>4.5270000000000001</c:v>
                </c:pt>
                <c:pt idx="3019" formatCode="General">
                  <c:v>4.5285000000000002</c:v>
                </c:pt>
                <c:pt idx="3020" formatCode="General">
                  <c:v>4.53</c:v>
                </c:pt>
                <c:pt idx="3021" formatCode="General">
                  <c:v>4.5315000000000003</c:v>
                </c:pt>
                <c:pt idx="3022" formatCode="General">
                  <c:v>4.5330000000000004</c:v>
                </c:pt>
                <c:pt idx="3023" formatCode="General">
                  <c:v>4.5345000000000004</c:v>
                </c:pt>
                <c:pt idx="3024" formatCode="General">
                  <c:v>4.5359999999999996</c:v>
                </c:pt>
                <c:pt idx="3025" formatCode="General">
                  <c:v>4.5374999999999996</c:v>
                </c:pt>
                <c:pt idx="3026" formatCode="General">
                  <c:v>4.5389999999999997</c:v>
                </c:pt>
                <c:pt idx="3027" formatCode="General">
                  <c:v>4.5404999999999998</c:v>
                </c:pt>
                <c:pt idx="3028" formatCode="General">
                  <c:v>4.5419999999999998</c:v>
                </c:pt>
                <c:pt idx="3029" formatCode="General">
                  <c:v>4.5434999999999999</c:v>
                </c:pt>
                <c:pt idx="3030" formatCode="General">
                  <c:v>4.5449999999999999</c:v>
                </c:pt>
                <c:pt idx="3031" formatCode="General">
                  <c:v>4.5465</c:v>
                </c:pt>
                <c:pt idx="3032" formatCode="General">
                  <c:v>4.548</c:v>
                </c:pt>
                <c:pt idx="3033" formatCode="General">
                  <c:v>4.5495000000000001</c:v>
                </c:pt>
                <c:pt idx="3034" formatCode="General">
                  <c:v>4.5510000000000002</c:v>
                </c:pt>
                <c:pt idx="3035" formatCode="General">
                  <c:v>4.5525000000000002</c:v>
                </c:pt>
                <c:pt idx="3036" formatCode="General">
                  <c:v>4.5540000000000003</c:v>
                </c:pt>
                <c:pt idx="3037" formatCode="General">
                  <c:v>4.5555000000000003</c:v>
                </c:pt>
                <c:pt idx="3038" formatCode="General">
                  <c:v>4.5570000000000004</c:v>
                </c:pt>
                <c:pt idx="3039" formatCode="General">
                  <c:v>4.5585000000000004</c:v>
                </c:pt>
                <c:pt idx="3040" formatCode="General">
                  <c:v>4.5599999999999996</c:v>
                </c:pt>
                <c:pt idx="3041" formatCode="General">
                  <c:v>4.5614999999999997</c:v>
                </c:pt>
                <c:pt idx="3042" formatCode="General">
                  <c:v>4.5629999999999997</c:v>
                </c:pt>
                <c:pt idx="3043" formatCode="General">
                  <c:v>4.5644999999999998</c:v>
                </c:pt>
                <c:pt idx="3044" formatCode="General">
                  <c:v>4.5659999999999998</c:v>
                </c:pt>
                <c:pt idx="3045" formatCode="General">
                  <c:v>4.5674999999999999</c:v>
                </c:pt>
                <c:pt idx="3046" formatCode="General">
                  <c:v>4.569</c:v>
                </c:pt>
                <c:pt idx="3047" formatCode="General">
                  <c:v>4.5705</c:v>
                </c:pt>
                <c:pt idx="3048" formatCode="General">
                  <c:v>4.5720000000000001</c:v>
                </c:pt>
                <c:pt idx="3049" formatCode="General">
                  <c:v>4.5735000000000001</c:v>
                </c:pt>
                <c:pt idx="3050" formatCode="General">
                  <c:v>4.5750000000000002</c:v>
                </c:pt>
                <c:pt idx="3051" formatCode="General">
                  <c:v>4.5765000000000002</c:v>
                </c:pt>
                <c:pt idx="3052" formatCode="General">
                  <c:v>4.5780000000000003</c:v>
                </c:pt>
                <c:pt idx="3053" formatCode="General">
                  <c:v>4.5795000000000003</c:v>
                </c:pt>
                <c:pt idx="3054" formatCode="General">
                  <c:v>4.5810000000000004</c:v>
                </c:pt>
                <c:pt idx="3055" formatCode="General">
                  <c:v>4.5824999999999996</c:v>
                </c:pt>
                <c:pt idx="3056" formatCode="General">
                  <c:v>4.5839999999999996</c:v>
                </c:pt>
                <c:pt idx="3057" formatCode="General">
                  <c:v>4.5854999999999997</c:v>
                </c:pt>
                <c:pt idx="3058" formatCode="General">
                  <c:v>4.5869999999999997</c:v>
                </c:pt>
                <c:pt idx="3059" formatCode="General">
                  <c:v>4.5884999999999998</c:v>
                </c:pt>
                <c:pt idx="3060" formatCode="General">
                  <c:v>4.59</c:v>
                </c:pt>
                <c:pt idx="3061" formatCode="General">
                  <c:v>4.5914999999999999</c:v>
                </c:pt>
                <c:pt idx="3062" formatCode="General">
                  <c:v>4.593</c:v>
                </c:pt>
                <c:pt idx="3063" formatCode="General">
                  <c:v>4.5945</c:v>
                </c:pt>
                <c:pt idx="3064" formatCode="General">
                  <c:v>4.5960000000000001</c:v>
                </c:pt>
                <c:pt idx="3065" formatCode="General">
                  <c:v>4.5975000000000001</c:v>
                </c:pt>
                <c:pt idx="3066" formatCode="General">
                  <c:v>4.5990000000000002</c:v>
                </c:pt>
                <c:pt idx="3067" formatCode="General">
                  <c:v>4.6005000000000003</c:v>
                </c:pt>
                <c:pt idx="3068" formatCode="General">
                  <c:v>4.6020000000000003</c:v>
                </c:pt>
                <c:pt idx="3069" formatCode="General">
                  <c:v>4.6035000000000004</c:v>
                </c:pt>
                <c:pt idx="3070" formatCode="General">
                  <c:v>4.6050000000000004</c:v>
                </c:pt>
                <c:pt idx="3071" formatCode="General">
                  <c:v>4.6064999999999996</c:v>
                </c:pt>
                <c:pt idx="3072" formatCode="General">
                  <c:v>4.6079999999999997</c:v>
                </c:pt>
                <c:pt idx="3073" formatCode="General">
                  <c:v>4.6094999999999997</c:v>
                </c:pt>
                <c:pt idx="3074" formatCode="General">
                  <c:v>4.6109999999999998</c:v>
                </c:pt>
                <c:pt idx="3075" formatCode="General">
                  <c:v>4.6124999999999998</c:v>
                </c:pt>
                <c:pt idx="3076" formatCode="General">
                  <c:v>4.6139999999999999</c:v>
                </c:pt>
                <c:pt idx="3077" formatCode="General">
                  <c:v>4.6154999999999999</c:v>
                </c:pt>
                <c:pt idx="3078" formatCode="General">
                  <c:v>4.617</c:v>
                </c:pt>
                <c:pt idx="3079" formatCode="General">
                  <c:v>4.6185</c:v>
                </c:pt>
                <c:pt idx="3080" formatCode="General">
                  <c:v>4.62</c:v>
                </c:pt>
                <c:pt idx="3081" formatCode="General">
                  <c:v>4.6215000000000002</c:v>
                </c:pt>
                <c:pt idx="3082" formatCode="General">
                  <c:v>4.6230000000000002</c:v>
                </c:pt>
                <c:pt idx="3083" formatCode="General">
                  <c:v>4.6245000000000003</c:v>
                </c:pt>
                <c:pt idx="3084" formatCode="General">
                  <c:v>4.6260000000000003</c:v>
                </c:pt>
                <c:pt idx="3085" formatCode="General">
                  <c:v>4.6275000000000004</c:v>
                </c:pt>
                <c:pt idx="3086" formatCode="General">
                  <c:v>4.6289999999999996</c:v>
                </c:pt>
                <c:pt idx="3087" formatCode="General">
                  <c:v>4.6304999999999996</c:v>
                </c:pt>
                <c:pt idx="3088" formatCode="General">
                  <c:v>4.6319999999999997</c:v>
                </c:pt>
                <c:pt idx="3089" formatCode="General">
                  <c:v>4.6334999999999997</c:v>
                </c:pt>
                <c:pt idx="3090" formatCode="General">
                  <c:v>4.6349999999999998</c:v>
                </c:pt>
                <c:pt idx="3091" formatCode="General">
                  <c:v>4.6364999999999998</c:v>
                </c:pt>
                <c:pt idx="3092" formatCode="General">
                  <c:v>4.6379999999999999</c:v>
                </c:pt>
                <c:pt idx="3093" formatCode="General">
                  <c:v>4.6395</c:v>
                </c:pt>
                <c:pt idx="3094" formatCode="General">
                  <c:v>4.641</c:v>
                </c:pt>
                <c:pt idx="3095" formatCode="General">
                  <c:v>4.6425000000000001</c:v>
                </c:pt>
                <c:pt idx="3096" formatCode="General">
                  <c:v>4.6440000000000001</c:v>
                </c:pt>
                <c:pt idx="3097" formatCode="General">
                  <c:v>4.6455000000000002</c:v>
                </c:pt>
                <c:pt idx="3098" formatCode="General">
                  <c:v>4.6470000000000002</c:v>
                </c:pt>
                <c:pt idx="3099" formatCode="General">
                  <c:v>4.6485000000000003</c:v>
                </c:pt>
                <c:pt idx="3100" formatCode="General">
                  <c:v>4.6500000000000004</c:v>
                </c:pt>
                <c:pt idx="3101" formatCode="General">
                  <c:v>4.6515000000000004</c:v>
                </c:pt>
                <c:pt idx="3102" formatCode="General">
                  <c:v>4.6529999999999996</c:v>
                </c:pt>
                <c:pt idx="3103" formatCode="General">
                  <c:v>4.6544999999999996</c:v>
                </c:pt>
                <c:pt idx="3104" formatCode="General">
                  <c:v>4.6559999999999997</c:v>
                </c:pt>
                <c:pt idx="3105" formatCode="General">
                  <c:v>4.6574999999999998</c:v>
                </c:pt>
                <c:pt idx="3106" formatCode="General">
                  <c:v>4.6589999999999998</c:v>
                </c:pt>
                <c:pt idx="3107" formatCode="General">
                  <c:v>4.6604999999999999</c:v>
                </c:pt>
                <c:pt idx="3108" formatCode="General">
                  <c:v>4.6619999999999999</c:v>
                </c:pt>
                <c:pt idx="3109" formatCode="General">
                  <c:v>4.6635</c:v>
                </c:pt>
                <c:pt idx="3110" formatCode="General">
                  <c:v>4.665</c:v>
                </c:pt>
                <c:pt idx="3111" formatCode="General">
                  <c:v>4.6665000000000001</c:v>
                </c:pt>
                <c:pt idx="3112" formatCode="General">
                  <c:v>4.6680000000000001</c:v>
                </c:pt>
                <c:pt idx="3113" formatCode="General">
                  <c:v>4.6695000000000002</c:v>
                </c:pt>
                <c:pt idx="3114" formatCode="General">
                  <c:v>4.6710000000000003</c:v>
                </c:pt>
                <c:pt idx="3115" formatCode="General">
                  <c:v>4.6725000000000003</c:v>
                </c:pt>
                <c:pt idx="3116" formatCode="General">
                  <c:v>4.6740000000000004</c:v>
                </c:pt>
                <c:pt idx="3117" formatCode="General">
                  <c:v>4.6755000000000004</c:v>
                </c:pt>
                <c:pt idx="3118" formatCode="General">
                  <c:v>4.6769999999999996</c:v>
                </c:pt>
                <c:pt idx="3119" formatCode="General">
                  <c:v>4.6784999999999997</c:v>
                </c:pt>
                <c:pt idx="3120" formatCode="General">
                  <c:v>4.68</c:v>
                </c:pt>
                <c:pt idx="3121" formatCode="General">
                  <c:v>4.6814999999999998</c:v>
                </c:pt>
                <c:pt idx="3122" formatCode="General">
                  <c:v>4.6829999999999998</c:v>
                </c:pt>
                <c:pt idx="3123" formatCode="General">
                  <c:v>4.6844999999999999</c:v>
                </c:pt>
                <c:pt idx="3124" formatCode="General">
                  <c:v>4.6859999999999999</c:v>
                </c:pt>
                <c:pt idx="3125" formatCode="General">
                  <c:v>4.6875</c:v>
                </c:pt>
                <c:pt idx="3126" formatCode="General">
                  <c:v>4.6890000000000001</c:v>
                </c:pt>
                <c:pt idx="3127" formatCode="General">
                  <c:v>4.6905000000000001</c:v>
                </c:pt>
                <c:pt idx="3128" formatCode="General">
                  <c:v>4.6920000000000002</c:v>
                </c:pt>
                <c:pt idx="3129" formatCode="General">
                  <c:v>4.6935000000000002</c:v>
                </c:pt>
                <c:pt idx="3130" formatCode="General">
                  <c:v>4.6950000000000003</c:v>
                </c:pt>
                <c:pt idx="3131" formatCode="General">
                  <c:v>4.6965000000000003</c:v>
                </c:pt>
                <c:pt idx="3132" formatCode="General">
                  <c:v>4.6980000000000004</c:v>
                </c:pt>
                <c:pt idx="3133" formatCode="General">
                  <c:v>4.6994999999999996</c:v>
                </c:pt>
                <c:pt idx="3134" formatCode="General">
                  <c:v>4.7009999999999996</c:v>
                </c:pt>
                <c:pt idx="3135" formatCode="General">
                  <c:v>4.7024999999999997</c:v>
                </c:pt>
                <c:pt idx="3136" formatCode="General">
                  <c:v>4.7039999999999997</c:v>
                </c:pt>
                <c:pt idx="3137" formatCode="General">
                  <c:v>4.7054999999999998</c:v>
                </c:pt>
                <c:pt idx="3138" formatCode="General">
                  <c:v>4.7069999999999999</c:v>
                </c:pt>
                <c:pt idx="3139" formatCode="General">
                  <c:v>4.7084999999999999</c:v>
                </c:pt>
                <c:pt idx="3140" formatCode="General">
                  <c:v>4.71</c:v>
                </c:pt>
                <c:pt idx="3141" formatCode="General">
                  <c:v>4.7115</c:v>
                </c:pt>
                <c:pt idx="3142" formatCode="General">
                  <c:v>4.7130000000000001</c:v>
                </c:pt>
                <c:pt idx="3143" formatCode="General">
                  <c:v>4.7145000000000001</c:v>
                </c:pt>
                <c:pt idx="3144" formatCode="General">
                  <c:v>4.7160000000000002</c:v>
                </c:pt>
                <c:pt idx="3145" formatCode="General">
                  <c:v>4.7175000000000002</c:v>
                </c:pt>
                <c:pt idx="3146" formatCode="General">
                  <c:v>4.7190000000000003</c:v>
                </c:pt>
                <c:pt idx="3147" formatCode="General">
                  <c:v>4.7205000000000004</c:v>
                </c:pt>
                <c:pt idx="3148" formatCode="General">
                  <c:v>4.7220000000000004</c:v>
                </c:pt>
                <c:pt idx="3149" formatCode="General">
                  <c:v>4.7234999999999996</c:v>
                </c:pt>
                <c:pt idx="3150" formatCode="General">
                  <c:v>4.7249999999999996</c:v>
                </c:pt>
                <c:pt idx="3151" formatCode="General">
                  <c:v>4.7264999999999997</c:v>
                </c:pt>
                <c:pt idx="3152" formatCode="General">
                  <c:v>4.7279999999999998</c:v>
                </c:pt>
                <c:pt idx="3153" formatCode="General">
                  <c:v>4.7294999999999998</c:v>
                </c:pt>
                <c:pt idx="3154" formatCode="General">
                  <c:v>4.7309999999999999</c:v>
                </c:pt>
                <c:pt idx="3155" formatCode="General">
                  <c:v>4.7324999999999999</c:v>
                </c:pt>
                <c:pt idx="3156" formatCode="General">
                  <c:v>4.734</c:v>
                </c:pt>
                <c:pt idx="3157" formatCode="General">
                  <c:v>4.7355</c:v>
                </c:pt>
                <c:pt idx="3158" formatCode="General">
                  <c:v>4.7370000000000001</c:v>
                </c:pt>
                <c:pt idx="3159" formatCode="General">
                  <c:v>4.7385000000000002</c:v>
                </c:pt>
                <c:pt idx="3160" formatCode="General">
                  <c:v>4.74</c:v>
                </c:pt>
                <c:pt idx="3161" formatCode="General">
                  <c:v>4.7415000000000003</c:v>
                </c:pt>
                <c:pt idx="3162" formatCode="General">
                  <c:v>4.7430000000000003</c:v>
                </c:pt>
                <c:pt idx="3163" formatCode="General">
                  <c:v>4.7445000000000004</c:v>
                </c:pt>
                <c:pt idx="3164" formatCode="General">
                  <c:v>4.7460000000000004</c:v>
                </c:pt>
                <c:pt idx="3165" formatCode="General">
                  <c:v>4.7474999999999996</c:v>
                </c:pt>
                <c:pt idx="3166" formatCode="General">
                  <c:v>4.7489999999999997</c:v>
                </c:pt>
                <c:pt idx="3167" formatCode="General">
                  <c:v>4.7504999999999997</c:v>
                </c:pt>
                <c:pt idx="3168" formatCode="General">
                  <c:v>4.7519999999999998</c:v>
                </c:pt>
                <c:pt idx="3169" formatCode="General">
                  <c:v>4.7534999999999998</c:v>
                </c:pt>
                <c:pt idx="3170" formatCode="General">
                  <c:v>4.7549999999999999</c:v>
                </c:pt>
                <c:pt idx="3171" formatCode="General">
                  <c:v>4.7565</c:v>
                </c:pt>
                <c:pt idx="3172" formatCode="General">
                  <c:v>4.758</c:v>
                </c:pt>
                <c:pt idx="3173" formatCode="General">
                  <c:v>4.7595000000000001</c:v>
                </c:pt>
                <c:pt idx="3174" formatCode="General">
                  <c:v>4.7610000000000001</c:v>
                </c:pt>
                <c:pt idx="3175" formatCode="General">
                  <c:v>4.7625000000000002</c:v>
                </c:pt>
                <c:pt idx="3176" formatCode="General">
                  <c:v>4.7640000000000002</c:v>
                </c:pt>
                <c:pt idx="3177" formatCode="General">
                  <c:v>4.7655000000000003</c:v>
                </c:pt>
                <c:pt idx="3178" formatCode="General">
                  <c:v>4.7670000000000003</c:v>
                </c:pt>
                <c:pt idx="3179" formatCode="General">
                  <c:v>4.7685000000000004</c:v>
                </c:pt>
                <c:pt idx="3180" formatCode="General">
                  <c:v>4.7699999999999996</c:v>
                </c:pt>
                <c:pt idx="3181" formatCode="General">
                  <c:v>4.7714999999999996</c:v>
                </c:pt>
                <c:pt idx="3182" formatCode="General">
                  <c:v>4.7729999999999997</c:v>
                </c:pt>
                <c:pt idx="3183" formatCode="General">
                  <c:v>4.7744999999999997</c:v>
                </c:pt>
                <c:pt idx="3184" formatCode="General">
                  <c:v>4.7759999999999998</c:v>
                </c:pt>
                <c:pt idx="3185" formatCode="General">
                  <c:v>4.7774999999999999</c:v>
                </c:pt>
                <c:pt idx="3186" formatCode="General">
                  <c:v>4.7789999999999999</c:v>
                </c:pt>
                <c:pt idx="3187" formatCode="General">
                  <c:v>4.7805</c:v>
                </c:pt>
                <c:pt idx="3188" formatCode="General">
                  <c:v>4.782</c:v>
                </c:pt>
                <c:pt idx="3189" formatCode="General">
                  <c:v>4.7835000000000001</c:v>
                </c:pt>
                <c:pt idx="3190" formatCode="General">
                  <c:v>4.7850000000000001</c:v>
                </c:pt>
                <c:pt idx="3191" formatCode="General">
                  <c:v>4.7865000000000002</c:v>
                </c:pt>
                <c:pt idx="3192" formatCode="General">
                  <c:v>4.7880000000000003</c:v>
                </c:pt>
                <c:pt idx="3193" formatCode="General">
                  <c:v>4.7895000000000003</c:v>
                </c:pt>
                <c:pt idx="3194" formatCode="General">
                  <c:v>4.7910000000000004</c:v>
                </c:pt>
                <c:pt idx="3195" formatCode="General">
                  <c:v>4.7925000000000004</c:v>
                </c:pt>
                <c:pt idx="3196" formatCode="General">
                  <c:v>4.7939999999999996</c:v>
                </c:pt>
                <c:pt idx="3197" formatCode="General">
                  <c:v>4.7954999999999997</c:v>
                </c:pt>
                <c:pt idx="3198" formatCode="General">
                  <c:v>4.7969999999999997</c:v>
                </c:pt>
                <c:pt idx="3199" formatCode="General">
                  <c:v>4.7984999999999998</c:v>
                </c:pt>
                <c:pt idx="3200" formatCode="General">
                  <c:v>4.8</c:v>
                </c:pt>
                <c:pt idx="3201" formatCode="General">
                  <c:v>4.8014999999999999</c:v>
                </c:pt>
                <c:pt idx="3202" formatCode="General">
                  <c:v>4.8029999999999999</c:v>
                </c:pt>
                <c:pt idx="3203" formatCode="General">
                  <c:v>4.8045</c:v>
                </c:pt>
                <c:pt idx="3204" formatCode="General">
                  <c:v>4.806</c:v>
                </c:pt>
                <c:pt idx="3205" formatCode="General">
                  <c:v>4.8075000000000001</c:v>
                </c:pt>
                <c:pt idx="3206" formatCode="General">
                  <c:v>4.8090000000000002</c:v>
                </c:pt>
                <c:pt idx="3207" formatCode="General">
                  <c:v>4.8105000000000002</c:v>
                </c:pt>
                <c:pt idx="3208" formatCode="General">
                  <c:v>4.8120000000000003</c:v>
                </c:pt>
                <c:pt idx="3209" formatCode="General">
                  <c:v>4.8135000000000003</c:v>
                </c:pt>
                <c:pt idx="3210" formatCode="General">
                  <c:v>4.8150000000000004</c:v>
                </c:pt>
                <c:pt idx="3211" formatCode="General">
                  <c:v>4.8164999999999996</c:v>
                </c:pt>
                <c:pt idx="3212" formatCode="General">
                  <c:v>4.8179999999999996</c:v>
                </c:pt>
                <c:pt idx="3213" formatCode="General">
                  <c:v>4.8194999999999997</c:v>
                </c:pt>
                <c:pt idx="3214" formatCode="General">
                  <c:v>4.8209999999999997</c:v>
                </c:pt>
                <c:pt idx="3215" formatCode="General">
                  <c:v>4.8224999999999998</c:v>
                </c:pt>
                <c:pt idx="3216" formatCode="General">
                  <c:v>4.8239999999999998</c:v>
                </c:pt>
                <c:pt idx="3217" formatCode="General">
                  <c:v>4.8254999999999999</c:v>
                </c:pt>
                <c:pt idx="3218" formatCode="General">
                  <c:v>4.827</c:v>
                </c:pt>
                <c:pt idx="3219" formatCode="General">
                  <c:v>4.8285</c:v>
                </c:pt>
                <c:pt idx="3220" formatCode="General">
                  <c:v>4.83</c:v>
                </c:pt>
                <c:pt idx="3221" formatCode="General">
                  <c:v>4.8315000000000001</c:v>
                </c:pt>
                <c:pt idx="3222" formatCode="General">
                  <c:v>4.8330000000000002</c:v>
                </c:pt>
                <c:pt idx="3223" formatCode="General">
                  <c:v>4.8345000000000002</c:v>
                </c:pt>
                <c:pt idx="3224" formatCode="General">
                  <c:v>4.8360000000000003</c:v>
                </c:pt>
                <c:pt idx="3225" formatCode="General">
                  <c:v>4.8375000000000004</c:v>
                </c:pt>
                <c:pt idx="3226" formatCode="General">
                  <c:v>4.8390000000000004</c:v>
                </c:pt>
                <c:pt idx="3227" formatCode="General">
                  <c:v>4.8404999999999996</c:v>
                </c:pt>
                <c:pt idx="3228" formatCode="General">
                  <c:v>4.8419999999999996</c:v>
                </c:pt>
                <c:pt idx="3229" formatCode="General">
                  <c:v>4.8434999999999997</c:v>
                </c:pt>
                <c:pt idx="3230" formatCode="General">
                  <c:v>4.8449999999999998</c:v>
                </c:pt>
                <c:pt idx="3231" formatCode="General">
                  <c:v>4.8464999999999998</c:v>
                </c:pt>
                <c:pt idx="3232" formatCode="General">
                  <c:v>4.8479999999999999</c:v>
                </c:pt>
                <c:pt idx="3233" formatCode="General">
                  <c:v>4.8494999999999999</c:v>
                </c:pt>
                <c:pt idx="3234" formatCode="General">
                  <c:v>4.851</c:v>
                </c:pt>
                <c:pt idx="3235" formatCode="General">
                  <c:v>4.8525</c:v>
                </c:pt>
                <c:pt idx="3236" formatCode="General">
                  <c:v>4.8540000000000001</c:v>
                </c:pt>
                <c:pt idx="3237" formatCode="General">
                  <c:v>4.8555000000000001</c:v>
                </c:pt>
                <c:pt idx="3238" formatCode="General">
                  <c:v>4.8570000000000002</c:v>
                </c:pt>
                <c:pt idx="3239" formatCode="General">
                  <c:v>4.8585000000000003</c:v>
                </c:pt>
                <c:pt idx="3240" formatCode="General">
                  <c:v>4.8600000000000003</c:v>
                </c:pt>
                <c:pt idx="3241" formatCode="General">
                  <c:v>4.8615000000000004</c:v>
                </c:pt>
                <c:pt idx="3242" formatCode="General">
                  <c:v>4.8630000000000004</c:v>
                </c:pt>
                <c:pt idx="3243" formatCode="General">
                  <c:v>4.8644999999999996</c:v>
                </c:pt>
                <c:pt idx="3244" formatCode="General">
                  <c:v>4.8659999999999997</c:v>
                </c:pt>
                <c:pt idx="3245" formatCode="General">
                  <c:v>4.8674999999999997</c:v>
                </c:pt>
                <c:pt idx="3246" formatCode="General">
                  <c:v>4.8689999999999998</c:v>
                </c:pt>
                <c:pt idx="3247" formatCode="General">
                  <c:v>4.8704999999999998</c:v>
                </c:pt>
                <c:pt idx="3248" formatCode="General">
                  <c:v>4.8719999999999999</c:v>
                </c:pt>
                <c:pt idx="3249" formatCode="General">
                  <c:v>4.8734999999999999</c:v>
                </c:pt>
                <c:pt idx="3250" formatCode="General">
                  <c:v>4.875</c:v>
                </c:pt>
                <c:pt idx="3251" formatCode="General">
                  <c:v>4.8765000000000001</c:v>
                </c:pt>
                <c:pt idx="3252" formatCode="General">
                  <c:v>4.8780000000000001</c:v>
                </c:pt>
                <c:pt idx="3253" formatCode="General">
                  <c:v>4.8795000000000002</c:v>
                </c:pt>
                <c:pt idx="3254" formatCode="General">
                  <c:v>4.8810000000000002</c:v>
                </c:pt>
                <c:pt idx="3255" formatCode="General">
                  <c:v>4.8825000000000003</c:v>
                </c:pt>
                <c:pt idx="3256" formatCode="General">
                  <c:v>4.8840000000000003</c:v>
                </c:pt>
                <c:pt idx="3257" formatCode="General">
                  <c:v>4.8855000000000004</c:v>
                </c:pt>
                <c:pt idx="3258" formatCode="General">
                  <c:v>4.8869999999999996</c:v>
                </c:pt>
                <c:pt idx="3259" formatCode="General">
                  <c:v>4.8884999999999996</c:v>
                </c:pt>
                <c:pt idx="3260" formatCode="General">
                  <c:v>4.8899999999999997</c:v>
                </c:pt>
                <c:pt idx="3261" formatCode="General">
                  <c:v>4.8914999999999997</c:v>
                </c:pt>
                <c:pt idx="3262" formatCode="General">
                  <c:v>4.8929999999999998</c:v>
                </c:pt>
                <c:pt idx="3263" formatCode="General">
                  <c:v>4.8944999999999999</c:v>
                </c:pt>
                <c:pt idx="3264" formatCode="General">
                  <c:v>4.8959999999999999</c:v>
                </c:pt>
                <c:pt idx="3265" formatCode="General">
                  <c:v>4.8975</c:v>
                </c:pt>
                <c:pt idx="3266" formatCode="General">
                  <c:v>4.899</c:v>
                </c:pt>
                <c:pt idx="3267" formatCode="General">
                  <c:v>4.9005000000000001</c:v>
                </c:pt>
                <c:pt idx="3268" formatCode="General">
                  <c:v>4.9020000000000001</c:v>
                </c:pt>
                <c:pt idx="3269" formatCode="General">
                  <c:v>4.9035000000000002</c:v>
                </c:pt>
                <c:pt idx="3270" formatCode="General">
                  <c:v>4.9050000000000002</c:v>
                </c:pt>
                <c:pt idx="3271" formatCode="General">
                  <c:v>4.9065000000000003</c:v>
                </c:pt>
                <c:pt idx="3272" formatCode="General">
                  <c:v>4.9080000000000004</c:v>
                </c:pt>
                <c:pt idx="3273" formatCode="General">
                  <c:v>4.9095000000000004</c:v>
                </c:pt>
                <c:pt idx="3274" formatCode="General">
                  <c:v>4.9109999999999996</c:v>
                </c:pt>
                <c:pt idx="3275" formatCode="General">
                  <c:v>4.9124999999999996</c:v>
                </c:pt>
                <c:pt idx="3276" formatCode="General">
                  <c:v>4.9139999999999997</c:v>
                </c:pt>
                <c:pt idx="3277" formatCode="General">
                  <c:v>4.9154999999999998</c:v>
                </c:pt>
                <c:pt idx="3278" formatCode="General">
                  <c:v>4.9169999999999998</c:v>
                </c:pt>
                <c:pt idx="3279" formatCode="General">
                  <c:v>4.9184999999999999</c:v>
                </c:pt>
                <c:pt idx="3280" formatCode="General">
                  <c:v>4.92</c:v>
                </c:pt>
                <c:pt idx="3281" formatCode="General">
                  <c:v>4.9215</c:v>
                </c:pt>
                <c:pt idx="3282" formatCode="General">
                  <c:v>4.923</c:v>
                </c:pt>
                <c:pt idx="3283" formatCode="General">
                  <c:v>4.9245000000000001</c:v>
                </c:pt>
                <c:pt idx="3284" formatCode="General">
                  <c:v>4.9260000000000002</c:v>
                </c:pt>
                <c:pt idx="3285" formatCode="General">
                  <c:v>4.9275000000000002</c:v>
                </c:pt>
                <c:pt idx="3286" formatCode="General">
                  <c:v>4.9290000000000003</c:v>
                </c:pt>
                <c:pt idx="3287" formatCode="General">
                  <c:v>4.9305000000000003</c:v>
                </c:pt>
                <c:pt idx="3288" formatCode="General">
                  <c:v>4.9320000000000004</c:v>
                </c:pt>
                <c:pt idx="3289" formatCode="General">
                  <c:v>4.9335000000000004</c:v>
                </c:pt>
                <c:pt idx="3290" formatCode="General">
                  <c:v>4.9349999999999996</c:v>
                </c:pt>
                <c:pt idx="3291" formatCode="General">
                  <c:v>4.9364999999999997</c:v>
                </c:pt>
                <c:pt idx="3292" formatCode="General">
                  <c:v>4.9379999999999997</c:v>
                </c:pt>
                <c:pt idx="3293" formatCode="General">
                  <c:v>4.9394999999999998</c:v>
                </c:pt>
                <c:pt idx="3294" formatCode="General">
                  <c:v>4.9409999999999998</c:v>
                </c:pt>
                <c:pt idx="3295" formatCode="General">
                  <c:v>4.9424999999999999</c:v>
                </c:pt>
                <c:pt idx="3296" formatCode="General">
                  <c:v>4.944</c:v>
                </c:pt>
                <c:pt idx="3297" formatCode="General">
                  <c:v>4.9455</c:v>
                </c:pt>
                <c:pt idx="3298" formatCode="General">
                  <c:v>4.9470000000000001</c:v>
                </c:pt>
                <c:pt idx="3299" formatCode="General">
                  <c:v>4.9485000000000001</c:v>
                </c:pt>
                <c:pt idx="3300" formatCode="General">
                  <c:v>4.95</c:v>
                </c:pt>
                <c:pt idx="3301" formatCode="General">
                  <c:v>4.9515000000000002</c:v>
                </c:pt>
                <c:pt idx="3302" formatCode="General">
                  <c:v>4.9530000000000003</c:v>
                </c:pt>
                <c:pt idx="3303" formatCode="General">
                  <c:v>4.9545000000000003</c:v>
                </c:pt>
                <c:pt idx="3304" formatCode="General">
                  <c:v>4.9560000000000004</c:v>
                </c:pt>
                <c:pt idx="3305" formatCode="General">
                  <c:v>4.9574999999999996</c:v>
                </c:pt>
                <c:pt idx="3306" formatCode="General">
                  <c:v>4.9589999999999996</c:v>
                </c:pt>
                <c:pt idx="3307" formatCode="General">
                  <c:v>4.9604999999999997</c:v>
                </c:pt>
                <c:pt idx="3308" formatCode="General">
                  <c:v>4.9619999999999997</c:v>
                </c:pt>
                <c:pt idx="3309" formatCode="General">
                  <c:v>4.9634999999999998</c:v>
                </c:pt>
                <c:pt idx="3310" formatCode="General">
                  <c:v>4.9649999999999999</c:v>
                </c:pt>
                <c:pt idx="3311" formatCode="General">
                  <c:v>4.9664999999999999</c:v>
                </c:pt>
                <c:pt idx="3312" formatCode="General">
                  <c:v>4.968</c:v>
                </c:pt>
                <c:pt idx="3313" formatCode="General">
                  <c:v>4.9695</c:v>
                </c:pt>
                <c:pt idx="3314" formatCode="General">
                  <c:v>4.9710000000000001</c:v>
                </c:pt>
                <c:pt idx="3315" formatCode="General">
                  <c:v>4.9725000000000001</c:v>
                </c:pt>
                <c:pt idx="3316" formatCode="General">
                  <c:v>4.9740000000000002</c:v>
                </c:pt>
                <c:pt idx="3317" formatCode="General">
                  <c:v>4.9755000000000003</c:v>
                </c:pt>
                <c:pt idx="3318" formatCode="General">
                  <c:v>4.9770000000000003</c:v>
                </c:pt>
                <c:pt idx="3319" formatCode="General">
                  <c:v>4.9785000000000004</c:v>
                </c:pt>
                <c:pt idx="3320" formatCode="General">
                  <c:v>4.9800000000000004</c:v>
                </c:pt>
                <c:pt idx="3321" formatCode="General">
                  <c:v>4.9814999999999996</c:v>
                </c:pt>
                <c:pt idx="3322" formatCode="General">
                  <c:v>4.9829999999999997</c:v>
                </c:pt>
                <c:pt idx="3323" formatCode="General">
                  <c:v>4.9844999999999997</c:v>
                </c:pt>
                <c:pt idx="3324" formatCode="General">
                  <c:v>4.9859999999999998</c:v>
                </c:pt>
                <c:pt idx="3325" formatCode="General">
                  <c:v>4.9874999999999998</c:v>
                </c:pt>
                <c:pt idx="3326" formatCode="General">
                  <c:v>4.9889999999999999</c:v>
                </c:pt>
                <c:pt idx="3327" formatCode="General">
                  <c:v>4.9904999999999999</c:v>
                </c:pt>
                <c:pt idx="3328" formatCode="General">
                  <c:v>4.992</c:v>
                </c:pt>
                <c:pt idx="3329" formatCode="General">
                  <c:v>4.9935</c:v>
                </c:pt>
                <c:pt idx="3330" formatCode="General">
                  <c:v>4.9950000000000001</c:v>
                </c:pt>
                <c:pt idx="3331" formatCode="General">
                  <c:v>4.9965000000000002</c:v>
                </c:pt>
                <c:pt idx="3332" formatCode="General">
                  <c:v>4.9980000000000002</c:v>
                </c:pt>
                <c:pt idx="3333" formatCode="General">
                  <c:v>4.9995000000000003</c:v>
                </c:pt>
              </c:numCache>
            </c:numRef>
          </c:xVal>
          <c:yVal>
            <c:numRef>
              <c:f>'double-span'!$B$9:$B$3342</c:f>
              <c:numCache>
                <c:formatCode>0.00E+00</c:formatCode>
                <c:ptCount val="3334"/>
                <c:pt idx="0" formatCode="General">
                  <c:v>0</c:v>
                </c:pt>
                <c:pt idx="1">
                  <c:v>-1.9318500000000001E-123</c:v>
                </c:pt>
                <c:pt idx="2">
                  <c:v>-1.47672E-122</c:v>
                </c:pt>
                <c:pt idx="3">
                  <c:v>-6.12501E-122</c:v>
                </c:pt>
                <c:pt idx="4">
                  <c:v>-1.7509200000000001E-121</c:v>
                </c:pt>
                <c:pt idx="5">
                  <c:v>-3.71664E-121</c:v>
                </c:pt>
                <c:pt idx="6">
                  <c:v>-6.0636299999999997E-121</c:v>
                </c:pt>
                <c:pt idx="7">
                  <c:v>-7.5759900000000002E-121</c:v>
                </c:pt>
                <c:pt idx="8">
                  <c:v>-6.4571200000000003E-121</c:v>
                </c:pt>
                <c:pt idx="9">
                  <c:v>-8.7908600000000002E-122</c:v>
                </c:pt>
                <c:pt idx="10">
                  <c:v>9.9665200000000007E-121</c:v>
                </c:pt>
                <c:pt idx="11">
                  <c:v>2.4721399999999998E-120</c:v>
                </c:pt>
                <c:pt idx="12">
                  <c:v>3.9738500000000001E-120</c:v>
                </c:pt>
                <c:pt idx="13">
                  <c:v>5.0230499999999997E-120</c:v>
                </c:pt>
                <c:pt idx="14">
                  <c:v>5.1792900000000003E-120</c:v>
                </c:pt>
                <c:pt idx="15">
                  <c:v>4.2128600000000001E-120</c:v>
                </c:pt>
                <c:pt idx="16">
                  <c:v>2.2442999999999999E-120</c:v>
                </c:pt>
                <c:pt idx="17">
                  <c:v>-1.69816E-121</c:v>
                </c:pt>
                <c:pt idx="18">
                  <c:v>-1.7076900000000001E-120</c:v>
                </c:pt>
                <c:pt idx="19">
                  <c:v>-1.9435199999999999E-122</c:v>
                </c:pt>
                <c:pt idx="20">
                  <c:v>7.5517199999999994E-120</c:v>
                </c:pt>
                <c:pt idx="21">
                  <c:v>2.2491899999999999E-119</c:v>
                </c:pt>
                <c:pt idx="22">
                  <c:v>4.35359E-119</c:v>
                </c:pt>
                <c:pt idx="23">
                  <c:v>6.5267899999999999E-119</c:v>
                </c:pt>
                <c:pt idx="24">
                  <c:v>7.87619E-119</c:v>
                </c:pt>
                <c:pt idx="25">
                  <c:v>7.4686299999999999E-119</c:v>
                </c:pt>
                <c:pt idx="26">
                  <c:v>4.6183799999999998E-119</c:v>
                </c:pt>
                <c:pt idx="27">
                  <c:v>-7.6534899999999995E-120</c:v>
                </c:pt>
                <c:pt idx="28">
                  <c:v>-7.6254299999999999E-119</c:v>
                </c:pt>
                <c:pt idx="29">
                  <c:v>-1.35128E-118</c:v>
                </c:pt>
                <c:pt idx="30">
                  <c:v>-1.5201100000000001E-118</c:v>
                </c:pt>
                <c:pt idx="31">
                  <c:v>-9.7750600000000001E-119</c:v>
                </c:pt>
                <c:pt idx="32">
                  <c:v>4.5229099999999998E-119</c:v>
                </c:pt>
                <c:pt idx="33">
                  <c:v>2.6848199999999999E-118</c:v>
                </c:pt>
                <c:pt idx="34">
                  <c:v>5.09795E-118</c:v>
                </c:pt>
                <c:pt idx="35">
                  <c:v>6.5873299999999996E-118</c:v>
                </c:pt>
                <c:pt idx="36">
                  <c:v>6.2687300000000003E-118</c:v>
                </c:pt>
                <c:pt idx="37">
                  <c:v>3.91956E-118</c:v>
                </c:pt>
                <c:pt idx="38">
                  <c:v>-2.9767800000000002E-119</c:v>
                </c:pt>
                <c:pt idx="39">
                  <c:v>-5.7101800000000001E-118</c:v>
                </c:pt>
                <c:pt idx="40">
                  <c:v>-1.05504E-117</c:v>
                </c:pt>
                <c:pt idx="41">
                  <c:v>-1.2496699999999999E-117</c:v>
                </c:pt>
                <c:pt idx="42">
                  <c:v>-1.02967E-117</c:v>
                </c:pt>
                <c:pt idx="43">
                  <c:v>-4.4529400000000003E-118</c:v>
                </c:pt>
                <c:pt idx="44">
                  <c:v>3.72799E-118</c:v>
                </c:pt>
                <c:pt idx="45">
                  <c:v>1.2062899999999999E-117</c:v>
                </c:pt>
                <c:pt idx="46">
                  <c:v>1.3955899999999999E-117</c:v>
                </c:pt>
                <c:pt idx="47">
                  <c:v>-3.80577E-118</c:v>
                </c:pt>
                <c:pt idx="48">
                  <c:v>-5.58446E-117</c:v>
                </c:pt>
                <c:pt idx="49">
                  <c:v>-1.48997E-116</c:v>
                </c:pt>
                <c:pt idx="50">
                  <c:v>-2.7230799999999997E-116</c:v>
                </c:pt>
                <c:pt idx="51">
                  <c:v>-3.8447599999999999E-116</c:v>
                </c:pt>
                <c:pt idx="52">
                  <c:v>-4.09611E-116</c:v>
                </c:pt>
                <c:pt idx="53">
                  <c:v>-2.5417400000000002E-116</c:v>
                </c:pt>
                <c:pt idx="54">
                  <c:v>1.55925E-116</c:v>
                </c:pt>
                <c:pt idx="55">
                  <c:v>8.1732599999999998E-116</c:v>
                </c:pt>
                <c:pt idx="56">
                  <c:v>1.58863E-115</c:v>
                </c:pt>
                <c:pt idx="57">
                  <c:v>2.1904099999999999E-115</c:v>
                </c:pt>
                <c:pt idx="58">
                  <c:v>2.2885700000000002E-115</c:v>
                </c:pt>
                <c:pt idx="59">
                  <c:v>1.58908E-115</c:v>
                </c:pt>
                <c:pt idx="60">
                  <c:v>-5.4532999999999998E-117</c:v>
                </c:pt>
                <c:pt idx="61">
                  <c:v>-2.4348E-115</c:v>
                </c:pt>
                <c:pt idx="62">
                  <c:v>-4.8101400000000004E-115</c:v>
                </c:pt>
                <c:pt idx="63">
                  <c:v>-5.98395E-115</c:v>
                </c:pt>
                <c:pt idx="64">
                  <c:v>-4.5239499999999999E-115</c:v>
                </c:pt>
                <c:pt idx="65">
                  <c:v>8.5994300000000002E-116</c:v>
                </c:pt>
                <c:pt idx="66">
                  <c:v>1.0360800000000001E-114</c:v>
                </c:pt>
                <c:pt idx="67">
                  <c:v>2.2001500000000001E-114</c:v>
                </c:pt>
                <c:pt idx="68">
                  <c:v>3.1545799999999999E-114</c:v>
                </c:pt>
                <c:pt idx="69">
                  <c:v>3.3464299999999998E-114</c:v>
                </c:pt>
                <c:pt idx="70">
                  <c:v>2.2460099999999999E-114</c:v>
                </c:pt>
                <c:pt idx="71">
                  <c:v>-4.3345400000000002E-115</c:v>
                </c:pt>
                <c:pt idx="72">
                  <c:v>-4.4206300000000001E-114</c:v>
                </c:pt>
                <c:pt idx="73">
                  <c:v>-8.4940400000000006E-114</c:v>
                </c:pt>
                <c:pt idx="74">
                  <c:v>-1.0389800000000001E-113</c:v>
                </c:pt>
                <c:pt idx="75">
                  <c:v>-7.5116599999999999E-114</c:v>
                </c:pt>
                <c:pt idx="76">
                  <c:v>1.9519299999999999E-114</c:v>
                </c:pt>
                <c:pt idx="77">
                  <c:v>1.8098399999999999E-113</c:v>
                </c:pt>
                <c:pt idx="78">
                  <c:v>3.8065300000000001E-113</c:v>
                </c:pt>
                <c:pt idx="79">
                  <c:v>5.4590399999999999E-113</c:v>
                </c:pt>
                <c:pt idx="80">
                  <c:v>5.6818400000000002E-113</c:v>
                </c:pt>
                <c:pt idx="81">
                  <c:v>3.4677000000000003E-113</c:v>
                </c:pt>
                <c:pt idx="82">
                  <c:v>-1.5813099999999999E-113</c:v>
                </c:pt>
                <c:pt idx="83">
                  <c:v>-8.90546E-113</c:v>
                </c:pt>
                <c:pt idx="84">
                  <c:v>-1.6691699999999999E-112</c:v>
                </c:pt>
                <c:pt idx="85">
                  <c:v>-2.1622800000000001E-112</c:v>
                </c:pt>
                <c:pt idx="86">
                  <c:v>-1.94864E-112</c:v>
                </c:pt>
                <c:pt idx="87">
                  <c:v>-7.0973000000000005E-113</c:v>
                </c:pt>
                <c:pt idx="88">
                  <c:v>1.5650100000000001E-112</c:v>
                </c:pt>
                <c:pt idx="89">
                  <c:v>4.4658500000000001E-112</c:v>
                </c:pt>
                <c:pt idx="90">
                  <c:v>7.1105300000000001E-112</c:v>
                </c:pt>
                <c:pt idx="91">
                  <c:v>8.2418099999999998E-112</c:v>
                </c:pt>
                <c:pt idx="92">
                  <c:v>6.6200000000000003E-112</c:v>
                </c:pt>
                <c:pt idx="93">
                  <c:v>1.6054000000000001E-112</c:v>
                </c:pt>
                <c:pt idx="94">
                  <c:v>-6.2944800000000002E-112</c:v>
                </c:pt>
                <c:pt idx="95">
                  <c:v>-1.5174600000000001E-111</c:v>
                </c:pt>
                <c:pt idx="96">
                  <c:v>-2.1853900000000001E-111</c:v>
                </c:pt>
                <c:pt idx="97">
                  <c:v>-2.2123E-111</c:v>
                </c:pt>
                <c:pt idx="98">
                  <c:v>-1.1683899999999999E-111</c:v>
                </c:pt>
                <c:pt idx="99">
                  <c:v>1.1258600000000001E-111</c:v>
                </c:pt>
                <c:pt idx="100">
                  <c:v>4.3010600000000003E-111</c:v>
                </c:pt>
                <c:pt idx="101">
                  <c:v>7.2974699999999999E-111</c:v>
                </c:pt>
                <c:pt idx="102">
                  <c:v>8.5070800000000006E-111</c:v>
                </c:pt>
                <c:pt idx="103">
                  <c:v>6.33651E-111</c:v>
                </c:pt>
                <c:pt idx="104">
                  <c:v>-2.42804E-113</c:v>
                </c:pt>
                <c:pt idx="105">
                  <c:v>-1.0050899999999999E-110</c:v>
                </c:pt>
                <c:pt idx="106">
                  <c:v>-2.1594200000000001E-110</c:v>
                </c:pt>
                <c:pt idx="107">
                  <c:v>-3.1052100000000002E-110</c:v>
                </c:pt>
                <c:pt idx="108">
                  <c:v>-3.4185699999999999E-110</c:v>
                </c:pt>
                <c:pt idx="109">
                  <c:v>-2.6931299999999997E-110</c:v>
                </c:pt>
                <c:pt idx="110">
                  <c:v>-6.8040299999999998E-111</c:v>
                </c:pt>
                <c:pt idx="111">
                  <c:v>2.3687000000000001E-110</c:v>
                </c:pt>
                <c:pt idx="112">
                  <c:v>5.4476699999999998E-110</c:v>
                </c:pt>
                <c:pt idx="113">
                  <c:v>7.1836199999999997E-110</c:v>
                </c:pt>
                <c:pt idx="114">
                  <c:v>6.6084999999999999E-110</c:v>
                </c:pt>
                <c:pt idx="115">
                  <c:v>3.4208799999999999E-110</c:v>
                </c:pt>
                <c:pt idx="116">
                  <c:v>-2.1234E-110</c:v>
                </c:pt>
                <c:pt idx="117">
                  <c:v>-8.8105500000000003E-110</c:v>
                </c:pt>
                <c:pt idx="118">
                  <c:v>-1.3746999999999999E-109</c:v>
                </c:pt>
                <c:pt idx="119">
                  <c:v>-1.26688E-109</c:v>
                </c:pt>
                <c:pt idx="120">
                  <c:v>-1.8766600000000001E-110</c:v>
                </c:pt>
                <c:pt idx="121">
                  <c:v>1.96206E-109</c:v>
                </c:pt>
                <c:pt idx="122">
                  <c:v>4.9119200000000003E-109</c:v>
                </c:pt>
                <c:pt idx="123">
                  <c:v>7.9233999999999998E-109</c:v>
                </c:pt>
                <c:pt idx="124">
                  <c:v>9.8936300000000004E-109</c:v>
                </c:pt>
                <c:pt idx="125">
                  <c:v>1.0140400000000001E-108</c:v>
                </c:pt>
                <c:pt idx="126">
                  <c:v>8.9071799999999996E-109</c:v>
                </c:pt>
                <c:pt idx="127">
                  <c:v>6.6403500000000003E-109</c:v>
                </c:pt>
                <c:pt idx="128">
                  <c:v>3.8030299999999999E-109</c:v>
                </c:pt>
                <c:pt idx="129">
                  <c:v>1.8315599999999999E-109</c:v>
                </c:pt>
                <c:pt idx="130">
                  <c:v>3.0625900000000001E-109</c:v>
                </c:pt>
                <c:pt idx="131">
                  <c:v>9.6038000000000008E-109</c:v>
                </c:pt>
                <c:pt idx="132">
                  <c:v>2.18533E-108</c:v>
                </c:pt>
                <c:pt idx="133">
                  <c:v>3.7631200000000003E-108</c:v>
                </c:pt>
                <c:pt idx="134">
                  <c:v>5.4245299999999996E-108</c:v>
                </c:pt>
                <c:pt idx="135">
                  <c:v>6.6998300000000003E-108</c:v>
                </c:pt>
                <c:pt idx="136">
                  <c:v>6.2062500000000002E-108</c:v>
                </c:pt>
                <c:pt idx="137">
                  <c:v>2.36479E-108</c:v>
                </c:pt>
                <c:pt idx="138">
                  <c:v>-4.68461E-108</c:v>
                </c:pt>
                <c:pt idx="139">
                  <c:v>-1.3267799999999999E-107</c:v>
                </c:pt>
                <c:pt idx="140">
                  <c:v>-2.1833299999999999E-107</c:v>
                </c:pt>
                <c:pt idx="141">
                  <c:v>-2.8968300000000002E-107</c:v>
                </c:pt>
                <c:pt idx="142">
                  <c:v>-3.25701E-107</c:v>
                </c:pt>
                <c:pt idx="143">
                  <c:v>-3.0353100000000002E-107</c:v>
                </c:pt>
                <c:pt idx="144">
                  <c:v>-2.18621E-107</c:v>
                </c:pt>
                <c:pt idx="145">
                  <c:v>-1.14247E-107</c:v>
                </c:pt>
                <c:pt idx="146">
                  <c:v>-9.9904800000000003E-108</c:v>
                </c:pt>
                <c:pt idx="147">
                  <c:v>-3.0458599999999997E-107</c:v>
                </c:pt>
                <c:pt idx="148">
                  <c:v>-7.6188999999999996E-107</c:v>
                </c:pt>
                <c:pt idx="149">
                  <c:v>-1.36369E-106</c:v>
                </c:pt>
                <c:pt idx="150">
                  <c:v>-1.9869399999999999E-106</c:v>
                </c:pt>
                <c:pt idx="151">
                  <c:v>-2.6775299999999999E-106</c:v>
                </c:pt>
                <c:pt idx="152">
                  <c:v>-3.6018199999999999E-106</c:v>
                </c:pt>
                <c:pt idx="153">
                  <c:v>-4.6787600000000002E-106</c:v>
                </c:pt>
                <c:pt idx="154">
                  <c:v>-5.5349500000000001E-106</c:v>
                </c:pt>
                <c:pt idx="155">
                  <c:v>-6.0884199999999996E-106</c:v>
                </c:pt>
                <c:pt idx="156">
                  <c:v>-6.4283399999999998E-106</c:v>
                </c:pt>
                <c:pt idx="157">
                  <c:v>-6.0390299999999996E-106</c:v>
                </c:pt>
                <c:pt idx="158">
                  <c:v>-5.0876499999999998E-106</c:v>
                </c:pt>
                <c:pt idx="159">
                  <c:v>-6.5344100000000004E-106</c:v>
                </c:pt>
                <c:pt idx="160">
                  <c:v>-1.42651E-105</c:v>
                </c:pt>
                <c:pt idx="161">
                  <c:v>-2.8270000000000002E-105</c:v>
                </c:pt>
                <c:pt idx="162">
                  <c:v>-4.2063799999999998E-105</c:v>
                </c:pt>
                <c:pt idx="163">
                  <c:v>-4.5266899999999999E-105</c:v>
                </c:pt>
                <c:pt idx="164">
                  <c:v>-2.9286999999999999E-105</c:v>
                </c:pt>
                <c:pt idx="165">
                  <c:v>9.9907100000000006E-106</c:v>
                </c:pt>
                <c:pt idx="166">
                  <c:v>7.15492E-105</c:v>
                </c:pt>
                <c:pt idx="167">
                  <c:v>1.4433900000000001E-104</c:v>
                </c:pt>
                <c:pt idx="168">
                  <c:v>2.0145599999999999E-104</c:v>
                </c:pt>
                <c:pt idx="169">
                  <c:v>2.0180900000000001E-104</c:v>
                </c:pt>
                <c:pt idx="170">
                  <c:v>1.04428E-104</c:v>
                </c:pt>
                <c:pt idx="171">
                  <c:v>-1.06515E-104</c:v>
                </c:pt>
                <c:pt idx="172">
                  <c:v>-4.0296600000000003E-104</c:v>
                </c:pt>
                <c:pt idx="173">
                  <c:v>-7.1190199999999994E-104</c:v>
                </c:pt>
                <c:pt idx="174">
                  <c:v>-9.3677999999999994E-104</c:v>
                </c:pt>
                <c:pt idx="175">
                  <c:v>-1.00475E-103</c:v>
                </c:pt>
                <c:pt idx="176">
                  <c:v>-8.8361000000000005E-104</c:v>
                </c:pt>
                <c:pt idx="177">
                  <c:v>-5.5504499999999999E-104</c:v>
                </c:pt>
                <c:pt idx="178">
                  <c:v>-9.2812300000000005E-105</c:v>
                </c:pt>
                <c:pt idx="179">
                  <c:v>1.5130599999999999E-104</c:v>
                </c:pt>
                <c:pt idx="180">
                  <c:v>-4.40264E-104</c:v>
                </c:pt>
                <c:pt idx="181">
                  <c:v>-2.4408900000000001E-103</c:v>
                </c:pt>
                <c:pt idx="182">
                  <c:v>-6.0628400000000004E-103</c:v>
                </c:pt>
                <c:pt idx="183">
                  <c:v>-1.0996900000000001E-102</c:v>
                </c:pt>
                <c:pt idx="184">
                  <c:v>-1.6106300000000001E-102</c:v>
                </c:pt>
                <c:pt idx="185">
                  <c:v>-1.89053E-102</c:v>
                </c:pt>
                <c:pt idx="186">
                  <c:v>-1.61828E-102</c:v>
                </c:pt>
                <c:pt idx="187">
                  <c:v>-6.3376300000000001E-103</c:v>
                </c:pt>
                <c:pt idx="188">
                  <c:v>9.5551100000000002E-103</c:v>
                </c:pt>
                <c:pt idx="189">
                  <c:v>2.8612999999999998E-102</c:v>
                </c:pt>
                <c:pt idx="190">
                  <c:v>4.4580100000000003E-102</c:v>
                </c:pt>
                <c:pt idx="191">
                  <c:v>4.56081E-102</c:v>
                </c:pt>
                <c:pt idx="192">
                  <c:v>1.6691900000000001E-102</c:v>
                </c:pt>
                <c:pt idx="193">
                  <c:v>-5.4973899999999996E-102</c:v>
                </c:pt>
                <c:pt idx="194">
                  <c:v>-1.69557E-101</c:v>
                </c:pt>
                <c:pt idx="195">
                  <c:v>-2.9992999999999997E-101</c:v>
                </c:pt>
                <c:pt idx="196">
                  <c:v>-3.9287999999999999E-101</c:v>
                </c:pt>
                <c:pt idx="197">
                  <c:v>-3.8620899999999999E-101</c:v>
                </c:pt>
                <c:pt idx="198">
                  <c:v>-2.2130800000000002E-101</c:v>
                </c:pt>
                <c:pt idx="199">
                  <c:v>1.29945E-101</c:v>
                </c:pt>
                <c:pt idx="200">
                  <c:v>6.1569500000000003E-101</c:v>
                </c:pt>
                <c:pt idx="201">
                  <c:v>1.06649E-100</c:v>
                </c:pt>
                <c:pt idx="202">
                  <c:v>1.18855E-100</c:v>
                </c:pt>
                <c:pt idx="203">
                  <c:v>6.3426299999999996E-101</c:v>
                </c:pt>
                <c:pt idx="204">
                  <c:v>-8.18829E-101</c:v>
                </c:pt>
                <c:pt idx="205">
                  <c:v>-3.0883000000000002E-100</c:v>
                </c:pt>
                <c:pt idx="206">
                  <c:v>-5.6903699999999997E-100</c:v>
                </c:pt>
                <c:pt idx="207">
                  <c:v>-7.7269400000000001E-100</c:v>
                </c:pt>
                <c:pt idx="208">
                  <c:v>-8.09655E-100</c:v>
                </c:pt>
                <c:pt idx="209">
                  <c:v>-5.9966500000000002E-100</c:v>
                </c:pt>
                <c:pt idx="210">
                  <c:v>-1.3915200000000001E-100</c:v>
                </c:pt>
                <c:pt idx="211">
                  <c:v>4.8782800000000005E-100</c:v>
                </c:pt>
                <c:pt idx="212">
                  <c:v>1.1072099999999999E-99</c:v>
                </c:pt>
                <c:pt idx="213">
                  <c:v>1.43119E-99</c:v>
                </c:pt>
                <c:pt idx="214">
                  <c:v>1.07593E-99</c:v>
                </c:pt>
                <c:pt idx="215">
                  <c:v>-3.0837000000000001E-100</c:v>
                </c:pt>
                <c:pt idx="216">
                  <c:v>-2.78883E-99</c:v>
                </c:pt>
                <c:pt idx="217">
                  <c:v>-5.8460600000000003E-99</c:v>
                </c:pt>
                <c:pt idx="218">
                  <c:v>-8.3065399999999999E-99</c:v>
                </c:pt>
                <c:pt idx="219">
                  <c:v>-8.7190699999999993E-99</c:v>
                </c:pt>
                <c:pt idx="220">
                  <c:v>-5.8496899999999999E-99</c:v>
                </c:pt>
                <c:pt idx="221">
                  <c:v>8.35755E-100</c:v>
                </c:pt>
                <c:pt idx="222">
                  <c:v>1.0522399999999999E-98</c:v>
                </c:pt>
                <c:pt idx="223">
                  <c:v>2.0599800000000001E-98</c:v>
                </c:pt>
                <c:pt idx="224">
                  <c:v>2.6744099999999999E-98</c:v>
                </c:pt>
                <c:pt idx="225">
                  <c:v>2.3592399999999999E-98</c:v>
                </c:pt>
                <c:pt idx="226">
                  <c:v>6.6161499999999999E-99</c:v>
                </c:pt>
                <c:pt idx="227">
                  <c:v>-2.4784899999999999E-98</c:v>
                </c:pt>
                <c:pt idx="228">
                  <c:v>-6.4462800000000005E-98</c:v>
                </c:pt>
                <c:pt idx="229">
                  <c:v>-9.9013999999999995E-98</c:v>
                </c:pt>
                <c:pt idx="230">
                  <c:v>-1.10158E-97</c:v>
                </c:pt>
                <c:pt idx="231">
                  <c:v>-7.8328800000000006E-98</c:v>
                </c:pt>
                <c:pt idx="232">
                  <c:v>9.7231700000000005E-99</c:v>
                </c:pt>
                <c:pt idx="233">
                  <c:v>1.46867E-97</c:v>
                </c:pt>
                <c:pt idx="234">
                  <c:v>2.9687299999999999E-97</c:v>
                </c:pt>
                <c:pt idx="235">
                  <c:v>3.9870799999999999E-97</c:v>
                </c:pt>
                <c:pt idx="236">
                  <c:v>3.7736299999999998E-97</c:v>
                </c:pt>
                <c:pt idx="237">
                  <c:v>1.7235200000000001E-97</c:v>
                </c:pt>
                <c:pt idx="238">
                  <c:v>-2.14923E-97</c:v>
                </c:pt>
                <c:pt idx="239">
                  <c:v>-7.0661999999999998E-97</c:v>
                </c:pt>
                <c:pt idx="240">
                  <c:v>-1.1848200000000001E-96</c:v>
                </c:pt>
                <c:pt idx="241">
                  <c:v>-1.5163800000000001E-96</c:v>
                </c:pt>
                <c:pt idx="242">
                  <c:v>-1.54063E-96</c:v>
                </c:pt>
                <c:pt idx="243">
                  <c:v>-1.10141E-96</c:v>
                </c:pt>
                <c:pt idx="244">
                  <c:v>-1.8972099999999999E-97</c:v>
                </c:pt>
                <c:pt idx="245">
                  <c:v>8.8434399999999998E-97</c:v>
                </c:pt>
                <c:pt idx="246">
                  <c:v>1.4577899999999999E-96</c:v>
                </c:pt>
                <c:pt idx="247">
                  <c:v>7.3218899999999996E-97</c:v>
                </c:pt>
                <c:pt idx="248">
                  <c:v>-1.85729E-96</c:v>
                </c:pt>
                <c:pt idx="249">
                  <c:v>-6.4102799999999998E-96</c:v>
                </c:pt>
                <c:pt idx="250">
                  <c:v>-1.23283E-95</c:v>
                </c:pt>
                <c:pt idx="251">
                  <c:v>-1.7718600000000002E-95</c:v>
                </c:pt>
                <c:pt idx="252">
                  <c:v>-1.95915E-95</c:v>
                </c:pt>
                <c:pt idx="253">
                  <c:v>-1.5601799999999999E-95</c:v>
                </c:pt>
                <c:pt idx="254">
                  <c:v>-5.0343399999999998E-96</c:v>
                </c:pt>
                <c:pt idx="255">
                  <c:v>1.13841E-95</c:v>
                </c:pt>
                <c:pt idx="256">
                  <c:v>3.0301199999999997E-95</c:v>
                </c:pt>
                <c:pt idx="257">
                  <c:v>4.4972E-95</c:v>
                </c:pt>
                <c:pt idx="258">
                  <c:v>4.7667000000000002E-95</c:v>
                </c:pt>
                <c:pt idx="259">
                  <c:v>3.1755599999999998E-95</c:v>
                </c:pt>
                <c:pt idx="260">
                  <c:v>-6.9297200000000003E-96</c:v>
                </c:pt>
                <c:pt idx="261">
                  <c:v>-6.4227800000000006E-95</c:v>
                </c:pt>
                <c:pt idx="262">
                  <c:v>-1.2127400000000001E-94</c:v>
                </c:pt>
                <c:pt idx="263">
                  <c:v>-1.48375E-94</c:v>
                </c:pt>
                <c:pt idx="264">
                  <c:v>-1.1707600000000001E-94</c:v>
                </c:pt>
                <c:pt idx="265">
                  <c:v>-1.12252E-95</c:v>
                </c:pt>
                <c:pt idx="266">
                  <c:v>1.62869E-94</c:v>
                </c:pt>
                <c:pt idx="267">
                  <c:v>3.6999499999999998E-94</c:v>
                </c:pt>
                <c:pt idx="268">
                  <c:v>5.4694899999999997E-94</c:v>
                </c:pt>
                <c:pt idx="269">
                  <c:v>5.9593800000000005E-94</c:v>
                </c:pt>
                <c:pt idx="270">
                  <c:v>3.7904599999999999E-94</c:v>
                </c:pt>
                <c:pt idx="271">
                  <c:v>-2.20873E-94</c:v>
                </c:pt>
                <c:pt idx="272">
                  <c:v>-1.1619200000000001E-93</c:v>
                </c:pt>
                <c:pt idx="273">
                  <c:v>-2.1642900000000002E-93</c:v>
                </c:pt>
                <c:pt idx="274">
                  <c:v>-2.82958E-93</c:v>
                </c:pt>
                <c:pt idx="275">
                  <c:v>-2.8352599999999998E-93</c:v>
                </c:pt>
                <c:pt idx="276">
                  <c:v>-1.9814600000000002E-93</c:v>
                </c:pt>
                <c:pt idx="277">
                  <c:v>-2.26016E-94</c:v>
                </c:pt>
                <c:pt idx="278">
                  <c:v>2.07225E-93</c:v>
                </c:pt>
                <c:pt idx="279">
                  <c:v>3.9807599999999998E-93</c:v>
                </c:pt>
                <c:pt idx="280">
                  <c:v>4.3428199999999998E-93</c:v>
                </c:pt>
                <c:pt idx="281">
                  <c:v>2.3899100000000001E-93</c:v>
                </c:pt>
                <c:pt idx="282">
                  <c:v>-2.1186299999999999E-93</c:v>
                </c:pt>
                <c:pt idx="283">
                  <c:v>-8.87064E-93</c:v>
                </c:pt>
                <c:pt idx="284">
                  <c:v>-1.5896000000000001E-92</c:v>
                </c:pt>
                <c:pt idx="285">
                  <c:v>-1.8514600000000001E-92</c:v>
                </c:pt>
                <c:pt idx="286">
                  <c:v>-1.06899E-92</c:v>
                </c:pt>
                <c:pt idx="287">
                  <c:v>1.2471799999999999E-92</c:v>
                </c:pt>
                <c:pt idx="288">
                  <c:v>5.2206399999999997E-92</c:v>
                </c:pt>
                <c:pt idx="289">
                  <c:v>1.02721E-91</c:v>
                </c:pt>
                <c:pt idx="290">
                  <c:v>1.5158099999999999E-91</c:v>
                </c:pt>
                <c:pt idx="291">
                  <c:v>1.8612100000000001E-91</c:v>
                </c:pt>
                <c:pt idx="292">
                  <c:v>1.98004E-91</c:v>
                </c:pt>
                <c:pt idx="293">
                  <c:v>1.84733E-91</c:v>
                </c:pt>
                <c:pt idx="294">
                  <c:v>1.5198499999999999E-91</c:v>
                </c:pt>
                <c:pt idx="295">
                  <c:v>1.1348499999999999E-91</c:v>
                </c:pt>
                <c:pt idx="296">
                  <c:v>9.6316099999999994E-92</c:v>
                </c:pt>
                <c:pt idx="297">
                  <c:v>1.5831799999999999E-91</c:v>
                </c:pt>
                <c:pt idx="298">
                  <c:v>3.8557300000000001E-91</c:v>
                </c:pt>
                <c:pt idx="299">
                  <c:v>8.3331E-91</c:v>
                </c:pt>
                <c:pt idx="300">
                  <c:v>1.44605E-90</c:v>
                </c:pt>
                <c:pt idx="301">
                  <c:v>2.0621199999999999E-90</c:v>
                </c:pt>
                <c:pt idx="302">
                  <c:v>2.5005599999999999E-90</c:v>
                </c:pt>
                <c:pt idx="303">
                  <c:v>2.57603E-90</c:v>
                </c:pt>
                <c:pt idx="304">
                  <c:v>2.0941000000000001E-90</c:v>
                </c:pt>
                <c:pt idx="305">
                  <c:v>1.0314599999999999E-90</c:v>
                </c:pt>
                <c:pt idx="306">
                  <c:v>-3.1280799999999998E-91</c:v>
                </c:pt>
                <c:pt idx="307">
                  <c:v>-1.51206E-90</c:v>
                </c:pt>
                <c:pt idx="308">
                  <c:v>-2.2119300000000001E-90</c:v>
                </c:pt>
                <c:pt idx="309">
                  <c:v>-1.94792E-90</c:v>
                </c:pt>
                <c:pt idx="310">
                  <c:v>-1.2473200000000001E-91</c:v>
                </c:pt>
                <c:pt idx="311">
                  <c:v>3.2065600000000001E-90</c:v>
                </c:pt>
                <c:pt idx="312">
                  <c:v>6.3020499999999999E-90</c:v>
                </c:pt>
                <c:pt idx="313">
                  <c:v>5.4207199999999998E-90</c:v>
                </c:pt>
                <c:pt idx="314">
                  <c:v>-4.4026499999999999E-90</c:v>
                </c:pt>
                <c:pt idx="315">
                  <c:v>-2.7190700000000001E-89</c:v>
                </c:pt>
                <c:pt idx="316">
                  <c:v>-6.2919699999999997E-89</c:v>
                </c:pt>
                <c:pt idx="317">
                  <c:v>-1.0482199999999999E-88</c:v>
                </c:pt>
                <c:pt idx="318">
                  <c:v>-1.35439E-88</c:v>
                </c:pt>
                <c:pt idx="319">
                  <c:v>-1.245E-88</c:v>
                </c:pt>
                <c:pt idx="320">
                  <c:v>-4.1211900000000002E-89</c:v>
                </c:pt>
                <c:pt idx="321">
                  <c:v>1.23403E-88</c:v>
                </c:pt>
                <c:pt idx="322">
                  <c:v>3.4692599999999999E-88</c:v>
                </c:pt>
                <c:pt idx="323">
                  <c:v>5.7510100000000005E-88</c:v>
                </c:pt>
                <c:pt idx="324">
                  <c:v>7.1668100000000004E-88</c:v>
                </c:pt>
                <c:pt idx="325">
                  <c:v>6.5687400000000002E-88</c:v>
                </c:pt>
                <c:pt idx="326">
                  <c:v>3.05409E-88</c:v>
                </c:pt>
                <c:pt idx="327">
                  <c:v>-3.4442700000000002E-88</c:v>
                </c:pt>
                <c:pt idx="328">
                  <c:v>-1.16337E-87</c:v>
                </c:pt>
                <c:pt idx="329">
                  <c:v>-1.84769E-87</c:v>
                </c:pt>
                <c:pt idx="330">
                  <c:v>-1.93737E-87</c:v>
                </c:pt>
                <c:pt idx="331">
                  <c:v>-9.7104500000000005E-88</c:v>
                </c:pt>
                <c:pt idx="332">
                  <c:v>1.2302400000000001E-87</c:v>
                </c:pt>
                <c:pt idx="333">
                  <c:v>4.37461E-87</c:v>
                </c:pt>
                <c:pt idx="334">
                  <c:v>7.7420400000000003E-87</c:v>
                </c:pt>
                <c:pt idx="335">
                  <c:v>1.02407E-86</c:v>
                </c:pt>
                <c:pt idx="336">
                  <c:v>1.0494300000000001E-86</c:v>
                </c:pt>
                <c:pt idx="337">
                  <c:v>7.3773000000000004E-87</c:v>
                </c:pt>
                <c:pt idx="338">
                  <c:v>8.3160499999999995E-88</c:v>
                </c:pt>
                <c:pt idx="339">
                  <c:v>-7.7600400000000001E-87</c:v>
                </c:pt>
                <c:pt idx="340">
                  <c:v>-1.5772E-86</c:v>
                </c:pt>
                <c:pt idx="341">
                  <c:v>-1.9621099999999999E-86</c:v>
                </c:pt>
                <c:pt idx="342">
                  <c:v>-1.51551E-86</c:v>
                </c:pt>
                <c:pt idx="343">
                  <c:v>7.9659900000000004E-88</c:v>
                </c:pt>
                <c:pt idx="344">
                  <c:v>2.7501200000000001E-86</c:v>
                </c:pt>
                <c:pt idx="345">
                  <c:v>5.76726E-86</c:v>
                </c:pt>
                <c:pt idx="346">
                  <c:v>7.58832E-86</c:v>
                </c:pt>
                <c:pt idx="347">
                  <c:v>5.95194E-86</c:v>
                </c:pt>
                <c:pt idx="348">
                  <c:v>-1.3600699999999999E-86</c:v>
                </c:pt>
                <c:pt idx="349">
                  <c:v>-1.5172599999999999E-85</c:v>
                </c:pt>
                <c:pt idx="350">
                  <c:v>-3.3558600000000002E-85</c:v>
                </c:pt>
                <c:pt idx="351">
                  <c:v>-5.0744100000000001E-85</c:v>
                </c:pt>
                <c:pt idx="352">
                  <c:v>-5.7542800000000001E-85</c:v>
                </c:pt>
                <c:pt idx="353">
                  <c:v>-4.4711800000000001E-85</c:v>
                </c:pt>
                <c:pt idx="354">
                  <c:v>-7.4225399999999998E-86</c:v>
                </c:pt>
                <c:pt idx="355">
                  <c:v>5.1566000000000003E-85</c:v>
                </c:pt>
                <c:pt idx="356">
                  <c:v>1.1926499999999999E-84</c:v>
                </c:pt>
                <c:pt idx="357">
                  <c:v>1.70063E-84</c:v>
                </c:pt>
                <c:pt idx="358">
                  <c:v>1.68975E-84</c:v>
                </c:pt>
                <c:pt idx="359">
                  <c:v>8.5177799999999996E-85</c:v>
                </c:pt>
                <c:pt idx="360">
                  <c:v>-9.0618E-85</c:v>
                </c:pt>
                <c:pt idx="361">
                  <c:v>-3.33275E-84</c:v>
                </c:pt>
                <c:pt idx="362">
                  <c:v>-5.7028800000000004E-84</c:v>
                </c:pt>
                <c:pt idx="363">
                  <c:v>-6.7757799999999998E-84</c:v>
                </c:pt>
                <c:pt idx="364">
                  <c:v>-5.1580699999999999E-84</c:v>
                </c:pt>
                <c:pt idx="365">
                  <c:v>-3.4444499999999999E-88</c:v>
                </c:pt>
                <c:pt idx="366">
                  <c:v>8.4470699999999998E-84</c:v>
                </c:pt>
                <c:pt idx="367">
                  <c:v>1.8466399999999998E-83</c:v>
                </c:pt>
                <c:pt idx="368">
                  <c:v>2.65372E-83</c:v>
                </c:pt>
                <c:pt idx="369">
                  <c:v>2.7693500000000001E-83</c:v>
                </c:pt>
                <c:pt idx="370">
                  <c:v>1.7119500000000002E-83</c:v>
                </c:pt>
                <c:pt idx="371">
                  <c:v>-7.6137699999999997E-84</c:v>
                </c:pt>
                <c:pt idx="372">
                  <c:v>-4.3890199999999997E-83</c:v>
                </c:pt>
                <c:pt idx="373">
                  <c:v>-8.1708300000000001E-83</c:v>
                </c:pt>
                <c:pt idx="374">
                  <c:v>-1.0572400000000001E-82</c:v>
                </c:pt>
                <c:pt idx="375">
                  <c:v>-1.0127E-82</c:v>
                </c:pt>
                <c:pt idx="376">
                  <c:v>-5.7179100000000001E-83</c:v>
                </c:pt>
                <c:pt idx="377">
                  <c:v>3.0557600000000001E-83</c:v>
                </c:pt>
                <c:pt idx="378">
                  <c:v>1.4510400000000001E-82</c:v>
                </c:pt>
                <c:pt idx="379">
                  <c:v>2.3691999999999999E-82</c:v>
                </c:pt>
                <c:pt idx="380">
                  <c:v>2.3312900000000001E-82</c:v>
                </c:pt>
                <c:pt idx="381">
                  <c:v>6.5952499999999995E-83</c:v>
                </c:pt>
                <c:pt idx="382">
                  <c:v>-2.9359899999999999E-82</c:v>
                </c:pt>
                <c:pt idx="383">
                  <c:v>-8.0804399999999995E-82</c:v>
                </c:pt>
                <c:pt idx="384">
                  <c:v>-1.3564400000000001E-81</c:v>
                </c:pt>
                <c:pt idx="385">
                  <c:v>-1.7245400000000001E-81</c:v>
                </c:pt>
                <c:pt idx="386">
                  <c:v>-1.62706E-81</c:v>
                </c:pt>
                <c:pt idx="387">
                  <c:v>-8.1535100000000002E-82</c:v>
                </c:pt>
                <c:pt idx="388">
                  <c:v>7.5217099999999995E-82</c:v>
                </c:pt>
                <c:pt idx="389">
                  <c:v>2.7869399999999999E-81</c:v>
                </c:pt>
                <c:pt idx="390">
                  <c:v>4.6297399999999999E-81</c:v>
                </c:pt>
                <c:pt idx="391">
                  <c:v>5.3171700000000003E-81</c:v>
                </c:pt>
                <c:pt idx="392">
                  <c:v>3.8867200000000002E-81</c:v>
                </c:pt>
                <c:pt idx="393">
                  <c:v>-1.3449900000000001E-82</c:v>
                </c:pt>
                <c:pt idx="394">
                  <c:v>-6.3513999999999999E-81</c:v>
                </c:pt>
                <c:pt idx="395">
                  <c:v>-1.32695E-80</c:v>
                </c:pt>
                <c:pt idx="396">
                  <c:v>-1.8322999999999998E-80</c:v>
                </c:pt>
                <c:pt idx="397">
                  <c:v>-1.8833600000000002E-80</c:v>
                </c:pt>
                <c:pt idx="398">
                  <c:v>-1.35319E-80</c:v>
                </c:pt>
                <c:pt idx="399">
                  <c:v>-2.9928799999999998E-81</c:v>
                </c:pt>
                <c:pt idx="400">
                  <c:v>1.07375E-80</c:v>
                </c:pt>
                <c:pt idx="401">
                  <c:v>2.3604799999999999E-80</c:v>
                </c:pt>
                <c:pt idx="402">
                  <c:v>2.97811E-80</c:v>
                </c:pt>
                <c:pt idx="403">
                  <c:v>2.4690500000000001E-80</c:v>
                </c:pt>
                <c:pt idx="404">
                  <c:v>7.4042499999999998E-81</c:v>
                </c:pt>
                <c:pt idx="405">
                  <c:v>-1.9722500000000001E-80</c:v>
                </c:pt>
                <c:pt idx="406">
                  <c:v>-5.07287E-80</c:v>
                </c:pt>
                <c:pt idx="407">
                  <c:v>-7.5065699999999998E-80</c:v>
                </c:pt>
                <c:pt idx="408">
                  <c:v>-7.9632000000000004E-80</c:v>
                </c:pt>
                <c:pt idx="409">
                  <c:v>-5.2634499999999997E-80</c:v>
                </c:pt>
                <c:pt idx="410">
                  <c:v>1.09615E-80</c:v>
                </c:pt>
                <c:pt idx="411">
                  <c:v>1.0177600000000001E-79</c:v>
                </c:pt>
                <c:pt idx="412">
                  <c:v>1.9610999999999999E-79</c:v>
                </c:pt>
                <c:pt idx="413">
                  <c:v>2.68625E-79</c:v>
                </c:pt>
                <c:pt idx="414">
                  <c:v>3.0614500000000001E-79</c:v>
                </c:pt>
                <c:pt idx="415">
                  <c:v>3.16085E-79</c:v>
                </c:pt>
                <c:pt idx="416">
                  <c:v>3.20385E-79</c:v>
                </c:pt>
                <c:pt idx="417">
                  <c:v>3.2898100000000002E-79</c:v>
                </c:pt>
                <c:pt idx="418">
                  <c:v>3.2788699999999999E-79</c:v>
                </c:pt>
                <c:pt idx="419">
                  <c:v>2.8583500000000002E-79</c:v>
                </c:pt>
                <c:pt idx="420">
                  <c:v>1.39085E-79</c:v>
                </c:pt>
                <c:pt idx="421">
                  <c:v>-1.76122E-79</c:v>
                </c:pt>
                <c:pt idx="422">
                  <c:v>-6.2741799999999999E-79</c:v>
                </c:pt>
                <c:pt idx="423">
                  <c:v>-1.1761600000000001E-78</c:v>
                </c:pt>
                <c:pt idx="424">
                  <c:v>-2.0188699999999999E-78</c:v>
                </c:pt>
                <c:pt idx="425">
                  <c:v>-3.5105099999999999E-78</c:v>
                </c:pt>
                <c:pt idx="426">
                  <c:v>-5.8430399999999998E-78</c:v>
                </c:pt>
                <c:pt idx="427">
                  <c:v>-8.9098700000000001E-78</c:v>
                </c:pt>
                <c:pt idx="428">
                  <c:v>-1.23666E-77</c:v>
                </c:pt>
                <c:pt idx="429">
                  <c:v>-1.5966399999999999E-77</c:v>
                </c:pt>
                <c:pt idx="430">
                  <c:v>-1.97624E-77</c:v>
                </c:pt>
                <c:pt idx="431">
                  <c:v>-2.36743E-77</c:v>
                </c:pt>
                <c:pt idx="432">
                  <c:v>-2.7550000000000001E-77</c:v>
                </c:pt>
                <c:pt idx="433">
                  <c:v>-3.1568600000000001E-77</c:v>
                </c:pt>
                <c:pt idx="434">
                  <c:v>-3.60444E-77</c:v>
                </c:pt>
                <c:pt idx="435">
                  <c:v>-4.3867600000000001E-77</c:v>
                </c:pt>
                <c:pt idx="436">
                  <c:v>-6.32005E-77</c:v>
                </c:pt>
                <c:pt idx="437">
                  <c:v>-1.0150100000000001E-76</c:v>
                </c:pt>
                <c:pt idx="438">
                  <c:v>-1.5811900000000001E-76</c:v>
                </c:pt>
                <c:pt idx="439">
                  <c:v>-2.2473E-76</c:v>
                </c:pt>
                <c:pt idx="440">
                  <c:v>-2.8120700000000002E-76</c:v>
                </c:pt>
                <c:pt idx="441">
                  <c:v>-2.90786E-76</c:v>
                </c:pt>
                <c:pt idx="442">
                  <c:v>-2.1724400000000001E-76</c:v>
                </c:pt>
                <c:pt idx="443">
                  <c:v>-5.2471200000000004E-77</c:v>
                </c:pt>
                <c:pt idx="444">
                  <c:v>1.7606800000000001E-76</c:v>
                </c:pt>
                <c:pt idx="445">
                  <c:v>4.2985399999999997E-76</c:v>
                </c:pt>
                <c:pt idx="446">
                  <c:v>7.0714699999999996E-76</c:v>
                </c:pt>
                <c:pt idx="447">
                  <c:v>1.06938E-75</c:v>
                </c:pt>
                <c:pt idx="448">
                  <c:v>1.59786E-75</c:v>
                </c:pt>
                <c:pt idx="449">
                  <c:v>2.3099599999999998E-75</c:v>
                </c:pt>
                <c:pt idx="450">
                  <c:v>3.13338E-75</c:v>
                </c:pt>
                <c:pt idx="451">
                  <c:v>3.9697199999999999E-75</c:v>
                </c:pt>
                <c:pt idx="452">
                  <c:v>4.7424299999999996E-75</c:v>
                </c:pt>
                <c:pt idx="453">
                  <c:v>5.3912399999999996E-75</c:v>
                </c:pt>
                <c:pt idx="454">
                  <c:v>5.9171799999999998E-75</c:v>
                </c:pt>
                <c:pt idx="455">
                  <c:v>6.4281199999999997E-75</c:v>
                </c:pt>
                <c:pt idx="456">
                  <c:v>6.9069100000000003E-75</c:v>
                </c:pt>
                <c:pt idx="457">
                  <c:v>6.7135899999999998E-75</c:v>
                </c:pt>
                <c:pt idx="458">
                  <c:v>4.7251599999999999E-75</c:v>
                </c:pt>
                <c:pt idx="459">
                  <c:v>5.3843199999999999E-76</c:v>
                </c:pt>
                <c:pt idx="460">
                  <c:v>-5.1299199999999996E-75</c:v>
                </c:pt>
                <c:pt idx="461">
                  <c:v>-1.14844E-74</c:v>
                </c:pt>
                <c:pt idx="462">
                  <c:v>-1.6516899999999999E-74</c:v>
                </c:pt>
                <c:pt idx="463">
                  <c:v>-1.39982E-74</c:v>
                </c:pt>
                <c:pt idx="464">
                  <c:v>4.12094E-75</c:v>
                </c:pt>
                <c:pt idx="465">
                  <c:v>4.0356200000000002E-74</c:v>
                </c:pt>
                <c:pt idx="466">
                  <c:v>8.9528700000000004E-74</c:v>
                </c:pt>
                <c:pt idx="467">
                  <c:v>1.43497E-73</c:v>
                </c:pt>
                <c:pt idx="468">
                  <c:v>1.9214199999999999E-73</c:v>
                </c:pt>
                <c:pt idx="469">
                  <c:v>2.1604100000000001E-73</c:v>
                </c:pt>
                <c:pt idx="470">
                  <c:v>1.8385100000000001E-73</c:v>
                </c:pt>
                <c:pt idx="471">
                  <c:v>6.7440499999999998E-74</c:v>
                </c:pt>
                <c:pt idx="472">
                  <c:v>-1.2703699999999999E-73</c:v>
                </c:pt>
                <c:pt idx="473">
                  <c:v>-3.3233900000000002E-73</c:v>
                </c:pt>
                <c:pt idx="474">
                  <c:v>-4.44799E-73</c:v>
                </c:pt>
                <c:pt idx="475">
                  <c:v>-3.8407999999999998E-73</c:v>
                </c:pt>
                <c:pt idx="476">
                  <c:v>-9.0920100000000006E-74</c:v>
                </c:pt>
                <c:pt idx="477">
                  <c:v>4.7768400000000002E-73</c:v>
                </c:pt>
                <c:pt idx="478">
                  <c:v>1.2280200000000001E-72</c:v>
                </c:pt>
                <c:pt idx="479">
                  <c:v>1.8141599999999999E-72</c:v>
                </c:pt>
                <c:pt idx="480">
                  <c:v>1.6714200000000001E-72</c:v>
                </c:pt>
                <c:pt idx="481">
                  <c:v>1.5342599999999999E-73</c:v>
                </c:pt>
                <c:pt idx="482">
                  <c:v>-3.1823100000000002E-72</c:v>
                </c:pt>
                <c:pt idx="483">
                  <c:v>-8.1459300000000004E-72</c:v>
                </c:pt>
                <c:pt idx="484">
                  <c:v>-1.3322899999999999E-71</c:v>
                </c:pt>
                <c:pt idx="485">
                  <c:v>-1.51991E-71</c:v>
                </c:pt>
                <c:pt idx="486">
                  <c:v>-8.1724899999999995E-72</c:v>
                </c:pt>
                <c:pt idx="487">
                  <c:v>1.28337E-71</c:v>
                </c:pt>
                <c:pt idx="488">
                  <c:v>4.84481E-71</c:v>
                </c:pt>
                <c:pt idx="489">
                  <c:v>9.2901000000000006E-71</c:v>
                </c:pt>
                <c:pt idx="490">
                  <c:v>1.34851E-70</c:v>
                </c:pt>
                <c:pt idx="491">
                  <c:v>1.5961399999999999E-70</c:v>
                </c:pt>
                <c:pt idx="492">
                  <c:v>1.52119E-70</c:v>
                </c:pt>
                <c:pt idx="493">
                  <c:v>1.0213400000000001E-70</c:v>
                </c:pt>
                <c:pt idx="494">
                  <c:v>1.2970900000000001E-71</c:v>
                </c:pt>
                <c:pt idx="495">
                  <c:v>-8.9055200000000001E-71</c:v>
                </c:pt>
                <c:pt idx="496">
                  <c:v>-1.5168400000000001E-70</c:v>
                </c:pt>
                <c:pt idx="497">
                  <c:v>-1.1113299999999999E-70</c:v>
                </c:pt>
                <c:pt idx="498">
                  <c:v>7.7347500000000007E-71</c:v>
                </c:pt>
                <c:pt idx="499">
                  <c:v>4.1587900000000001E-70</c:v>
                </c:pt>
                <c:pt idx="500">
                  <c:v>8.5277699999999997E-70</c:v>
                </c:pt>
                <c:pt idx="501">
                  <c:v>1.2586100000000001E-69</c:v>
                </c:pt>
                <c:pt idx="502">
                  <c:v>1.4187899999999999E-69</c:v>
                </c:pt>
                <c:pt idx="503">
                  <c:v>1.1009100000000001E-69</c:v>
                </c:pt>
                <c:pt idx="504">
                  <c:v>1.6158E-70</c:v>
                </c:pt>
                <c:pt idx="505">
                  <c:v>-1.3557899999999999E-69</c:v>
                </c:pt>
                <c:pt idx="506">
                  <c:v>-3.1123999999999999E-69</c:v>
                </c:pt>
                <c:pt idx="507">
                  <c:v>-4.3974700000000001E-69</c:v>
                </c:pt>
                <c:pt idx="508">
                  <c:v>-4.2120899999999999E-69</c:v>
                </c:pt>
                <c:pt idx="509">
                  <c:v>-1.57279E-69</c:v>
                </c:pt>
                <c:pt idx="510">
                  <c:v>3.9901400000000002E-69</c:v>
                </c:pt>
                <c:pt idx="511">
                  <c:v>1.1803199999999999E-68</c:v>
                </c:pt>
                <c:pt idx="512">
                  <c:v>1.95227E-68</c:v>
                </c:pt>
                <c:pt idx="513">
                  <c:v>2.34698E-68</c:v>
                </c:pt>
                <c:pt idx="514">
                  <c:v>2.01612E-68</c:v>
                </c:pt>
                <c:pt idx="515">
                  <c:v>7.7297700000000001E-69</c:v>
                </c:pt>
                <c:pt idx="516">
                  <c:v>-1.3391299999999999E-68</c:v>
                </c:pt>
                <c:pt idx="517">
                  <c:v>-3.87596E-68</c:v>
                </c:pt>
                <c:pt idx="518">
                  <c:v>-5.7190300000000003E-68</c:v>
                </c:pt>
                <c:pt idx="519">
                  <c:v>-5.1445800000000002E-68</c:v>
                </c:pt>
                <c:pt idx="520">
                  <c:v>-4.7894499999999999E-69</c:v>
                </c:pt>
                <c:pt idx="521">
                  <c:v>9.0041499999999996E-68</c:v>
                </c:pt>
                <c:pt idx="522">
                  <c:v>2.2289200000000001E-67</c:v>
                </c:pt>
                <c:pt idx="523">
                  <c:v>3.5865800000000001E-67</c:v>
                </c:pt>
                <c:pt idx="524">
                  <c:v>4.3341200000000002E-67</c:v>
                </c:pt>
                <c:pt idx="525">
                  <c:v>3.6909600000000001E-67</c:v>
                </c:pt>
                <c:pt idx="526">
                  <c:v>1.1267799999999999E-67</c:v>
                </c:pt>
                <c:pt idx="527">
                  <c:v>-3.26801E-67</c:v>
                </c:pt>
                <c:pt idx="528">
                  <c:v>-8.6408600000000004E-67</c:v>
                </c:pt>
                <c:pt idx="529">
                  <c:v>-1.33199E-66</c:v>
                </c:pt>
                <c:pt idx="530">
                  <c:v>-1.5084499999999999E-66</c:v>
                </c:pt>
                <c:pt idx="531">
                  <c:v>-1.20971E-66</c:v>
                </c:pt>
                <c:pt idx="532">
                  <c:v>-3.7203000000000003E-67</c:v>
                </c:pt>
                <c:pt idx="533">
                  <c:v>9.1117400000000003E-67</c:v>
                </c:pt>
                <c:pt idx="534">
                  <c:v>2.2708000000000001E-66</c:v>
                </c:pt>
                <c:pt idx="535">
                  <c:v>2.9627700000000001E-66</c:v>
                </c:pt>
                <c:pt idx="536">
                  <c:v>2.09602E-66</c:v>
                </c:pt>
                <c:pt idx="537">
                  <c:v>-9.58294E-67</c:v>
                </c:pt>
                <c:pt idx="538">
                  <c:v>-6.2735299999999996E-66</c:v>
                </c:pt>
                <c:pt idx="539">
                  <c:v>-1.3021300000000001E-65</c:v>
                </c:pt>
                <c:pt idx="540">
                  <c:v>-1.91294E-65</c:v>
                </c:pt>
                <c:pt idx="541">
                  <c:v>-2.16147E-65</c:v>
                </c:pt>
                <c:pt idx="542">
                  <c:v>-1.7753E-65</c:v>
                </c:pt>
                <c:pt idx="543">
                  <c:v>-6.3554300000000001E-66</c:v>
                </c:pt>
                <c:pt idx="544">
                  <c:v>1.13664E-65</c:v>
                </c:pt>
                <c:pt idx="545">
                  <c:v>3.1081000000000002E-65</c:v>
                </c:pt>
                <c:pt idx="546">
                  <c:v>4.4872900000000001E-65</c:v>
                </c:pt>
                <c:pt idx="547">
                  <c:v>4.2482499999999999E-65</c:v>
                </c:pt>
                <c:pt idx="548">
                  <c:v>1.4870300000000001E-65</c:v>
                </c:pt>
                <c:pt idx="549">
                  <c:v>-4.08555E-65</c:v>
                </c:pt>
                <c:pt idx="550">
                  <c:v>-1.16149E-64</c:v>
                </c:pt>
                <c:pt idx="551">
                  <c:v>-1.8890700000000001E-64</c:v>
                </c:pt>
                <c:pt idx="552">
                  <c:v>-2.2946200000000002E-64</c:v>
                </c:pt>
                <c:pt idx="553">
                  <c:v>-2.11063E-64</c:v>
                </c:pt>
                <c:pt idx="554">
                  <c:v>-1.1829500000000001E-64</c:v>
                </c:pt>
                <c:pt idx="555">
                  <c:v>4.2989000000000003E-65</c:v>
                </c:pt>
                <c:pt idx="556">
                  <c:v>2.3332700000000001E-64</c:v>
                </c:pt>
                <c:pt idx="557">
                  <c:v>3.7810199999999999E-64</c:v>
                </c:pt>
                <c:pt idx="558">
                  <c:v>3.87E-64</c:v>
                </c:pt>
                <c:pt idx="559">
                  <c:v>1.8532299999999999E-64</c:v>
                </c:pt>
                <c:pt idx="560">
                  <c:v>-2.5151399999999998E-64</c:v>
                </c:pt>
                <c:pt idx="561">
                  <c:v>-8.6053599999999996E-64</c:v>
                </c:pt>
                <c:pt idx="562">
                  <c:v>-1.4772199999999999E-63</c:v>
                </c:pt>
                <c:pt idx="563">
                  <c:v>-1.8673999999999999E-63</c:v>
                </c:pt>
                <c:pt idx="564">
                  <c:v>-1.7602E-63</c:v>
                </c:pt>
                <c:pt idx="565">
                  <c:v>-9.0861899999999996E-64</c:v>
                </c:pt>
                <c:pt idx="566">
                  <c:v>7.1287400000000001E-64</c:v>
                </c:pt>
                <c:pt idx="567">
                  <c:v>2.7375599999999999E-63</c:v>
                </c:pt>
                <c:pt idx="568">
                  <c:v>4.5110999999999998E-63</c:v>
                </c:pt>
                <c:pt idx="569">
                  <c:v>5.2076599999999995E-63</c:v>
                </c:pt>
                <c:pt idx="570">
                  <c:v>3.7814399999999999E-63</c:v>
                </c:pt>
                <c:pt idx="571">
                  <c:v>-5.9039000000000001E-64</c:v>
                </c:pt>
                <c:pt idx="572">
                  <c:v>-7.4776400000000004E-63</c:v>
                </c:pt>
                <c:pt idx="573">
                  <c:v>-1.49315E-62</c:v>
                </c:pt>
                <c:pt idx="574">
                  <c:v>-2.0596000000000001E-62</c:v>
                </c:pt>
                <c:pt idx="575">
                  <c:v>-2.272E-62</c:v>
                </c:pt>
                <c:pt idx="576">
                  <c:v>-2.02114E-62</c:v>
                </c:pt>
                <c:pt idx="577">
                  <c:v>-1.2924E-62</c:v>
                </c:pt>
                <c:pt idx="578">
                  <c:v>-2.8772499999999998E-63</c:v>
                </c:pt>
                <c:pt idx="579">
                  <c:v>3.90664E-63</c:v>
                </c:pt>
                <c:pt idx="580">
                  <c:v>-3.3429700000000001E-63</c:v>
                </c:pt>
                <c:pt idx="581">
                  <c:v>-3.65688E-62</c:v>
                </c:pt>
                <c:pt idx="582">
                  <c:v>-1.01927E-61</c:v>
                </c:pt>
                <c:pt idx="583">
                  <c:v>-1.94017E-61</c:v>
                </c:pt>
                <c:pt idx="584">
                  <c:v>-2.9284799999999999E-61</c:v>
                </c:pt>
                <c:pt idx="585">
                  <c:v>-3.71866E-61</c:v>
                </c:pt>
                <c:pt idx="586">
                  <c:v>-4.2229799999999998E-61</c:v>
                </c:pt>
                <c:pt idx="587">
                  <c:v>-4.6168099999999998E-61</c:v>
                </c:pt>
                <c:pt idx="588">
                  <c:v>-5.0695300000000002E-61</c:v>
                </c:pt>
                <c:pt idx="589">
                  <c:v>-5.5772900000000003E-61</c:v>
                </c:pt>
                <c:pt idx="590">
                  <c:v>-6.0702399999999998E-61</c:v>
                </c:pt>
                <c:pt idx="591">
                  <c:v>-6.4322600000000004E-61</c:v>
                </c:pt>
                <c:pt idx="592">
                  <c:v>-6.5091300000000003E-61</c:v>
                </c:pt>
                <c:pt idx="593">
                  <c:v>-6.1525300000000002E-61</c:v>
                </c:pt>
                <c:pt idx="594">
                  <c:v>-5.2038800000000003E-61</c:v>
                </c:pt>
                <c:pt idx="595">
                  <c:v>-4.2126600000000003E-61</c:v>
                </c:pt>
                <c:pt idx="596">
                  <c:v>-5.6854699999999997E-61</c:v>
                </c:pt>
                <c:pt idx="597">
                  <c:v>-1.3506099999999999E-60</c:v>
                </c:pt>
                <c:pt idx="598">
                  <c:v>-3.0129299999999999E-60</c:v>
                </c:pt>
                <c:pt idx="599">
                  <c:v>-5.4713600000000003E-60</c:v>
                </c:pt>
                <c:pt idx="600">
                  <c:v>-8.3806999999999997E-60</c:v>
                </c:pt>
                <c:pt idx="601">
                  <c:v>-1.1017799999999999E-59</c:v>
                </c:pt>
                <c:pt idx="602">
                  <c:v>-1.1870999999999999E-59</c:v>
                </c:pt>
                <c:pt idx="603">
                  <c:v>-9.0977100000000001E-60</c:v>
                </c:pt>
                <c:pt idx="604">
                  <c:v>-1.9329300000000001E-60</c:v>
                </c:pt>
                <c:pt idx="605">
                  <c:v>8.7913600000000005E-60</c:v>
                </c:pt>
                <c:pt idx="606">
                  <c:v>2.0826E-59</c:v>
                </c:pt>
                <c:pt idx="607">
                  <c:v>3.0314100000000001E-59</c:v>
                </c:pt>
                <c:pt idx="608">
                  <c:v>3.2563700000000001E-59</c:v>
                </c:pt>
                <c:pt idx="609">
                  <c:v>2.2689600000000002E-59</c:v>
                </c:pt>
                <c:pt idx="610">
                  <c:v>-4.4021399999999999E-60</c:v>
                </c:pt>
                <c:pt idx="611">
                  <c:v>-4.77267E-59</c:v>
                </c:pt>
                <c:pt idx="612">
                  <c:v>-8.8797900000000003E-59</c:v>
                </c:pt>
                <c:pt idx="613">
                  <c:v>-9.2817899999999997E-59</c:v>
                </c:pt>
                <c:pt idx="614">
                  <c:v>-2.8386199999999999E-59</c:v>
                </c:pt>
                <c:pt idx="615">
                  <c:v>1.11305E-58</c:v>
                </c:pt>
                <c:pt idx="616">
                  <c:v>3.0453E-58</c:v>
                </c:pt>
                <c:pt idx="617">
                  <c:v>5.18561E-58</c:v>
                </c:pt>
                <c:pt idx="618">
                  <c:v>7.2712099999999995E-58</c:v>
                </c:pt>
                <c:pt idx="619">
                  <c:v>9.1642800000000003E-58</c:v>
                </c:pt>
                <c:pt idx="620">
                  <c:v>1.1013599999999999E-57</c:v>
                </c:pt>
                <c:pt idx="621">
                  <c:v>1.32751E-57</c:v>
                </c:pt>
                <c:pt idx="622">
                  <c:v>1.6169199999999999E-57</c:v>
                </c:pt>
                <c:pt idx="623">
                  <c:v>1.9073E-57</c:v>
                </c:pt>
                <c:pt idx="624">
                  <c:v>2.0130899999999999E-57</c:v>
                </c:pt>
                <c:pt idx="625">
                  <c:v>1.6025599999999999E-57</c:v>
                </c:pt>
                <c:pt idx="626">
                  <c:v>3.2493899999999997E-58</c:v>
                </c:pt>
                <c:pt idx="627">
                  <c:v>-1.9261800000000001E-57</c:v>
                </c:pt>
                <c:pt idx="628">
                  <c:v>-4.7296099999999998E-57</c:v>
                </c:pt>
                <c:pt idx="629">
                  <c:v>-6.5089900000000001E-57</c:v>
                </c:pt>
                <c:pt idx="630">
                  <c:v>-4.0138600000000002E-57</c:v>
                </c:pt>
                <c:pt idx="631">
                  <c:v>6.43977E-57</c:v>
                </c:pt>
                <c:pt idx="632">
                  <c:v>2.63701E-56</c:v>
                </c:pt>
                <c:pt idx="633">
                  <c:v>5.3695300000000002E-56</c:v>
                </c:pt>
                <c:pt idx="634">
                  <c:v>8.2657400000000004E-56</c:v>
                </c:pt>
                <c:pt idx="635">
                  <c:v>1.0411499999999999E-55</c:v>
                </c:pt>
                <c:pt idx="636">
                  <c:v>1.07608E-55</c:v>
                </c:pt>
                <c:pt idx="637">
                  <c:v>8.5585600000000003E-56</c:v>
                </c:pt>
                <c:pt idx="638">
                  <c:v>3.7467400000000002E-56</c:v>
                </c:pt>
                <c:pt idx="639">
                  <c:v>-2.6812100000000001E-56</c:v>
                </c:pt>
                <c:pt idx="640">
                  <c:v>-8.1733499999999993E-56</c:v>
                </c:pt>
                <c:pt idx="641">
                  <c:v>-8.56645E-56</c:v>
                </c:pt>
                <c:pt idx="642">
                  <c:v>2.5009700000000001E-57</c:v>
                </c:pt>
                <c:pt idx="643">
                  <c:v>1.9804E-55</c:v>
                </c:pt>
                <c:pt idx="644">
                  <c:v>4.8065E-55</c:v>
                </c:pt>
                <c:pt idx="645">
                  <c:v>7.8556399999999993E-55</c:v>
                </c:pt>
                <c:pt idx="646">
                  <c:v>9.7216599999999997E-55</c:v>
                </c:pt>
                <c:pt idx="647">
                  <c:v>8.3251300000000005E-55</c:v>
                </c:pt>
                <c:pt idx="648">
                  <c:v>1.9283100000000001E-55</c:v>
                </c:pt>
                <c:pt idx="649">
                  <c:v>-9.7340000000000003E-55</c:v>
                </c:pt>
                <c:pt idx="650">
                  <c:v>-2.4877799999999999E-54</c:v>
                </c:pt>
                <c:pt idx="651">
                  <c:v>-3.93036E-54</c:v>
                </c:pt>
                <c:pt idx="652">
                  <c:v>-4.6590199999999999E-54</c:v>
                </c:pt>
                <c:pt idx="653">
                  <c:v>-3.9548599999999998E-54</c:v>
                </c:pt>
                <c:pt idx="654">
                  <c:v>-1.28841E-54</c:v>
                </c:pt>
                <c:pt idx="655">
                  <c:v>3.2823700000000002E-54</c:v>
                </c:pt>
                <c:pt idx="656">
                  <c:v>8.6652300000000004E-54</c:v>
                </c:pt>
                <c:pt idx="657">
                  <c:v>1.2565200000000001E-53</c:v>
                </c:pt>
                <c:pt idx="658">
                  <c:v>1.1890599999999999E-53</c:v>
                </c:pt>
                <c:pt idx="659">
                  <c:v>3.7117000000000001E-54</c:v>
                </c:pt>
                <c:pt idx="660">
                  <c:v>-1.3292600000000001E-53</c:v>
                </c:pt>
                <c:pt idx="661">
                  <c:v>-3.70209E-53</c:v>
                </c:pt>
                <c:pt idx="662">
                  <c:v>-6.0516999999999999E-53</c:v>
                </c:pt>
                <c:pt idx="663">
                  <c:v>-7.2622399999999995E-53</c:v>
                </c:pt>
                <c:pt idx="664">
                  <c:v>-6.1514499999999999E-53</c:v>
                </c:pt>
                <c:pt idx="665">
                  <c:v>-1.9326699999999999E-53</c:v>
                </c:pt>
                <c:pt idx="666">
                  <c:v>5.3341300000000003E-53</c:v>
                </c:pt>
                <c:pt idx="667">
                  <c:v>1.4109299999999999E-52</c:v>
                </c:pt>
                <c:pt idx="668">
                  <c:v>2.0725199999999999E-52</c:v>
                </c:pt>
                <c:pt idx="669">
                  <c:v>1.9839699999999998E-52</c:v>
                </c:pt>
                <c:pt idx="670">
                  <c:v>6.4830000000000001E-53</c:v>
                </c:pt>
                <c:pt idx="671">
                  <c:v>-2.1355300000000002E-52</c:v>
                </c:pt>
                <c:pt idx="672">
                  <c:v>-6.0450799999999996E-52</c:v>
                </c:pt>
                <c:pt idx="673">
                  <c:v>-1.01323E-51</c:v>
                </c:pt>
                <c:pt idx="674">
                  <c:v>-1.30678E-51</c:v>
                </c:pt>
                <c:pt idx="675">
                  <c:v>-1.36242E-51</c:v>
                </c:pt>
                <c:pt idx="676">
                  <c:v>-1.0974300000000001E-51</c:v>
                </c:pt>
                <c:pt idx="677">
                  <c:v>-4.96981E-52</c:v>
                </c:pt>
                <c:pt idx="678">
                  <c:v>3.0041399999999999E-52</c:v>
                </c:pt>
                <c:pt idx="679">
                  <c:v>8.7816099999999996E-52</c:v>
                </c:pt>
                <c:pt idx="680">
                  <c:v>5.6339400000000002E-52</c:v>
                </c:pt>
                <c:pt idx="681">
                  <c:v>-1.2607300000000001E-51</c:v>
                </c:pt>
                <c:pt idx="682">
                  <c:v>-4.7842599999999997E-51</c:v>
                </c:pt>
                <c:pt idx="683">
                  <c:v>-9.6229299999999999E-51</c:v>
                </c:pt>
                <c:pt idx="684">
                  <c:v>-1.4733100000000001E-50</c:v>
                </c:pt>
                <c:pt idx="685">
                  <c:v>-1.8347E-50</c:v>
                </c:pt>
                <c:pt idx="686">
                  <c:v>-1.8329200000000001E-50</c:v>
                </c:pt>
                <c:pt idx="687">
                  <c:v>-1.29171E-50</c:v>
                </c:pt>
                <c:pt idx="688">
                  <c:v>-1.6057000000000001E-51</c:v>
                </c:pt>
                <c:pt idx="689">
                  <c:v>1.3568000000000001E-50</c:v>
                </c:pt>
                <c:pt idx="690">
                  <c:v>2.6804400000000002E-50</c:v>
                </c:pt>
                <c:pt idx="691">
                  <c:v>2.9358899999999999E-50</c:v>
                </c:pt>
                <c:pt idx="692">
                  <c:v>1.3221699999999999E-50</c:v>
                </c:pt>
                <c:pt idx="693">
                  <c:v>-2.4876299999999999E-50</c:v>
                </c:pt>
                <c:pt idx="694">
                  <c:v>-8.1352300000000002E-50</c:v>
                </c:pt>
                <c:pt idx="695">
                  <c:v>-1.4335399999999999E-49</c:v>
                </c:pt>
                <c:pt idx="696">
                  <c:v>-1.8652399999999999E-49</c:v>
                </c:pt>
                <c:pt idx="697">
                  <c:v>-1.8139299999999998E-49</c:v>
                </c:pt>
                <c:pt idx="698">
                  <c:v>-1.07626E-49</c:v>
                </c:pt>
                <c:pt idx="699">
                  <c:v>3.6125000000000001E-50</c:v>
                </c:pt>
                <c:pt idx="700">
                  <c:v>2.2628400000000001E-49</c:v>
                </c:pt>
                <c:pt idx="701">
                  <c:v>4.0774900000000003E-49</c:v>
                </c:pt>
                <c:pt idx="702">
                  <c:v>4.9577999999999998E-49</c:v>
                </c:pt>
                <c:pt idx="703">
                  <c:v>3.9099000000000001E-49</c:v>
                </c:pt>
                <c:pt idx="704">
                  <c:v>1.7999800000000001E-50</c:v>
                </c:pt>
                <c:pt idx="705">
                  <c:v>-6.0694499999999998E-49</c:v>
                </c:pt>
                <c:pt idx="706">
                  <c:v>-1.34326E-48</c:v>
                </c:pt>
                <c:pt idx="707">
                  <c:v>-1.9773899999999999E-48</c:v>
                </c:pt>
                <c:pt idx="708">
                  <c:v>-2.2805099999999999E-48</c:v>
                </c:pt>
                <c:pt idx="709">
                  <c:v>-2.03654E-48</c:v>
                </c:pt>
                <c:pt idx="710">
                  <c:v>-1.1427000000000001E-48</c:v>
                </c:pt>
                <c:pt idx="711">
                  <c:v>2.3796400000000002E-49</c:v>
                </c:pt>
                <c:pt idx="712">
                  <c:v>1.6497499999999999E-48</c:v>
                </c:pt>
                <c:pt idx="713">
                  <c:v>2.4844199999999999E-48</c:v>
                </c:pt>
                <c:pt idx="714">
                  <c:v>2.1388299999999999E-48</c:v>
                </c:pt>
                <c:pt idx="715">
                  <c:v>1.50111E-49</c:v>
                </c:pt>
                <c:pt idx="716">
                  <c:v>-3.5080199999999999E-48</c:v>
                </c:pt>
                <c:pt idx="717">
                  <c:v>-8.0356299999999994E-48</c:v>
                </c:pt>
                <c:pt idx="718">
                  <c:v>-1.18409E-47</c:v>
                </c:pt>
                <c:pt idx="719">
                  <c:v>-1.3035599999999999E-47</c:v>
                </c:pt>
                <c:pt idx="720">
                  <c:v>-9.78872E-48</c:v>
                </c:pt>
                <c:pt idx="721">
                  <c:v>-9.7022900000000005E-49</c:v>
                </c:pt>
                <c:pt idx="722">
                  <c:v>1.2391799999999999E-47</c:v>
                </c:pt>
                <c:pt idx="723">
                  <c:v>2.70176E-47</c:v>
                </c:pt>
                <c:pt idx="724">
                  <c:v>4.03131E-47</c:v>
                </c:pt>
                <c:pt idx="725">
                  <c:v>5.3109300000000005E-47</c:v>
                </c:pt>
                <c:pt idx="726">
                  <c:v>6.8826899999999997E-47</c:v>
                </c:pt>
                <c:pt idx="727">
                  <c:v>8.9912599999999991E-47</c:v>
                </c:pt>
                <c:pt idx="728">
                  <c:v>1.1476799999999999E-46</c:v>
                </c:pt>
                <c:pt idx="729">
                  <c:v>1.39161E-46</c:v>
                </c:pt>
                <c:pt idx="730">
                  <c:v>1.6047999999999999E-46</c:v>
                </c:pt>
                <c:pt idx="731">
                  <c:v>1.8022800000000001E-46</c:v>
                </c:pt>
                <c:pt idx="732">
                  <c:v>2.0499499999999999E-46</c:v>
                </c:pt>
                <c:pt idx="733">
                  <c:v>2.40141E-46</c:v>
                </c:pt>
                <c:pt idx="734">
                  <c:v>2.81318E-46</c:v>
                </c:pt>
                <c:pt idx="735">
                  <c:v>3.2707400000000001E-46</c:v>
                </c:pt>
                <c:pt idx="736">
                  <c:v>3.8548100000000003E-46</c:v>
                </c:pt>
                <c:pt idx="737">
                  <c:v>4.5407100000000002E-46</c:v>
                </c:pt>
                <c:pt idx="738">
                  <c:v>5.3222100000000004E-46</c:v>
                </c:pt>
                <c:pt idx="739">
                  <c:v>6.2376500000000003E-46</c:v>
                </c:pt>
                <c:pt idx="740">
                  <c:v>6.6677799999999999E-46</c:v>
                </c:pt>
                <c:pt idx="741">
                  <c:v>5.3957499999999997E-46</c:v>
                </c:pt>
                <c:pt idx="742">
                  <c:v>1.6214499999999999E-46</c:v>
                </c:pt>
                <c:pt idx="743">
                  <c:v>-4.65211E-46</c:v>
                </c:pt>
                <c:pt idx="744">
                  <c:v>-1.26472E-45</c:v>
                </c:pt>
                <c:pt idx="745">
                  <c:v>-2.10061E-45</c:v>
                </c:pt>
                <c:pt idx="746">
                  <c:v>-2.53501E-45</c:v>
                </c:pt>
                <c:pt idx="747">
                  <c:v>-1.20688E-45</c:v>
                </c:pt>
                <c:pt idx="748">
                  <c:v>3.7841899999999997E-45</c:v>
                </c:pt>
                <c:pt idx="749">
                  <c:v>1.30941E-44</c:v>
                </c:pt>
                <c:pt idx="750">
                  <c:v>2.5217599999999999E-44</c:v>
                </c:pt>
                <c:pt idx="751">
                  <c:v>3.6339300000000002E-44</c:v>
                </c:pt>
                <c:pt idx="752">
                  <c:v>3.96009E-44</c:v>
                </c:pt>
                <c:pt idx="753">
                  <c:v>2.71309E-44</c:v>
                </c:pt>
                <c:pt idx="754">
                  <c:v>-4.1328300000000001E-45</c:v>
                </c:pt>
                <c:pt idx="755">
                  <c:v>-4.9584399999999997E-44</c:v>
                </c:pt>
                <c:pt idx="756">
                  <c:v>-1.0033999999999999E-43</c:v>
                </c:pt>
                <c:pt idx="757">
                  <c:v>-1.46769E-43</c:v>
                </c:pt>
                <c:pt idx="758">
                  <c:v>-1.7876100000000001E-43</c:v>
                </c:pt>
                <c:pt idx="759">
                  <c:v>-1.88152E-43</c:v>
                </c:pt>
                <c:pt idx="760">
                  <c:v>-1.7280899999999999E-43</c:v>
                </c:pt>
                <c:pt idx="761">
                  <c:v>-1.3880099999999999E-43</c:v>
                </c:pt>
                <c:pt idx="762">
                  <c:v>-1.13026E-43</c:v>
                </c:pt>
                <c:pt idx="763">
                  <c:v>-1.5327200000000001E-43</c:v>
                </c:pt>
                <c:pt idx="764">
                  <c:v>-3.1641900000000002E-43</c:v>
                </c:pt>
                <c:pt idx="765">
                  <c:v>-6.1625500000000001E-43</c:v>
                </c:pt>
                <c:pt idx="766">
                  <c:v>-1.0213400000000001E-42</c:v>
                </c:pt>
                <c:pt idx="767">
                  <c:v>-1.4757099999999999E-42</c:v>
                </c:pt>
                <c:pt idx="768">
                  <c:v>-1.9497499999999999E-42</c:v>
                </c:pt>
                <c:pt idx="769">
                  <c:v>-2.48004E-42</c:v>
                </c:pt>
                <c:pt idx="770">
                  <c:v>-3.0784500000000001E-42</c:v>
                </c:pt>
                <c:pt idx="771">
                  <c:v>-3.6530500000000003E-42</c:v>
                </c:pt>
                <c:pt idx="772">
                  <c:v>-4.1378400000000001E-42</c:v>
                </c:pt>
                <c:pt idx="773">
                  <c:v>-4.5536199999999998E-42</c:v>
                </c:pt>
                <c:pt idx="774">
                  <c:v>-4.8641500000000001E-42</c:v>
                </c:pt>
                <c:pt idx="775">
                  <c:v>-5.0309600000000001E-42</c:v>
                </c:pt>
                <c:pt idx="776">
                  <c:v>-5.1243299999999997E-42</c:v>
                </c:pt>
                <c:pt idx="777">
                  <c:v>-5.1239599999999999E-42</c:v>
                </c:pt>
                <c:pt idx="778">
                  <c:v>-5.0096499999999998E-42</c:v>
                </c:pt>
                <c:pt idx="779">
                  <c:v>-5.1296300000000001E-42</c:v>
                </c:pt>
                <c:pt idx="780">
                  <c:v>-5.77015E-42</c:v>
                </c:pt>
                <c:pt idx="781">
                  <c:v>-6.8297000000000004E-42</c:v>
                </c:pt>
                <c:pt idx="782">
                  <c:v>-8.8244300000000001E-42</c:v>
                </c:pt>
                <c:pt idx="783">
                  <c:v>-1.2655999999999999E-41</c:v>
                </c:pt>
                <c:pt idx="784">
                  <c:v>-1.67396E-41</c:v>
                </c:pt>
                <c:pt idx="785">
                  <c:v>-1.49398E-41</c:v>
                </c:pt>
                <c:pt idx="786">
                  <c:v>4.5634400000000002E-42</c:v>
                </c:pt>
                <c:pt idx="787">
                  <c:v>5.9914499999999999E-41</c:v>
                </c:pt>
                <c:pt idx="788">
                  <c:v>1.65577E-40</c:v>
                </c:pt>
                <c:pt idx="789">
                  <c:v>3.0859400000000001E-40</c:v>
                </c:pt>
                <c:pt idx="790">
                  <c:v>4.3204699999999996E-40</c:v>
                </c:pt>
                <c:pt idx="791">
                  <c:v>4.4771699999999998E-40</c:v>
                </c:pt>
                <c:pt idx="792">
                  <c:v>2.7316499999999998E-40</c:v>
                </c:pt>
                <c:pt idx="793">
                  <c:v>-1.2896199999999999E-40</c:v>
                </c:pt>
                <c:pt idx="794">
                  <c:v>-7.2297299999999999E-40</c:v>
                </c:pt>
                <c:pt idx="795">
                  <c:v>-1.37622E-39</c:v>
                </c:pt>
                <c:pt idx="796">
                  <c:v>-1.8375300000000002E-39</c:v>
                </c:pt>
                <c:pt idx="797">
                  <c:v>-1.7670500000000001E-39</c:v>
                </c:pt>
                <c:pt idx="798">
                  <c:v>-8.4531100000000008E-40</c:v>
                </c:pt>
                <c:pt idx="799">
                  <c:v>1.07264E-39</c:v>
                </c:pt>
                <c:pt idx="800">
                  <c:v>3.7229800000000001E-39</c:v>
                </c:pt>
                <c:pt idx="801">
                  <c:v>6.2471099999999994E-39</c:v>
                </c:pt>
                <c:pt idx="802">
                  <c:v>7.5428599999999997E-39</c:v>
                </c:pt>
                <c:pt idx="803">
                  <c:v>6.8845300000000001E-39</c:v>
                </c:pt>
                <c:pt idx="804">
                  <c:v>3.8717900000000001E-39</c:v>
                </c:pt>
                <c:pt idx="805">
                  <c:v>-1.6106999999999999E-39</c:v>
                </c:pt>
                <c:pt idx="806">
                  <c:v>-8.2110600000000004E-39</c:v>
                </c:pt>
                <c:pt idx="807">
                  <c:v>-1.2288800000000001E-38</c:v>
                </c:pt>
                <c:pt idx="808">
                  <c:v>-9.3934899999999998E-39</c:v>
                </c:pt>
                <c:pt idx="809">
                  <c:v>3.6707400000000001E-39</c:v>
                </c:pt>
                <c:pt idx="810">
                  <c:v>2.8023599999999998E-38</c:v>
                </c:pt>
                <c:pt idx="811">
                  <c:v>6.1158799999999998E-38</c:v>
                </c:pt>
                <c:pt idx="812">
                  <c:v>9.1806799999999997E-38</c:v>
                </c:pt>
                <c:pt idx="813">
                  <c:v>9.4851100000000001E-38</c:v>
                </c:pt>
                <c:pt idx="814">
                  <c:v>3.6327E-38</c:v>
                </c:pt>
                <c:pt idx="815">
                  <c:v>-1.1033400000000001E-37</c:v>
                </c:pt>
                <c:pt idx="816">
                  <c:v>-3.4590100000000001E-37</c:v>
                </c:pt>
                <c:pt idx="817">
                  <c:v>-6.2583499999999998E-37</c:v>
                </c:pt>
                <c:pt idx="818">
                  <c:v>-8.4396300000000007E-37</c:v>
                </c:pt>
                <c:pt idx="819">
                  <c:v>-8.4742200000000007E-37</c:v>
                </c:pt>
                <c:pt idx="820">
                  <c:v>-4.9486300000000004E-37</c:v>
                </c:pt>
                <c:pt idx="821">
                  <c:v>2.6917899999999998E-37</c:v>
                </c:pt>
                <c:pt idx="822">
                  <c:v>1.351E-36</c:v>
                </c:pt>
                <c:pt idx="823">
                  <c:v>2.4741800000000001E-36</c:v>
                </c:pt>
                <c:pt idx="824">
                  <c:v>3.1959800000000002E-36</c:v>
                </c:pt>
                <c:pt idx="825">
                  <c:v>2.9858300000000001E-36</c:v>
                </c:pt>
                <c:pt idx="826">
                  <c:v>1.3971E-36</c:v>
                </c:pt>
                <c:pt idx="827">
                  <c:v>-1.65244E-36</c:v>
                </c:pt>
                <c:pt idx="828">
                  <c:v>-5.5458400000000001E-36</c:v>
                </c:pt>
                <c:pt idx="829">
                  <c:v>-8.6768700000000007E-36</c:v>
                </c:pt>
                <c:pt idx="830">
                  <c:v>-8.5805400000000006E-36</c:v>
                </c:pt>
                <c:pt idx="831">
                  <c:v>-2.8242900000000001E-36</c:v>
                </c:pt>
                <c:pt idx="832">
                  <c:v>9.7828100000000003E-36</c:v>
                </c:pt>
                <c:pt idx="833">
                  <c:v>2.8133500000000003E-35</c:v>
                </c:pt>
                <c:pt idx="834">
                  <c:v>4.7741099999999999E-35</c:v>
                </c:pt>
                <c:pt idx="835">
                  <c:v>6.0652400000000002E-35</c:v>
                </c:pt>
                <c:pt idx="836">
                  <c:v>5.7747900000000001E-35</c:v>
                </c:pt>
                <c:pt idx="837">
                  <c:v>3.1942199999999998E-35</c:v>
                </c:pt>
                <c:pt idx="838">
                  <c:v>-1.85162E-35</c:v>
                </c:pt>
                <c:pt idx="839">
                  <c:v>-8.4999699999999999E-35</c:v>
                </c:pt>
                <c:pt idx="840">
                  <c:v>-1.44765E-34</c:v>
                </c:pt>
                <c:pt idx="841">
                  <c:v>-1.65276E-34</c:v>
                </c:pt>
                <c:pt idx="842">
                  <c:v>-1.15928E-34</c:v>
                </c:pt>
                <c:pt idx="843">
                  <c:v>1.86037E-35</c:v>
                </c:pt>
                <c:pt idx="844">
                  <c:v>2.2607299999999998E-34</c:v>
                </c:pt>
                <c:pt idx="845">
                  <c:v>4.5718000000000004E-34</c:v>
                </c:pt>
                <c:pt idx="846">
                  <c:v>6.2246800000000002E-34</c:v>
                </c:pt>
                <c:pt idx="847">
                  <c:v>6.04853E-34</c:v>
                </c:pt>
                <c:pt idx="848">
                  <c:v>2.9761100000000002E-34</c:v>
                </c:pt>
                <c:pt idx="849">
                  <c:v>-3.36669E-34</c:v>
                </c:pt>
                <c:pt idx="850">
                  <c:v>-1.2006499999999999E-33</c:v>
                </c:pt>
                <c:pt idx="851">
                  <c:v>-2.0224900000000001E-33</c:v>
                </c:pt>
                <c:pt idx="852">
                  <c:v>-2.4183600000000001E-33</c:v>
                </c:pt>
                <c:pt idx="853">
                  <c:v>-2.0512199999999999E-33</c:v>
                </c:pt>
                <c:pt idx="854">
                  <c:v>-7.4974100000000001E-34</c:v>
                </c:pt>
                <c:pt idx="855">
                  <c:v>1.4053900000000001E-33</c:v>
                </c:pt>
                <c:pt idx="856">
                  <c:v>3.9215799999999998E-33</c:v>
                </c:pt>
                <c:pt idx="857">
                  <c:v>5.8324200000000001E-33</c:v>
                </c:pt>
                <c:pt idx="858">
                  <c:v>5.9293799999999999E-33</c:v>
                </c:pt>
                <c:pt idx="859">
                  <c:v>3.1235400000000003E-33</c:v>
                </c:pt>
                <c:pt idx="860">
                  <c:v>-3.0658799999999999E-33</c:v>
                </c:pt>
                <c:pt idx="861">
                  <c:v>-1.18084E-32</c:v>
                </c:pt>
                <c:pt idx="862">
                  <c:v>-2.07056E-32</c:v>
                </c:pt>
                <c:pt idx="863">
                  <c:v>-2.6607699999999999E-32</c:v>
                </c:pt>
                <c:pt idx="864">
                  <c:v>-2.6787700000000003E-32</c:v>
                </c:pt>
                <c:pt idx="865">
                  <c:v>-1.9607500000000001E-32</c:v>
                </c:pt>
                <c:pt idx="866">
                  <c:v>-5.2003599999999998E-33</c:v>
                </c:pt>
                <c:pt idx="867">
                  <c:v>1.27944E-32</c:v>
                </c:pt>
                <c:pt idx="868">
                  <c:v>2.5029199999999998E-32</c:v>
                </c:pt>
                <c:pt idx="869">
                  <c:v>1.7236199999999999E-32</c:v>
                </c:pt>
                <c:pt idx="870">
                  <c:v>-2.39507E-32</c:v>
                </c:pt>
                <c:pt idx="871">
                  <c:v>-1.03564E-31</c:v>
                </c:pt>
                <c:pt idx="872">
                  <c:v>-2.1279500000000001E-31</c:v>
                </c:pt>
                <c:pt idx="873">
                  <c:v>-3.2569999999999999E-31</c:v>
                </c:pt>
                <c:pt idx="874">
                  <c:v>-4.0309400000000004E-31</c:v>
                </c:pt>
                <c:pt idx="875">
                  <c:v>-4.0771499999999996E-31</c:v>
                </c:pt>
                <c:pt idx="876">
                  <c:v>-3.1860699999999999E-31</c:v>
                </c:pt>
                <c:pt idx="877">
                  <c:v>-1.3765399999999999E-31</c:v>
                </c:pt>
                <c:pt idx="878">
                  <c:v>9.5639200000000004E-32</c:v>
                </c:pt>
                <c:pt idx="879">
                  <c:v>2.8429500000000001E-31</c:v>
                </c:pt>
                <c:pt idx="880">
                  <c:v>2.8934900000000002E-31</c:v>
                </c:pt>
                <c:pt idx="881">
                  <c:v>-1.5804699999999999E-32</c:v>
                </c:pt>
                <c:pt idx="882">
                  <c:v>-6.9123100000000001E-31</c:v>
                </c:pt>
                <c:pt idx="883">
                  <c:v>-1.6773399999999998E-30</c:v>
                </c:pt>
                <c:pt idx="884">
                  <c:v>-2.7303699999999999E-30</c:v>
                </c:pt>
                <c:pt idx="885">
                  <c:v>-3.4080600000000003E-30</c:v>
                </c:pt>
                <c:pt idx="886">
                  <c:v>-3.2316499999999998E-30</c:v>
                </c:pt>
                <c:pt idx="887">
                  <c:v>-2.0002700000000001E-30</c:v>
                </c:pt>
                <c:pt idx="888">
                  <c:v>7.1140800000000004E-32</c:v>
                </c:pt>
                <c:pt idx="889">
                  <c:v>2.5437999999999998E-30</c:v>
                </c:pt>
                <c:pt idx="890">
                  <c:v>4.9202000000000001E-30</c:v>
                </c:pt>
                <c:pt idx="891">
                  <c:v>6.66054E-30</c:v>
                </c:pt>
                <c:pt idx="892">
                  <c:v>7.2831700000000001E-30</c:v>
                </c:pt>
                <c:pt idx="893">
                  <c:v>6.49644E-30</c:v>
                </c:pt>
                <c:pt idx="894">
                  <c:v>4.4284200000000001E-30</c:v>
                </c:pt>
                <c:pt idx="895">
                  <c:v>1.8090700000000001E-30</c:v>
                </c:pt>
                <c:pt idx="896">
                  <c:v>-4.7797700000000003E-31</c:v>
                </c:pt>
                <c:pt idx="897">
                  <c:v>-1.4236199999999999E-30</c:v>
                </c:pt>
                <c:pt idx="898">
                  <c:v>8.4940599999999996E-31</c:v>
                </c:pt>
                <c:pt idx="899">
                  <c:v>7.7522799999999995E-30</c:v>
                </c:pt>
                <c:pt idx="900">
                  <c:v>1.7998500000000001E-29</c:v>
                </c:pt>
                <c:pt idx="901">
                  <c:v>2.8261000000000003E-29</c:v>
                </c:pt>
                <c:pt idx="902">
                  <c:v>3.4115099999999997E-29</c:v>
                </c:pt>
                <c:pt idx="903">
                  <c:v>3.0653799999999999E-29</c:v>
                </c:pt>
                <c:pt idx="904">
                  <c:v>1.5049000000000001E-29</c:v>
                </c:pt>
                <c:pt idx="905">
                  <c:v>-1.23923E-29</c:v>
                </c:pt>
                <c:pt idx="906">
                  <c:v>-4.3933899999999998E-29</c:v>
                </c:pt>
                <c:pt idx="907">
                  <c:v>-5.6959600000000005E-29</c:v>
                </c:pt>
                <c:pt idx="908">
                  <c:v>-2.9176100000000003E-29</c:v>
                </c:pt>
                <c:pt idx="909">
                  <c:v>3.4818999999999999E-29</c:v>
                </c:pt>
                <c:pt idx="910">
                  <c:v>1.15548E-28</c:v>
                </c:pt>
                <c:pt idx="911">
                  <c:v>2.0387500000000001E-28</c:v>
                </c:pt>
                <c:pt idx="912">
                  <c:v>2.8167400000000001E-28</c:v>
                </c:pt>
                <c:pt idx="913">
                  <c:v>3.0462699999999999E-28</c:v>
                </c:pt>
                <c:pt idx="914">
                  <c:v>2.5081099999999999E-28</c:v>
                </c:pt>
                <c:pt idx="915">
                  <c:v>1.8078700000000001E-28</c:v>
                </c:pt>
                <c:pt idx="916">
                  <c:v>2.0358199999999999E-28</c:v>
                </c:pt>
                <c:pt idx="917">
                  <c:v>2.9775100000000002E-28</c:v>
                </c:pt>
                <c:pt idx="918">
                  <c:v>9.4767699999999998E-29</c:v>
                </c:pt>
                <c:pt idx="919">
                  <c:v>-1.07374E-27</c:v>
                </c:pt>
                <c:pt idx="920">
                  <c:v>-3.7297499999999997E-27</c:v>
                </c:pt>
                <c:pt idx="921">
                  <c:v>-7.8135299999999998E-27</c:v>
                </c:pt>
                <c:pt idx="922">
                  <c:v>-1.27613E-26</c:v>
                </c:pt>
                <c:pt idx="923">
                  <c:v>-1.77292E-26</c:v>
                </c:pt>
                <c:pt idx="924">
                  <c:v>-2.11811E-26</c:v>
                </c:pt>
                <c:pt idx="925">
                  <c:v>-2.0625900000000001E-26</c:v>
                </c:pt>
                <c:pt idx="926">
                  <c:v>-1.38664E-26</c:v>
                </c:pt>
                <c:pt idx="927">
                  <c:v>-7.3296000000000002E-28</c:v>
                </c:pt>
                <c:pt idx="928">
                  <c:v>1.5939999999999999E-26</c:v>
                </c:pt>
                <c:pt idx="929">
                  <c:v>2.9501599999999999E-26</c:v>
                </c:pt>
                <c:pt idx="930">
                  <c:v>3.0654200000000001E-26</c:v>
                </c:pt>
                <c:pt idx="931">
                  <c:v>1.286E-26</c:v>
                </c:pt>
                <c:pt idx="932">
                  <c:v>-2.2780300000000001E-26</c:v>
                </c:pt>
                <c:pt idx="933">
                  <c:v>-6.9202499999999995E-26</c:v>
                </c:pt>
                <c:pt idx="934">
                  <c:v>-1.17763E-25</c:v>
                </c:pt>
                <c:pt idx="935">
                  <c:v>-1.57721E-25</c:v>
                </c:pt>
                <c:pt idx="936">
                  <c:v>-1.7596700000000001E-25</c:v>
                </c:pt>
                <c:pt idx="937">
                  <c:v>-1.6618E-25</c:v>
                </c:pt>
                <c:pt idx="938">
                  <c:v>-1.3495800000000001E-25</c:v>
                </c:pt>
                <c:pt idx="939">
                  <c:v>-9.4542200000000005E-26</c:v>
                </c:pt>
                <c:pt idx="940">
                  <c:v>-6.3615099999999997E-26</c:v>
                </c:pt>
                <c:pt idx="941">
                  <c:v>-7.5408000000000004E-26</c:v>
                </c:pt>
                <c:pt idx="942">
                  <c:v>-1.6320500000000001E-25</c:v>
                </c:pt>
                <c:pt idx="943">
                  <c:v>-3.4118800000000001E-25</c:v>
                </c:pt>
                <c:pt idx="944">
                  <c:v>-5.9862699999999999E-25</c:v>
                </c:pt>
                <c:pt idx="945">
                  <c:v>-8.8523499999999993E-25</c:v>
                </c:pt>
                <c:pt idx="946">
                  <c:v>-1.12728E-24</c:v>
                </c:pt>
                <c:pt idx="947">
                  <c:v>-1.3120299999999999E-24</c:v>
                </c:pt>
                <c:pt idx="948">
                  <c:v>-1.5738599999999999E-24</c:v>
                </c:pt>
                <c:pt idx="949">
                  <c:v>-2.1507100000000002E-24</c:v>
                </c:pt>
                <c:pt idx="950">
                  <c:v>-3.08141E-24</c:v>
                </c:pt>
                <c:pt idx="951">
                  <c:v>-3.9783E-24</c:v>
                </c:pt>
                <c:pt idx="952">
                  <c:v>-4.3361399999999997E-24</c:v>
                </c:pt>
                <c:pt idx="953">
                  <c:v>-3.7657600000000001E-24</c:v>
                </c:pt>
                <c:pt idx="954">
                  <c:v>-1.9767399999999999E-24</c:v>
                </c:pt>
                <c:pt idx="955">
                  <c:v>7.1793100000000003E-25</c:v>
                </c:pt>
                <c:pt idx="956">
                  <c:v>3.9480400000000003E-24</c:v>
                </c:pt>
                <c:pt idx="957">
                  <c:v>9.1835799999999998E-24</c:v>
                </c:pt>
                <c:pt idx="958">
                  <c:v>1.81841E-23</c:v>
                </c:pt>
                <c:pt idx="959">
                  <c:v>2.9351700000000001E-23</c:v>
                </c:pt>
                <c:pt idx="960">
                  <c:v>3.95965E-23</c:v>
                </c:pt>
                <c:pt idx="961">
                  <c:v>4.8321300000000001E-23</c:v>
                </c:pt>
                <c:pt idx="962">
                  <c:v>5.6732099999999997E-23</c:v>
                </c:pt>
                <c:pt idx="963">
                  <c:v>6.4962799999999996E-23</c:v>
                </c:pt>
                <c:pt idx="964">
                  <c:v>6.7276599999999998E-23</c:v>
                </c:pt>
                <c:pt idx="965">
                  <c:v>5.07575E-23</c:v>
                </c:pt>
                <c:pt idx="966">
                  <c:v>9.1669899999999995E-24</c:v>
                </c:pt>
                <c:pt idx="967">
                  <c:v>-4.7933999999999999E-23</c:v>
                </c:pt>
                <c:pt idx="968">
                  <c:v>-1.2102699999999999E-22</c:v>
                </c:pt>
                <c:pt idx="969">
                  <c:v>-2.5001599999999998E-22</c:v>
                </c:pt>
                <c:pt idx="970">
                  <c:v>-4.9462400000000002E-22</c:v>
                </c:pt>
                <c:pt idx="971">
                  <c:v>-8.8513699999999994E-22</c:v>
                </c:pt>
                <c:pt idx="972">
                  <c:v>-1.3920199999999999E-21</c:v>
                </c:pt>
                <c:pt idx="973">
                  <c:v>-1.8897E-21</c:v>
                </c:pt>
                <c:pt idx="974">
                  <c:v>-2.0413000000000002E-21</c:v>
                </c:pt>
                <c:pt idx="975">
                  <c:v>-1.2286000000000001E-21</c:v>
                </c:pt>
                <c:pt idx="976">
                  <c:v>1.1295599999999999E-21</c:v>
                </c:pt>
                <c:pt idx="977">
                  <c:v>5.0237900000000004E-21</c:v>
                </c:pt>
                <c:pt idx="978">
                  <c:v>9.7195400000000006E-21</c:v>
                </c:pt>
                <c:pt idx="979">
                  <c:v>1.38376E-20</c:v>
                </c:pt>
                <c:pt idx="980">
                  <c:v>1.5119899999999999E-20</c:v>
                </c:pt>
                <c:pt idx="981">
                  <c:v>1.07953E-20</c:v>
                </c:pt>
                <c:pt idx="982">
                  <c:v>-8.9148400000000004E-22</c:v>
                </c:pt>
                <c:pt idx="983">
                  <c:v>-1.9065200000000001E-20</c:v>
                </c:pt>
                <c:pt idx="984">
                  <c:v>-3.8291900000000003E-20</c:v>
                </c:pt>
                <c:pt idx="985">
                  <c:v>-4.6771899999999998E-20</c:v>
                </c:pt>
                <c:pt idx="986">
                  <c:v>-2.8739099999999997E-20</c:v>
                </c:pt>
                <c:pt idx="987">
                  <c:v>2.8144699999999999E-20</c:v>
                </c:pt>
                <c:pt idx="988">
                  <c:v>1.2498600000000001E-19</c:v>
                </c:pt>
                <c:pt idx="989">
                  <c:v>2.46364E-19</c:v>
                </c:pt>
                <c:pt idx="990">
                  <c:v>3.5796800000000001E-19</c:v>
                </c:pt>
                <c:pt idx="991">
                  <c:v>4.09194E-19</c:v>
                </c:pt>
                <c:pt idx="992">
                  <c:v>3.4511800000000002E-19</c:v>
                </c:pt>
                <c:pt idx="993">
                  <c:v>1.29754E-19</c:v>
                </c:pt>
                <c:pt idx="994">
                  <c:v>-2.2388999999999999E-19</c:v>
                </c:pt>
                <c:pt idx="995">
                  <c:v>-6.2316700000000001E-19</c:v>
                </c:pt>
                <c:pt idx="996">
                  <c:v>-8.9354000000000002E-19</c:v>
                </c:pt>
                <c:pt idx="997">
                  <c:v>-8.3900599999999998E-19</c:v>
                </c:pt>
                <c:pt idx="998">
                  <c:v>-3.1147E-19</c:v>
                </c:pt>
                <c:pt idx="999">
                  <c:v>7.5076999999999999E-19</c:v>
                </c:pt>
                <c:pt idx="1000">
                  <c:v>2.20925E-18</c:v>
                </c:pt>
                <c:pt idx="1001">
                  <c:v>3.5539200000000003E-18</c:v>
                </c:pt>
                <c:pt idx="1002">
                  <c:v>3.9078300000000001E-18</c:v>
                </c:pt>
                <c:pt idx="1003">
                  <c:v>2.25749E-18</c:v>
                </c:pt>
                <c:pt idx="1004">
                  <c:v>-2.1308800000000001E-18</c:v>
                </c:pt>
                <c:pt idx="1005">
                  <c:v>-9.1046299999999993E-18</c:v>
                </c:pt>
                <c:pt idx="1006">
                  <c:v>-1.7172600000000001E-17</c:v>
                </c:pt>
                <c:pt idx="1007">
                  <c:v>-2.35154E-17</c:v>
                </c:pt>
                <c:pt idx="1008">
                  <c:v>-2.4529599999999999E-17</c:v>
                </c:pt>
                <c:pt idx="1009">
                  <c:v>-1.7217999999999999E-17</c:v>
                </c:pt>
                <c:pt idx="1010">
                  <c:v>-9.4360800000000007E-19</c:v>
                </c:pt>
                <c:pt idx="1011">
                  <c:v>2.1626699999999999E-17</c:v>
                </c:pt>
                <c:pt idx="1012">
                  <c:v>4.3430800000000002E-17</c:v>
                </c:pt>
                <c:pt idx="1013">
                  <c:v>5.1698900000000002E-17</c:v>
                </c:pt>
                <c:pt idx="1014">
                  <c:v>3.0886300000000002E-17</c:v>
                </c:pt>
                <c:pt idx="1015">
                  <c:v>-2.9105200000000001E-17</c:v>
                </c:pt>
                <c:pt idx="1016">
                  <c:v>-1.2544800000000001E-16</c:v>
                </c:pt>
                <c:pt idx="1017">
                  <c:v>-2.3909999999999998E-16</c:v>
                </c:pt>
                <c:pt idx="1018">
                  <c:v>-3.33078E-16</c:v>
                </c:pt>
                <c:pt idx="1019">
                  <c:v>-3.5344800000000002E-16</c:v>
                </c:pt>
                <c:pt idx="1020">
                  <c:v>-2.4318100000000001E-16</c:v>
                </c:pt>
                <c:pt idx="1021">
                  <c:v>2.62401E-17</c:v>
                </c:pt>
                <c:pt idx="1022">
                  <c:v>4.2172299999999998E-16</c:v>
                </c:pt>
                <c:pt idx="1023">
                  <c:v>8.3288799999999998E-16</c:v>
                </c:pt>
                <c:pt idx="1024">
                  <c:v>1.08233E-15</c:v>
                </c:pt>
                <c:pt idx="1025">
                  <c:v>9.7051499999999995E-16</c:v>
                </c:pt>
                <c:pt idx="1026">
                  <c:v>3.4843899999999998E-16</c:v>
                </c:pt>
                <c:pt idx="1027">
                  <c:v>-7.9688400000000001E-16</c:v>
                </c:pt>
                <c:pt idx="1028">
                  <c:v>-2.2422599999999999E-15</c:v>
                </c:pt>
                <c:pt idx="1029">
                  <c:v>-3.46148E-15</c:v>
                </c:pt>
                <c:pt idx="1030">
                  <c:v>-3.7155699999999997E-15</c:v>
                </c:pt>
                <c:pt idx="1031">
                  <c:v>-2.3173100000000002E-15</c:v>
                </c:pt>
                <c:pt idx="1032">
                  <c:v>1.0481E-15</c:v>
                </c:pt>
                <c:pt idx="1033">
                  <c:v>6.0306699999999998E-15</c:v>
                </c:pt>
                <c:pt idx="1034">
                  <c:v>1.1357899999999999E-14</c:v>
                </c:pt>
                <c:pt idx="1035">
                  <c:v>1.46959E-14</c:v>
                </c:pt>
                <c:pt idx="1036">
                  <c:v>1.30748E-14</c:v>
                </c:pt>
                <c:pt idx="1037">
                  <c:v>4.19832E-15</c:v>
                </c:pt>
                <c:pt idx="1038">
                  <c:v>-1.2072899999999999E-14</c:v>
                </c:pt>
                <c:pt idx="1039">
                  <c:v>-3.2837300000000002E-14</c:v>
                </c:pt>
                <c:pt idx="1040">
                  <c:v>-5.1576300000000003E-14</c:v>
                </c:pt>
                <c:pt idx="1041">
                  <c:v>-5.8576900000000004E-14</c:v>
                </c:pt>
                <c:pt idx="1042">
                  <c:v>-4.3784899999999999E-14</c:v>
                </c:pt>
                <c:pt idx="1043">
                  <c:v>-1.3618899999999999E-15</c:v>
                </c:pt>
                <c:pt idx="1044">
                  <c:v>6.55063E-14</c:v>
                </c:pt>
                <c:pt idx="1045">
                  <c:v>1.4052699999999999E-13</c:v>
                </c:pt>
                <c:pt idx="1046">
                  <c:v>1.9424599999999999E-13</c:v>
                </c:pt>
                <c:pt idx="1047">
                  <c:v>1.9177400000000001E-13</c:v>
                </c:pt>
                <c:pt idx="1048">
                  <c:v>1.06889E-13</c:v>
                </c:pt>
                <c:pt idx="1049">
                  <c:v>-6.3399099999999998E-14</c:v>
                </c:pt>
                <c:pt idx="1050">
                  <c:v>-2.8956899999999998E-13</c:v>
                </c:pt>
                <c:pt idx="1051">
                  <c:v>-5.0584900000000004E-13</c:v>
                </c:pt>
                <c:pt idx="1052">
                  <c:v>-6.1756800000000002E-13</c:v>
                </c:pt>
                <c:pt idx="1053">
                  <c:v>-5.33832E-13</c:v>
                </c:pt>
                <c:pt idx="1054">
                  <c:v>-2.13567E-13</c:v>
                </c:pt>
                <c:pt idx="1055">
                  <c:v>3.0857200000000001E-13</c:v>
                </c:pt>
                <c:pt idx="1056">
                  <c:v>9.0942299999999999E-13</c:v>
                </c:pt>
                <c:pt idx="1057">
                  <c:v>1.35917E-12</c:v>
                </c:pt>
                <c:pt idx="1058">
                  <c:v>1.3583799999999999E-12</c:v>
                </c:pt>
                <c:pt idx="1059">
                  <c:v>6.6835800000000005E-13</c:v>
                </c:pt>
                <c:pt idx="1060">
                  <c:v>-7.5843499999999999E-13</c:v>
                </c:pt>
                <c:pt idx="1061">
                  <c:v>-2.7060500000000002E-12</c:v>
                </c:pt>
                <c:pt idx="1062">
                  <c:v>-4.6501700000000002E-12</c:v>
                </c:pt>
                <c:pt idx="1063">
                  <c:v>-5.8081599999999998E-12</c:v>
                </c:pt>
                <c:pt idx="1064">
                  <c:v>-5.3242399999999999E-12</c:v>
                </c:pt>
                <c:pt idx="1065">
                  <c:v>-2.5474699999999998E-12</c:v>
                </c:pt>
                <c:pt idx="1066">
                  <c:v>2.50894E-12</c:v>
                </c:pt>
                <c:pt idx="1067">
                  <c:v>8.7419200000000004E-12</c:v>
                </c:pt>
                <c:pt idx="1068">
                  <c:v>1.42711E-11</c:v>
                </c:pt>
                <c:pt idx="1069">
                  <c:v>1.7475099999999999E-11</c:v>
                </c:pt>
                <c:pt idx="1070">
                  <c:v>1.74624E-11</c:v>
                </c:pt>
                <c:pt idx="1071">
                  <c:v>1.35332E-11</c:v>
                </c:pt>
                <c:pt idx="1072">
                  <c:v>5.7780499999999996E-12</c:v>
                </c:pt>
                <c:pt idx="1073">
                  <c:v>-1.74617E-12</c:v>
                </c:pt>
                <c:pt idx="1074">
                  <c:v>5.90622E-15</c:v>
                </c:pt>
                <c:pt idx="1075">
                  <c:v>1.9546800000000001E-11</c:v>
                </c:pt>
                <c:pt idx="1076">
                  <c:v>5.9608599999999995E-11</c:v>
                </c:pt>
                <c:pt idx="1077">
                  <c:v>1.17761E-10</c:v>
                </c:pt>
                <c:pt idx="1078">
                  <c:v>1.85638E-10</c:v>
                </c:pt>
                <c:pt idx="1079">
                  <c:v>2.4362599999999998E-10</c:v>
                </c:pt>
                <c:pt idx="1080">
                  <c:v>2.6238699999999999E-10</c:v>
                </c:pt>
                <c:pt idx="1081">
                  <c:v>2.1842600000000001E-10</c:v>
                </c:pt>
                <c:pt idx="1082">
                  <c:v>1.0989899999999999E-10</c:v>
                </c:pt>
                <c:pt idx="1083">
                  <c:v>-4.3732199999999997E-11</c:v>
                </c:pt>
                <c:pt idx="1084">
                  <c:v>-2.0481500000000001E-10</c:v>
                </c:pt>
                <c:pt idx="1085">
                  <c:v>-3.11186E-10</c:v>
                </c:pt>
                <c:pt idx="1086">
                  <c:v>-2.9844399999999999E-10</c:v>
                </c:pt>
                <c:pt idx="1087">
                  <c:v>-1.5375099999999999E-10</c:v>
                </c:pt>
                <c:pt idx="1088">
                  <c:v>7.6414800000000003E-11</c:v>
                </c:pt>
                <c:pt idx="1089">
                  <c:v>3.38076E-10</c:v>
                </c:pt>
                <c:pt idx="1090">
                  <c:v>6.2415700000000002E-10</c:v>
                </c:pt>
                <c:pt idx="1091">
                  <c:v>1.0029499999999999E-9</c:v>
                </c:pt>
                <c:pt idx="1092">
                  <c:v>1.58228E-9</c:v>
                </c:pt>
                <c:pt idx="1093">
                  <c:v>2.4101000000000002E-9</c:v>
                </c:pt>
                <c:pt idx="1094">
                  <c:v>3.4101300000000001E-9</c:v>
                </c:pt>
                <c:pt idx="1095">
                  <c:v>4.51707E-9</c:v>
                </c:pt>
                <c:pt idx="1096">
                  <c:v>6.06582E-9</c:v>
                </c:pt>
                <c:pt idx="1097">
                  <c:v>8.8282999999999994E-9</c:v>
                </c:pt>
                <c:pt idx="1098">
                  <c:v>1.31882E-8</c:v>
                </c:pt>
                <c:pt idx="1099">
                  <c:v>1.86121E-8</c:v>
                </c:pt>
                <c:pt idx="1100">
                  <c:v>2.43497E-8</c:v>
                </c:pt>
                <c:pt idx="1101">
                  <c:v>2.9977599999999997E-8</c:v>
                </c:pt>
                <c:pt idx="1102">
                  <c:v>3.4708799999999999E-8</c:v>
                </c:pt>
                <c:pt idx="1103">
                  <c:v>3.62301E-8</c:v>
                </c:pt>
                <c:pt idx="1104">
                  <c:v>3.1034800000000002E-8</c:v>
                </c:pt>
                <c:pt idx="1105">
                  <c:v>1.7953299999999998E-8</c:v>
                </c:pt>
                <c:pt idx="1106">
                  <c:v>7.8072600000000002E-10</c:v>
                </c:pt>
                <c:pt idx="1107">
                  <c:v>-1.47731E-8</c:v>
                </c:pt>
                <c:pt idx="1108">
                  <c:v>-2.3105500000000001E-8</c:v>
                </c:pt>
                <c:pt idx="1109">
                  <c:v>-1.7238100000000001E-8</c:v>
                </c:pt>
                <c:pt idx="1110">
                  <c:v>6.10164E-9</c:v>
                </c:pt>
                <c:pt idx="1111">
                  <c:v>4.1023600000000002E-8</c:v>
                </c:pt>
                <c:pt idx="1112">
                  <c:v>7.7283799999999995E-8</c:v>
                </c:pt>
                <c:pt idx="1113">
                  <c:v>1.00052E-7</c:v>
                </c:pt>
                <c:pt idx="1114">
                  <c:v>7.0825699999999999E-8</c:v>
                </c:pt>
                <c:pt idx="1115">
                  <c:v>-1.07192E-7</c:v>
                </c:pt>
                <c:pt idx="1116">
                  <c:v>-6.0330400000000001E-7</c:v>
                </c:pt>
                <c:pt idx="1117">
                  <c:v>-1.57108E-6</c:v>
                </c:pt>
                <c:pt idx="1118">
                  <c:v>-2.99182E-6</c:v>
                </c:pt>
                <c:pt idx="1119">
                  <c:v>-4.66289E-6</c:v>
                </c:pt>
                <c:pt idx="1120">
                  <c:v>-6.3892200000000003E-6</c:v>
                </c:pt>
                <c:pt idx="1121">
                  <c:v>-8.1610099999999993E-6</c:v>
                </c:pt>
                <c:pt idx="1122">
                  <c:v>-1.01889E-5</c:v>
                </c:pt>
                <c:pt idx="1123">
                  <c:v>-1.28785E-5</c:v>
                </c:pt>
                <c:pt idx="1124">
                  <c:v>-1.6721499999999999E-5</c:v>
                </c:pt>
                <c:pt idx="1125">
                  <c:v>-2.1991799999999998E-5</c:v>
                </c:pt>
                <c:pt idx="1126">
                  <c:v>-2.8452000000000001E-5</c:v>
                </c:pt>
                <c:pt idx="1127">
                  <c:v>-3.5457599999999997E-5</c:v>
                </c:pt>
                <c:pt idx="1128">
                  <c:v>-4.2370300000000003E-5</c:v>
                </c:pt>
                <c:pt idx="1129">
                  <c:v>-4.8782100000000002E-5</c:v>
                </c:pt>
                <c:pt idx="1130">
                  <c:v>-5.4392299999999998E-5</c:v>
                </c:pt>
                <c:pt idx="1131">
                  <c:v>-5.8919100000000003E-5</c:v>
                </c:pt>
                <c:pt idx="1132">
                  <c:v>-6.2273000000000005E-5</c:v>
                </c:pt>
                <c:pt idx="1133">
                  <c:v>-6.4679100000000002E-5</c:v>
                </c:pt>
                <c:pt idx="1134">
                  <c:v>-6.6448599999999999E-5</c:v>
                </c:pt>
                <c:pt idx="1135">
                  <c:v>-6.7645999999999996E-5</c:v>
                </c:pt>
                <c:pt idx="1136">
                  <c:v>-6.8116500000000004E-5</c:v>
                </c:pt>
                <c:pt idx="1137">
                  <c:v>-6.7840000000000001E-5</c:v>
                </c:pt>
                <c:pt idx="1138">
                  <c:v>-6.7066500000000006E-5</c:v>
                </c:pt>
                <c:pt idx="1139">
                  <c:v>-6.5970599999999995E-5</c:v>
                </c:pt>
                <c:pt idx="1140">
                  <c:v>-6.4285199999999999E-5</c:v>
                </c:pt>
                <c:pt idx="1141">
                  <c:v>-6.1477300000000002E-5</c:v>
                </c:pt>
                <c:pt idx="1142">
                  <c:v>-5.7342000000000001E-5</c:v>
                </c:pt>
                <c:pt idx="1143">
                  <c:v>-5.23416E-5</c:v>
                </c:pt>
                <c:pt idx="1144">
                  <c:v>-4.7407799999999997E-5</c:v>
                </c:pt>
                <c:pt idx="1145">
                  <c:v>-4.3655999999999997E-5</c:v>
                </c:pt>
                <c:pt idx="1146">
                  <c:v>-4.2344600000000001E-5</c:v>
                </c:pt>
                <c:pt idx="1147">
                  <c:v>-4.4743000000000002E-5</c:v>
                </c:pt>
                <c:pt idx="1148">
                  <c:v>-5.1669599999999997E-5</c:v>
                </c:pt>
                <c:pt idx="1149">
                  <c:v>-6.3233900000000005E-5</c:v>
                </c:pt>
                <c:pt idx="1150">
                  <c:v>-7.9125899999999994E-5</c:v>
                </c:pt>
                <c:pt idx="1151">
                  <c:v>-9.8833700000000002E-5</c:v>
                </c:pt>
                <c:pt idx="1152">
                  <c:v>-1.2145400000000001E-4</c:v>
                </c:pt>
                <c:pt idx="1153">
                  <c:v>-1.4589799999999999E-4</c:v>
                </c:pt>
                <c:pt idx="1154">
                  <c:v>-1.71896E-4</c:v>
                </c:pt>
                <c:pt idx="1155">
                  <c:v>-2.0059E-4</c:v>
                </c:pt>
                <c:pt idx="1156">
                  <c:v>-2.33563E-4</c:v>
                </c:pt>
                <c:pt idx="1157">
                  <c:v>-2.71184E-4</c:v>
                </c:pt>
                <c:pt idx="1158">
                  <c:v>-3.1224999999999997E-4</c:v>
                </c:pt>
                <c:pt idx="1159">
                  <c:v>-3.55285E-4</c:v>
                </c:pt>
                <c:pt idx="1160">
                  <c:v>-4.0001000000000001E-4</c:v>
                </c:pt>
                <c:pt idx="1161">
                  <c:v>-4.4765700000000001E-4</c:v>
                </c:pt>
                <c:pt idx="1162">
                  <c:v>-5.0020299999999995E-4</c:v>
                </c:pt>
                <c:pt idx="1163">
                  <c:v>-5.5926100000000002E-4</c:v>
                </c:pt>
                <c:pt idx="1164">
                  <c:v>-6.25192E-4</c:v>
                </c:pt>
                <c:pt idx="1165">
                  <c:v>-6.9696500000000002E-4</c:v>
                </c:pt>
                <c:pt idx="1166">
                  <c:v>-7.7307400000000001E-4</c:v>
                </c:pt>
                <c:pt idx="1167">
                  <c:v>-8.5294799999999997E-4</c:v>
                </c:pt>
                <c:pt idx="1168">
                  <c:v>-9.3763799999999997E-4</c:v>
                </c:pt>
                <c:pt idx="1169">
                  <c:v>-1.02929E-3</c:v>
                </c:pt>
                <c:pt idx="1170">
                  <c:v>-1.13002E-3</c:v>
                </c:pt>
                <c:pt idx="1171">
                  <c:v>-1.24113E-3</c:v>
                </c:pt>
                <c:pt idx="1172">
                  <c:v>-1.36301E-3</c:v>
                </c:pt>
                <c:pt idx="1173">
                  <c:v>-1.4957E-3</c:v>
                </c:pt>
                <c:pt idx="1174">
                  <c:v>-1.6395400000000001E-3</c:v>
                </c:pt>
                <c:pt idx="1175">
                  <c:v>-1.79492E-3</c:v>
                </c:pt>
                <c:pt idx="1176">
                  <c:v>-1.96131E-3</c:v>
                </c:pt>
                <c:pt idx="1177">
                  <c:v>-2.1371099999999998E-3</c:v>
                </c:pt>
                <c:pt idx="1178">
                  <c:v>-2.3211500000000001E-3</c:v>
                </c:pt>
                <c:pt idx="1179">
                  <c:v>-2.5145200000000001E-3</c:v>
                </c:pt>
                <c:pt idx="1180">
                  <c:v>-2.7203800000000001E-3</c:v>
                </c:pt>
                <c:pt idx="1181">
                  <c:v>-2.9418399999999998E-3</c:v>
                </c:pt>
                <c:pt idx="1182">
                  <c:v>-3.1806899999999999E-3</c:v>
                </c:pt>
                <c:pt idx="1183">
                  <c:v>-3.4384200000000002E-3</c:v>
                </c:pt>
                <c:pt idx="1184">
                  <c:v>-3.7174E-3</c:v>
                </c:pt>
                <c:pt idx="1185">
                  <c:v>-4.0199099999999998E-3</c:v>
                </c:pt>
                <c:pt idx="1186">
                  <c:v>-4.3460599999999997E-3</c:v>
                </c:pt>
                <c:pt idx="1187">
                  <c:v>-4.6938800000000001E-3</c:v>
                </c:pt>
                <c:pt idx="1188">
                  <c:v>-5.0619999999999997E-3</c:v>
                </c:pt>
                <c:pt idx="1189">
                  <c:v>-5.4517599999999999E-3</c:v>
                </c:pt>
                <c:pt idx="1190">
                  <c:v>-5.8672100000000003E-3</c:v>
                </c:pt>
                <c:pt idx="1191">
                  <c:v>-6.3136399999999997E-3</c:v>
                </c:pt>
                <c:pt idx="1192">
                  <c:v>-6.7956500000000003E-3</c:v>
                </c:pt>
                <c:pt idx="1193">
                  <c:v>-7.31549E-3</c:v>
                </c:pt>
                <c:pt idx="1194">
                  <c:v>-7.8728900000000004E-3</c:v>
                </c:pt>
                <c:pt idx="1195">
                  <c:v>-8.4668999999999994E-3</c:v>
                </c:pt>
                <c:pt idx="1196">
                  <c:v>-9.0976300000000006E-3</c:v>
                </c:pt>
                <c:pt idx="1197">
                  <c:v>-9.7658299999999996E-3</c:v>
                </c:pt>
                <c:pt idx="1198" formatCode="General">
                  <c:v>-1.0471299999999999E-2</c:v>
                </c:pt>
                <c:pt idx="1199" formatCode="General">
                  <c:v>-1.1213300000000001E-2</c:v>
                </c:pt>
                <c:pt idx="1200" formatCode="General">
                  <c:v>-1.19918E-2</c:v>
                </c:pt>
                <c:pt idx="1201" formatCode="General">
                  <c:v>-1.2808099999999999E-2</c:v>
                </c:pt>
                <c:pt idx="1202" formatCode="General">
                  <c:v>-1.36623E-2</c:v>
                </c:pt>
                <c:pt idx="1203" formatCode="General">
                  <c:v>-1.4552300000000001E-2</c:v>
                </c:pt>
                <c:pt idx="1204" formatCode="General">
                  <c:v>-1.5474699999999999E-2</c:v>
                </c:pt>
                <c:pt idx="1205" formatCode="General">
                  <c:v>-1.64266E-2</c:v>
                </c:pt>
                <c:pt idx="1206" formatCode="General">
                  <c:v>-1.74068E-2</c:v>
                </c:pt>
                <c:pt idx="1207" formatCode="General">
                  <c:v>-1.8415399999999998E-2</c:v>
                </c:pt>
                <c:pt idx="1208" formatCode="General">
                  <c:v>-1.94533E-2</c:v>
                </c:pt>
                <c:pt idx="1209" formatCode="General">
                  <c:v>-2.0521000000000001E-2</c:v>
                </c:pt>
                <c:pt idx="1210" formatCode="General">
                  <c:v>-2.16177E-2</c:v>
                </c:pt>
                <c:pt idx="1211" formatCode="General">
                  <c:v>-2.2741600000000001E-2</c:v>
                </c:pt>
                <c:pt idx="1212" formatCode="General">
                  <c:v>-2.3891099999999998E-2</c:v>
                </c:pt>
                <c:pt idx="1213" formatCode="General">
                  <c:v>-2.5064699999999999E-2</c:v>
                </c:pt>
                <c:pt idx="1214" formatCode="General">
                  <c:v>-2.6259299999999999E-2</c:v>
                </c:pt>
                <c:pt idx="1215" formatCode="General">
                  <c:v>-2.7470700000000001E-2</c:v>
                </c:pt>
                <c:pt idx="1216" formatCode="General">
                  <c:v>-2.8694399999999998E-2</c:v>
                </c:pt>
                <c:pt idx="1217" formatCode="General">
                  <c:v>-2.99286E-2</c:v>
                </c:pt>
                <c:pt idx="1218" formatCode="General">
                  <c:v>-3.1173699999999999E-2</c:v>
                </c:pt>
                <c:pt idx="1219" formatCode="General">
                  <c:v>-3.24307E-2</c:v>
                </c:pt>
                <c:pt idx="1220" formatCode="General">
                  <c:v>-3.3699300000000001E-2</c:v>
                </c:pt>
                <c:pt idx="1221" formatCode="General">
                  <c:v>-3.4978500000000003E-2</c:v>
                </c:pt>
                <c:pt idx="1222" formatCode="General">
                  <c:v>-3.6266699999999999E-2</c:v>
                </c:pt>
                <c:pt idx="1223" formatCode="General">
                  <c:v>-3.7563800000000001E-2</c:v>
                </c:pt>
                <c:pt idx="1224" formatCode="General">
                  <c:v>-3.88714E-2</c:v>
                </c:pt>
                <c:pt idx="1225" formatCode="General">
                  <c:v>-4.0191699999999997E-2</c:v>
                </c:pt>
                <c:pt idx="1226" formatCode="General">
                  <c:v>-4.1524999999999999E-2</c:v>
                </c:pt>
                <c:pt idx="1227" formatCode="General">
                  <c:v>-4.2869699999999997E-2</c:v>
                </c:pt>
                <c:pt idx="1228" formatCode="General">
                  <c:v>-4.4224300000000001E-2</c:v>
                </c:pt>
                <c:pt idx="1229" formatCode="General">
                  <c:v>-4.5588799999999999E-2</c:v>
                </c:pt>
                <c:pt idx="1230" formatCode="General">
                  <c:v>-4.6964699999999998E-2</c:v>
                </c:pt>
                <c:pt idx="1231" formatCode="General">
                  <c:v>-4.8353199999999999E-2</c:v>
                </c:pt>
                <c:pt idx="1232" formatCode="General">
                  <c:v>-4.9754399999999997E-2</c:v>
                </c:pt>
                <c:pt idx="1233" formatCode="General">
                  <c:v>-5.1167200000000003E-2</c:v>
                </c:pt>
                <c:pt idx="1234" formatCode="General">
                  <c:v>-5.2590400000000002E-2</c:v>
                </c:pt>
                <c:pt idx="1235" formatCode="General">
                  <c:v>-5.40232E-2</c:v>
                </c:pt>
                <c:pt idx="1236" formatCode="General">
                  <c:v>-5.5464600000000003E-2</c:v>
                </c:pt>
                <c:pt idx="1237" formatCode="General">
                  <c:v>-5.6913199999999997E-2</c:v>
                </c:pt>
                <c:pt idx="1238" formatCode="General">
                  <c:v>-5.8367500000000003E-2</c:v>
                </c:pt>
                <c:pt idx="1239" formatCode="General">
                  <c:v>-5.9826900000000002E-2</c:v>
                </c:pt>
                <c:pt idx="1240" formatCode="General">
                  <c:v>-6.12925E-2</c:v>
                </c:pt>
                <c:pt idx="1241" formatCode="General">
                  <c:v>-6.2764799999999996E-2</c:v>
                </c:pt>
                <c:pt idx="1242" formatCode="General">
                  <c:v>-6.4242800000000003E-2</c:v>
                </c:pt>
                <c:pt idx="1243" formatCode="General">
                  <c:v>-6.5724099999999994E-2</c:v>
                </c:pt>
                <c:pt idx="1244" formatCode="General">
                  <c:v>-6.7205899999999999E-2</c:v>
                </c:pt>
                <c:pt idx="1245" formatCode="General">
                  <c:v>-6.8686499999999998E-2</c:v>
                </c:pt>
                <c:pt idx="1246" formatCode="General">
                  <c:v>-7.0166000000000006E-2</c:v>
                </c:pt>
                <c:pt idx="1247" formatCode="General">
                  <c:v>-7.1646000000000001E-2</c:v>
                </c:pt>
                <c:pt idx="1248" formatCode="General">
                  <c:v>-7.3126899999999995E-2</c:v>
                </c:pt>
                <c:pt idx="1249" formatCode="General">
                  <c:v>-7.4605400000000002E-2</c:v>
                </c:pt>
                <c:pt idx="1250" formatCode="General">
                  <c:v>-7.6073699999999994E-2</c:v>
                </c:pt>
                <c:pt idx="1251" formatCode="General">
                  <c:v>-7.7522499999999994E-2</c:v>
                </c:pt>
                <c:pt idx="1252" formatCode="General">
                  <c:v>-7.8944700000000007E-2</c:v>
                </c:pt>
                <c:pt idx="1253" formatCode="General">
                  <c:v>-8.0335900000000002E-2</c:v>
                </c:pt>
                <c:pt idx="1254" formatCode="General">
                  <c:v>-8.1693699999999994E-2</c:v>
                </c:pt>
                <c:pt idx="1255" formatCode="General">
                  <c:v>-8.3016099999999995E-2</c:v>
                </c:pt>
                <c:pt idx="1256" formatCode="General">
                  <c:v>-8.4301399999999999E-2</c:v>
                </c:pt>
                <c:pt idx="1257" formatCode="General">
                  <c:v>-8.5549299999999995E-2</c:v>
                </c:pt>
                <c:pt idx="1258" formatCode="General">
                  <c:v>-8.6762400000000003E-2</c:v>
                </c:pt>
                <c:pt idx="1259" formatCode="General">
                  <c:v>-8.7944999999999995E-2</c:v>
                </c:pt>
                <c:pt idx="1260" formatCode="General">
                  <c:v>-8.9100100000000002E-2</c:v>
                </c:pt>
                <c:pt idx="1261" formatCode="General">
                  <c:v>-9.0225200000000005E-2</c:v>
                </c:pt>
                <c:pt idx="1262" formatCode="General">
                  <c:v>-9.13128E-2</c:v>
                </c:pt>
                <c:pt idx="1263" formatCode="General">
                  <c:v>-9.2356199999999999E-2</c:v>
                </c:pt>
                <c:pt idx="1264" formatCode="General">
                  <c:v>-9.3354500000000007E-2</c:v>
                </c:pt>
                <c:pt idx="1265" formatCode="General">
                  <c:v>-9.4312099999999996E-2</c:v>
                </c:pt>
                <c:pt idx="1266" formatCode="General">
                  <c:v>-9.5233300000000007E-2</c:v>
                </c:pt>
                <c:pt idx="1267" formatCode="General">
                  <c:v>-9.6116999999999994E-2</c:v>
                </c:pt>
                <c:pt idx="1268" formatCode="General">
                  <c:v>-9.69579E-2</c:v>
                </c:pt>
                <c:pt idx="1269" formatCode="General">
                  <c:v>-9.7751099999999994E-2</c:v>
                </c:pt>
                <c:pt idx="1270" formatCode="General">
                  <c:v>-9.8494499999999999E-2</c:v>
                </c:pt>
                <c:pt idx="1271" formatCode="General">
                  <c:v>-9.9187399999999995E-2</c:v>
                </c:pt>
                <c:pt idx="1272" formatCode="General">
                  <c:v>-9.9828600000000003E-2</c:v>
                </c:pt>
                <c:pt idx="1273" formatCode="General">
                  <c:v>-0.10041600000000001</c:v>
                </c:pt>
                <c:pt idx="1274" formatCode="General">
                  <c:v>-0.100949</c:v>
                </c:pt>
                <c:pt idx="1275" formatCode="General">
                  <c:v>-0.101427</c:v>
                </c:pt>
                <c:pt idx="1276" formatCode="General">
                  <c:v>-0.101853</c:v>
                </c:pt>
                <c:pt idx="1277" formatCode="General">
                  <c:v>-0.102227</c:v>
                </c:pt>
                <c:pt idx="1278" formatCode="General">
                  <c:v>-0.102548</c:v>
                </c:pt>
                <c:pt idx="1279" formatCode="General">
                  <c:v>-0.102813</c:v>
                </c:pt>
                <c:pt idx="1280" formatCode="General">
                  <c:v>-0.103023</c:v>
                </c:pt>
                <c:pt idx="1281" formatCode="General">
                  <c:v>-0.10317999999999999</c:v>
                </c:pt>
                <c:pt idx="1282" formatCode="General">
                  <c:v>-0.103283</c:v>
                </c:pt>
                <c:pt idx="1283" formatCode="General">
                  <c:v>-0.103327</c:v>
                </c:pt>
                <c:pt idx="1284" formatCode="General">
                  <c:v>-0.103306</c:v>
                </c:pt>
                <c:pt idx="1285" formatCode="General">
                  <c:v>-0.10321900000000001</c:v>
                </c:pt>
                <c:pt idx="1286" formatCode="General">
                  <c:v>-0.103065</c:v>
                </c:pt>
                <c:pt idx="1287" formatCode="General">
                  <c:v>-0.10284500000000001</c:v>
                </c:pt>
                <c:pt idx="1288" formatCode="General">
                  <c:v>-0.102558</c:v>
                </c:pt>
                <c:pt idx="1289" formatCode="General">
                  <c:v>-0.102205</c:v>
                </c:pt>
                <c:pt idx="1290" formatCode="General">
                  <c:v>-0.101787</c:v>
                </c:pt>
                <c:pt idx="1291" formatCode="General">
                  <c:v>-0.10130599999999999</c:v>
                </c:pt>
                <c:pt idx="1292" formatCode="General">
                  <c:v>-0.100761</c:v>
                </c:pt>
                <c:pt idx="1293" formatCode="General">
                  <c:v>-0.100145</c:v>
                </c:pt>
                <c:pt idx="1294" formatCode="General">
                  <c:v>-9.9455600000000005E-2</c:v>
                </c:pt>
                <c:pt idx="1295" formatCode="General">
                  <c:v>-9.8692000000000002E-2</c:v>
                </c:pt>
                <c:pt idx="1296" formatCode="General">
                  <c:v>-9.7860000000000003E-2</c:v>
                </c:pt>
                <c:pt idx="1297" formatCode="General">
                  <c:v>-9.6965899999999994E-2</c:v>
                </c:pt>
                <c:pt idx="1298" formatCode="General">
                  <c:v>-9.6011399999999997E-2</c:v>
                </c:pt>
                <c:pt idx="1299" formatCode="General">
                  <c:v>-9.4993599999999997E-2</c:v>
                </c:pt>
                <c:pt idx="1300" formatCode="General">
                  <c:v>-9.3909500000000007E-2</c:v>
                </c:pt>
                <c:pt idx="1301" formatCode="General">
                  <c:v>-9.2757800000000001E-2</c:v>
                </c:pt>
                <c:pt idx="1302" formatCode="General">
                  <c:v>-9.1538099999999997E-2</c:v>
                </c:pt>
                <c:pt idx="1303" formatCode="General">
                  <c:v>-9.0251700000000004E-2</c:v>
                </c:pt>
                <c:pt idx="1304" formatCode="General">
                  <c:v>-8.8903399999999994E-2</c:v>
                </c:pt>
                <c:pt idx="1305" formatCode="General">
                  <c:v>-8.7499099999999996E-2</c:v>
                </c:pt>
                <c:pt idx="1306" formatCode="General">
                  <c:v>-8.6041800000000002E-2</c:v>
                </c:pt>
                <c:pt idx="1307" formatCode="General">
                  <c:v>-8.4532200000000002E-2</c:v>
                </c:pt>
                <c:pt idx="1308" formatCode="General">
                  <c:v>-8.2971799999999998E-2</c:v>
                </c:pt>
                <c:pt idx="1309" formatCode="General">
                  <c:v>-8.1364699999999998E-2</c:v>
                </c:pt>
                <c:pt idx="1310" formatCode="General">
                  <c:v>-7.9713599999999996E-2</c:v>
                </c:pt>
                <c:pt idx="1311" formatCode="General">
                  <c:v>-7.8017699999999995E-2</c:v>
                </c:pt>
                <c:pt idx="1312" formatCode="General">
                  <c:v>-7.6273400000000005E-2</c:v>
                </c:pt>
                <c:pt idx="1313" formatCode="General">
                  <c:v>-7.4478199999999994E-2</c:v>
                </c:pt>
                <c:pt idx="1314" formatCode="General">
                  <c:v>-7.2633400000000001E-2</c:v>
                </c:pt>
                <c:pt idx="1315" formatCode="General">
                  <c:v>-7.0744699999999994E-2</c:v>
                </c:pt>
                <c:pt idx="1316" formatCode="General">
                  <c:v>-6.8818000000000004E-2</c:v>
                </c:pt>
                <c:pt idx="1317" formatCode="General">
                  <c:v>-6.6855499999999998E-2</c:v>
                </c:pt>
                <c:pt idx="1318" formatCode="General">
                  <c:v>-6.4857100000000001E-2</c:v>
                </c:pt>
                <c:pt idx="1319" formatCode="General">
                  <c:v>-6.2824400000000002E-2</c:v>
                </c:pt>
                <c:pt idx="1320" formatCode="General">
                  <c:v>-6.0761999999999997E-2</c:v>
                </c:pt>
                <c:pt idx="1321" formatCode="General">
                  <c:v>-5.86729E-2</c:v>
                </c:pt>
                <c:pt idx="1322" formatCode="General">
                  <c:v>-5.6555899999999999E-2</c:v>
                </c:pt>
                <c:pt idx="1323" formatCode="General">
                  <c:v>-5.4410100000000003E-2</c:v>
                </c:pt>
                <c:pt idx="1324" formatCode="General">
                  <c:v>-5.2240300000000003E-2</c:v>
                </c:pt>
                <c:pt idx="1325" formatCode="General">
                  <c:v>-5.00518E-2</c:v>
                </c:pt>
                <c:pt idx="1326" formatCode="General">
                  <c:v>-4.7842999999999997E-2</c:v>
                </c:pt>
                <c:pt idx="1327" formatCode="General">
                  <c:v>-4.5605600000000003E-2</c:v>
                </c:pt>
                <c:pt idx="1328" formatCode="General">
                  <c:v>-4.3332099999999998E-2</c:v>
                </c:pt>
                <c:pt idx="1329" formatCode="General">
                  <c:v>-4.1021599999999998E-2</c:v>
                </c:pt>
                <c:pt idx="1330" formatCode="General">
                  <c:v>-3.8678799999999999E-2</c:v>
                </c:pt>
                <c:pt idx="1331" formatCode="General">
                  <c:v>-3.6308600000000003E-2</c:v>
                </c:pt>
                <c:pt idx="1332" formatCode="General">
                  <c:v>-3.3914300000000001E-2</c:v>
                </c:pt>
                <c:pt idx="1333" formatCode="General">
                  <c:v>-3.1497400000000002E-2</c:v>
                </c:pt>
                <c:pt idx="1334" formatCode="General">
                  <c:v>-2.9059000000000001E-2</c:v>
                </c:pt>
                <c:pt idx="1335" formatCode="General">
                  <c:v>-2.65986E-2</c:v>
                </c:pt>
                <c:pt idx="1336" formatCode="General">
                  <c:v>-2.4114400000000001E-2</c:v>
                </c:pt>
                <c:pt idx="1337" formatCode="General">
                  <c:v>-2.1606199999999999E-2</c:v>
                </c:pt>
                <c:pt idx="1338" formatCode="General">
                  <c:v>-1.9076300000000001E-2</c:v>
                </c:pt>
                <c:pt idx="1339" formatCode="General">
                  <c:v>-1.6527799999999999E-2</c:v>
                </c:pt>
                <c:pt idx="1340" formatCode="General">
                  <c:v>-1.39617E-2</c:v>
                </c:pt>
                <c:pt idx="1341" formatCode="General">
                  <c:v>-1.1377999999999999E-2</c:v>
                </c:pt>
                <c:pt idx="1342">
                  <c:v>-8.7808999999999995E-3</c:v>
                </c:pt>
                <c:pt idx="1343">
                  <c:v>-6.1801900000000003E-3</c:v>
                </c:pt>
                <c:pt idx="1344">
                  <c:v>-3.5861500000000002E-3</c:v>
                </c:pt>
                <c:pt idx="1345">
                  <c:v>-1.00238E-3</c:v>
                </c:pt>
                <c:pt idx="1346">
                  <c:v>1.57504E-3</c:v>
                </c:pt>
                <c:pt idx="1347">
                  <c:v>4.1509800000000003E-3</c:v>
                </c:pt>
                <c:pt idx="1348">
                  <c:v>6.7240599999999996E-3</c:v>
                </c:pt>
                <c:pt idx="1349">
                  <c:v>9.2858100000000002E-3</c:v>
                </c:pt>
                <c:pt idx="1350" formatCode="General">
                  <c:v>1.18259E-2</c:v>
                </c:pt>
                <c:pt idx="1351" formatCode="General">
                  <c:v>1.4337600000000001E-2</c:v>
                </c:pt>
                <c:pt idx="1352" formatCode="General">
                  <c:v>1.6818199999999998E-2</c:v>
                </c:pt>
                <c:pt idx="1353" formatCode="General">
                  <c:v>1.9266100000000001E-2</c:v>
                </c:pt>
                <c:pt idx="1354" formatCode="General">
                  <c:v>2.1678200000000002E-2</c:v>
                </c:pt>
                <c:pt idx="1355" formatCode="General">
                  <c:v>2.4050700000000001E-2</c:v>
                </c:pt>
                <c:pt idx="1356" formatCode="General">
                  <c:v>2.6380399999999998E-2</c:v>
                </c:pt>
                <c:pt idx="1357" formatCode="General">
                  <c:v>2.86644E-2</c:v>
                </c:pt>
                <c:pt idx="1358" formatCode="General">
                  <c:v>3.0898700000000001E-2</c:v>
                </c:pt>
                <c:pt idx="1359" formatCode="General">
                  <c:v>3.3079299999999999E-2</c:v>
                </c:pt>
                <c:pt idx="1360" formatCode="General">
                  <c:v>3.5204600000000003E-2</c:v>
                </c:pt>
                <c:pt idx="1361" formatCode="General">
                  <c:v>3.7275599999999999E-2</c:v>
                </c:pt>
                <c:pt idx="1362" formatCode="General">
                  <c:v>3.9294000000000003E-2</c:v>
                </c:pt>
                <c:pt idx="1363" formatCode="General">
                  <c:v>4.1260199999999997E-2</c:v>
                </c:pt>
                <c:pt idx="1364" formatCode="General">
                  <c:v>4.3172599999999998E-2</c:v>
                </c:pt>
                <c:pt idx="1365" formatCode="General">
                  <c:v>4.5027499999999998E-2</c:v>
                </c:pt>
                <c:pt idx="1366" formatCode="General">
                  <c:v>4.6819800000000002E-2</c:v>
                </c:pt>
                <c:pt idx="1367" formatCode="General">
                  <c:v>4.8543299999999998E-2</c:v>
                </c:pt>
                <c:pt idx="1368" formatCode="General">
                  <c:v>5.0191300000000001E-2</c:v>
                </c:pt>
                <c:pt idx="1369" formatCode="General">
                  <c:v>5.1755500000000003E-2</c:v>
                </c:pt>
                <c:pt idx="1370" formatCode="General">
                  <c:v>5.3226599999999999E-2</c:v>
                </c:pt>
                <c:pt idx="1371" formatCode="General">
                  <c:v>5.4598800000000003E-2</c:v>
                </c:pt>
                <c:pt idx="1372" formatCode="General">
                  <c:v>5.5870900000000001E-2</c:v>
                </c:pt>
                <c:pt idx="1373" formatCode="General">
                  <c:v>5.7043400000000001E-2</c:v>
                </c:pt>
                <c:pt idx="1374" formatCode="General">
                  <c:v>5.8112700000000003E-2</c:v>
                </c:pt>
                <c:pt idx="1375" formatCode="General">
                  <c:v>5.9070699999999997E-2</c:v>
                </c:pt>
                <c:pt idx="1376" formatCode="General">
                  <c:v>5.9909299999999999E-2</c:v>
                </c:pt>
                <c:pt idx="1377" formatCode="General">
                  <c:v>6.0625999999999999E-2</c:v>
                </c:pt>
                <c:pt idx="1378" formatCode="General">
                  <c:v>6.12235E-2</c:v>
                </c:pt>
                <c:pt idx="1379" formatCode="General">
                  <c:v>6.1703399999999999E-2</c:v>
                </c:pt>
                <c:pt idx="1380" formatCode="General">
                  <c:v>6.2061499999999999E-2</c:v>
                </c:pt>
                <c:pt idx="1381" formatCode="General">
                  <c:v>6.2289200000000003E-2</c:v>
                </c:pt>
                <c:pt idx="1382" formatCode="General">
                  <c:v>6.2380600000000001E-2</c:v>
                </c:pt>
                <c:pt idx="1383" formatCode="General">
                  <c:v>6.2336099999999998E-2</c:v>
                </c:pt>
                <c:pt idx="1384" formatCode="General">
                  <c:v>6.2159600000000002E-2</c:v>
                </c:pt>
                <c:pt idx="1385" formatCode="General">
                  <c:v>6.1852999999999998E-2</c:v>
                </c:pt>
                <c:pt idx="1386" formatCode="General">
                  <c:v>6.1415699999999997E-2</c:v>
                </c:pt>
                <c:pt idx="1387" formatCode="General">
                  <c:v>6.0848800000000001E-2</c:v>
                </c:pt>
                <c:pt idx="1388" formatCode="General">
                  <c:v>6.0156399999999999E-2</c:v>
                </c:pt>
                <c:pt idx="1389" formatCode="General">
                  <c:v>5.9343399999999998E-2</c:v>
                </c:pt>
                <c:pt idx="1390" formatCode="General">
                  <c:v>5.8411100000000001E-2</c:v>
                </c:pt>
                <c:pt idx="1391" formatCode="General">
                  <c:v>5.7354099999999998E-2</c:v>
                </c:pt>
                <c:pt idx="1392" formatCode="General">
                  <c:v>5.6160599999999998E-2</c:v>
                </c:pt>
                <c:pt idx="1393" formatCode="General">
                  <c:v>5.4815500000000003E-2</c:v>
                </c:pt>
                <c:pt idx="1394" formatCode="General">
                  <c:v>5.3308300000000003E-2</c:v>
                </c:pt>
                <c:pt idx="1395" formatCode="General">
                  <c:v>5.1637799999999998E-2</c:v>
                </c:pt>
                <c:pt idx="1396" formatCode="General">
                  <c:v>4.9811000000000001E-2</c:v>
                </c:pt>
                <c:pt idx="1397" formatCode="General">
                  <c:v>4.78383E-2</c:v>
                </c:pt>
                <c:pt idx="1398" formatCode="General">
                  <c:v>4.57283E-2</c:v>
                </c:pt>
                <c:pt idx="1399" formatCode="General">
                  <c:v>4.3487499999999998E-2</c:v>
                </c:pt>
                <c:pt idx="1400" formatCode="General">
                  <c:v>4.1121100000000001E-2</c:v>
                </c:pt>
                <c:pt idx="1401" formatCode="General">
                  <c:v>3.8635700000000002E-2</c:v>
                </c:pt>
                <c:pt idx="1402" formatCode="General">
                  <c:v>3.6037699999999999E-2</c:v>
                </c:pt>
                <c:pt idx="1403" formatCode="General">
                  <c:v>3.3331300000000001E-2</c:v>
                </c:pt>
                <c:pt idx="1404" formatCode="General">
                  <c:v>3.0516999999999999E-2</c:v>
                </c:pt>
                <c:pt idx="1405" formatCode="General">
                  <c:v>2.7594400000000002E-2</c:v>
                </c:pt>
                <c:pt idx="1406" formatCode="General">
                  <c:v>2.4564200000000001E-2</c:v>
                </c:pt>
                <c:pt idx="1407" formatCode="General">
                  <c:v>2.1428200000000001E-2</c:v>
                </c:pt>
                <c:pt idx="1408" formatCode="General">
                  <c:v>1.8187200000000001E-2</c:v>
                </c:pt>
                <c:pt idx="1409" formatCode="General">
                  <c:v>1.4841200000000001E-2</c:v>
                </c:pt>
                <c:pt idx="1410" formatCode="General">
                  <c:v>1.13921E-2</c:v>
                </c:pt>
                <c:pt idx="1411">
                  <c:v>7.8465900000000005E-3</c:v>
                </c:pt>
                <c:pt idx="1412">
                  <c:v>4.2166699999999996E-3</c:v>
                </c:pt>
                <c:pt idx="1413">
                  <c:v>5.1787199999999995E-4</c:v>
                </c:pt>
                <c:pt idx="1414">
                  <c:v>-3.2365599999999999E-3</c:v>
                </c:pt>
                <c:pt idx="1415">
                  <c:v>-7.0410799999999999E-3</c:v>
                </c:pt>
                <c:pt idx="1416" formatCode="General">
                  <c:v>-1.08979E-2</c:v>
                </c:pt>
                <c:pt idx="1417" formatCode="General">
                  <c:v>-1.4811700000000001E-2</c:v>
                </c:pt>
                <c:pt idx="1418" formatCode="General">
                  <c:v>-1.8785099999999999E-2</c:v>
                </c:pt>
                <c:pt idx="1419" formatCode="General">
                  <c:v>-2.2819200000000001E-2</c:v>
                </c:pt>
                <c:pt idx="1420" formatCode="General">
                  <c:v>-2.6916900000000001E-2</c:v>
                </c:pt>
                <c:pt idx="1421" formatCode="General">
                  <c:v>-3.1084000000000001E-2</c:v>
                </c:pt>
                <c:pt idx="1422" formatCode="General">
                  <c:v>-3.5326400000000001E-2</c:v>
                </c:pt>
                <c:pt idx="1423" formatCode="General">
                  <c:v>-3.9645399999999997E-2</c:v>
                </c:pt>
                <c:pt idx="1424" formatCode="General">
                  <c:v>-4.4035100000000001E-2</c:v>
                </c:pt>
                <c:pt idx="1425" formatCode="General">
                  <c:v>-4.8484399999999997E-2</c:v>
                </c:pt>
                <c:pt idx="1426" formatCode="General">
                  <c:v>-5.2982000000000001E-2</c:v>
                </c:pt>
                <c:pt idx="1427" formatCode="General">
                  <c:v>-5.7519399999999998E-2</c:v>
                </c:pt>
                <c:pt idx="1428" formatCode="General">
                  <c:v>-6.2091300000000002E-2</c:v>
                </c:pt>
                <c:pt idx="1429" formatCode="General">
                  <c:v>-6.6693799999999998E-2</c:v>
                </c:pt>
                <c:pt idx="1430" formatCode="General">
                  <c:v>-7.13231E-2</c:v>
                </c:pt>
                <c:pt idx="1431" formatCode="General">
                  <c:v>-7.5974399999999997E-2</c:v>
                </c:pt>
                <c:pt idx="1432" formatCode="General">
                  <c:v>-8.0641900000000002E-2</c:v>
                </c:pt>
                <c:pt idx="1433" formatCode="General">
                  <c:v>-8.5321300000000003E-2</c:v>
                </c:pt>
                <c:pt idx="1434" formatCode="General">
                  <c:v>-9.0012200000000001E-2</c:v>
                </c:pt>
                <c:pt idx="1435" formatCode="General">
                  <c:v>-9.4715599999999997E-2</c:v>
                </c:pt>
                <c:pt idx="1436" formatCode="General">
                  <c:v>-9.9429400000000001E-2</c:v>
                </c:pt>
                <c:pt idx="1437" formatCode="General">
                  <c:v>-0.104147</c:v>
                </c:pt>
                <c:pt idx="1438" formatCode="General">
                  <c:v>-0.10886</c:v>
                </c:pt>
                <c:pt idx="1439" formatCode="General">
                  <c:v>-0.113565</c:v>
                </c:pt>
                <c:pt idx="1440" formatCode="General">
                  <c:v>-0.118257</c:v>
                </c:pt>
                <c:pt idx="1441" formatCode="General">
                  <c:v>-0.122931</c:v>
                </c:pt>
                <c:pt idx="1442" formatCode="General">
                  <c:v>-0.12757399999999999</c:v>
                </c:pt>
                <c:pt idx="1443" formatCode="General">
                  <c:v>-0.13218099999999999</c:v>
                </c:pt>
                <c:pt idx="1444" formatCode="General">
                  <c:v>-0.13675899999999999</c:v>
                </c:pt>
                <c:pt idx="1445" formatCode="General">
                  <c:v>-0.141318</c:v>
                </c:pt>
                <c:pt idx="1446" formatCode="General">
                  <c:v>-0.14586199999999999</c:v>
                </c:pt>
                <c:pt idx="1447" formatCode="General">
                  <c:v>-0.15037900000000001</c:v>
                </c:pt>
                <c:pt idx="1448" formatCode="General">
                  <c:v>-0.15485099999999999</c:v>
                </c:pt>
                <c:pt idx="1449" formatCode="General">
                  <c:v>-0.15926899999999999</c:v>
                </c:pt>
                <c:pt idx="1450" formatCode="General">
                  <c:v>-0.163631</c:v>
                </c:pt>
                <c:pt idx="1451" formatCode="General">
                  <c:v>-0.167938</c:v>
                </c:pt>
                <c:pt idx="1452" formatCode="General">
                  <c:v>-0.172183</c:v>
                </c:pt>
                <c:pt idx="1453" formatCode="General">
                  <c:v>-0.17635300000000001</c:v>
                </c:pt>
                <c:pt idx="1454" formatCode="General">
                  <c:v>-0.18043899999999999</c:v>
                </c:pt>
                <c:pt idx="1455" formatCode="General">
                  <c:v>-0.18443699999999999</c:v>
                </c:pt>
                <c:pt idx="1456" formatCode="General">
                  <c:v>-0.18834300000000001</c:v>
                </c:pt>
                <c:pt idx="1457" formatCode="General">
                  <c:v>-0.19215199999999999</c:v>
                </c:pt>
                <c:pt idx="1458" formatCode="General">
                  <c:v>-0.19586200000000001</c:v>
                </c:pt>
                <c:pt idx="1459" formatCode="General">
                  <c:v>-0.19946900000000001</c:v>
                </c:pt>
                <c:pt idx="1460" formatCode="General">
                  <c:v>-0.20296700000000001</c:v>
                </c:pt>
                <c:pt idx="1461" formatCode="General">
                  <c:v>-0.206343</c:v>
                </c:pt>
                <c:pt idx="1462" formatCode="General">
                  <c:v>-0.209587</c:v>
                </c:pt>
                <c:pt idx="1463" formatCode="General">
                  <c:v>-0.21268999999999999</c:v>
                </c:pt>
                <c:pt idx="1464" formatCode="General">
                  <c:v>-0.21565200000000001</c:v>
                </c:pt>
                <c:pt idx="1465" formatCode="General">
                  <c:v>-0.21847900000000001</c:v>
                </c:pt>
                <c:pt idx="1466" formatCode="General">
                  <c:v>-0.22117500000000001</c:v>
                </c:pt>
                <c:pt idx="1467" formatCode="General">
                  <c:v>-0.223742</c:v>
                </c:pt>
                <c:pt idx="1468" formatCode="General">
                  <c:v>-0.22618199999999999</c:v>
                </c:pt>
                <c:pt idx="1469" formatCode="General">
                  <c:v>-0.22849800000000001</c:v>
                </c:pt>
                <c:pt idx="1470" formatCode="General">
                  <c:v>-0.230686</c:v>
                </c:pt>
                <c:pt idx="1471" formatCode="General">
                  <c:v>-0.23274500000000001</c:v>
                </c:pt>
                <c:pt idx="1472" formatCode="General">
                  <c:v>-0.234677</c:v>
                </c:pt>
                <c:pt idx="1473" formatCode="General">
                  <c:v>-0.236487</c:v>
                </c:pt>
                <c:pt idx="1474" formatCode="General">
                  <c:v>-0.23818300000000001</c:v>
                </c:pt>
                <c:pt idx="1475" formatCode="General">
                  <c:v>-0.23976900000000001</c:v>
                </c:pt>
                <c:pt idx="1476" formatCode="General">
                  <c:v>-0.24123900000000001</c:v>
                </c:pt>
                <c:pt idx="1477" formatCode="General">
                  <c:v>-0.242585</c:v>
                </c:pt>
                <c:pt idx="1478" formatCode="General">
                  <c:v>-0.24379600000000001</c:v>
                </c:pt>
                <c:pt idx="1479" formatCode="General">
                  <c:v>-0.244867</c:v>
                </c:pt>
                <c:pt idx="1480" formatCode="General">
                  <c:v>-0.24579799999999999</c:v>
                </c:pt>
                <c:pt idx="1481" formatCode="General">
                  <c:v>-0.246585</c:v>
                </c:pt>
                <c:pt idx="1482" formatCode="General">
                  <c:v>-0.247225</c:v>
                </c:pt>
                <c:pt idx="1483" formatCode="General">
                  <c:v>-0.24770900000000001</c:v>
                </c:pt>
                <c:pt idx="1484" formatCode="General">
                  <c:v>-0.248031</c:v>
                </c:pt>
                <c:pt idx="1485" formatCode="General">
                  <c:v>-0.24818499999999999</c:v>
                </c:pt>
                <c:pt idx="1486" formatCode="General">
                  <c:v>-0.248169</c:v>
                </c:pt>
                <c:pt idx="1487" formatCode="General">
                  <c:v>-0.24798500000000001</c:v>
                </c:pt>
                <c:pt idx="1488" formatCode="General">
                  <c:v>-0.24762999999999999</c:v>
                </c:pt>
                <c:pt idx="1489" formatCode="General">
                  <c:v>-0.24710499999999999</c:v>
                </c:pt>
                <c:pt idx="1490" formatCode="General">
                  <c:v>-0.24641099999999999</c:v>
                </c:pt>
                <c:pt idx="1491" formatCode="General">
                  <c:v>-0.24554799999999999</c:v>
                </c:pt>
                <c:pt idx="1492" formatCode="General">
                  <c:v>-0.24451600000000001</c:v>
                </c:pt>
                <c:pt idx="1493" formatCode="General">
                  <c:v>-0.24331900000000001</c:v>
                </c:pt>
                <c:pt idx="1494" formatCode="General">
                  <c:v>-0.24196200000000001</c:v>
                </c:pt>
                <c:pt idx="1495" formatCode="General">
                  <c:v>-0.240448</c:v>
                </c:pt>
                <c:pt idx="1496" formatCode="General">
                  <c:v>-0.23877699999999999</c:v>
                </c:pt>
                <c:pt idx="1497" formatCode="General">
                  <c:v>-0.23694599999999999</c:v>
                </c:pt>
                <c:pt idx="1498" formatCode="General">
                  <c:v>-0.234957</c:v>
                </c:pt>
                <c:pt idx="1499" formatCode="General">
                  <c:v>-0.23281499999999999</c:v>
                </c:pt>
                <c:pt idx="1500" formatCode="General">
                  <c:v>-0.23052700000000001</c:v>
                </c:pt>
                <c:pt idx="1501" formatCode="General">
                  <c:v>-0.22809199999999999</c:v>
                </c:pt>
                <c:pt idx="1502" formatCode="General">
                  <c:v>-0.22550899999999999</c:v>
                </c:pt>
                <c:pt idx="1503" formatCode="General">
                  <c:v>-0.222774</c:v>
                </c:pt>
                <c:pt idx="1504" formatCode="General">
                  <c:v>-0.21988199999999999</c:v>
                </c:pt>
                <c:pt idx="1505" formatCode="General">
                  <c:v>-0.216839</c:v>
                </c:pt>
                <c:pt idx="1506" formatCode="General">
                  <c:v>-0.21365000000000001</c:v>
                </c:pt>
                <c:pt idx="1507" formatCode="General">
                  <c:v>-0.21032200000000001</c:v>
                </c:pt>
                <c:pt idx="1508" formatCode="General">
                  <c:v>-0.20686299999999999</c:v>
                </c:pt>
                <c:pt idx="1509" formatCode="General">
                  <c:v>-0.20327500000000001</c:v>
                </c:pt>
                <c:pt idx="1510" formatCode="General">
                  <c:v>-0.19955800000000001</c:v>
                </c:pt>
                <c:pt idx="1511" formatCode="General">
                  <c:v>-0.195712</c:v>
                </c:pt>
                <c:pt idx="1512" formatCode="General">
                  <c:v>-0.19173100000000001</c:v>
                </c:pt>
                <c:pt idx="1513" formatCode="General">
                  <c:v>-0.18761900000000001</c:v>
                </c:pt>
                <c:pt idx="1514" formatCode="General">
                  <c:v>-0.18338399999999999</c:v>
                </c:pt>
                <c:pt idx="1515" formatCode="General">
                  <c:v>-0.179038</c:v>
                </c:pt>
                <c:pt idx="1516" formatCode="General">
                  <c:v>-0.17459</c:v>
                </c:pt>
                <c:pt idx="1517" formatCode="General">
                  <c:v>-0.170045</c:v>
                </c:pt>
                <c:pt idx="1518" formatCode="General">
                  <c:v>-0.165406</c:v>
                </c:pt>
                <c:pt idx="1519" formatCode="General">
                  <c:v>-0.16068099999999999</c:v>
                </c:pt>
                <c:pt idx="1520" formatCode="General">
                  <c:v>-0.15587699999999999</c:v>
                </c:pt>
                <c:pt idx="1521" formatCode="General">
                  <c:v>-0.15099599999999999</c:v>
                </c:pt>
                <c:pt idx="1522" formatCode="General">
                  <c:v>-0.146041</c:v>
                </c:pt>
                <c:pt idx="1523" formatCode="General">
                  <c:v>-0.14102200000000001</c:v>
                </c:pt>
                <c:pt idx="1524" formatCode="General">
                  <c:v>-0.13594800000000001</c:v>
                </c:pt>
                <c:pt idx="1525" formatCode="General">
                  <c:v>-0.130826</c:v>
                </c:pt>
                <c:pt idx="1526" formatCode="General">
                  <c:v>-0.12565799999999999</c:v>
                </c:pt>
                <c:pt idx="1527" formatCode="General">
                  <c:v>-0.12045500000000001</c:v>
                </c:pt>
                <c:pt idx="1528" formatCode="General">
                  <c:v>-0.115232</c:v>
                </c:pt>
                <c:pt idx="1529" formatCode="General">
                  <c:v>-0.10999299999999999</c:v>
                </c:pt>
                <c:pt idx="1530" formatCode="General">
                  <c:v>-0.10473200000000001</c:v>
                </c:pt>
                <c:pt idx="1531" formatCode="General">
                  <c:v>-9.9444699999999997E-2</c:v>
                </c:pt>
                <c:pt idx="1532" formatCode="General">
                  <c:v>-9.4140100000000004E-2</c:v>
                </c:pt>
                <c:pt idx="1533" formatCode="General">
                  <c:v>-8.8837600000000003E-2</c:v>
                </c:pt>
                <c:pt idx="1534" formatCode="General">
                  <c:v>-8.3556800000000001E-2</c:v>
                </c:pt>
                <c:pt idx="1535" formatCode="General">
                  <c:v>-7.8308299999999997E-2</c:v>
                </c:pt>
                <c:pt idx="1536" formatCode="General">
                  <c:v>-7.3095499999999994E-2</c:v>
                </c:pt>
                <c:pt idx="1537" formatCode="General">
                  <c:v>-6.7918099999999995E-2</c:v>
                </c:pt>
                <c:pt idx="1538" formatCode="General">
                  <c:v>-6.2774399999999994E-2</c:v>
                </c:pt>
                <c:pt idx="1539" formatCode="General">
                  <c:v>-5.7661700000000003E-2</c:v>
                </c:pt>
                <c:pt idx="1540" formatCode="General">
                  <c:v>-5.2577800000000001E-2</c:v>
                </c:pt>
                <c:pt idx="1541" formatCode="General">
                  <c:v>-4.7523799999999998E-2</c:v>
                </c:pt>
                <c:pt idx="1542" formatCode="General">
                  <c:v>-4.2505000000000001E-2</c:v>
                </c:pt>
                <c:pt idx="1543" formatCode="General">
                  <c:v>-3.7528800000000001E-2</c:v>
                </c:pt>
                <c:pt idx="1544" formatCode="General">
                  <c:v>-3.2600799999999999E-2</c:v>
                </c:pt>
                <c:pt idx="1545" formatCode="General">
                  <c:v>-2.77208E-2</c:v>
                </c:pt>
                <c:pt idx="1546" formatCode="General">
                  <c:v>-2.28831E-2</c:v>
                </c:pt>
                <c:pt idx="1547" formatCode="General">
                  <c:v>-1.8083200000000001E-2</c:v>
                </c:pt>
                <c:pt idx="1548" formatCode="General">
                  <c:v>-1.3326299999999999E-2</c:v>
                </c:pt>
                <c:pt idx="1549">
                  <c:v>-8.6278399999999995E-3</c:v>
                </c:pt>
                <c:pt idx="1550">
                  <c:v>-4.0048599999999998E-3</c:v>
                </c:pt>
                <c:pt idx="1551">
                  <c:v>5.3275600000000001E-4</c:v>
                </c:pt>
                <c:pt idx="1552">
                  <c:v>4.9823699999999999E-3</c:v>
                </c:pt>
                <c:pt idx="1553">
                  <c:v>9.3440299999999997E-3</c:v>
                </c:pt>
                <c:pt idx="1554" formatCode="General">
                  <c:v>1.3617199999999999E-2</c:v>
                </c:pt>
                <c:pt idx="1555" formatCode="General">
                  <c:v>1.7800699999999999E-2</c:v>
                </c:pt>
                <c:pt idx="1556" formatCode="General">
                  <c:v>2.1893699999999999E-2</c:v>
                </c:pt>
                <c:pt idx="1557" formatCode="General">
                  <c:v>2.5898899999999999E-2</c:v>
                </c:pt>
                <c:pt idx="1558" formatCode="General">
                  <c:v>2.9822399999999999E-2</c:v>
                </c:pt>
                <c:pt idx="1559" formatCode="General">
                  <c:v>3.3671199999999998E-2</c:v>
                </c:pt>
                <c:pt idx="1560" formatCode="General">
                  <c:v>3.74484E-2</c:v>
                </c:pt>
                <c:pt idx="1561" formatCode="General">
                  <c:v>4.11534E-2</c:v>
                </c:pt>
                <c:pt idx="1562" formatCode="General">
                  <c:v>4.4786800000000002E-2</c:v>
                </c:pt>
                <c:pt idx="1563" formatCode="General">
                  <c:v>4.8350400000000002E-2</c:v>
                </c:pt>
                <c:pt idx="1564" formatCode="General">
                  <c:v>5.1840200000000003E-2</c:v>
                </c:pt>
                <c:pt idx="1565" formatCode="General">
                  <c:v>5.5243800000000003E-2</c:v>
                </c:pt>
                <c:pt idx="1566" formatCode="General">
                  <c:v>5.8545199999999999E-2</c:v>
                </c:pt>
                <c:pt idx="1567" formatCode="General">
                  <c:v>6.1730699999999999E-2</c:v>
                </c:pt>
                <c:pt idx="1568" formatCode="General">
                  <c:v>6.4787999999999998E-2</c:v>
                </c:pt>
                <c:pt idx="1569" formatCode="General">
                  <c:v>6.7705799999999997E-2</c:v>
                </c:pt>
                <c:pt idx="1570" formatCode="General">
                  <c:v>7.04766E-2</c:v>
                </c:pt>
                <c:pt idx="1571" formatCode="General">
                  <c:v>7.30962E-2</c:v>
                </c:pt>
                <c:pt idx="1572" formatCode="General">
                  <c:v>7.5557799999999994E-2</c:v>
                </c:pt>
                <c:pt idx="1573" formatCode="General">
                  <c:v>7.7851400000000001E-2</c:v>
                </c:pt>
                <c:pt idx="1574" formatCode="General">
                  <c:v>7.9975599999999994E-2</c:v>
                </c:pt>
                <c:pt idx="1575" formatCode="General">
                  <c:v>8.1944400000000001E-2</c:v>
                </c:pt>
                <c:pt idx="1576" formatCode="General">
                  <c:v>8.3774500000000002E-2</c:v>
                </c:pt>
                <c:pt idx="1577" formatCode="General">
                  <c:v>8.54684E-2</c:v>
                </c:pt>
                <c:pt idx="1578" formatCode="General">
                  <c:v>8.7013099999999996E-2</c:v>
                </c:pt>
                <c:pt idx="1579" formatCode="General">
                  <c:v>8.8392499999999999E-2</c:v>
                </c:pt>
                <c:pt idx="1580" formatCode="General">
                  <c:v>8.9594400000000005E-2</c:v>
                </c:pt>
                <c:pt idx="1581" formatCode="General">
                  <c:v>9.0609999999999996E-2</c:v>
                </c:pt>
                <c:pt idx="1582" formatCode="General">
                  <c:v>9.1435000000000002E-2</c:v>
                </c:pt>
                <c:pt idx="1583" formatCode="General">
                  <c:v>9.2072600000000004E-2</c:v>
                </c:pt>
                <c:pt idx="1584" formatCode="General">
                  <c:v>9.2527899999999996E-2</c:v>
                </c:pt>
                <c:pt idx="1585" formatCode="General">
                  <c:v>9.2796500000000004E-2</c:v>
                </c:pt>
                <c:pt idx="1586" formatCode="General">
                  <c:v>9.2865000000000003E-2</c:v>
                </c:pt>
                <c:pt idx="1587" formatCode="General">
                  <c:v>9.27259E-2</c:v>
                </c:pt>
                <c:pt idx="1588" formatCode="General">
                  <c:v>9.2387200000000003E-2</c:v>
                </c:pt>
                <c:pt idx="1589" formatCode="General">
                  <c:v>9.1861799999999993E-2</c:v>
                </c:pt>
                <c:pt idx="1590" formatCode="General">
                  <c:v>9.1151899999999994E-2</c:v>
                </c:pt>
                <c:pt idx="1591" formatCode="General">
                  <c:v>9.0245000000000006E-2</c:v>
                </c:pt>
                <c:pt idx="1592" formatCode="General">
                  <c:v>8.91261E-2</c:v>
                </c:pt>
                <c:pt idx="1593" formatCode="General">
                  <c:v>8.7790800000000002E-2</c:v>
                </c:pt>
                <c:pt idx="1594" formatCode="General">
                  <c:v>8.6245799999999997E-2</c:v>
                </c:pt>
                <c:pt idx="1595" formatCode="General">
                  <c:v>8.4497500000000003E-2</c:v>
                </c:pt>
                <c:pt idx="1596" formatCode="General">
                  <c:v>8.2541199999999995E-2</c:v>
                </c:pt>
                <c:pt idx="1597" formatCode="General">
                  <c:v>8.0366300000000002E-2</c:v>
                </c:pt>
                <c:pt idx="1598" formatCode="General">
                  <c:v>7.7969200000000002E-2</c:v>
                </c:pt>
                <c:pt idx="1599" formatCode="General">
                  <c:v>7.5356800000000002E-2</c:v>
                </c:pt>
                <c:pt idx="1600" formatCode="General">
                  <c:v>7.2537199999999996E-2</c:v>
                </c:pt>
                <c:pt idx="1601" formatCode="General">
                  <c:v>6.9511799999999999E-2</c:v>
                </c:pt>
                <c:pt idx="1602" formatCode="General">
                  <c:v>6.6279299999999999E-2</c:v>
                </c:pt>
                <c:pt idx="1603" formatCode="General">
                  <c:v>6.2845399999999996E-2</c:v>
                </c:pt>
                <c:pt idx="1604" formatCode="General">
                  <c:v>5.9227000000000002E-2</c:v>
                </c:pt>
                <c:pt idx="1605" formatCode="General">
                  <c:v>5.5444E-2</c:v>
                </c:pt>
                <c:pt idx="1606" formatCode="General">
                  <c:v>5.1507999999999998E-2</c:v>
                </c:pt>
                <c:pt idx="1607" formatCode="General">
                  <c:v>4.7417500000000001E-2</c:v>
                </c:pt>
                <c:pt idx="1608" formatCode="General">
                  <c:v>4.3165200000000001E-2</c:v>
                </c:pt>
                <c:pt idx="1609" formatCode="General">
                  <c:v>3.87493E-2</c:v>
                </c:pt>
                <c:pt idx="1610" formatCode="General">
                  <c:v>3.41768E-2</c:v>
                </c:pt>
                <c:pt idx="1611" formatCode="General">
                  <c:v>2.9456300000000001E-2</c:v>
                </c:pt>
                <c:pt idx="1612" formatCode="General">
                  <c:v>2.45936E-2</c:v>
                </c:pt>
                <c:pt idx="1613" formatCode="General">
                  <c:v>1.9595899999999999E-2</c:v>
                </c:pt>
                <c:pt idx="1614" formatCode="General">
                  <c:v>1.44782E-2</c:v>
                </c:pt>
                <c:pt idx="1615">
                  <c:v>9.2589100000000004E-3</c:v>
                </c:pt>
                <c:pt idx="1616">
                  <c:v>3.9477499999999999E-3</c:v>
                </c:pt>
                <c:pt idx="1617">
                  <c:v>-1.45868E-3</c:v>
                </c:pt>
                <c:pt idx="1618">
                  <c:v>-6.9675300000000004E-3</c:v>
                </c:pt>
                <c:pt idx="1619" formatCode="General">
                  <c:v>-1.25766E-2</c:v>
                </c:pt>
                <c:pt idx="1620" formatCode="General">
                  <c:v>-1.8272199999999999E-2</c:v>
                </c:pt>
                <c:pt idx="1621" formatCode="General">
                  <c:v>-2.4037699999999999E-2</c:v>
                </c:pt>
                <c:pt idx="1622" formatCode="General">
                  <c:v>-2.9863199999999999E-2</c:v>
                </c:pt>
                <c:pt idx="1623" formatCode="General">
                  <c:v>-3.57448E-2</c:v>
                </c:pt>
                <c:pt idx="1624" formatCode="General">
                  <c:v>-4.1678699999999999E-2</c:v>
                </c:pt>
                <c:pt idx="1625" formatCode="General">
                  <c:v>-4.7659100000000003E-2</c:v>
                </c:pt>
                <c:pt idx="1626" formatCode="General">
                  <c:v>-5.3680899999999997E-2</c:v>
                </c:pt>
                <c:pt idx="1627" formatCode="General">
                  <c:v>-5.9740099999999997E-2</c:v>
                </c:pt>
                <c:pt idx="1628" formatCode="General">
                  <c:v>-6.5831799999999996E-2</c:v>
                </c:pt>
                <c:pt idx="1629" formatCode="General">
                  <c:v>-7.1946700000000002E-2</c:v>
                </c:pt>
                <c:pt idx="1630" formatCode="General">
                  <c:v>-7.80724E-2</c:v>
                </c:pt>
                <c:pt idx="1631" formatCode="General">
                  <c:v>-8.4195199999999998E-2</c:v>
                </c:pt>
                <c:pt idx="1632" formatCode="General">
                  <c:v>-9.0300199999999997E-2</c:v>
                </c:pt>
                <c:pt idx="1633" formatCode="General">
                  <c:v>-9.63701E-2</c:v>
                </c:pt>
                <c:pt idx="1634" formatCode="General">
                  <c:v>-0.10238700000000001</c:v>
                </c:pt>
                <c:pt idx="1635" formatCode="General">
                  <c:v>-0.108338</c:v>
                </c:pt>
                <c:pt idx="1636" formatCode="General">
                  <c:v>-0.114222</c:v>
                </c:pt>
                <c:pt idx="1637" formatCode="General">
                  <c:v>-0.120043</c:v>
                </c:pt>
                <c:pt idx="1638" formatCode="General">
                  <c:v>-0.12579299999999999</c:v>
                </c:pt>
                <c:pt idx="1639" formatCode="General">
                  <c:v>-0.13144900000000001</c:v>
                </c:pt>
                <c:pt idx="1640" formatCode="General">
                  <c:v>-0.136985</c:v>
                </c:pt>
                <c:pt idx="1641" formatCode="General">
                  <c:v>-0.14238999999999999</c:v>
                </c:pt>
                <c:pt idx="1642" formatCode="General">
                  <c:v>-0.14766399999999999</c:v>
                </c:pt>
                <c:pt idx="1643" formatCode="General">
                  <c:v>-0.152806</c:v>
                </c:pt>
                <c:pt idx="1644" formatCode="General">
                  <c:v>-0.157809</c:v>
                </c:pt>
                <c:pt idx="1645" formatCode="General">
                  <c:v>-0.16266700000000001</c:v>
                </c:pt>
                <c:pt idx="1646" formatCode="General">
                  <c:v>-0.167376</c:v>
                </c:pt>
                <c:pt idx="1647" formatCode="General">
                  <c:v>-0.171933</c:v>
                </c:pt>
                <c:pt idx="1648" formatCode="General">
                  <c:v>-0.17633399999999999</c:v>
                </c:pt>
                <c:pt idx="1649" formatCode="General">
                  <c:v>-0.18058199999999999</c:v>
                </c:pt>
                <c:pt idx="1650" formatCode="General">
                  <c:v>-0.18468699999999999</c:v>
                </c:pt>
                <c:pt idx="1651" formatCode="General">
                  <c:v>-0.18865999999999999</c:v>
                </c:pt>
                <c:pt idx="1652" formatCode="General">
                  <c:v>-0.19250300000000001</c:v>
                </c:pt>
                <c:pt idx="1653" formatCode="General">
                  <c:v>-0.19620199999999999</c:v>
                </c:pt>
                <c:pt idx="1654" formatCode="General">
                  <c:v>-0.19974</c:v>
                </c:pt>
                <c:pt idx="1655" formatCode="General">
                  <c:v>-0.20310400000000001</c:v>
                </c:pt>
                <c:pt idx="1656" formatCode="General">
                  <c:v>-0.206289</c:v>
                </c:pt>
                <c:pt idx="1657" formatCode="General">
                  <c:v>-0.20930299999999999</c:v>
                </c:pt>
                <c:pt idx="1658" formatCode="General">
                  <c:v>-0.21215899999999999</c:v>
                </c:pt>
                <c:pt idx="1659" formatCode="General">
                  <c:v>-0.21487100000000001</c:v>
                </c:pt>
                <c:pt idx="1660" formatCode="General">
                  <c:v>-0.217447</c:v>
                </c:pt>
                <c:pt idx="1661" formatCode="General">
                  <c:v>-0.21989300000000001</c:v>
                </c:pt>
                <c:pt idx="1662" formatCode="General">
                  <c:v>-0.22220999999999999</c:v>
                </c:pt>
                <c:pt idx="1663" formatCode="General">
                  <c:v>-0.22440099999999999</c:v>
                </c:pt>
                <c:pt idx="1664" formatCode="General">
                  <c:v>-0.226463</c:v>
                </c:pt>
                <c:pt idx="1665" formatCode="General">
                  <c:v>-0.22838600000000001</c:v>
                </c:pt>
                <c:pt idx="1666" formatCode="General">
                  <c:v>-0.230155</c:v>
                </c:pt>
                <c:pt idx="1667" formatCode="General">
                  <c:v>-0.23175799999999999</c:v>
                </c:pt>
                <c:pt idx="1668" formatCode="General">
                  <c:v>-0.23319200000000001</c:v>
                </c:pt>
                <c:pt idx="1669" formatCode="General">
                  <c:v>-0.234454</c:v>
                </c:pt>
                <c:pt idx="1670" formatCode="General">
                  <c:v>-0.235542</c:v>
                </c:pt>
                <c:pt idx="1671" formatCode="General">
                  <c:v>-0.23646</c:v>
                </c:pt>
                <c:pt idx="1672" formatCode="General">
                  <c:v>-0.23721800000000001</c:v>
                </c:pt>
                <c:pt idx="1673" formatCode="General">
                  <c:v>-0.237818</c:v>
                </c:pt>
                <c:pt idx="1674" formatCode="General">
                  <c:v>-0.238259</c:v>
                </c:pt>
                <c:pt idx="1675" formatCode="General">
                  <c:v>-0.238536</c:v>
                </c:pt>
                <c:pt idx="1676" formatCode="General">
                  <c:v>-0.238649</c:v>
                </c:pt>
                <c:pt idx="1677" formatCode="General">
                  <c:v>-0.23859900000000001</c:v>
                </c:pt>
                <c:pt idx="1678" formatCode="General">
                  <c:v>-0.23838500000000001</c:v>
                </c:pt>
                <c:pt idx="1679" formatCode="General">
                  <c:v>-0.238006</c:v>
                </c:pt>
                <c:pt idx="1680" formatCode="General">
                  <c:v>-0.23746600000000001</c:v>
                </c:pt>
                <c:pt idx="1681" formatCode="General">
                  <c:v>-0.23676800000000001</c:v>
                </c:pt>
                <c:pt idx="1682" formatCode="General">
                  <c:v>-0.23590900000000001</c:v>
                </c:pt>
                <c:pt idx="1683" formatCode="General">
                  <c:v>-0.23488700000000001</c:v>
                </c:pt>
                <c:pt idx="1684" formatCode="General">
                  <c:v>-0.233708</c:v>
                </c:pt>
                <c:pt idx="1685" formatCode="General">
                  <c:v>-0.232381</c:v>
                </c:pt>
                <c:pt idx="1686" formatCode="General">
                  <c:v>-0.23091</c:v>
                </c:pt>
                <c:pt idx="1687" formatCode="General">
                  <c:v>-0.229292</c:v>
                </c:pt>
                <c:pt idx="1688" formatCode="General">
                  <c:v>-0.227522</c:v>
                </c:pt>
                <c:pt idx="1689" formatCode="General">
                  <c:v>-0.22559199999999999</c:v>
                </c:pt>
                <c:pt idx="1690" formatCode="General">
                  <c:v>-0.223497</c:v>
                </c:pt>
                <c:pt idx="1691" formatCode="General">
                  <c:v>-0.221247</c:v>
                </c:pt>
                <c:pt idx="1692" formatCode="General">
                  <c:v>-0.218858</c:v>
                </c:pt>
                <c:pt idx="1693" formatCode="General">
                  <c:v>-0.21634800000000001</c:v>
                </c:pt>
                <c:pt idx="1694" formatCode="General">
                  <c:v>-0.213726</c:v>
                </c:pt>
                <c:pt idx="1695" formatCode="General">
                  <c:v>-0.21099399999999999</c:v>
                </c:pt>
                <c:pt idx="1696" formatCode="General">
                  <c:v>-0.20816200000000001</c:v>
                </c:pt>
                <c:pt idx="1697" formatCode="General">
                  <c:v>-0.20524600000000001</c:v>
                </c:pt>
                <c:pt idx="1698" formatCode="General">
                  <c:v>-0.20225899999999999</c:v>
                </c:pt>
                <c:pt idx="1699" formatCode="General">
                  <c:v>-0.19919700000000001</c:v>
                </c:pt>
                <c:pt idx="1700" formatCode="General">
                  <c:v>-0.196043</c:v>
                </c:pt>
                <c:pt idx="1701" formatCode="General">
                  <c:v>-0.19278400000000001</c:v>
                </c:pt>
                <c:pt idx="1702" formatCode="General">
                  <c:v>-0.18942600000000001</c:v>
                </c:pt>
                <c:pt idx="1703" formatCode="General">
                  <c:v>-0.18598400000000001</c:v>
                </c:pt>
                <c:pt idx="1704" formatCode="General">
                  <c:v>-0.182472</c:v>
                </c:pt>
                <c:pt idx="1705" formatCode="General">
                  <c:v>-0.17889099999999999</c:v>
                </c:pt>
                <c:pt idx="1706" formatCode="General">
                  <c:v>-0.175234</c:v>
                </c:pt>
                <c:pt idx="1707" formatCode="General">
                  <c:v>-0.17149400000000001</c:v>
                </c:pt>
                <c:pt idx="1708" formatCode="General">
                  <c:v>-0.16767599999999999</c:v>
                </c:pt>
                <c:pt idx="1709" formatCode="General">
                  <c:v>-0.16378799999999999</c:v>
                </c:pt>
                <c:pt idx="1710" formatCode="General">
                  <c:v>-0.15984100000000001</c:v>
                </c:pt>
                <c:pt idx="1711" formatCode="General">
                  <c:v>-0.155832</c:v>
                </c:pt>
                <c:pt idx="1712" formatCode="General">
                  <c:v>-0.15176100000000001</c:v>
                </c:pt>
                <c:pt idx="1713" formatCode="General">
                  <c:v>-0.14762700000000001</c:v>
                </c:pt>
                <c:pt idx="1714" formatCode="General">
                  <c:v>-0.14343500000000001</c:v>
                </c:pt>
                <c:pt idx="1715" formatCode="General">
                  <c:v>-0.13919100000000001</c:v>
                </c:pt>
                <c:pt idx="1716" formatCode="General">
                  <c:v>-0.13489799999999999</c:v>
                </c:pt>
                <c:pt idx="1717" formatCode="General">
                  <c:v>-0.13056400000000001</c:v>
                </c:pt>
                <c:pt idx="1718" formatCode="General">
                  <c:v>-0.126193</c:v>
                </c:pt>
                <c:pt idx="1719" formatCode="General">
                  <c:v>-0.121785</c:v>
                </c:pt>
                <c:pt idx="1720" formatCode="General">
                  <c:v>-0.117339</c:v>
                </c:pt>
                <c:pt idx="1721" formatCode="General">
                  <c:v>-0.11286</c:v>
                </c:pt>
                <c:pt idx="1722" formatCode="General">
                  <c:v>-0.108363</c:v>
                </c:pt>
                <c:pt idx="1723" formatCode="General">
                  <c:v>-0.10385800000000001</c:v>
                </c:pt>
                <c:pt idx="1724" formatCode="General">
                  <c:v>-9.9354499999999998E-2</c:v>
                </c:pt>
                <c:pt idx="1725" formatCode="General">
                  <c:v>-9.4857499999999997E-2</c:v>
                </c:pt>
                <c:pt idx="1726" formatCode="General">
                  <c:v>-9.0375499999999998E-2</c:v>
                </c:pt>
                <c:pt idx="1727" formatCode="General">
                  <c:v>-8.5916599999999996E-2</c:v>
                </c:pt>
                <c:pt idx="1728" formatCode="General">
                  <c:v>-8.1487299999999999E-2</c:v>
                </c:pt>
                <c:pt idx="1729" formatCode="General">
                  <c:v>-7.7094499999999996E-2</c:v>
                </c:pt>
                <c:pt idx="1730" formatCode="General">
                  <c:v>-7.2746500000000006E-2</c:v>
                </c:pt>
                <c:pt idx="1731" formatCode="General">
                  <c:v>-6.8451899999999996E-2</c:v>
                </c:pt>
                <c:pt idx="1732" formatCode="General">
                  <c:v>-6.4218499999999998E-2</c:v>
                </c:pt>
                <c:pt idx="1733" formatCode="General">
                  <c:v>-6.0053700000000002E-2</c:v>
                </c:pt>
                <c:pt idx="1734" formatCode="General">
                  <c:v>-5.5964100000000003E-2</c:v>
                </c:pt>
                <c:pt idx="1735" formatCode="General">
                  <c:v>-5.1957099999999999E-2</c:v>
                </c:pt>
                <c:pt idx="1736" formatCode="General">
                  <c:v>-4.80439E-2</c:v>
                </c:pt>
                <c:pt idx="1737" formatCode="General">
                  <c:v>-4.4238800000000002E-2</c:v>
                </c:pt>
                <c:pt idx="1738" formatCode="General">
                  <c:v>-4.0553199999999998E-2</c:v>
                </c:pt>
                <c:pt idx="1739" formatCode="General">
                  <c:v>-3.6992299999999999E-2</c:v>
                </c:pt>
                <c:pt idx="1740" formatCode="General">
                  <c:v>-3.3558900000000003E-2</c:v>
                </c:pt>
                <c:pt idx="1741" formatCode="General">
                  <c:v>-3.0256600000000002E-2</c:v>
                </c:pt>
                <c:pt idx="1742" formatCode="General">
                  <c:v>-2.7088500000000001E-2</c:v>
                </c:pt>
                <c:pt idx="1743" formatCode="General">
                  <c:v>-2.40561E-2</c:v>
                </c:pt>
                <c:pt idx="1744" formatCode="General">
                  <c:v>-2.1162199999999999E-2</c:v>
                </c:pt>
                <c:pt idx="1745" formatCode="General">
                  <c:v>-1.8414199999999999E-2</c:v>
                </c:pt>
                <c:pt idx="1746" formatCode="General">
                  <c:v>-1.5820899999999999E-2</c:v>
                </c:pt>
                <c:pt idx="1747" formatCode="General">
                  <c:v>-1.33851E-2</c:v>
                </c:pt>
                <c:pt idx="1748" formatCode="General">
                  <c:v>-1.11016E-2</c:v>
                </c:pt>
                <c:pt idx="1749">
                  <c:v>-8.9645699999999998E-3</c:v>
                </c:pt>
                <c:pt idx="1750">
                  <c:v>-6.97519E-3</c:v>
                </c:pt>
                <c:pt idx="1751">
                  <c:v>-5.1417600000000004E-3</c:v>
                </c:pt>
                <c:pt idx="1752">
                  <c:v>-3.4733300000000002E-3</c:v>
                </c:pt>
                <c:pt idx="1753">
                  <c:v>-1.9726600000000002E-3</c:v>
                </c:pt>
                <c:pt idx="1754">
                  <c:v>-6.3449899999999996E-4</c:v>
                </c:pt>
                <c:pt idx="1755">
                  <c:v>5.4918000000000002E-4</c:v>
                </c:pt>
                <c:pt idx="1756">
                  <c:v>1.5815600000000001E-3</c:v>
                </c:pt>
                <c:pt idx="1757">
                  <c:v>2.4587799999999998E-3</c:v>
                </c:pt>
                <c:pt idx="1758">
                  <c:v>3.1762000000000001E-3</c:v>
                </c:pt>
                <c:pt idx="1759">
                  <c:v>3.7366000000000001E-3</c:v>
                </c:pt>
                <c:pt idx="1760">
                  <c:v>4.1498799999999999E-3</c:v>
                </c:pt>
                <c:pt idx="1761">
                  <c:v>4.4238999999999997E-3</c:v>
                </c:pt>
                <c:pt idx="1762">
                  <c:v>4.5568900000000001E-3</c:v>
                </c:pt>
                <c:pt idx="1763">
                  <c:v>4.5394299999999997E-3</c:v>
                </c:pt>
                <c:pt idx="1764">
                  <c:v>4.3612099999999999E-3</c:v>
                </c:pt>
                <c:pt idx="1765">
                  <c:v>4.0146799999999996E-3</c:v>
                </c:pt>
                <c:pt idx="1766">
                  <c:v>3.4948499999999999E-3</c:v>
                </c:pt>
                <c:pt idx="1767">
                  <c:v>2.7989099999999999E-3</c:v>
                </c:pt>
                <c:pt idx="1768">
                  <c:v>1.9265899999999999E-3</c:v>
                </c:pt>
                <c:pt idx="1769">
                  <c:v>8.8036600000000005E-4</c:v>
                </c:pt>
                <c:pt idx="1770">
                  <c:v>-3.3419400000000001E-4</c:v>
                </c:pt>
                <c:pt idx="1771">
                  <c:v>-1.70871E-3</c:v>
                </c:pt>
                <c:pt idx="1772">
                  <c:v>-3.2343900000000002E-3</c:v>
                </c:pt>
                <c:pt idx="1773">
                  <c:v>-4.9056000000000004E-3</c:v>
                </c:pt>
                <c:pt idx="1774">
                  <c:v>-6.72004E-3</c:v>
                </c:pt>
                <c:pt idx="1775">
                  <c:v>-8.6749700000000006E-3</c:v>
                </c:pt>
                <c:pt idx="1776" formatCode="General">
                  <c:v>-1.0764599999999999E-2</c:v>
                </c:pt>
                <c:pt idx="1777" formatCode="General">
                  <c:v>-1.2983099999999999E-2</c:v>
                </c:pt>
                <c:pt idx="1778" formatCode="General">
                  <c:v>-1.5328899999999999E-2</c:v>
                </c:pt>
                <c:pt idx="1779" formatCode="General">
                  <c:v>-1.78047E-2</c:v>
                </c:pt>
                <c:pt idx="1780" formatCode="General">
                  <c:v>-2.0411100000000001E-2</c:v>
                </c:pt>
                <c:pt idx="1781" formatCode="General">
                  <c:v>-2.3139799999999999E-2</c:v>
                </c:pt>
                <c:pt idx="1782" formatCode="General">
                  <c:v>-2.5974299999999999E-2</c:v>
                </c:pt>
                <c:pt idx="1783" formatCode="General">
                  <c:v>-2.88957E-2</c:v>
                </c:pt>
                <c:pt idx="1784" formatCode="General">
                  <c:v>-3.1888399999999997E-2</c:v>
                </c:pt>
                <c:pt idx="1785" formatCode="General">
                  <c:v>-3.4940899999999997E-2</c:v>
                </c:pt>
                <c:pt idx="1786" formatCode="General">
                  <c:v>-3.8047999999999998E-2</c:v>
                </c:pt>
                <c:pt idx="1787" formatCode="General">
                  <c:v>-4.1210200000000002E-2</c:v>
                </c:pt>
                <c:pt idx="1788" formatCode="General">
                  <c:v>-4.4429999999999997E-2</c:v>
                </c:pt>
                <c:pt idx="1789" formatCode="General">
                  <c:v>-4.7703200000000001E-2</c:v>
                </c:pt>
                <c:pt idx="1790" formatCode="General">
                  <c:v>-5.1017399999999997E-2</c:v>
                </c:pt>
                <c:pt idx="1791" formatCode="General">
                  <c:v>-5.4357299999999997E-2</c:v>
                </c:pt>
                <c:pt idx="1792" formatCode="General">
                  <c:v>-5.7710200000000003E-2</c:v>
                </c:pt>
                <c:pt idx="1793" formatCode="General">
                  <c:v>-6.1066599999999999E-2</c:v>
                </c:pt>
                <c:pt idx="1794" formatCode="General">
                  <c:v>-6.4419400000000002E-2</c:v>
                </c:pt>
                <c:pt idx="1795" formatCode="General">
                  <c:v>-6.7763400000000001E-2</c:v>
                </c:pt>
                <c:pt idx="1796" formatCode="General">
                  <c:v>-7.1091799999999997E-2</c:v>
                </c:pt>
                <c:pt idx="1797" formatCode="General">
                  <c:v>-7.4392600000000003E-2</c:v>
                </c:pt>
                <c:pt idx="1798" formatCode="General">
                  <c:v>-7.7654000000000001E-2</c:v>
                </c:pt>
                <c:pt idx="1799" formatCode="General">
                  <c:v>-8.0871600000000002E-2</c:v>
                </c:pt>
                <c:pt idx="1800" formatCode="General">
                  <c:v>-8.4048100000000001E-2</c:v>
                </c:pt>
                <c:pt idx="1801" formatCode="General">
                  <c:v>-8.7184600000000001E-2</c:v>
                </c:pt>
                <c:pt idx="1802" formatCode="General">
                  <c:v>-9.0277200000000002E-2</c:v>
                </c:pt>
                <c:pt idx="1803" formatCode="General">
                  <c:v>-9.3317499999999998E-2</c:v>
                </c:pt>
                <c:pt idx="1804" formatCode="General">
                  <c:v>-9.6292500000000003E-2</c:v>
                </c:pt>
                <c:pt idx="1805" formatCode="General">
                  <c:v>-9.9186099999999999E-2</c:v>
                </c:pt>
                <c:pt idx="1806" formatCode="General">
                  <c:v>-0.10198699999999999</c:v>
                </c:pt>
                <c:pt idx="1807" formatCode="General">
                  <c:v>-0.104698</c:v>
                </c:pt>
                <c:pt idx="1808" formatCode="General">
                  <c:v>-0.107323</c:v>
                </c:pt>
                <c:pt idx="1809" formatCode="General">
                  <c:v>-0.109858</c:v>
                </c:pt>
                <c:pt idx="1810" formatCode="General">
                  <c:v>-0.11228</c:v>
                </c:pt>
                <c:pt idx="1811" formatCode="General">
                  <c:v>-0.114567</c:v>
                </c:pt>
                <c:pt idx="1812" formatCode="General">
                  <c:v>-0.11670800000000001</c:v>
                </c:pt>
                <c:pt idx="1813" formatCode="General">
                  <c:v>-0.118698</c:v>
                </c:pt>
                <c:pt idx="1814" formatCode="General">
                  <c:v>-0.120536</c:v>
                </c:pt>
                <c:pt idx="1815" formatCode="General">
                  <c:v>-0.122227</c:v>
                </c:pt>
                <c:pt idx="1816" formatCode="General">
                  <c:v>-0.123775</c:v>
                </c:pt>
                <c:pt idx="1817" formatCode="General">
                  <c:v>-0.12517800000000001</c:v>
                </c:pt>
                <c:pt idx="1818" formatCode="General">
                  <c:v>-0.12642900000000001</c:v>
                </c:pt>
                <c:pt idx="1819" formatCode="General">
                  <c:v>-0.12751699999999999</c:v>
                </c:pt>
                <c:pt idx="1820" formatCode="General">
                  <c:v>-0.128437</c:v>
                </c:pt>
                <c:pt idx="1821" formatCode="General">
                  <c:v>-0.12918399999999999</c:v>
                </c:pt>
                <c:pt idx="1822" formatCode="General">
                  <c:v>-0.12975400000000001</c:v>
                </c:pt>
                <c:pt idx="1823" formatCode="General">
                  <c:v>-0.13014600000000001</c:v>
                </c:pt>
                <c:pt idx="1824" formatCode="General">
                  <c:v>-0.13036600000000001</c:v>
                </c:pt>
                <c:pt idx="1825" formatCode="General">
                  <c:v>-0.13042500000000001</c:v>
                </c:pt>
                <c:pt idx="1826" formatCode="General">
                  <c:v>-0.13033600000000001</c:v>
                </c:pt>
                <c:pt idx="1827" formatCode="General">
                  <c:v>-0.130109</c:v>
                </c:pt>
                <c:pt idx="1828" formatCode="General">
                  <c:v>-0.12975</c:v>
                </c:pt>
                <c:pt idx="1829" formatCode="General">
                  <c:v>-0.12926399999999999</c:v>
                </c:pt>
                <c:pt idx="1830" formatCode="General">
                  <c:v>-0.12865299999999999</c:v>
                </c:pt>
                <c:pt idx="1831" formatCode="General">
                  <c:v>-0.127913</c:v>
                </c:pt>
                <c:pt idx="1832" formatCode="General">
                  <c:v>-0.12703800000000001</c:v>
                </c:pt>
                <c:pt idx="1833" formatCode="General">
                  <c:v>-0.126024</c:v>
                </c:pt>
                <c:pt idx="1834" formatCode="General">
                  <c:v>-0.124874</c:v>
                </c:pt>
                <c:pt idx="1835" formatCode="General">
                  <c:v>-0.123595</c:v>
                </c:pt>
                <c:pt idx="1836" formatCode="General">
                  <c:v>-0.122201</c:v>
                </c:pt>
                <c:pt idx="1837" formatCode="General">
                  <c:v>-0.12070500000000001</c:v>
                </c:pt>
                <c:pt idx="1838" formatCode="General">
                  <c:v>-0.119114</c:v>
                </c:pt>
                <c:pt idx="1839" formatCode="General">
                  <c:v>-0.11743000000000001</c:v>
                </c:pt>
                <c:pt idx="1840" formatCode="General">
                  <c:v>-0.115646</c:v>
                </c:pt>
                <c:pt idx="1841" formatCode="General">
                  <c:v>-0.113755</c:v>
                </c:pt>
                <c:pt idx="1842" formatCode="General">
                  <c:v>-0.11175400000000001</c:v>
                </c:pt>
                <c:pt idx="1843" formatCode="General">
                  <c:v>-0.109639</c:v>
                </c:pt>
                <c:pt idx="1844" formatCode="General">
                  <c:v>-0.10741299999999999</c:v>
                </c:pt>
                <c:pt idx="1845" formatCode="General">
                  <c:v>-0.105084</c:v>
                </c:pt>
                <c:pt idx="1846" formatCode="General">
                  <c:v>-0.102673</c:v>
                </c:pt>
                <c:pt idx="1847" formatCode="General">
                  <c:v>-0.1002</c:v>
                </c:pt>
                <c:pt idx="1848" formatCode="General">
                  <c:v>-9.7682000000000005E-2</c:v>
                </c:pt>
                <c:pt idx="1849" formatCode="General">
                  <c:v>-9.5129000000000005E-2</c:v>
                </c:pt>
                <c:pt idx="1850" formatCode="General">
                  <c:v>-9.2549400000000004E-2</c:v>
                </c:pt>
                <c:pt idx="1851" formatCode="General">
                  <c:v>-8.9947100000000002E-2</c:v>
                </c:pt>
                <c:pt idx="1852" formatCode="General">
                  <c:v>-8.7315799999999999E-2</c:v>
                </c:pt>
                <c:pt idx="1853" formatCode="General">
                  <c:v>-8.4643300000000005E-2</c:v>
                </c:pt>
                <c:pt idx="1854" formatCode="General">
                  <c:v>-8.1923700000000002E-2</c:v>
                </c:pt>
                <c:pt idx="1855" formatCode="General">
                  <c:v>-7.9162999999999997E-2</c:v>
                </c:pt>
                <c:pt idx="1856" formatCode="General">
                  <c:v>-7.6370400000000005E-2</c:v>
                </c:pt>
                <c:pt idx="1857" formatCode="General">
                  <c:v>-7.3548699999999995E-2</c:v>
                </c:pt>
                <c:pt idx="1858" formatCode="General">
                  <c:v>-7.0694800000000002E-2</c:v>
                </c:pt>
                <c:pt idx="1859" formatCode="General">
                  <c:v>-6.7803600000000006E-2</c:v>
                </c:pt>
                <c:pt idx="1860" formatCode="General">
                  <c:v>-6.4871399999999996E-2</c:v>
                </c:pt>
                <c:pt idx="1861" formatCode="General">
                  <c:v>-6.1898399999999999E-2</c:v>
                </c:pt>
                <c:pt idx="1862" formatCode="General">
                  <c:v>-5.88903E-2</c:v>
                </c:pt>
                <c:pt idx="1863" formatCode="General">
                  <c:v>-5.5857900000000002E-2</c:v>
                </c:pt>
                <c:pt idx="1864" formatCode="General">
                  <c:v>-5.2813300000000001E-2</c:v>
                </c:pt>
                <c:pt idx="1865" formatCode="General">
                  <c:v>-4.9768399999999997E-2</c:v>
                </c:pt>
                <c:pt idx="1866" formatCode="General">
                  <c:v>-4.6730800000000003E-2</c:v>
                </c:pt>
                <c:pt idx="1867" formatCode="General">
                  <c:v>-4.37011E-2</c:v>
                </c:pt>
                <c:pt idx="1868" formatCode="General">
                  <c:v>-4.0675500000000003E-2</c:v>
                </c:pt>
                <c:pt idx="1869" formatCode="General">
                  <c:v>-3.7656000000000002E-2</c:v>
                </c:pt>
                <c:pt idx="1870" formatCode="General">
                  <c:v>-3.4653700000000003E-2</c:v>
                </c:pt>
                <c:pt idx="1871" formatCode="General">
                  <c:v>-3.1679699999999998E-2</c:v>
                </c:pt>
                <c:pt idx="1872" formatCode="General">
                  <c:v>-2.8735400000000001E-2</c:v>
                </c:pt>
                <c:pt idx="1873" formatCode="General">
                  <c:v>-2.5817400000000001E-2</c:v>
                </c:pt>
                <c:pt idx="1874" formatCode="General">
                  <c:v>-2.29292E-2</c:v>
                </c:pt>
                <c:pt idx="1875" formatCode="General">
                  <c:v>-2.00825E-2</c:v>
                </c:pt>
                <c:pt idx="1876" formatCode="General">
                  <c:v>-1.72883E-2</c:v>
                </c:pt>
                <c:pt idx="1877" formatCode="General">
                  <c:v>-1.4552000000000001E-2</c:v>
                </c:pt>
                <c:pt idx="1878" formatCode="General">
                  <c:v>-1.1878E-2</c:v>
                </c:pt>
                <c:pt idx="1879">
                  <c:v>-9.27271E-3</c:v>
                </c:pt>
                <c:pt idx="1880">
                  <c:v>-6.7425699999999998E-3</c:v>
                </c:pt>
                <c:pt idx="1881">
                  <c:v>-4.2900500000000001E-3</c:v>
                </c:pt>
                <c:pt idx="1882">
                  <c:v>-1.9129699999999999E-3</c:v>
                </c:pt>
                <c:pt idx="1883">
                  <c:v>3.9188899999999997E-4</c:v>
                </c:pt>
                <c:pt idx="1884">
                  <c:v>2.624E-3</c:v>
                </c:pt>
                <c:pt idx="1885">
                  <c:v>4.7781100000000003E-3</c:v>
                </c:pt>
                <c:pt idx="1886">
                  <c:v>6.8492400000000004E-3</c:v>
                </c:pt>
                <c:pt idx="1887">
                  <c:v>8.8369499999999997E-3</c:v>
                </c:pt>
                <c:pt idx="1888" formatCode="General">
                  <c:v>1.0741300000000001E-2</c:v>
                </c:pt>
                <c:pt idx="1889" formatCode="General">
                  <c:v>1.25551E-2</c:v>
                </c:pt>
                <c:pt idx="1890" formatCode="General">
                  <c:v>1.42636E-2</c:v>
                </c:pt>
                <c:pt idx="1891" formatCode="General">
                  <c:v>1.5853200000000001E-2</c:v>
                </c:pt>
                <c:pt idx="1892" formatCode="General">
                  <c:v>1.7318699999999999E-2</c:v>
                </c:pt>
                <c:pt idx="1893" formatCode="General">
                  <c:v>1.8660900000000001E-2</c:v>
                </c:pt>
                <c:pt idx="1894" formatCode="General">
                  <c:v>1.9880100000000001E-2</c:v>
                </c:pt>
                <c:pt idx="1895" formatCode="General">
                  <c:v>2.0970699999999998E-2</c:v>
                </c:pt>
                <c:pt idx="1896" formatCode="General">
                  <c:v>2.19197E-2</c:v>
                </c:pt>
                <c:pt idx="1897" formatCode="General">
                  <c:v>2.2711599999999998E-2</c:v>
                </c:pt>
                <c:pt idx="1898" formatCode="General">
                  <c:v>2.3337699999999999E-2</c:v>
                </c:pt>
                <c:pt idx="1899" formatCode="General">
                  <c:v>2.3801800000000001E-2</c:v>
                </c:pt>
                <c:pt idx="1900" formatCode="General">
                  <c:v>2.4112100000000001E-2</c:v>
                </c:pt>
                <c:pt idx="1901" formatCode="General">
                  <c:v>2.4268399999999999E-2</c:v>
                </c:pt>
                <c:pt idx="1902" formatCode="General">
                  <c:v>2.42612E-2</c:v>
                </c:pt>
                <c:pt idx="1903" formatCode="General">
                  <c:v>2.40842E-2</c:v>
                </c:pt>
                <c:pt idx="1904" formatCode="General">
                  <c:v>2.3742300000000001E-2</c:v>
                </c:pt>
                <c:pt idx="1905" formatCode="General">
                  <c:v>2.3246800000000001E-2</c:v>
                </c:pt>
                <c:pt idx="1906" formatCode="General">
                  <c:v>2.2603499999999999E-2</c:v>
                </c:pt>
                <c:pt idx="1907" formatCode="General">
                  <c:v>2.18087E-2</c:v>
                </c:pt>
                <c:pt idx="1908" formatCode="General">
                  <c:v>2.0856099999999999E-2</c:v>
                </c:pt>
                <c:pt idx="1909" formatCode="General">
                  <c:v>1.9745800000000001E-2</c:v>
                </c:pt>
                <c:pt idx="1910" formatCode="General">
                  <c:v>1.8485499999999998E-2</c:v>
                </c:pt>
                <c:pt idx="1911" formatCode="General">
                  <c:v>1.7081200000000001E-2</c:v>
                </c:pt>
                <c:pt idx="1912" formatCode="General">
                  <c:v>1.55289E-2</c:v>
                </c:pt>
                <c:pt idx="1913" formatCode="General">
                  <c:v>1.3819100000000001E-2</c:v>
                </c:pt>
                <c:pt idx="1914" formatCode="General">
                  <c:v>1.19483E-2</c:v>
                </c:pt>
                <c:pt idx="1915">
                  <c:v>9.9244499999999996E-3</c:v>
                </c:pt>
                <c:pt idx="1916">
                  <c:v>7.7582900000000002E-3</c:v>
                </c:pt>
                <c:pt idx="1917">
                  <c:v>5.4526899999999996E-3</c:v>
                </c:pt>
                <c:pt idx="1918">
                  <c:v>2.9999699999999998E-3</c:v>
                </c:pt>
                <c:pt idx="1919">
                  <c:v>3.8691799999999998E-4</c:v>
                </c:pt>
                <c:pt idx="1920">
                  <c:v>-2.3990000000000001E-3</c:v>
                </c:pt>
                <c:pt idx="1921">
                  <c:v>-5.3635599999999999E-3</c:v>
                </c:pt>
                <c:pt idx="1922">
                  <c:v>-8.5018699999999999E-3</c:v>
                </c:pt>
                <c:pt idx="1923" formatCode="General">
                  <c:v>-1.1802099999999999E-2</c:v>
                </c:pt>
                <c:pt idx="1924" formatCode="General">
                  <c:v>-1.5253600000000001E-2</c:v>
                </c:pt>
                <c:pt idx="1925" formatCode="General">
                  <c:v>-1.88486E-2</c:v>
                </c:pt>
                <c:pt idx="1926" formatCode="General">
                  <c:v>-2.2576200000000001E-2</c:v>
                </c:pt>
                <c:pt idx="1927" formatCode="General">
                  <c:v>-2.6421400000000001E-2</c:v>
                </c:pt>
                <c:pt idx="1928" formatCode="General">
                  <c:v>-3.0372699999999999E-2</c:v>
                </c:pt>
                <c:pt idx="1929" formatCode="General">
                  <c:v>-3.4427899999999997E-2</c:v>
                </c:pt>
                <c:pt idx="1930" formatCode="General">
                  <c:v>-3.8589199999999997E-2</c:v>
                </c:pt>
                <c:pt idx="1931" formatCode="General">
                  <c:v>-4.2854799999999998E-2</c:v>
                </c:pt>
                <c:pt idx="1932" formatCode="General">
                  <c:v>-4.7219200000000003E-2</c:v>
                </c:pt>
                <c:pt idx="1933" formatCode="General">
                  <c:v>-5.1676399999999997E-2</c:v>
                </c:pt>
                <c:pt idx="1934" formatCode="General">
                  <c:v>-5.6221E-2</c:v>
                </c:pt>
                <c:pt idx="1935" formatCode="General">
                  <c:v>-6.0844299999999997E-2</c:v>
                </c:pt>
                <c:pt idx="1936" formatCode="General">
                  <c:v>-6.5535899999999994E-2</c:v>
                </c:pt>
                <c:pt idx="1937" formatCode="General">
                  <c:v>-7.0286500000000002E-2</c:v>
                </c:pt>
                <c:pt idx="1938" formatCode="General">
                  <c:v>-7.5087000000000001E-2</c:v>
                </c:pt>
                <c:pt idx="1939" formatCode="General">
                  <c:v>-7.9922999999999994E-2</c:v>
                </c:pt>
                <c:pt idx="1940" formatCode="General">
                  <c:v>-8.4775100000000006E-2</c:v>
                </c:pt>
                <c:pt idx="1941" formatCode="General">
                  <c:v>-8.9626999999999998E-2</c:v>
                </c:pt>
                <c:pt idx="1942" formatCode="General">
                  <c:v>-9.4472600000000004E-2</c:v>
                </c:pt>
                <c:pt idx="1943" formatCode="General">
                  <c:v>-9.93116E-2</c:v>
                </c:pt>
                <c:pt idx="1944" formatCode="General">
                  <c:v>-0.104139</c:v>
                </c:pt>
                <c:pt idx="1945" formatCode="General">
                  <c:v>-0.108942</c:v>
                </c:pt>
                <c:pt idx="1946" formatCode="General">
                  <c:v>-0.11371000000000001</c:v>
                </c:pt>
                <c:pt idx="1947" formatCode="General">
                  <c:v>-0.118438</c:v>
                </c:pt>
                <c:pt idx="1948" formatCode="General">
                  <c:v>-0.123127</c:v>
                </c:pt>
                <c:pt idx="1949" formatCode="General">
                  <c:v>-0.127774</c:v>
                </c:pt>
                <c:pt idx="1950" formatCode="General">
                  <c:v>-0.13237499999999999</c:v>
                </c:pt>
                <c:pt idx="1951" formatCode="General">
                  <c:v>-0.13692599999999999</c:v>
                </c:pt>
                <c:pt idx="1952" formatCode="General">
                  <c:v>-0.14141899999999999</c:v>
                </c:pt>
                <c:pt idx="1953" formatCode="General">
                  <c:v>-0.145841</c:v>
                </c:pt>
                <c:pt idx="1954" formatCode="General">
                  <c:v>-0.150176</c:v>
                </c:pt>
                <c:pt idx="1955" formatCode="General">
                  <c:v>-0.15440899999999999</c:v>
                </c:pt>
                <c:pt idx="1956" formatCode="General">
                  <c:v>-0.15853500000000001</c:v>
                </c:pt>
                <c:pt idx="1957" formatCode="General">
                  <c:v>-0.162549</c:v>
                </c:pt>
                <c:pt idx="1958" formatCode="General">
                  <c:v>-0.16645599999999999</c:v>
                </c:pt>
                <c:pt idx="1959" formatCode="General">
                  <c:v>-0.17025799999999999</c:v>
                </c:pt>
                <c:pt idx="1960" formatCode="General">
                  <c:v>-0.173961</c:v>
                </c:pt>
                <c:pt idx="1961" formatCode="General">
                  <c:v>-0.17755799999999999</c:v>
                </c:pt>
                <c:pt idx="1962" formatCode="General">
                  <c:v>-0.18103900000000001</c:v>
                </c:pt>
                <c:pt idx="1963" formatCode="General">
                  <c:v>-0.18439700000000001</c:v>
                </c:pt>
                <c:pt idx="1964" formatCode="General">
                  <c:v>-0.18762400000000001</c:v>
                </c:pt>
                <c:pt idx="1965" formatCode="General">
                  <c:v>-0.190716</c:v>
                </c:pt>
                <c:pt idx="1966" formatCode="General">
                  <c:v>-0.19366800000000001</c:v>
                </c:pt>
                <c:pt idx="1967" formatCode="General">
                  <c:v>-0.19647600000000001</c:v>
                </c:pt>
                <c:pt idx="1968" formatCode="General">
                  <c:v>-0.19913500000000001</c:v>
                </c:pt>
                <c:pt idx="1969" formatCode="General">
                  <c:v>-0.20164199999999999</c:v>
                </c:pt>
                <c:pt idx="1970" formatCode="General">
                  <c:v>-0.20399600000000001</c:v>
                </c:pt>
                <c:pt idx="1971" formatCode="General">
                  <c:v>-0.20619499999999999</c:v>
                </c:pt>
                <c:pt idx="1972" formatCode="General">
                  <c:v>-0.20824400000000001</c:v>
                </c:pt>
                <c:pt idx="1973" formatCode="General">
                  <c:v>-0.210151</c:v>
                </c:pt>
                <c:pt idx="1974" formatCode="General">
                  <c:v>-0.211919</c:v>
                </c:pt>
                <c:pt idx="1975" formatCode="General">
                  <c:v>-0.213537</c:v>
                </c:pt>
                <c:pt idx="1976" formatCode="General">
                  <c:v>-0.21499199999999999</c:v>
                </c:pt>
                <c:pt idx="1977" formatCode="General">
                  <c:v>-0.216275</c:v>
                </c:pt>
                <c:pt idx="1978" formatCode="General">
                  <c:v>-0.21739</c:v>
                </c:pt>
                <c:pt idx="1979" formatCode="General">
                  <c:v>-0.21834100000000001</c:v>
                </c:pt>
                <c:pt idx="1980" formatCode="General">
                  <c:v>-0.21912499999999999</c:v>
                </c:pt>
                <c:pt idx="1981" formatCode="General">
                  <c:v>-0.21973599999999999</c:v>
                </c:pt>
                <c:pt idx="1982" formatCode="General">
                  <c:v>-0.220166</c:v>
                </c:pt>
                <c:pt idx="1983" formatCode="General">
                  <c:v>-0.220413</c:v>
                </c:pt>
                <c:pt idx="1984" formatCode="General">
                  <c:v>-0.220475</c:v>
                </c:pt>
                <c:pt idx="1985" formatCode="General">
                  <c:v>-0.22035299999999999</c:v>
                </c:pt>
                <c:pt idx="1986" formatCode="General">
                  <c:v>-0.22004799999999999</c:v>
                </c:pt>
                <c:pt idx="1987" formatCode="General">
                  <c:v>-0.21956000000000001</c:v>
                </c:pt>
                <c:pt idx="1988" formatCode="General">
                  <c:v>-0.218887</c:v>
                </c:pt>
                <c:pt idx="1989" formatCode="General">
                  <c:v>-0.218032</c:v>
                </c:pt>
                <c:pt idx="1990" formatCode="General">
                  <c:v>-0.216998</c:v>
                </c:pt>
                <c:pt idx="1991" formatCode="General">
                  <c:v>-0.21578800000000001</c:v>
                </c:pt>
                <c:pt idx="1992" formatCode="General">
                  <c:v>-0.21440500000000001</c:v>
                </c:pt>
                <c:pt idx="1993" formatCode="General">
                  <c:v>-0.21284700000000001</c:v>
                </c:pt>
                <c:pt idx="1994" formatCode="General">
                  <c:v>-0.211113</c:v>
                </c:pt>
                <c:pt idx="1995" formatCode="General">
                  <c:v>-0.209203</c:v>
                </c:pt>
                <c:pt idx="1996" formatCode="General">
                  <c:v>-0.207122</c:v>
                </c:pt>
                <c:pt idx="1997" formatCode="General">
                  <c:v>-0.20487900000000001</c:v>
                </c:pt>
                <c:pt idx="1998" formatCode="General">
                  <c:v>-0.20247899999999999</c:v>
                </c:pt>
                <c:pt idx="1999" formatCode="General">
                  <c:v>-0.19992499999999999</c:v>
                </c:pt>
                <c:pt idx="2000" formatCode="General">
                  <c:v>-0.197214</c:v>
                </c:pt>
                <c:pt idx="2001" formatCode="General">
                  <c:v>-0.19433900000000001</c:v>
                </c:pt>
                <c:pt idx="2002" formatCode="General">
                  <c:v>-0.19129699999999999</c:v>
                </c:pt>
                <c:pt idx="2003" formatCode="General">
                  <c:v>-0.18808900000000001</c:v>
                </c:pt>
                <c:pt idx="2004" formatCode="General">
                  <c:v>-0.18472</c:v>
                </c:pt>
                <c:pt idx="2005" formatCode="General">
                  <c:v>-0.181201</c:v>
                </c:pt>
                <c:pt idx="2006" formatCode="General">
                  <c:v>-0.177539</c:v>
                </c:pt>
                <c:pt idx="2007" formatCode="General">
                  <c:v>-0.17374700000000001</c:v>
                </c:pt>
                <c:pt idx="2008" formatCode="General">
                  <c:v>-0.16983899999999999</c:v>
                </c:pt>
                <c:pt idx="2009" formatCode="General">
                  <c:v>-0.16583100000000001</c:v>
                </c:pt>
                <c:pt idx="2010" formatCode="General">
                  <c:v>-0.16173199999999999</c:v>
                </c:pt>
                <c:pt idx="2011" formatCode="General">
                  <c:v>-0.15754099999999999</c:v>
                </c:pt>
                <c:pt idx="2012" formatCode="General">
                  <c:v>-0.153248</c:v>
                </c:pt>
                <c:pt idx="2013" formatCode="General">
                  <c:v>-0.14884700000000001</c:v>
                </c:pt>
                <c:pt idx="2014" formatCode="General">
                  <c:v>-0.14434</c:v>
                </c:pt>
                <c:pt idx="2015" formatCode="General">
                  <c:v>-0.139736</c:v>
                </c:pt>
                <c:pt idx="2016" formatCode="General">
                  <c:v>-0.135043</c:v>
                </c:pt>
                <c:pt idx="2017" formatCode="General">
                  <c:v>-0.13027</c:v>
                </c:pt>
                <c:pt idx="2018" formatCode="General">
                  <c:v>-0.125421</c:v>
                </c:pt>
                <c:pt idx="2019" formatCode="General">
                  <c:v>-0.1205</c:v>
                </c:pt>
                <c:pt idx="2020" formatCode="General">
                  <c:v>-0.115508</c:v>
                </c:pt>
                <c:pt idx="2021" formatCode="General">
                  <c:v>-0.110445</c:v>
                </c:pt>
                <c:pt idx="2022" formatCode="General">
                  <c:v>-0.10531600000000001</c:v>
                </c:pt>
                <c:pt idx="2023" formatCode="General">
                  <c:v>-0.100129</c:v>
                </c:pt>
                <c:pt idx="2024" formatCode="General">
                  <c:v>-9.4892400000000002E-2</c:v>
                </c:pt>
                <c:pt idx="2025" formatCode="General">
                  <c:v>-8.9616100000000004E-2</c:v>
                </c:pt>
                <c:pt idx="2026" formatCode="General">
                  <c:v>-8.4308999999999995E-2</c:v>
                </c:pt>
                <c:pt idx="2027" formatCode="General">
                  <c:v>-7.8981800000000005E-2</c:v>
                </c:pt>
                <c:pt idx="2028" formatCode="General">
                  <c:v>-7.3645199999999994E-2</c:v>
                </c:pt>
                <c:pt idx="2029" formatCode="General">
                  <c:v>-6.8307400000000004E-2</c:v>
                </c:pt>
                <c:pt idx="2030" formatCode="General">
                  <c:v>-6.2975900000000001E-2</c:v>
                </c:pt>
                <c:pt idx="2031" formatCode="General">
                  <c:v>-5.7657800000000002E-2</c:v>
                </c:pt>
                <c:pt idx="2032" formatCode="General">
                  <c:v>-5.2357300000000002E-2</c:v>
                </c:pt>
                <c:pt idx="2033" formatCode="General">
                  <c:v>-4.7073700000000003E-2</c:v>
                </c:pt>
                <c:pt idx="2034" formatCode="General">
                  <c:v>-4.1804800000000003E-2</c:v>
                </c:pt>
                <c:pt idx="2035" formatCode="General">
                  <c:v>-3.6552099999999997E-2</c:v>
                </c:pt>
                <c:pt idx="2036" formatCode="General">
                  <c:v>-3.13219E-2</c:v>
                </c:pt>
                <c:pt idx="2037" formatCode="General">
                  <c:v>-2.6121599999999998E-2</c:v>
                </c:pt>
                <c:pt idx="2038" formatCode="General">
                  <c:v>-2.0956599999999999E-2</c:v>
                </c:pt>
                <c:pt idx="2039" formatCode="General">
                  <c:v>-1.5830199999999999E-2</c:v>
                </c:pt>
                <c:pt idx="2040" formatCode="General">
                  <c:v>-1.0745299999999999E-2</c:v>
                </c:pt>
                <c:pt idx="2041">
                  <c:v>-5.7069299999999998E-3</c:v>
                </c:pt>
                <c:pt idx="2042">
                  <c:v>-7.2048800000000003E-4</c:v>
                </c:pt>
                <c:pt idx="2043">
                  <c:v>4.2100699999999998E-3</c:v>
                </c:pt>
                <c:pt idx="2044">
                  <c:v>9.0828300000000001E-3</c:v>
                </c:pt>
                <c:pt idx="2045" formatCode="General">
                  <c:v>1.38952E-2</c:v>
                </c:pt>
                <c:pt idx="2046" formatCode="General">
                  <c:v>1.8641000000000001E-2</c:v>
                </c:pt>
                <c:pt idx="2047" formatCode="General">
                  <c:v>2.33108E-2</c:v>
                </c:pt>
                <c:pt idx="2048" formatCode="General">
                  <c:v>2.7895799999999998E-2</c:v>
                </c:pt>
                <c:pt idx="2049" formatCode="General">
                  <c:v>3.2390099999999998E-2</c:v>
                </c:pt>
                <c:pt idx="2050" formatCode="General">
                  <c:v>3.6789000000000002E-2</c:v>
                </c:pt>
                <c:pt idx="2051" formatCode="General">
                  <c:v>4.1085799999999999E-2</c:v>
                </c:pt>
                <c:pt idx="2052" formatCode="General">
                  <c:v>4.5273000000000001E-2</c:v>
                </c:pt>
                <c:pt idx="2053" formatCode="General">
                  <c:v>4.9345800000000002E-2</c:v>
                </c:pt>
                <c:pt idx="2054" formatCode="General">
                  <c:v>5.33041E-2</c:v>
                </c:pt>
                <c:pt idx="2055" formatCode="General">
                  <c:v>5.71493E-2</c:v>
                </c:pt>
                <c:pt idx="2056" formatCode="General">
                  <c:v>6.0881600000000001E-2</c:v>
                </c:pt>
                <c:pt idx="2057" formatCode="General">
                  <c:v>6.4500799999999997E-2</c:v>
                </c:pt>
                <c:pt idx="2058" formatCode="General">
                  <c:v>6.8006700000000003E-2</c:v>
                </c:pt>
                <c:pt idx="2059" formatCode="General">
                  <c:v>7.1397299999999997E-2</c:v>
                </c:pt>
                <c:pt idx="2060" formatCode="General">
                  <c:v>7.4666999999999997E-2</c:v>
                </c:pt>
                <c:pt idx="2061" formatCode="General">
                  <c:v>7.7807600000000005E-2</c:v>
                </c:pt>
                <c:pt idx="2062" formatCode="General">
                  <c:v>8.0813399999999994E-2</c:v>
                </c:pt>
                <c:pt idx="2063" formatCode="General">
                  <c:v>8.3681900000000004E-2</c:v>
                </c:pt>
                <c:pt idx="2064" formatCode="General">
                  <c:v>8.6413599999999993E-2</c:v>
                </c:pt>
                <c:pt idx="2065" formatCode="General">
                  <c:v>8.9010300000000001E-2</c:v>
                </c:pt>
                <c:pt idx="2066" formatCode="General">
                  <c:v>9.1472100000000001E-2</c:v>
                </c:pt>
                <c:pt idx="2067" formatCode="General">
                  <c:v>9.3797400000000003E-2</c:v>
                </c:pt>
                <c:pt idx="2068" formatCode="General">
                  <c:v>9.5983200000000005E-2</c:v>
                </c:pt>
                <c:pt idx="2069" formatCode="General">
                  <c:v>9.8027799999999998E-2</c:v>
                </c:pt>
                <c:pt idx="2070" formatCode="General">
                  <c:v>9.9930500000000005E-2</c:v>
                </c:pt>
                <c:pt idx="2071" formatCode="General">
                  <c:v>0.101689</c:v>
                </c:pt>
                <c:pt idx="2072" formatCode="General">
                  <c:v>0.1033</c:v>
                </c:pt>
                <c:pt idx="2073" formatCode="General">
                  <c:v>0.104763</c:v>
                </c:pt>
                <c:pt idx="2074" formatCode="General">
                  <c:v>0.10607900000000001</c:v>
                </c:pt>
                <c:pt idx="2075" formatCode="General">
                  <c:v>0.107253</c:v>
                </c:pt>
                <c:pt idx="2076" formatCode="General">
                  <c:v>0.10828699999999999</c:v>
                </c:pt>
                <c:pt idx="2077" formatCode="General">
                  <c:v>0.109179</c:v>
                </c:pt>
                <c:pt idx="2078" formatCode="General">
                  <c:v>0.109931</c:v>
                </c:pt>
                <c:pt idx="2079" formatCode="General">
                  <c:v>0.110543</c:v>
                </c:pt>
                <c:pt idx="2080" formatCode="General">
                  <c:v>0.11101900000000001</c:v>
                </c:pt>
                <c:pt idx="2081" formatCode="General">
                  <c:v>0.111362</c:v>
                </c:pt>
                <c:pt idx="2082" formatCode="General">
                  <c:v>0.11157599999999999</c:v>
                </c:pt>
                <c:pt idx="2083" formatCode="General">
                  <c:v>0.111664</c:v>
                </c:pt>
                <c:pt idx="2084" formatCode="General">
                  <c:v>0.11163099999999999</c:v>
                </c:pt>
                <c:pt idx="2085" formatCode="General">
                  <c:v>0.11147899999999999</c:v>
                </c:pt>
                <c:pt idx="2086" formatCode="General">
                  <c:v>0.111208</c:v>
                </c:pt>
                <c:pt idx="2087" formatCode="General">
                  <c:v>0.11081299999999999</c:v>
                </c:pt>
                <c:pt idx="2088" formatCode="General">
                  <c:v>0.110292</c:v>
                </c:pt>
                <c:pt idx="2089" formatCode="General">
                  <c:v>0.109642</c:v>
                </c:pt>
                <c:pt idx="2090" formatCode="General">
                  <c:v>0.10886800000000001</c:v>
                </c:pt>
                <c:pt idx="2091" formatCode="General">
                  <c:v>0.107974</c:v>
                </c:pt>
                <c:pt idx="2092" formatCode="General">
                  <c:v>0.10696600000000001</c:v>
                </c:pt>
                <c:pt idx="2093" formatCode="General">
                  <c:v>0.105848</c:v>
                </c:pt>
                <c:pt idx="2094" formatCode="General">
                  <c:v>0.10462200000000001</c:v>
                </c:pt>
                <c:pt idx="2095" formatCode="General">
                  <c:v>0.10328900000000001</c:v>
                </c:pt>
                <c:pt idx="2096" formatCode="General">
                  <c:v>0.101851</c:v>
                </c:pt>
                <c:pt idx="2097" formatCode="General">
                  <c:v>0.100311</c:v>
                </c:pt>
                <c:pt idx="2098" formatCode="General">
                  <c:v>9.8672399999999993E-2</c:v>
                </c:pt>
                <c:pt idx="2099" formatCode="General">
                  <c:v>9.6937899999999994E-2</c:v>
                </c:pt>
                <c:pt idx="2100" formatCode="General">
                  <c:v>9.5109100000000002E-2</c:v>
                </c:pt>
                <c:pt idx="2101" formatCode="General">
                  <c:v>9.3187900000000004E-2</c:v>
                </c:pt>
                <c:pt idx="2102" formatCode="General">
                  <c:v>9.1175900000000004E-2</c:v>
                </c:pt>
                <c:pt idx="2103" formatCode="General">
                  <c:v>8.9073100000000002E-2</c:v>
                </c:pt>
                <c:pt idx="2104" formatCode="General">
                  <c:v>8.6876800000000004E-2</c:v>
                </c:pt>
                <c:pt idx="2105" formatCode="General">
                  <c:v>8.4584999999999994E-2</c:v>
                </c:pt>
                <c:pt idx="2106" formatCode="General">
                  <c:v>8.2199599999999998E-2</c:v>
                </c:pt>
                <c:pt idx="2107" formatCode="General">
                  <c:v>7.9726099999999994E-2</c:v>
                </c:pt>
                <c:pt idx="2108" formatCode="General">
                  <c:v>7.7170000000000002E-2</c:v>
                </c:pt>
                <c:pt idx="2109" formatCode="General">
                  <c:v>7.4534100000000006E-2</c:v>
                </c:pt>
                <c:pt idx="2110" formatCode="General">
                  <c:v>7.18192E-2</c:v>
                </c:pt>
                <c:pt idx="2111" formatCode="General">
                  <c:v>6.9027199999999997E-2</c:v>
                </c:pt>
                <c:pt idx="2112" formatCode="General">
                  <c:v>6.6161700000000004E-2</c:v>
                </c:pt>
                <c:pt idx="2113" formatCode="General">
                  <c:v>6.3227500000000006E-2</c:v>
                </c:pt>
                <c:pt idx="2114" formatCode="General">
                  <c:v>6.0229199999999997E-2</c:v>
                </c:pt>
                <c:pt idx="2115" formatCode="General">
                  <c:v>5.7171899999999998E-2</c:v>
                </c:pt>
                <c:pt idx="2116" formatCode="General">
                  <c:v>5.4060299999999999E-2</c:v>
                </c:pt>
                <c:pt idx="2117" formatCode="General">
                  <c:v>5.0896700000000003E-2</c:v>
                </c:pt>
                <c:pt idx="2118" formatCode="General">
                  <c:v>4.7680599999999997E-2</c:v>
                </c:pt>
                <c:pt idx="2119" formatCode="General">
                  <c:v>4.4412100000000003E-2</c:v>
                </c:pt>
                <c:pt idx="2120" formatCode="General">
                  <c:v>4.1093200000000003E-2</c:v>
                </c:pt>
                <c:pt idx="2121" formatCode="General">
                  <c:v>3.7728200000000003E-2</c:v>
                </c:pt>
                <c:pt idx="2122" formatCode="General">
                  <c:v>3.4321200000000003E-2</c:v>
                </c:pt>
                <c:pt idx="2123" formatCode="General">
                  <c:v>3.0876500000000001E-2</c:v>
                </c:pt>
                <c:pt idx="2124" formatCode="General">
                  <c:v>2.73996E-2</c:v>
                </c:pt>
                <c:pt idx="2125" formatCode="General">
                  <c:v>2.3897100000000001E-2</c:v>
                </c:pt>
                <c:pt idx="2126" formatCode="General">
                  <c:v>2.0375399999999998E-2</c:v>
                </c:pt>
                <c:pt idx="2127" formatCode="General">
                  <c:v>1.68396E-2</c:v>
                </c:pt>
                <c:pt idx="2128" formatCode="General">
                  <c:v>1.32926E-2</c:v>
                </c:pt>
                <c:pt idx="2129">
                  <c:v>9.7356999999999999E-3</c:v>
                </c:pt>
                <c:pt idx="2130">
                  <c:v>6.1691200000000002E-3</c:v>
                </c:pt>
                <c:pt idx="2131">
                  <c:v>2.5932099999999999E-3</c:v>
                </c:pt>
                <c:pt idx="2132">
                  <c:v>-9.8992000000000004E-4</c:v>
                </c:pt>
                <c:pt idx="2133">
                  <c:v>-4.5755300000000004E-3</c:v>
                </c:pt>
                <c:pt idx="2134">
                  <c:v>-8.1570700000000006E-3</c:v>
                </c:pt>
                <c:pt idx="2135" formatCode="General">
                  <c:v>-1.1729099999999999E-2</c:v>
                </c:pt>
                <c:pt idx="2136" formatCode="General">
                  <c:v>-1.5290400000000001E-2</c:v>
                </c:pt>
                <c:pt idx="2137" formatCode="General">
                  <c:v>-1.8843499999999999E-2</c:v>
                </c:pt>
                <c:pt idx="2138" formatCode="General">
                  <c:v>-2.2389800000000001E-2</c:v>
                </c:pt>
                <c:pt idx="2139" formatCode="General">
                  <c:v>-2.5925500000000001E-2</c:v>
                </c:pt>
                <c:pt idx="2140" formatCode="General">
                  <c:v>-2.9442699999999999E-2</c:v>
                </c:pt>
                <c:pt idx="2141" formatCode="General">
                  <c:v>-3.2933999999999998E-2</c:v>
                </c:pt>
                <c:pt idx="2142" formatCode="General">
                  <c:v>-3.6395499999999997E-2</c:v>
                </c:pt>
                <c:pt idx="2143" formatCode="General">
                  <c:v>-3.9824699999999998E-2</c:v>
                </c:pt>
                <c:pt idx="2144" formatCode="General">
                  <c:v>-4.3217999999999999E-2</c:v>
                </c:pt>
                <c:pt idx="2145" formatCode="General">
                  <c:v>-4.6572099999999998E-2</c:v>
                </c:pt>
                <c:pt idx="2146" formatCode="General">
                  <c:v>-4.9885600000000002E-2</c:v>
                </c:pt>
                <c:pt idx="2147" formatCode="General">
                  <c:v>-5.3158700000000003E-2</c:v>
                </c:pt>
                <c:pt idx="2148" formatCode="General">
                  <c:v>-5.6390000000000003E-2</c:v>
                </c:pt>
                <c:pt idx="2149" formatCode="General">
                  <c:v>-5.9574000000000002E-2</c:v>
                </c:pt>
                <c:pt idx="2150" formatCode="General">
                  <c:v>-6.2703599999999998E-2</c:v>
                </c:pt>
                <c:pt idx="2151" formatCode="General">
                  <c:v>-6.5772600000000001E-2</c:v>
                </c:pt>
                <c:pt idx="2152" formatCode="General">
                  <c:v>-6.87773E-2</c:v>
                </c:pt>
                <c:pt idx="2153" formatCode="General">
                  <c:v>-7.1716199999999994E-2</c:v>
                </c:pt>
                <c:pt idx="2154" formatCode="General">
                  <c:v>-7.4588199999999993E-2</c:v>
                </c:pt>
                <c:pt idx="2155" formatCode="General">
                  <c:v>-7.7393100000000006E-2</c:v>
                </c:pt>
                <c:pt idx="2156" formatCode="General">
                  <c:v>-8.0130699999999999E-2</c:v>
                </c:pt>
                <c:pt idx="2157" formatCode="General">
                  <c:v>-8.2800399999999996E-2</c:v>
                </c:pt>
                <c:pt idx="2158" formatCode="General">
                  <c:v>-8.5401199999999997E-2</c:v>
                </c:pt>
                <c:pt idx="2159" formatCode="General">
                  <c:v>-8.7930999999999995E-2</c:v>
                </c:pt>
                <c:pt idx="2160" formatCode="General">
                  <c:v>-9.0386800000000003E-2</c:v>
                </c:pt>
                <c:pt idx="2161" formatCode="General">
                  <c:v>-9.2764700000000005E-2</c:v>
                </c:pt>
                <c:pt idx="2162" formatCode="General">
                  <c:v>-9.5061499999999993E-2</c:v>
                </c:pt>
                <c:pt idx="2163" formatCode="General">
                  <c:v>-9.7275899999999998E-2</c:v>
                </c:pt>
                <c:pt idx="2164" formatCode="General">
                  <c:v>-9.9408999999999997E-2</c:v>
                </c:pt>
                <c:pt idx="2165" formatCode="General">
                  <c:v>-0.101463</c:v>
                </c:pt>
                <c:pt idx="2166" formatCode="General">
                  <c:v>-0.103437</c:v>
                </c:pt>
                <c:pt idx="2167" formatCode="General">
                  <c:v>-0.10533099999999999</c:v>
                </c:pt>
                <c:pt idx="2168" formatCode="General">
                  <c:v>-0.107143</c:v>
                </c:pt>
                <c:pt idx="2169" formatCode="General">
                  <c:v>-0.108872</c:v>
                </c:pt>
                <c:pt idx="2170" formatCode="General">
                  <c:v>-0.11051900000000001</c:v>
                </c:pt>
                <c:pt idx="2171" formatCode="General">
                  <c:v>-0.112082</c:v>
                </c:pt>
                <c:pt idx="2172" formatCode="General">
                  <c:v>-0.113561</c:v>
                </c:pt>
                <c:pt idx="2173" formatCode="General">
                  <c:v>-0.114954</c:v>
                </c:pt>
                <c:pt idx="2174" formatCode="General">
                  <c:v>-0.11626300000000001</c:v>
                </c:pt>
                <c:pt idx="2175" formatCode="General">
                  <c:v>-0.117489</c:v>
                </c:pt>
                <c:pt idx="2176" formatCode="General">
                  <c:v>-0.11863</c:v>
                </c:pt>
                <c:pt idx="2177" formatCode="General">
                  <c:v>-0.119686</c:v>
                </c:pt>
                <c:pt idx="2178" formatCode="General">
                  <c:v>-0.120656</c:v>
                </c:pt>
                <c:pt idx="2179" formatCode="General">
                  <c:v>-0.12153899999999999</c:v>
                </c:pt>
                <c:pt idx="2180" formatCode="General">
                  <c:v>-0.122332</c:v>
                </c:pt>
                <c:pt idx="2181" formatCode="General">
                  <c:v>-0.123034</c:v>
                </c:pt>
                <c:pt idx="2182" formatCode="General">
                  <c:v>-0.123644</c:v>
                </c:pt>
                <c:pt idx="2183" formatCode="General">
                  <c:v>-0.124163</c:v>
                </c:pt>
                <c:pt idx="2184" formatCode="General">
                  <c:v>-0.12459199999999999</c:v>
                </c:pt>
                <c:pt idx="2185" formatCode="General">
                  <c:v>-0.124932</c:v>
                </c:pt>
                <c:pt idx="2186" formatCode="General">
                  <c:v>-0.12518399999999999</c:v>
                </c:pt>
                <c:pt idx="2187" formatCode="General">
                  <c:v>-0.12534600000000001</c:v>
                </c:pt>
                <c:pt idx="2188" formatCode="General">
                  <c:v>-0.12542</c:v>
                </c:pt>
                <c:pt idx="2189" formatCode="General">
                  <c:v>-0.12540399999999999</c:v>
                </c:pt>
                <c:pt idx="2190" formatCode="General">
                  <c:v>-0.12529899999999999</c:v>
                </c:pt>
                <c:pt idx="2191" formatCode="General">
                  <c:v>-0.12510599999999999</c:v>
                </c:pt>
                <c:pt idx="2192" formatCode="General">
                  <c:v>-0.12482500000000001</c:v>
                </c:pt>
                <c:pt idx="2193" formatCode="General">
                  <c:v>-0.124454</c:v>
                </c:pt>
                <c:pt idx="2194" formatCode="General">
                  <c:v>-0.123992</c:v>
                </c:pt>
                <c:pt idx="2195" formatCode="General">
                  <c:v>-0.123441</c:v>
                </c:pt>
                <c:pt idx="2196" formatCode="General">
                  <c:v>-0.12280000000000001</c:v>
                </c:pt>
                <c:pt idx="2197" formatCode="General">
                  <c:v>-0.122072</c:v>
                </c:pt>
                <c:pt idx="2198" formatCode="General">
                  <c:v>-0.121255</c:v>
                </c:pt>
                <c:pt idx="2199" formatCode="General">
                  <c:v>-0.12035</c:v>
                </c:pt>
                <c:pt idx="2200" formatCode="General">
                  <c:v>-0.119355</c:v>
                </c:pt>
                <c:pt idx="2201" formatCode="General">
                  <c:v>-0.118271</c:v>
                </c:pt>
                <c:pt idx="2202" formatCode="General">
                  <c:v>-0.11709899999999999</c:v>
                </c:pt>
                <c:pt idx="2203" formatCode="General">
                  <c:v>-0.11584</c:v>
                </c:pt>
                <c:pt idx="2204" formatCode="General">
                  <c:v>-0.114495</c:v>
                </c:pt>
                <c:pt idx="2205" formatCode="General">
                  <c:v>-0.113063</c:v>
                </c:pt>
                <c:pt idx="2206" formatCode="General">
                  <c:v>-0.11154600000000001</c:v>
                </c:pt>
                <c:pt idx="2207" formatCode="General">
                  <c:v>-0.109944</c:v>
                </c:pt>
                <c:pt idx="2208" formatCode="General">
                  <c:v>-0.10826</c:v>
                </c:pt>
                <c:pt idx="2209" formatCode="General">
                  <c:v>-0.106493</c:v>
                </c:pt>
                <c:pt idx="2210" formatCode="General">
                  <c:v>-0.104647</c:v>
                </c:pt>
                <c:pt idx="2211" formatCode="General">
                  <c:v>-0.10272100000000001</c:v>
                </c:pt>
                <c:pt idx="2212" formatCode="General">
                  <c:v>-0.100717</c:v>
                </c:pt>
                <c:pt idx="2213" formatCode="General">
                  <c:v>-9.8637600000000006E-2</c:v>
                </c:pt>
                <c:pt idx="2214" formatCode="General">
                  <c:v>-9.6482700000000005E-2</c:v>
                </c:pt>
                <c:pt idx="2215" formatCode="General">
                  <c:v>-9.4254099999999993E-2</c:v>
                </c:pt>
                <c:pt idx="2216" formatCode="General">
                  <c:v>-9.1952999999999993E-2</c:v>
                </c:pt>
                <c:pt idx="2217" formatCode="General">
                  <c:v>-8.95812E-2</c:v>
                </c:pt>
                <c:pt idx="2218" formatCode="General">
                  <c:v>-8.7140300000000004E-2</c:v>
                </c:pt>
                <c:pt idx="2219" formatCode="General">
                  <c:v>-8.4631799999999993E-2</c:v>
                </c:pt>
                <c:pt idx="2220" formatCode="General">
                  <c:v>-8.20573E-2</c:v>
                </c:pt>
                <c:pt idx="2221" formatCode="General">
                  <c:v>-7.94184E-2</c:v>
                </c:pt>
                <c:pt idx="2222" formatCode="General">
                  <c:v>-7.6716699999999999E-2</c:v>
                </c:pt>
                <c:pt idx="2223" formatCode="General">
                  <c:v>-7.39538E-2</c:v>
                </c:pt>
                <c:pt idx="2224" formatCode="General">
                  <c:v>-7.1131700000000006E-2</c:v>
                </c:pt>
                <c:pt idx="2225" formatCode="General">
                  <c:v>-6.8252199999999999E-2</c:v>
                </c:pt>
                <c:pt idx="2226" formatCode="General">
                  <c:v>-6.5317200000000006E-2</c:v>
                </c:pt>
                <c:pt idx="2227" formatCode="General">
                  <c:v>-6.2328599999999998E-2</c:v>
                </c:pt>
                <c:pt idx="2228" formatCode="General">
                  <c:v>-5.9288500000000001E-2</c:v>
                </c:pt>
                <c:pt idx="2229" formatCode="General">
                  <c:v>-5.6198499999999998E-2</c:v>
                </c:pt>
                <c:pt idx="2230" formatCode="General">
                  <c:v>-5.3060799999999998E-2</c:v>
                </c:pt>
                <c:pt idx="2231" formatCode="General">
                  <c:v>-4.9877299999999999E-2</c:v>
                </c:pt>
                <c:pt idx="2232" formatCode="General">
                  <c:v>-4.66501E-2</c:v>
                </c:pt>
                <c:pt idx="2233" formatCode="General">
                  <c:v>-4.3381400000000001E-2</c:v>
                </c:pt>
                <c:pt idx="2234" formatCode="General">
                  <c:v>-4.0073499999999998E-2</c:v>
                </c:pt>
                <c:pt idx="2235" formatCode="General">
                  <c:v>-3.6728799999999999E-2</c:v>
                </c:pt>
                <c:pt idx="2236" formatCode="General">
                  <c:v>-3.3349999999999998E-2</c:v>
                </c:pt>
                <c:pt idx="2237" formatCode="General">
                  <c:v>-2.9939299999999999E-2</c:v>
                </c:pt>
                <c:pt idx="2238" formatCode="General">
                  <c:v>-2.64993E-2</c:v>
                </c:pt>
                <c:pt idx="2239" formatCode="General">
                  <c:v>-2.3032299999999999E-2</c:v>
                </c:pt>
                <c:pt idx="2240" formatCode="General">
                  <c:v>-1.9540800000000001E-2</c:v>
                </c:pt>
                <c:pt idx="2241" formatCode="General">
                  <c:v>-1.6027199999999998E-2</c:v>
                </c:pt>
                <c:pt idx="2242" formatCode="General">
                  <c:v>-1.24942E-2</c:v>
                </c:pt>
                <c:pt idx="2243">
                  <c:v>-8.9444599999999996E-3</c:v>
                </c:pt>
                <c:pt idx="2244">
                  <c:v>-5.3809799999999996E-3</c:v>
                </c:pt>
                <c:pt idx="2245">
                  <c:v>-1.80653E-3</c:v>
                </c:pt>
                <c:pt idx="2246">
                  <c:v>1.77662E-3</c:v>
                </c:pt>
                <c:pt idx="2247">
                  <c:v>5.3666499999999997E-3</c:v>
                </c:pt>
                <c:pt idx="2248">
                  <c:v>8.9615000000000007E-3</c:v>
                </c:pt>
                <c:pt idx="2249" formatCode="General">
                  <c:v>1.2558400000000001E-2</c:v>
                </c:pt>
                <c:pt idx="2250" formatCode="General">
                  <c:v>1.6153899999999999E-2</c:v>
                </c:pt>
                <c:pt idx="2251" formatCode="General">
                  <c:v>1.9744399999999999E-2</c:v>
                </c:pt>
                <c:pt idx="2252" formatCode="General">
                  <c:v>2.3326400000000001E-2</c:v>
                </c:pt>
                <c:pt idx="2253" formatCode="General">
                  <c:v>2.6896199999999999E-2</c:v>
                </c:pt>
                <c:pt idx="2254" formatCode="General">
                  <c:v>3.0450499999999998E-2</c:v>
                </c:pt>
                <c:pt idx="2255" formatCode="General">
                  <c:v>3.3985799999999997E-2</c:v>
                </c:pt>
                <c:pt idx="2256" formatCode="General">
                  <c:v>3.7498900000000002E-2</c:v>
                </c:pt>
                <c:pt idx="2257" formatCode="General">
                  <c:v>4.0987099999999999E-2</c:v>
                </c:pt>
                <c:pt idx="2258" formatCode="General">
                  <c:v>4.4448599999999998E-2</c:v>
                </c:pt>
                <c:pt idx="2259" formatCode="General">
                  <c:v>4.7882000000000001E-2</c:v>
                </c:pt>
                <c:pt idx="2260" formatCode="General">
                  <c:v>5.1285799999999999E-2</c:v>
                </c:pt>
                <c:pt idx="2261" formatCode="General">
                  <c:v>5.4658199999999997E-2</c:v>
                </c:pt>
                <c:pt idx="2262" formatCode="General">
                  <c:v>5.7997100000000003E-2</c:v>
                </c:pt>
                <c:pt idx="2263" formatCode="General">
                  <c:v>6.1300199999999999E-2</c:v>
                </c:pt>
                <c:pt idx="2264" formatCode="General">
                  <c:v>6.4565999999999998E-2</c:v>
                </c:pt>
                <c:pt idx="2265" formatCode="General">
                  <c:v>6.7792599999999995E-2</c:v>
                </c:pt>
                <c:pt idx="2266" formatCode="General">
                  <c:v>7.0978399999999997E-2</c:v>
                </c:pt>
                <c:pt idx="2267" formatCode="General">
                  <c:v>7.4121300000000001E-2</c:v>
                </c:pt>
                <c:pt idx="2268" formatCode="General">
                  <c:v>7.7218700000000001E-2</c:v>
                </c:pt>
                <c:pt idx="2269" formatCode="General">
                  <c:v>8.0268000000000006E-2</c:v>
                </c:pt>
                <c:pt idx="2270" formatCode="General">
                  <c:v>8.3266999999999994E-2</c:v>
                </c:pt>
                <c:pt idx="2271" formatCode="General">
                  <c:v>8.6213399999999996E-2</c:v>
                </c:pt>
                <c:pt idx="2272" formatCode="General">
                  <c:v>8.9104299999999997E-2</c:v>
                </c:pt>
                <c:pt idx="2273" formatCode="General">
                  <c:v>9.1936699999999996E-2</c:v>
                </c:pt>
                <c:pt idx="2274" formatCode="General">
                  <c:v>9.47075E-2</c:v>
                </c:pt>
                <c:pt idx="2275" formatCode="General">
                  <c:v>9.7414200000000006E-2</c:v>
                </c:pt>
                <c:pt idx="2276" formatCode="General">
                  <c:v>0.10005500000000001</c:v>
                </c:pt>
                <c:pt idx="2277" formatCode="General">
                  <c:v>0.102627</c:v>
                </c:pt>
                <c:pt idx="2278" formatCode="General">
                  <c:v>0.105129</c:v>
                </c:pt>
                <c:pt idx="2279" formatCode="General">
                  <c:v>0.107556</c:v>
                </c:pt>
                <c:pt idx="2280" formatCode="General">
                  <c:v>0.10990800000000001</c:v>
                </c:pt>
                <c:pt idx="2281" formatCode="General">
                  <c:v>0.112181</c:v>
                </c:pt>
                <c:pt idx="2282" formatCode="General">
                  <c:v>0.114375</c:v>
                </c:pt>
                <c:pt idx="2283" formatCode="General">
                  <c:v>0.11648799999999999</c:v>
                </c:pt>
                <c:pt idx="2284" formatCode="General">
                  <c:v>0.118517</c:v>
                </c:pt>
                <c:pt idx="2285" formatCode="General">
                  <c:v>0.120462</c:v>
                </c:pt>
                <c:pt idx="2286" formatCode="General">
                  <c:v>0.122323</c:v>
                </c:pt>
                <c:pt idx="2287" formatCode="General">
                  <c:v>0.1241</c:v>
                </c:pt>
                <c:pt idx="2288" formatCode="General">
                  <c:v>0.12579099999999999</c:v>
                </c:pt>
                <c:pt idx="2289" formatCode="General">
                  <c:v>0.12739700000000001</c:v>
                </c:pt>
                <c:pt idx="2290" formatCode="General">
                  <c:v>0.128917</c:v>
                </c:pt>
                <c:pt idx="2291" formatCode="General">
                  <c:v>0.13034899999999999</c:v>
                </c:pt>
                <c:pt idx="2292" formatCode="General">
                  <c:v>0.13169</c:v>
                </c:pt>
                <c:pt idx="2293" formatCode="General">
                  <c:v>0.13294</c:v>
                </c:pt>
                <c:pt idx="2294" formatCode="General">
                  <c:v>0.13409499999999999</c:v>
                </c:pt>
                <c:pt idx="2295" formatCode="General">
                  <c:v>0.13514999999999999</c:v>
                </c:pt>
                <c:pt idx="2296" formatCode="General">
                  <c:v>0.136101</c:v>
                </c:pt>
                <c:pt idx="2297" formatCode="General">
                  <c:v>0.13694600000000001</c:v>
                </c:pt>
                <c:pt idx="2298" formatCode="General">
                  <c:v>0.137684</c:v>
                </c:pt>
                <c:pt idx="2299" formatCode="General">
                  <c:v>0.138319</c:v>
                </c:pt>
                <c:pt idx="2300" formatCode="General">
                  <c:v>0.138851</c:v>
                </c:pt>
                <c:pt idx="2301" formatCode="General">
                  <c:v>0.13927999999999999</c:v>
                </c:pt>
                <c:pt idx="2302" formatCode="General">
                  <c:v>0.13960700000000001</c:v>
                </c:pt>
                <c:pt idx="2303" formatCode="General">
                  <c:v>0.13983100000000001</c:v>
                </c:pt>
                <c:pt idx="2304" formatCode="General">
                  <c:v>0.139954</c:v>
                </c:pt>
                <c:pt idx="2305" formatCode="General">
                  <c:v>0.13997299999999999</c:v>
                </c:pt>
                <c:pt idx="2306" formatCode="General">
                  <c:v>0.13988700000000001</c:v>
                </c:pt>
                <c:pt idx="2307" formatCode="General">
                  <c:v>0.13968900000000001</c:v>
                </c:pt>
                <c:pt idx="2308" formatCode="General">
                  <c:v>0.139376</c:v>
                </c:pt>
                <c:pt idx="2309" formatCode="General">
                  <c:v>0.13894500000000001</c:v>
                </c:pt>
                <c:pt idx="2310" formatCode="General">
                  <c:v>0.13839599999999999</c:v>
                </c:pt>
                <c:pt idx="2311" formatCode="General">
                  <c:v>0.13772999999999999</c:v>
                </c:pt>
                <c:pt idx="2312" formatCode="General">
                  <c:v>0.13695199999999999</c:v>
                </c:pt>
                <c:pt idx="2313" formatCode="General">
                  <c:v>0.13606199999999999</c:v>
                </c:pt>
                <c:pt idx="2314" formatCode="General">
                  <c:v>0.13506199999999999</c:v>
                </c:pt>
                <c:pt idx="2315" formatCode="General">
                  <c:v>0.13395299999999999</c:v>
                </c:pt>
                <c:pt idx="2316" formatCode="General">
                  <c:v>0.13273499999999999</c:v>
                </c:pt>
                <c:pt idx="2317" formatCode="General">
                  <c:v>0.131408</c:v>
                </c:pt>
                <c:pt idx="2318" formatCode="General">
                  <c:v>0.129972</c:v>
                </c:pt>
                <c:pt idx="2319" formatCode="General">
                  <c:v>0.12842700000000001</c:v>
                </c:pt>
                <c:pt idx="2320" formatCode="General">
                  <c:v>0.126776</c:v>
                </c:pt>
                <c:pt idx="2321" formatCode="General">
                  <c:v>0.12501899999999999</c:v>
                </c:pt>
                <c:pt idx="2322" formatCode="General">
                  <c:v>0.123159</c:v>
                </c:pt>
                <c:pt idx="2323" formatCode="General">
                  <c:v>0.1212</c:v>
                </c:pt>
                <c:pt idx="2324" formatCode="General">
                  <c:v>0.11915000000000001</c:v>
                </c:pt>
                <c:pt idx="2325" formatCode="General">
                  <c:v>0.117011</c:v>
                </c:pt>
                <c:pt idx="2326" formatCode="General">
                  <c:v>0.114786</c:v>
                </c:pt>
                <c:pt idx="2327" formatCode="General">
                  <c:v>0.11247500000000001</c:v>
                </c:pt>
                <c:pt idx="2328" formatCode="General">
                  <c:v>0.110078</c:v>
                </c:pt>
                <c:pt idx="2329" formatCode="General">
                  <c:v>0.107596</c:v>
                </c:pt>
                <c:pt idx="2330" formatCode="General">
                  <c:v>0.105027</c:v>
                </c:pt>
                <c:pt idx="2331" formatCode="General">
                  <c:v>0.10237300000000001</c:v>
                </c:pt>
                <c:pt idx="2332" formatCode="General">
                  <c:v>9.9635500000000002E-2</c:v>
                </c:pt>
                <c:pt idx="2333" formatCode="General">
                  <c:v>9.6819100000000005E-2</c:v>
                </c:pt>
                <c:pt idx="2334" formatCode="General">
                  <c:v>9.3925700000000001E-2</c:v>
                </c:pt>
                <c:pt idx="2335" formatCode="General">
                  <c:v>9.0954999999999994E-2</c:v>
                </c:pt>
                <c:pt idx="2336" formatCode="General">
                  <c:v>8.7906999999999999E-2</c:v>
                </c:pt>
                <c:pt idx="2337" formatCode="General">
                  <c:v>8.4784200000000004E-2</c:v>
                </c:pt>
                <c:pt idx="2338" formatCode="General">
                  <c:v>8.1591300000000005E-2</c:v>
                </c:pt>
                <c:pt idx="2339" formatCode="General">
                  <c:v>7.8332499999999999E-2</c:v>
                </c:pt>
                <c:pt idx="2340" formatCode="General">
                  <c:v>7.5011999999999995E-2</c:v>
                </c:pt>
                <c:pt idx="2341" formatCode="General">
                  <c:v>7.1634799999999998E-2</c:v>
                </c:pt>
                <c:pt idx="2342" formatCode="General">
                  <c:v>6.8206500000000003E-2</c:v>
                </c:pt>
                <c:pt idx="2343" formatCode="General">
                  <c:v>6.4731399999999994E-2</c:v>
                </c:pt>
                <c:pt idx="2344" formatCode="General">
                  <c:v>6.1212500000000003E-2</c:v>
                </c:pt>
                <c:pt idx="2345" formatCode="General">
                  <c:v>5.7654299999999999E-2</c:v>
                </c:pt>
                <c:pt idx="2346" formatCode="General">
                  <c:v>5.40642E-2</c:v>
                </c:pt>
                <c:pt idx="2347" formatCode="General">
                  <c:v>5.04509E-2</c:v>
                </c:pt>
                <c:pt idx="2348" formatCode="General">
                  <c:v>4.6821599999999998E-2</c:v>
                </c:pt>
                <c:pt idx="2349" formatCode="General">
                  <c:v>4.3181299999999999E-2</c:v>
                </c:pt>
                <c:pt idx="2350" formatCode="General">
                  <c:v>3.95333E-2</c:v>
                </c:pt>
                <c:pt idx="2351" formatCode="General">
                  <c:v>3.5878399999999998E-2</c:v>
                </c:pt>
                <c:pt idx="2352" formatCode="General">
                  <c:v>3.22157E-2</c:v>
                </c:pt>
                <c:pt idx="2353" formatCode="General">
                  <c:v>2.85446E-2</c:v>
                </c:pt>
                <c:pt idx="2354" formatCode="General">
                  <c:v>2.4868100000000001E-2</c:v>
                </c:pt>
                <c:pt idx="2355" formatCode="General">
                  <c:v>2.1191600000000001E-2</c:v>
                </c:pt>
                <c:pt idx="2356" formatCode="General">
                  <c:v>1.75202E-2</c:v>
                </c:pt>
                <c:pt idx="2357" formatCode="General">
                  <c:v>1.3857299999999999E-2</c:v>
                </c:pt>
                <c:pt idx="2358" formatCode="General">
                  <c:v>1.0206700000000001E-2</c:v>
                </c:pt>
                <c:pt idx="2359">
                  <c:v>6.5759399999999997E-3</c:v>
                </c:pt>
                <c:pt idx="2360">
                  <c:v>2.9753100000000001E-3</c:v>
                </c:pt>
                <c:pt idx="2361">
                  <c:v>-5.8659999999999995E-4</c:v>
                </c:pt>
                <c:pt idx="2362">
                  <c:v>-4.10721E-3</c:v>
                </c:pt>
                <c:pt idx="2363">
                  <c:v>-7.5886299999999999E-3</c:v>
                </c:pt>
                <c:pt idx="2364" formatCode="General">
                  <c:v>-1.10315E-2</c:v>
                </c:pt>
                <c:pt idx="2365" formatCode="General">
                  <c:v>-1.4429600000000001E-2</c:v>
                </c:pt>
                <c:pt idx="2366" formatCode="General">
                  <c:v>-1.7771700000000001E-2</c:v>
                </c:pt>
                <c:pt idx="2367" formatCode="General">
                  <c:v>-2.1047699999999999E-2</c:v>
                </c:pt>
                <c:pt idx="2368" formatCode="General">
                  <c:v>-2.42536E-2</c:v>
                </c:pt>
                <c:pt idx="2369" formatCode="General">
                  <c:v>-2.73896E-2</c:v>
                </c:pt>
                <c:pt idx="2370" formatCode="General">
                  <c:v>-3.0455099999999999E-2</c:v>
                </c:pt>
                <c:pt idx="2371" formatCode="General">
                  <c:v>-3.3447200000000003E-2</c:v>
                </c:pt>
                <c:pt idx="2372" formatCode="General">
                  <c:v>-3.6363600000000003E-2</c:v>
                </c:pt>
                <c:pt idx="2373" formatCode="General">
                  <c:v>-3.92044E-2</c:v>
                </c:pt>
                <c:pt idx="2374" formatCode="General">
                  <c:v>-4.1969899999999997E-2</c:v>
                </c:pt>
                <c:pt idx="2375" formatCode="General">
                  <c:v>-4.4658200000000002E-2</c:v>
                </c:pt>
                <c:pt idx="2376" formatCode="General">
                  <c:v>-4.7264800000000003E-2</c:v>
                </c:pt>
                <c:pt idx="2377" formatCode="General">
                  <c:v>-4.9785799999999998E-2</c:v>
                </c:pt>
                <c:pt idx="2378" formatCode="General">
                  <c:v>-5.2218199999999999E-2</c:v>
                </c:pt>
                <c:pt idx="2379" formatCode="General">
                  <c:v>-5.4559200000000002E-2</c:v>
                </c:pt>
                <c:pt idx="2380" formatCode="General">
                  <c:v>-5.6804500000000001E-2</c:v>
                </c:pt>
                <c:pt idx="2381" formatCode="General">
                  <c:v>-5.89504E-2</c:v>
                </c:pt>
                <c:pt idx="2382" formatCode="General">
                  <c:v>-6.0995000000000001E-2</c:v>
                </c:pt>
                <c:pt idx="2383" formatCode="General">
                  <c:v>-6.2937300000000002E-2</c:v>
                </c:pt>
                <c:pt idx="2384" formatCode="General">
                  <c:v>-6.4774799999999993E-2</c:v>
                </c:pt>
                <c:pt idx="2385" formatCode="General">
                  <c:v>-6.6502599999999995E-2</c:v>
                </c:pt>
                <c:pt idx="2386" formatCode="General">
                  <c:v>-6.8115499999999995E-2</c:v>
                </c:pt>
                <c:pt idx="2387" formatCode="General">
                  <c:v>-6.9611000000000006E-2</c:v>
                </c:pt>
                <c:pt idx="2388" formatCode="General">
                  <c:v>-7.0987900000000007E-2</c:v>
                </c:pt>
                <c:pt idx="2389" formatCode="General">
                  <c:v>-7.2244699999999995E-2</c:v>
                </c:pt>
                <c:pt idx="2390" formatCode="General">
                  <c:v>-7.3379899999999998E-2</c:v>
                </c:pt>
                <c:pt idx="2391" formatCode="General">
                  <c:v>-7.4393200000000007E-2</c:v>
                </c:pt>
                <c:pt idx="2392" formatCode="General">
                  <c:v>-7.5285400000000002E-2</c:v>
                </c:pt>
                <c:pt idx="2393" formatCode="General">
                  <c:v>-7.6056899999999997E-2</c:v>
                </c:pt>
                <c:pt idx="2394" formatCode="General">
                  <c:v>-7.6706700000000003E-2</c:v>
                </c:pt>
                <c:pt idx="2395" formatCode="General">
                  <c:v>-7.7233099999999999E-2</c:v>
                </c:pt>
                <c:pt idx="2396" formatCode="General">
                  <c:v>-7.7634999999999996E-2</c:v>
                </c:pt>
                <c:pt idx="2397" formatCode="General">
                  <c:v>-7.7910699999999999E-2</c:v>
                </c:pt>
                <c:pt idx="2398" formatCode="General">
                  <c:v>-7.8058500000000003E-2</c:v>
                </c:pt>
                <c:pt idx="2399" formatCode="General">
                  <c:v>-7.8077300000000002E-2</c:v>
                </c:pt>
                <c:pt idx="2400" formatCode="General">
                  <c:v>-7.7965999999999994E-2</c:v>
                </c:pt>
                <c:pt idx="2401" formatCode="General">
                  <c:v>-7.77225E-2</c:v>
                </c:pt>
                <c:pt idx="2402" formatCode="General">
                  <c:v>-7.7343300000000004E-2</c:v>
                </c:pt>
                <c:pt idx="2403" formatCode="General">
                  <c:v>-7.6826000000000005E-2</c:v>
                </c:pt>
                <c:pt idx="2404" formatCode="General">
                  <c:v>-7.6171100000000005E-2</c:v>
                </c:pt>
                <c:pt idx="2405" formatCode="General">
                  <c:v>-7.5382199999999996E-2</c:v>
                </c:pt>
                <c:pt idx="2406" formatCode="General">
                  <c:v>-7.4463299999999996E-2</c:v>
                </c:pt>
                <c:pt idx="2407" formatCode="General">
                  <c:v>-7.34157E-2</c:v>
                </c:pt>
                <c:pt idx="2408" formatCode="General">
                  <c:v>-7.2238300000000005E-2</c:v>
                </c:pt>
                <c:pt idx="2409" formatCode="General">
                  <c:v>-7.0928500000000005E-2</c:v>
                </c:pt>
                <c:pt idx="2410" formatCode="General">
                  <c:v>-6.9484400000000002E-2</c:v>
                </c:pt>
                <c:pt idx="2411" formatCode="General">
                  <c:v>-6.7905400000000005E-2</c:v>
                </c:pt>
                <c:pt idx="2412" formatCode="General">
                  <c:v>-6.6192399999999998E-2</c:v>
                </c:pt>
                <c:pt idx="2413" formatCode="General">
                  <c:v>-6.4348100000000005E-2</c:v>
                </c:pt>
                <c:pt idx="2414" formatCode="General">
                  <c:v>-6.2378299999999998E-2</c:v>
                </c:pt>
                <c:pt idx="2415" formatCode="General">
                  <c:v>-6.02923E-2</c:v>
                </c:pt>
                <c:pt idx="2416" formatCode="General">
                  <c:v>-5.80998E-2</c:v>
                </c:pt>
                <c:pt idx="2417" formatCode="General">
                  <c:v>-5.5806300000000003E-2</c:v>
                </c:pt>
                <c:pt idx="2418" formatCode="General">
                  <c:v>-5.3410300000000001E-2</c:v>
                </c:pt>
                <c:pt idx="2419" formatCode="General">
                  <c:v>-5.0906600000000003E-2</c:v>
                </c:pt>
                <c:pt idx="2420" formatCode="General">
                  <c:v>-4.8291899999999999E-2</c:v>
                </c:pt>
                <c:pt idx="2421" formatCode="General">
                  <c:v>-4.5566599999999999E-2</c:v>
                </c:pt>
                <c:pt idx="2422" formatCode="General">
                  <c:v>-4.2731699999999997E-2</c:v>
                </c:pt>
                <c:pt idx="2423" formatCode="General">
                  <c:v>-3.9787900000000001E-2</c:v>
                </c:pt>
                <c:pt idx="2424" formatCode="General">
                  <c:v>-3.6739399999999998E-2</c:v>
                </c:pt>
                <c:pt idx="2425" formatCode="General">
                  <c:v>-3.3595699999999999E-2</c:v>
                </c:pt>
                <c:pt idx="2426" formatCode="General">
                  <c:v>-3.0367399999999999E-2</c:v>
                </c:pt>
                <c:pt idx="2427" formatCode="General">
                  <c:v>-2.7060899999999999E-2</c:v>
                </c:pt>
                <c:pt idx="2428" formatCode="General">
                  <c:v>-2.3677199999999999E-2</c:v>
                </c:pt>
                <c:pt idx="2429" formatCode="General">
                  <c:v>-2.0215500000000001E-2</c:v>
                </c:pt>
                <c:pt idx="2430" formatCode="General">
                  <c:v>-1.6676099999999999E-2</c:v>
                </c:pt>
                <c:pt idx="2431" formatCode="General">
                  <c:v>-1.3061700000000001E-2</c:v>
                </c:pt>
                <c:pt idx="2432">
                  <c:v>-9.3787799999999998E-3</c:v>
                </c:pt>
                <c:pt idx="2433">
                  <c:v>-5.6365499999999997E-3</c:v>
                </c:pt>
                <c:pt idx="2434">
                  <c:v>-1.84545E-3</c:v>
                </c:pt>
                <c:pt idx="2435">
                  <c:v>1.9850499999999999E-3</c:v>
                </c:pt>
                <c:pt idx="2436">
                  <c:v>5.8475000000000003E-3</c:v>
                </c:pt>
                <c:pt idx="2437">
                  <c:v>9.73685E-3</c:v>
                </c:pt>
                <c:pt idx="2438" formatCode="General">
                  <c:v>1.3650199999999999E-2</c:v>
                </c:pt>
                <c:pt idx="2439" formatCode="General">
                  <c:v>1.7584800000000001E-2</c:v>
                </c:pt>
                <c:pt idx="2440" formatCode="General">
                  <c:v>2.1536E-2</c:v>
                </c:pt>
                <c:pt idx="2441" formatCode="General">
                  <c:v>2.5496899999999999E-2</c:v>
                </c:pt>
                <c:pt idx="2442" formatCode="General">
                  <c:v>2.94594E-2</c:v>
                </c:pt>
                <c:pt idx="2443" formatCode="General">
                  <c:v>3.3414100000000002E-2</c:v>
                </c:pt>
                <c:pt idx="2444" formatCode="General">
                  <c:v>3.7350599999999998E-2</c:v>
                </c:pt>
                <c:pt idx="2445" formatCode="General">
                  <c:v>4.12615E-2</c:v>
                </c:pt>
                <c:pt idx="2446" formatCode="General">
                  <c:v>4.5147E-2</c:v>
                </c:pt>
                <c:pt idx="2447" formatCode="General">
                  <c:v>4.9014000000000002E-2</c:v>
                </c:pt>
                <c:pt idx="2448" formatCode="General">
                  <c:v>5.28654E-2</c:v>
                </c:pt>
                <c:pt idx="2449" formatCode="General">
                  <c:v>5.6694000000000001E-2</c:v>
                </c:pt>
                <c:pt idx="2450" formatCode="General">
                  <c:v>6.0486699999999997E-2</c:v>
                </c:pt>
                <c:pt idx="2451" formatCode="General">
                  <c:v>6.4233600000000002E-2</c:v>
                </c:pt>
                <c:pt idx="2452" formatCode="General">
                  <c:v>6.7931099999999994E-2</c:v>
                </c:pt>
                <c:pt idx="2453" formatCode="General">
                  <c:v>7.1578500000000003E-2</c:v>
                </c:pt>
                <c:pt idx="2454" formatCode="General">
                  <c:v>7.5174299999999999E-2</c:v>
                </c:pt>
                <c:pt idx="2455" formatCode="General">
                  <c:v>7.8716300000000003E-2</c:v>
                </c:pt>
                <c:pt idx="2456" formatCode="General">
                  <c:v>8.2201499999999997E-2</c:v>
                </c:pt>
                <c:pt idx="2457" formatCode="General">
                  <c:v>8.5625099999999996E-2</c:v>
                </c:pt>
                <c:pt idx="2458" formatCode="General">
                  <c:v>8.8979600000000006E-2</c:v>
                </c:pt>
                <c:pt idx="2459" formatCode="General">
                  <c:v>9.2257099999999995E-2</c:v>
                </c:pt>
                <c:pt idx="2460" formatCode="General">
                  <c:v>9.5451599999999998E-2</c:v>
                </c:pt>
                <c:pt idx="2461" formatCode="General">
                  <c:v>9.8557900000000004E-2</c:v>
                </c:pt>
                <c:pt idx="2462" formatCode="General">
                  <c:v>0.10156900000000001</c:v>
                </c:pt>
                <c:pt idx="2463" formatCode="General">
                  <c:v>0.104479</c:v>
                </c:pt>
                <c:pt idx="2464" formatCode="General">
                  <c:v>0.10728</c:v>
                </c:pt>
                <c:pt idx="2465" formatCode="General">
                  <c:v>0.109974</c:v>
                </c:pt>
                <c:pt idx="2466" formatCode="General">
                  <c:v>0.112562</c:v>
                </c:pt>
                <c:pt idx="2467" formatCode="General">
                  <c:v>0.11504499999999999</c:v>
                </c:pt>
                <c:pt idx="2468" formatCode="General">
                  <c:v>0.117419</c:v>
                </c:pt>
                <c:pt idx="2469" formatCode="General">
                  <c:v>0.11967700000000001</c:v>
                </c:pt>
                <c:pt idx="2470" formatCode="General">
                  <c:v>0.121812</c:v>
                </c:pt>
                <c:pt idx="2471" formatCode="General">
                  <c:v>0.123821</c:v>
                </c:pt>
                <c:pt idx="2472" formatCode="General">
                  <c:v>0.12570000000000001</c:v>
                </c:pt>
                <c:pt idx="2473" formatCode="General">
                  <c:v>0.127445</c:v>
                </c:pt>
                <c:pt idx="2474" formatCode="General">
                  <c:v>0.129049</c:v>
                </c:pt>
                <c:pt idx="2475" formatCode="General">
                  <c:v>0.13050899999999999</c:v>
                </c:pt>
                <c:pt idx="2476" formatCode="General">
                  <c:v>0.131823</c:v>
                </c:pt>
                <c:pt idx="2477" formatCode="General">
                  <c:v>0.132997</c:v>
                </c:pt>
                <c:pt idx="2478" formatCode="General">
                  <c:v>0.13403699999999999</c:v>
                </c:pt>
                <c:pt idx="2479" formatCode="General">
                  <c:v>0.13494300000000001</c:v>
                </c:pt>
                <c:pt idx="2480" formatCode="General">
                  <c:v>0.13571</c:v>
                </c:pt>
                <c:pt idx="2481" formatCode="General">
                  <c:v>0.13633000000000001</c:v>
                </c:pt>
                <c:pt idx="2482" formatCode="General">
                  <c:v>0.136799</c:v>
                </c:pt>
                <c:pt idx="2483" formatCode="General">
                  <c:v>0.13711599999999999</c:v>
                </c:pt>
                <c:pt idx="2484" formatCode="General">
                  <c:v>0.13728399999999999</c:v>
                </c:pt>
                <c:pt idx="2485" formatCode="General">
                  <c:v>0.13730600000000001</c:v>
                </c:pt>
                <c:pt idx="2486" formatCode="General">
                  <c:v>0.137182</c:v>
                </c:pt>
                <c:pt idx="2487" formatCode="General">
                  <c:v>0.13691400000000001</c:v>
                </c:pt>
                <c:pt idx="2488" formatCode="General">
                  <c:v>0.13650899999999999</c:v>
                </c:pt>
                <c:pt idx="2489" formatCode="General">
                  <c:v>0.13597600000000001</c:v>
                </c:pt>
                <c:pt idx="2490" formatCode="General">
                  <c:v>0.135321</c:v>
                </c:pt>
                <c:pt idx="2491" formatCode="General">
                  <c:v>0.134547</c:v>
                </c:pt>
                <c:pt idx="2492" formatCode="General">
                  <c:v>0.133655</c:v>
                </c:pt>
                <c:pt idx="2493" formatCode="General">
                  <c:v>0.13265299999999999</c:v>
                </c:pt>
                <c:pt idx="2494" formatCode="General">
                  <c:v>0.131554</c:v>
                </c:pt>
                <c:pt idx="2495" formatCode="General">
                  <c:v>0.13036400000000001</c:v>
                </c:pt>
                <c:pt idx="2496" formatCode="General">
                  <c:v>0.12908800000000001</c:v>
                </c:pt>
                <c:pt idx="2497" formatCode="General">
                  <c:v>0.12772500000000001</c:v>
                </c:pt>
                <c:pt idx="2498" formatCode="General">
                  <c:v>0.126276</c:v>
                </c:pt>
                <c:pt idx="2499" formatCode="General">
                  <c:v>0.124741</c:v>
                </c:pt>
                <c:pt idx="2500" formatCode="General">
                  <c:v>0.123126</c:v>
                </c:pt>
                <c:pt idx="2501" formatCode="General">
                  <c:v>0.12144000000000001</c:v>
                </c:pt>
                <c:pt idx="2502" formatCode="General">
                  <c:v>0.119697</c:v>
                </c:pt>
                <c:pt idx="2503" formatCode="General">
                  <c:v>0.117908</c:v>
                </c:pt>
                <c:pt idx="2504" formatCode="General">
                  <c:v>0.11608300000000001</c:v>
                </c:pt>
                <c:pt idx="2505" formatCode="General">
                  <c:v>0.114228</c:v>
                </c:pt>
                <c:pt idx="2506" formatCode="General">
                  <c:v>0.11235000000000001</c:v>
                </c:pt>
                <c:pt idx="2507" formatCode="General">
                  <c:v>0.110455</c:v>
                </c:pt>
                <c:pt idx="2508" formatCode="General">
                  <c:v>0.10854900000000001</c:v>
                </c:pt>
                <c:pt idx="2509" formatCode="General">
                  <c:v>0.106637</c:v>
                </c:pt>
                <c:pt idx="2510" formatCode="General">
                  <c:v>0.10471800000000001</c:v>
                </c:pt>
                <c:pt idx="2511" formatCode="General">
                  <c:v>0.102794</c:v>
                </c:pt>
                <c:pt idx="2512" formatCode="General">
                  <c:v>0.100872</c:v>
                </c:pt>
                <c:pt idx="2513" formatCode="General">
                  <c:v>9.8965999999999998E-2</c:v>
                </c:pt>
                <c:pt idx="2514" formatCode="General">
                  <c:v>9.7091300000000005E-2</c:v>
                </c:pt>
                <c:pt idx="2515" formatCode="General">
                  <c:v>9.5259099999999999E-2</c:v>
                </c:pt>
                <c:pt idx="2516" formatCode="General">
                  <c:v>9.3474600000000005E-2</c:v>
                </c:pt>
                <c:pt idx="2517" formatCode="General">
                  <c:v>9.1738299999999995E-2</c:v>
                </c:pt>
                <c:pt idx="2518" formatCode="General">
                  <c:v>9.0051900000000004E-2</c:v>
                </c:pt>
                <c:pt idx="2519" formatCode="General">
                  <c:v>8.8419399999999995E-2</c:v>
                </c:pt>
                <c:pt idx="2520" formatCode="General">
                  <c:v>8.6843100000000006E-2</c:v>
                </c:pt>
                <c:pt idx="2521" formatCode="General">
                  <c:v>8.5319699999999998E-2</c:v>
                </c:pt>
                <c:pt idx="2522" formatCode="General">
                  <c:v>8.3846900000000002E-2</c:v>
                </c:pt>
                <c:pt idx="2523" formatCode="General">
                  <c:v>8.2431900000000002E-2</c:v>
                </c:pt>
                <c:pt idx="2524" formatCode="General">
                  <c:v>8.1088800000000003E-2</c:v>
                </c:pt>
                <c:pt idx="2525" formatCode="General">
                  <c:v>7.9825900000000005E-2</c:v>
                </c:pt>
                <c:pt idx="2526" formatCode="General">
                  <c:v>7.8641699999999995E-2</c:v>
                </c:pt>
                <c:pt idx="2527" formatCode="General">
                  <c:v>7.7534800000000001E-2</c:v>
                </c:pt>
                <c:pt idx="2528" formatCode="General">
                  <c:v>7.6513200000000003E-2</c:v>
                </c:pt>
                <c:pt idx="2529" formatCode="General">
                  <c:v>7.5589600000000007E-2</c:v>
                </c:pt>
                <c:pt idx="2530" formatCode="General">
                  <c:v>7.4770699999999995E-2</c:v>
                </c:pt>
                <c:pt idx="2531" formatCode="General">
                  <c:v>7.4053099999999997E-2</c:v>
                </c:pt>
                <c:pt idx="2532" formatCode="General">
                  <c:v>7.3429800000000003E-2</c:v>
                </c:pt>
                <c:pt idx="2533" formatCode="General">
                  <c:v>7.2896199999999994E-2</c:v>
                </c:pt>
                <c:pt idx="2534" formatCode="General">
                  <c:v>7.2452000000000003E-2</c:v>
                </c:pt>
                <c:pt idx="2535" formatCode="General">
                  <c:v>7.2101399999999996E-2</c:v>
                </c:pt>
                <c:pt idx="2536" formatCode="General">
                  <c:v>7.1850200000000003E-2</c:v>
                </c:pt>
                <c:pt idx="2537" formatCode="General">
                  <c:v>7.1699600000000002E-2</c:v>
                </c:pt>
                <c:pt idx="2538" formatCode="General">
                  <c:v>7.1641899999999994E-2</c:v>
                </c:pt>
                <c:pt idx="2539" formatCode="General">
                  <c:v>7.1665000000000006E-2</c:v>
                </c:pt>
                <c:pt idx="2540" formatCode="General">
                  <c:v>7.1762699999999999E-2</c:v>
                </c:pt>
                <c:pt idx="2541" formatCode="General">
                  <c:v>7.1939299999999998E-2</c:v>
                </c:pt>
                <c:pt idx="2542" formatCode="General">
                  <c:v>7.2203900000000001E-2</c:v>
                </c:pt>
                <c:pt idx="2543" formatCode="General">
                  <c:v>7.2562299999999996E-2</c:v>
                </c:pt>
                <c:pt idx="2544" formatCode="General">
                  <c:v>7.3014999999999997E-2</c:v>
                </c:pt>
                <c:pt idx="2545" formatCode="General">
                  <c:v>7.3557800000000007E-2</c:v>
                </c:pt>
                <c:pt idx="2546" formatCode="General">
                  <c:v>7.4184299999999995E-2</c:v>
                </c:pt>
                <c:pt idx="2547" formatCode="General">
                  <c:v>7.4888399999999994E-2</c:v>
                </c:pt>
                <c:pt idx="2548" formatCode="General">
                  <c:v>7.5669700000000006E-2</c:v>
                </c:pt>
                <c:pt idx="2549" formatCode="General">
                  <c:v>7.6534099999999994E-2</c:v>
                </c:pt>
                <c:pt idx="2550" formatCode="General">
                  <c:v>7.7487600000000004E-2</c:v>
                </c:pt>
                <c:pt idx="2551" formatCode="General">
                  <c:v>7.8527700000000006E-2</c:v>
                </c:pt>
                <c:pt idx="2552" formatCode="General">
                  <c:v>7.9642199999999996E-2</c:v>
                </c:pt>
                <c:pt idx="2553" formatCode="General">
                  <c:v>8.0818399999999999E-2</c:v>
                </c:pt>
                <c:pt idx="2554" formatCode="General">
                  <c:v>8.2054100000000005E-2</c:v>
                </c:pt>
                <c:pt idx="2555" formatCode="General">
                  <c:v>8.3360900000000002E-2</c:v>
                </c:pt>
                <c:pt idx="2556" formatCode="General">
                  <c:v>8.4754300000000005E-2</c:v>
                </c:pt>
                <c:pt idx="2557" formatCode="General">
                  <c:v>8.6239800000000005E-2</c:v>
                </c:pt>
                <c:pt idx="2558" formatCode="General">
                  <c:v>8.7808499999999998E-2</c:v>
                </c:pt>
                <c:pt idx="2559" formatCode="General">
                  <c:v>8.94456E-2</c:v>
                </c:pt>
                <c:pt idx="2560" formatCode="General">
                  <c:v>9.1139700000000004E-2</c:v>
                </c:pt>
                <c:pt idx="2561" formatCode="General">
                  <c:v>9.2883499999999994E-2</c:v>
                </c:pt>
                <c:pt idx="2562" formatCode="General">
                  <c:v>9.4667200000000007E-2</c:v>
                </c:pt>
                <c:pt idx="2563" formatCode="General">
                  <c:v>9.6478300000000003E-2</c:v>
                </c:pt>
                <c:pt idx="2564" formatCode="General">
                  <c:v>9.8307699999999998E-2</c:v>
                </c:pt>
                <c:pt idx="2565" formatCode="General">
                  <c:v>0.100158</c:v>
                </c:pt>
                <c:pt idx="2566" formatCode="General">
                  <c:v>0.10204199999999999</c:v>
                </c:pt>
                <c:pt idx="2567" formatCode="General">
                  <c:v>0.10397099999999999</c:v>
                </c:pt>
                <c:pt idx="2568" formatCode="General">
                  <c:v>0.10594099999999999</c:v>
                </c:pt>
                <c:pt idx="2569" formatCode="General">
                  <c:v>0.107934</c:v>
                </c:pt>
                <c:pt idx="2570" formatCode="General">
                  <c:v>0.109933</c:v>
                </c:pt>
                <c:pt idx="2571" formatCode="General">
                  <c:v>0.111939</c:v>
                </c:pt>
                <c:pt idx="2572" formatCode="General">
                  <c:v>0.113954</c:v>
                </c:pt>
                <c:pt idx="2573" formatCode="General">
                  <c:v>0.11597200000000001</c:v>
                </c:pt>
                <c:pt idx="2574" formatCode="General">
                  <c:v>0.11798</c:v>
                </c:pt>
                <c:pt idx="2575" formatCode="General">
                  <c:v>0.119979</c:v>
                </c:pt>
                <c:pt idx="2576" formatCode="General">
                  <c:v>0.12198100000000001</c:v>
                </c:pt>
                <c:pt idx="2577" formatCode="General">
                  <c:v>0.124001</c:v>
                </c:pt>
                <c:pt idx="2578" formatCode="General">
                  <c:v>0.12604099999999999</c:v>
                </c:pt>
                <c:pt idx="2579" formatCode="General">
                  <c:v>0.12809300000000001</c:v>
                </c:pt>
                <c:pt idx="2580" formatCode="General">
                  <c:v>0.13014999999999999</c:v>
                </c:pt>
                <c:pt idx="2581" formatCode="General">
                  <c:v>0.13220599999999999</c:v>
                </c:pt>
                <c:pt idx="2582" formatCode="General">
                  <c:v>0.13425200000000001</c:v>
                </c:pt>
                <c:pt idx="2583" formatCode="General">
                  <c:v>0.13627600000000001</c:v>
                </c:pt>
                <c:pt idx="2584" formatCode="General">
                  <c:v>0.13825899999999999</c:v>
                </c:pt>
                <c:pt idx="2585" formatCode="General">
                  <c:v>0.14018900000000001</c:v>
                </c:pt>
                <c:pt idx="2586" formatCode="General">
                  <c:v>0.142067</c:v>
                </c:pt>
                <c:pt idx="2587" formatCode="General">
                  <c:v>0.143896</c:v>
                </c:pt>
                <c:pt idx="2588" formatCode="General">
                  <c:v>0.14568</c:v>
                </c:pt>
                <c:pt idx="2589" formatCode="General">
                  <c:v>0.14740500000000001</c:v>
                </c:pt>
                <c:pt idx="2590" formatCode="General">
                  <c:v>0.14905299999999999</c:v>
                </c:pt>
                <c:pt idx="2591" formatCode="General">
                  <c:v>0.15060299999999999</c:v>
                </c:pt>
                <c:pt idx="2592" formatCode="General">
                  <c:v>0.15205099999999999</c:v>
                </c:pt>
                <c:pt idx="2593" formatCode="General">
                  <c:v>0.15340699999999999</c:v>
                </c:pt>
                <c:pt idx="2594" formatCode="General">
                  <c:v>0.15467900000000001</c:v>
                </c:pt>
                <c:pt idx="2595" formatCode="General">
                  <c:v>0.15587000000000001</c:v>
                </c:pt>
                <c:pt idx="2596" formatCode="General">
                  <c:v>0.156969</c:v>
                </c:pt>
                <c:pt idx="2597" formatCode="General">
                  <c:v>0.15796499999999999</c:v>
                </c:pt>
                <c:pt idx="2598" formatCode="General">
                  <c:v>0.15885199999999999</c:v>
                </c:pt>
                <c:pt idx="2599" formatCode="General">
                  <c:v>0.15962799999999999</c:v>
                </c:pt>
                <c:pt idx="2600" formatCode="General">
                  <c:v>0.16029599999999999</c:v>
                </c:pt>
                <c:pt idx="2601" formatCode="General">
                  <c:v>0.160861</c:v>
                </c:pt>
                <c:pt idx="2602" formatCode="General">
                  <c:v>0.161325</c:v>
                </c:pt>
                <c:pt idx="2603" formatCode="General">
                  <c:v>0.161691</c:v>
                </c:pt>
                <c:pt idx="2604" formatCode="General">
                  <c:v>0.16195300000000001</c:v>
                </c:pt>
                <c:pt idx="2605" formatCode="General">
                  <c:v>0.162107</c:v>
                </c:pt>
                <c:pt idx="2606" formatCode="General">
                  <c:v>0.16214300000000001</c:v>
                </c:pt>
                <c:pt idx="2607" formatCode="General">
                  <c:v>0.162052</c:v>
                </c:pt>
                <c:pt idx="2608" formatCode="General">
                  <c:v>0.161826</c:v>
                </c:pt>
                <c:pt idx="2609" formatCode="General">
                  <c:v>0.16145999999999999</c:v>
                </c:pt>
                <c:pt idx="2610" formatCode="General">
                  <c:v>0.16095300000000001</c:v>
                </c:pt>
                <c:pt idx="2611" formatCode="General">
                  <c:v>0.16030800000000001</c:v>
                </c:pt>
                <c:pt idx="2612" formatCode="General">
                  <c:v>0.15953300000000001</c:v>
                </c:pt>
                <c:pt idx="2613" formatCode="General">
                  <c:v>0.158635</c:v>
                </c:pt>
                <c:pt idx="2614" formatCode="General">
                  <c:v>0.15762000000000001</c:v>
                </c:pt>
                <c:pt idx="2615" formatCode="General">
                  <c:v>0.15649299999999999</c:v>
                </c:pt>
                <c:pt idx="2616" formatCode="General">
                  <c:v>0.15525800000000001</c:v>
                </c:pt>
                <c:pt idx="2617" formatCode="General">
                  <c:v>0.153914</c:v>
                </c:pt>
                <c:pt idx="2618" formatCode="General">
                  <c:v>0.15245800000000001</c:v>
                </c:pt>
                <c:pt idx="2619" formatCode="General">
                  <c:v>0.15088799999999999</c:v>
                </c:pt>
                <c:pt idx="2620" formatCode="General">
                  <c:v>0.149203</c:v>
                </c:pt>
                <c:pt idx="2621" formatCode="General">
                  <c:v>0.147401</c:v>
                </c:pt>
                <c:pt idx="2622" formatCode="General">
                  <c:v>0.145481</c:v>
                </c:pt>
                <c:pt idx="2623" formatCode="General">
                  <c:v>0.14344000000000001</c:v>
                </c:pt>
                <c:pt idx="2624" formatCode="General">
                  <c:v>0.14127799999999999</c:v>
                </c:pt>
                <c:pt idx="2625" formatCode="General">
                  <c:v>0.13899700000000001</c:v>
                </c:pt>
                <c:pt idx="2626" formatCode="General">
                  <c:v>0.13660600000000001</c:v>
                </c:pt>
                <c:pt idx="2627" formatCode="General">
                  <c:v>0.13411300000000001</c:v>
                </c:pt>
                <c:pt idx="2628" formatCode="General">
                  <c:v>0.131521</c:v>
                </c:pt>
                <c:pt idx="2629" formatCode="General">
                  <c:v>0.128833</c:v>
                </c:pt>
                <c:pt idx="2630" formatCode="General">
                  <c:v>0.126056</c:v>
                </c:pt>
                <c:pt idx="2631" formatCode="General">
                  <c:v>0.123198</c:v>
                </c:pt>
                <c:pt idx="2632" formatCode="General">
                  <c:v>0.120257</c:v>
                </c:pt>
                <c:pt idx="2633" formatCode="General">
                  <c:v>0.117228</c:v>
                </c:pt>
                <c:pt idx="2634" formatCode="General">
                  <c:v>0.11411300000000001</c:v>
                </c:pt>
                <c:pt idx="2635" formatCode="General">
                  <c:v>0.11092200000000001</c:v>
                </c:pt>
                <c:pt idx="2636" formatCode="General">
                  <c:v>0.10766199999999999</c:v>
                </c:pt>
                <c:pt idx="2637" formatCode="General">
                  <c:v>0.10434</c:v>
                </c:pt>
                <c:pt idx="2638" formatCode="General">
                  <c:v>0.100956</c:v>
                </c:pt>
                <c:pt idx="2639" formatCode="General">
                  <c:v>9.7521499999999997E-2</c:v>
                </c:pt>
                <c:pt idx="2640" formatCode="General">
                  <c:v>9.4048499999999993E-2</c:v>
                </c:pt>
                <c:pt idx="2641" formatCode="General">
                  <c:v>9.0548400000000001E-2</c:v>
                </c:pt>
                <c:pt idx="2642" formatCode="General">
                  <c:v>8.7028999999999995E-2</c:v>
                </c:pt>
                <c:pt idx="2643" formatCode="General">
                  <c:v>8.3494799999999994E-2</c:v>
                </c:pt>
                <c:pt idx="2644" formatCode="General">
                  <c:v>7.9946500000000004E-2</c:v>
                </c:pt>
                <c:pt idx="2645" formatCode="General">
                  <c:v>7.6381199999999996E-2</c:v>
                </c:pt>
                <c:pt idx="2646" formatCode="General">
                  <c:v>7.2798600000000005E-2</c:v>
                </c:pt>
                <c:pt idx="2647" formatCode="General">
                  <c:v>6.9205299999999997E-2</c:v>
                </c:pt>
                <c:pt idx="2648" formatCode="General">
                  <c:v>6.5610699999999994E-2</c:v>
                </c:pt>
                <c:pt idx="2649" formatCode="General">
                  <c:v>6.2018200000000002E-2</c:v>
                </c:pt>
                <c:pt idx="2650" formatCode="General">
                  <c:v>5.8423999999999997E-2</c:v>
                </c:pt>
                <c:pt idx="2651" formatCode="General">
                  <c:v>5.4825800000000001E-2</c:v>
                </c:pt>
                <c:pt idx="2652" formatCode="General">
                  <c:v>5.1231499999999999E-2</c:v>
                </c:pt>
                <c:pt idx="2653" formatCode="General">
                  <c:v>4.7660500000000001E-2</c:v>
                </c:pt>
                <c:pt idx="2654" formatCode="General">
                  <c:v>4.4134699999999999E-2</c:v>
                </c:pt>
                <c:pt idx="2655" formatCode="General">
                  <c:v>4.0668200000000002E-2</c:v>
                </c:pt>
                <c:pt idx="2656" formatCode="General">
                  <c:v>3.7264100000000001E-2</c:v>
                </c:pt>
                <c:pt idx="2657" formatCode="General">
                  <c:v>3.39181E-2</c:v>
                </c:pt>
                <c:pt idx="2658" formatCode="General">
                  <c:v>3.0622699999999999E-2</c:v>
                </c:pt>
                <c:pt idx="2659" formatCode="General">
                  <c:v>2.73663E-2</c:v>
                </c:pt>
                <c:pt idx="2660" formatCode="General">
                  <c:v>2.4134599999999999E-2</c:v>
                </c:pt>
                <c:pt idx="2661" formatCode="General">
                  <c:v>2.0914599999999998E-2</c:v>
                </c:pt>
                <c:pt idx="2662" formatCode="General">
                  <c:v>1.76977E-2</c:v>
                </c:pt>
                <c:pt idx="2663" formatCode="General">
                  <c:v>1.4480700000000001E-2</c:v>
                </c:pt>
                <c:pt idx="2664" formatCode="General">
                  <c:v>1.1269599999999999E-2</c:v>
                </c:pt>
                <c:pt idx="2665">
                  <c:v>8.0837800000000005E-3</c:v>
                </c:pt>
                <c:pt idx="2666">
                  <c:v>4.9520299999999996E-3</c:v>
                </c:pt>
                <c:pt idx="2667">
                  <c:v>1.8977099999999999E-3</c:v>
                </c:pt>
                <c:pt idx="2668">
                  <c:v>-1.0725699999999999E-3</c:v>
                </c:pt>
                <c:pt idx="2669">
                  <c:v>-3.9652999999999997E-3</c:v>
                </c:pt>
                <c:pt idx="2670">
                  <c:v>-6.7882899999999998E-3</c:v>
                </c:pt>
                <c:pt idx="2671">
                  <c:v>-9.5452599999999999E-3</c:v>
                </c:pt>
                <c:pt idx="2672" formatCode="General">
                  <c:v>-1.22375E-2</c:v>
                </c:pt>
                <c:pt idx="2673" formatCode="General">
                  <c:v>-1.48643E-2</c:v>
                </c:pt>
                <c:pt idx="2674" formatCode="General">
                  <c:v>-1.7423600000000001E-2</c:v>
                </c:pt>
                <c:pt idx="2675" formatCode="General">
                  <c:v>-1.9915599999999999E-2</c:v>
                </c:pt>
                <c:pt idx="2676" formatCode="General">
                  <c:v>-2.2346299999999999E-2</c:v>
                </c:pt>
                <c:pt idx="2677" formatCode="General">
                  <c:v>-2.47204E-2</c:v>
                </c:pt>
                <c:pt idx="2678" formatCode="General">
                  <c:v>-2.7033700000000001E-2</c:v>
                </c:pt>
                <c:pt idx="2679" formatCode="General">
                  <c:v>-2.9276199999999999E-2</c:v>
                </c:pt>
                <c:pt idx="2680" formatCode="General">
                  <c:v>-3.1443499999999999E-2</c:v>
                </c:pt>
                <c:pt idx="2681" formatCode="General">
                  <c:v>-3.3542200000000001E-2</c:v>
                </c:pt>
                <c:pt idx="2682" formatCode="General">
                  <c:v>-3.5582500000000003E-2</c:v>
                </c:pt>
                <c:pt idx="2683" formatCode="General">
                  <c:v>-3.7568999999999998E-2</c:v>
                </c:pt>
                <c:pt idx="2684" formatCode="General">
                  <c:v>-3.9496799999999999E-2</c:v>
                </c:pt>
                <c:pt idx="2685" formatCode="General">
                  <c:v>-4.13532E-2</c:v>
                </c:pt>
                <c:pt idx="2686" formatCode="General">
                  <c:v>-4.3123399999999999E-2</c:v>
                </c:pt>
                <c:pt idx="2687" formatCode="General">
                  <c:v>-4.4797900000000002E-2</c:v>
                </c:pt>
                <c:pt idx="2688" formatCode="General">
                  <c:v>-4.63779E-2</c:v>
                </c:pt>
                <c:pt idx="2689" formatCode="General">
                  <c:v>-4.7871299999999999E-2</c:v>
                </c:pt>
                <c:pt idx="2690" formatCode="General">
                  <c:v>-4.9285299999999997E-2</c:v>
                </c:pt>
                <c:pt idx="2691" formatCode="General">
                  <c:v>-5.0624200000000001E-2</c:v>
                </c:pt>
                <c:pt idx="2692" formatCode="General">
                  <c:v>-5.18898E-2</c:v>
                </c:pt>
                <c:pt idx="2693" formatCode="General">
                  <c:v>-5.3081900000000001E-2</c:v>
                </c:pt>
                <c:pt idx="2694" formatCode="General">
                  <c:v>-5.4196599999999998E-2</c:v>
                </c:pt>
                <c:pt idx="2695" formatCode="General">
                  <c:v>-5.5225999999999997E-2</c:v>
                </c:pt>
                <c:pt idx="2696" formatCode="General">
                  <c:v>-5.6161599999999999E-2</c:v>
                </c:pt>
                <c:pt idx="2697" formatCode="General">
                  <c:v>-5.6998199999999999E-2</c:v>
                </c:pt>
                <c:pt idx="2698" formatCode="General">
                  <c:v>-5.77371E-2</c:v>
                </c:pt>
                <c:pt idx="2699" formatCode="General">
                  <c:v>-5.8384400000000003E-2</c:v>
                </c:pt>
                <c:pt idx="2700" formatCode="General">
                  <c:v>-5.8942599999999998E-2</c:v>
                </c:pt>
                <c:pt idx="2701" formatCode="General">
                  <c:v>-5.9404600000000002E-2</c:v>
                </c:pt>
                <c:pt idx="2702" formatCode="General">
                  <c:v>-5.9755799999999998E-2</c:v>
                </c:pt>
                <c:pt idx="2703" formatCode="General">
                  <c:v>-5.9982599999999997E-2</c:v>
                </c:pt>
                <c:pt idx="2704" formatCode="General">
                  <c:v>-6.0078800000000002E-2</c:v>
                </c:pt>
                <c:pt idx="2705" formatCode="General">
                  <c:v>-6.0044399999999998E-2</c:v>
                </c:pt>
                <c:pt idx="2706" formatCode="General">
                  <c:v>-5.9882100000000001E-2</c:v>
                </c:pt>
                <c:pt idx="2707" formatCode="General">
                  <c:v>-5.9593399999999998E-2</c:v>
                </c:pt>
                <c:pt idx="2708" formatCode="General">
                  <c:v>-5.9176399999999997E-2</c:v>
                </c:pt>
                <c:pt idx="2709" formatCode="General">
                  <c:v>-5.8626600000000001E-2</c:v>
                </c:pt>
                <c:pt idx="2710" formatCode="General">
                  <c:v>-5.7939699999999997E-2</c:v>
                </c:pt>
                <c:pt idx="2711" formatCode="General">
                  <c:v>-5.71136E-2</c:v>
                </c:pt>
                <c:pt idx="2712" formatCode="General">
                  <c:v>-5.6149999999999999E-2</c:v>
                </c:pt>
                <c:pt idx="2713" formatCode="General">
                  <c:v>-5.50567E-2</c:v>
                </c:pt>
                <c:pt idx="2714" formatCode="General">
                  <c:v>-5.3844599999999999E-2</c:v>
                </c:pt>
                <c:pt idx="2715" formatCode="General">
                  <c:v>-5.2520699999999997E-2</c:v>
                </c:pt>
                <c:pt idx="2716" formatCode="General">
                  <c:v>-5.1084999999999998E-2</c:v>
                </c:pt>
                <c:pt idx="2717" formatCode="General">
                  <c:v>-4.9534599999999998E-2</c:v>
                </c:pt>
                <c:pt idx="2718" formatCode="General">
                  <c:v>-4.7870500000000003E-2</c:v>
                </c:pt>
                <c:pt idx="2719" formatCode="General">
                  <c:v>-4.6097199999999998E-2</c:v>
                </c:pt>
                <c:pt idx="2720" formatCode="General">
                  <c:v>-4.4218E-2</c:v>
                </c:pt>
                <c:pt idx="2721" formatCode="General">
                  <c:v>-4.2236799999999998E-2</c:v>
                </c:pt>
                <c:pt idx="2722" formatCode="General">
                  <c:v>-4.0160500000000002E-2</c:v>
                </c:pt>
                <c:pt idx="2723" formatCode="General">
                  <c:v>-3.7998200000000003E-2</c:v>
                </c:pt>
                <c:pt idx="2724" formatCode="General">
                  <c:v>-3.5757299999999999E-2</c:v>
                </c:pt>
                <c:pt idx="2725" formatCode="General">
                  <c:v>-3.3439099999999999E-2</c:v>
                </c:pt>
                <c:pt idx="2726" formatCode="General">
                  <c:v>-3.1037700000000001E-2</c:v>
                </c:pt>
                <c:pt idx="2727" formatCode="General">
                  <c:v>-2.85428E-2</c:v>
                </c:pt>
                <c:pt idx="2728" formatCode="General">
                  <c:v>-2.5950899999999999E-2</c:v>
                </c:pt>
                <c:pt idx="2729" formatCode="General">
                  <c:v>-2.3272000000000001E-2</c:v>
                </c:pt>
                <c:pt idx="2730" formatCode="General">
                  <c:v>-2.0521500000000002E-2</c:v>
                </c:pt>
                <c:pt idx="2731" formatCode="General">
                  <c:v>-1.7703799999999999E-2</c:v>
                </c:pt>
                <c:pt idx="2732" formatCode="General">
                  <c:v>-1.4810500000000001E-2</c:v>
                </c:pt>
                <c:pt idx="2733" formatCode="General">
                  <c:v>-1.18342E-2</c:v>
                </c:pt>
                <c:pt idx="2734">
                  <c:v>-8.7755000000000003E-3</c:v>
                </c:pt>
                <c:pt idx="2735">
                  <c:v>-5.6359499999999998E-3</c:v>
                </c:pt>
                <c:pt idx="2736">
                  <c:v>-2.4133900000000001E-3</c:v>
                </c:pt>
                <c:pt idx="2737">
                  <c:v>8.9349199999999996E-4</c:v>
                </c:pt>
                <c:pt idx="2738">
                  <c:v>4.2839799999999997E-3</c:v>
                </c:pt>
                <c:pt idx="2739">
                  <c:v>7.7621299999999999E-3</c:v>
                </c:pt>
                <c:pt idx="2740" formatCode="General">
                  <c:v>1.13375E-2</c:v>
                </c:pt>
                <c:pt idx="2741" formatCode="General">
                  <c:v>1.5014400000000001E-2</c:v>
                </c:pt>
                <c:pt idx="2742" formatCode="General">
                  <c:v>1.87843E-2</c:v>
                </c:pt>
                <c:pt idx="2743" formatCode="General">
                  <c:v>2.26331E-2</c:v>
                </c:pt>
                <c:pt idx="2744" formatCode="General">
                  <c:v>2.6554899999999999E-2</c:v>
                </c:pt>
                <c:pt idx="2745" formatCode="General">
                  <c:v>3.0552599999999999E-2</c:v>
                </c:pt>
                <c:pt idx="2746" formatCode="General">
                  <c:v>3.4629500000000001E-2</c:v>
                </c:pt>
                <c:pt idx="2747" formatCode="General">
                  <c:v>3.8784300000000001E-2</c:v>
                </c:pt>
                <c:pt idx="2748" formatCode="General">
                  <c:v>4.3013799999999998E-2</c:v>
                </c:pt>
                <c:pt idx="2749" formatCode="General">
                  <c:v>4.7315400000000001E-2</c:v>
                </c:pt>
                <c:pt idx="2750" formatCode="General">
                  <c:v>5.1685799999999997E-2</c:v>
                </c:pt>
                <c:pt idx="2751" formatCode="General">
                  <c:v>5.6119200000000001E-2</c:v>
                </c:pt>
                <c:pt idx="2752" formatCode="General">
                  <c:v>6.0607800000000003E-2</c:v>
                </c:pt>
                <c:pt idx="2753" formatCode="General">
                  <c:v>6.5142199999999997E-2</c:v>
                </c:pt>
                <c:pt idx="2754" formatCode="General">
                  <c:v>6.9712399999999994E-2</c:v>
                </c:pt>
                <c:pt idx="2755" formatCode="General">
                  <c:v>7.4312199999999995E-2</c:v>
                </c:pt>
                <c:pt idx="2756" formatCode="General">
                  <c:v>7.8941800000000006E-2</c:v>
                </c:pt>
                <c:pt idx="2757" formatCode="General">
                  <c:v>8.3603800000000006E-2</c:v>
                </c:pt>
                <c:pt idx="2758" formatCode="General">
                  <c:v>8.8295299999999993E-2</c:v>
                </c:pt>
                <c:pt idx="2759" formatCode="General">
                  <c:v>9.3009400000000006E-2</c:v>
                </c:pt>
                <c:pt idx="2760" formatCode="General">
                  <c:v>9.7747200000000006E-2</c:v>
                </c:pt>
                <c:pt idx="2761" formatCode="General">
                  <c:v>0.102522</c:v>
                </c:pt>
                <c:pt idx="2762" formatCode="General">
                  <c:v>0.107345</c:v>
                </c:pt>
                <c:pt idx="2763" formatCode="General">
                  <c:v>0.11221399999999999</c:v>
                </c:pt>
                <c:pt idx="2764" formatCode="General">
                  <c:v>0.11711100000000001</c:v>
                </c:pt>
                <c:pt idx="2765" formatCode="General">
                  <c:v>0.12201099999999999</c:v>
                </c:pt>
                <c:pt idx="2766" formatCode="General">
                  <c:v>0.12689600000000001</c:v>
                </c:pt>
                <c:pt idx="2767" formatCode="General">
                  <c:v>0.13175799999999999</c:v>
                </c:pt>
                <c:pt idx="2768" formatCode="General">
                  <c:v>0.13659299999999999</c:v>
                </c:pt>
                <c:pt idx="2769" formatCode="General">
                  <c:v>0.14139699999999999</c:v>
                </c:pt>
                <c:pt idx="2770" formatCode="General">
                  <c:v>0.14615700000000001</c:v>
                </c:pt>
                <c:pt idx="2771" formatCode="General">
                  <c:v>0.15085999999999999</c:v>
                </c:pt>
                <c:pt idx="2772" formatCode="General">
                  <c:v>0.155498</c:v>
                </c:pt>
                <c:pt idx="2773" formatCode="General">
                  <c:v>0.16006799999999999</c:v>
                </c:pt>
                <c:pt idx="2774" formatCode="General">
                  <c:v>0.16456899999999999</c:v>
                </c:pt>
                <c:pt idx="2775" formatCode="General">
                  <c:v>0.16900599999999999</c:v>
                </c:pt>
                <c:pt idx="2776" formatCode="General">
                  <c:v>0.17338300000000001</c:v>
                </c:pt>
                <c:pt idx="2777" formatCode="General">
                  <c:v>0.1777</c:v>
                </c:pt>
                <c:pt idx="2778" formatCode="General">
                  <c:v>0.18195500000000001</c:v>
                </c:pt>
                <c:pt idx="2779" formatCode="General">
                  <c:v>0.186144</c:v>
                </c:pt>
                <c:pt idx="2780" formatCode="General">
                  <c:v>0.190271</c:v>
                </c:pt>
                <c:pt idx="2781" formatCode="General">
                  <c:v>0.194328</c:v>
                </c:pt>
                <c:pt idx="2782" formatCode="General">
                  <c:v>0.19830200000000001</c:v>
                </c:pt>
                <c:pt idx="2783" formatCode="General">
                  <c:v>0.202177</c:v>
                </c:pt>
                <c:pt idx="2784" formatCode="General">
                  <c:v>0.20594699999999999</c:v>
                </c:pt>
                <c:pt idx="2785" formatCode="General">
                  <c:v>0.209619</c:v>
                </c:pt>
                <c:pt idx="2786" formatCode="General">
                  <c:v>0.213196</c:v>
                </c:pt>
                <c:pt idx="2787" formatCode="General">
                  <c:v>0.21667900000000001</c:v>
                </c:pt>
                <c:pt idx="2788" formatCode="General">
                  <c:v>0.22006500000000001</c:v>
                </c:pt>
                <c:pt idx="2789" formatCode="General">
                  <c:v>0.22334999999999999</c:v>
                </c:pt>
                <c:pt idx="2790" formatCode="General">
                  <c:v>0.22652600000000001</c:v>
                </c:pt>
                <c:pt idx="2791" formatCode="General">
                  <c:v>0.22958600000000001</c:v>
                </c:pt>
                <c:pt idx="2792" formatCode="General">
                  <c:v>0.23252200000000001</c:v>
                </c:pt>
                <c:pt idx="2793" formatCode="General">
                  <c:v>0.23533200000000001</c:v>
                </c:pt>
                <c:pt idx="2794" formatCode="General">
                  <c:v>0.238009</c:v>
                </c:pt>
                <c:pt idx="2795" formatCode="General">
                  <c:v>0.24054800000000001</c:v>
                </c:pt>
                <c:pt idx="2796" formatCode="General">
                  <c:v>0.242951</c:v>
                </c:pt>
                <c:pt idx="2797" formatCode="General">
                  <c:v>0.245225</c:v>
                </c:pt>
                <c:pt idx="2798" formatCode="General">
                  <c:v>0.24737700000000001</c:v>
                </c:pt>
                <c:pt idx="2799" formatCode="General">
                  <c:v>0.24940399999999999</c:v>
                </c:pt>
                <c:pt idx="2800" formatCode="General">
                  <c:v>0.25130000000000002</c:v>
                </c:pt>
                <c:pt idx="2801" formatCode="General">
                  <c:v>0.25306499999999998</c:v>
                </c:pt>
                <c:pt idx="2802" formatCode="General">
                  <c:v>0.25470100000000001</c:v>
                </c:pt>
                <c:pt idx="2803" formatCode="General">
                  <c:v>0.25621100000000002</c:v>
                </c:pt>
                <c:pt idx="2804" formatCode="General">
                  <c:v>0.25759300000000002</c:v>
                </c:pt>
                <c:pt idx="2805" formatCode="General">
                  <c:v>0.25884400000000002</c:v>
                </c:pt>
                <c:pt idx="2806" formatCode="General">
                  <c:v>0.25996200000000003</c:v>
                </c:pt>
                <c:pt idx="2807" formatCode="General">
                  <c:v>0.26094899999999999</c:v>
                </c:pt>
                <c:pt idx="2808" formatCode="General">
                  <c:v>0.26180700000000001</c:v>
                </c:pt>
                <c:pt idx="2809" formatCode="General">
                  <c:v>0.26253900000000002</c:v>
                </c:pt>
                <c:pt idx="2810" formatCode="General">
                  <c:v>0.26314599999999999</c:v>
                </c:pt>
                <c:pt idx="2811" formatCode="General">
                  <c:v>0.263627</c:v>
                </c:pt>
                <c:pt idx="2812" formatCode="General">
                  <c:v>0.263986</c:v>
                </c:pt>
                <c:pt idx="2813" formatCode="General">
                  <c:v>0.26422299999999999</c:v>
                </c:pt>
                <c:pt idx="2814" formatCode="General">
                  <c:v>0.26433299999999998</c:v>
                </c:pt>
                <c:pt idx="2815" formatCode="General">
                  <c:v>0.26430700000000001</c:v>
                </c:pt>
                <c:pt idx="2816" formatCode="General">
                  <c:v>0.26414500000000002</c:v>
                </c:pt>
                <c:pt idx="2817" formatCode="General">
                  <c:v>0.26385900000000001</c:v>
                </c:pt>
                <c:pt idx="2818" formatCode="General">
                  <c:v>0.26345800000000003</c:v>
                </c:pt>
                <c:pt idx="2819" formatCode="General">
                  <c:v>0.26294099999999998</c:v>
                </c:pt>
                <c:pt idx="2820" formatCode="General">
                  <c:v>0.26230199999999998</c:v>
                </c:pt>
                <c:pt idx="2821" formatCode="General">
                  <c:v>0.26153900000000002</c:v>
                </c:pt>
                <c:pt idx="2822" formatCode="General">
                  <c:v>0.260656</c:v>
                </c:pt>
                <c:pt idx="2823" formatCode="General">
                  <c:v>0.25965100000000002</c:v>
                </c:pt>
                <c:pt idx="2824" formatCode="General">
                  <c:v>0.25851299999999999</c:v>
                </c:pt>
                <c:pt idx="2825" formatCode="General">
                  <c:v>0.25722899999999999</c:v>
                </c:pt>
                <c:pt idx="2826" formatCode="General">
                  <c:v>0.25579499999999999</c:v>
                </c:pt>
                <c:pt idx="2827" formatCode="General">
                  <c:v>0.25422</c:v>
                </c:pt>
                <c:pt idx="2828" formatCode="General">
                  <c:v>0.25251499999999999</c:v>
                </c:pt>
                <c:pt idx="2829" formatCode="General">
                  <c:v>0.250691</c:v>
                </c:pt>
                <c:pt idx="2830" formatCode="General">
                  <c:v>0.248756</c:v>
                </c:pt>
                <c:pt idx="2831" formatCode="General">
                  <c:v>0.24671399999999999</c:v>
                </c:pt>
                <c:pt idx="2832" formatCode="General">
                  <c:v>0.24456900000000001</c:v>
                </c:pt>
                <c:pt idx="2833" formatCode="General">
                  <c:v>0.24232000000000001</c:v>
                </c:pt>
                <c:pt idx="2834" formatCode="General">
                  <c:v>0.23996899999999999</c:v>
                </c:pt>
                <c:pt idx="2835" formatCode="General">
                  <c:v>0.23751900000000001</c:v>
                </c:pt>
                <c:pt idx="2836" formatCode="General">
                  <c:v>0.234984</c:v>
                </c:pt>
                <c:pt idx="2837" formatCode="General">
                  <c:v>0.232374</c:v>
                </c:pt>
                <c:pt idx="2838" formatCode="General">
                  <c:v>0.22969200000000001</c:v>
                </c:pt>
                <c:pt idx="2839" formatCode="General">
                  <c:v>0.22693199999999999</c:v>
                </c:pt>
                <c:pt idx="2840" formatCode="General">
                  <c:v>0.22409399999999999</c:v>
                </c:pt>
                <c:pt idx="2841" formatCode="General">
                  <c:v>0.22117400000000001</c:v>
                </c:pt>
                <c:pt idx="2842" formatCode="General">
                  <c:v>0.218166</c:v>
                </c:pt>
                <c:pt idx="2843" formatCode="General">
                  <c:v>0.215061</c:v>
                </c:pt>
                <c:pt idx="2844" formatCode="General">
                  <c:v>0.21186199999999999</c:v>
                </c:pt>
                <c:pt idx="2845" formatCode="General">
                  <c:v>0.20858299999999999</c:v>
                </c:pt>
                <c:pt idx="2846" formatCode="General">
                  <c:v>0.205234</c:v>
                </c:pt>
                <c:pt idx="2847" formatCode="General">
                  <c:v>0.201818</c:v>
                </c:pt>
                <c:pt idx="2848" formatCode="General">
                  <c:v>0.19833200000000001</c:v>
                </c:pt>
                <c:pt idx="2849" formatCode="General">
                  <c:v>0.194776</c:v>
                </c:pt>
                <c:pt idx="2850" formatCode="General">
                  <c:v>0.191161</c:v>
                </c:pt>
                <c:pt idx="2851" formatCode="General">
                  <c:v>0.187503</c:v>
                </c:pt>
                <c:pt idx="2852" formatCode="General">
                  <c:v>0.183811</c:v>
                </c:pt>
                <c:pt idx="2853" formatCode="General">
                  <c:v>0.180087</c:v>
                </c:pt>
                <c:pt idx="2854" formatCode="General">
                  <c:v>0.17632800000000001</c:v>
                </c:pt>
                <c:pt idx="2855" formatCode="General">
                  <c:v>0.17253499999999999</c:v>
                </c:pt>
                <c:pt idx="2856" formatCode="General">
                  <c:v>0.16871</c:v>
                </c:pt>
                <c:pt idx="2857" formatCode="General">
                  <c:v>0.164857</c:v>
                </c:pt>
                <c:pt idx="2858" formatCode="General">
                  <c:v>0.160972</c:v>
                </c:pt>
                <c:pt idx="2859" formatCode="General">
                  <c:v>0.157054</c:v>
                </c:pt>
                <c:pt idx="2860" formatCode="General">
                  <c:v>0.153112</c:v>
                </c:pt>
                <c:pt idx="2861" formatCode="General">
                  <c:v>0.14915800000000001</c:v>
                </c:pt>
                <c:pt idx="2862" formatCode="General">
                  <c:v>0.145204</c:v>
                </c:pt>
                <c:pt idx="2863" formatCode="General">
                  <c:v>0.14125499999999999</c:v>
                </c:pt>
                <c:pt idx="2864" formatCode="General">
                  <c:v>0.13730999999999999</c:v>
                </c:pt>
                <c:pt idx="2865" formatCode="General">
                  <c:v>0.13336799999999999</c:v>
                </c:pt>
                <c:pt idx="2866" formatCode="General">
                  <c:v>0.12942200000000001</c:v>
                </c:pt>
                <c:pt idx="2867" formatCode="General">
                  <c:v>0.125469</c:v>
                </c:pt>
                <c:pt idx="2868" formatCode="General">
                  <c:v>0.121506</c:v>
                </c:pt>
                <c:pt idx="2869" formatCode="General">
                  <c:v>0.117539</c:v>
                </c:pt>
                <c:pt idx="2870" formatCode="General">
                  <c:v>0.113569</c:v>
                </c:pt>
                <c:pt idx="2871" formatCode="General">
                  <c:v>0.109598</c:v>
                </c:pt>
                <c:pt idx="2872" formatCode="General">
                  <c:v>0.105619</c:v>
                </c:pt>
                <c:pt idx="2873" formatCode="General">
                  <c:v>0.10162499999999999</c:v>
                </c:pt>
                <c:pt idx="2874" formatCode="General">
                  <c:v>9.7607200000000005E-2</c:v>
                </c:pt>
                <c:pt idx="2875" formatCode="General">
                  <c:v>9.3565899999999994E-2</c:v>
                </c:pt>
                <c:pt idx="2876" formatCode="General">
                  <c:v>8.9508799999999999E-2</c:v>
                </c:pt>
                <c:pt idx="2877" formatCode="General">
                  <c:v>8.5450499999999999E-2</c:v>
                </c:pt>
                <c:pt idx="2878" formatCode="General">
                  <c:v>8.1402299999999997E-2</c:v>
                </c:pt>
                <c:pt idx="2879" formatCode="General">
                  <c:v>7.7367900000000003E-2</c:v>
                </c:pt>
                <c:pt idx="2880" formatCode="General">
                  <c:v>7.3348200000000002E-2</c:v>
                </c:pt>
                <c:pt idx="2881" formatCode="General">
                  <c:v>6.9349099999999997E-2</c:v>
                </c:pt>
                <c:pt idx="2882" formatCode="General">
                  <c:v>6.5379499999999993E-2</c:v>
                </c:pt>
                <c:pt idx="2883" formatCode="General">
                  <c:v>6.1441900000000001E-2</c:v>
                </c:pt>
                <c:pt idx="2884" formatCode="General">
                  <c:v>5.7532100000000003E-2</c:v>
                </c:pt>
                <c:pt idx="2885" formatCode="General">
                  <c:v>5.36458E-2</c:v>
                </c:pt>
                <c:pt idx="2886" formatCode="General">
                  <c:v>4.9785900000000001E-2</c:v>
                </c:pt>
                <c:pt idx="2887" formatCode="General">
                  <c:v>4.5958899999999997E-2</c:v>
                </c:pt>
                <c:pt idx="2888" formatCode="General">
                  <c:v>4.21693E-2</c:v>
                </c:pt>
                <c:pt idx="2889" formatCode="General">
                  <c:v>3.8417E-2</c:v>
                </c:pt>
                <c:pt idx="2890" formatCode="General">
                  <c:v>3.4699000000000001E-2</c:v>
                </c:pt>
                <c:pt idx="2891" formatCode="General">
                  <c:v>3.1013499999999999E-2</c:v>
                </c:pt>
                <c:pt idx="2892" formatCode="General">
                  <c:v>2.73615E-2</c:v>
                </c:pt>
                <c:pt idx="2893" formatCode="General">
                  <c:v>2.3747600000000001E-2</c:v>
                </c:pt>
                <c:pt idx="2894" formatCode="General">
                  <c:v>2.01788E-2</c:v>
                </c:pt>
                <c:pt idx="2895" formatCode="General">
                  <c:v>1.66602E-2</c:v>
                </c:pt>
                <c:pt idx="2896" formatCode="General">
                  <c:v>1.319E-2</c:v>
                </c:pt>
                <c:pt idx="2897">
                  <c:v>9.7592600000000005E-3</c:v>
                </c:pt>
                <c:pt idx="2898">
                  <c:v>6.3601600000000001E-3</c:v>
                </c:pt>
                <c:pt idx="2899">
                  <c:v>2.9932800000000001E-3</c:v>
                </c:pt>
                <c:pt idx="2900">
                  <c:v>-3.3430599999999998E-4</c:v>
                </c:pt>
                <c:pt idx="2901">
                  <c:v>-3.61569E-3</c:v>
                </c:pt>
                <c:pt idx="2902">
                  <c:v>-6.8455499999999997E-3</c:v>
                </c:pt>
                <c:pt idx="2903" formatCode="General">
                  <c:v>-1.0016600000000001E-2</c:v>
                </c:pt>
                <c:pt idx="2904" formatCode="General">
                  <c:v>-1.31194E-2</c:v>
                </c:pt>
                <c:pt idx="2905" formatCode="General">
                  <c:v>-1.6146600000000001E-2</c:v>
                </c:pt>
                <c:pt idx="2906" formatCode="General">
                  <c:v>-1.90958E-2</c:v>
                </c:pt>
                <c:pt idx="2907" formatCode="General">
                  <c:v>-2.19671E-2</c:v>
                </c:pt>
                <c:pt idx="2908" formatCode="General">
                  <c:v>-2.47631E-2</c:v>
                </c:pt>
                <c:pt idx="2909" formatCode="General">
                  <c:v>-2.74871E-2</c:v>
                </c:pt>
                <c:pt idx="2910" formatCode="General">
                  <c:v>-3.01383E-2</c:v>
                </c:pt>
                <c:pt idx="2911" formatCode="General">
                  <c:v>-3.27053E-2</c:v>
                </c:pt>
                <c:pt idx="2912" formatCode="General">
                  <c:v>-3.5170399999999997E-2</c:v>
                </c:pt>
                <c:pt idx="2913" formatCode="General">
                  <c:v>-3.7518999999999997E-2</c:v>
                </c:pt>
                <c:pt idx="2914" formatCode="General">
                  <c:v>-3.9746200000000002E-2</c:v>
                </c:pt>
                <c:pt idx="2915" formatCode="General">
                  <c:v>-4.1854200000000001E-2</c:v>
                </c:pt>
                <c:pt idx="2916" formatCode="General">
                  <c:v>-4.3847499999999998E-2</c:v>
                </c:pt>
                <c:pt idx="2917" formatCode="General">
                  <c:v>-4.5730199999999999E-2</c:v>
                </c:pt>
                <c:pt idx="2918" formatCode="General">
                  <c:v>-4.7504299999999999E-2</c:v>
                </c:pt>
                <c:pt idx="2919" formatCode="General">
                  <c:v>-4.9168999999999997E-2</c:v>
                </c:pt>
                <c:pt idx="2920" formatCode="General">
                  <c:v>-5.0723499999999998E-2</c:v>
                </c:pt>
                <c:pt idx="2921" formatCode="General">
                  <c:v>-5.2169800000000002E-2</c:v>
                </c:pt>
                <c:pt idx="2922" formatCode="General">
                  <c:v>-5.3512700000000003E-2</c:v>
                </c:pt>
                <c:pt idx="2923" formatCode="General">
                  <c:v>-5.4757199999999999E-2</c:v>
                </c:pt>
                <c:pt idx="2924" formatCode="General">
                  <c:v>-5.5908699999999999E-2</c:v>
                </c:pt>
                <c:pt idx="2925" formatCode="General">
                  <c:v>-5.6974900000000002E-2</c:v>
                </c:pt>
                <c:pt idx="2926" formatCode="General">
                  <c:v>-5.7964599999999998E-2</c:v>
                </c:pt>
                <c:pt idx="2927" formatCode="General">
                  <c:v>-5.88821E-2</c:v>
                </c:pt>
                <c:pt idx="2928" formatCode="General">
                  <c:v>-5.9722499999999998E-2</c:v>
                </c:pt>
                <c:pt idx="2929" formatCode="General">
                  <c:v>-6.0474800000000002E-2</c:v>
                </c:pt>
                <c:pt idx="2930" formatCode="General">
                  <c:v>-6.1128599999999998E-2</c:v>
                </c:pt>
                <c:pt idx="2931" formatCode="General">
                  <c:v>-6.1678299999999998E-2</c:v>
                </c:pt>
                <c:pt idx="2932" formatCode="General">
                  <c:v>-6.2120799999999997E-2</c:v>
                </c:pt>
                <c:pt idx="2933" formatCode="General">
                  <c:v>-6.2452899999999999E-2</c:v>
                </c:pt>
                <c:pt idx="2934" formatCode="General">
                  <c:v>-6.2671000000000004E-2</c:v>
                </c:pt>
                <c:pt idx="2935" formatCode="General">
                  <c:v>-6.2773099999999998E-2</c:v>
                </c:pt>
                <c:pt idx="2936" formatCode="General">
                  <c:v>-6.2759999999999996E-2</c:v>
                </c:pt>
                <c:pt idx="2937" formatCode="General">
                  <c:v>-6.2635200000000002E-2</c:v>
                </c:pt>
                <c:pt idx="2938" formatCode="General">
                  <c:v>-6.2402399999999997E-2</c:v>
                </c:pt>
                <c:pt idx="2939" formatCode="General">
                  <c:v>-6.2062300000000001E-2</c:v>
                </c:pt>
                <c:pt idx="2940" formatCode="General">
                  <c:v>-6.1611899999999997E-2</c:v>
                </c:pt>
                <c:pt idx="2941" formatCode="General">
                  <c:v>-6.1050500000000001E-2</c:v>
                </c:pt>
                <c:pt idx="2942" formatCode="General">
                  <c:v>-6.0385800000000003E-2</c:v>
                </c:pt>
                <c:pt idx="2943" formatCode="General">
                  <c:v>-5.9630099999999998E-2</c:v>
                </c:pt>
                <c:pt idx="2944" formatCode="General">
                  <c:v>-5.8792700000000003E-2</c:v>
                </c:pt>
                <c:pt idx="2945" formatCode="General">
                  <c:v>-5.7877199999999997E-2</c:v>
                </c:pt>
                <c:pt idx="2946" formatCode="General">
                  <c:v>-5.6887300000000002E-2</c:v>
                </c:pt>
                <c:pt idx="2947" formatCode="General">
                  <c:v>-5.5828999999999997E-2</c:v>
                </c:pt>
                <c:pt idx="2948" formatCode="General">
                  <c:v>-5.4704000000000003E-2</c:v>
                </c:pt>
                <c:pt idx="2949" formatCode="General">
                  <c:v>-5.35056E-2</c:v>
                </c:pt>
                <c:pt idx="2950" formatCode="General">
                  <c:v>-5.2222400000000002E-2</c:v>
                </c:pt>
                <c:pt idx="2951" formatCode="General">
                  <c:v>-5.08447E-2</c:v>
                </c:pt>
                <c:pt idx="2952" formatCode="General">
                  <c:v>-4.9367800000000003E-2</c:v>
                </c:pt>
                <c:pt idx="2953" formatCode="General">
                  <c:v>-4.7789999999999999E-2</c:v>
                </c:pt>
                <c:pt idx="2954" formatCode="General">
                  <c:v>-4.6109999999999998E-2</c:v>
                </c:pt>
                <c:pt idx="2955" formatCode="General">
                  <c:v>-4.4326699999999997E-2</c:v>
                </c:pt>
                <c:pt idx="2956" formatCode="General">
                  <c:v>-4.24444E-2</c:v>
                </c:pt>
                <c:pt idx="2957" formatCode="General">
                  <c:v>-4.0475299999999999E-2</c:v>
                </c:pt>
                <c:pt idx="2958" formatCode="General">
                  <c:v>-3.8433700000000001E-2</c:v>
                </c:pt>
                <c:pt idx="2959" formatCode="General">
                  <c:v>-3.6325900000000001E-2</c:v>
                </c:pt>
                <c:pt idx="2960" formatCode="General">
                  <c:v>-3.41505E-2</c:v>
                </c:pt>
                <c:pt idx="2961" formatCode="General">
                  <c:v>-3.1908899999999997E-2</c:v>
                </c:pt>
                <c:pt idx="2962" formatCode="General">
                  <c:v>-2.9610899999999999E-2</c:v>
                </c:pt>
                <c:pt idx="2963" formatCode="General">
                  <c:v>-2.7267400000000001E-2</c:v>
                </c:pt>
                <c:pt idx="2964" formatCode="General">
                  <c:v>-2.4883300000000001E-2</c:v>
                </c:pt>
                <c:pt idx="2965" formatCode="General">
                  <c:v>-2.2460299999999999E-2</c:v>
                </c:pt>
                <c:pt idx="2966" formatCode="General">
                  <c:v>-2.0003400000000001E-2</c:v>
                </c:pt>
                <c:pt idx="2967" formatCode="General">
                  <c:v>-1.7519300000000002E-2</c:v>
                </c:pt>
                <c:pt idx="2968" formatCode="General">
                  <c:v>-1.5011699999999999E-2</c:v>
                </c:pt>
                <c:pt idx="2969" formatCode="General">
                  <c:v>-1.24796E-2</c:v>
                </c:pt>
                <c:pt idx="2970">
                  <c:v>-9.9171399999999996E-3</c:v>
                </c:pt>
                <c:pt idx="2971">
                  <c:v>-7.31038E-3</c:v>
                </c:pt>
                <c:pt idx="2972">
                  <c:v>-4.6389600000000001E-3</c:v>
                </c:pt>
                <c:pt idx="2973">
                  <c:v>-1.8849699999999999E-3</c:v>
                </c:pt>
                <c:pt idx="2974">
                  <c:v>9.5861099999999995E-4</c:v>
                </c:pt>
                <c:pt idx="2975">
                  <c:v>3.8878200000000002E-3</c:v>
                </c:pt>
                <c:pt idx="2976">
                  <c:v>6.8937900000000003E-3</c:v>
                </c:pt>
                <c:pt idx="2977">
                  <c:v>9.9684300000000003E-3</c:v>
                </c:pt>
                <c:pt idx="2978" formatCode="General">
                  <c:v>1.3106E-2</c:v>
                </c:pt>
                <c:pt idx="2979" formatCode="General">
                  <c:v>1.63009E-2</c:v>
                </c:pt>
                <c:pt idx="2980" formatCode="General">
                  <c:v>1.9545900000000001E-2</c:v>
                </c:pt>
                <c:pt idx="2981" formatCode="General">
                  <c:v>2.2833099999999999E-2</c:v>
                </c:pt>
                <c:pt idx="2982" formatCode="General">
                  <c:v>2.6156800000000001E-2</c:v>
                </c:pt>
                <c:pt idx="2983" formatCode="General">
                  <c:v>2.9512199999999999E-2</c:v>
                </c:pt>
                <c:pt idx="2984" formatCode="General">
                  <c:v>3.2892900000000003E-2</c:v>
                </c:pt>
                <c:pt idx="2985" formatCode="General">
                  <c:v>3.6293400000000003E-2</c:v>
                </c:pt>
                <c:pt idx="2986" formatCode="General">
                  <c:v>3.9715E-2</c:v>
                </c:pt>
                <c:pt idx="2987" formatCode="General">
                  <c:v>4.3162699999999998E-2</c:v>
                </c:pt>
                <c:pt idx="2988" formatCode="General">
                  <c:v>4.6637100000000001E-2</c:v>
                </c:pt>
                <c:pt idx="2989" formatCode="General">
                  <c:v>5.0134100000000001E-2</c:v>
                </c:pt>
                <c:pt idx="2990" formatCode="General">
                  <c:v>5.3653300000000001E-2</c:v>
                </c:pt>
                <c:pt idx="2991" formatCode="General">
                  <c:v>5.7200800000000003E-2</c:v>
                </c:pt>
                <c:pt idx="2992" formatCode="General">
                  <c:v>6.0780599999999997E-2</c:v>
                </c:pt>
                <c:pt idx="2993" formatCode="General">
                  <c:v>6.4385899999999996E-2</c:v>
                </c:pt>
                <c:pt idx="2994" formatCode="General">
                  <c:v>6.8002099999999996E-2</c:v>
                </c:pt>
                <c:pt idx="2995" formatCode="General">
                  <c:v>7.1613899999999994E-2</c:v>
                </c:pt>
                <c:pt idx="2996" formatCode="General">
                  <c:v>7.5211E-2</c:v>
                </c:pt>
                <c:pt idx="2997" formatCode="General">
                  <c:v>7.8790899999999997E-2</c:v>
                </c:pt>
                <c:pt idx="2998" formatCode="General">
                  <c:v>8.23599E-2</c:v>
                </c:pt>
                <c:pt idx="2999" formatCode="General">
                  <c:v>8.5927699999999996E-2</c:v>
                </c:pt>
                <c:pt idx="3000" formatCode="General">
                  <c:v>8.9499700000000001E-2</c:v>
                </c:pt>
                <c:pt idx="3001" formatCode="General">
                  <c:v>9.3075500000000005E-2</c:v>
                </c:pt>
                <c:pt idx="3002" formatCode="General">
                  <c:v>9.66529E-2</c:v>
                </c:pt>
                <c:pt idx="3003" formatCode="General">
                  <c:v>0.10023</c:v>
                </c:pt>
                <c:pt idx="3004" formatCode="General">
                  <c:v>0.10380499999999999</c:v>
                </c:pt>
                <c:pt idx="3005" formatCode="General">
                  <c:v>0.107374</c:v>
                </c:pt>
                <c:pt idx="3006" formatCode="General">
                  <c:v>0.110932</c:v>
                </c:pt>
                <c:pt idx="3007" formatCode="General">
                  <c:v>0.114471</c:v>
                </c:pt>
                <c:pt idx="3008" formatCode="General">
                  <c:v>0.117983</c:v>
                </c:pt>
                <c:pt idx="3009" formatCode="General">
                  <c:v>0.121466</c:v>
                </c:pt>
                <c:pt idx="3010" formatCode="General">
                  <c:v>0.12492</c:v>
                </c:pt>
                <c:pt idx="3011" formatCode="General">
                  <c:v>0.12834300000000001</c:v>
                </c:pt>
                <c:pt idx="3012" formatCode="General">
                  <c:v>0.13173299999999999</c:v>
                </c:pt>
                <c:pt idx="3013" formatCode="General">
                  <c:v>0.13508200000000001</c:v>
                </c:pt>
                <c:pt idx="3014" formatCode="General">
                  <c:v>0.13838700000000001</c:v>
                </c:pt>
                <c:pt idx="3015" formatCode="General">
                  <c:v>0.14164099999999999</c:v>
                </c:pt>
                <c:pt idx="3016" formatCode="General">
                  <c:v>0.14483299999999999</c:v>
                </c:pt>
                <c:pt idx="3017" formatCode="General">
                  <c:v>0.14795800000000001</c:v>
                </c:pt>
                <c:pt idx="3018" formatCode="General">
                  <c:v>0.15101400000000001</c:v>
                </c:pt>
                <c:pt idx="3019" formatCode="General">
                  <c:v>0.154001</c:v>
                </c:pt>
                <c:pt idx="3020" formatCode="General">
                  <c:v>0.15692</c:v>
                </c:pt>
                <c:pt idx="3021" formatCode="General">
                  <c:v>0.15977</c:v>
                </c:pt>
                <c:pt idx="3022" formatCode="General">
                  <c:v>0.162549</c:v>
                </c:pt>
                <c:pt idx="3023" formatCode="General">
                  <c:v>0.16525599999999999</c:v>
                </c:pt>
                <c:pt idx="3024" formatCode="General">
                  <c:v>0.16788900000000001</c:v>
                </c:pt>
                <c:pt idx="3025" formatCode="General">
                  <c:v>0.17044899999999999</c:v>
                </c:pt>
                <c:pt idx="3026" formatCode="General">
                  <c:v>0.172927</c:v>
                </c:pt>
                <c:pt idx="3027" formatCode="General">
                  <c:v>0.17530999999999999</c:v>
                </c:pt>
                <c:pt idx="3028" formatCode="General">
                  <c:v>0.177588</c:v>
                </c:pt>
                <c:pt idx="3029" formatCode="General">
                  <c:v>0.17976300000000001</c:v>
                </c:pt>
                <c:pt idx="3030" formatCode="General">
                  <c:v>0.181842</c:v>
                </c:pt>
                <c:pt idx="3031" formatCode="General">
                  <c:v>0.18382899999999999</c:v>
                </c:pt>
                <c:pt idx="3032" formatCode="General">
                  <c:v>0.18572</c:v>
                </c:pt>
                <c:pt idx="3033" formatCode="General">
                  <c:v>0.18750700000000001</c:v>
                </c:pt>
                <c:pt idx="3034" formatCode="General">
                  <c:v>0.189189</c:v>
                </c:pt>
                <c:pt idx="3035" formatCode="General">
                  <c:v>0.19076100000000001</c:v>
                </c:pt>
                <c:pt idx="3036" formatCode="General">
                  <c:v>0.192223</c:v>
                </c:pt>
                <c:pt idx="3037" formatCode="General">
                  <c:v>0.193575</c:v>
                </c:pt>
                <c:pt idx="3038" formatCode="General">
                  <c:v>0.19481899999999999</c:v>
                </c:pt>
                <c:pt idx="3039" formatCode="General">
                  <c:v>0.19595599999999999</c:v>
                </c:pt>
                <c:pt idx="3040" formatCode="General">
                  <c:v>0.19698599999999999</c:v>
                </c:pt>
                <c:pt idx="3041" formatCode="General">
                  <c:v>0.197905</c:v>
                </c:pt>
                <c:pt idx="3042" formatCode="General">
                  <c:v>0.19871800000000001</c:v>
                </c:pt>
                <c:pt idx="3043" formatCode="General">
                  <c:v>0.199429</c:v>
                </c:pt>
                <c:pt idx="3044" formatCode="General">
                  <c:v>0.20003799999999999</c:v>
                </c:pt>
                <c:pt idx="3045" formatCode="General">
                  <c:v>0.200541</c:v>
                </c:pt>
                <c:pt idx="3046" formatCode="General">
                  <c:v>0.200934</c:v>
                </c:pt>
                <c:pt idx="3047" formatCode="General">
                  <c:v>0.201215</c:v>
                </c:pt>
                <c:pt idx="3048" formatCode="General">
                  <c:v>0.20138600000000001</c:v>
                </c:pt>
                <c:pt idx="3049" formatCode="General">
                  <c:v>0.20144100000000001</c:v>
                </c:pt>
                <c:pt idx="3050" formatCode="General">
                  <c:v>0.201376</c:v>
                </c:pt>
                <c:pt idx="3051" formatCode="General">
                  <c:v>0.201182</c:v>
                </c:pt>
                <c:pt idx="3052" formatCode="General">
                  <c:v>0.20085700000000001</c:v>
                </c:pt>
                <c:pt idx="3053" formatCode="General">
                  <c:v>0.20039999999999999</c:v>
                </c:pt>
                <c:pt idx="3054" formatCode="General">
                  <c:v>0.19981399999999999</c:v>
                </c:pt>
                <c:pt idx="3055" formatCode="General">
                  <c:v>0.19910600000000001</c:v>
                </c:pt>
                <c:pt idx="3056" formatCode="General">
                  <c:v>0.19828299999999999</c:v>
                </c:pt>
                <c:pt idx="3057" formatCode="General">
                  <c:v>0.19734399999999999</c:v>
                </c:pt>
                <c:pt idx="3058" formatCode="General">
                  <c:v>0.19628999999999999</c:v>
                </c:pt>
                <c:pt idx="3059" formatCode="General">
                  <c:v>0.19512399999999999</c:v>
                </c:pt>
                <c:pt idx="3060" formatCode="General">
                  <c:v>0.193852</c:v>
                </c:pt>
                <c:pt idx="3061" formatCode="General">
                  <c:v>0.19247300000000001</c:v>
                </c:pt>
                <c:pt idx="3062" formatCode="General">
                  <c:v>0.19098300000000001</c:v>
                </c:pt>
                <c:pt idx="3063" formatCode="General">
                  <c:v>0.18938199999999999</c:v>
                </c:pt>
                <c:pt idx="3064" formatCode="General">
                  <c:v>0.18767400000000001</c:v>
                </c:pt>
                <c:pt idx="3065" formatCode="General">
                  <c:v>0.185865</c:v>
                </c:pt>
                <c:pt idx="3066" formatCode="General">
                  <c:v>0.18395600000000001</c:v>
                </c:pt>
                <c:pt idx="3067" formatCode="General">
                  <c:v>0.181946</c:v>
                </c:pt>
                <c:pt idx="3068" formatCode="General">
                  <c:v>0.17982799999999999</c:v>
                </c:pt>
                <c:pt idx="3069" formatCode="General">
                  <c:v>0.17759800000000001</c:v>
                </c:pt>
                <c:pt idx="3070" formatCode="General">
                  <c:v>0.175258</c:v>
                </c:pt>
                <c:pt idx="3071" formatCode="General">
                  <c:v>0.172814</c:v>
                </c:pt>
                <c:pt idx="3072" formatCode="General">
                  <c:v>0.17027200000000001</c:v>
                </c:pt>
                <c:pt idx="3073" formatCode="General">
                  <c:v>0.16764100000000001</c:v>
                </c:pt>
                <c:pt idx="3074" formatCode="General">
                  <c:v>0.16492799999999999</c:v>
                </c:pt>
                <c:pt idx="3075" formatCode="General">
                  <c:v>0.16214300000000001</c:v>
                </c:pt>
                <c:pt idx="3076" formatCode="General">
                  <c:v>0.15928700000000001</c:v>
                </c:pt>
                <c:pt idx="3077" formatCode="General">
                  <c:v>0.156361</c:v>
                </c:pt>
                <c:pt idx="3078" formatCode="General">
                  <c:v>0.153367</c:v>
                </c:pt>
                <c:pt idx="3079" formatCode="General">
                  <c:v>0.150311</c:v>
                </c:pt>
                <c:pt idx="3080" formatCode="General">
                  <c:v>0.14719599999999999</c:v>
                </c:pt>
                <c:pt idx="3081" formatCode="General">
                  <c:v>0.14402100000000001</c:v>
                </c:pt>
                <c:pt idx="3082" formatCode="General">
                  <c:v>0.14078199999999999</c:v>
                </c:pt>
                <c:pt idx="3083" formatCode="General">
                  <c:v>0.13747500000000001</c:v>
                </c:pt>
                <c:pt idx="3084" formatCode="General">
                  <c:v>0.134099</c:v>
                </c:pt>
                <c:pt idx="3085" formatCode="General">
                  <c:v>0.13065599999999999</c:v>
                </c:pt>
                <c:pt idx="3086" formatCode="General">
                  <c:v>0.12715499999999999</c:v>
                </c:pt>
                <c:pt idx="3087" formatCode="General">
                  <c:v>0.12360599999999999</c:v>
                </c:pt>
                <c:pt idx="3088" formatCode="General">
                  <c:v>0.120014</c:v>
                </c:pt>
                <c:pt idx="3089" formatCode="General">
                  <c:v>0.11638</c:v>
                </c:pt>
                <c:pt idx="3090" formatCode="General">
                  <c:v>0.112703</c:v>
                </c:pt>
                <c:pt idx="3091" formatCode="General">
                  <c:v>0.108986</c:v>
                </c:pt>
                <c:pt idx="3092" formatCode="General">
                  <c:v>0.105242</c:v>
                </c:pt>
                <c:pt idx="3093" formatCode="General">
                  <c:v>0.10148</c:v>
                </c:pt>
                <c:pt idx="3094" formatCode="General">
                  <c:v>9.7704200000000005E-2</c:v>
                </c:pt>
                <c:pt idx="3095" formatCode="General">
                  <c:v>9.3917899999999999E-2</c:v>
                </c:pt>
                <c:pt idx="3096" formatCode="General">
                  <c:v>9.0123700000000001E-2</c:v>
                </c:pt>
                <c:pt idx="3097" formatCode="General">
                  <c:v>8.6323800000000006E-2</c:v>
                </c:pt>
                <c:pt idx="3098" formatCode="General">
                  <c:v>8.2518599999999998E-2</c:v>
                </c:pt>
                <c:pt idx="3099" formatCode="General">
                  <c:v>7.8708100000000003E-2</c:v>
                </c:pt>
                <c:pt idx="3100" formatCode="General">
                  <c:v>7.4893399999999999E-2</c:v>
                </c:pt>
                <c:pt idx="3101" formatCode="General">
                  <c:v>7.1075100000000002E-2</c:v>
                </c:pt>
                <c:pt idx="3102" formatCode="General">
                  <c:v>6.7253099999999996E-2</c:v>
                </c:pt>
                <c:pt idx="3103" formatCode="General">
                  <c:v>6.3425200000000001E-2</c:v>
                </c:pt>
                <c:pt idx="3104" formatCode="General">
                  <c:v>5.9587500000000002E-2</c:v>
                </c:pt>
                <c:pt idx="3105" formatCode="General">
                  <c:v>5.5735399999999997E-2</c:v>
                </c:pt>
                <c:pt idx="3106" formatCode="General">
                  <c:v>5.1867900000000002E-2</c:v>
                </c:pt>
                <c:pt idx="3107" formatCode="General">
                  <c:v>4.7990400000000003E-2</c:v>
                </c:pt>
                <c:pt idx="3108" formatCode="General">
                  <c:v>4.4109099999999998E-2</c:v>
                </c:pt>
                <c:pt idx="3109" formatCode="General">
                  <c:v>4.0223200000000001E-2</c:v>
                </c:pt>
                <c:pt idx="3110" formatCode="General">
                  <c:v>3.6326600000000001E-2</c:v>
                </c:pt>
                <c:pt idx="3111" formatCode="General">
                  <c:v>3.24172E-2</c:v>
                </c:pt>
                <c:pt idx="3112" formatCode="General">
                  <c:v>2.85007E-2</c:v>
                </c:pt>
                <c:pt idx="3113" formatCode="General">
                  <c:v>2.45826E-2</c:v>
                </c:pt>
                <c:pt idx="3114" formatCode="General">
                  <c:v>2.0662199999999999E-2</c:v>
                </c:pt>
                <c:pt idx="3115" formatCode="General">
                  <c:v>1.6734599999999999E-2</c:v>
                </c:pt>
                <c:pt idx="3116" formatCode="General">
                  <c:v>1.2797899999999999E-2</c:v>
                </c:pt>
                <c:pt idx="3117">
                  <c:v>8.8564500000000001E-3</c:v>
                </c:pt>
                <c:pt idx="3118">
                  <c:v>4.9209600000000003E-3</c:v>
                </c:pt>
                <c:pt idx="3119">
                  <c:v>1.0058999999999999E-3</c:v>
                </c:pt>
                <c:pt idx="3120">
                  <c:v>-2.8738000000000001E-3</c:v>
                </c:pt>
                <c:pt idx="3121">
                  <c:v>-6.7063000000000001E-3</c:v>
                </c:pt>
                <c:pt idx="3122" formatCode="General">
                  <c:v>-1.0484200000000001E-2</c:v>
                </c:pt>
                <c:pt idx="3123" formatCode="General">
                  <c:v>-1.4203800000000001E-2</c:v>
                </c:pt>
                <c:pt idx="3124" formatCode="General">
                  <c:v>-1.78648E-2</c:v>
                </c:pt>
                <c:pt idx="3125" formatCode="General">
                  <c:v>-2.1469599999999998E-2</c:v>
                </c:pt>
                <c:pt idx="3126" formatCode="General">
                  <c:v>-2.50213E-2</c:v>
                </c:pt>
                <c:pt idx="3127" formatCode="General">
                  <c:v>-2.8521700000000001E-2</c:v>
                </c:pt>
                <c:pt idx="3128" formatCode="General">
                  <c:v>-3.19703E-2</c:v>
                </c:pt>
                <c:pt idx="3129" formatCode="General">
                  <c:v>-3.5364600000000003E-2</c:v>
                </c:pt>
                <c:pt idx="3130" formatCode="General">
                  <c:v>-3.8701600000000003E-2</c:v>
                </c:pt>
                <c:pt idx="3131" formatCode="General">
                  <c:v>-4.19789E-2</c:v>
                </c:pt>
                <c:pt idx="3132" formatCode="General">
                  <c:v>-4.5196699999999999E-2</c:v>
                </c:pt>
                <c:pt idx="3133" formatCode="General">
                  <c:v>-4.8356200000000002E-2</c:v>
                </c:pt>
                <c:pt idx="3134" formatCode="General">
                  <c:v>-5.1457799999999998E-2</c:v>
                </c:pt>
                <c:pt idx="3135" formatCode="General">
                  <c:v>-5.44983E-2</c:v>
                </c:pt>
                <c:pt idx="3136" formatCode="General">
                  <c:v>-5.7469899999999997E-2</c:v>
                </c:pt>
                <c:pt idx="3137" formatCode="General">
                  <c:v>-6.0361199999999997E-2</c:v>
                </c:pt>
                <c:pt idx="3138" formatCode="General">
                  <c:v>-6.3161599999999998E-2</c:v>
                </c:pt>
                <c:pt idx="3139" formatCode="General">
                  <c:v>-6.5867499999999995E-2</c:v>
                </c:pt>
                <c:pt idx="3140" formatCode="General">
                  <c:v>-6.84839E-2</c:v>
                </c:pt>
                <c:pt idx="3141" formatCode="General">
                  <c:v>-7.1016999999999997E-2</c:v>
                </c:pt>
                <c:pt idx="3142" formatCode="General">
                  <c:v>-7.3466900000000002E-2</c:v>
                </c:pt>
                <c:pt idx="3143" formatCode="General">
                  <c:v>-7.5827199999999997E-2</c:v>
                </c:pt>
                <c:pt idx="3144" formatCode="General">
                  <c:v>-7.8090699999999999E-2</c:v>
                </c:pt>
                <c:pt idx="3145" formatCode="General">
                  <c:v>-8.0252699999999996E-2</c:v>
                </c:pt>
                <c:pt idx="3146" formatCode="General">
                  <c:v>-8.23102E-2</c:v>
                </c:pt>
                <c:pt idx="3147" formatCode="General">
                  <c:v>-8.4260699999999994E-2</c:v>
                </c:pt>
                <c:pt idx="3148" formatCode="General">
                  <c:v>-8.6102499999999998E-2</c:v>
                </c:pt>
                <c:pt idx="3149" formatCode="General">
                  <c:v>-8.7834300000000004E-2</c:v>
                </c:pt>
                <c:pt idx="3150" formatCode="General">
                  <c:v>-8.9454000000000006E-2</c:v>
                </c:pt>
                <c:pt idx="3151" formatCode="General">
                  <c:v>-9.0959200000000004E-2</c:v>
                </c:pt>
                <c:pt idx="3152" formatCode="General">
                  <c:v>-9.2348799999999995E-2</c:v>
                </c:pt>
                <c:pt idx="3153" formatCode="General">
                  <c:v>-9.3624200000000005E-2</c:v>
                </c:pt>
                <c:pt idx="3154" formatCode="General">
                  <c:v>-9.4786599999999999E-2</c:v>
                </c:pt>
                <c:pt idx="3155" formatCode="General">
                  <c:v>-9.5833799999999997E-2</c:v>
                </c:pt>
                <c:pt idx="3156" formatCode="General">
                  <c:v>-9.6760299999999994E-2</c:v>
                </c:pt>
                <c:pt idx="3157" formatCode="General">
                  <c:v>-9.7562300000000005E-2</c:v>
                </c:pt>
                <c:pt idx="3158" formatCode="General">
                  <c:v>-9.8241899999999993E-2</c:v>
                </c:pt>
                <c:pt idx="3159" formatCode="General">
                  <c:v>-9.8803299999999997E-2</c:v>
                </c:pt>
                <c:pt idx="3160" formatCode="General">
                  <c:v>-9.9246399999999999E-2</c:v>
                </c:pt>
                <c:pt idx="3161" formatCode="General">
                  <c:v>-9.9565899999999999E-2</c:v>
                </c:pt>
                <c:pt idx="3162" formatCode="General">
                  <c:v>-9.9757200000000004E-2</c:v>
                </c:pt>
                <c:pt idx="3163" formatCode="General">
                  <c:v>-9.9820500000000006E-2</c:v>
                </c:pt>
                <c:pt idx="3164" formatCode="General">
                  <c:v>-9.9758799999999995E-2</c:v>
                </c:pt>
                <c:pt idx="3165" formatCode="General">
                  <c:v>-9.9574899999999994E-2</c:v>
                </c:pt>
                <c:pt idx="3166" formatCode="General">
                  <c:v>-9.9270600000000001E-2</c:v>
                </c:pt>
                <c:pt idx="3167" formatCode="General">
                  <c:v>-9.8849500000000007E-2</c:v>
                </c:pt>
                <c:pt idx="3168" formatCode="General">
                  <c:v>-9.8316100000000003E-2</c:v>
                </c:pt>
                <c:pt idx="3169" formatCode="General">
                  <c:v>-9.7672200000000001E-2</c:v>
                </c:pt>
                <c:pt idx="3170" formatCode="General">
                  <c:v>-9.6914899999999998E-2</c:v>
                </c:pt>
                <c:pt idx="3171" formatCode="General">
                  <c:v>-9.6041299999999996E-2</c:v>
                </c:pt>
                <c:pt idx="3172" formatCode="General">
                  <c:v>-9.5051999999999998E-2</c:v>
                </c:pt>
                <c:pt idx="3173" formatCode="General">
                  <c:v>-9.3950900000000004E-2</c:v>
                </c:pt>
                <c:pt idx="3174" formatCode="General">
                  <c:v>-9.2740900000000001E-2</c:v>
                </c:pt>
                <c:pt idx="3175" formatCode="General">
                  <c:v>-9.1422799999999999E-2</c:v>
                </c:pt>
                <c:pt idx="3176" formatCode="General">
                  <c:v>-8.99953E-2</c:v>
                </c:pt>
                <c:pt idx="3177" formatCode="General">
                  <c:v>-8.8455900000000004E-2</c:v>
                </c:pt>
                <c:pt idx="3178" formatCode="General">
                  <c:v>-8.6803699999999998E-2</c:v>
                </c:pt>
                <c:pt idx="3179" formatCode="General">
                  <c:v>-8.5041599999999995E-2</c:v>
                </c:pt>
                <c:pt idx="3180" formatCode="General">
                  <c:v>-8.3176399999999998E-2</c:v>
                </c:pt>
                <c:pt idx="3181" formatCode="General">
                  <c:v>-8.1213999999999995E-2</c:v>
                </c:pt>
                <c:pt idx="3182" formatCode="General">
                  <c:v>-7.9156099999999993E-2</c:v>
                </c:pt>
                <c:pt idx="3183" formatCode="General">
                  <c:v>-7.7002100000000004E-2</c:v>
                </c:pt>
                <c:pt idx="3184" formatCode="General">
                  <c:v>-7.4752399999999997E-2</c:v>
                </c:pt>
                <c:pt idx="3185" formatCode="General">
                  <c:v>-7.2408399999999998E-2</c:v>
                </c:pt>
                <c:pt idx="3186" formatCode="General">
                  <c:v>-6.9968799999999998E-2</c:v>
                </c:pt>
                <c:pt idx="3187" formatCode="General">
                  <c:v>-6.7430699999999996E-2</c:v>
                </c:pt>
                <c:pt idx="3188" formatCode="General">
                  <c:v>-6.4793199999999995E-2</c:v>
                </c:pt>
                <c:pt idx="3189" formatCode="General">
                  <c:v>-6.2059400000000001E-2</c:v>
                </c:pt>
                <c:pt idx="3190" formatCode="General">
                  <c:v>-5.9235500000000003E-2</c:v>
                </c:pt>
                <c:pt idx="3191" formatCode="General">
                  <c:v>-5.63279E-2</c:v>
                </c:pt>
                <c:pt idx="3192" formatCode="General">
                  <c:v>-5.3340699999999998E-2</c:v>
                </c:pt>
                <c:pt idx="3193" formatCode="General">
                  <c:v>-5.0275300000000002E-2</c:v>
                </c:pt>
                <c:pt idx="3194" formatCode="General">
                  <c:v>-4.7130900000000003E-2</c:v>
                </c:pt>
                <c:pt idx="3195" formatCode="General">
                  <c:v>-4.3907599999999998E-2</c:v>
                </c:pt>
                <c:pt idx="3196" formatCode="General">
                  <c:v>-4.0608100000000001E-2</c:v>
                </c:pt>
                <c:pt idx="3197" formatCode="General">
                  <c:v>-3.7237199999999998E-2</c:v>
                </c:pt>
                <c:pt idx="3198" formatCode="General">
                  <c:v>-3.3799599999999999E-2</c:v>
                </c:pt>
                <c:pt idx="3199" formatCode="General">
                  <c:v>-3.0297399999999999E-2</c:v>
                </c:pt>
                <c:pt idx="3200" formatCode="General">
                  <c:v>-2.673E-2</c:v>
                </c:pt>
                <c:pt idx="3201" formatCode="General">
                  <c:v>-2.30951E-2</c:v>
                </c:pt>
                <c:pt idx="3202" formatCode="General">
                  <c:v>-1.93919E-2</c:v>
                </c:pt>
                <c:pt idx="3203" formatCode="General">
                  <c:v>-1.56227E-2</c:v>
                </c:pt>
                <c:pt idx="3204" formatCode="General">
                  <c:v>-1.17918E-2</c:v>
                </c:pt>
                <c:pt idx="3205">
                  <c:v>-7.9034399999999994E-3</c:v>
                </c:pt>
                <c:pt idx="3206">
                  <c:v>-3.96043E-3</c:v>
                </c:pt>
                <c:pt idx="3207">
                  <c:v>3.2883399999999998E-5</c:v>
                </c:pt>
                <c:pt idx="3208">
                  <c:v>4.0691800000000004E-3</c:v>
                </c:pt>
                <c:pt idx="3209">
                  <c:v>8.1408299999999999E-3</c:v>
                </c:pt>
                <c:pt idx="3210" formatCode="General">
                  <c:v>1.2243800000000001E-2</c:v>
                </c:pt>
                <c:pt idx="3211" formatCode="General">
                  <c:v>1.6377300000000001E-2</c:v>
                </c:pt>
                <c:pt idx="3212" formatCode="General">
                  <c:v>2.05404E-2</c:v>
                </c:pt>
                <c:pt idx="3213" formatCode="General">
                  <c:v>2.47309E-2</c:v>
                </c:pt>
                <c:pt idx="3214" formatCode="General">
                  <c:v>2.8946400000000001E-2</c:v>
                </c:pt>
                <c:pt idx="3215" formatCode="General">
                  <c:v>3.3185300000000001E-2</c:v>
                </c:pt>
                <c:pt idx="3216" formatCode="General">
                  <c:v>3.7445199999999998E-2</c:v>
                </c:pt>
                <c:pt idx="3217" formatCode="General">
                  <c:v>4.1722700000000001E-2</c:v>
                </c:pt>
                <c:pt idx="3218" formatCode="General">
                  <c:v>4.6014600000000003E-2</c:v>
                </c:pt>
                <c:pt idx="3219" formatCode="General">
                  <c:v>5.0317500000000001E-2</c:v>
                </c:pt>
                <c:pt idx="3220" formatCode="General">
                  <c:v>5.4625600000000003E-2</c:v>
                </c:pt>
                <c:pt idx="3221" formatCode="General">
                  <c:v>5.8930900000000001E-2</c:v>
                </c:pt>
                <c:pt idx="3222" formatCode="General">
                  <c:v>6.3225900000000002E-2</c:v>
                </c:pt>
                <c:pt idx="3223" formatCode="General">
                  <c:v>6.7504700000000001E-2</c:v>
                </c:pt>
                <c:pt idx="3224" formatCode="General">
                  <c:v>7.1762699999999999E-2</c:v>
                </c:pt>
                <c:pt idx="3225" formatCode="General">
                  <c:v>7.5995499999999994E-2</c:v>
                </c:pt>
                <c:pt idx="3226" formatCode="General">
                  <c:v>8.0199599999999996E-2</c:v>
                </c:pt>
                <c:pt idx="3227" formatCode="General">
                  <c:v>8.4372699999999995E-2</c:v>
                </c:pt>
                <c:pt idx="3228" formatCode="General">
                  <c:v>8.8512300000000002E-2</c:v>
                </c:pt>
                <c:pt idx="3229" formatCode="General">
                  <c:v>9.2615500000000003E-2</c:v>
                </c:pt>
                <c:pt idx="3230" formatCode="General">
                  <c:v>9.6678399999999998E-2</c:v>
                </c:pt>
                <c:pt idx="3231" formatCode="General">
                  <c:v>0.10069500000000001</c:v>
                </c:pt>
                <c:pt idx="3232" formatCode="General">
                  <c:v>0.104659</c:v>
                </c:pt>
                <c:pt idx="3233" formatCode="General">
                  <c:v>0.108561</c:v>
                </c:pt>
                <c:pt idx="3234" formatCode="General">
                  <c:v>0.11239399999999999</c:v>
                </c:pt>
                <c:pt idx="3235" formatCode="General">
                  <c:v>0.11615499999999999</c:v>
                </c:pt>
                <c:pt idx="3236" formatCode="General">
                  <c:v>0.11984300000000001</c:v>
                </c:pt>
                <c:pt idx="3237" formatCode="General">
                  <c:v>0.123456</c:v>
                </c:pt>
                <c:pt idx="3238" formatCode="General">
                  <c:v>0.12699199999999999</c:v>
                </c:pt>
                <c:pt idx="3239" formatCode="General">
                  <c:v>0.13044800000000001</c:v>
                </c:pt>
                <c:pt idx="3240" formatCode="General">
                  <c:v>0.133823</c:v>
                </c:pt>
                <c:pt idx="3241" formatCode="General">
                  <c:v>0.13711499999999999</c:v>
                </c:pt>
                <c:pt idx="3242" formatCode="General">
                  <c:v>0.14032</c:v>
                </c:pt>
                <c:pt idx="3243" formatCode="General">
                  <c:v>0.14343700000000001</c:v>
                </c:pt>
                <c:pt idx="3244" formatCode="General">
                  <c:v>0.14646300000000001</c:v>
                </c:pt>
                <c:pt idx="3245" formatCode="General">
                  <c:v>0.149396</c:v>
                </c:pt>
                <c:pt idx="3246" formatCode="General">
                  <c:v>0.15223400000000001</c:v>
                </c:pt>
                <c:pt idx="3247" formatCode="General">
                  <c:v>0.15497</c:v>
                </c:pt>
                <c:pt idx="3248" formatCode="General">
                  <c:v>0.15759899999999999</c:v>
                </c:pt>
                <c:pt idx="3249" formatCode="General">
                  <c:v>0.16012000000000001</c:v>
                </c:pt>
                <c:pt idx="3250" formatCode="General">
                  <c:v>0.16253100000000001</c:v>
                </c:pt>
                <c:pt idx="3251" formatCode="General">
                  <c:v>0.16483</c:v>
                </c:pt>
                <c:pt idx="3252" formatCode="General">
                  <c:v>0.167015</c:v>
                </c:pt>
                <c:pt idx="3253" formatCode="General">
                  <c:v>0.16908100000000001</c:v>
                </c:pt>
                <c:pt idx="3254" formatCode="General">
                  <c:v>0.17102600000000001</c:v>
                </c:pt>
                <c:pt idx="3255" formatCode="General">
                  <c:v>0.172848</c:v>
                </c:pt>
                <c:pt idx="3256" formatCode="General">
                  <c:v>0.174544</c:v>
                </c:pt>
                <c:pt idx="3257" formatCode="General">
                  <c:v>0.17611199999999999</c:v>
                </c:pt>
                <c:pt idx="3258" formatCode="General">
                  <c:v>0.17755199999999999</c:v>
                </c:pt>
                <c:pt idx="3259" formatCode="General">
                  <c:v>0.178864</c:v>
                </c:pt>
                <c:pt idx="3260" formatCode="General">
                  <c:v>0.18004999999999999</c:v>
                </c:pt>
                <c:pt idx="3261" formatCode="General">
                  <c:v>0.18110599999999999</c:v>
                </c:pt>
                <c:pt idx="3262" formatCode="General">
                  <c:v>0.182029</c:v>
                </c:pt>
                <c:pt idx="3263" formatCode="General">
                  <c:v>0.18281800000000001</c:v>
                </c:pt>
                <c:pt idx="3264" formatCode="General">
                  <c:v>0.18346999999999999</c:v>
                </c:pt>
                <c:pt idx="3265" formatCode="General">
                  <c:v>0.18398700000000001</c:v>
                </c:pt>
                <c:pt idx="3266" formatCode="General">
                  <c:v>0.184367</c:v>
                </c:pt>
                <c:pt idx="3267" formatCode="General">
                  <c:v>0.18461</c:v>
                </c:pt>
                <c:pt idx="3268" formatCode="General">
                  <c:v>0.18471599999999999</c:v>
                </c:pt>
                <c:pt idx="3269" formatCode="General">
                  <c:v>0.18468599999999999</c:v>
                </c:pt>
                <c:pt idx="3270" formatCode="General">
                  <c:v>0.18451699999999999</c:v>
                </c:pt>
                <c:pt idx="3271" formatCode="General">
                  <c:v>0.18420800000000001</c:v>
                </c:pt>
                <c:pt idx="3272" formatCode="General">
                  <c:v>0.183755</c:v>
                </c:pt>
                <c:pt idx="3273" formatCode="General">
                  <c:v>0.18315999999999999</c:v>
                </c:pt>
                <c:pt idx="3274" formatCode="General">
                  <c:v>0.182424</c:v>
                </c:pt>
                <c:pt idx="3275" formatCode="General">
                  <c:v>0.18155299999999999</c:v>
                </c:pt>
                <c:pt idx="3276" formatCode="General">
                  <c:v>0.18054799999999999</c:v>
                </c:pt>
                <c:pt idx="3277" formatCode="General">
                  <c:v>0.17940900000000001</c:v>
                </c:pt>
                <c:pt idx="3278" formatCode="General">
                  <c:v>0.17813499999999999</c:v>
                </c:pt>
                <c:pt idx="3279" formatCode="General">
                  <c:v>0.17672399999999999</c:v>
                </c:pt>
                <c:pt idx="3280" formatCode="General">
                  <c:v>0.175173</c:v>
                </c:pt>
                <c:pt idx="3281" formatCode="General">
                  <c:v>0.173485</c:v>
                </c:pt>
                <c:pt idx="3282" formatCode="General">
                  <c:v>0.17166300000000001</c:v>
                </c:pt>
                <c:pt idx="3283" formatCode="General">
                  <c:v>0.169709</c:v>
                </c:pt>
                <c:pt idx="3284" formatCode="General">
                  <c:v>0.167627</c:v>
                </c:pt>
                <c:pt idx="3285" formatCode="General">
                  <c:v>0.16541800000000001</c:v>
                </c:pt>
                <c:pt idx="3286" formatCode="General">
                  <c:v>0.163082</c:v>
                </c:pt>
                <c:pt idx="3287" formatCode="General">
                  <c:v>0.16062000000000001</c:v>
                </c:pt>
                <c:pt idx="3288" formatCode="General">
                  <c:v>0.15803200000000001</c:v>
                </c:pt>
                <c:pt idx="3289" formatCode="General">
                  <c:v>0.15532099999999999</c:v>
                </c:pt>
                <c:pt idx="3290" formatCode="General">
                  <c:v>0.15248900000000001</c:v>
                </c:pt>
                <c:pt idx="3291" formatCode="General">
                  <c:v>0.14953900000000001</c:v>
                </c:pt>
                <c:pt idx="3292" formatCode="General">
                  <c:v>0.14647199999999999</c:v>
                </c:pt>
                <c:pt idx="3293" formatCode="General">
                  <c:v>0.143289</c:v>
                </c:pt>
                <c:pt idx="3294" formatCode="General">
                  <c:v>0.13999200000000001</c:v>
                </c:pt>
                <c:pt idx="3295" formatCode="General">
                  <c:v>0.13658200000000001</c:v>
                </c:pt>
                <c:pt idx="3296" formatCode="General">
                  <c:v>0.13306499999999999</c:v>
                </c:pt>
                <c:pt idx="3297" formatCode="General">
                  <c:v>0.129444</c:v>
                </c:pt>
                <c:pt idx="3298" formatCode="General">
                  <c:v>0.125725</c:v>
                </c:pt>
                <c:pt idx="3299" formatCode="General">
                  <c:v>0.12191100000000001</c:v>
                </c:pt>
                <c:pt idx="3300" formatCode="General">
                  <c:v>0.118004</c:v>
                </c:pt>
                <c:pt idx="3301" formatCode="General">
                  <c:v>0.114008</c:v>
                </c:pt>
                <c:pt idx="3302" formatCode="General">
                  <c:v>0.10992399999999999</c:v>
                </c:pt>
                <c:pt idx="3303" formatCode="General">
                  <c:v>0.105756</c:v>
                </c:pt>
                <c:pt idx="3304" formatCode="General">
                  <c:v>0.101506</c:v>
                </c:pt>
                <c:pt idx="3305" formatCode="General">
                  <c:v>9.7177799999999995E-2</c:v>
                </c:pt>
                <c:pt idx="3306" formatCode="General">
                  <c:v>9.2775999999999997E-2</c:v>
                </c:pt>
                <c:pt idx="3307" formatCode="General">
                  <c:v>8.8303400000000004E-2</c:v>
                </c:pt>
                <c:pt idx="3308" formatCode="General">
                  <c:v>8.3762799999999998E-2</c:v>
                </c:pt>
                <c:pt idx="3309" formatCode="General">
                  <c:v>7.9157500000000006E-2</c:v>
                </c:pt>
                <c:pt idx="3310" formatCode="General">
                  <c:v>7.4491199999999994E-2</c:v>
                </c:pt>
                <c:pt idx="3311" formatCode="General">
                  <c:v>6.9768200000000002E-2</c:v>
                </c:pt>
                <c:pt idx="3312" formatCode="General">
                  <c:v>6.4991800000000002E-2</c:v>
                </c:pt>
                <c:pt idx="3313" formatCode="General">
                  <c:v>6.0165799999999998E-2</c:v>
                </c:pt>
                <c:pt idx="3314" formatCode="General">
                  <c:v>5.5293700000000001E-2</c:v>
                </c:pt>
                <c:pt idx="3315" formatCode="General">
                  <c:v>5.0380000000000001E-2</c:v>
                </c:pt>
                <c:pt idx="3316" formatCode="General">
                  <c:v>4.5428999999999997E-2</c:v>
                </c:pt>
                <c:pt idx="3317" formatCode="General">
                  <c:v>4.04447E-2</c:v>
                </c:pt>
                <c:pt idx="3318" formatCode="General">
                  <c:v>3.5430900000000001E-2</c:v>
                </c:pt>
                <c:pt idx="3319" formatCode="General">
                  <c:v>3.0391499999999998E-2</c:v>
                </c:pt>
                <c:pt idx="3320" formatCode="General">
                  <c:v>2.5330600000000002E-2</c:v>
                </c:pt>
                <c:pt idx="3321" formatCode="General">
                  <c:v>2.02524E-2</c:v>
                </c:pt>
                <c:pt idx="3322" formatCode="General">
                  <c:v>1.5161300000000001E-2</c:v>
                </c:pt>
                <c:pt idx="3323" formatCode="General">
                  <c:v>1.00613E-2</c:v>
                </c:pt>
                <c:pt idx="3324">
                  <c:v>4.9560400000000001E-3</c:v>
                </c:pt>
                <c:pt idx="3325">
                  <c:v>-1.5107099999999999E-4</c:v>
                </c:pt>
                <c:pt idx="3326">
                  <c:v>-5.2564899999999999E-3</c:v>
                </c:pt>
                <c:pt idx="3327" formatCode="General">
                  <c:v>-1.03564E-2</c:v>
                </c:pt>
                <c:pt idx="3328" formatCode="General">
                  <c:v>-1.54468E-2</c:v>
                </c:pt>
                <c:pt idx="3329" formatCode="General">
                  <c:v>-2.0523799999999998E-2</c:v>
                </c:pt>
                <c:pt idx="3330" formatCode="General">
                  <c:v>-2.5583700000000001E-2</c:v>
                </c:pt>
                <c:pt idx="3331" formatCode="General">
                  <c:v>-3.0622799999999999E-2</c:v>
                </c:pt>
                <c:pt idx="3332" formatCode="General">
                  <c:v>-3.5637299999999997E-2</c:v>
                </c:pt>
                <c:pt idx="3333" formatCode="General">
                  <c:v>-4.0623399999999997E-2</c:v>
                </c:pt>
              </c:numCache>
            </c:numRef>
          </c:yVal>
          <c:smooth val="1"/>
          <c:extLst>
            <c:ext xmlns:c16="http://schemas.microsoft.com/office/drawing/2014/chart" uri="{C3380CC4-5D6E-409C-BE32-E72D297353CC}">
              <c16:uniqueId val="{00000001-C12D-40EE-B3B6-696719DB9182}"/>
            </c:ext>
          </c:extLst>
        </c:ser>
        <c:dLbls>
          <c:showLegendKey val="0"/>
          <c:showVal val="0"/>
          <c:showCatName val="0"/>
          <c:showSerName val="0"/>
          <c:showPercent val="0"/>
          <c:showBubbleSize val="0"/>
        </c:dLbls>
        <c:axId val="147171968"/>
        <c:axId val="147177856"/>
      </c:scatterChart>
      <c:valAx>
        <c:axId val="147171968"/>
        <c:scaling>
          <c:orientation val="minMax"/>
          <c:max val="5"/>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147177856"/>
        <c:crossesAt val="-0.30000000000000004"/>
        <c:crossBetween val="midCat"/>
      </c:valAx>
      <c:valAx>
        <c:axId val="147177856"/>
        <c:scaling>
          <c:orientation val="minMax"/>
        </c:scaling>
        <c:delete val="0"/>
        <c:axPos val="l"/>
        <c:majorGridlines/>
        <c:title>
          <c:tx>
            <c:rich>
              <a:bodyPr/>
              <a:lstStyle/>
              <a:p>
                <a:pPr>
                  <a:defRPr/>
                </a:pPr>
                <a:r>
                  <a:rPr lang="en-US"/>
                  <a:t>Midspan Displacement (in)</a:t>
                </a:r>
              </a:p>
            </c:rich>
          </c:tx>
          <c:overlay val="0"/>
        </c:title>
        <c:numFmt formatCode="General" sourceLinked="1"/>
        <c:majorTickMark val="out"/>
        <c:minorTickMark val="none"/>
        <c:tickLblPos val="nextTo"/>
        <c:crossAx val="147171968"/>
        <c:crosses val="autoZero"/>
        <c:crossBetween val="midCat"/>
      </c:valAx>
    </c:plotArea>
    <c:legend>
      <c:legendPos val="b"/>
      <c:layout>
        <c:manualLayout>
          <c:xMode val="edge"/>
          <c:yMode val="edge"/>
          <c:x val="0.31000787401574803"/>
          <c:y val="0.89398381452318465"/>
          <c:w val="0.37998425196850394"/>
          <c:h val="0.10046062992125984"/>
        </c:manualLayout>
      </c:layout>
      <c:overlay val="0"/>
    </c:legend>
    <c:plotVisOnly val="1"/>
    <c:dispBlanksAs val="gap"/>
    <c:showDLblsOverMax val="0"/>
  </c:chart>
  <c:txPr>
    <a:bodyPr/>
    <a:lstStyle/>
    <a:p>
      <a:pPr>
        <a:defRPr b="0"/>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640529308836395"/>
          <c:y val="5.9499033681883015E-2"/>
          <c:w val="0.81599759405074368"/>
          <c:h val="0.61713758850883194"/>
        </c:manualLayout>
      </c:layout>
      <c:scatterChart>
        <c:scatterStyle val="smoothMarker"/>
        <c:varyColors val="0"/>
        <c:ser>
          <c:idx val="3"/>
          <c:order val="0"/>
          <c:tx>
            <c:v>FEM - 5 modes</c:v>
          </c:tx>
          <c:spPr>
            <a:ln w="19050">
              <a:solidFill>
                <a:schemeClr val="accent1"/>
              </a:solidFill>
            </a:ln>
          </c:spPr>
          <c:marker>
            <c:symbol val="none"/>
          </c:marker>
          <c:xVal>
            <c:numRef>
              <c:f>'double-span'!$A$9:$A$3342</c:f>
              <c:numCache>
                <c:formatCode>0.00E+00</c:formatCode>
                <c:ptCount val="3334"/>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pt idx="2223" formatCode="General">
                  <c:v>3.3344999999999998</c:v>
                </c:pt>
                <c:pt idx="2224" formatCode="General">
                  <c:v>3.3359999999999999</c:v>
                </c:pt>
                <c:pt idx="2225" formatCode="General">
                  <c:v>3.3374999999999999</c:v>
                </c:pt>
                <c:pt idx="2226" formatCode="General">
                  <c:v>3.339</c:v>
                </c:pt>
                <c:pt idx="2227" formatCode="General">
                  <c:v>3.3405</c:v>
                </c:pt>
                <c:pt idx="2228" formatCode="General">
                  <c:v>3.3420000000000001</c:v>
                </c:pt>
                <c:pt idx="2229" formatCode="General">
                  <c:v>3.3435000000000001</c:v>
                </c:pt>
                <c:pt idx="2230" formatCode="General">
                  <c:v>3.3450000000000002</c:v>
                </c:pt>
                <c:pt idx="2231" formatCode="General">
                  <c:v>3.3464999999999998</c:v>
                </c:pt>
                <c:pt idx="2232" formatCode="General">
                  <c:v>3.3479999999999999</c:v>
                </c:pt>
                <c:pt idx="2233" formatCode="General">
                  <c:v>3.3494999999999999</c:v>
                </c:pt>
                <c:pt idx="2234" formatCode="General">
                  <c:v>3.351</c:v>
                </c:pt>
                <c:pt idx="2235" formatCode="General">
                  <c:v>3.3525</c:v>
                </c:pt>
                <c:pt idx="2236" formatCode="General">
                  <c:v>3.3540000000000001</c:v>
                </c:pt>
                <c:pt idx="2237" formatCode="General">
                  <c:v>3.3555000000000001</c:v>
                </c:pt>
                <c:pt idx="2238" formatCode="General">
                  <c:v>3.3570000000000002</c:v>
                </c:pt>
                <c:pt idx="2239" formatCode="General">
                  <c:v>3.3584999999999998</c:v>
                </c:pt>
                <c:pt idx="2240" formatCode="General">
                  <c:v>3.36</c:v>
                </c:pt>
                <c:pt idx="2241" formatCode="General">
                  <c:v>3.3614999999999999</c:v>
                </c:pt>
                <c:pt idx="2242" formatCode="General">
                  <c:v>3.363</c:v>
                </c:pt>
                <c:pt idx="2243" formatCode="General">
                  <c:v>3.3645</c:v>
                </c:pt>
                <c:pt idx="2244" formatCode="General">
                  <c:v>3.3660000000000001</c:v>
                </c:pt>
                <c:pt idx="2245" formatCode="General">
                  <c:v>3.3675000000000002</c:v>
                </c:pt>
                <c:pt idx="2246" formatCode="General">
                  <c:v>3.3690000000000002</c:v>
                </c:pt>
                <c:pt idx="2247" formatCode="General">
                  <c:v>3.3704999999999998</c:v>
                </c:pt>
                <c:pt idx="2248" formatCode="General">
                  <c:v>3.3719999999999999</c:v>
                </c:pt>
                <c:pt idx="2249" formatCode="General">
                  <c:v>3.3734999999999999</c:v>
                </c:pt>
                <c:pt idx="2250" formatCode="General">
                  <c:v>3.375</c:v>
                </c:pt>
                <c:pt idx="2251" formatCode="General">
                  <c:v>3.3765000000000001</c:v>
                </c:pt>
                <c:pt idx="2252" formatCode="General">
                  <c:v>3.3780000000000001</c:v>
                </c:pt>
                <c:pt idx="2253" formatCode="General">
                  <c:v>3.3795000000000002</c:v>
                </c:pt>
                <c:pt idx="2254" formatCode="General">
                  <c:v>3.3809999999999998</c:v>
                </c:pt>
                <c:pt idx="2255" formatCode="General">
                  <c:v>3.3824999999999998</c:v>
                </c:pt>
                <c:pt idx="2256" formatCode="General">
                  <c:v>3.3839999999999999</c:v>
                </c:pt>
                <c:pt idx="2257" formatCode="General">
                  <c:v>3.3855</c:v>
                </c:pt>
                <c:pt idx="2258" formatCode="General">
                  <c:v>3.387</c:v>
                </c:pt>
                <c:pt idx="2259" formatCode="General">
                  <c:v>3.3885000000000001</c:v>
                </c:pt>
                <c:pt idx="2260" formatCode="General">
                  <c:v>3.39</c:v>
                </c:pt>
                <c:pt idx="2261" formatCode="General">
                  <c:v>3.3915000000000002</c:v>
                </c:pt>
                <c:pt idx="2262" formatCode="General">
                  <c:v>3.3929999999999998</c:v>
                </c:pt>
                <c:pt idx="2263" formatCode="General">
                  <c:v>3.3944999999999999</c:v>
                </c:pt>
                <c:pt idx="2264" formatCode="General">
                  <c:v>3.3959999999999999</c:v>
                </c:pt>
                <c:pt idx="2265" formatCode="General">
                  <c:v>3.3975</c:v>
                </c:pt>
                <c:pt idx="2266" formatCode="General">
                  <c:v>3.399</c:v>
                </c:pt>
                <c:pt idx="2267" formatCode="General">
                  <c:v>3.4005000000000001</c:v>
                </c:pt>
                <c:pt idx="2268" formatCode="General">
                  <c:v>3.4020000000000001</c:v>
                </c:pt>
                <c:pt idx="2269" formatCode="General">
                  <c:v>3.4035000000000002</c:v>
                </c:pt>
                <c:pt idx="2270" formatCode="General">
                  <c:v>3.4049999999999998</c:v>
                </c:pt>
                <c:pt idx="2271" formatCode="General">
                  <c:v>3.4064999999999999</c:v>
                </c:pt>
                <c:pt idx="2272" formatCode="General">
                  <c:v>3.4079999999999999</c:v>
                </c:pt>
                <c:pt idx="2273" formatCode="General">
                  <c:v>3.4095</c:v>
                </c:pt>
                <c:pt idx="2274" formatCode="General">
                  <c:v>3.411</c:v>
                </c:pt>
                <c:pt idx="2275" formatCode="General">
                  <c:v>3.4125000000000001</c:v>
                </c:pt>
                <c:pt idx="2276" formatCode="General">
                  <c:v>3.4140000000000001</c:v>
                </c:pt>
                <c:pt idx="2277" formatCode="General">
                  <c:v>3.4155000000000002</c:v>
                </c:pt>
                <c:pt idx="2278" formatCode="General">
                  <c:v>3.4169999999999998</c:v>
                </c:pt>
                <c:pt idx="2279" formatCode="General">
                  <c:v>3.4184999999999999</c:v>
                </c:pt>
                <c:pt idx="2280" formatCode="General">
                  <c:v>3.42</c:v>
                </c:pt>
                <c:pt idx="2281" formatCode="General">
                  <c:v>3.4215</c:v>
                </c:pt>
                <c:pt idx="2282" formatCode="General">
                  <c:v>3.423</c:v>
                </c:pt>
                <c:pt idx="2283" formatCode="General">
                  <c:v>3.4245000000000001</c:v>
                </c:pt>
                <c:pt idx="2284" formatCode="General">
                  <c:v>3.4260000000000002</c:v>
                </c:pt>
                <c:pt idx="2285" formatCode="General">
                  <c:v>3.4275000000000002</c:v>
                </c:pt>
                <c:pt idx="2286" formatCode="General">
                  <c:v>3.4289999999999998</c:v>
                </c:pt>
                <c:pt idx="2287" formatCode="General">
                  <c:v>3.4304999999999999</c:v>
                </c:pt>
                <c:pt idx="2288" formatCode="General">
                  <c:v>3.4319999999999999</c:v>
                </c:pt>
                <c:pt idx="2289" formatCode="General">
                  <c:v>3.4335</c:v>
                </c:pt>
                <c:pt idx="2290" formatCode="General">
                  <c:v>3.4350000000000001</c:v>
                </c:pt>
                <c:pt idx="2291" formatCode="General">
                  <c:v>3.4365000000000001</c:v>
                </c:pt>
                <c:pt idx="2292" formatCode="General">
                  <c:v>3.4380000000000002</c:v>
                </c:pt>
                <c:pt idx="2293" formatCode="General">
                  <c:v>3.4394999999999998</c:v>
                </c:pt>
                <c:pt idx="2294" formatCode="General">
                  <c:v>3.4409999999999998</c:v>
                </c:pt>
                <c:pt idx="2295" formatCode="General">
                  <c:v>3.4424999999999999</c:v>
                </c:pt>
                <c:pt idx="2296" formatCode="General">
                  <c:v>3.444</c:v>
                </c:pt>
                <c:pt idx="2297" formatCode="General">
                  <c:v>3.4455</c:v>
                </c:pt>
                <c:pt idx="2298" formatCode="General">
                  <c:v>3.4470000000000001</c:v>
                </c:pt>
                <c:pt idx="2299" formatCode="General">
                  <c:v>3.4485000000000001</c:v>
                </c:pt>
                <c:pt idx="2300" formatCode="General">
                  <c:v>3.45</c:v>
                </c:pt>
                <c:pt idx="2301" formatCode="General">
                  <c:v>3.4514999999999998</c:v>
                </c:pt>
                <c:pt idx="2302" formatCode="General">
                  <c:v>3.4529999999999998</c:v>
                </c:pt>
                <c:pt idx="2303" formatCode="General">
                  <c:v>3.4544999999999999</c:v>
                </c:pt>
                <c:pt idx="2304" formatCode="General">
                  <c:v>3.456</c:v>
                </c:pt>
                <c:pt idx="2305" formatCode="General">
                  <c:v>3.4575</c:v>
                </c:pt>
                <c:pt idx="2306" formatCode="General">
                  <c:v>3.4590000000000001</c:v>
                </c:pt>
                <c:pt idx="2307" formatCode="General">
                  <c:v>3.4605000000000001</c:v>
                </c:pt>
                <c:pt idx="2308" formatCode="General">
                  <c:v>3.4620000000000002</c:v>
                </c:pt>
                <c:pt idx="2309" formatCode="General">
                  <c:v>3.4634999999999998</c:v>
                </c:pt>
                <c:pt idx="2310" formatCode="General">
                  <c:v>3.4649999999999999</c:v>
                </c:pt>
                <c:pt idx="2311" formatCode="General">
                  <c:v>3.4664999999999999</c:v>
                </c:pt>
                <c:pt idx="2312" formatCode="General">
                  <c:v>3.468</c:v>
                </c:pt>
                <c:pt idx="2313" formatCode="General">
                  <c:v>3.4695</c:v>
                </c:pt>
                <c:pt idx="2314" formatCode="General">
                  <c:v>3.4710000000000001</c:v>
                </c:pt>
                <c:pt idx="2315" formatCode="General">
                  <c:v>3.4725000000000001</c:v>
                </c:pt>
                <c:pt idx="2316" formatCode="General">
                  <c:v>3.4740000000000002</c:v>
                </c:pt>
                <c:pt idx="2317" formatCode="General">
                  <c:v>3.4754999999999998</c:v>
                </c:pt>
                <c:pt idx="2318" formatCode="General">
                  <c:v>3.4769999999999999</c:v>
                </c:pt>
                <c:pt idx="2319" formatCode="General">
                  <c:v>3.4784999999999999</c:v>
                </c:pt>
                <c:pt idx="2320" formatCode="General">
                  <c:v>3.48</c:v>
                </c:pt>
                <c:pt idx="2321" formatCode="General">
                  <c:v>3.4815</c:v>
                </c:pt>
                <c:pt idx="2322" formatCode="General">
                  <c:v>3.4830000000000001</c:v>
                </c:pt>
                <c:pt idx="2323" formatCode="General">
                  <c:v>3.4845000000000002</c:v>
                </c:pt>
                <c:pt idx="2324" formatCode="General">
                  <c:v>3.4860000000000002</c:v>
                </c:pt>
                <c:pt idx="2325" formatCode="General">
                  <c:v>3.4874999999999998</c:v>
                </c:pt>
                <c:pt idx="2326" formatCode="General">
                  <c:v>3.4889999999999999</c:v>
                </c:pt>
                <c:pt idx="2327" formatCode="General">
                  <c:v>3.4904999999999999</c:v>
                </c:pt>
                <c:pt idx="2328" formatCode="General">
                  <c:v>3.492</c:v>
                </c:pt>
                <c:pt idx="2329" formatCode="General">
                  <c:v>3.4935</c:v>
                </c:pt>
                <c:pt idx="2330" formatCode="General">
                  <c:v>3.4950000000000001</c:v>
                </c:pt>
                <c:pt idx="2331" formatCode="General">
                  <c:v>3.4965000000000002</c:v>
                </c:pt>
                <c:pt idx="2332" formatCode="General">
                  <c:v>3.4980000000000002</c:v>
                </c:pt>
                <c:pt idx="2333" formatCode="General">
                  <c:v>3.4994999999999998</c:v>
                </c:pt>
                <c:pt idx="2334" formatCode="General">
                  <c:v>3.5009999999999999</c:v>
                </c:pt>
                <c:pt idx="2335" formatCode="General">
                  <c:v>3.5024999999999999</c:v>
                </c:pt>
                <c:pt idx="2336" formatCode="General">
                  <c:v>3.504</c:v>
                </c:pt>
                <c:pt idx="2337" formatCode="General">
                  <c:v>3.5055000000000001</c:v>
                </c:pt>
                <c:pt idx="2338" formatCode="General">
                  <c:v>3.5070000000000001</c:v>
                </c:pt>
                <c:pt idx="2339" formatCode="General">
                  <c:v>3.5085000000000002</c:v>
                </c:pt>
                <c:pt idx="2340" formatCode="General">
                  <c:v>3.51</c:v>
                </c:pt>
                <c:pt idx="2341" formatCode="General">
                  <c:v>3.5114999999999998</c:v>
                </c:pt>
                <c:pt idx="2342" formatCode="General">
                  <c:v>3.5129999999999999</c:v>
                </c:pt>
                <c:pt idx="2343" formatCode="General">
                  <c:v>3.5145</c:v>
                </c:pt>
                <c:pt idx="2344" formatCode="General">
                  <c:v>3.516</c:v>
                </c:pt>
                <c:pt idx="2345" formatCode="General">
                  <c:v>3.5175000000000001</c:v>
                </c:pt>
                <c:pt idx="2346" formatCode="General">
                  <c:v>3.5190000000000001</c:v>
                </c:pt>
                <c:pt idx="2347" formatCode="General">
                  <c:v>3.5205000000000002</c:v>
                </c:pt>
                <c:pt idx="2348" formatCode="General">
                  <c:v>3.5219999999999998</c:v>
                </c:pt>
                <c:pt idx="2349" formatCode="General">
                  <c:v>3.5234999999999999</c:v>
                </c:pt>
                <c:pt idx="2350" formatCode="General">
                  <c:v>3.5249999999999999</c:v>
                </c:pt>
                <c:pt idx="2351" formatCode="General">
                  <c:v>3.5265</c:v>
                </c:pt>
                <c:pt idx="2352" formatCode="General">
                  <c:v>3.528</c:v>
                </c:pt>
                <c:pt idx="2353" formatCode="General">
                  <c:v>3.5295000000000001</c:v>
                </c:pt>
                <c:pt idx="2354" formatCode="General">
                  <c:v>3.5310000000000001</c:v>
                </c:pt>
                <c:pt idx="2355" formatCode="General">
                  <c:v>3.5325000000000002</c:v>
                </c:pt>
                <c:pt idx="2356" formatCode="General">
                  <c:v>3.5339999999999998</c:v>
                </c:pt>
                <c:pt idx="2357" formatCode="General">
                  <c:v>3.5354999999999999</c:v>
                </c:pt>
                <c:pt idx="2358" formatCode="General">
                  <c:v>3.5369999999999999</c:v>
                </c:pt>
                <c:pt idx="2359" formatCode="General">
                  <c:v>3.5385</c:v>
                </c:pt>
                <c:pt idx="2360" formatCode="General">
                  <c:v>3.54</c:v>
                </c:pt>
                <c:pt idx="2361" formatCode="General">
                  <c:v>3.5415000000000001</c:v>
                </c:pt>
                <c:pt idx="2362" formatCode="General">
                  <c:v>3.5430000000000001</c:v>
                </c:pt>
                <c:pt idx="2363" formatCode="General">
                  <c:v>3.5445000000000002</c:v>
                </c:pt>
                <c:pt idx="2364" formatCode="General">
                  <c:v>3.5459999999999998</c:v>
                </c:pt>
                <c:pt idx="2365" formatCode="General">
                  <c:v>3.5474999999999999</c:v>
                </c:pt>
                <c:pt idx="2366" formatCode="General">
                  <c:v>3.5489999999999999</c:v>
                </c:pt>
                <c:pt idx="2367" formatCode="General">
                  <c:v>3.5505</c:v>
                </c:pt>
                <c:pt idx="2368" formatCode="General">
                  <c:v>3.552</c:v>
                </c:pt>
                <c:pt idx="2369" formatCode="General">
                  <c:v>3.5535000000000001</c:v>
                </c:pt>
                <c:pt idx="2370" formatCode="General">
                  <c:v>3.5550000000000002</c:v>
                </c:pt>
                <c:pt idx="2371" formatCode="General">
                  <c:v>3.5565000000000002</c:v>
                </c:pt>
                <c:pt idx="2372" formatCode="General">
                  <c:v>3.5579999999999998</c:v>
                </c:pt>
                <c:pt idx="2373" formatCode="General">
                  <c:v>3.5594999999999999</c:v>
                </c:pt>
                <c:pt idx="2374" formatCode="General">
                  <c:v>3.5609999999999999</c:v>
                </c:pt>
                <c:pt idx="2375" formatCode="General">
                  <c:v>3.5625</c:v>
                </c:pt>
                <c:pt idx="2376" formatCode="General">
                  <c:v>3.5640000000000001</c:v>
                </c:pt>
                <c:pt idx="2377" formatCode="General">
                  <c:v>3.5655000000000001</c:v>
                </c:pt>
                <c:pt idx="2378" formatCode="General">
                  <c:v>3.5670000000000002</c:v>
                </c:pt>
                <c:pt idx="2379" formatCode="General">
                  <c:v>3.5684999999999998</c:v>
                </c:pt>
                <c:pt idx="2380" formatCode="General">
                  <c:v>3.57</c:v>
                </c:pt>
                <c:pt idx="2381" formatCode="General">
                  <c:v>3.5714999999999999</c:v>
                </c:pt>
                <c:pt idx="2382" formatCode="General">
                  <c:v>3.573</c:v>
                </c:pt>
                <c:pt idx="2383" formatCode="General">
                  <c:v>3.5745</c:v>
                </c:pt>
                <c:pt idx="2384" formatCode="General">
                  <c:v>3.5760000000000001</c:v>
                </c:pt>
                <c:pt idx="2385" formatCode="General">
                  <c:v>3.5775000000000001</c:v>
                </c:pt>
                <c:pt idx="2386" formatCode="General">
                  <c:v>3.5790000000000002</c:v>
                </c:pt>
                <c:pt idx="2387" formatCode="General">
                  <c:v>3.5804999999999998</c:v>
                </c:pt>
                <c:pt idx="2388" formatCode="General">
                  <c:v>3.5819999999999999</c:v>
                </c:pt>
                <c:pt idx="2389" formatCode="General">
                  <c:v>3.5834999999999999</c:v>
                </c:pt>
                <c:pt idx="2390" formatCode="General">
                  <c:v>3.585</c:v>
                </c:pt>
                <c:pt idx="2391" formatCode="General">
                  <c:v>3.5865</c:v>
                </c:pt>
                <c:pt idx="2392" formatCode="General">
                  <c:v>3.5880000000000001</c:v>
                </c:pt>
                <c:pt idx="2393" formatCode="General">
                  <c:v>3.5895000000000001</c:v>
                </c:pt>
                <c:pt idx="2394" formatCode="General">
                  <c:v>3.5910000000000002</c:v>
                </c:pt>
                <c:pt idx="2395" formatCode="General">
                  <c:v>3.5924999999999998</c:v>
                </c:pt>
                <c:pt idx="2396" formatCode="General">
                  <c:v>3.5939999999999999</c:v>
                </c:pt>
                <c:pt idx="2397" formatCode="General">
                  <c:v>3.5954999999999999</c:v>
                </c:pt>
                <c:pt idx="2398" formatCode="General">
                  <c:v>3.597</c:v>
                </c:pt>
                <c:pt idx="2399" formatCode="General">
                  <c:v>3.5985</c:v>
                </c:pt>
                <c:pt idx="2400" formatCode="General">
                  <c:v>3.6</c:v>
                </c:pt>
                <c:pt idx="2401" formatCode="General">
                  <c:v>3.6015000000000001</c:v>
                </c:pt>
                <c:pt idx="2402" formatCode="General">
                  <c:v>3.6030000000000002</c:v>
                </c:pt>
                <c:pt idx="2403" formatCode="General">
                  <c:v>3.6044999999999998</c:v>
                </c:pt>
                <c:pt idx="2404" formatCode="General">
                  <c:v>3.6059999999999999</c:v>
                </c:pt>
                <c:pt idx="2405" formatCode="General">
                  <c:v>3.6074999999999999</c:v>
                </c:pt>
                <c:pt idx="2406" formatCode="General">
                  <c:v>3.609</c:v>
                </c:pt>
                <c:pt idx="2407" formatCode="General">
                  <c:v>3.6105</c:v>
                </c:pt>
                <c:pt idx="2408" formatCode="General">
                  <c:v>3.6120000000000001</c:v>
                </c:pt>
                <c:pt idx="2409" formatCode="General">
                  <c:v>3.6135000000000002</c:v>
                </c:pt>
                <c:pt idx="2410" formatCode="General">
                  <c:v>3.6150000000000002</c:v>
                </c:pt>
                <c:pt idx="2411" formatCode="General">
                  <c:v>3.6164999999999998</c:v>
                </c:pt>
                <c:pt idx="2412" formatCode="General">
                  <c:v>3.6179999999999999</c:v>
                </c:pt>
                <c:pt idx="2413" formatCode="General">
                  <c:v>3.6194999999999999</c:v>
                </c:pt>
                <c:pt idx="2414" formatCode="General">
                  <c:v>3.621</c:v>
                </c:pt>
                <c:pt idx="2415" formatCode="General">
                  <c:v>3.6225000000000001</c:v>
                </c:pt>
                <c:pt idx="2416" formatCode="General">
                  <c:v>3.6240000000000001</c:v>
                </c:pt>
                <c:pt idx="2417" formatCode="General">
                  <c:v>3.6255000000000002</c:v>
                </c:pt>
                <c:pt idx="2418" formatCode="General">
                  <c:v>3.6269999999999998</c:v>
                </c:pt>
                <c:pt idx="2419" formatCode="General">
                  <c:v>3.6284999999999998</c:v>
                </c:pt>
                <c:pt idx="2420" formatCode="General">
                  <c:v>3.63</c:v>
                </c:pt>
                <c:pt idx="2421" formatCode="General">
                  <c:v>3.6315</c:v>
                </c:pt>
                <c:pt idx="2422" formatCode="General">
                  <c:v>3.633</c:v>
                </c:pt>
                <c:pt idx="2423" formatCode="General">
                  <c:v>3.6345000000000001</c:v>
                </c:pt>
                <c:pt idx="2424" formatCode="General">
                  <c:v>3.6360000000000001</c:v>
                </c:pt>
                <c:pt idx="2425" formatCode="General">
                  <c:v>3.6375000000000002</c:v>
                </c:pt>
                <c:pt idx="2426" formatCode="General">
                  <c:v>3.6389999999999998</c:v>
                </c:pt>
                <c:pt idx="2427" formatCode="General">
                  <c:v>3.6404999999999998</c:v>
                </c:pt>
                <c:pt idx="2428" formatCode="General">
                  <c:v>3.6419999999999999</c:v>
                </c:pt>
                <c:pt idx="2429" formatCode="General">
                  <c:v>3.6435</c:v>
                </c:pt>
                <c:pt idx="2430" formatCode="General">
                  <c:v>3.645</c:v>
                </c:pt>
                <c:pt idx="2431" formatCode="General">
                  <c:v>3.6465000000000001</c:v>
                </c:pt>
                <c:pt idx="2432" formatCode="General">
                  <c:v>3.6480000000000001</c:v>
                </c:pt>
                <c:pt idx="2433" formatCode="General">
                  <c:v>3.6495000000000002</c:v>
                </c:pt>
                <c:pt idx="2434" formatCode="General">
                  <c:v>3.6509999999999998</c:v>
                </c:pt>
                <c:pt idx="2435" formatCode="General">
                  <c:v>3.6524999999999999</c:v>
                </c:pt>
                <c:pt idx="2436" formatCode="General">
                  <c:v>3.6539999999999999</c:v>
                </c:pt>
                <c:pt idx="2437" formatCode="General">
                  <c:v>3.6555</c:v>
                </c:pt>
                <c:pt idx="2438" formatCode="General">
                  <c:v>3.657</c:v>
                </c:pt>
                <c:pt idx="2439" formatCode="General">
                  <c:v>3.6585000000000001</c:v>
                </c:pt>
                <c:pt idx="2440" formatCode="General">
                  <c:v>3.66</c:v>
                </c:pt>
                <c:pt idx="2441" formatCode="General">
                  <c:v>3.6615000000000002</c:v>
                </c:pt>
                <c:pt idx="2442" formatCode="General">
                  <c:v>3.6629999999999998</c:v>
                </c:pt>
                <c:pt idx="2443" formatCode="General">
                  <c:v>3.6644999999999999</c:v>
                </c:pt>
                <c:pt idx="2444" formatCode="General">
                  <c:v>3.6659999999999999</c:v>
                </c:pt>
                <c:pt idx="2445" formatCode="General">
                  <c:v>3.6675</c:v>
                </c:pt>
                <c:pt idx="2446" formatCode="General">
                  <c:v>3.669</c:v>
                </c:pt>
                <c:pt idx="2447" formatCode="General">
                  <c:v>3.6705000000000001</c:v>
                </c:pt>
                <c:pt idx="2448" formatCode="General">
                  <c:v>3.6720000000000002</c:v>
                </c:pt>
                <c:pt idx="2449" formatCode="General">
                  <c:v>3.6735000000000002</c:v>
                </c:pt>
                <c:pt idx="2450" formatCode="General">
                  <c:v>3.6749999999999998</c:v>
                </c:pt>
                <c:pt idx="2451" formatCode="General">
                  <c:v>3.6764999999999999</c:v>
                </c:pt>
                <c:pt idx="2452" formatCode="General">
                  <c:v>3.6779999999999999</c:v>
                </c:pt>
                <c:pt idx="2453" formatCode="General">
                  <c:v>3.6795</c:v>
                </c:pt>
                <c:pt idx="2454" formatCode="General">
                  <c:v>3.681</c:v>
                </c:pt>
                <c:pt idx="2455" formatCode="General">
                  <c:v>3.6825000000000001</c:v>
                </c:pt>
                <c:pt idx="2456" formatCode="General">
                  <c:v>3.6840000000000002</c:v>
                </c:pt>
                <c:pt idx="2457" formatCode="General">
                  <c:v>3.6855000000000002</c:v>
                </c:pt>
                <c:pt idx="2458" formatCode="General">
                  <c:v>3.6869999999999998</c:v>
                </c:pt>
                <c:pt idx="2459" formatCode="General">
                  <c:v>3.6884999999999999</c:v>
                </c:pt>
                <c:pt idx="2460" formatCode="General">
                  <c:v>3.69</c:v>
                </c:pt>
                <c:pt idx="2461" formatCode="General">
                  <c:v>3.6915</c:v>
                </c:pt>
                <c:pt idx="2462" formatCode="General">
                  <c:v>3.6930000000000001</c:v>
                </c:pt>
                <c:pt idx="2463" formatCode="General">
                  <c:v>3.6945000000000001</c:v>
                </c:pt>
                <c:pt idx="2464" formatCode="General">
                  <c:v>3.6960000000000002</c:v>
                </c:pt>
                <c:pt idx="2465" formatCode="General">
                  <c:v>3.6974999999999998</c:v>
                </c:pt>
                <c:pt idx="2466" formatCode="General">
                  <c:v>3.6989999999999998</c:v>
                </c:pt>
                <c:pt idx="2467" formatCode="General">
                  <c:v>3.7004999999999999</c:v>
                </c:pt>
                <c:pt idx="2468" formatCode="General">
                  <c:v>3.702</c:v>
                </c:pt>
                <c:pt idx="2469" formatCode="General">
                  <c:v>3.7035</c:v>
                </c:pt>
                <c:pt idx="2470" formatCode="General">
                  <c:v>3.7050000000000001</c:v>
                </c:pt>
                <c:pt idx="2471" formatCode="General">
                  <c:v>3.7065000000000001</c:v>
                </c:pt>
                <c:pt idx="2472" formatCode="General">
                  <c:v>3.7080000000000002</c:v>
                </c:pt>
                <c:pt idx="2473" formatCode="General">
                  <c:v>3.7094999999999998</c:v>
                </c:pt>
                <c:pt idx="2474" formatCode="General">
                  <c:v>3.7109999999999999</c:v>
                </c:pt>
                <c:pt idx="2475" formatCode="General">
                  <c:v>3.7124999999999999</c:v>
                </c:pt>
                <c:pt idx="2476" formatCode="General">
                  <c:v>3.714</c:v>
                </c:pt>
                <c:pt idx="2477" formatCode="General">
                  <c:v>3.7155</c:v>
                </c:pt>
                <c:pt idx="2478" formatCode="General">
                  <c:v>3.7170000000000001</c:v>
                </c:pt>
                <c:pt idx="2479" formatCode="General">
                  <c:v>3.7185000000000001</c:v>
                </c:pt>
                <c:pt idx="2480" formatCode="General">
                  <c:v>3.72</c:v>
                </c:pt>
                <c:pt idx="2481" formatCode="General">
                  <c:v>3.7214999999999998</c:v>
                </c:pt>
                <c:pt idx="2482" formatCode="General">
                  <c:v>3.7229999999999999</c:v>
                </c:pt>
                <c:pt idx="2483" formatCode="General">
                  <c:v>3.7244999999999999</c:v>
                </c:pt>
                <c:pt idx="2484" formatCode="General">
                  <c:v>3.726</c:v>
                </c:pt>
                <c:pt idx="2485" formatCode="General">
                  <c:v>3.7275</c:v>
                </c:pt>
                <c:pt idx="2486" formatCode="General">
                  <c:v>3.7290000000000001</c:v>
                </c:pt>
                <c:pt idx="2487" formatCode="General">
                  <c:v>3.7305000000000001</c:v>
                </c:pt>
                <c:pt idx="2488" formatCode="General">
                  <c:v>3.7320000000000002</c:v>
                </c:pt>
                <c:pt idx="2489" formatCode="General">
                  <c:v>3.7334999999999998</c:v>
                </c:pt>
                <c:pt idx="2490" formatCode="General">
                  <c:v>3.7349999999999999</c:v>
                </c:pt>
                <c:pt idx="2491" formatCode="General">
                  <c:v>3.7364999999999999</c:v>
                </c:pt>
                <c:pt idx="2492" formatCode="General">
                  <c:v>3.738</c:v>
                </c:pt>
                <c:pt idx="2493" formatCode="General">
                  <c:v>3.7395</c:v>
                </c:pt>
                <c:pt idx="2494" formatCode="General">
                  <c:v>3.7410000000000001</c:v>
                </c:pt>
                <c:pt idx="2495" formatCode="General">
                  <c:v>3.7425000000000002</c:v>
                </c:pt>
                <c:pt idx="2496" formatCode="General">
                  <c:v>3.7440000000000002</c:v>
                </c:pt>
                <c:pt idx="2497" formatCode="General">
                  <c:v>3.7454999999999998</c:v>
                </c:pt>
                <c:pt idx="2498" formatCode="General">
                  <c:v>3.7469999999999999</c:v>
                </c:pt>
                <c:pt idx="2499" formatCode="General">
                  <c:v>3.7484999999999999</c:v>
                </c:pt>
                <c:pt idx="2500" formatCode="General">
                  <c:v>3.75</c:v>
                </c:pt>
                <c:pt idx="2501" formatCode="General">
                  <c:v>3.7515000000000001</c:v>
                </c:pt>
                <c:pt idx="2502" formatCode="General">
                  <c:v>3.7530000000000001</c:v>
                </c:pt>
                <c:pt idx="2503" formatCode="General">
                  <c:v>3.7545000000000002</c:v>
                </c:pt>
                <c:pt idx="2504" formatCode="General">
                  <c:v>3.7559999999999998</c:v>
                </c:pt>
                <c:pt idx="2505" formatCode="General">
                  <c:v>3.7574999999999998</c:v>
                </c:pt>
                <c:pt idx="2506" formatCode="General">
                  <c:v>3.7589999999999999</c:v>
                </c:pt>
                <c:pt idx="2507" formatCode="General">
                  <c:v>3.7605</c:v>
                </c:pt>
                <c:pt idx="2508" formatCode="General">
                  <c:v>3.762</c:v>
                </c:pt>
                <c:pt idx="2509" formatCode="General">
                  <c:v>3.7635000000000001</c:v>
                </c:pt>
                <c:pt idx="2510" formatCode="General">
                  <c:v>3.7650000000000001</c:v>
                </c:pt>
                <c:pt idx="2511" formatCode="General">
                  <c:v>3.7665000000000002</c:v>
                </c:pt>
                <c:pt idx="2512" formatCode="General">
                  <c:v>3.7679999999999998</c:v>
                </c:pt>
                <c:pt idx="2513" formatCode="General">
                  <c:v>3.7694999999999999</c:v>
                </c:pt>
                <c:pt idx="2514" formatCode="General">
                  <c:v>3.7709999999999999</c:v>
                </c:pt>
                <c:pt idx="2515" formatCode="General">
                  <c:v>3.7725</c:v>
                </c:pt>
                <c:pt idx="2516" formatCode="General">
                  <c:v>3.774</c:v>
                </c:pt>
                <c:pt idx="2517" formatCode="General">
                  <c:v>3.7755000000000001</c:v>
                </c:pt>
                <c:pt idx="2518" formatCode="General">
                  <c:v>3.7770000000000001</c:v>
                </c:pt>
                <c:pt idx="2519" formatCode="General">
                  <c:v>3.7785000000000002</c:v>
                </c:pt>
                <c:pt idx="2520" formatCode="General">
                  <c:v>3.78</c:v>
                </c:pt>
                <c:pt idx="2521" formatCode="General">
                  <c:v>3.7814999999999999</c:v>
                </c:pt>
                <c:pt idx="2522" formatCode="General">
                  <c:v>3.7829999999999999</c:v>
                </c:pt>
                <c:pt idx="2523" formatCode="General">
                  <c:v>3.7845</c:v>
                </c:pt>
                <c:pt idx="2524" formatCode="General">
                  <c:v>3.786</c:v>
                </c:pt>
                <c:pt idx="2525" formatCode="General">
                  <c:v>3.7875000000000001</c:v>
                </c:pt>
                <c:pt idx="2526" formatCode="General">
                  <c:v>3.7890000000000001</c:v>
                </c:pt>
                <c:pt idx="2527" formatCode="General">
                  <c:v>3.7905000000000002</c:v>
                </c:pt>
                <c:pt idx="2528" formatCode="General">
                  <c:v>3.7919999999999998</c:v>
                </c:pt>
                <c:pt idx="2529" formatCode="General">
                  <c:v>3.7934999999999999</c:v>
                </c:pt>
                <c:pt idx="2530" formatCode="General">
                  <c:v>3.7949999999999999</c:v>
                </c:pt>
                <c:pt idx="2531" formatCode="General">
                  <c:v>3.7965</c:v>
                </c:pt>
                <c:pt idx="2532" formatCode="General">
                  <c:v>3.798</c:v>
                </c:pt>
                <c:pt idx="2533" formatCode="General">
                  <c:v>3.7995000000000001</c:v>
                </c:pt>
                <c:pt idx="2534" formatCode="General">
                  <c:v>3.8010000000000002</c:v>
                </c:pt>
                <c:pt idx="2535" formatCode="General">
                  <c:v>3.8025000000000002</c:v>
                </c:pt>
                <c:pt idx="2536" formatCode="General">
                  <c:v>3.8039999999999998</c:v>
                </c:pt>
                <c:pt idx="2537" formatCode="General">
                  <c:v>3.8054999999999999</c:v>
                </c:pt>
                <c:pt idx="2538" formatCode="General">
                  <c:v>3.8069999999999999</c:v>
                </c:pt>
                <c:pt idx="2539" formatCode="General">
                  <c:v>3.8085</c:v>
                </c:pt>
                <c:pt idx="2540" formatCode="General">
                  <c:v>3.81</c:v>
                </c:pt>
                <c:pt idx="2541" formatCode="General">
                  <c:v>3.8115000000000001</c:v>
                </c:pt>
                <c:pt idx="2542" formatCode="General">
                  <c:v>3.8130000000000002</c:v>
                </c:pt>
                <c:pt idx="2543" formatCode="General">
                  <c:v>3.8144999999999998</c:v>
                </c:pt>
                <c:pt idx="2544" formatCode="General">
                  <c:v>3.8159999999999998</c:v>
                </c:pt>
                <c:pt idx="2545" formatCode="General">
                  <c:v>3.8174999999999999</c:v>
                </c:pt>
                <c:pt idx="2546" formatCode="General">
                  <c:v>3.819</c:v>
                </c:pt>
                <c:pt idx="2547" formatCode="General">
                  <c:v>3.8205</c:v>
                </c:pt>
                <c:pt idx="2548" formatCode="General">
                  <c:v>3.8220000000000001</c:v>
                </c:pt>
                <c:pt idx="2549" formatCode="General">
                  <c:v>3.8235000000000001</c:v>
                </c:pt>
                <c:pt idx="2550" formatCode="General">
                  <c:v>3.8250000000000002</c:v>
                </c:pt>
                <c:pt idx="2551" formatCode="General">
                  <c:v>3.8264999999999998</c:v>
                </c:pt>
                <c:pt idx="2552" formatCode="General">
                  <c:v>3.8279999999999998</c:v>
                </c:pt>
                <c:pt idx="2553" formatCode="General">
                  <c:v>3.8294999999999999</c:v>
                </c:pt>
                <c:pt idx="2554" formatCode="General">
                  <c:v>3.831</c:v>
                </c:pt>
                <c:pt idx="2555" formatCode="General">
                  <c:v>3.8325</c:v>
                </c:pt>
                <c:pt idx="2556" formatCode="General">
                  <c:v>3.8340000000000001</c:v>
                </c:pt>
                <c:pt idx="2557" formatCode="General">
                  <c:v>3.8355000000000001</c:v>
                </c:pt>
                <c:pt idx="2558" formatCode="General">
                  <c:v>3.8370000000000002</c:v>
                </c:pt>
                <c:pt idx="2559" formatCode="General">
                  <c:v>3.8384999999999998</c:v>
                </c:pt>
                <c:pt idx="2560" formatCode="General">
                  <c:v>3.84</c:v>
                </c:pt>
                <c:pt idx="2561" formatCode="General">
                  <c:v>3.8414999999999999</c:v>
                </c:pt>
                <c:pt idx="2562" formatCode="General">
                  <c:v>3.843</c:v>
                </c:pt>
                <c:pt idx="2563" formatCode="General">
                  <c:v>3.8445</c:v>
                </c:pt>
                <c:pt idx="2564" formatCode="General">
                  <c:v>3.8460000000000001</c:v>
                </c:pt>
                <c:pt idx="2565" formatCode="General">
                  <c:v>3.8475000000000001</c:v>
                </c:pt>
                <c:pt idx="2566" formatCode="General">
                  <c:v>3.8490000000000002</c:v>
                </c:pt>
                <c:pt idx="2567" formatCode="General">
                  <c:v>3.8504999999999998</c:v>
                </c:pt>
                <c:pt idx="2568" formatCode="General">
                  <c:v>3.8519999999999999</c:v>
                </c:pt>
                <c:pt idx="2569" formatCode="General">
                  <c:v>3.8534999999999999</c:v>
                </c:pt>
                <c:pt idx="2570" formatCode="General">
                  <c:v>3.855</c:v>
                </c:pt>
                <c:pt idx="2571" formatCode="General">
                  <c:v>3.8565</c:v>
                </c:pt>
                <c:pt idx="2572" formatCode="General">
                  <c:v>3.8580000000000001</c:v>
                </c:pt>
                <c:pt idx="2573" formatCode="General">
                  <c:v>3.8595000000000002</c:v>
                </c:pt>
                <c:pt idx="2574" formatCode="General">
                  <c:v>3.8610000000000002</c:v>
                </c:pt>
                <c:pt idx="2575" formatCode="General">
                  <c:v>3.8624999999999998</c:v>
                </c:pt>
                <c:pt idx="2576" formatCode="General">
                  <c:v>3.8639999999999999</c:v>
                </c:pt>
                <c:pt idx="2577" formatCode="General">
                  <c:v>3.8654999999999999</c:v>
                </c:pt>
                <c:pt idx="2578" formatCode="General">
                  <c:v>3.867</c:v>
                </c:pt>
                <c:pt idx="2579" formatCode="General">
                  <c:v>3.8685</c:v>
                </c:pt>
                <c:pt idx="2580" formatCode="General">
                  <c:v>3.87</c:v>
                </c:pt>
                <c:pt idx="2581" formatCode="General">
                  <c:v>3.8715000000000002</c:v>
                </c:pt>
                <c:pt idx="2582" formatCode="General">
                  <c:v>3.8730000000000002</c:v>
                </c:pt>
                <c:pt idx="2583" formatCode="General">
                  <c:v>3.8744999999999998</c:v>
                </c:pt>
                <c:pt idx="2584" formatCode="General">
                  <c:v>3.8759999999999999</c:v>
                </c:pt>
                <c:pt idx="2585" formatCode="General">
                  <c:v>3.8774999999999999</c:v>
                </c:pt>
                <c:pt idx="2586" formatCode="General">
                  <c:v>3.879</c:v>
                </c:pt>
                <c:pt idx="2587" formatCode="General">
                  <c:v>3.8805000000000001</c:v>
                </c:pt>
                <c:pt idx="2588" formatCode="General">
                  <c:v>3.8820000000000001</c:v>
                </c:pt>
                <c:pt idx="2589" formatCode="General">
                  <c:v>3.8835000000000002</c:v>
                </c:pt>
                <c:pt idx="2590" formatCode="General">
                  <c:v>3.8849999999999998</c:v>
                </c:pt>
                <c:pt idx="2591" formatCode="General">
                  <c:v>3.8864999999999998</c:v>
                </c:pt>
                <c:pt idx="2592" formatCode="General">
                  <c:v>3.8879999999999999</c:v>
                </c:pt>
                <c:pt idx="2593" formatCode="General">
                  <c:v>3.8895</c:v>
                </c:pt>
                <c:pt idx="2594" formatCode="General">
                  <c:v>3.891</c:v>
                </c:pt>
                <c:pt idx="2595" formatCode="General">
                  <c:v>3.8925000000000001</c:v>
                </c:pt>
                <c:pt idx="2596" formatCode="General">
                  <c:v>3.8940000000000001</c:v>
                </c:pt>
                <c:pt idx="2597" formatCode="General">
                  <c:v>3.8955000000000002</c:v>
                </c:pt>
                <c:pt idx="2598" formatCode="General">
                  <c:v>3.8969999999999998</c:v>
                </c:pt>
                <c:pt idx="2599" formatCode="General">
                  <c:v>3.8984999999999999</c:v>
                </c:pt>
                <c:pt idx="2600" formatCode="General">
                  <c:v>3.9</c:v>
                </c:pt>
                <c:pt idx="2601" formatCode="General">
                  <c:v>3.9015</c:v>
                </c:pt>
                <c:pt idx="2602" formatCode="General">
                  <c:v>3.903</c:v>
                </c:pt>
                <c:pt idx="2603" formatCode="General">
                  <c:v>3.9045000000000001</c:v>
                </c:pt>
                <c:pt idx="2604" formatCode="General">
                  <c:v>3.9060000000000001</c:v>
                </c:pt>
                <c:pt idx="2605" formatCode="General">
                  <c:v>3.9075000000000002</c:v>
                </c:pt>
                <c:pt idx="2606" formatCode="General">
                  <c:v>3.9089999999999998</c:v>
                </c:pt>
                <c:pt idx="2607" formatCode="General">
                  <c:v>3.9104999999999999</c:v>
                </c:pt>
                <c:pt idx="2608" formatCode="General">
                  <c:v>3.9119999999999999</c:v>
                </c:pt>
                <c:pt idx="2609" formatCode="General">
                  <c:v>3.9135</c:v>
                </c:pt>
                <c:pt idx="2610" formatCode="General">
                  <c:v>3.915</c:v>
                </c:pt>
                <c:pt idx="2611" formatCode="General">
                  <c:v>3.9165000000000001</c:v>
                </c:pt>
                <c:pt idx="2612" formatCode="General">
                  <c:v>3.9180000000000001</c:v>
                </c:pt>
                <c:pt idx="2613" formatCode="General">
                  <c:v>3.9195000000000002</c:v>
                </c:pt>
                <c:pt idx="2614" formatCode="General">
                  <c:v>3.9209999999999998</c:v>
                </c:pt>
                <c:pt idx="2615" formatCode="General">
                  <c:v>3.9224999999999999</c:v>
                </c:pt>
                <c:pt idx="2616" formatCode="General">
                  <c:v>3.9239999999999999</c:v>
                </c:pt>
                <c:pt idx="2617" formatCode="General">
                  <c:v>3.9255</c:v>
                </c:pt>
                <c:pt idx="2618" formatCode="General">
                  <c:v>3.927</c:v>
                </c:pt>
                <c:pt idx="2619" formatCode="General">
                  <c:v>3.9285000000000001</c:v>
                </c:pt>
                <c:pt idx="2620" formatCode="General">
                  <c:v>3.93</c:v>
                </c:pt>
                <c:pt idx="2621" formatCode="General">
                  <c:v>3.9315000000000002</c:v>
                </c:pt>
                <c:pt idx="2622" formatCode="General">
                  <c:v>3.9329999999999998</c:v>
                </c:pt>
                <c:pt idx="2623" formatCode="General">
                  <c:v>3.9344999999999999</c:v>
                </c:pt>
                <c:pt idx="2624" formatCode="General">
                  <c:v>3.9359999999999999</c:v>
                </c:pt>
                <c:pt idx="2625" formatCode="General">
                  <c:v>3.9375</c:v>
                </c:pt>
                <c:pt idx="2626" formatCode="General">
                  <c:v>3.9390000000000001</c:v>
                </c:pt>
                <c:pt idx="2627" formatCode="General">
                  <c:v>3.9405000000000001</c:v>
                </c:pt>
                <c:pt idx="2628" formatCode="General">
                  <c:v>3.9420000000000002</c:v>
                </c:pt>
                <c:pt idx="2629" formatCode="General">
                  <c:v>3.9434999999999998</c:v>
                </c:pt>
                <c:pt idx="2630" formatCode="General">
                  <c:v>3.9449999999999998</c:v>
                </c:pt>
                <c:pt idx="2631" formatCode="General">
                  <c:v>3.9464999999999999</c:v>
                </c:pt>
                <c:pt idx="2632" formatCode="General">
                  <c:v>3.948</c:v>
                </c:pt>
                <c:pt idx="2633" formatCode="General">
                  <c:v>3.9495</c:v>
                </c:pt>
                <c:pt idx="2634" formatCode="General">
                  <c:v>3.9510000000000001</c:v>
                </c:pt>
                <c:pt idx="2635" formatCode="General">
                  <c:v>3.9525000000000001</c:v>
                </c:pt>
                <c:pt idx="2636" formatCode="General">
                  <c:v>3.9540000000000002</c:v>
                </c:pt>
                <c:pt idx="2637" formatCode="General">
                  <c:v>3.9554999999999998</c:v>
                </c:pt>
                <c:pt idx="2638" formatCode="General">
                  <c:v>3.9569999999999999</c:v>
                </c:pt>
                <c:pt idx="2639" formatCode="General">
                  <c:v>3.9584999999999999</c:v>
                </c:pt>
                <c:pt idx="2640" formatCode="General">
                  <c:v>3.96</c:v>
                </c:pt>
                <c:pt idx="2641" formatCode="General">
                  <c:v>3.9615</c:v>
                </c:pt>
                <c:pt idx="2642" formatCode="General">
                  <c:v>3.9630000000000001</c:v>
                </c:pt>
                <c:pt idx="2643" formatCode="General">
                  <c:v>3.9645000000000001</c:v>
                </c:pt>
                <c:pt idx="2644" formatCode="General">
                  <c:v>3.9660000000000002</c:v>
                </c:pt>
                <c:pt idx="2645" formatCode="General">
                  <c:v>3.9674999999999998</c:v>
                </c:pt>
                <c:pt idx="2646" formatCode="General">
                  <c:v>3.9689999999999999</c:v>
                </c:pt>
                <c:pt idx="2647" formatCode="General">
                  <c:v>3.9704999999999999</c:v>
                </c:pt>
                <c:pt idx="2648" formatCode="General">
                  <c:v>3.972</c:v>
                </c:pt>
                <c:pt idx="2649" formatCode="General">
                  <c:v>3.9735</c:v>
                </c:pt>
                <c:pt idx="2650" formatCode="General">
                  <c:v>3.9750000000000001</c:v>
                </c:pt>
                <c:pt idx="2651" formatCode="General">
                  <c:v>3.9765000000000001</c:v>
                </c:pt>
                <c:pt idx="2652" formatCode="General">
                  <c:v>3.9780000000000002</c:v>
                </c:pt>
                <c:pt idx="2653" formatCode="General">
                  <c:v>3.9794999999999998</c:v>
                </c:pt>
                <c:pt idx="2654" formatCode="General">
                  <c:v>3.9809999999999999</c:v>
                </c:pt>
                <c:pt idx="2655" formatCode="General">
                  <c:v>3.9824999999999999</c:v>
                </c:pt>
                <c:pt idx="2656" formatCode="General">
                  <c:v>3.984</c:v>
                </c:pt>
                <c:pt idx="2657" formatCode="General">
                  <c:v>3.9855</c:v>
                </c:pt>
                <c:pt idx="2658" formatCode="General">
                  <c:v>3.9870000000000001</c:v>
                </c:pt>
                <c:pt idx="2659" formatCode="General">
                  <c:v>3.9885000000000002</c:v>
                </c:pt>
                <c:pt idx="2660" formatCode="General">
                  <c:v>3.99</c:v>
                </c:pt>
                <c:pt idx="2661" formatCode="General">
                  <c:v>3.9914999999999998</c:v>
                </c:pt>
                <c:pt idx="2662" formatCode="General">
                  <c:v>3.9929999999999999</c:v>
                </c:pt>
                <c:pt idx="2663" formatCode="General">
                  <c:v>3.9944999999999999</c:v>
                </c:pt>
                <c:pt idx="2664" formatCode="General">
                  <c:v>3.996</c:v>
                </c:pt>
                <c:pt idx="2665" formatCode="General">
                  <c:v>3.9975000000000001</c:v>
                </c:pt>
                <c:pt idx="2666" formatCode="General">
                  <c:v>3.9990000000000001</c:v>
                </c:pt>
                <c:pt idx="2667" formatCode="General">
                  <c:v>4.0004999999999997</c:v>
                </c:pt>
                <c:pt idx="2668" formatCode="General">
                  <c:v>4.0019999999999998</c:v>
                </c:pt>
                <c:pt idx="2669" formatCode="General">
                  <c:v>4.0034999999999998</c:v>
                </c:pt>
                <c:pt idx="2670" formatCode="General">
                  <c:v>4.0049999999999999</c:v>
                </c:pt>
                <c:pt idx="2671" formatCode="General">
                  <c:v>4.0065</c:v>
                </c:pt>
                <c:pt idx="2672" formatCode="General">
                  <c:v>4.008</c:v>
                </c:pt>
                <c:pt idx="2673" formatCode="General">
                  <c:v>4.0095000000000001</c:v>
                </c:pt>
                <c:pt idx="2674" formatCode="General">
                  <c:v>4.0110000000000001</c:v>
                </c:pt>
                <c:pt idx="2675" formatCode="General">
                  <c:v>4.0125000000000002</c:v>
                </c:pt>
                <c:pt idx="2676" formatCode="General">
                  <c:v>4.0140000000000002</c:v>
                </c:pt>
                <c:pt idx="2677" formatCode="General">
                  <c:v>4.0155000000000003</c:v>
                </c:pt>
                <c:pt idx="2678" formatCode="General">
                  <c:v>4.0170000000000003</c:v>
                </c:pt>
                <c:pt idx="2679" formatCode="General">
                  <c:v>4.0185000000000004</c:v>
                </c:pt>
                <c:pt idx="2680" formatCode="General">
                  <c:v>4.0199999999999996</c:v>
                </c:pt>
                <c:pt idx="2681" formatCode="General">
                  <c:v>4.0214999999999996</c:v>
                </c:pt>
                <c:pt idx="2682" formatCode="General">
                  <c:v>4.0229999999999997</c:v>
                </c:pt>
                <c:pt idx="2683" formatCode="General">
                  <c:v>4.0244999999999997</c:v>
                </c:pt>
                <c:pt idx="2684" formatCode="General">
                  <c:v>4.0259999999999998</c:v>
                </c:pt>
                <c:pt idx="2685" formatCode="General">
                  <c:v>4.0274999999999999</c:v>
                </c:pt>
                <c:pt idx="2686" formatCode="General">
                  <c:v>4.0289999999999999</c:v>
                </c:pt>
                <c:pt idx="2687" formatCode="General">
                  <c:v>4.0305</c:v>
                </c:pt>
                <c:pt idx="2688" formatCode="General">
                  <c:v>4.032</c:v>
                </c:pt>
                <c:pt idx="2689" formatCode="General">
                  <c:v>4.0335000000000001</c:v>
                </c:pt>
                <c:pt idx="2690" formatCode="General">
                  <c:v>4.0350000000000001</c:v>
                </c:pt>
                <c:pt idx="2691" formatCode="General">
                  <c:v>4.0365000000000002</c:v>
                </c:pt>
                <c:pt idx="2692" formatCode="General">
                  <c:v>4.0380000000000003</c:v>
                </c:pt>
                <c:pt idx="2693" formatCode="General">
                  <c:v>4.0395000000000003</c:v>
                </c:pt>
                <c:pt idx="2694" formatCode="General">
                  <c:v>4.0410000000000004</c:v>
                </c:pt>
                <c:pt idx="2695" formatCode="General">
                  <c:v>4.0425000000000004</c:v>
                </c:pt>
                <c:pt idx="2696" formatCode="General">
                  <c:v>4.0439999999999996</c:v>
                </c:pt>
                <c:pt idx="2697" formatCode="General">
                  <c:v>4.0454999999999997</c:v>
                </c:pt>
                <c:pt idx="2698" formatCode="General">
                  <c:v>4.0469999999999997</c:v>
                </c:pt>
                <c:pt idx="2699" formatCode="General">
                  <c:v>4.0484999999999998</c:v>
                </c:pt>
                <c:pt idx="2700" formatCode="General">
                  <c:v>4.05</c:v>
                </c:pt>
                <c:pt idx="2701" formatCode="General">
                  <c:v>4.0514999999999999</c:v>
                </c:pt>
                <c:pt idx="2702" formatCode="General">
                  <c:v>4.0529999999999999</c:v>
                </c:pt>
                <c:pt idx="2703" formatCode="General">
                  <c:v>4.0545</c:v>
                </c:pt>
                <c:pt idx="2704" formatCode="General">
                  <c:v>4.056</c:v>
                </c:pt>
                <c:pt idx="2705" formatCode="General">
                  <c:v>4.0575000000000001</c:v>
                </c:pt>
                <c:pt idx="2706" formatCode="General">
                  <c:v>4.0590000000000002</c:v>
                </c:pt>
                <c:pt idx="2707" formatCode="General">
                  <c:v>4.0605000000000002</c:v>
                </c:pt>
                <c:pt idx="2708" formatCode="General">
                  <c:v>4.0620000000000003</c:v>
                </c:pt>
                <c:pt idx="2709" formatCode="General">
                  <c:v>4.0635000000000003</c:v>
                </c:pt>
                <c:pt idx="2710" formatCode="General">
                  <c:v>4.0650000000000004</c:v>
                </c:pt>
                <c:pt idx="2711" formatCode="General">
                  <c:v>4.0664999999999996</c:v>
                </c:pt>
                <c:pt idx="2712" formatCode="General">
                  <c:v>4.0679999999999996</c:v>
                </c:pt>
                <c:pt idx="2713" formatCode="General">
                  <c:v>4.0694999999999997</c:v>
                </c:pt>
                <c:pt idx="2714" formatCode="General">
                  <c:v>4.0709999999999997</c:v>
                </c:pt>
                <c:pt idx="2715" formatCode="General">
                  <c:v>4.0724999999999998</c:v>
                </c:pt>
                <c:pt idx="2716" formatCode="General">
                  <c:v>4.0739999999999998</c:v>
                </c:pt>
                <c:pt idx="2717" formatCode="General">
                  <c:v>4.0754999999999999</c:v>
                </c:pt>
                <c:pt idx="2718" formatCode="General">
                  <c:v>4.077</c:v>
                </c:pt>
                <c:pt idx="2719" formatCode="General">
                  <c:v>4.0785</c:v>
                </c:pt>
                <c:pt idx="2720" formatCode="General">
                  <c:v>4.08</c:v>
                </c:pt>
                <c:pt idx="2721" formatCode="General">
                  <c:v>4.0815000000000001</c:v>
                </c:pt>
                <c:pt idx="2722" formatCode="General">
                  <c:v>4.0830000000000002</c:v>
                </c:pt>
                <c:pt idx="2723" formatCode="General">
                  <c:v>4.0845000000000002</c:v>
                </c:pt>
                <c:pt idx="2724" formatCode="General">
                  <c:v>4.0860000000000003</c:v>
                </c:pt>
                <c:pt idx="2725" formatCode="General">
                  <c:v>4.0875000000000004</c:v>
                </c:pt>
                <c:pt idx="2726" formatCode="General">
                  <c:v>4.0890000000000004</c:v>
                </c:pt>
                <c:pt idx="2727" formatCode="General">
                  <c:v>4.0904999999999996</c:v>
                </c:pt>
                <c:pt idx="2728" formatCode="General">
                  <c:v>4.0919999999999996</c:v>
                </c:pt>
                <c:pt idx="2729" formatCode="General">
                  <c:v>4.0934999999999997</c:v>
                </c:pt>
                <c:pt idx="2730" formatCode="General">
                  <c:v>4.0949999999999998</c:v>
                </c:pt>
                <c:pt idx="2731" formatCode="General">
                  <c:v>4.0964999999999998</c:v>
                </c:pt>
                <c:pt idx="2732" formatCode="General">
                  <c:v>4.0979999999999999</c:v>
                </c:pt>
                <c:pt idx="2733" formatCode="General">
                  <c:v>4.0994999999999999</c:v>
                </c:pt>
                <c:pt idx="2734" formatCode="General">
                  <c:v>4.101</c:v>
                </c:pt>
                <c:pt idx="2735" formatCode="General">
                  <c:v>4.1025</c:v>
                </c:pt>
                <c:pt idx="2736" formatCode="General">
                  <c:v>4.1040000000000001</c:v>
                </c:pt>
                <c:pt idx="2737" formatCode="General">
                  <c:v>4.1055000000000001</c:v>
                </c:pt>
                <c:pt idx="2738" formatCode="General">
                  <c:v>4.1070000000000002</c:v>
                </c:pt>
                <c:pt idx="2739" formatCode="General">
                  <c:v>4.1085000000000003</c:v>
                </c:pt>
                <c:pt idx="2740" formatCode="General">
                  <c:v>4.1100000000000003</c:v>
                </c:pt>
                <c:pt idx="2741" formatCode="General">
                  <c:v>4.1115000000000004</c:v>
                </c:pt>
                <c:pt idx="2742" formatCode="General">
                  <c:v>4.1130000000000004</c:v>
                </c:pt>
                <c:pt idx="2743" formatCode="General">
                  <c:v>4.1144999999999996</c:v>
                </c:pt>
                <c:pt idx="2744" formatCode="General">
                  <c:v>4.1159999999999997</c:v>
                </c:pt>
                <c:pt idx="2745" formatCode="General">
                  <c:v>4.1174999999999997</c:v>
                </c:pt>
                <c:pt idx="2746" formatCode="General">
                  <c:v>4.1189999999999998</c:v>
                </c:pt>
                <c:pt idx="2747" formatCode="General">
                  <c:v>4.1204999999999998</c:v>
                </c:pt>
                <c:pt idx="2748" formatCode="General">
                  <c:v>4.1219999999999999</c:v>
                </c:pt>
                <c:pt idx="2749" formatCode="General">
                  <c:v>4.1234999999999999</c:v>
                </c:pt>
                <c:pt idx="2750" formatCode="General">
                  <c:v>4.125</c:v>
                </c:pt>
                <c:pt idx="2751" formatCode="General">
                  <c:v>4.1265000000000001</c:v>
                </c:pt>
                <c:pt idx="2752" formatCode="General">
                  <c:v>4.1280000000000001</c:v>
                </c:pt>
                <c:pt idx="2753" formatCode="General">
                  <c:v>4.1295000000000002</c:v>
                </c:pt>
                <c:pt idx="2754" formatCode="General">
                  <c:v>4.1310000000000002</c:v>
                </c:pt>
                <c:pt idx="2755" formatCode="General">
                  <c:v>4.1325000000000003</c:v>
                </c:pt>
                <c:pt idx="2756" formatCode="General">
                  <c:v>4.1340000000000003</c:v>
                </c:pt>
                <c:pt idx="2757" formatCode="General">
                  <c:v>4.1355000000000004</c:v>
                </c:pt>
                <c:pt idx="2758" formatCode="General">
                  <c:v>4.1369999999999996</c:v>
                </c:pt>
                <c:pt idx="2759" formatCode="General">
                  <c:v>4.1384999999999996</c:v>
                </c:pt>
                <c:pt idx="2760" formatCode="General">
                  <c:v>4.1399999999999997</c:v>
                </c:pt>
                <c:pt idx="2761" formatCode="General">
                  <c:v>4.1414999999999997</c:v>
                </c:pt>
                <c:pt idx="2762" formatCode="General">
                  <c:v>4.1429999999999998</c:v>
                </c:pt>
                <c:pt idx="2763" formatCode="General">
                  <c:v>4.1444999999999999</c:v>
                </c:pt>
                <c:pt idx="2764" formatCode="General">
                  <c:v>4.1459999999999999</c:v>
                </c:pt>
                <c:pt idx="2765" formatCode="General">
                  <c:v>4.1475</c:v>
                </c:pt>
                <c:pt idx="2766" formatCode="General">
                  <c:v>4.149</c:v>
                </c:pt>
                <c:pt idx="2767" formatCode="General">
                  <c:v>4.1505000000000001</c:v>
                </c:pt>
                <c:pt idx="2768" formatCode="General">
                  <c:v>4.1520000000000001</c:v>
                </c:pt>
                <c:pt idx="2769" formatCode="General">
                  <c:v>4.1535000000000002</c:v>
                </c:pt>
                <c:pt idx="2770" formatCode="General">
                  <c:v>4.1550000000000002</c:v>
                </c:pt>
                <c:pt idx="2771" formatCode="General">
                  <c:v>4.1565000000000003</c:v>
                </c:pt>
                <c:pt idx="2772" formatCode="General">
                  <c:v>4.1580000000000004</c:v>
                </c:pt>
                <c:pt idx="2773" formatCode="General">
                  <c:v>4.1595000000000004</c:v>
                </c:pt>
                <c:pt idx="2774" formatCode="General">
                  <c:v>4.1609999999999996</c:v>
                </c:pt>
                <c:pt idx="2775" formatCode="General">
                  <c:v>4.1624999999999996</c:v>
                </c:pt>
                <c:pt idx="2776" formatCode="General">
                  <c:v>4.1639999999999997</c:v>
                </c:pt>
                <c:pt idx="2777" formatCode="General">
                  <c:v>4.1654999999999998</c:v>
                </c:pt>
                <c:pt idx="2778" formatCode="General">
                  <c:v>4.1669999999999998</c:v>
                </c:pt>
                <c:pt idx="2779" formatCode="General">
                  <c:v>4.1684999999999999</c:v>
                </c:pt>
                <c:pt idx="2780" formatCode="General">
                  <c:v>4.17</c:v>
                </c:pt>
                <c:pt idx="2781" formatCode="General">
                  <c:v>4.1715</c:v>
                </c:pt>
                <c:pt idx="2782" formatCode="General">
                  <c:v>4.173</c:v>
                </c:pt>
                <c:pt idx="2783" formatCode="General">
                  <c:v>4.1745000000000001</c:v>
                </c:pt>
                <c:pt idx="2784" formatCode="General">
                  <c:v>4.1760000000000002</c:v>
                </c:pt>
                <c:pt idx="2785" formatCode="General">
                  <c:v>4.1775000000000002</c:v>
                </c:pt>
                <c:pt idx="2786" formatCode="General">
                  <c:v>4.1790000000000003</c:v>
                </c:pt>
                <c:pt idx="2787" formatCode="General">
                  <c:v>4.1805000000000003</c:v>
                </c:pt>
                <c:pt idx="2788" formatCode="General">
                  <c:v>4.1820000000000004</c:v>
                </c:pt>
                <c:pt idx="2789" formatCode="General">
                  <c:v>4.1835000000000004</c:v>
                </c:pt>
                <c:pt idx="2790" formatCode="General">
                  <c:v>4.1849999999999996</c:v>
                </c:pt>
                <c:pt idx="2791" formatCode="General">
                  <c:v>4.1864999999999997</c:v>
                </c:pt>
                <c:pt idx="2792" formatCode="General">
                  <c:v>4.1879999999999997</c:v>
                </c:pt>
                <c:pt idx="2793" formatCode="General">
                  <c:v>4.1894999999999998</c:v>
                </c:pt>
                <c:pt idx="2794" formatCode="General">
                  <c:v>4.1909999999999998</c:v>
                </c:pt>
                <c:pt idx="2795" formatCode="General">
                  <c:v>4.1924999999999999</c:v>
                </c:pt>
                <c:pt idx="2796" formatCode="General">
                  <c:v>4.194</c:v>
                </c:pt>
                <c:pt idx="2797" formatCode="General">
                  <c:v>4.1955</c:v>
                </c:pt>
                <c:pt idx="2798" formatCode="General">
                  <c:v>4.1970000000000001</c:v>
                </c:pt>
                <c:pt idx="2799" formatCode="General">
                  <c:v>4.1985000000000001</c:v>
                </c:pt>
                <c:pt idx="2800" formatCode="General">
                  <c:v>4.2</c:v>
                </c:pt>
                <c:pt idx="2801" formatCode="General">
                  <c:v>4.2015000000000002</c:v>
                </c:pt>
                <c:pt idx="2802" formatCode="General">
                  <c:v>4.2030000000000003</c:v>
                </c:pt>
                <c:pt idx="2803" formatCode="General">
                  <c:v>4.2045000000000003</c:v>
                </c:pt>
                <c:pt idx="2804" formatCode="General">
                  <c:v>4.2060000000000004</c:v>
                </c:pt>
                <c:pt idx="2805" formatCode="General">
                  <c:v>4.2074999999999996</c:v>
                </c:pt>
                <c:pt idx="2806" formatCode="General">
                  <c:v>4.2089999999999996</c:v>
                </c:pt>
                <c:pt idx="2807" formatCode="General">
                  <c:v>4.2104999999999997</c:v>
                </c:pt>
                <c:pt idx="2808" formatCode="General">
                  <c:v>4.2119999999999997</c:v>
                </c:pt>
                <c:pt idx="2809" formatCode="General">
                  <c:v>4.2134999999999998</c:v>
                </c:pt>
                <c:pt idx="2810" formatCode="General">
                  <c:v>4.2149999999999999</c:v>
                </c:pt>
                <c:pt idx="2811" formatCode="General">
                  <c:v>4.2164999999999999</c:v>
                </c:pt>
                <c:pt idx="2812" formatCode="General">
                  <c:v>4.218</c:v>
                </c:pt>
                <c:pt idx="2813" formatCode="General">
                  <c:v>4.2195</c:v>
                </c:pt>
                <c:pt idx="2814" formatCode="General">
                  <c:v>4.2210000000000001</c:v>
                </c:pt>
                <c:pt idx="2815" formatCode="General">
                  <c:v>4.2225000000000001</c:v>
                </c:pt>
                <c:pt idx="2816" formatCode="General">
                  <c:v>4.2240000000000002</c:v>
                </c:pt>
                <c:pt idx="2817" formatCode="General">
                  <c:v>4.2255000000000003</c:v>
                </c:pt>
                <c:pt idx="2818" formatCode="General">
                  <c:v>4.2270000000000003</c:v>
                </c:pt>
                <c:pt idx="2819" formatCode="General">
                  <c:v>4.2285000000000004</c:v>
                </c:pt>
                <c:pt idx="2820" formatCode="General">
                  <c:v>4.2300000000000004</c:v>
                </c:pt>
                <c:pt idx="2821" formatCode="General">
                  <c:v>4.2314999999999996</c:v>
                </c:pt>
                <c:pt idx="2822" formatCode="General">
                  <c:v>4.2329999999999997</c:v>
                </c:pt>
                <c:pt idx="2823" formatCode="General">
                  <c:v>4.2344999999999997</c:v>
                </c:pt>
                <c:pt idx="2824" formatCode="General">
                  <c:v>4.2359999999999998</c:v>
                </c:pt>
                <c:pt idx="2825" formatCode="General">
                  <c:v>4.2374999999999998</c:v>
                </c:pt>
                <c:pt idx="2826" formatCode="General">
                  <c:v>4.2389999999999999</c:v>
                </c:pt>
                <c:pt idx="2827" formatCode="General">
                  <c:v>4.2404999999999999</c:v>
                </c:pt>
                <c:pt idx="2828" formatCode="General">
                  <c:v>4.242</c:v>
                </c:pt>
                <c:pt idx="2829" formatCode="General">
                  <c:v>4.2435</c:v>
                </c:pt>
                <c:pt idx="2830" formatCode="General">
                  <c:v>4.2450000000000001</c:v>
                </c:pt>
                <c:pt idx="2831" formatCode="General">
                  <c:v>4.2465000000000002</c:v>
                </c:pt>
                <c:pt idx="2832" formatCode="General">
                  <c:v>4.2480000000000002</c:v>
                </c:pt>
                <c:pt idx="2833" formatCode="General">
                  <c:v>4.2495000000000003</c:v>
                </c:pt>
                <c:pt idx="2834" formatCode="General">
                  <c:v>4.2510000000000003</c:v>
                </c:pt>
                <c:pt idx="2835" formatCode="General">
                  <c:v>4.2525000000000004</c:v>
                </c:pt>
                <c:pt idx="2836" formatCode="General">
                  <c:v>4.2539999999999996</c:v>
                </c:pt>
                <c:pt idx="2837" formatCode="General">
                  <c:v>4.2554999999999996</c:v>
                </c:pt>
                <c:pt idx="2838" formatCode="General">
                  <c:v>4.2569999999999997</c:v>
                </c:pt>
                <c:pt idx="2839" formatCode="General">
                  <c:v>4.2584999999999997</c:v>
                </c:pt>
                <c:pt idx="2840" formatCode="General">
                  <c:v>4.26</c:v>
                </c:pt>
                <c:pt idx="2841" formatCode="General">
                  <c:v>4.2614999999999998</c:v>
                </c:pt>
                <c:pt idx="2842" formatCode="General">
                  <c:v>4.2629999999999999</c:v>
                </c:pt>
                <c:pt idx="2843" formatCode="General">
                  <c:v>4.2645</c:v>
                </c:pt>
                <c:pt idx="2844" formatCode="General">
                  <c:v>4.266</c:v>
                </c:pt>
                <c:pt idx="2845" formatCode="General">
                  <c:v>4.2675000000000001</c:v>
                </c:pt>
                <c:pt idx="2846" formatCode="General">
                  <c:v>4.2690000000000001</c:v>
                </c:pt>
                <c:pt idx="2847" formatCode="General">
                  <c:v>4.2705000000000002</c:v>
                </c:pt>
                <c:pt idx="2848" formatCode="General">
                  <c:v>4.2720000000000002</c:v>
                </c:pt>
                <c:pt idx="2849" formatCode="General">
                  <c:v>4.2735000000000003</c:v>
                </c:pt>
                <c:pt idx="2850" formatCode="General">
                  <c:v>4.2750000000000004</c:v>
                </c:pt>
                <c:pt idx="2851" formatCode="General">
                  <c:v>4.2765000000000004</c:v>
                </c:pt>
                <c:pt idx="2852" formatCode="General">
                  <c:v>4.2779999999999996</c:v>
                </c:pt>
                <c:pt idx="2853" formatCode="General">
                  <c:v>4.2794999999999996</c:v>
                </c:pt>
                <c:pt idx="2854" formatCode="General">
                  <c:v>4.2809999999999997</c:v>
                </c:pt>
                <c:pt idx="2855" formatCode="General">
                  <c:v>4.2824999999999998</c:v>
                </c:pt>
                <c:pt idx="2856" formatCode="General">
                  <c:v>4.2839999999999998</c:v>
                </c:pt>
                <c:pt idx="2857" formatCode="General">
                  <c:v>4.2854999999999999</c:v>
                </c:pt>
                <c:pt idx="2858" formatCode="General">
                  <c:v>4.2869999999999999</c:v>
                </c:pt>
                <c:pt idx="2859" formatCode="General">
                  <c:v>4.2885</c:v>
                </c:pt>
                <c:pt idx="2860" formatCode="General">
                  <c:v>4.29</c:v>
                </c:pt>
                <c:pt idx="2861" formatCode="General">
                  <c:v>4.2915000000000001</c:v>
                </c:pt>
                <c:pt idx="2862" formatCode="General">
                  <c:v>4.2930000000000001</c:v>
                </c:pt>
                <c:pt idx="2863" formatCode="General">
                  <c:v>4.2945000000000002</c:v>
                </c:pt>
                <c:pt idx="2864" formatCode="General">
                  <c:v>4.2960000000000003</c:v>
                </c:pt>
                <c:pt idx="2865" formatCode="General">
                  <c:v>4.2975000000000003</c:v>
                </c:pt>
                <c:pt idx="2866" formatCode="General">
                  <c:v>4.2990000000000004</c:v>
                </c:pt>
                <c:pt idx="2867" formatCode="General">
                  <c:v>4.3005000000000004</c:v>
                </c:pt>
                <c:pt idx="2868" formatCode="General">
                  <c:v>4.3019999999999996</c:v>
                </c:pt>
                <c:pt idx="2869" formatCode="General">
                  <c:v>4.3034999999999997</c:v>
                </c:pt>
                <c:pt idx="2870" formatCode="General">
                  <c:v>4.3049999999999997</c:v>
                </c:pt>
                <c:pt idx="2871" formatCode="General">
                  <c:v>4.3064999999999998</c:v>
                </c:pt>
                <c:pt idx="2872" formatCode="General">
                  <c:v>4.3079999999999998</c:v>
                </c:pt>
                <c:pt idx="2873" formatCode="General">
                  <c:v>4.3094999999999999</c:v>
                </c:pt>
                <c:pt idx="2874" formatCode="General">
                  <c:v>4.3109999999999999</c:v>
                </c:pt>
                <c:pt idx="2875" formatCode="General">
                  <c:v>4.3125</c:v>
                </c:pt>
                <c:pt idx="2876" formatCode="General">
                  <c:v>4.3140000000000001</c:v>
                </c:pt>
                <c:pt idx="2877" formatCode="General">
                  <c:v>4.3155000000000001</c:v>
                </c:pt>
                <c:pt idx="2878" formatCode="General">
                  <c:v>4.3170000000000002</c:v>
                </c:pt>
                <c:pt idx="2879" formatCode="General">
                  <c:v>4.3185000000000002</c:v>
                </c:pt>
                <c:pt idx="2880" formatCode="General">
                  <c:v>4.32</c:v>
                </c:pt>
                <c:pt idx="2881" formatCode="General">
                  <c:v>4.3215000000000003</c:v>
                </c:pt>
                <c:pt idx="2882" formatCode="General">
                  <c:v>4.3230000000000004</c:v>
                </c:pt>
                <c:pt idx="2883" formatCode="General">
                  <c:v>4.3244999999999996</c:v>
                </c:pt>
                <c:pt idx="2884" formatCode="General">
                  <c:v>4.3259999999999996</c:v>
                </c:pt>
                <c:pt idx="2885" formatCode="General">
                  <c:v>4.3274999999999997</c:v>
                </c:pt>
                <c:pt idx="2886" formatCode="General">
                  <c:v>4.3289999999999997</c:v>
                </c:pt>
                <c:pt idx="2887" formatCode="General">
                  <c:v>4.3304999999999998</c:v>
                </c:pt>
                <c:pt idx="2888" formatCode="General">
                  <c:v>4.3319999999999999</c:v>
                </c:pt>
                <c:pt idx="2889" formatCode="General">
                  <c:v>4.3334999999999999</c:v>
                </c:pt>
                <c:pt idx="2890" formatCode="General">
                  <c:v>4.335</c:v>
                </c:pt>
                <c:pt idx="2891" formatCode="General">
                  <c:v>4.3365</c:v>
                </c:pt>
                <c:pt idx="2892" formatCode="General">
                  <c:v>4.3380000000000001</c:v>
                </c:pt>
                <c:pt idx="2893" formatCode="General">
                  <c:v>4.3395000000000001</c:v>
                </c:pt>
                <c:pt idx="2894" formatCode="General">
                  <c:v>4.3410000000000002</c:v>
                </c:pt>
                <c:pt idx="2895" formatCode="General">
                  <c:v>4.3425000000000002</c:v>
                </c:pt>
                <c:pt idx="2896" formatCode="General">
                  <c:v>4.3440000000000003</c:v>
                </c:pt>
                <c:pt idx="2897" formatCode="General">
                  <c:v>4.3455000000000004</c:v>
                </c:pt>
                <c:pt idx="2898" formatCode="General">
                  <c:v>4.3470000000000004</c:v>
                </c:pt>
                <c:pt idx="2899" formatCode="General">
                  <c:v>4.3484999999999996</c:v>
                </c:pt>
                <c:pt idx="2900" formatCode="General">
                  <c:v>4.3499999999999996</c:v>
                </c:pt>
                <c:pt idx="2901" formatCode="General">
                  <c:v>4.3514999999999997</c:v>
                </c:pt>
                <c:pt idx="2902" formatCode="General">
                  <c:v>4.3529999999999998</c:v>
                </c:pt>
                <c:pt idx="2903" formatCode="General">
                  <c:v>4.3544999999999998</c:v>
                </c:pt>
                <c:pt idx="2904" formatCode="General">
                  <c:v>4.3559999999999999</c:v>
                </c:pt>
                <c:pt idx="2905" formatCode="General">
                  <c:v>4.3574999999999999</c:v>
                </c:pt>
                <c:pt idx="2906" formatCode="General">
                  <c:v>4.359</c:v>
                </c:pt>
                <c:pt idx="2907" formatCode="General">
                  <c:v>4.3605</c:v>
                </c:pt>
                <c:pt idx="2908" formatCode="General">
                  <c:v>4.3620000000000001</c:v>
                </c:pt>
                <c:pt idx="2909" formatCode="General">
                  <c:v>4.3635000000000002</c:v>
                </c:pt>
                <c:pt idx="2910" formatCode="General">
                  <c:v>4.3650000000000002</c:v>
                </c:pt>
                <c:pt idx="2911" formatCode="General">
                  <c:v>4.3665000000000003</c:v>
                </c:pt>
                <c:pt idx="2912" formatCode="General">
                  <c:v>4.3680000000000003</c:v>
                </c:pt>
                <c:pt idx="2913" formatCode="General">
                  <c:v>4.3695000000000004</c:v>
                </c:pt>
                <c:pt idx="2914" formatCode="General">
                  <c:v>4.3710000000000004</c:v>
                </c:pt>
                <c:pt idx="2915" formatCode="General">
                  <c:v>4.3724999999999996</c:v>
                </c:pt>
                <c:pt idx="2916" formatCode="General">
                  <c:v>4.3739999999999997</c:v>
                </c:pt>
                <c:pt idx="2917" formatCode="General">
                  <c:v>4.3754999999999997</c:v>
                </c:pt>
                <c:pt idx="2918" formatCode="General">
                  <c:v>4.3769999999999998</c:v>
                </c:pt>
                <c:pt idx="2919" formatCode="General">
                  <c:v>4.3784999999999998</c:v>
                </c:pt>
                <c:pt idx="2920" formatCode="General">
                  <c:v>4.38</c:v>
                </c:pt>
                <c:pt idx="2921" formatCode="General">
                  <c:v>4.3815</c:v>
                </c:pt>
                <c:pt idx="2922" formatCode="General">
                  <c:v>4.383</c:v>
                </c:pt>
                <c:pt idx="2923" formatCode="General">
                  <c:v>4.3845000000000001</c:v>
                </c:pt>
                <c:pt idx="2924" formatCode="General">
                  <c:v>4.3860000000000001</c:v>
                </c:pt>
                <c:pt idx="2925" formatCode="General">
                  <c:v>4.3875000000000002</c:v>
                </c:pt>
                <c:pt idx="2926" formatCode="General">
                  <c:v>4.3890000000000002</c:v>
                </c:pt>
                <c:pt idx="2927" formatCode="General">
                  <c:v>4.3905000000000003</c:v>
                </c:pt>
                <c:pt idx="2928" formatCode="General">
                  <c:v>4.3920000000000003</c:v>
                </c:pt>
                <c:pt idx="2929" formatCode="General">
                  <c:v>4.3935000000000004</c:v>
                </c:pt>
                <c:pt idx="2930" formatCode="General">
                  <c:v>4.3949999999999996</c:v>
                </c:pt>
                <c:pt idx="2931" formatCode="General">
                  <c:v>4.3964999999999996</c:v>
                </c:pt>
                <c:pt idx="2932" formatCode="General">
                  <c:v>4.3979999999999997</c:v>
                </c:pt>
                <c:pt idx="2933" formatCode="General">
                  <c:v>4.3994999999999997</c:v>
                </c:pt>
                <c:pt idx="2934" formatCode="General">
                  <c:v>4.4009999999999998</c:v>
                </c:pt>
                <c:pt idx="2935" formatCode="General">
                  <c:v>4.4024999999999999</c:v>
                </c:pt>
                <c:pt idx="2936" formatCode="General">
                  <c:v>4.4039999999999999</c:v>
                </c:pt>
                <c:pt idx="2937" formatCode="General">
                  <c:v>4.4055</c:v>
                </c:pt>
                <c:pt idx="2938" formatCode="General">
                  <c:v>4.407</c:v>
                </c:pt>
                <c:pt idx="2939" formatCode="General">
                  <c:v>4.4085000000000001</c:v>
                </c:pt>
                <c:pt idx="2940" formatCode="General">
                  <c:v>4.41</c:v>
                </c:pt>
                <c:pt idx="2941" formatCode="General">
                  <c:v>4.4115000000000002</c:v>
                </c:pt>
                <c:pt idx="2942" formatCode="General">
                  <c:v>4.4130000000000003</c:v>
                </c:pt>
                <c:pt idx="2943" formatCode="General">
                  <c:v>4.4145000000000003</c:v>
                </c:pt>
                <c:pt idx="2944" formatCode="General">
                  <c:v>4.4160000000000004</c:v>
                </c:pt>
                <c:pt idx="2945" formatCode="General">
                  <c:v>4.4175000000000004</c:v>
                </c:pt>
                <c:pt idx="2946" formatCode="General">
                  <c:v>4.4189999999999996</c:v>
                </c:pt>
                <c:pt idx="2947" formatCode="General">
                  <c:v>4.4204999999999997</c:v>
                </c:pt>
                <c:pt idx="2948" formatCode="General">
                  <c:v>4.4219999999999997</c:v>
                </c:pt>
                <c:pt idx="2949" formatCode="General">
                  <c:v>4.4234999999999998</c:v>
                </c:pt>
                <c:pt idx="2950" formatCode="General">
                  <c:v>4.4249999999999998</c:v>
                </c:pt>
                <c:pt idx="2951" formatCode="General">
                  <c:v>4.4264999999999999</c:v>
                </c:pt>
                <c:pt idx="2952" formatCode="General">
                  <c:v>4.4279999999999999</c:v>
                </c:pt>
                <c:pt idx="2953" formatCode="General">
                  <c:v>4.4295</c:v>
                </c:pt>
                <c:pt idx="2954" formatCode="General">
                  <c:v>4.431</c:v>
                </c:pt>
                <c:pt idx="2955" formatCode="General">
                  <c:v>4.4325000000000001</c:v>
                </c:pt>
                <c:pt idx="2956" formatCode="General">
                  <c:v>4.4340000000000002</c:v>
                </c:pt>
                <c:pt idx="2957" formatCode="General">
                  <c:v>4.4355000000000002</c:v>
                </c:pt>
                <c:pt idx="2958" formatCode="General">
                  <c:v>4.4370000000000003</c:v>
                </c:pt>
                <c:pt idx="2959" formatCode="General">
                  <c:v>4.4385000000000003</c:v>
                </c:pt>
                <c:pt idx="2960" formatCode="General">
                  <c:v>4.4400000000000004</c:v>
                </c:pt>
                <c:pt idx="2961" formatCode="General">
                  <c:v>4.4414999999999996</c:v>
                </c:pt>
                <c:pt idx="2962" formatCode="General">
                  <c:v>4.4429999999999996</c:v>
                </c:pt>
                <c:pt idx="2963" formatCode="General">
                  <c:v>4.4444999999999997</c:v>
                </c:pt>
                <c:pt idx="2964" formatCode="General">
                  <c:v>4.4459999999999997</c:v>
                </c:pt>
                <c:pt idx="2965" formatCode="General">
                  <c:v>4.4474999999999998</c:v>
                </c:pt>
                <c:pt idx="2966" formatCode="General">
                  <c:v>4.4489999999999998</c:v>
                </c:pt>
                <c:pt idx="2967" formatCode="General">
                  <c:v>4.4504999999999999</c:v>
                </c:pt>
                <c:pt idx="2968" formatCode="General">
                  <c:v>4.452</c:v>
                </c:pt>
                <c:pt idx="2969" formatCode="General">
                  <c:v>4.4535</c:v>
                </c:pt>
                <c:pt idx="2970" formatCode="General">
                  <c:v>4.4550000000000001</c:v>
                </c:pt>
                <c:pt idx="2971" formatCode="General">
                  <c:v>4.4565000000000001</c:v>
                </c:pt>
                <c:pt idx="2972" formatCode="General">
                  <c:v>4.4580000000000002</c:v>
                </c:pt>
                <c:pt idx="2973" formatCode="General">
                  <c:v>4.4595000000000002</c:v>
                </c:pt>
                <c:pt idx="2974" formatCode="General">
                  <c:v>4.4610000000000003</c:v>
                </c:pt>
                <c:pt idx="2975" formatCode="General">
                  <c:v>4.4625000000000004</c:v>
                </c:pt>
                <c:pt idx="2976" formatCode="General">
                  <c:v>4.4640000000000004</c:v>
                </c:pt>
                <c:pt idx="2977" formatCode="General">
                  <c:v>4.4654999999999996</c:v>
                </c:pt>
                <c:pt idx="2978" formatCode="General">
                  <c:v>4.4669999999999996</c:v>
                </c:pt>
                <c:pt idx="2979" formatCode="General">
                  <c:v>4.4684999999999997</c:v>
                </c:pt>
                <c:pt idx="2980" formatCode="General">
                  <c:v>4.47</c:v>
                </c:pt>
                <c:pt idx="2981" formatCode="General">
                  <c:v>4.4714999999999998</c:v>
                </c:pt>
                <c:pt idx="2982" formatCode="General">
                  <c:v>4.4729999999999999</c:v>
                </c:pt>
                <c:pt idx="2983" formatCode="General">
                  <c:v>4.4744999999999999</c:v>
                </c:pt>
                <c:pt idx="2984" formatCode="General">
                  <c:v>4.476</c:v>
                </c:pt>
                <c:pt idx="2985" formatCode="General">
                  <c:v>4.4775</c:v>
                </c:pt>
                <c:pt idx="2986" formatCode="General">
                  <c:v>4.4790000000000001</c:v>
                </c:pt>
                <c:pt idx="2987" formatCode="General">
                  <c:v>4.4805000000000001</c:v>
                </c:pt>
                <c:pt idx="2988" formatCode="General">
                  <c:v>4.4820000000000002</c:v>
                </c:pt>
                <c:pt idx="2989" formatCode="General">
                  <c:v>4.4835000000000003</c:v>
                </c:pt>
                <c:pt idx="2990" formatCode="General">
                  <c:v>4.4850000000000003</c:v>
                </c:pt>
                <c:pt idx="2991" formatCode="General">
                  <c:v>4.4865000000000004</c:v>
                </c:pt>
                <c:pt idx="2992" formatCode="General">
                  <c:v>4.4880000000000004</c:v>
                </c:pt>
                <c:pt idx="2993" formatCode="General">
                  <c:v>4.4894999999999996</c:v>
                </c:pt>
                <c:pt idx="2994" formatCode="General">
                  <c:v>4.4909999999999997</c:v>
                </c:pt>
                <c:pt idx="2995" formatCode="General">
                  <c:v>4.4924999999999997</c:v>
                </c:pt>
                <c:pt idx="2996" formatCode="General">
                  <c:v>4.4939999999999998</c:v>
                </c:pt>
                <c:pt idx="2997" formatCode="General">
                  <c:v>4.4954999999999998</c:v>
                </c:pt>
                <c:pt idx="2998" formatCode="General">
                  <c:v>4.4969999999999999</c:v>
                </c:pt>
                <c:pt idx="2999" formatCode="General">
                  <c:v>4.4984999999999999</c:v>
                </c:pt>
                <c:pt idx="3000" formatCode="General">
                  <c:v>4.5</c:v>
                </c:pt>
                <c:pt idx="3001" formatCode="General">
                  <c:v>4.5015000000000001</c:v>
                </c:pt>
                <c:pt idx="3002" formatCode="General">
                  <c:v>4.5030000000000001</c:v>
                </c:pt>
                <c:pt idx="3003" formatCode="General">
                  <c:v>4.5045000000000002</c:v>
                </c:pt>
                <c:pt idx="3004" formatCode="General">
                  <c:v>4.5060000000000002</c:v>
                </c:pt>
                <c:pt idx="3005" formatCode="General">
                  <c:v>4.5075000000000003</c:v>
                </c:pt>
                <c:pt idx="3006" formatCode="General">
                  <c:v>4.5090000000000003</c:v>
                </c:pt>
                <c:pt idx="3007" formatCode="General">
                  <c:v>4.5105000000000004</c:v>
                </c:pt>
                <c:pt idx="3008" formatCode="General">
                  <c:v>4.5119999999999996</c:v>
                </c:pt>
                <c:pt idx="3009" formatCode="General">
                  <c:v>4.5134999999999996</c:v>
                </c:pt>
                <c:pt idx="3010" formatCode="General">
                  <c:v>4.5149999999999997</c:v>
                </c:pt>
                <c:pt idx="3011" formatCode="General">
                  <c:v>4.5164999999999997</c:v>
                </c:pt>
                <c:pt idx="3012" formatCode="General">
                  <c:v>4.5179999999999998</c:v>
                </c:pt>
                <c:pt idx="3013" formatCode="General">
                  <c:v>4.5194999999999999</c:v>
                </c:pt>
                <c:pt idx="3014" formatCode="General">
                  <c:v>4.5209999999999999</c:v>
                </c:pt>
                <c:pt idx="3015" formatCode="General">
                  <c:v>4.5225</c:v>
                </c:pt>
                <c:pt idx="3016" formatCode="General">
                  <c:v>4.524</c:v>
                </c:pt>
                <c:pt idx="3017" formatCode="General">
                  <c:v>4.5255000000000001</c:v>
                </c:pt>
                <c:pt idx="3018" formatCode="General">
                  <c:v>4.5270000000000001</c:v>
                </c:pt>
                <c:pt idx="3019" formatCode="General">
                  <c:v>4.5285000000000002</c:v>
                </c:pt>
                <c:pt idx="3020" formatCode="General">
                  <c:v>4.53</c:v>
                </c:pt>
                <c:pt idx="3021" formatCode="General">
                  <c:v>4.5315000000000003</c:v>
                </c:pt>
                <c:pt idx="3022" formatCode="General">
                  <c:v>4.5330000000000004</c:v>
                </c:pt>
                <c:pt idx="3023" formatCode="General">
                  <c:v>4.5345000000000004</c:v>
                </c:pt>
                <c:pt idx="3024" formatCode="General">
                  <c:v>4.5359999999999996</c:v>
                </c:pt>
                <c:pt idx="3025" formatCode="General">
                  <c:v>4.5374999999999996</c:v>
                </c:pt>
                <c:pt idx="3026" formatCode="General">
                  <c:v>4.5389999999999997</c:v>
                </c:pt>
                <c:pt idx="3027" formatCode="General">
                  <c:v>4.5404999999999998</c:v>
                </c:pt>
                <c:pt idx="3028" formatCode="General">
                  <c:v>4.5419999999999998</c:v>
                </c:pt>
                <c:pt idx="3029" formatCode="General">
                  <c:v>4.5434999999999999</c:v>
                </c:pt>
                <c:pt idx="3030" formatCode="General">
                  <c:v>4.5449999999999999</c:v>
                </c:pt>
                <c:pt idx="3031" formatCode="General">
                  <c:v>4.5465</c:v>
                </c:pt>
                <c:pt idx="3032" formatCode="General">
                  <c:v>4.548</c:v>
                </c:pt>
                <c:pt idx="3033" formatCode="General">
                  <c:v>4.5495000000000001</c:v>
                </c:pt>
                <c:pt idx="3034" formatCode="General">
                  <c:v>4.5510000000000002</c:v>
                </c:pt>
                <c:pt idx="3035" formatCode="General">
                  <c:v>4.5525000000000002</c:v>
                </c:pt>
                <c:pt idx="3036" formatCode="General">
                  <c:v>4.5540000000000003</c:v>
                </c:pt>
                <c:pt idx="3037" formatCode="General">
                  <c:v>4.5555000000000003</c:v>
                </c:pt>
                <c:pt idx="3038" formatCode="General">
                  <c:v>4.5570000000000004</c:v>
                </c:pt>
                <c:pt idx="3039" formatCode="General">
                  <c:v>4.5585000000000004</c:v>
                </c:pt>
                <c:pt idx="3040" formatCode="General">
                  <c:v>4.5599999999999996</c:v>
                </c:pt>
                <c:pt idx="3041" formatCode="General">
                  <c:v>4.5614999999999997</c:v>
                </c:pt>
                <c:pt idx="3042" formatCode="General">
                  <c:v>4.5629999999999997</c:v>
                </c:pt>
                <c:pt idx="3043" formatCode="General">
                  <c:v>4.5644999999999998</c:v>
                </c:pt>
                <c:pt idx="3044" formatCode="General">
                  <c:v>4.5659999999999998</c:v>
                </c:pt>
                <c:pt idx="3045" formatCode="General">
                  <c:v>4.5674999999999999</c:v>
                </c:pt>
                <c:pt idx="3046" formatCode="General">
                  <c:v>4.569</c:v>
                </c:pt>
                <c:pt idx="3047" formatCode="General">
                  <c:v>4.5705</c:v>
                </c:pt>
                <c:pt idx="3048" formatCode="General">
                  <c:v>4.5720000000000001</c:v>
                </c:pt>
                <c:pt idx="3049" formatCode="General">
                  <c:v>4.5735000000000001</c:v>
                </c:pt>
                <c:pt idx="3050" formatCode="General">
                  <c:v>4.5750000000000002</c:v>
                </c:pt>
                <c:pt idx="3051" formatCode="General">
                  <c:v>4.5765000000000002</c:v>
                </c:pt>
                <c:pt idx="3052" formatCode="General">
                  <c:v>4.5780000000000003</c:v>
                </c:pt>
                <c:pt idx="3053" formatCode="General">
                  <c:v>4.5795000000000003</c:v>
                </c:pt>
                <c:pt idx="3054" formatCode="General">
                  <c:v>4.5810000000000004</c:v>
                </c:pt>
                <c:pt idx="3055" formatCode="General">
                  <c:v>4.5824999999999996</c:v>
                </c:pt>
                <c:pt idx="3056" formatCode="General">
                  <c:v>4.5839999999999996</c:v>
                </c:pt>
                <c:pt idx="3057" formatCode="General">
                  <c:v>4.5854999999999997</c:v>
                </c:pt>
                <c:pt idx="3058" formatCode="General">
                  <c:v>4.5869999999999997</c:v>
                </c:pt>
                <c:pt idx="3059" formatCode="General">
                  <c:v>4.5884999999999998</c:v>
                </c:pt>
                <c:pt idx="3060" formatCode="General">
                  <c:v>4.59</c:v>
                </c:pt>
                <c:pt idx="3061" formatCode="General">
                  <c:v>4.5914999999999999</c:v>
                </c:pt>
                <c:pt idx="3062" formatCode="General">
                  <c:v>4.593</c:v>
                </c:pt>
                <c:pt idx="3063" formatCode="General">
                  <c:v>4.5945</c:v>
                </c:pt>
                <c:pt idx="3064" formatCode="General">
                  <c:v>4.5960000000000001</c:v>
                </c:pt>
                <c:pt idx="3065" formatCode="General">
                  <c:v>4.5975000000000001</c:v>
                </c:pt>
                <c:pt idx="3066" formatCode="General">
                  <c:v>4.5990000000000002</c:v>
                </c:pt>
                <c:pt idx="3067" formatCode="General">
                  <c:v>4.6005000000000003</c:v>
                </c:pt>
                <c:pt idx="3068" formatCode="General">
                  <c:v>4.6020000000000003</c:v>
                </c:pt>
                <c:pt idx="3069" formatCode="General">
                  <c:v>4.6035000000000004</c:v>
                </c:pt>
                <c:pt idx="3070" formatCode="General">
                  <c:v>4.6050000000000004</c:v>
                </c:pt>
                <c:pt idx="3071" formatCode="General">
                  <c:v>4.6064999999999996</c:v>
                </c:pt>
                <c:pt idx="3072" formatCode="General">
                  <c:v>4.6079999999999997</c:v>
                </c:pt>
                <c:pt idx="3073" formatCode="General">
                  <c:v>4.6094999999999997</c:v>
                </c:pt>
                <c:pt idx="3074" formatCode="General">
                  <c:v>4.6109999999999998</c:v>
                </c:pt>
                <c:pt idx="3075" formatCode="General">
                  <c:v>4.6124999999999998</c:v>
                </c:pt>
                <c:pt idx="3076" formatCode="General">
                  <c:v>4.6139999999999999</c:v>
                </c:pt>
                <c:pt idx="3077" formatCode="General">
                  <c:v>4.6154999999999999</c:v>
                </c:pt>
                <c:pt idx="3078" formatCode="General">
                  <c:v>4.617</c:v>
                </c:pt>
                <c:pt idx="3079" formatCode="General">
                  <c:v>4.6185</c:v>
                </c:pt>
                <c:pt idx="3080" formatCode="General">
                  <c:v>4.62</c:v>
                </c:pt>
                <c:pt idx="3081" formatCode="General">
                  <c:v>4.6215000000000002</c:v>
                </c:pt>
                <c:pt idx="3082" formatCode="General">
                  <c:v>4.6230000000000002</c:v>
                </c:pt>
                <c:pt idx="3083" formatCode="General">
                  <c:v>4.6245000000000003</c:v>
                </c:pt>
                <c:pt idx="3084" formatCode="General">
                  <c:v>4.6260000000000003</c:v>
                </c:pt>
                <c:pt idx="3085" formatCode="General">
                  <c:v>4.6275000000000004</c:v>
                </c:pt>
                <c:pt idx="3086" formatCode="General">
                  <c:v>4.6289999999999996</c:v>
                </c:pt>
                <c:pt idx="3087" formatCode="General">
                  <c:v>4.6304999999999996</c:v>
                </c:pt>
                <c:pt idx="3088" formatCode="General">
                  <c:v>4.6319999999999997</c:v>
                </c:pt>
                <c:pt idx="3089" formatCode="General">
                  <c:v>4.6334999999999997</c:v>
                </c:pt>
                <c:pt idx="3090" formatCode="General">
                  <c:v>4.6349999999999998</c:v>
                </c:pt>
                <c:pt idx="3091" formatCode="General">
                  <c:v>4.6364999999999998</c:v>
                </c:pt>
                <c:pt idx="3092" formatCode="General">
                  <c:v>4.6379999999999999</c:v>
                </c:pt>
                <c:pt idx="3093" formatCode="General">
                  <c:v>4.6395</c:v>
                </c:pt>
                <c:pt idx="3094" formatCode="General">
                  <c:v>4.641</c:v>
                </c:pt>
                <c:pt idx="3095" formatCode="General">
                  <c:v>4.6425000000000001</c:v>
                </c:pt>
                <c:pt idx="3096" formatCode="General">
                  <c:v>4.6440000000000001</c:v>
                </c:pt>
                <c:pt idx="3097" formatCode="General">
                  <c:v>4.6455000000000002</c:v>
                </c:pt>
                <c:pt idx="3098" formatCode="General">
                  <c:v>4.6470000000000002</c:v>
                </c:pt>
                <c:pt idx="3099" formatCode="General">
                  <c:v>4.6485000000000003</c:v>
                </c:pt>
                <c:pt idx="3100" formatCode="General">
                  <c:v>4.6500000000000004</c:v>
                </c:pt>
                <c:pt idx="3101" formatCode="General">
                  <c:v>4.6515000000000004</c:v>
                </c:pt>
                <c:pt idx="3102" formatCode="General">
                  <c:v>4.6529999999999996</c:v>
                </c:pt>
                <c:pt idx="3103" formatCode="General">
                  <c:v>4.6544999999999996</c:v>
                </c:pt>
                <c:pt idx="3104" formatCode="General">
                  <c:v>4.6559999999999997</c:v>
                </c:pt>
                <c:pt idx="3105" formatCode="General">
                  <c:v>4.6574999999999998</c:v>
                </c:pt>
                <c:pt idx="3106" formatCode="General">
                  <c:v>4.6589999999999998</c:v>
                </c:pt>
                <c:pt idx="3107" formatCode="General">
                  <c:v>4.6604999999999999</c:v>
                </c:pt>
                <c:pt idx="3108" formatCode="General">
                  <c:v>4.6619999999999999</c:v>
                </c:pt>
                <c:pt idx="3109" formatCode="General">
                  <c:v>4.6635</c:v>
                </c:pt>
                <c:pt idx="3110" formatCode="General">
                  <c:v>4.665</c:v>
                </c:pt>
                <c:pt idx="3111" formatCode="General">
                  <c:v>4.6665000000000001</c:v>
                </c:pt>
                <c:pt idx="3112" formatCode="General">
                  <c:v>4.6680000000000001</c:v>
                </c:pt>
                <c:pt idx="3113" formatCode="General">
                  <c:v>4.6695000000000002</c:v>
                </c:pt>
                <c:pt idx="3114" formatCode="General">
                  <c:v>4.6710000000000003</c:v>
                </c:pt>
                <c:pt idx="3115" formatCode="General">
                  <c:v>4.6725000000000003</c:v>
                </c:pt>
                <c:pt idx="3116" formatCode="General">
                  <c:v>4.6740000000000004</c:v>
                </c:pt>
                <c:pt idx="3117" formatCode="General">
                  <c:v>4.6755000000000004</c:v>
                </c:pt>
                <c:pt idx="3118" formatCode="General">
                  <c:v>4.6769999999999996</c:v>
                </c:pt>
                <c:pt idx="3119" formatCode="General">
                  <c:v>4.6784999999999997</c:v>
                </c:pt>
                <c:pt idx="3120" formatCode="General">
                  <c:v>4.68</c:v>
                </c:pt>
                <c:pt idx="3121" formatCode="General">
                  <c:v>4.6814999999999998</c:v>
                </c:pt>
                <c:pt idx="3122" formatCode="General">
                  <c:v>4.6829999999999998</c:v>
                </c:pt>
                <c:pt idx="3123" formatCode="General">
                  <c:v>4.6844999999999999</c:v>
                </c:pt>
                <c:pt idx="3124" formatCode="General">
                  <c:v>4.6859999999999999</c:v>
                </c:pt>
                <c:pt idx="3125" formatCode="General">
                  <c:v>4.6875</c:v>
                </c:pt>
                <c:pt idx="3126" formatCode="General">
                  <c:v>4.6890000000000001</c:v>
                </c:pt>
                <c:pt idx="3127" formatCode="General">
                  <c:v>4.6905000000000001</c:v>
                </c:pt>
                <c:pt idx="3128" formatCode="General">
                  <c:v>4.6920000000000002</c:v>
                </c:pt>
                <c:pt idx="3129" formatCode="General">
                  <c:v>4.6935000000000002</c:v>
                </c:pt>
                <c:pt idx="3130" formatCode="General">
                  <c:v>4.6950000000000003</c:v>
                </c:pt>
                <c:pt idx="3131" formatCode="General">
                  <c:v>4.6965000000000003</c:v>
                </c:pt>
                <c:pt idx="3132" formatCode="General">
                  <c:v>4.6980000000000004</c:v>
                </c:pt>
                <c:pt idx="3133" formatCode="General">
                  <c:v>4.6994999999999996</c:v>
                </c:pt>
                <c:pt idx="3134" formatCode="General">
                  <c:v>4.7009999999999996</c:v>
                </c:pt>
                <c:pt idx="3135" formatCode="General">
                  <c:v>4.7024999999999997</c:v>
                </c:pt>
                <c:pt idx="3136" formatCode="General">
                  <c:v>4.7039999999999997</c:v>
                </c:pt>
                <c:pt idx="3137" formatCode="General">
                  <c:v>4.7054999999999998</c:v>
                </c:pt>
                <c:pt idx="3138" formatCode="General">
                  <c:v>4.7069999999999999</c:v>
                </c:pt>
                <c:pt idx="3139" formatCode="General">
                  <c:v>4.7084999999999999</c:v>
                </c:pt>
                <c:pt idx="3140" formatCode="General">
                  <c:v>4.71</c:v>
                </c:pt>
                <c:pt idx="3141" formatCode="General">
                  <c:v>4.7115</c:v>
                </c:pt>
                <c:pt idx="3142" formatCode="General">
                  <c:v>4.7130000000000001</c:v>
                </c:pt>
                <c:pt idx="3143" formatCode="General">
                  <c:v>4.7145000000000001</c:v>
                </c:pt>
                <c:pt idx="3144" formatCode="General">
                  <c:v>4.7160000000000002</c:v>
                </c:pt>
                <c:pt idx="3145" formatCode="General">
                  <c:v>4.7175000000000002</c:v>
                </c:pt>
                <c:pt idx="3146" formatCode="General">
                  <c:v>4.7190000000000003</c:v>
                </c:pt>
                <c:pt idx="3147" formatCode="General">
                  <c:v>4.7205000000000004</c:v>
                </c:pt>
                <c:pt idx="3148" formatCode="General">
                  <c:v>4.7220000000000004</c:v>
                </c:pt>
                <c:pt idx="3149" formatCode="General">
                  <c:v>4.7234999999999996</c:v>
                </c:pt>
                <c:pt idx="3150" formatCode="General">
                  <c:v>4.7249999999999996</c:v>
                </c:pt>
                <c:pt idx="3151" formatCode="General">
                  <c:v>4.7264999999999997</c:v>
                </c:pt>
                <c:pt idx="3152" formatCode="General">
                  <c:v>4.7279999999999998</c:v>
                </c:pt>
                <c:pt idx="3153" formatCode="General">
                  <c:v>4.7294999999999998</c:v>
                </c:pt>
                <c:pt idx="3154" formatCode="General">
                  <c:v>4.7309999999999999</c:v>
                </c:pt>
                <c:pt idx="3155" formatCode="General">
                  <c:v>4.7324999999999999</c:v>
                </c:pt>
                <c:pt idx="3156" formatCode="General">
                  <c:v>4.734</c:v>
                </c:pt>
                <c:pt idx="3157" formatCode="General">
                  <c:v>4.7355</c:v>
                </c:pt>
                <c:pt idx="3158" formatCode="General">
                  <c:v>4.7370000000000001</c:v>
                </c:pt>
                <c:pt idx="3159" formatCode="General">
                  <c:v>4.7385000000000002</c:v>
                </c:pt>
                <c:pt idx="3160" formatCode="General">
                  <c:v>4.74</c:v>
                </c:pt>
                <c:pt idx="3161" formatCode="General">
                  <c:v>4.7415000000000003</c:v>
                </c:pt>
                <c:pt idx="3162" formatCode="General">
                  <c:v>4.7430000000000003</c:v>
                </c:pt>
                <c:pt idx="3163" formatCode="General">
                  <c:v>4.7445000000000004</c:v>
                </c:pt>
                <c:pt idx="3164" formatCode="General">
                  <c:v>4.7460000000000004</c:v>
                </c:pt>
                <c:pt idx="3165" formatCode="General">
                  <c:v>4.7474999999999996</c:v>
                </c:pt>
                <c:pt idx="3166" formatCode="General">
                  <c:v>4.7489999999999997</c:v>
                </c:pt>
                <c:pt idx="3167" formatCode="General">
                  <c:v>4.7504999999999997</c:v>
                </c:pt>
                <c:pt idx="3168" formatCode="General">
                  <c:v>4.7519999999999998</c:v>
                </c:pt>
                <c:pt idx="3169" formatCode="General">
                  <c:v>4.7534999999999998</c:v>
                </c:pt>
                <c:pt idx="3170" formatCode="General">
                  <c:v>4.7549999999999999</c:v>
                </c:pt>
                <c:pt idx="3171" formatCode="General">
                  <c:v>4.7565</c:v>
                </c:pt>
                <c:pt idx="3172" formatCode="General">
                  <c:v>4.758</c:v>
                </c:pt>
                <c:pt idx="3173" formatCode="General">
                  <c:v>4.7595000000000001</c:v>
                </c:pt>
                <c:pt idx="3174" formatCode="General">
                  <c:v>4.7610000000000001</c:v>
                </c:pt>
                <c:pt idx="3175" formatCode="General">
                  <c:v>4.7625000000000002</c:v>
                </c:pt>
                <c:pt idx="3176" formatCode="General">
                  <c:v>4.7640000000000002</c:v>
                </c:pt>
                <c:pt idx="3177" formatCode="General">
                  <c:v>4.7655000000000003</c:v>
                </c:pt>
                <c:pt idx="3178" formatCode="General">
                  <c:v>4.7670000000000003</c:v>
                </c:pt>
                <c:pt idx="3179" formatCode="General">
                  <c:v>4.7685000000000004</c:v>
                </c:pt>
                <c:pt idx="3180" formatCode="General">
                  <c:v>4.7699999999999996</c:v>
                </c:pt>
                <c:pt idx="3181" formatCode="General">
                  <c:v>4.7714999999999996</c:v>
                </c:pt>
                <c:pt idx="3182" formatCode="General">
                  <c:v>4.7729999999999997</c:v>
                </c:pt>
                <c:pt idx="3183" formatCode="General">
                  <c:v>4.7744999999999997</c:v>
                </c:pt>
                <c:pt idx="3184" formatCode="General">
                  <c:v>4.7759999999999998</c:v>
                </c:pt>
                <c:pt idx="3185" formatCode="General">
                  <c:v>4.7774999999999999</c:v>
                </c:pt>
                <c:pt idx="3186" formatCode="General">
                  <c:v>4.7789999999999999</c:v>
                </c:pt>
                <c:pt idx="3187" formatCode="General">
                  <c:v>4.7805</c:v>
                </c:pt>
                <c:pt idx="3188" formatCode="General">
                  <c:v>4.782</c:v>
                </c:pt>
                <c:pt idx="3189" formatCode="General">
                  <c:v>4.7835000000000001</c:v>
                </c:pt>
                <c:pt idx="3190" formatCode="General">
                  <c:v>4.7850000000000001</c:v>
                </c:pt>
                <c:pt idx="3191" formatCode="General">
                  <c:v>4.7865000000000002</c:v>
                </c:pt>
                <c:pt idx="3192" formatCode="General">
                  <c:v>4.7880000000000003</c:v>
                </c:pt>
                <c:pt idx="3193" formatCode="General">
                  <c:v>4.7895000000000003</c:v>
                </c:pt>
                <c:pt idx="3194" formatCode="General">
                  <c:v>4.7910000000000004</c:v>
                </c:pt>
                <c:pt idx="3195" formatCode="General">
                  <c:v>4.7925000000000004</c:v>
                </c:pt>
                <c:pt idx="3196" formatCode="General">
                  <c:v>4.7939999999999996</c:v>
                </c:pt>
                <c:pt idx="3197" formatCode="General">
                  <c:v>4.7954999999999997</c:v>
                </c:pt>
                <c:pt idx="3198" formatCode="General">
                  <c:v>4.7969999999999997</c:v>
                </c:pt>
                <c:pt idx="3199" formatCode="General">
                  <c:v>4.7984999999999998</c:v>
                </c:pt>
                <c:pt idx="3200" formatCode="General">
                  <c:v>4.8</c:v>
                </c:pt>
                <c:pt idx="3201" formatCode="General">
                  <c:v>4.8014999999999999</c:v>
                </c:pt>
                <c:pt idx="3202" formatCode="General">
                  <c:v>4.8029999999999999</c:v>
                </c:pt>
                <c:pt idx="3203" formatCode="General">
                  <c:v>4.8045</c:v>
                </c:pt>
                <c:pt idx="3204" formatCode="General">
                  <c:v>4.806</c:v>
                </c:pt>
                <c:pt idx="3205" formatCode="General">
                  <c:v>4.8075000000000001</c:v>
                </c:pt>
                <c:pt idx="3206" formatCode="General">
                  <c:v>4.8090000000000002</c:v>
                </c:pt>
                <c:pt idx="3207" formatCode="General">
                  <c:v>4.8105000000000002</c:v>
                </c:pt>
                <c:pt idx="3208" formatCode="General">
                  <c:v>4.8120000000000003</c:v>
                </c:pt>
                <c:pt idx="3209" formatCode="General">
                  <c:v>4.8135000000000003</c:v>
                </c:pt>
                <c:pt idx="3210" formatCode="General">
                  <c:v>4.8150000000000004</c:v>
                </c:pt>
                <c:pt idx="3211" formatCode="General">
                  <c:v>4.8164999999999996</c:v>
                </c:pt>
                <c:pt idx="3212" formatCode="General">
                  <c:v>4.8179999999999996</c:v>
                </c:pt>
                <c:pt idx="3213" formatCode="General">
                  <c:v>4.8194999999999997</c:v>
                </c:pt>
                <c:pt idx="3214" formatCode="General">
                  <c:v>4.8209999999999997</c:v>
                </c:pt>
                <c:pt idx="3215" formatCode="General">
                  <c:v>4.8224999999999998</c:v>
                </c:pt>
                <c:pt idx="3216" formatCode="General">
                  <c:v>4.8239999999999998</c:v>
                </c:pt>
                <c:pt idx="3217" formatCode="General">
                  <c:v>4.8254999999999999</c:v>
                </c:pt>
                <c:pt idx="3218" formatCode="General">
                  <c:v>4.827</c:v>
                </c:pt>
                <c:pt idx="3219" formatCode="General">
                  <c:v>4.8285</c:v>
                </c:pt>
                <c:pt idx="3220" formatCode="General">
                  <c:v>4.83</c:v>
                </c:pt>
                <c:pt idx="3221" formatCode="General">
                  <c:v>4.8315000000000001</c:v>
                </c:pt>
                <c:pt idx="3222" formatCode="General">
                  <c:v>4.8330000000000002</c:v>
                </c:pt>
                <c:pt idx="3223" formatCode="General">
                  <c:v>4.8345000000000002</c:v>
                </c:pt>
                <c:pt idx="3224" formatCode="General">
                  <c:v>4.8360000000000003</c:v>
                </c:pt>
                <c:pt idx="3225" formatCode="General">
                  <c:v>4.8375000000000004</c:v>
                </c:pt>
                <c:pt idx="3226" formatCode="General">
                  <c:v>4.8390000000000004</c:v>
                </c:pt>
                <c:pt idx="3227" formatCode="General">
                  <c:v>4.8404999999999996</c:v>
                </c:pt>
                <c:pt idx="3228" formatCode="General">
                  <c:v>4.8419999999999996</c:v>
                </c:pt>
                <c:pt idx="3229" formatCode="General">
                  <c:v>4.8434999999999997</c:v>
                </c:pt>
                <c:pt idx="3230" formatCode="General">
                  <c:v>4.8449999999999998</c:v>
                </c:pt>
                <c:pt idx="3231" formatCode="General">
                  <c:v>4.8464999999999998</c:v>
                </c:pt>
                <c:pt idx="3232" formatCode="General">
                  <c:v>4.8479999999999999</c:v>
                </c:pt>
                <c:pt idx="3233" formatCode="General">
                  <c:v>4.8494999999999999</c:v>
                </c:pt>
                <c:pt idx="3234" formatCode="General">
                  <c:v>4.851</c:v>
                </c:pt>
                <c:pt idx="3235" formatCode="General">
                  <c:v>4.8525</c:v>
                </c:pt>
                <c:pt idx="3236" formatCode="General">
                  <c:v>4.8540000000000001</c:v>
                </c:pt>
                <c:pt idx="3237" formatCode="General">
                  <c:v>4.8555000000000001</c:v>
                </c:pt>
                <c:pt idx="3238" formatCode="General">
                  <c:v>4.8570000000000002</c:v>
                </c:pt>
                <c:pt idx="3239" formatCode="General">
                  <c:v>4.8585000000000003</c:v>
                </c:pt>
                <c:pt idx="3240" formatCode="General">
                  <c:v>4.8600000000000003</c:v>
                </c:pt>
                <c:pt idx="3241" formatCode="General">
                  <c:v>4.8615000000000004</c:v>
                </c:pt>
                <c:pt idx="3242" formatCode="General">
                  <c:v>4.8630000000000004</c:v>
                </c:pt>
                <c:pt idx="3243" formatCode="General">
                  <c:v>4.8644999999999996</c:v>
                </c:pt>
                <c:pt idx="3244" formatCode="General">
                  <c:v>4.8659999999999997</c:v>
                </c:pt>
                <c:pt idx="3245" formatCode="General">
                  <c:v>4.8674999999999997</c:v>
                </c:pt>
                <c:pt idx="3246" formatCode="General">
                  <c:v>4.8689999999999998</c:v>
                </c:pt>
                <c:pt idx="3247" formatCode="General">
                  <c:v>4.8704999999999998</c:v>
                </c:pt>
                <c:pt idx="3248" formatCode="General">
                  <c:v>4.8719999999999999</c:v>
                </c:pt>
                <c:pt idx="3249" formatCode="General">
                  <c:v>4.8734999999999999</c:v>
                </c:pt>
                <c:pt idx="3250" formatCode="General">
                  <c:v>4.875</c:v>
                </c:pt>
                <c:pt idx="3251" formatCode="General">
                  <c:v>4.8765000000000001</c:v>
                </c:pt>
                <c:pt idx="3252" formatCode="General">
                  <c:v>4.8780000000000001</c:v>
                </c:pt>
                <c:pt idx="3253" formatCode="General">
                  <c:v>4.8795000000000002</c:v>
                </c:pt>
                <c:pt idx="3254" formatCode="General">
                  <c:v>4.8810000000000002</c:v>
                </c:pt>
                <c:pt idx="3255" formatCode="General">
                  <c:v>4.8825000000000003</c:v>
                </c:pt>
                <c:pt idx="3256" formatCode="General">
                  <c:v>4.8840000000000003</c:v>
                </c:pt>
                <c:pt idx="3257" formatCode="General">
                  <c:v>4.8855000000000004</c:v>
                </c:pt>
                <c:pt idx="3258" formatCode="General">
                  <c:v>4.8869999999999996</c:v>
                </c:pt>
                <c:pt idx="3259" formatCode="General">
                  <c:v>4.8884999999999996</c:v>
                </c:pt>
                <c:pt idx="3260" formatCode="General">
                  <c:v>4.8899999999999997</c:v>
                </c:pt>
                <c:pt idx="3261" formatCode="General">
                  <c:v>4.8914999999999997</c:v>
                </c:pt>
                <c:pt idx="3262" formatCode="General">
                  <c:v>4.8929999999999998</c:v>
                </c:pt>
                <c:pt idx="3263" formatCode="General">
                  <c:v>4.8944999999999999</c:v>
                </c:pt>
                <c:pt idx="3264" formatCode="General">
                  <c:v>4.8959999999999999</c:v>
                </c:pt>
                <c:pt idx="3265" formatCode="General">
                  <c:v>4.8975</c:v>
                </c:pt>
                <c:pt idx="3266" formatCode="General">
                  <c:v>4.899</c:v>
                </c:pt>
                <c:pt idx="3267" formatCode="General">
                  <c:v>4.9005000000000001</c:v>
                </c:pt>
                <c:pt idx="3268" formatCode="General">
                  <c:v>4.9020000000000001</c:v>
                </c:pt>
                <c:pt idx="3269" formatCode="General">
                  <c:v>4.9035000000000002</c:v>
                </c:pt>
                <c:pt idx="3270" formatCode="General">
                  <c:v>4.9050000000000002</c:v>
                </c:pt>
                <c:pt idx="3271" formatCode="General">
                  <c:v>4.9065000000000003</c:v>
                </c:pt>
                <c:pt idx="3272" formatCode="General">
                  <c:v>4.9080000000000004</c:v>
                </c:pt>
                <c:pt idx="3273" formatCode="General">
                  <c:v>4.9095000000000004</c:v>
                </c:pt>
                <c:pt idx="3274" formatCode="General">
                  <c:v>4.9109999999999996</c:v>
                </c:pt>
                <c:pt idx="3275" formatCode="General">
                  <c:v>4.9124999999999996</c:v>
                </c:pt>
                <c:pt idx="3276" formatCode="General">
                  <c:v>4.9139999999999997</c:v>
                </c:pt>
                <c:pt idx="3277" formatCode="General">
                  <c:v>4.9154999999999998</c:v>
                </c:pt>
                <c:pt idx="3278" formatCode="General">
                  <c:v>4.9169999999999998</c:v>
                </c:pt>
                <c:pt idx="3279" formatCode="General">
                  <c:v>4.9184999999999999</c:v>
                </c:pt>
                <c:pt idx="3280" formatCode="General">
                  <c:v>4.92</c:v>
                </c:pt>
                <c:pt idx="3281" formatCode="General">
                  <c:v>4.9215</c:v>
                </c:pt>
                <c:pt idx="3282" formatCode="General">
                  <c:v>4.923</c:v>
                </c:pt>
                <c:pt idx="3283" formatCode="General">
                  <c:v>4.9245000000000001</c:v>
                </c:pt>
                <c:pt idx="3284" formatCode="General">
                  <c:v>4.9260000000000002</c:v>
                </c:pt>
                <c:pt idx="3285" formatCode="General">
                  <c:v>4.9275000000000002</c:v>
                </c:pt>
                <c:pt idx="3286" formatCode="General">
                  <c:v>4.9290000000000003</c:v>
                </c:pt>
                <c:pt idx="3287" formatCode="General">
                  <c:v>4.9305000000000003</c:v>
                </c:pt>
                <c:pt idx="3288" formatCode="General">
                  <c:v>4.9320000000000004</c:v>
                </c:pt>
                <c:pt idx="3289" formatCode="General">
                  <c:v>4.9335000000000004</c:v>
                </c:pt>
                <c:pt idx="3290" formatCode="General">
                  <c:v>4.9349999999999996</c:v>
                </c:pt>
                <c:pt idx="3291" formatCode="General">
                  <c:v>4.9364999999999997</c:v>
                </c:pt>
                <c:pt idx="3292" formatCode="General">
                  <c:v>4.9379999999999997</c:v>
                </c:pt>
                <c:pt idx="3293" formatCode="General">
                  <c:v>4.9394999999999998</c:v>
                </c:pt>
                <c:pt idx="3294" formatCode="General">
                  <c:v>4.9409999999999998</c:v>
                </c:pt>
                <c:pt idx="3295" formatCode="General">
                  <c:v>4.9424999999999999</c:v>
                </c:pt>
                <c:pt idx="3296" formatCode="General">
                  <c:v>4.944</c:v>
                </c:pt>
                <c:pt idx="3297" formatCode="General">
                  <c:v>4.9455</c:v>
                </c:pt>
                <c:pt idx="3298" formatCode="General">
                  <c:v>4.9470000000000001</c:v>
                </c:pt>
                <c:pt idx="3299" formatCode="General">
                  <c:v>4.9485000000000001</c:v>
                </c:pt>
                <c:pt idx="3300" formatCode="General">
                  <c:v>4.95</c:v>
                </c:pt>
                <c:pt idx="3301" formatCode="General">
                  <c:v>4.9515000000000002</c:v>
                </c:pt>
                <c:pt idx="3302" formatCode="General">
                  <c:v>4.9530000000000003</c:v>
                </c:pt>
                <c:pt idx="3303" formatCode="General">
                  <c:v>4.9545000000000003</c:v>
                </c:pt>
                <c:pt idx="3304" formatCode="General">
                  <c:v>4.9560000000000004</c:v>
                </c:pt>
                <c:pt idx="3305" formatCode="General">
                  <c:v>4.9574999999999996</c:v>
                </c:pt>
                <c:pt idx="3306" formatCode="General">
                  <c:v>4.9589999999999996</c:v>
                </c:pt>
                <c:pt idx="3307" formatCode="General">
                  <c:v>4.9604999999999997</c:v>
                </c:pt>
                <c:pt idx="3308" formatCode="General">
                  <c:v>4.9619999999999997</c:v>
                </c:pt>
                <c:pt idx="3309" formatCode="General">
                  <c:v>4.9634999999999998</c:v>
                </c:pt>
                <c:pt idx="3310" formatCode="General">
                  <c:v>4.9649999999999999</c:v>
                </c:pt>
                <c:pt idx="3311" formatCode="General">
                  <c:v>4.9664999999999999</c:v>
                </c:pt>
                <c:pt idx="3312" formatCode="General">
                  <c:v>4.968</c:v>
                </c:pt>
                <c:pt idx="3313" formatCode="General">
                  <c:v>4.9695</c:v>
                </c:pt>
                <c:pt idx="3314" formatCode="General">
                  <c:v>4.9710000000000001</c:v>
                </c:pt>
                <c:pt idx="3315" formatCode="General">
                  <c:v>4.9725000000000001</c:v>
                </c:pt>
                <c:pt idx="3316" formatCode="General">
                  <c:v>4.9740000000000002</c:v>
                </c:pt>
                <c:pt idx="3317" formatCode="General">
                  <c:v>4.9755000000000003</c:v>
                </c:pt>
                <c:pt idx="3318" formatCode="General">
                  <c:v>4.9770000000000003</c:v>
                </c:pt>
                <c:pt idx="3319" formatCode="General">
                  <c:v>4.9785000000000004</c:v>
                </c:pt>
                <c:pt idx="3320" formatCode="General">
                  <c:v>4.9800000000000004</c:v>
                </c:pt>
                <c:pt idx="3321" formatCode="General">
                  <c:v>4.9814999999999996</c:v>
                </c:pt>
                <c:pt idx="3322" formatCode="General">
                  <c:v>4.9829999999999997</c:v>
                </c:pt>
                <c:pt idx="3323" formatCode="General">
                  <c:v>4.9844999999999997</c:v>
                </c:pt>
                <c:pt idx="3324" formatCode="General">
                  <c:v>4.9859999999999998</c:v>
                </c:pt>
                <c:pt idx="3325" formatCode="General">
                  <c:v>4.9874999999999998</c:v>
                </c:pt>
                <c:pt idx="3326" formatCode="General">
                  <c:v>4.9889999999999999</c:v>
                </c:pt>
                <c:pt idx="3327" formatCode="General">
                  <c:v>4.9904999999999999</c:v>
                </c:pt>
                <c:pt idx="3328" formatCode="General">
                  <c:v>4.992</c:v>
                </c:pt>
                <c:pt idx="3329" formatCode="General">
                  <c:v>4.9935</c:v>
                </c:pt>
                <c:pt idx="3330" formatCode="General">
                  <c:v>4.9950000000000001</c:v>
                </c:pt>
                <c:pt idx="3331" formatCode="General">
                  <c:v>4.9965000000000002</c:v>
                </c:pt>
                <c:pt idx="3332" formatCode="General">
                  <c:v>4.9980000000000002</c:v>
                </c:pt>
                <c:pt idx="3333" formatCode="General">
                  <c:v>4.9995000000000003</c:v>
                </c:pt>
              </c:numCache>
            </c:numRef>
          </c:xVal>
          <c:yVal>
            <c:numRef>
              <c:f>'double-span'!$G$9:$G$3342</c:f>
              <c:numCache>
                <c:formatCode>0.00E+00</c:formatCode>
                <c:ptCount val="3334"/>
                <c:pt idx="0" formatCode="General">
                  <c:v>0</c:v>
                </c:pt>
                <c:pt idx="1">
                  <c:v>2.9308600000000001E-123</c:v>
                </c:pt>
                <c:pt idx="2">
                  <c:v>2.2020400000000001E-122</c:v>
                </c:pt>
                <c:pt idx="3">
                  <c:v>8.9250099999999999E-122</c:v>
                </c:pt>
                <c:pt idx="4">
                  <c:v>2.4673799999999998E-121</c:v>
                </c:pt>
                <c:pt idx="5">
                  <c:v>4.9612100000000004E-121</c:v>
                </c:pt>
                <c:pt idx="6">
                  <c:v>7.3364400000000004E-121</c:v>
                </c:pt>
                <c:pt idx="7">
                  <c:v>7.3533599999999998E-121</c:v>
                </c:pt>
                <c:pt idx="8">
                  <c:v>2.1219599999999999E-121</c:v>
                </c:pt>
                <c:pt idx="9">
                  <c:v>-1.06986E-120</c:v>
                </c:pt>
                <c:pt idx="10">
                  <c:v>-3.0969299999999999E-120</c:v>
                </c:pt>
                <c:pt idx="11">
                  <c:v>-5.4252200000000001E-120</c:v>
                </c:pt>
                <c:pt idx="12">
                  <c:v>-7.2038000000000001E-120</c:v>
                </c:pt>
                <c:pt idx="13">
                  <c:v>-7.4388899999999998E-120</c:v>
                </c:pt>
                <c:pt idx="14">
                  <c:v>-5.3358900000000002E-120</c:v>
                </c:pt>
                <c:pt idx="15">
                  <c:v>-6.5579300000000001E-121</c:v>
                </c:pt>
                <c:pt idx="16">
                  <c:v>6.0344700000000001E-120</c:v>
                </c:pt>
                <c:pt idx="17">
                  <c:v>1.3279100000000001E-119</c:v>
                </c:pt>
                <c:pt idx="18">
                  <c:v>1.8381399999999999E-119</c:v>
                </c:pt>
                <c:pt idx="19">
                  <c:v>1.7309199999999999E-119</c:v>
                </c:pt>
                <c:pt idx="20">
                  <c:v>6.2831100000000005E-120</c:v>
                </c:pt>
                <c:pt idx="21">
                  <c:v>-1.5469400000000001E-119</c:v>
                </c:pt>
                <c:pt idx="22">
                  <c:v>-4.3109999999999999E-119</c:v>
                </c:pt>
                <c:pt idx="23">
                  <c:v>-6.4492000000000001E-119</c:v>
                </c:pt>
                <c:pt idx="24">
                  <c:v>-6.2440600000000001E-119</c:v>
                </c:pt>
                <c:pt idx="25">
                  <c:v>-2.14518E-119</c:v>
                </c:pt>
                <c:pt idx="26">
                  <c:v>6.6010099999999999E-119</c:v>
                </c:pt>
                <c:pt idx="27">
                  <c:v>1.93054E-118</c:v>
                </c:pt>
                <c:pt idx="28">
                  <c:v>3.3029199999999998E-118</c:v>
                </c:pt>
                <c:pt idx="29">
                  <c:v>4.2503500000000003E-118</c:v>
                </c:pt>
                <c:pt idx="30">
                  <c:v>4.1641000000000004E-118</c:v>
                </c:pt>
                <c:pt idx="31">
                  <c:v>2.5898399999999998E-118</c:v>
                </c:pt>
                <c:pt idx="32">
                  <c:v>-5.8542200000000003E-119</c:v>
                </c:pt>
                <c:pt idx="33">
                  <c:v>-4.88862E-118</c:v>
                </c:pt>
                <c:pt idx="34">
                  <c:v>-8.8771999999999997E-118</c:v>
                </c:pt>
                <c:pt idx="35">
                  <c:v>-1.0376700000000001E-117</c:v>
                </c:pt>
                <c:pt idx="36">
                  <c:v>-7.79521E-118</c:v>
                </c:pt>
                <c:pt idx="37">
                  <c:v>-9.8367600000000005E-119</c:v>
                </c:pt>
                <c:pt idx="38">
                  <c:v>9.1511599999999995E-118</c:v>
                </c:pt>
                <c:pt idx="39">
                  <c:v>2.0528699999999999E-117</c:v>
                </c:pt>
                <c:pt idx="40">
                  <c:v>2.92054E-117</c:v>
                </c:pt>
                <c:pt idx="41">
                  <c:v>3.0621099999999999E-117</c:v>
                </c:pt>
                <c:pt idx="42">
                  <c:v>2.2585E-117</c:v>
                </c:pt>
                <c:pt idx="43">
                  <c:v>6.5811899999999996E-118</c:v>
                </c:pt>
                <c:pt idx="44">
                  <c:v>-1.38172E-117</c:v>
                </c:pt>
                <c:pt idx="45">
                  <c:v>-3.3193500000000003E-117</c:v>
                </c:pt>
                <c:pt idx="46">
                  <c:v>-3.9482700000000003E-117</c:v>
                </c:pt>
                <c:pt idx="47">
                  <c:v>-1.2060400000000001E-117</c:v>
                </c:pt>
                <c:pt idx="48">
                  <c:v>6.7700999999999998E-117</c:v>
                </c:pt>
                <c:pt idx="49">
                  <c:v>1.99791E-116</c:v>
                </c:pt>
                <c:pt idx="50">
                  <c:v>3.49648E-116</c:v>
                </c:pt>
                <c:pt idx="51">
                  <c:v>4.3235300000000002E-116</c:v>
                </c:pt>
                <c:pt idx="52">
                  <c:v>3.1571999999999997E-116</c:v>
                </c:pt>
                <c:pt idx="53">
                  <c:v>-1.3794300000000001E-116</c:v>
                </c:pt>
                <c:pt idx="54">
                  <c:v>-9.9725399999999999E-116</c:v>
                </c:pt>
                <c:pt idx="55">
                  <c:v>-2.1616999999999998E-115</c:v>
                </c:pt>
                <c:pt idx="56">
                  <c:v>-3.2761299999999999E-115</c:v>
                </c:pt>
                <c:pt idx="57">
                  <c:v>-3.76722E-115</c:v>
                </c:pt>
                <c:pt idx="58">
                  <c:v>-3.03428E-115</c:v>
                </c:pt>
                <c:pt idx="59">
                  <c:v>-6.6490100000000005E-116</c:v>
                </c:pt>
                <c:pt idx="60">
                  <c:v>3.3458700000000002E-115</c:v>
                </c:pt>
                <c:pt idx="61">
                  <c:v>8.2664000000000004E-115</c:v>
                </c:pt>
                <c:pt idx="62">
                  <c:v>1.2421499999999999E-114</c:v>
                </c:pt>
                <c:pt idx="63">
                  <c:v>1.3492399999999999E-114</c:v>
                </c:pt>
                <c:pt idx="64">
                  <c:v>9.11738E-115</c:v>
                </c:pt>
                <c:pt idx="65">
                  <c:v>-2.2398500000000001E-115</c:v>
                </c:pt>
                <c:pt idx="66">
                  <c:v>-1.9611E-114</c:v>
                </c:pt>
                <c:pt idx="67">
                  <c:v>-3.7932400000000001E-114</c:v>
                </c:pt>
                <c:pt idx="68">
                  <c:v>-4.8426300000000001E-114</c:v>
                </c:pt>
                <c:pt idx="69">
                  <c:v>-4.10476E-114</c:v>
                </c:pt>
                <c:pt idx="70">
                  <c:v>-7.9941100000000001E-115</c:v>
                </c:pt>
                <c:pt idx="71">
                  <c:v>5.1925200000000002E-114</c:v>
                </c:pt>
                <c:pt idx="72">
                  <c:v>1.2813E-113</c:v>
                </c:pt>
                <c:pt idx="73">
                  <c:v>1.9324599999999999E-113</c:v>
                </c:pt>
                <c:pt idx="74">
                  <c:v>2.04663E-113</c:v>
                </c:pt>
                <c:pt idx="75">
                  <c:v>1.2029100000000001E-113</c:v>
                </c:pt>
                <c:pt idx="76">
                  <c:v>-7.9184600000000001E-114</c:v>
                </c:pt>
                <c:pt idx="77">
                  <c:v>-3.7309699999999998E-113</c:v>
                </c:pt>
                <c:pt idx="78">
                  <c:v>-6.8304200000000005E-113</c:v>
                </c:pt>
                <c:pt idx="79">
                  <c:v>-8.5879900000000003E-113</c:v>
                </c:pt>
                <c:pt idx="80">
                  <c:v>-7.0738399999999996E-113</c:v>
                </c:pt>
                <c:pt idx="81">
                  <c:v>-8.2657900000000006E-114</c:v>
                </c:pt>
                <c:pt idx="82">
                  <c:v>1.01455E-112</c:v>
                </c:pt>
                <c:pt idx="83">
                  <c:v>2.3793900000000001E-112</c:v>
                </c:pt>
                <c:pt idx="84">
                  <c:v>3.5764299999999999E-112</c:v>
                </c:pt>
                <c:pt idx="85">
                  <c:v>3.9472300000000001E-112</c:v>
                </c:pt>
                <c:pt idx="86">
                  <c:v>2.7777700000000002E-112</c:v>
                </c:pt>
                <c:pt idx="87">
                  <c:v>-3.2184700000000001E-113</c:v>
                </c:pt>
                <c:pt idx="88">
                  <c:v>-5.0485499999999999E-112</c:v>
                </c:pt>
                <c:pt idx="89">
                  <c:v>-1.0252999999999999E-111</c:v>
                </c:pt>
                <c:pt idx="90">
                  <c:v>-1.3973199999999999E-111</c:v>
                </c:pt>
                <c:pt idx="91">
                  <c:v>-1.37953E-111</c:v>
                </c:pt>
                <c:pt idx="92">
                  <c:v>-7.72826E-112</c:v>
                </c:pt>
                <c:pt idx="93">
                  <c:v>4.6598500000000001E-112</c:v>
                </c:pt>
                <c:pt idx="94">
                  <c:v>2.13174E-111</c:v>
                </c:pt>
                <c:pt idx="95">
                  <c:v>3.7507299999999997E-111</c:v>
                </c:pt>
                <c:pt idx="96">
                  <c:v>4.6480799999999999E-111</c:v>
                </c:pt>
                <c:pt idx="97">
                  <c:v>4.0598500000000001E-111</c:v>
                </c:pt>
                <c:pt idx="98">
                  <c:v>1.36674E-111</c:v>
                </c:pt>
                <c:pt idx="99">
                  <c:v>-3.4296499999999999E-111</c:v>
                </c:pt>
                <c:pt idx="100">
                  <c:v>-9.2345400000000007E-111</c:v>
                </c:pt>
                <c:pt idx="101">
                  <c:v>-1.3750900000000001E-110</c:v>
                </c:pt>
                <c:pt idx="102">
                  <c:v>-1.3946600000000001E-110</c:v>
                </c:pt>
                <c:pt idx="103">
                  <c:v>-7.2626700000000003E-111</c:v>
                </c:pt>
                <c:pt idx="104">
                  <c:v>6.8956999999999996E-111</c:v>
                </c:pt>
                <c:pt idx="105">
                  <c:v>2.6200999999999999E-110</c:v>
                </c:pt>
                <c:pt idx="106">
                  <c:v>4.51587E-110</c:v>
                </c:pt>
                <c:pt idx="107">
                  <c:v>5.5929100000000004E-110</c:v>
                </c:pt>
                <c:pt idx="108">
                  <c:v>5.04212E-110</c:v>
                </c:pt>
                <c:pt idx="109">
                  <c:v>2.24656E-110</c:v>
                </c:pt>
                <c:pt idx="110">
                  <c:v>-2.9251999999999999E-110</c:v>
                </c:pt>
                <c:pt idx="111">
                  <c:v>-9.5664200000000002E-110</c:v>
                </c:pt>
                <c:pt idx="112">
                  <c:v>-1.5425100000000001E-109</c:v>
                </c:pt>
                <c:pt idx="113">
                  <c:v>-1.7737600000000001E-109</c:v>
                </c:pt>
                <c:pt idx="114">
                  <c:v>-1.4712E-109</c:v>
                </c:pt>
                <c:pt idx="115">
                  <c:v>-6.1367600000000002E-110</c:v>
                </c:pt>
                <c:pt idx="116">
                  <c:v>6.7408799999999999E-110</c:v>
                </c:pt>
                <c:pt idx="117">
                  <c:v>2.0709199999999999E-109</c:v>
                </c:pt>
                <c:pt idx="118">
                  <c:v>2.98206E-109</c:v>
                </c:pt>
                <c:pt idx="119">
                  <c:v>2.6528300000000002E-109</c:v>
                </c:pt>
                <c:pt idx="120">
                  <c:v>5.5335799999999999E-110</c:v>
                </c:pt>
                <c:pt idx="121">
                  <c:v>-3.2248000000000001E-109</c:v>
                </c:pt>
                <c:pt idx="122">
                  <c:v>-7.8137699999999997E-109</c:v>
                </c:pt>
                <c:pt idx="123">
                  <c:v>-1.15008E-108</c:v>
                </c:pt>
                <c:pt idx="124">
                  <c:v>-1.20674E-108</c:v>
                </c:pt>
                <c:pt idx="125">
                  <c:v>-8.2323699999999998E-109</c:v>
                </c:pt>
                <c:pt idx="126">
                  <c:v>-5.6664600000000002E-110</c:v>
                </c:pt>
                <c:pt idx="127">
                  <c:v>9.6629799999999998E-109</c:v>
                </c:pt>
                <c:pt idx="128">
                  <c:v>2.0901499999999998E-108</c:v>
                </c:pt>
                <c:pt idx="129">
                  <c:v>2.9997800000000001E-108</c:v>
                </c:pt>
                <c:pt idx="130">
                  <c:v>3.2659299999999998E-108</c:v>
                </c:pt>
                <c:pt idx="131">
                  <c:v>2.5673800000000001E-108</c:v>
                </c:pt>
                <c:pt idx="132">
                  <c:v>9.5755400000000007E-109</c:v>
                </c:pt>
                <c:pt idx="133">
                  <c:v>-1.0027099999999999E-108</c:v>
                </c:pt>
                <c:pt idx="134">
                  <c:v>-2.6155099999999998E-108</c:v>
                </c:pt>
                <c:pt idx="135">
                  <c:v>-2.8901699999999999E-108</c:v>
                </c:pt>
                <c:pt idx="136">
                  <c:v>4.2795299999999999E-109</c:v>
                </c:pt>
                <c:pt idx="137">
                  <c:v>9.48643E-108</c:v>
                </c:pt>
                <c:pt idx="138">
                  <c:v>2.31218E-107</c:v>
                </c:pt>
                <c:pt idx="139">
                  <c:v>3.7224700000000001E-107</c:v>
                </c:pt>
                <c:pt idx="140">
                  <c:v>4.7679900000000003E-107</c:v>
                </c:pt>
                <c:pt idx="141">
                  <c:v>5.0803699999999999E-107</c:v>
                </c:pt>
                <c:pt idx="142">
                  <c:v>4.2458199999999998E-107</c:v>
                </c:pt>
                <c:pt idx="143">
                  <c:v>1.9293700000000001E-107</c:v>
                </c:pt>
                <c:pt idx="144">
                  <c:v>-1.7752000000000001E-107</c:v>
                </c:pt>
                <c:pt idx="145">
                  <c:v>-5.8985399999999997E-107</c:v>
                </c:pt>
                <c:pt idx="146">
                  <c:v>-8.4213700000000002E-107</c:v>
                </c:pt>
                <c:pt idx="147">
                  <c:v>-7.2224600000000005E-107</c:v>
                </c:pt>
                <c:pt idx="148">
                  <c:v>-2.08758E-107</c:v>
                </c:pt>
                <c:pt idx="149">
                  <c:v>4.5384999999999999E-107</c:v>
                </c:pt>
                <c:pt idx="150">
                  <c:v>9.7379799999999996E-107</c:v>
                </c:pt>
                <c:pt idx="151">
                  <c:v>1.3216600000000001E-106</c:v>
                </c:pt>
                <c:pt idx="152">
                  <c:v>1.6536100000000001E-106</c:v>
                </c:pt>
                <c:pt idx="153">
                  <c:v>1.72598E-106</c:v>
                </c:pt>
                <c:pt idx="154">
                  <c:v>8.5023699999999994E-107</c:v>
                </c:pt>
                <c:pt idx="155">
                  <c:v>-1.14007E-106</c:v>
                </c:pt>
                <c:pt idx="156">
                  <c:v>-4.0531999999999998E-106</c:v>
                </c:pt>
                <c:pt idx="157">
                  <c:v>-8.5379099999999999E-106</c:v>
                </c:pt>
                <c:pt idx="158">
                  <c:v>-1.4035700000000001E-105</c:v>
                </c:pt>
                <c:pt idx="159">
                  <c:v>-1.5631400000000001E-105</c:v>
                </c:pt>
                <c:pt idx="160">
                  <c:v>-7.4987999999999999E-106</c:v>
                </c:pt>
                <c:pt idx="161">
                  <c:v>9.0172800000000004E-106</c:v>
                </c:pt>
                <c:pt idx="162">
                  <c:v>2.1568500000000001E-105</c:v>
                </c:pt>
                <c:pt idx="163">
                  <c:v>1.2155400000000001E-105</c:v>
                </c:pt>
                <c:pt idx="164">
                  <c:v>-3.2058999999999999E-105</c:v>
                </c:pt>
                <c:pt idx="165">
                  <c:v>-1.1297600000000001E-104</c:v>
                </c:pt>
                <c:pt idx="166">
                  <c:v>-2.2001300000000001E-104</c:v>
                </c:pt>
                <c:pt idx="167">
                  <c:v>-3.2341400000000003E-104</c:v>
                </c:pt>
                <c:pt idx="168">
                  <c:v>-3.6838099999999999E-104</c:v>
                </c:pt>
                <c:pt idx="169">
                  <c:v>-2.8378199999999998E-104</c:v>
                </c:pt>
                <c:pt idx="170">
                  <c:v>-1.25311E-105</c:v>
                </c:pt>
                <c:pt idx="171">
                  <c:v>4.4264400000000001E-104</c:v>
                </c:pt>
                <c:pt idx="172">
                  <c:v>9.8924099999999999E-104</c:v>
                </c:pt>
                <c:pt idx="173">
                  <c:v>1.4519000000000001E-103</c:v>
                </c:pt>
                <c:pt idx="174">
                  <c:v>1.6233E-103</c:v>
                </c:pt>
                <c:pt idx="175">
                  <c:v>1.3585900000000001E-103</c:v>
                </c:pt>
                <c:pt idx="176">
                  <c:v>6.1757100000000001E-104</c:v>
                </c:pt>
                <c:pt idx="177">
                  <c:v>-5.7004000000000003E-104</c:v>
                </c:pt>
                <c:pt idx="178">
                  <c:v>-1.9859099999999999E-103</c:v>
                </c:pt>
                <c:pt idx="179">
                  <c:v>-2.9620399999999999E-103</c:v>
                </c:pt>
                <c:pt idx="180">
                  <c:v>-2.47723E-103</c:v>
                </c:pt>
                <c:pt idx="181">
                  <c:v>2.4494300000000001E-104</c:v>
                </c:pt>
                <c:pt idx="182">
                  <c:v>5.1472000000000004E-103</c:v>
                </c:pt>
                <c:pt idx="183">
                  <c:v>1.1075799999999999E-102</c:v>
                </c:pt>
                <c:pt idx="184">
                  <c:v>1.5417900000000001E-102</c:v>
                </c:pt>
                <c:pt idx="185">
                  <c:v>1.35902E-102</c:v>
                </c:pt>
                <c:pt idx="186">
                  <c:v>5.2503699999999997E-104</c:v>
                </c:pt>
                <c:pt idx="187">
                  <c:v>-2.51371E-102</c:v>
                </c:pt>
                <c:pt idx="188">
                  <c:v>-5.9178300000000004E-102</c:v>
                </c:pt>
                <c:pt idx="189">
                  <c:v>-9.3489500000000005E-102</c:v>
                </c:pt>
                <c:pt idx="190">
                  <c:v>-1.1449100000000001E-101</c:v>
                </c:pt>
                <c:pt idx="191">
                  <c:v>-1.01251E-101</c:v>
                </c:pt>
                <c:pt idx="192">
                  <c:v>-3.1709500000000001E-102</c:v>
                </c:pt>
                <c:pt idx="193">
                  <c:v>1.0626299999999999E-101</c:v>
                </c:pt>
                <c:pt idx="194">
                  <c:v>2.9693199999999999E-101</c:v>
                </c:pt>
                <c:pt idx="195">
                  <c:v>4.7538E-101</c:v>
                </c:pt>
                <c:pt idx="196">
                  <c:v>5.3616000000000003E-101</c:v>
                </c:pt>
                <c:pt idx="197">
                  <c:v>3.71257E-101</c:v>
                </c:pt>
                <c:pt idx="198">
                  <c:v>-9.7673900000000007E-102</c:v>
                </c:pt>
                <c:pt idx="199">
                  <c:v>-8.6752800000000001E-101</c:v>
                </c:pt>
                <c:pt idx="200">
                  <c:v>-1.7758500000000001E-100</c:v>
                </c:pt>
                <c:pt idx="201">
                  <c:v>-2.4590700000000002E-100</c:v>
                </c:pt>
                <c:pt idx="202">
                  <c:v>-2.3823100000000002E-100</c:v>
                </c:pt>
                <c:pt idx="203">
                  <c:v>-1.00996E-100</c:v>
                </c:pt>
                <c:pt idx="204">
                  <c:v>1.85338E-100</c:v>
                </c:pt>
                <c:pt idx="205">
                  <c:v>5.7546200000000001E-100</c:v>
                </c:pt>
                <c:pt idx="206">
                  <c:v>9.4818900000000008E-100</c:v>
                </c:pt>
                <c:pt idx="207">
                  <c:v>1.1169500000000001E-99</c:v>
                </c:pt>
                <c:pt idx="208">
                  <c:v>8.8260900000000003E-100</c:v>
                </c:pt>
                <c:pt idx="209">
                  <c:v>1.3345100000000001E-100</c:v>
                </c:pt>
                <c:pt idx="210">
                  <c:v>-1.0685800000000001E-99</c:v>
                </c:pt>
                <c:pt idx="211">
                  <c:v>-2.47461E-99</c:v>
                </c:pt>
                <c:pt idx="212">
                  <c:v>-3.6692299999999999E-99</c:v>
                </c:pt>
                <c:pt idx="213">
                  <c:v>-4.0781400000000003E-99</c:v>
                </c:pt>
                <c:pt idx="214">
                  <c:v>-3.0603300000000001E-99</c:v>
                </c:pt>
                <c:pt idx="215">
                  <c:v>-1.85049E-100</c:v>
                </c:pt>
                <c:pt idx="216">
                  <c:v>4.3275500000000004E-99</c:v>
                </c:pt>
                <c:pt idx="217">
                  <c:v>9.1515800000000005E-99</c:v>
                </c:pt>
                <c:pt idx="218">
                  <c:v>1.1888099999999999E-98</c:v>
                </c:pt>
                <c:pt idx="219">
                  <c:v>9.9061000000000002E-99</c:v>
                </c:pt>
                <c:pt idx="220">
                  <c:v>1.407E-99</c:v>
                </c:pt>
                <c:pt idx="221">
                  <c:v>-1.3603299999999999E-98</c:v>
                </c:pt>
                <c:pt idx="222">
                  <c:v>-3.2272400000000001E-98</c:v>
                </c:pt>
                <c:pt idx="223">
                  <c:v>-4.8483399999999998E-98</c:v>
                </c:pt>
                <c:pt idx="224">
                  <c:v>-5.3625799999999997E-98</c:v>
                </c:pt>
                <c:pt idx="225">
                  <c:v>-3.8599799999999999E-98</c:v>
                </c:pt>
                <c:pt idx="226">
                  <c:v>2.22E-99</c:v>
                </c:pt>
                <c:pt idx="227">
                  <c:v>6.54694E-98</c:v>
                </c:pt>
                <c:pt idx="228">
                  <c:v>1.3465300000000001E-97</c:v>
                </c:pt>
                <c:pt idx="229">
                  <c:v>1.81027E-97</c:v>
                </c:pt>
                <c:pt idx="230">
                  <c:v>1.7036900000000001E-97</c:v>
                </c:pt>
                <c:pt idx="231">
                  <c:v>7.2440399999999999E-98</c:v>
                </c:pt>
                <c:pt idx="232">
                  <c:v>-1.2356500000000001E-97</c:v>
                </c:pt>
                <c:pt idx="233">
                  <c:v>-3.8562000000000002E-97</c:v>
                </c:pt>
                <c:pt idx="234">
                  <c:v>-6.2832599999999995E-97</c:v>
                </c:pt>
                <c:pt idx="235">
                  <c:v>-7.2844399999999995E-97</c:v>
                </c:pt>
                <c:pt idx="236">
                  <c:v>-5.5526300000000005E-97</c:v>
                </c:pt>
                <c:pt idx="237">
                  <c:v>-2.97246E-98</c:v>
                </c:pt>
                <c:pt idx="238">
                  <c:v>7.9248999999999998E-97</c:v>
                </c:pt>
                <c:pt idx="239">
                  <c:v>1.7024000000000001E-96</c:v>
                </c:pt>
                <c:pt idx="240">
                  <c:v>2.41378E-96</c:v>
                </c:pt>
                <c:pt idx="241">
                  <c:v>2.6307300000000001E-96</c:v>
                </c:pt>
                <c:pt idx="242">
                  <c:v>2.0609900000000002E-96</c:v>
                </c:pt>
                <c:pt idx="243">
                  <c:v>4.9932199999999998E-97</c:v>
                </c:pt>
                <c:pt idx="244">
                  <c:v>-1.9270899999999999E-96</c:v>
                </c:pt>
                <c:pt idx="245">
                  <c:v>-4.5045000000000003E-96</c:v>
                </c:pt>
                <c:pt idx="246">
                  <c:v>-5.9575499999999999E-96</c:v>
                </c:pt>
                <c:pt idx="247">
                  <c:v>-4.9269499999999998E-96</c:v>
                </c:pt>
                <c:pt idx="248">
                  <c:v>-6.9666400000000002E-97</c:v>
                </c:pt>
                <c:pt idx="249">
                  <c:v>6.35109E-96</c:v>
                </c:pt>
                <c:pt idx="250">
                  <c:v>1.43947E-95</c:v>
                </c:pt>
                <c:pt idx="251">
                  <c:v>1.9441699999999999E-95</c:v>
                </c:pt>
                <c:pt idx="252">
                  <c:v>1.60716E-95</c:v>
                </c:pt>
                <c:pt idx="253">
                  <c:v>7.2282700000000003E-97</c:v>
                </c:pt>
                <c:pt idx="254">
                  <c:v>-2.6347000000000001E-95</c:v>
                </c:pt>
                <c:pt idx="255">
                  <c:v>-6.1285800000000002E-95</c:v>
                </c:pt>
                <c:pt idx="256">
                  <c:v>-9.5160400000000006E-95</c:v>
                </c:pt>
                <c:pt idx="257">
                  <c:v>-1.1369E-94</c:v>
                </c:pt>
                <c:pt idx="258">
                  <c:v>-1.02479E-94</c:v>
                </c:pt>
                <c:pt idx="259">
                  <c:v>-5.1868999999999999E-95</c:v>
                </c:pt>
                <c:pt idx="260">
                  <c:v>3.9697900000000002E-95</c:v>
                </c:pt>
                <c:pt idx="261">
                  <c:v>1.56247E-94</c:v>
                </c:pt>
                <c:pt idx="262">
                  <c:v>2.5600600000000002E-94</c:v>
                </c:pt>
                <c:pt idx="263">
                  <c:v>2.8181299999999999E-94</c:v>
                </c:pt>
                <c:pt idx="264">
                  <c:v>1.8604899999999999E-94</c:v>
                </c:pt>
                <c:pt idx="265">
                  <c:v>-4.6675800000000002E-95</c:v>
                </c:pt>
                <c:pt idx="266">
                  <c:v>-3.81447E-94</c:v>
                </c:pt>
                <c:pt idx="267">
                  <c:v>-7.2605500000000001E-94</c:v>
                </c:pt>
                <c:pt idx="268">
                  <c:v>-9.4168800000000002E-94</c:v>
                </c:pt>
                <c:pt idx="269">
                  <c:v>-8.4803500000000004E-94</c:v>
                </c:pt>
                <c:pt idx="270">
                  <c:v>-2.3619500000000001E-94</c:v>
                </c:pt>
                <c:pt idx="271">
                  <c:v>1.01161E-93</c:v>
                </c:pt>
                <c:pt idx="272">
                  <c:v>2.6926300000000002E-93</c:v>
                </c:pt>
                <c:pt idx="273">
                  <c:v>4.1806299999999998E-93</c:v>
                </c:pt>
                <c:pt idx="274">
                  <c:v>4.6744599999999998E-93</c:v>
                </c:pt>
                <c:pt idx="275">
                  <c:v>3.5839299999999999E-93</c:v>
                </c:pt>
                <c:pt idx="276">
                  <c:v>6.7073699999999997E-94</c:v>
                </c:pt>
                <c:pt idx="277">
                  <c:v>-3.8627499999999999E-93</c:v>
                </c:pt>
                <c:pt idx="278">
                  <c:v>-9.0121299999999993E-93</c:v>
                </c:pt>
                <c:pt idx="279">
                  <c:v>-1.2807799999999999E-92</c:v>
                </c:pt>
                <c:pt idx="280">
                  <c:v>-1.30637E-92</c:v>
                </c:pt>
                <c:pt idx="281">
                  <c:v>-8.5617200000000002E-93</c:v>
                </c:pt>
                <c:pt idx="282">
                  <c:v>5.8084099999999997E-94</c:v>
                </c:pt>
                <c:pt idx="283">
                  <c:v>1.28549E-92</c:v>
                </c:pt>
                <c:pt idx="284">
                  <c:v>2.3807100000000001E-92</c:v>
                </c:pt>
                <c:pt idx="285">
                  <c:v>2.49223E-92</c:v>
                </c:pt>
                <c:pt idx="286">
                  <c:v>6.6907599999999998E-93</c:v>
                </c:pt>
                <c:pt idx="287">
                  <c:v>-3.6381799999999998E-92</c:v>
                </c:pt>
                <c:pt idx="288">
                  <c:v>-1.0110299999999999E-91</c:v>
                </c:pt>
                <c:pt idx="289">
                  <c:v>-1.7054000000000001E-91</c:v>
                </c:pt>
                <c:pt idx="290">
                  <c:v>-2.1624E-91</c:v>
                </c:pt>
                <c:pt idx="291">
                  <c:v>-2.1099900000000001E-91</c:v>
                </c:pt>
                <c:pt idx="292">
                  <c:v>-1.3876400000000001E-91</c:v>
                </c:pt>
                <c:pt idx="293">
                  <c:v>1.2264100000000001E-93</c:v>
                </c:pt>
                <c:pt idx="294">
                  <c:v>1.90587E-91</c:v>
                </c:pt>
                <c:pt idx="295">
                  <c:v>3.9371800000000001E-91</c:v>
                </c:pt>
                <c:pt idx="296">
                  <c:v>5.5335199999999998E-91</c:v>
                </c:pt>
                <c:pt idx="297">
                  <c:v>5.70529E-91</c:v>
                </c:pt>
                <c:pt idx="298">
                  <c:v>3.2056100000000003E-91</c:v>
                </c:pt>
                <c:pt idx="299">
                  <c:v>-2.4057200000000001E-91</c:v>
                </c:pt>
                <c:pt idx="300">
                  <c:v>-9.4650100000000003E-91</c:v>
                </c:pt>
                <c:pt idx="301">
                  <c:v>-1.4431999999999999E-90</c:v>
                </c:pt>
                <c:pt idx="302">
                  <c:v>-1.3594499999999999E-90</c:v>
                </c:pt>
                <c:pt idx="303">
                  <c:v>-3.7106199999999998E-91</c:v>
                </c:pt>
                <c:pt idx="304">
                  <c:v>1.76699E-90</c:v>
                </c:pt>
                <c:pt idx="305">
                  <c:v>4.9116100000000004E-90</c:v>
                </c:pt>
                <c:pt idx="306">
                  <c:v>8.3083600000000006E-90</c:v>
                </c:pt>
                <c:pt idx="307">
                  <c:v>1.09645E-89</c:v>
                </c:pt>
                <c:pt idx="308">
                  <c:v>1.2057299999999999E-89</c:v>
                </c:pt>
                <c:pt idx="309">
                  <c:v>1.07452E-89</c:v>
                </c:pt>
                <c:pt idx="310">
                  <c:v>6.2360800000000004E-90</c:v>
                </c:pt>
                <c:pt idx="311">
                  <c:v>-9.2185799999999996E-91</c:v>
                </c:pt>
                <c:pt idx="312">
                  <c:v>-7.2915099999999999E-90</c:v>
                </c:pt>
                <c:pt idx="313">
                  <c:v>-6.47872E-90</c:v>
                </c:pt>
                <c:pt idx="314">
                  <c:v>8.9094000000000004E-90</c:v>
                </c:pt>
                <c:pt idx="315">
                  <c:v>4.3000099999999999E-89</c:v>
                </c:pt>
                <c:pt idx="316">
                  <c:v>9.1266099999999996E-89</c:v>
                </c:pt>
                <c:pt idx="317">
                  <c:v>1.3670599999999999E-88</c:v>
                </c:pt>
                <c:pt idx="318">
                  <c:v>1.4560000000000001E-88</c:v>
                </c:pt>
                <c:pt idx="319">
                  <c:v>6.8186499999999999E-89</c:v>
                </c:pt>
                <c:pt idx="320">
                  <c:v>-1.3646000000000001E-88</c:v>
                </c:pt>
                <c:pt idx="321">
                  <c:v>-4.6078400000000002E-88</c:v>
                </c:pt>
                <c:pt idx="322">
                  <c:v>-8.3370699999999995E-88</c:v>
                </c:pt>
                <c:pt idx="323">
                  <c:v>-1.12663E-87</c:v>
                </c:pt>
                <c:pt idx="324">
                  <c:v>-1.1591299999999999E-87</c:v>
                </c:pt>
                <c:pt idx="325">
                  <c:v>-7.4002099999999996E-88</c:v>
                </c:pt>
                <c:pt idx="326">
                  <c:v>2.3603900000000001E-88</c:v>
                </c:pt>
                <c:pt idx="327">
                  <c:v>1.68293E-87</c:v>
                </c:pt>
                <c:pt idx="328">
                  <c:v>3.24805E-87</c:v>
                </c:pt>
                <c:pt idx="329">
                  <c:v>4.2889899999999998E-87</c:v>
                </c:pt>
                <c:pt idx="330">
                  <c:v>3.9722600000000002E-87</c:v>
                </c:pt>
                <c:pt idx="331">
                  <c:v>1.6077200000000001E-87</c:v>
                </c:pt>
                <c:pt idx="332">
                  <c:v>-2.83004E-87</c:v>
                </c:pt>
                <c:pt idx="333">
                  <c:v>-8.3951400000000003E-87</c:v>
                </c:pt>
                <c:pt idx="334">
                  <c:v>-1.3323300000000001E-86</c:v>
                </c:pt>
                <c:pt idx="335">
                  <c:v>-1.53004E-86</c:v>
                </c:pt>
                <c:pt idx="336">
                  <c:v>-1.1851199999999999E-86</c:v>
                </c:pt>
                <c:pt idx="337">
                  <c:v>-1.4467999999999999E-87</c:v>
                </c:pt>
                <c:pt idx="338">
                  <c:v>1.50436E-86</c:v>
                </c:pt>
                <c:pt idx="339">
                  <c:v>3.3832800000000001E-86</c:v>
                </c:pt>
                <c:pt idx="340">
                  <c:v>4.8891999999999998E-86</c:v>
                </c:pt>
                <c:pt idx="341">
                  <c:v>5.3027799999999997E-86</c:v>
                </c:pt>
                <c:pt idx="342">
                  <c:v>3.9286999999999999E-86</c:v>
                </c:pt>
                <c:pt idx="343">
                  <c:v>4.1726499999999997E-87</c:v>
                </c:pt>
                <c:pt idx="344">
                  <c:v>-4.7374300000000001E-86</c:v>
                </c:pt>
                <c:pt idx="345">
                  <c:v>-9.8330200000000006E-86</c:v>
                </c:pt>
                <c:pt idx="346">
                  <c:v>-1.1898400000000001E-85</c:v>
                </c:pt>
                <c:pt idx="347">
                  <c:v>-7.1825700000000004E-86</c:v>
                </c:pt>
                <c:pt idx="348">
                  <c:v>7.2219900000000006E-86</c:v>
                </c:pt>
                <c:pt idx="349">
                  <c:v>3.0918200000000003E-85</c:v>
                </c:pt>
                <c:pt idx="350">
                  <c:v>5.8078900000000002E-85</c:v>
                </c:pt>
                <c:pt idx="351">
                  <c:v>7.63406E-85</c:v>
                </c:pt>
                <c:pt idx="352">
                  <c:v>6.8825700000000003E-85</c:v>
                </c:pt>
                <c:pt idx="353">
                  <c:v>2.12291E-85</c:v>
                </c:pt>
                <c:pt idx="354">
                  <c:v>-6.9549000000000002E-85</c:v>
                </c:pt>
                <c:pt idx="355">
                  <c:v>-1.8988700000000001E-84</c:v>
                </c:pt>
                <c:pt idx="356">
                  <c:v>-3.0654799999999998E-84</c:v>
                </c:pt>
                <c:pt idx="357">
                  <c:v>-3.66439E-84</c:v>
                </c:pt>
                <c:pt idx="358">
                  <c:v>-3.07475E-84</c:v>
                </c:pt>
                <c:pt idx="359">
                  <c:v>-8.6589700000000003E-85</c:v>
                </c:pt>
                <c:pt idx="360">
                  <c:v>2.8802100000000001E-84</c:v>
                </c:pt>
                <c:pt idx="361">
                  <c:v>7.3684199999999997E-84</c:v>
                </c:pt>
                <c:pt idx="362">
                  <c:v>1.0968799999999999E-83</c:v>
                </c:pt>
                <c:pt idx="363">
                  <c:v>1.1328500000000001E-83</c:v>
                </c:pt>
                <c:pt idx="364">
                  <c:v>6.1969099999999998E-84</c:v>
                </c:pt>
                <c:pt idx="365">
                  <c:v>-5.2329800000000001E-84</c:v>
                </c:pt>
                <c:pt idx="366">
                  <c:v>-2.1342E-83</c:v>
                </c:pt>
                <c:pt idx="367">
                  <c:v>-3.7651100000000002E-83</c:v>
                </c:pt>
                <c:pt idx="368">
                  <c:v>-4.6766100000000001E-83</c:v>
                </c:pt>
                <c:pt idx="369">
                  <c:v>-3.9740699999999999E-83</c:v>
                </c:pt>
                <c:pt idx="370">
                  <c:v>-9.5665600000000007E-84</c:v>
                </c:pt>
                <c:pt idx="371">
                  <c:v>4.4495999999999999E-83</c:v>
                </c:pt>
                <c:pt idx="372">
                  <c:v>1.12582E-82</c:v>
                </c:pt>
                <c:pt idx="373">
                  <c:v>1.7154400000000001E-82</c:v>
                </c:pt>
                <c:pt idx="374">
                  <c:v>1.9051299999999999E-82</c:v>
                </c:pt>
                <c:pt idx="375">
                  <c:v>1.4353400000000001E-82</c:v>
                </c:pt>
                <c:pt idx="376">
                  <c:v>1.69672E-83</c:v>
                </c:pt>
                <c:pt idx="377">
                  <c:v>-1.8293600000000001E-82</c:v>
                </c:pt>
                <c:pt idx="378">
                  <c:v>-4.0922699999999999E-82</c:v>
                </c:pt>
                <c:pt idx="379">
                  <c:v>-5.6089199999999995E-82</c:v>
                </c:pt>
                <c:pt idx="380">
                  <c:v>-5.0844299999999998E-82</c:v>
                </c:pt>
                <c:pt idx="381">
                  <c:v>-1.5265899999999999E-82</c:v>
                </c:pt>
                <c:pt idx="382">
                  <c:v>5.1108699999999998E-82</c:v>
                </c:pt>
                <c:pt idx="383">
                  <c:v>1.3474300000000001E-81</c:v>
                </c:pt>
                <c:pt idx="384">
                  <c:v>2.0674E-81</c:v>
                </c:pt>
                <c:pt idx="385">
                  <c:v>2.2438E-81</c:v>
                </c:pt>
                <c:pt idx="386">
                  <c:v>1.39354E-81</c:v>
                </c:pt>
                <c:pt idx="387">
                  <c:v>-7.9934800000000005E-82</c:v>
                </c:pt>
                <c:pt idx="388">
                  <c:v>-4.1796400000000002E-81</c:v>
                </c:pt>
                <c:pt idx="389">
                  <c:v>-7.93904E-81</c:v>
                </c:pt>
                <c:pt idx="390">
                  <c:v>-1.0634300000000001E-80</c:v>
                </c:pt>
                <c:pt idx="391">
                  <c:v>-1.0445199999999999E-80</c:v>
                </c:pt>
                <c:pt idx="392">
                  <c:v>-5.8503600000000002E-81</c:v>
                </c:pt>
                <c:pt idx="393">
                  <c:v>3.4372800000000001E-81</c:v>
                </c:pt>
                <c:pt idx="394">
                  <c:v>1.5828499999999999E-80</c:v>
                </c:pt>
                <c:pt idx="395">
                  <c:v>2.7644500000000001E-80</c:v>
                </c:pt>
                <c:pt idx="396">
                  <c:v>3.3541300000000001E-80</c:v>
                </c:pt>
                <c:pt idx="397">
                  <c:v>2.85595E-80</c:v>
                </c:pt>
                <c:pt idx="398">
                  <c:v>1.10184E-80</c:v>
                </c:pt>
                <c:pt idx="399">
                  <c:v>-1.65879E-80</c:v>
                </c:pt>
                <c:pt idx="400">
                  <c:v>-4.8368900000000002E-80</c:v>
                </c:pt>
                <c:pt idx="401">
                  <c:v>-7.4795599999999997E-80</c:v>
                </c:pt>
                <c:pt idx="402">
                  <c:v>-8.4065699999999999E-80</c:v>
                </c:pt>
                <c:pt idx="403">
                  <c:v>-6.8026800000000005E-80</c:v>
                </c:pt>
                <c:pt idx="404">
                  <c:v>-2.6790900000000001E-80</c:v>
                </c:pt>
                <c:pt idx="405">
                  <c:v>3.17255E-80</c:v>
                </c:pt>
                <c:pt idx="406">
                  <c:v>9.2041200000000005E-80</c:v>
                </c:pt>
                <c:pt idx="407">
                  <c:v>1.31192E-79</c:v>
                </c:pt>
                <c:pt idx="408">
                  <c:v>1.2432699999999999E-79</c:v>
                </c:pt>
                <c:pt idx="409">
                  <c:v>5.3467999999999998E-80</c:v>
                </c:pt>
                <c:pt idx="410">
                  <c:v>-8.1883500000000007E-80</c:v>
                </c:pt>
                <c:pt idx="411">
                  <c:v>-2.5255700000000001E-79</c:v>
                </c:pt>
                <c:pt idx="412">
                  <c:v>-4.0262199999999998E-79</c:v>
                </c:pt>
                <c:pt idx="413">
                  <c:v>-4.7451699999999997E-79</c:v>
                </c:pt>
                <c:pt idx="414">
                  <c:v>-4.36167E-79</c:v>
                </c:pt>
                <c:pt idx="415">
                  <c:v>-2.9709800000000002E-79</c:v>
                </c:pt>
                <c:pt idx="416">
                  <c:v>-9.78556E-80</c:v>
                </c:pt>
                <c:pt idx="417">
                  <c:v>1.35058E-79</c:v>
                </c:pt>
                <c:pt idx="418">
                  <c:v>4.0992900000000002E-79</c:v>
                </c:pt>
                <c:pt idx="419">
                  <c:v>7.5779999999999994E-79</c:v>
                </c:pt>
                <c:pt idx="420">
                  <c:v>1.2503100000000001E-78</c:v>
                </c:pt>
                <c:pt idx="421">
                  <c:v>1.93935E-78</c:v>
                </c:pt>
                <c:pt idx="422">
                  <c:v>2.7012100000000002E-78</c:v>
                </c:pt>
                <c:pt idx="423">
                  <c:v>3.3838500000000002E-78</c:v>
                </c:pt>
                <c:pt idx="424">
                  <c:v>4.1863699999999999E-78</c:v>
                </c:pt>
                <c:pt idx="425">
                  <c:v>5.5095299999999998E-78</c:v>
                </c:pt>
                <c:pt idx="426">
                  <c:v>7.4057599999999996E-78</c:v>
                </c:pt>
                <c:pt idx="427">
                  <c:v>9.3495799999999992E-78</c:v>
                </c:pt>
                <c:pt idx="428">
                  <c:v>1.03724E-77</c:v>
                </c:pt>
                <c:pt idx="429">
                  <c:v>9.6658900000000002E-78</c:v>
                </c:pt>
                <c:pt idx="430">
                  <c:v>6.9636400000000001E-78</c:v>
                </c:pt>
                <c:pt idx="431">
                  <c:v>1.89291E-78</c:v>
                </c:pt>
                <c:pt idx="432">
                  <c:v>-5.9018199999999999E-78</c:v>
                </c:pt>
                <c:pt idx="433">
                  <c:v>-1.6110900000000001E-77</c:v>
                </c:pt>
                <c:pt idx="434">
                  <c:v>-2.8096500000000001E-77</c:v>
                </c:pt>
                <c:pt idx="435">
                  <c:v>-3.7262700000000004E-77</c:v>
                </c:pt>
                <c:pt idx="436">
                  <c:v>-3.1553099999999999E-77</c:v>
                </c:pt>
                <c:pt idx="437">
                  <c:v>-2.1195799999999999E-78</c:v>
                </c:pt>
                <c:pt idx="438">
                  <c:v>4.4110400000000002E-77</c:v>
                </c:pt>
                <c:pt idx="439">
                  <c:v>8.5574899999999993E-77</c:v>
                </c:pt>
                <c:pt idx="440">
                  <c:v>8.1997200000000001E-77</c:v>
                </c:pt>
                <c:pt idx="441">
                  <c:v>-2.8380000000000002E-77</c:v>
                </c:pt>
                <c:pt idx="442">
                  <c:v>-2.95084E-76</c:v>
                </c:pt>
                <c:pt idx="443">
                  <c:v>-7.0673499999999999E-76</c:v>
                </c:pt>
                <c:pt idx="444">
                  <c:v>-1.1795399999999999E-75</c:v>
                </c:pt>
                <c:pt idx="445">
                  <c:v>-1.6024899999999999E-75</c:v>
                </c:pt>
                <c:pt idx="446">
                  <c:v>-1.9206799999999999E-75</c:v>
                </c:pt>
                <c:pt idx="447">
                  <c:v>-2.17888E-75</c:v>
                </c:pt>
                <c:pt idx="448">
                  <c:v>-2.4464300000000001E-75</c:v>
                </c:pt>
                <c:pt idx="449">
                  <c:v>-2.6772400000000002E-75</c:v>
                </c:pt>
                <c:pt idx="450">
                  <c:v>-2.6714700000000002E-75</c:v>
                </c:pt>
                <c:pt idx="451">
                  <c:v>-2.19164E-75</c:v>
                </c:pt>
                <c:pt idx="452">
                  <c:v>-1.05995E-75</c:v>
                </c:pt>
                <c:pt idx="453">
                  <c:v>8.3145399999999998E-76</c:v>
                </c:pt>
                <c:pt idx="454">
                  <c:v>3.4395000000000001E-75</c:v>
                </c:pt>
                <c:pt idx="455">
                  <c:v>6.5041299999999995E-75</c:v>
                </c:pt>
                <c:pt idx="456">
                  <c:v>9.9275500000000003E-75</c:v>
                </c:pt>
                <c:pt idx="457">
                  <c:v>1.4533799999999999E-74</c:v>
                </c:pt>
                <c:pt idx="458">
                  <c:v>2.1738800000000001E-74</c:v>
                </c:pt>
                <c:pt idx="459">
                  <c:v>3.1520200000000002E-74</c:v>
                </c:pt>
                <c:pt idx="460">
                  <c:v>4.1768499999999997E-74</c:v>
                </c:pt>
                <c:pt idx="461">
                  <c:v>5.0069799999999998E-74</c:v>
                </c:pt>
                <c:pt idx="462">
                  <c:v>5.2215200000000003E-74</c:v>
                </c:pt>
                <c:pt idx="463">
                  <c:v>3.8104499999999999E-74</c:v>
                </c:pt>
                <c:pt idx="464">
                  <c:v>-3.3386700000000002E-75</c:v>
                </c:pt>
                <c:pt idx="465">
                  <c:v>-7.1481899999999998E-74</c:v>
                </c:pt>
                <c:pt idx="466">
                  <c:v>-1.5047499999999999E-73</c:v>
                </c:pt>
                <c:pt idx="467">
                  <c:v>-2.1793600000000001E-73</c:v>
                </c:pt>
                <c:pt idx="468">
                  <c:v>-2.4866099999999999E-73</c:v>
                </c:pt>
                <c:pt idx="469">
                  <c:v>-2.06106E-73</c:v>
                </c:pt>
                <c:pt idx="470">
                  <c:v>-4.2687299999999998E-74</c:v>
                </c:pt>
                <c:pt idx="471">
                  <c:v>2.7104699999999999E-73</c:v>
                </c:pt>
                <c:pt idx="472">
                  <c:v>6.9450100000000003E-73</c:v>
                </c:pt>
                <c:pt idx="473">
                  <c:v>1.07947E-72</c:v>
                </c:pt>
                <c:pt idx="474">
                  <c:v>1.22367E-72</c:v>
                </c:pt>
                <c:pt idx="475">
                  <c:v>9.8466199999999996E-73</c:v>
                </c:pt>
                <c:pt idx="476">
                  <c:v>2.9359999999999997E-73</c:v>
                </c:pt>
                <c:pt idx="477">
                  <c:v>-8.4161400000000003E-73</c:v>
                </c:pt>
                <c:pt idx="478">
                  <c:v>-2.14945E-72</c:v>
                </c:pt>
                <c:pt idx="479">
                  <c:v>-2.9458700000000001E-72</c:v>
                </c:pt>
                <c:pt idx="480">
                  <c:v>-2.26334E-72</c:v>
                </c:pt>
                <c:pt idx="481">
                  <c:v>8.2268699999999996E-73</c:v>
                </c:pt>
                <c:pt idx="482">
                  <c:v>6.6355100000000003E-72</c:v>
                </c:pt>
                <c:pt idx="483">
                  <c:v>1.4180300000000001E-71</c:v>
                </c:pt>
                <c:pt idx="484">
                  <c:v>2.0325699999999999E-71</c:v>
                </c:pt>
                <c:pt idx="485">
                  <c:v>1.8815200000000001E-71</c:v>
                </c:pt>
                <c:pt idx="486">
                  <c:v>1.03848E-72</c:v>
                </c:pt>
                <c:pt idx="487">
                  <c:v>-3.88873E-71</c:v>
                </c:pt>
                <c:pt idx="488">
                  <c:v>-9.7268000000000002E-71</c:v>
                </c:pt>
                <c:pt idx="489">
                  <c:v>-1.5802700000000001E-70</c:v>
                </c:pt>
                <c:pt idx="490">
                  <c:v>-1.95545E-70</c:v>
                </c:pt>
                <c:pt idx="491">
                  <c:v>-1.80787E-70</c:v>
                </c:pt>
                <c:pt idx="492">
                  <c:v>-8.9111300000000007E-71</c:v>
                </c:pt>
                <c:pt idx="493">
                  <c:v>8.8722500000000001E-71</c:v>
                </c:pt>
                <c:pt idx="494">
                  <c:v>3.3169400000000001E-70</c:v>
                </c:pt>
                <c:pt idx="495">
                  <c:v>5.7580300000000001E-70</c:v>
                </c:pt>
                <c:pt idx="496">
                  <c:v>7.1627200000000004E-70</c:v>
                </c:pt>
                <c:pt idx="497">
                  <c:v>6.4133199999999999E-70</c:v>
                </c:pt>
                <c:pt idx="498">
                  <c:v>2.9213299999999998E-70</c:v>
                </c:pt>
                <c:pt idx="499">
                  <c:v>-2.9312400000000001E-70</c:v>
                </c:pt>
                <c:pt idx="500">
                  <c:v>-9.64302E-70</c:v>
                </c:pt>
                <c:pt idx="501">
                  <c:v>-1.4375700000000001E-69</c:v>
                </c:pt>
                <c:pt idx="502">
                  <c:v>-1.3150400000000001E-69</c:v>
                </c:pt>
                <c:pt idx="503">
                  <c:v>-2.3389299999999999E-70</c:v>
                </c:pt>
                <c:pt idx="504">
                  <c:v>1.9249000000000001E-69</c:v>
                </c:pt>
                <c:pt idx="505">
                  <c:v>4.8657299999999996E-69</c:v>
                </c:pt>
                <c:pt idx="506">
                  <c:v>7.7359700000000003E-69</c:v>
                </c:pt>
                <c:pt idx="507">
                  <c:v>9.0973399999999999E-69</c:v>
                </c:pt>
                <c:pt idx="508">
                  <c:v>7.2156899999999995E-69</c:v>
                </c:pt>
                <c:pt idx="509">
                  <c:v>7.3266399999999997E-70</c:v>
                </c:pt>
                <c:pt idx="510">
                  <c:v>-1.0391300000000001E-68</c:v>
                </c:pt>
                <c:pt idx="511">
                  <c:v>-2.3869399999999999E-68</c:v>
                </c:pt>
                <c:pt idx="512">
                  <c:v>-3.44986E-68</c:v>
                </c:pt>
                <c:pt idx="513">
                  <c:v>-3.5231500000000001E-68</c:v>
                </c:pt>
                <c:pt idx="514">
                  <c:v>-2.0315899999999999E-68</c:v>
                </c:pt>
                <c:pt idx="515">
                  <c:v>1.18307E-68</c:v>
                </c:pt>
                <c:pt idx="516">
                  <c:v>5.7289600000000004E-68</c:v>
                </c:pt>
                <c:pt idx="517">
                  <c:v>1.0433099999999999E-67</c:v>
                </c:pt>
                <c:pt idx="518">
                  <c:v>1.3044599999999999E-67</c:v>
                </c:pt>
                <c:pt idx="519">
                  <c:v>1.05948E-67</c:v>
                </c:pt>
                <c:pt idx="520">
                  <c:v>7.5454799999999999E-69</c:v>
                </c:pt>
                <c:pt idx="521">
                  <c:v>-1.6485500000000001E-67</c:v>
                </c:pt>
                <c:pt idx="522">
                  <c:v>-3.7530600000000002E-67</c:v>
                </c:pt>
                <c:pt idx="523">
                  <c:v>-5.4364699999999998E-67</c:v>
                </c:pt>
                <c:pt idx="524">
                  <c:v>-5.4819799999999998E-67</c:v>
                </c:pt>
                <c:pt idx="525">
                  <c:v>-2.6220100000000001E-67</c:v>
                </c:pt>
                <c:pt idx="526">
                  <c:v>3.7079099999999998E-67</c:v>
                </c:pt>
                <c:pt idx="527">
                  <c:v>1.2716500000000001E-66</c:v>
                </c:pt>
                <c:pt idx="528">
                  <c:v>2.2099400000000001E-66</c:v>
                </c:pt>
                <c:pt idx="529">
                  <c:v>2.8182400000000001E-66</c:v>
                </c:pt>
                <c:pt idx="530">
                  <c:v>2.6731599999999999E-66</c:v>
                </c:pt>
                <c:pt idx="531">
                  <c:v>1.48595E-66</c:v>
                </c:pt>
                <c:pt idx="532">
                  <c:v>-7.3656899999999998E-67</c:v>
                </c:pt>
                <c:pt idx="533">
                  <c:v>-3.6292999999999997E-66</c:v>
                </c:pt>
                <c:pt idx="534">
                  <c:v>-6.3210300000000001E-66</c:v>
                </c:pt>
                <c:pt idx="535">
                  <c:v>-7.37577E-66</c:v>
                </c:pt>
                <c:pt idx="536">
                  <c:v>-5.3046700000000005E-66</c:v>
                </c:pt>
                <c:pt idx="537">
                  <c:v>6.2807299999999995E-67</c:v>
                </c:pt>
                <c:pt idx="538">
                  <c:v>9.8487900000000003E-66</c:v>
                </c:pt>
                <c:pt idx="539">
                  <c:v>1.9975600000000002E-65</c:v>
                </c:pt>
                <c:pt idx="540">
                  <c:v>2.6530800000000001E-65</c:v>
                </c:pt>
                <c:pt idx="541">
                  <c:v>2.3937800000000002E-65</c:v>
                </c:pt>
                <c:pt idx="542">
                  <c:v>7.9491199999999998E-66</c:v>
                </c:pt>
                <c:pt idx="543">
                  <c:v>-2.1869400000000002E-65</c:v>
                </c:pt>
                <c:pt idx="544">
                  <c:v>-6.0673699999999998E-65</c:v>
                </c:pt>
                <c:pt idx="545">
                  <c:v>-9.7671700000000006E-65</c:v>
                </c:pt>
                <c:pt idx="546">
                  <c:v>-1.16531E-64</c:v>
                </c:pt>
                <c:pt idx="547">
                  <c:v>-9.9092500000000007E-65</c:v>
                </c:pt>
                <c:pt idx="548">
                  <c:v>-3.2962600000000001E-65</c:v>
                </c:pt>
                <c:pt idx="549">
                  <c:v>7.9293499999999992E-65</c:v>
                </c:pt>
                <c:pt idx="550">
                  <c:v>2.11974E-64</c:v>
                </c:pt>
                <c:pt idx="551">
                  <c:v>3.1548399999999999E-64</c:v>
                </c:pt>
                <c:pt idx="552">
                  <c:v>3.3077899999999998E-64</c:v>
                </c:pt>
                <c:pt idx="553">
                  <c:v>2.1198700000000001E-64</c:v>
                </c:pt>
                <c:pt idx="554">
                  <c:v>-5.5194199999999998E-65</c:v>
                </c:pt>
                <c:pt idx="555">
                  <c:v>-4.35933E-64</c:v>
                </c:pt>
                <c:pt idx="556">
                  <c:v>-8.3025700000000004E-64</c:v>
                </c:pt>
                <c:pt idx="557">
                  <c:v>-1.08096E-63</c:v>
                </c:pt>
                <c:pt idx="558">
                  <c:v>-1.02056E-63</c:v>
                </c:pt>
                <c:pt idx="559">
                  <c:v>-5.3856100000000002E-64</c:v>
                </c:pt>
                <c:pt idx="560">
                  <c:v>3.5159799999999999E-64</c:v>
                </c:pt>
                <c:pt idx="561">
                  <c:v>1.4538800000000001E-63</c:v>
                </c:pt>
                <c:pt idx="562">
                  <c:v>2.3869799999999999E-63</c:v>
                </c:pt>
                <c:pt idx="563">
                  <c:v>2.6733099999999999E-63</c:v>
                </c:pt>
                <c:pt idx="564">
                  <c:v>1.84262E-63</c:v>
                </c:pt>
                <c:pt idx="565">
                  <c:v>-4.1866900000000003E-64</c:v>
                </c:pt>
                <c:pt idx="566">
                  <c:v>-3.9225099999999998E-63</c:v>
                </c:pt>
                <c:pt idx="567">
                  <c:v>-7.7287099999999995E-63</c:v>
                </c:pt>
                <c:pt idx="568">
                  <c:v>-1.03995E-62</c:v>
                </c:pt>
                <c:pt idx="569">
                  <c:v>-1.0332100000000001E-62</c:v>
                </c:pt>
                <c:pt idx="570">
                  <c:v>-5.8703099999999999E-63</c:v>
                </c:pt>
                <c:pt idx="571">
                  <c:v>3.8126000000000002E-63</c:v>
                </c:pt>
                <c:pt idx="572">
                  <c:v>1.70129E-62</c:v>
                </c:pt>
                <c:pt idx="573">
                  <c:v>2.9242300000000001E-62</c:v>
                </c:pt>
                <c:pt idx="574">
                  <c:v>3.53925E-62</c:v>
                </c:pt>
                <c:pt idx="575">
                  <c:v>3.1830299999999998E-62</c:v>
                </c:pt>
                <c:pt idx="576">
                  <c:v>1.68845E-62</c:v>
                </c:pt>
                <c:pt idx="577">
                  <c:v>-8.5012899999999996E-63</c:v>
                </c:pt>
                <c:pt idx="578">
                  <c:v>-3.8960699999999999E-62</c:v>
                </c:pt>
                <c:pt idx="579">
                  <c:v>-6.24576E-62</c:v>
                </c:pt>
                <c:pt idx="580">
                  <c:v>-6.0524600000000002E-62</c:v>
                </c:pt>
                <c:pt idx="581">
                  <c:v>-1.59544E-62</c:v>
                </c:pt>
                <c:pt idx="582">
                  <c:v>7.4325900000000002E-62</c:v>
                </c:pt>
                <c:pt idx="583">
                  <c:v>1.89656E-61</c:v>
                </c:pt>
                <c:pt idx="584">
                  <c:v>2.8285400000000001E-61</c:v>
                </c:pt>
                <c:pt idx="585">
                  <c:v>2.9736500000000001E-61</c:v>
                </c:pt>
                <c:pt idx="586">
                  <c:v>2.1043900000000001E-61</c:v>
                </c:pt>
                <c:pt idx="587">
                  <c:v>4.8345700000000004E-62</c:v>
                </c:pt>
                <c:pt idx="588">
                  <c:v>-1.5790199999999998E-61</c:v>
                </c:pt>
                <c:pt idx="589">
                  <c:v>-4.0164800000000001E-61</c:v>
                </c:pt>
                <c:pt idx="590">
                  <c:v>-6.8469000000000005E-61</c:v>
                </c:pt>
                <c:pt idx="591">
                  <c:v>-1.01347E-60</c:v>
                </c:pt>
                <c:pt idx="592">
                  <c:v>-1.39621E-60</c:v>
                </c:pt>
                <c:pt idx="593">
                  <c:v>-1.8341499999999999E-60</c:v>
                </c:pt>
                <c:pt idx="594">
                  <c:v>-2.32231E-60</c:v>
                </c:pt>
                <c:pt idx="595">
                  <c:v>-2.7391699999999999E-60</c:v>
                </c:pt>
                <c:pt idx="596">
                  <c:v>-2.6702900000000002E-60</c:v>
                </c:pt>
                <c:pt idx="597">
                  <c:v>-1.54815E-60</c:v>
                </c:pt>
                <c:pt idx="598">
                  <c:v>8.4643900000000004E-61</c:v>
                </c:pt>
                <c:pt idx="599">
                  <c:v>4.0615300000000001E-60</c:v>
                </c:pt>
                <c:pt idx="600">
                  <c:v>7.1141499999999998E-60</c:v>
                </c:pt>
                <c:pt idx="601">
                  <c:v>8.4089800000000002E-60</c:v>
                </c:pt>
                <c:pt idx="602">
                  <c:v>5.2884900000000001E-60</c:v>
                </c:pt>
                <c:pt idx="603">
                  <c:v>-4.9510300000000003E-60</c:v>
                </c:pt>
                <c:pt idx="604">
                  <c:v>-2.2563500000000002E-59</c:v>
                </c:pt>
                <c:pt idx="605">
                  <c:v>-4.4467299999999997E-59</c:v>
                </c:pt>
                <c:pt idx="606">
                  <c:v>-6.4793099999999997E-59</c:v>
                </c:pt>
                <c:pt idx="607">
                  <c:v>-7.5188400000000003E-59</c:v>
                </c:pt>
                <c:pt idx="608">
                  <c:v>-6.6903500000000003E-59</c:v>
                </c:pt>
                <c:pt idx="609">
                  <c:v>-3.2794400000000002E-59</c:v>
                </c:pt>
                <c:pt idx="610">
                  <c:v>3.1750299999999998E-59</c:v>
                </c:pt>
                <c:pt idx="611">
                  <c:v>1.18448E-58</c:v>
                </c:pt>
                <c:pt idx="612">
                  <c:v>1.8939899999999999E-58</c:v>
                </c:pt>
                <c:pt idx="613">
                  <c:v>1.8314600000000001E-58</c:v>
                </c:pt>
                <c:pt idx="614">
                  <c:v>5.2006399999999998E-59</c:v>
                </c:pt>
                <c:pt idx="615">
                  <c:v>-1.99547E-58</c:v>
                </c:pt>
                <c:pt idx="616">
                  <c:v>-5.0844300000000003E-58</c:v>
                </c:pt>
                <c:pt idx="617">
                  <c:v>-7.8572100000000005E-58</c:v>
                </c:pt>
                <c:pt idx="618">
                  <c:v>-9.5186000000000005E-58</c:v>
                </c:pt>
                <c:pt idx="619">
                  <c:v>-9.5352700000000001E-58</c:v>
                </c:pt>
                <c:pt idx="620">
                  <c:v>-7.9275100000000003E-58</c:v>
                </c:pt>
                <c:pt idx="621">
                  <c:v>-5.2828700000000003E-58</c:v>
                </c:pt>
                <c:pt idx="622">
                  <c:v>-1.8479300000000001E-58</c:v>
                </c:pt>
                <c:pt idx="623">
                  <c:v>3.4325399999999998E-58</c:v>
                </c:pt>
                <c:pt idx="624">
                  <c:v>1.33776E-57</c:v>
                </c:pt>
                <c:pt idx="625">
                  <c:v>3.2549799999999998E-57</c:v>
                </c:pt>
                <c:pt idx="626">
                  <c:v>6.4697099999999995E-57</c:v>
                </c:pt>
                <c:pt idx="627">
                  <c:v>1.08157E-56</c:v>
                </c:pt>
                <c:pt idx="628">
                  <c:v>1.5154299999999999E-56</c:v>
                </c:pt>
                <c:pt idx="629">
                  <c:v>1.6536200000000001E-56</c:v>
                </c:pt>
                <c:pt idx="630">
                  <c:v>9.7596599999999998E-57</c:v>
                </c:pt>
                <c:pt idx="631">
                  <c:v>-1.0086E-56</c:v>
                </c:pt>
                <c:pt idx="632">
                  <c:v>-4.2987199999999998E-56</c:v>
                </c:pt>
                <c:pt idx="633">
                  <c:v>-8.1667999999999998E-56</c:v>
                </c:pt>
                <c:pt idx="634">
                  <c:v>-1.1213400000000001E-55</c:v>
                </c:pt>
                <c:pt idx="635">
                  <c:v>-1.15574E-55</c:v>
                </c:pt>
                <c:pt idx="636">
                  <c:v>-7.3595999999999997E-56</c:v>
                </c:pt>
                <c:pt idx="637">
                  <c:v>2.3129099999999999E-56</c:v>
                </c:pt>
                <c:pt idx="638">
                  <c:v>1.6734399999999998E-55</c:v>
                </c:pt>
                <c:pt idx="639">
                  <c:v>3.3020699999999997E-55</c:v>
                </c:pt>
                <c:pt idx="640">
                  <c:v>4.5640099999999999E-55</c:v>
                </c:pt>
                <c:pt idx="641">
                  <c:v>4.6939299999999998E-55</c:v>
                </c:pt>
                <c:pt idx="642">
                  <c:v>3.0574400000000002E-55</c:v>
                </c:pt>
                <c:pt idx="643">
                  <c:v>-3.8287599999999998E-56</c:v>
                </c:pt>
                <c:pt idx="644">
                  <c:v>-4.9009300000000003E-55</c:v>
                </c:pt>
                <c:pt idx="645">
                  <c:v>-8.9376399999999993E-55</c:v>
                </c:pt>
                <c:pt idx="646">
                  <c:v>-9.7879200000000007E-55</c:v>
                </c:pt>
                <c:pt idx="647">
                  <c:v>-4.0430800000000003E-55</c:v>
                </c:pt>
                <c:pt idx="648">
                  <c:v>1.04417E-54</c:v>
                </c:pt>
                <c:pt idx="649">
                  <c:v>3.2516699999999999E-54</c:v>
                </c:pt>
                <c:pt idx="650">
                  <c:v>5.6903399999999999E-54</c:v>
                </c:pt>
                <c:pt idx="651">
                  <c:v>7.4146500000000003E-54</c:v>
                </c:pt>
                <c:pt idx="652">
                  <c:v>7.1926500000000005E-54</c:v>
                </c:pt>
                <c:pt idx="653">
                  <c:v>3.8691799999999998E-54</c:v>
                </c:pt>
                <c:pt idx="654">
                  <c:v>-3.08389E-54</c:v>
                </c:pt>
                <c:pt idx="655">
                  <c:v>-1.28755E-53</c:v>
                </c:pt>
                <c:pt idx="656">
                  <c:v>-2.2771400000000002E-53</c:v>
                </c:pt>
                <c:pt idx="657">
                  <c:v>-2.8119899999999999E-53</c:v>
                </c:pt>
                <c:pt idx="658">
                  <c:v>-2.3493599999999999E-53</c:v>
                </c:pt>
                <c:pt idx="659">
                  <c:v>-4.8009299999999998E-54</c:v>
                </c:pt>
                <c:pt idx="660">
                  <c:v>2.7959400000000001E-53</c:v>
                </c:pt>
                <c:pt idx="661">
                  <c:v>6.7804900000000003E-53</c:v>
                </c:pt>
                <c:pt idx="662">
                  <c:v>9.9240499999999997E-53</c:v>
                </c:pt>
                <c:pt idx="663">
                  <c:v>1.00926E-52</c:v>
                </c:pt>
                <c:pt idx="664">
                  <c:v>5.3518299999999997E-53</c:v>
                </c:pt>
                <c:pt idx="665">
                  <c:v>-5.0886399999999998E-53</c:v>
                </c:pt>
                <c:pt idx="666">
                  <c:v>-2.00598E-52</c:v>
                </c:pt>
                <c:pt idx="667">
                  <c:v>-3.5549600000000001E-52</c:v>
                </c:pt>
                <c:pt idx="668">
                  <c:v>-4.4125000000000001E-52</c:v>
                </c:pt>
                <c:pt idx="669">
                  <c:v>-3.64604E-52</c:v>
                </c:pt>
                <c:pt idx="670">
                  <c:v>-5.5749699999999999E-53</c:v>
                </c:pt>
                <c:pt idx="671">
                  <c:v>4.8290399999999998E-52</c:v>
                </c:pt>
                <c:pt idx="672">
                  <c:v>1.1402E-51</c:v>
                </c:pt>
                <c:pt idx="673">
                  <c:v>1.6908799999999999E-51</c:v>
                </c:pt>
                <c:pt idx="674">
                  <c:v>1.8563100000000001E-51</c:v>
                </c:pt>
                <c:pt idx="675">
                  <c:v>1.4088000000000001E-51</c:v>
                </c:pt>
                <c:pt idx="676">
                  <c:v>2.4363699999999998E-52</c:v>
                </c:pt>
                <c:pt idx="677">
                  <c:v>-1.56355E-51</c:v>
                </c:pt>
                <c:pt idx="678">
                  <c:v>-3.63012E-51</c:v>
                </c:pt>
                <c:pt idx="679">
                  <c:v>-5.1151000000000001E-51</c:v>
                </c:pt>
                <c:pt idx="680">
                  <c:v>-4.8475099999999998E-51</c:v>
                </c:pt>
                <c:pt idx="681">
                  <c:v>-1.9426900000000001E-51</c:v>
                </c:pt>
                <c:pt idx="682">
                  <c:v>3.5158600000000003E-51</c:v>
                </c:pt>
                <c:pt idx="683">
                  <c:v>1.02372E-50</c:v>
                </c:pt>
                <c:pt idx="684">
                  <c:v>1.57127E-50</c:v>
                </c:pt>
                <c:pt idx="685">
                  <c:v>1.63798E-50</c:v>
                </c:pt>
                <c:pt idx="686">
                  <c:v>8.56656E-51</c:v>
                </c:pt>
                <c:pt idx="687">
                  <c:v>-9.9366499999999998E-51</c:v>
                </c:pt>
                <c:pt idx="688">
                  <c:v>-3.8212600000000001E-50</c:v>
                </c:pt>
                <c:pt idx="689">
                  <c:v>-7.0271300000000003E-50</c:v>
                </c:pt>
                <c:pt idx="690">
                  <c:v>-9.3775499999999996E-50</c:v>
                </c:pt>
                <c:pt idx="691">
                  <c:v>-9.2645300000000008E-50</c:v>
                </c:pt>
                <c:pt idx="692">
                  <c:v>-5.4543099999999995E-50</c:v>
                </c:pt>
                <c:pt idx="693">
                  <c:v>2.1448800000000001E-50</c:v>
                </c:pt>
                <c:pt idx="694">
                  <c:v>1.2122200000000001E-49</c:v>
                </c:pt>
                <c:pt idx="695">
                  <c:v>2.1320299999999998E-49</c:v>
                </c:pt>
                <c:pt idx="696">
                  <c:v>2.4824199999999999E-49</c:v>
                </c:pt>
                <c:pt idx="697">
                  <c:v>1.74865E-49</c:v>
                </c:pt>
                <c:pt idx="698">
                  <c:v>-3.28528E-50</c:v>
                </c:pt>
                <c:pt idx="699">
                  <c:v>-3.5661400000000003E-49</c:v>
                </c:pt>
                <c:pt idx="700">
                  <c:v>-7.2585000000000006E-49</c:v>
                </c:pt>
                <c:pt idx="701">
                  <c:v>-1.0144700000000001E-48</c:v>
                </c:pt>
                <c:pt idx="702">
                  <c:v>-1.05721E-48</c:v>
                </c:pt>
                <c:pt idx="703">
                  <c:v>-6.9139100000000002E-49</c:v>
                </c:pt>
                <c:pt idx="704">
                  <c:v>1.64045E-49</c:v>
                </c:pt>
                <c:pt idx="705">
                  <c:v>1.3929900000000001E-48</c:v>
                </c:pt>
                <c:pt idx="706">
                  <c:v>2.6412700000000001E-48</c:v>
                </c:pt>
                <c:pt idx="707">
                  <c:v>3.4309199999999999E-48</c:v>
                </c:pt>
                <c:pt idx="708">
                  <c:v>3.2993800000000001E-48</c:v>
                </c:pt>
                <c:pt idx="709">
                  <c:v>1.89418E-48</c:v>
                </c:pt>
                <c:pt idx="710">
                  <c:v>-8.3018900000000002E-49</c:v>
                </c:pt>
                <c:pt idx="711">
                  <c:v>-4.3671599999999999E-48</c:v>
                </c:pt>
                <c:pt idx="712">
                  <c:v>-7.6654900000000002E-48</c:v>
                </c:pt>
                <c:pt idx="713">
                  <c:v>-9.4538399999999997E-48</c:v>
                </c:pt>
                <c:pt idx="714">
                  <c:v>-8.6216800000000002E-48</c:v>
                </c:pt>
                <c:pt idx="715">
                  <c:v>-4.5555999999999999E-48</c:v>
                </c:pt>
                <c:pt idx="716">
                  <c:v>2.3245200000000001E-48</c:v>
                </c:pt>
                <c:pt idx="717">
                  <c:v>9.9969799999999998E-48</c:v>
                </c:pt>
                <c:pt idx="718">
                  <c:v>1.50975E-47</c:v>
                </c:pt>
                <c:pt idx="719">
                  <c:v>1.4043899999999999E-47</c:v>
                </c:pt>
                <c:pt idx="720">
                  <c:v>3.9896500000000002E-48</c:v>
                </c:pt>
                <c:pt idx="721">
                  <c:v>-1.5831599999999999E-47</c:v>
                </c:pt>
                <c:pt idx="722">
                  <c:v>-4.1728800000000001E-47</c:v>
                </c:pt>
                <c:pt idx="723">
                  <c:v>-6.5743700000000001E-47</c:v>
                </c:pt>
                <c:pt idx="724">
                  <c:v>-8.0936199999999997E-47</c:v>
                </c:pt>
                <c:pt idx="725">
                  <c:v>-8.6234899999999996E-47</c:v>
                </c:pt>
                <c:pt idx="726">
                  <c:v>-8.5143900000000003E-47</c:v>
                </c:pt>
                <c:pt idx="727">
                  <c:v>-7.9754800000000003E-47</c:v>
                </c:pt>
                <c:pt idx="728">
                  <c:v>-6.5697199999999999E-47</c:v>
                </c:pt>
                <c:pt idx="729">
                  <c:v>-3.4705999999999999E-47</c:v>
                </c:pt>
                <c:pt idx="730">
                  <c:v>1.79762E-47</c:v>
                </c:pt>
                <c:pt idx="731">
                  <c:v>8.9262000000000006E-47</c:v>
                </c:pt>
                <c:pt idx="732">
                  <c:v>1.671E-46</c:v>
                </c:pt>
                <c:pt idx="733">
                  <c:v>2.4149199999999999E-46</c:v>
                </c:pt>
                <c:pt idx="734">
                  <c:v>3.1855000000000001E-46</c:v>
                </c:pt>
                <c:pt idx="735">
                  <c:v>4.0054699999999998E-46</c:v>
                </c:pt>
                <c:pt idx="736">
                  <c:v>4.7558200000000001E-46</c:v>
                </c:pt>
                <c:pt idx="737">
                  <c:v>5.4960600000000001E-46</c:v>
                </c:pt>
                <c:pt idx="738">
                  <c:v>6.27025E-46</c:v>
                </c:pt>
                <c:pt idx="739">
                  <c:v>7.0641399999999993E-46</c:v>
                </c:pt>
                <c:pt idx="740">
                  <c:v>8.87542E-46</c:v>
                </c:pt>
                <c:pt idx="741">
                  <c:v>1.34966E-45</c:v>
                </c:pt>
                <c:pt idx="742">
                  <c:v>2.1737599999999999E-45</c:v>
                </c:pt>
                <c:pt idx="743">
                  <c:v>3.27054E-45</c:v>
                </c:pt>
                <c:pt idx="744">
                  <c:v>4.3900699999999997E-45</c:v>
                </c:pt>
                <c:pt idx="745">
                  <c:v>5.1745699999999998E-45</c:v>
                </c:pt>
                <c:pt idx="746">
                  <c:v>4.8241699999999999E-45</c:v>
                </c:pt>
                <c:pt idx="747">
                  <c:v>1.2494200000000001E-45</c:v>
                </c:pt>
                <c:pt idx="748">
                  <c:v>-8.0749800000000004E-45</c:v>
                </c:pt>
                <c:pt idx="749">
                  <c:v>-2.30484E-44</c:v>
                </c:pt>
                <c:pt idx="750">
                  <c:v>-3.9488899999999999E-44</c:v>
                </c:pt>
                <c:pt idx="751">
                  <c:v>-4.9319799999999997E-44</c:v>
                </c:pt>
                <c:pt idx="752">
                  <c:v>-4.0351500000000001E-44</c:v>
                </c:pt>
                <c:pt idx="753">
                  <c:v>-8.2730500000000003E-46</c:v>
                </c:pt>
                <c:pt idx="754">
                  <c:v>7.0194099999999997E-44</c:v>
                </c:pt>
                <c:pt idx="755">
                  <c:v>1.5811699999999999E-43</c:v>
                </c:pt>
                <c:pt idx="756">
                  <c:v>2.3932499999999998E-43</c:v>
                </c:pt>
                <c:pt idx="757">
                  <c:v>2.88905E-43</c:v>
                </c:pt>
                <c:pt idx="758">
                  <c:v>2.83584E-43</c:v>
                </c:pt>
                <c:pt idx="759">
                  <c:v>2.07884E-43</c:v>
                </c:pt>
                <c:pt idx="760">
                  <c:v>6.2112799999999998E-44</c:v>
                </c:pt>
                <c:pt idx="761">
                  <c:v>-1.3413800000000001E-43</c:v>
                </c:pt>
                <c:pt idx="762">
                  <c:v>-3.2467499999999999E-43</c:v>
                </c:pt>
                <c:pt idx="763">
                  <c:v>-4.0772299999999998E-43</c:v>
                </c:pt>
                <c:pt idx="764">
                  <c:v>-2.96481E-43</c:v>
                </c:pt>
                <c:pt idx="765">
                  <c:v>5.5386700000000002E-45</c:v>
                </c:pt>
                <c:pt idx="766">
                  <c:v>3.9998100000000001E-43</c:v>
                </c:pt>
                <c:pt idx="767">
                  <c:v>7.3433400000000003E-43</c:v>
                </c:pt>
                <c:pt idx="768">
                  <c:v>8.9419900000000007E-43</c:v>
                </c:pt>
                <c:pt idx="769">
                  <c:v>8.7376999999999999E-43</c:v>
                </c:pt>
                <c:pt idx="770">
                  <c:v>6.3429400000000003E-43</c:v>
                </c:pt>
                <c:pt idx="771">
                  <c:v>-1.5050099999999999E-44</c:v>
                </c:pt>
                <c:pt idx="772">
                  <c:v>-1.199E-42</c:v>
                </c:pt>
                <c:pt idx="773">
                  <c:v>-2.86955E-42</c:v>
                </c:pt>
                <c:pt idx="774">
                  <c:v>-5.0294299999999997E-42</c:v>
                </c:pt>
                <c:pt idx="775">
                  <c:v>-7.6450400000000003E-42</c:v>
                </c:pt>
                <c:pt idx="776">
                  <c:v>-1.04762E-41</c:v>
                </c:pt>
                <c:pt idx="777">
                  <c:v>-1.3400799999999999E-41</c:v>
                </c:pt>
                <c:pt idx="778">
                  <c:v>-1.6282300000000001E-41</c:v>
                </c:pt>
                <c:pt idx="779">
                  <c:v>-1.8417200000000001E-41</c:v>
                </c:pt>
                <c:pt idx="780">
                  <c:v>-1.92677E-41</c:v>
                </c:pt>
                <c:pt idx="781">
                  <c:v>-1.9018599999999999E-41</c:v>
                </c:pt>
                <c:pt idx="782">
                  <c:v>-1.70304E-41</c:v>
                </c:pt>
                <c:pt idx="783">
                  <c:v>-1.22844E-41</c:v>
                </c:pt>
                <c:pt idx="784">
                  <c:v>-7.8981999999999997E-42</c:v>
                </c:pt>
                <c:pt idx="785">
                  <c:v>-1.3898999999999999E-41</c:v>
                </c:pt>
                <c:pt idx="786">
                  <c:v>-4.7684599999999999E-41</c:v>
                </c:pt>
                <c:pt idx="787">
                  <c:v>-1.3267900000000001E-40</c:v>
                </c:pt>
                <c:pt idx="788">
                  <c:v>-2.7979800000000002E-40</c:v>
                </c:pt>
                <c:pt idx="789">
                  <c:v>-4.4922200000000003E-40</c:v>
                </c:pt>
                <c:pt idx="790">
                  <c:v>-5.29077E-40</c:v>
                </c:pt>
                <c:pt idx="791">
                  <c:v>-3.6745100000000002E-40</c:v>
                </c:pt>
                <c:pt idx="792">
                  <c:v>1.52776E-40</c:v>
                </c:pt>
                <c:pt idx="793">
                  <c:v>1.0384400000000001E-39</c:v>
                </c:pt>
                <c:pt idx="794">
                  <c:v>2.1392499999999998E-39</c:v>
                </c:pt>
                <c:pt idx="795">
                  <c:v>3.1244299999999999E-39</c:v>
                </c:pt>
                <c:pt idx="796">
                  <c:v>3.4840000000000001E-39</c:v>
                </c:pt>
                <c:pt idx="797">
                  <c:v>2.6316299999999999E-39</c:v>
                </c:pt>
                <c:pt idx="798">
                  <c:v>1.4169699999999999E-40</c:v>
                </c:pt>
                <c:pt idx="799">
                  <c:v>-3.9570899999999999E-39</c:v>
                </c:pt>
                <c:pt idx="800">
                  <c:v>-8.8125600000000003E-39</c:v>
                </c:pt>
                <c:pt idx="801">
                  <c:v>-1.25464E-38</c:v>
                </c:pt>
                <c:pt idx="802">
                  <c:v>-1.2991800000000001E-38</c:v>
                </c:pt>
                <c:pt idx="803">
                  <c:v>-8.8825300000000002E-39</c:v>
                </c:pt>
                <c:pt idx="804">
                  <c:v>7.1194999999999997E-41</c:v>
                </c:pt>
                <c:pt idx="805">
                  <c:v>1.3183700000000001E-38</c:v>
                </c:pt>
                <c:pt idx="806">
                  <c:v>2.70294E-38</c:v>
                </c:pt>
                <c:pt idx="807">
                  <c:v>3.4547700000000002E-38</c:v>
                </c:pt>
                <c:pt idx="808">
                  <c:v>2.8100799999999999E-38</c:v>
                </c:pt>
                <c:pt idx="809">
                  <c:v>3.5424699999999998E-39</c:v>
                </c:pt>
                <c:pt idx="810">
                  <c:v>-3.7944399999999999E-38</c:v>
                </c:pt>
                <c:pt idx="811">
                  <c:v>-8.7446600000000002E-38</c:v>
                </c:pt>
                <c:pt idx="812">
                  <c:v>-1.21331E-37</c:v>
                </c:pt>
                <c:pt idx="813">
                  <c:v>-9.6157199999999995E-38</c:v>
                </c:pt>
                <c:pt idx="814">
                  <c:v>3.84349E-38</c:v>
                </c:pt>
                <c:pt idx="815">
                  <c:v>3.0841699999999998E-37</c:v>
                </c:pt>
                <c:pt idx="816">
                  <c:v>6.8303699999999997E-37</c:v>
                </c:pt>
                <c:pt idx="817">
                  <c:v>1.04699E-36</c:v>
                </c:pt>
                <c:pt idx="818">
                  <c:v>1.1873300000000001E-36</c:v>
                </c:pt>
                <c:pt idx="819">
                  <c:v>8.4031599999999998E-37</c:v>
                </c:pt>
                <c:pt idx="820">
                  <c:v>-1.8809799999999998E-37</c:v>
                </c:pt>
                <c:pt idx="821">
                  <c:v>-1.88263E-36</c:v>
                </c:pt>
                <c:pt idx="822">
                  <c:v>-3.9176500000000002E-36</c:v>
                </c:pt>
                <c:pt idx="823">
                  <c:v>-5.6359500000000002E-36</c:v>
                </c:pt>
                <c:pt idx="824">
                  <c:v>-6.1426299999999998E-36</c:v>
                </c:pt>
                <c:pt idx="825">
                  <c:v>-4.5254400000000003E-36</c:v>
                </c:pt>
                <c:pt idx="826">
                  <c:v>-2.2697100000000001E-37</c:v>
                </c:pt>
                <c:pt idx="827">
                  <c:v>6.4486700000000001E-36</c:v>
                </c:pt>
                <c:pt idx="828">
                  <c:v>1.38374E-35</c:v>
                </c:pt>
                <c:pt idx="829">
                  <c:v>1.86414E-35</c:v>
                </c:pt>
                <c:pt idx="830">
                  <c:v>1.6497300000000001E-35</c:v>
                </c:pt>
                <c:pt idx="831">
                  <c:v>3.8546900000000003E-36</c:v>
                </c:pt>
                <c:pt idx="832">
                  <c:v>-1.9715299999999999E-35</c:v>
                </c:pt>
                <c:pt idx="833">
                  <c:v>-4.9763700000000004E-35</c:v>
                </c:pt>
                <c:pt idx="834">
                  <c:v>-7.57091E-35</c:v>
                </c:pt>
                <c:pt idx="835">
                  <c:v>-8.1821399999999996E-35</c:v>
                </c:pt>
                <c:pt idx="836">
                  <c:v>-5.2508600000000003E-35</c:v>
                </c:pt>
                <c:pt idx="837">
                  <c:v>2.09155E-35</c:v>
                </c:pt>
                <c:pt idx="838">
                  <c:v>1.3394400000000001E-34</c:v>
                </c:pt>
                <c:pt idx="839">
                  <c:v>2.6131000000000001E-34</c:v>
                </c:pt>
                <c:pt idx="840">
                  <c:v>3.5375800000000001E-34</c:v>
                </c:pt>
                <c:pt idx="841">
                  <c:v>3.5000100000000002E-34</c:v>
                </c:pt>
                <c:pt idx="842">
                  <c:v>2.0167900000000001E-34</c:v>
                </c:pt>
                <c:pt idx="843">
                  <c:v>-1.0021800000000001E-34</c:v>
                </c:pt>
                <c:pt idx="844">
                  <c:v>-5.04509E-34</c:v>
                </c:pt>
                <c:pt idx="845">
                  <c:v>-8.8983899999999995E-34</c:v>
                </c:pt>
                <c:pt idx="846">
                  <c:v>-1.0725399999999999E-33</c:v>
                </c:pt>
                <c:pt idx="847">
                  <c:v>-8.4627600000000004E-34</c:v>
                </c:pt>
                <c:pt idx="848">
                  <c:v>-6.4584899999999995E-35</c:v>
                </c:pt>
                <c:pt idx="849">
                  <c:v>1.24942E-33</c:v>
                </c:pt>
                <c:pt idx="850">
                  <c:v>2.8012000000000002E-33</c:v>
                </c:pt>
                <c:pt idx="851">
                  <c:v>3.9925499999999997E-33</c:v>
                </c:pt>
                <c:pt idx="852">
                  <c:v>4.08162E-33</c:v>
                </c:pt>
                <c:pt idx="853">
                  <c:v>2.50934E-33</c:v>
                </c:pt>
                <c:pt idx="854">
                  <c:v>-8.5035500000000003E-34</c:v>
                </c:pt>
                <c:pt idx="855">
                  <c:v>-5.5338299999999997E-33</c:v>
                </c:pt>
                <c:pt idx="856">
                  <c:v>-1.02817E-32</c:v>
                </c:pt>
                <c:pt idx="857">
                  <c:v>-1.30735E-32</c:v>
                </c:pt>
                <c:pt idx="858">
                  <c:v>-1.17039E-32</c:v>
                </c:pt>
                <c:pt idx="859">
                  <c:v>-4.5940200000000003E-33</c:v>
                </c:pt>
                <c:pt idx="860">
                  <c:v>8.2565400000000006E-33</c:v>
                </c:pt>
                <c:pt idx="861">
                  <c:v>2.4151099999999999E-32</c:v>
                </c:pt>
                <c:pt idx="862">
                  <c:v>3.7557700000000002E-32</c:v>
                </c:pt>
                <c:pt idx="863">
                  <c:v>4.19377E-32</c:v>
                </c:pt>
                <c:pt idx="864">
                  <c:v>3.2256599999999998E-32</c:v>
                </c:pt>
                <c:pt idx="865">
                  <c:v>6.5892000000000003E-33</c:v>
                </c:pt>
                <c:pt idx="866">
                  <c:v>-3.2554300000000002E-32</c:v>
                </c:pt>
                <c:pt idx="867">
                  <c:v>-7.5763499999999995E-32</c:v>
                </c:pt>
                <c:pt idx="868">
                  <c:v>-1.04343E-31</c:v>
                </c:pt>
                <c:pt idx="869">
                  <c:v>-9.3633999999999997E-32</c:v>
                </c:pt>
                <c:pt idx="870">
                  <c:v>-2.48594E-32</c:v>
                </c:pt>
                <c:pt idx="871">
                  <c:v>1.0103899999999999E-31</c:v>
                </c:pt>
                <c:pt idx="872">
                  <c:v>2.54562E-31</c:v>
                </c:pt>
                <c:pt idx="873">
                  <c:v>3.7536400000000001E-31</c:v>
                </c:pt>
                <c:pt idx="874">
                  <c:v>3.8457000000000001E-31</c:v>
                </c:pt>
                <c:pt idx="875">
                  <c:v>2.1670600000000001E-31</c:v>
                </c:pt>
                <c:pt idx="876">
                  <c:v>-1.50561E-31</c:v>
                </c:pt>
                <c:pt idx="877">
                  <c:v>-6.82934E-31</c:v>
                </c:pt>
                <c:pt idx="878">
                  <c:v>-1.2693500000000001E-30</c:v>
                </c:pt>
                <c:pt idx="879">
                  <c:v>-1.7027499999999999E-30</c:v>
                </c:pt>
                <c:pt idx="880">
                  <c:v>-1.7264799999999999E-30</c:v>
                </c:pt>
                <c:pt idx="881">
                  <c:v>-1.1469900000000001E-30</c:v>
                </c:pt>
                <c:pt idx="882">
                  <c:v>5.8707599999999997E-32</c:v>
                </c:pt>
                <c:pt idx="883">
                  <c:v>1.6546900000000002E-30</c:v>
                </c:pt>
                <c:pt idx="884">
                  <c:v>3.06878E-30</c:v>
                </c:pt>
                <c:pt idx="885">
                  <c:v>3.43128E-30</c:v>
                </c:pt>
                <c:pt idx="886">
                  <c:v>1.9204499999999999E-30</c:v>
                </c:pt>
                <c:pt idx="887">
                  <c:v>-1.6599699999999998E-30</c:v>
                </c:pt>
                <c:pt idx="888">
                  <c:v>-6.6382200000000007E-30</c:v>
                </c:pt>
                <c:pt idx="889">
                  <c:v>-1.18292E-29</c:v>
                </c:pt>
                <c:pt idx="890">
                  <c:v>-1.5903400000000001E-29</c:v>
                </c:pt>
                <c:pt idx="891">
                  <c:v>-1.75449E-29</c:v>
                </c:pt>
                <c:pt idx="892">
                  <c:v>-1.5740400000000001E-29</c:v>
                </c:pt>
                <c:pt idx="893">
                  <c:v>-1.0092000000000001E-29</c:v>
                </c:pt>
                <c:pt idx="894">
                  <c:v>-1.21977E-30</c:v>
                </c:pt>
                <c:pt idx="895">
                  <c:v>9.0127399999999994E-30</c:v>
                </c:pt>
                <c:pt idx="896">
                  <c:v>1.8369700000000001E-29</c:v>
                </c:pt>
                <c:pt idx="897">
                  <c:v>2.45155E-29</c:v>
                </c:pt>
                <c:pt idx="898">
                  <c:v>2.41365E-29</c:v>
                </c:pt>
                <c:pt idx="899">
                  <c:v>1.53668E-29</c:v>
                </c:pt>
                <c:pt idx="900">
                  <c:v>1.4371299999999999E-30</c:v>
                </c:pt>
                <c:pt idx="901">
                  <c:v>-1.06535E-29</c:v>
                </c:pt>
                <c:pt idx="902">
                  <c:v>-1.2346E-29</c:v>
                </c:pt>
                <c:pt idx="903">
                  <c:v>4.5579600000000001E-30</c:v>
                </c:pt>
                <c:pt idx="904">
                  <c:v>4.2990899999999998E-29</c:v>
                </c:pt>
                <c:pt idx="905">
                  <c:v>9.8538600000000004E-29</c:v>
                </c:pt>
                <c:pt idx="906">
                  <c:v>1.5322199999999999E-28</c:v>
                </c:pt>
                <c:pt idx="907">
                  <c:v>1.6610499999999999E-28</c:v>
                </c:pt>
                <c:pt idx="908">
                  <c:v>1.0123799999999999E-28</c:v>
                </c:pt>
                <c:pt idx="909">
                  <c:v>-2.7481699999999999E-29</c:v>
                </c:pt>
                <c:pt idx="910">
                  <c:v>-1.75865E-28</c:v>
                </c:pt>
                <c:pt idx="911">
                  <c:v>-3.1244099999999998E-28</c:v>
                </c:pt>
                <c:pt idx="912">
                  <c:v>-3.91992E-28</c:v>
                </c:pt>
                <c:pt idx="913">
                  <c:v>-3.3412499999999998E-28</c:v>
                </c:pt>
                <c:pt idx="914">
                  <c:v>-1.0654700000000001E-28</c:v>
                </c:pt>
                <c:pt idx="915">
                  <c:v>1.7948200000000001E-28</c:v>
                </c:pt>
                <c:pt idx="916">
                  <c:v>3.3395299999999999E-28</c:v>
                </c:pt>
                <c:pt idx="917">
                  <c:v>3.8270899999999999E-28</c:v>
                </c:pt>
                <c:pt idx="918">
                  <c:v>8.9222400000000006E-28</c:v>
                </c:pt>
                <c:pt idx="919">
                  <c:v>2.8243899999999999E-27</c:v>
                </c:pt>
                <c:pt idx="920">
                  <c:v>6.7300699999999993E-27</c:v>
                </c:pt>
                <c:pt idx="921">
                  <c:v>1.19994E-26</c:v>
                </c:pt>
                <c:pt idx="922">
                  <c:v>1.70226E-26</c:v>
                </c:pt>
                <c:pt idx="923">
                  <c:v>1.9686400000000001E-26</c:v>
                </c:pt>
                <c:pt idx="924">
                  <c:v>1.69658E-26</c:v>
                </c:pt>
                <c:pt idx="925">
                  <c:v>4.8710999999999997E-27</c:v>
                </c:pt>
                <c:pt idx="926">
                  <c:v>-1.9151199999999999E-26</c:v>
                </c:pt>
                <c:pt idx="927">
                  <c:v>-5.3200900000000003E-26</c:v>
                </c:pt>
                <c:pt idx="928">
                  <c:v>-8.9538199999999996E-26</c:v>
                </c:pt>
                <c:pt idx="929">
                  <c:v>-1.1412199999999999E-25</c:v>
                </c:pt>
                <c:pt idx="930">
                  <c:v>-1.09939E-25</c:v>
                </c:pt>
                <c:pt idx="931">
                  <c:v>-6.7228899999999995E-26</c:v>
                </c:pt>
                <c:pt idx="932">
                  <c:v>7.8339799999999999E-27</c:v>
                </c:pt>
                <c:pt idx="933">
                  <c:v>9.6166699999999999E-26</c:v>
                </c:pt>
                <c:pt idx="934">
                  <c:v>1.74338E-25</c:v>
                </c:pt>
                <c:pt idx="935">
                  <c:v>2.1611200000000002E-25</c:v>
                </c:pt>
                <c:pt idx="936">
                  <c:v>1.94776E-25</c:v>
                </c:pt>
                <c:pt idx="937">
                  <c:v>1.00022E-25</c:v>
                </c:pt>
                <c:pt idx="938">
                  <c:v>-5.1444599999999998E-26</c:v>
                </c:pt>
                <c:pt idx="939">
                  <c:v>-2.28668E-25</c:v>
                </c:pt>
                <c:pt idx="940">
                  <c:v>-3.88415E-25</c:v>
                </c:pt>
                <c:pt idx="941">
                  <c:v>-4.6747799999999999E-25</c:v>
                </c:pt>
                <c:pt idx="942">
                  <c:v>-4.1204E-25</c:v>
                </c:pt>
                <c:pt idx="943">
                  <c:v>-2.1354699999999998E-25</c:v>
                </c:pt>
                <c:pt idx="944">
                  <c:v>8.0437299999999994E-26</c:v>
                </c:pt>
                <c:pt idx="945">
                  <c:v>3.4800399999999999E-25</c:v>
                </c:pt>
                <c:pt idx="946">
                  <c:v>4.30057E-25</c:v>
                </c:pt>
                <c:pt idx="947">
                  <c:v>2.7584000000000002E-25</c:v>
                </c:pt>
                <c:pt idx="948">
                  <c:v>7.8010500000000003E-26</c:v>
                </c:pt>
                <c:pt idx="949">
                  <c:v>1.8047900000000001E-25</c:v>
                </c:pt>
                <c:pt idx="950">
                  <c:v>5.73022E-25</c:v>
                </c:pt>
                <c:pt idx="951">
                  <c:v>5.4263699999999999E-25</c:v>
                </c:pt>
                <c:pt idx="952">
                  <c:v>-7.7346699999999997E-25</c:v>
                </c:pt>
                <c:pt idx="953">
                  <c:v>-3.9275900000000001E-24</c:v>
                </c:pt>
                <c:pt idx="954">
                  <c:v>-9.1129300000000007E-24</c:v>
                </c:pt>
                <c:pt idx="955">
                  <c:v>-1.5355399999999999E-23</c:v>
                </c:pt>
                <c:pt idx="956">
                  <c:v>-2.1434499999999999E-23</c:v>
                </c:pt>
                <c:pt idx="957">
                  <c:v>-2.8874500000000001E-23</c:v>
                </c:pt>
                <c:pt idx="958">
                  <c:v>-3.93429E-23</c:v>
                </c:pt>
                <c:pt idx="959">
                  <c:v>-4.8827599999999997E-23</c:v>
                </c:pt>
                <c:pt idx="960">
                  <c:v>-5.0878600000000001E-23</c:v>
                </c:pt>
                <c:pt idx="961">
                  <c:v>-4.3370300000000002E-23</c:v>
                </c:pt>
                <c:pt idx="962">
                  <c:v>-2.7644900000000001E-23</c:v>
                </c:pt>
                <c:pt idx="963">
                  <c:v>-3.9377500000000002E-24</c:v>
                </c:pt>
                <c:pt idx="964">
                  <c:v>3.59353E-23</c:v>
                </c:pt>
                <c:pt idx="965">
                  <c:v>1.0945899999999999E-22</c:v>
                </c:pt>
                <c:pt idx="966">
                  <c:v>2.1996600000000001E-22</c:v>
                </c:pt>
                <c:pt idx="967">
                  <c:v>3.4192799999999998E-22</c:v>
                </c:pt>
                <c:pt idx="968">
                  <c:v>4.6272500000000004E-22</c:v>
                </c:pt>
                <c:pt idx="969">
                  <c:v>6.2792E-22</c:v>
                </c:pt>
                <c:pt idx="970">
                  <c:v>9.0449099999999993E-22</c:v>
                </c:pt>
                <c:pt idx="971">
                  <c:v>1.2956599999999999E-21</c:v>
                </c:pt>
                <c:pt idx="972">
                  <c:v>1.69133E-21</c:v>
                </c:pt>
                <c:pt idx="973">
                  <c:v>1.8228500000000001E-21</c:v>
                </c:pt>
                <c:pt idx="974">
                  <c:v>1.1176899999999999E-21</c:v>
                </c:pt>
                <c:pt idx="975">
                  <c:v>-1.3363300000000001E-21</c:v>
                </c:pt>
                <c:pt idx="976">
                  <c:v>-6.1870799999999998E-21</c:v>
                </c:pt>
                <c:pt idx="977">
                  <c:v>-1.28771E-20</c:v>
                </c:pt>
                <c:pt idx="978">
                  <c:v>-1.94737E-20</c:v>
                </c:pt>
                <c:pt idx="979">
                  <c:v>-2.2986100000000001E-20</c:v>
                </c:pt>
                <c:pt idx="980">
                  <c:v>-1.93374E-20</c:v>
                </c:pt>
                <c:pt idx="981">
                  <c:v>-4.4055700000000001E-21</c:v>
                </c:pt>
                <c:pt idx="982">
                  <c:v>2.31122E-20</c:v>
                </c:pt>
                <c:pt idx="983">
                  <c:v>5.8984200000000004E-20</c:v>
                </c:pt>
                <c:pt idx="984">
                  <c:v>9.0867199999999997E-20</c:v>
                </c:pt>
                <c:pt idx="985">
                  <c:v>9.6889000000000005E-20</c:v>
                </c:pt>
                <c:pt idx="986">
                  <c:v>5.1867200000000003E-20</c:v>
                </c:pt>
                <c:pt idx="987">
                  <c:v>-5.8269000000000001E-20</c:v>
                </c:pt>
                <c:pt idx="988">
                  <c:v>-2.2247300000000001E-19</c:v>
                </c:pt>
                <c:pt idx="989">
                  <c:v>-3.9708900000000002E-19</c:v>
                </c:pt>
                <c:pt idx="990">
                  <c:v>-5.0653899999999999E-19</c:v>
                </c:pt>
                <c:pt idx="991">
                  <c:v>-4.55486E-19</c:v>
                </c:pt>
                <c:pt idx="992">
                  <c:v>-1.5812400000000001E-19</c:v>
                </c:pt>
                <c:pt idx="993">
                  <c:v>4.1549099999999999E-19</c:v>
                </c:pt>
                <c:pt idx="994">
                  <c:v>1.1882E-18</c:v>
                </c:pt>
                <c:pt idx="995">
                  <c:v>1.9353E-18</c:v>
                </c:pt>
                <c:pt idx="996">
                  <c:v>2.3045500000000002E-18</c:v>
                </c:pt>
                <c:pt idx="997">
                  <c:v>1.9477199999999999E-18</c:v>
                </c:pt>
                <c:pt idx="998">
                  <c:v>6.6777300000000001E-19</c:v>
                </c:pt>
                <c:pt idx="999">
                  <c:v>-1.4951E-18</c:v>
                </c:pt>
                <c:pt idx="1000">
                  <c:v>-4.0866499999999997E-18</c:v>
                </c:pt>
                <c:pt idx="1001">
                  <c:v>-6.0206600000000001E-18</c:v>
                </c:pt>
                <c:pt idx="1002">
                  <c:v>-5.70604E-18</c:v>
                </c:pt>
                <c:pt idx="1003">
                  <c:v>-1.58581E-18</c:v>
                </c:pt>
                <c:pt idx="1004">
                  <c:v>7.0291700000000003E-18</c:v>
                </c:pt>
                <c:pt idx="1005">
                  <c:v>1.89197E-17</c:v>
                </c:pt>
                <c:pt idx="1006">
                  <c:v>3.0361799999999998E-17</c:v>
                </c:pt>
                <c:pt idx="1007">
                  <c:v>3.5526E-17</c:v>
                </c:pt>
                <c:pt idx="1008">
                  <c:v>2.7954700000000001E-17</c:v>
                </c:pt>
                <c:pt idx="1009">
                  <c:v>3.4448100000000001E-18</c:v>
                </c:pt>
                <c:pt idx="1010">
                  <c:v>-3.6717500000000002E-17</c:v>
                </c:pt>
                <c:pt idx="1011">
                  <c:v>-8.4335500000000002E-17</c:v>
                </c:pt>
                <c:pt idx="1012">
                  <c:v>-1.23425E-16</c:v>
                </c:pt>
                <c:pt idx="1013">
                  <c:v>-1.2994099999999999E-16</c:v>
                </c:pt>
                <c:pt idx="1014">
                  <c:v>-7.9041099999999998E-17</c:v>
                </c:pt>
                <c:pt idx="1015">
                  <c:v>3.9285100000000001E-17</c:v>
                </c:pt>
                <c:pt idx="1016">
                  <c:v>2.0718399999999999E-16</c:v>
                </c:pt>
                <c:pt idx="1017">
                  <c:v>3.7532100000000002E-16</c:v>
                </c:pt>
                <c:pt idx="1018">
                  <c:v>4.6527499999999995E-16</c:v>
                </c:pt>
                <c:pt idx="1019">
                  <c:v>3.79701E-16</c:v>
                </c:pt>
                <c:pt idx="1020">
                  <c:v>3.4978400000000002E-17</c:v>
                </c:pt>
                <c:pt idx="1021">
                  <c:v>-5.7970500000000002E-16</c:v>
                </c:pt>
                <c:pt idx="1022">
                  <c:v>-1.3484400000000001E-15</c:v>
                </c:pt>
                <c:pt idx="1023">
                  <c:v>-2.01533E-15</c:v>
                </c:pt>
                <c:pt idx="1024">
                  <c:v>-2.22727E-15</c:v>
                </c:pt>
                <c:pt idx="1025">
                  <c:v>-1.6422799999999999E-15</c:v>
                </c:pt>
                <c:pt idx="1026">
                  <c:v>-8.1600199999999998E-17</c:v>
                </c:pt>
                <c:pt idx="1027">
                  <c:v>2.3138400000000001E-15</c:v>
                </c:pt>
                <c:pt idx="1028">
                  <c:v>4.9386400000000001E-15</c:v>
                </c:pt>
                <c:pt idx="1029">
                  <c:v>6.6818500000000003E-15</c:v>
                </c:pt>
                <c:pt idx="1030">
                  <c:v>6.1869699999999996E-15</c:v>
                </c:pt>
                <c:pt idx="1031">
                  <c:v>2.4140299999999999E-15</c:v>
                </c:pt>
                <c:pt idx="1032">
                  <c:v>-4.7378900000000002E-15</c:v>
                </c:pt>
                <c:pt idx="1033">
                  <c:v>-1.39473E-14</c:v>
                </c:pt>
                <c:pt idx="1034">
                  <c:v>-2.21963E-14</c:v>
                </c:pt>
                <c:pt idx="1035">
                  <c:v>-2.4877700000000001E-14</c:v>
                </c:pt>
                <c:pt idx="1036">
                  <c:v>-1.69667E-14</c:v>
                </c:pt>
                <c:pt idx="1037">
                  <c:v>4.37147E-15</c:v>
                </c:pt>
                <c:pt idx="1038">
                  <c:v>3.7115700000000002E-14</c:v>
                </c:pt>
                <c:pt idx="1039">
                  <c:v>7.3154300000000005E-14</c:v>
                </c:pt>
                <c:pt idx="1040">
                  <c:v>9.8208999999999996E-14</c:v>
                </c:pt>
                <c:pt idx="1041">
                  <c:v>9.4033399999999998E-14</c:v>
                </c:pt>
                <c:pt idx="1042">
                  <c:v>4.4876800000000002E-14</c:v>
                </c:pt>
                <c:pt idx="1043">
                  <c:v>-5.3578099999999999E-14</c:v>
                </c:pt>
                <c:pt idx="1044">
                  <c:v>-1.8603799999999999E-13</c:v>
                </c:pt>
                <c:pt idx="1045">
                  <c:v>-3.1266599999999998E-13</c:v>
                </c:pt>
                <c:pt idx="1046">
                  <c:v>-3.73135E-13</c:v>
                </c:pt>
                <c:pt idx="1047">
                  <c:v>-3.0514E-13</c:v>
                </c:pt>
                <c:pt idx="1048">
                  <c:v>-7.3261099999999999E-14</c:v>
                </c:pt>
                <c:pt idx="1049">
                  <c:v>3.0399599999999998E-13</c:v>
                </c:pt>
                <c:pt idx="1050">
                  <c:v>7.4092800000000001E-13</c:v>
                </c:pt>
                <c:pt idx="1051">
                  <c:v>1.0872700000000001E-12</c:v>
                </c:pt>
                <c:pt idx="1052">
                  <c:v>1.15544E-12</c:v>
                </c:pt>
                <c:pt idx="1053">
                  <c:v>7.9150899999999995E-13</c:v>
                </c:pt>
                <c:pt idx="1054">
                  <c:v>-3.5954900000000002E-14</c:v>
                </c:pt>
                <c:pt idx="1055">
                  <c:v>-1.19031E-12</c:v>
                </c:pt>
                <c:pt idx="1056">
                  <c:v>-2.3593900000000001E-12</c:v>
                </c:pt>
                <c:pt idx="1057">
                  <c:v>-3.0599599999999998E-12</c:v>
                </c:pt>
                <c:pt idx="1058">
                  <c:v>-2.7476000000000001E-12</c:v>
                </c:pt>
                <c:pt idx="1059">
                  <c:v>-1.0792000000000001E-12</c:v>
                </c:pt>
                <c:pt idx="1060">
                  <c:v>1.8429300000000001E-12</c:v>
                </c:pt>
                <c:pt idx="1061">
                  <c:v>5.36241E-12</c:v>
                </c:pt>
                <c:pt idx="1062">
                  <c:v>8.2633399999999998E-12</c:v>
                </c:pt>
                <c:pt idx="1063">
                  <c:v>8.9754099999999992E-12</c:v>
                </c:pt>
                <c:pt idx="1064">
                  <c:v>6.0330400000000003E-12</c:v>
                </c:pt>
                <c:pt idx="1065">
                  <c:v>-1.3231699999999999E-12</c:v>
                </c:pt>
                <c:pt idx="1066">
                  <c:v>-1.23344E-11</c:v>
                </c:pt>
                <c:pt idx="1067">
                  <c:v>-2.4124900000000001E-11</c:v>
                </c:pt>
                <c:pt idx="1068">
                  <c:v>-3.2467299999999998E-11</c:v>
                </c:pt>
                <c:pt idx="1069">
                  <c:v>-3.3810300000000003E-11</c:v>
                </c:pt>
                <c:pt idx="1070">
                  <c:v>-2.6379599999999999E-11</c:v>
                </c:pt>
                <c:pt idx="1071">
                  <c:v>-9.5637799999999999E-12</c:v>
                </c:pt>
                <c:pt idx="1072">
                  <c:v>1.50676E-11</c:v>
                </c:pt>
                <c:pt idx="1073">
                  <c:v>3.9049599999999999E-11</c:v>
                </c:pt>
                <c:pt idx="1074">
                  <c:v>4.6416500000000002E-11</c:v>
                </c:pt>
                <c:pt idx="1075">
                  <c:v>2.4008799999999998E-11</c:v>
                </c:pt>
                <c:pt idx="1076">
                  <c:v>-2.8861199999999999E-11</c:v>
                </c:pt>
                <c:pt idx="1077">
                  <c:v>-1.01011E-10</c:v>
                </c:pt>
                <c:pt idx="1078">
                  <c:v>-1.6914100000000001E-10</c:v>
                </c:pt>
                <c:pt idx="1079">
                  <c:v>-1.9207599999999999E-10</c:v>
                </c:pt>
                <c:pt idx="1080">
                  <c:v>-1.17641E-10</c:v>
                </c:pt>
                <c:pt idx="1081">
                  <c:v>8.7452100000000003E-11</c:v>
                </c:pt>
                <c:pt idx="1082">
                  <c:v>4.0909900000000001E-10</c:v>
                </c:pt>
                <c:pt idx="1083">
                  <c:v>7.8699600000000004E-10</c:v>
                </c:pt>
                <c:pt idx="1084">
                  <c:v>1.12508E-9</c:v>
                </c:pt>
                <c:pt idx="1085">
                  <c:v>1.2917399999999999E-9</c:v>
                </c:pt>
                <c:pt idx="1086">
                  <c:v>1.1681900000000001E-9</c:v>
                </c:pt>
                <c:pt idx="1087">
                  <c:v>7.4412499999999995E-10</c:v>
                </c:pt>
                <c:pt idx="1088">
                  <c:v>1.3143699999999999E-10</c:v>
                </c:pt>
                <c:pt idx="1089">
                  <c:v>-5.2611199999999997E-10</c:v>
                </c:pt>
                <c:pt idx="1090">
                  <c:v>-1.14989E-9</c:v>
                </c:pt>
                <c:pt idx="1091">
                  <c:v>-1.7750600000000001E-9</c:v>
                </c:pt>
                <c:pt idx="1092">
                  <c:v>-2.4868199999999999E-9</c:v>
                </c:pt>
                <c:pt idx="1093">
                  <c:v>-3.2528999999999998E-9</c:v>
                </c:pt>
                <c:pt idx="1094">
                  <c:v>-3.8225799999999998E-9</c:v>
                </c:pt>
                <c:pt idx="1095">
                  <c:v>-3.95511E-9</c:v>
                </c:pt>
                <c:pt idx="1096">
                  <c:v>-4.0313700000000003E-9</c:v>
                </c:pt>
                <c:pt idx="1097">
                  <c:v>-5.0507499999999997E-9</c:v>
                </c:pt>
                <c:pt idx="1098">
                  <c:v>-7.2360299999999999E-9</c:v>
                </c:pt>
                <c:pt idx="1099">
                  <c:v>-9.1758199999999994E-9</c:v>
                </c:pt>
                <c:pt idx="1100">
                  <c:v>-9.0283099999999994E-9</c:v>
                </c:pt>
                <c:pt idx="1101">
                  <c:v>-5.5365499999999999E-9</c:v>
                </c:pt>
                <c:pt idx="1102">
                  <c:v>2.89934E-9</c:v>
                </c:pt>
                <c:pt idx="1103">
                  <c:v>1.9807099999999999E-8</c:v>
                </c:pt>
                <c:pt idx="1104">
                  <c:v>4.9678499999999997E-8</c:v>
                </c:pt>
                <c:pt idx="1105">
                  <c:v>9.1968999999999995E-8</c:v>
                </c:pt>
                <c:pt idx="1106">
                  <c:v>1.3701899999999999E-7</c:v>
                </c:pt>
                <c:pt idx="1107">
                  <c:v>1.71671E-7</c:v>
                </c:pt>
                <c:pt idx="1108">
                  <c:v>1.83736E-7</c:v>
                </c:pt>
                <c:pt idx="1109">
                  <c:v>1.6108000000000001E-7</c:v>
                </c:pt>
                <c:pt idx="1110">
                  <c:v>1.0080399999999999E-7</c:v>
                </c:pt>
                <c:pt idx="1111">
                  <c:v>1.80502E-8</c:v>
                </c:pt>
                <c:pt idx="1112">
                  <c:v>-6.28459E-8</c:v>
                </c:pt>
                <c:pt idx="1113">
                  <c:v>-1.1056199999999999E-7</c:v>
                </c:pt>
                <c:pt idx="1114">
                  <c:v>-6.1324800000000004E-8</c:v>
                </c:pt>
                <c:pt idx="1115">
                  <c:v>2.2562999999999999E-7</c:v>
                </c:pt>
                <c:pt idx="1116">
                  <c:v>9.7071199999999999E-7</c:v>
                </c:pt>
                <c:pt idx="1117">
                  <c:v>2.3087099999999999E-6</c:v>
                </c:pt>
                <c:pt idx="1118">
                  <c:v>4.0268899999999997E-6</c:v>
                </c:pt>
                <c:pt idx="1119">
                  <c:v>5.5620799999999999E-6</c:v>
                </c:pt>
                <c:pt idx="1120">
                  <c:v>6.34674E-6</c:v>
                </c:pt>
                <c:pt idx="1121">
                  <c:v>6.13268E-6</c:v>
                </c:pt>
                <c:pt idx="1122">
                  <c:v>5.0598000000000002E-6</c:v>
                </c:pt>
                <c:pt idx="1123">
                  <c:v>3.5852500000000001E-6</c:v>
                </c:pt>
                <c:pt idx="1124">
                  <c:v>2.24765E-6</c:v>
                </c:pt>
                <c:pt idx="1125">
                  <c:v>1.1207999999999999E-6</c:v>
                </c:pt>
                <c:pt idx="1126">
                  <c:v>-6.6262199999999999E-7</c:v>
                </c:pt>
                <c:pt idx="1127">
                  <c:v>-4.6771999999999999E-6</c:v>
                </c:pt>
                <c:pt idx="1128">
                  <c:v>-1.2416600000000001E-5</c:v>
                </c:pt>
                <c:pt idx="1129">
                  <c:v>-2.4799799999999999E-5</c:v>
                </c:pt>
                <c:pt idx="1130">
                  <c:v>-4.2258900000000003E-5</c:v>
                </c:pt>
                <c:pt idx="1131">
                  <c:v>-6.4816599999999999E-5</c:v>
                </c:pt>
                <c:pt idx="1132">
                  <c:v>-9.1796299999999994E-5</c:v>
                </c:pt>
                <c:pt idx="1133">
                  <c:v>-1.2167099999999999E-4</c:v>
                </c:pt>
                <c:pt idx="1134">
                  <c:v>-1.5252700000000001E-4</c:v>
                </c:pt>
                <c:pt idx="1135">
                  <c:v>-1.82709E-4</c:v>
                </c:pt>
                <c:pt idx="1136">
                  <c:v>-2.10891E-4</c:v>
                </c:pt>
                <c:pt idx="1137">
                  <c:v>-2.3560399999999999E-4</c:v>
                </c:pt>
                <c:pt idx="1138">
                  <c:v>-2.55123E-4</c:v>
                </c:pt>
                <c:pt idx="1139">
                  <c:v>-2.6810799999999997E-4</c:v>
                </c:pt>
                <c:pt idx="1140">
                  <c:v>-2.7425099999999999E-4</c:v>
                </c:pt>
                <c:pt idx="1141">
                  <c:v>-2.7399299999999999E-4</c:v>
                </c:pt>
                <c:pt idx="1142">
                  <c:v>-2.6755300000000002E-4</c:v>
                </c:pt>
                <c:pt idx="1143">
                  <c:v>-2.5438199999999999E-4</c:v>
                </c:pt>
                <c:pt idx="1144">
                  <c:v>-2.33537E-4</c:v>
                </c:pt>
                <c:pt idx="1145">
                  <c:v>-2.0425599999999999E-4</c:v>
                </c:pt>
                <c:pt idx="1146">
                  <c:v>-1.6617499999999999E-4</c:v>
                </c:pt>
                <c:pt idx="1147">
                  <c:v>-1.19669E-4</c:v>
                </c:pt>
                <c:pt idx="1148">
                  <c:v>-6.66404E-5</c:v>
                </c:pt>
                <c:pt idx="1149">
                  <c:v>-1.08594E-5</c:v>
                </c:pt>
                <c:pt idx="1150">
                  <c:v>4.2685799999999997E-5</c:v>
                </c:pt>
                <c:pt idx="1151">
                  <c:v>8.8449199999999993E-5</c:v>
                </c:pt>
                <c:pt idx="1152">
                  <c:v>1.2044000000000001E-4</c:v>
                </c:pt>
                <c:pt idx="1153">
                  <c:v>1.32986E-4</c:v>
                </c:pt>
                <c:pt idx="1154">
                  <c:v>1.22638E-4</c:v>
                </c:pt>
                <c:pt idx="1155">
                  <c:v>8.9262E-5</c:v>
                </c:pt>
                <c:pt idx="1156">
                  <c:v>3.4486000000000002E-5</c:v>
                </c:pt>
                <c:pt idx="1157">
                  <c:v>-4.0978400000000001E-5</c:v>
                </c:pt>
                <c:pt idx="1158">
                  <c:v>-1.3795600000000001E-4</c:v>
                </c:pt>
                <c:pt idx="1159">
                  <c:v>-2.5676200000000001E-4</c:v>
                </c:pt>
                <c:pt idx="1160">
                  <c:v>-3.9494299999999998E-4</c:v>
                </c:pt>
                <c:pt idx="1161">
                  <c:v>-5.4697800000000005E-4</c:v>
                </c:pt>
                <c:pt idx="1162">
                  <c:v>-7.0587899999999997E-4</c:v>
                </c:pt>
                <c:pt idx="1163">
                  <c:v>-8.65455E-4</c:v>
                </c:pt>
                <c:pt idx="1164">
                  <c:v>-1.0221200000000001E-3</c:v>
                </c:pt>
                <c:pt idx="1165">
                  <c:v>-1.1753899999999999E-3</c:v>
                </c:pt>
                <c:pt idx="1166">
                  <c:v>-1.3264699999999999E-3</c:v>
                </c:pt>
                <c:pt idx="1167">
                  <c:v>-1.4760699999999999E-3</c:v>
                </c:pt>
                <c:pt idx="1168">
                  <c:v>-1.6233300000000001E-3</c:v>
                </c:pt>
                <c:pt idx="1169">
                  <c:v>-1.7667500000000001E-3</c:v>
                </c:pt>
                <c:pt idx="1170">
                  <c:v>-1.9061099999999999E-3</c:v>
                </c:pt>
                <c:pt idx="1171">
                  <c:v>-2.0438000000000001E-3</c:v>
                </c:pt>
                <c:pt idx="1172">
                  <c:v>-2.1848900000000001E-3</c:v>
                </c:pt>
                <c:pt idx="1173">
                  <c:v>-2.3360899999999999E-3</c:v>
                </c:pt>
                <c:pt idx="1174">
                  <c:v>-2.5044400000000001E-3</c:v>
                </c:pt>
                <c:pt idx="1175">
                  <c:v>-2.6972400000000001E-3</c:v>
                </c:pt>
                <c:pt idx="1176">
                  <c:v>-2.92289E-3</c:v>
                </c:pt>
                <c:pt idx="1177">
                  <c:v>-3.1906299999999999E-3</c:v>
                </c:pt>
                <c:pt idx="1178">
                  <c:v>-3.5076399999999998E-3</c:v>
                </c:pt>
                <c:pt idx="1179">
                  <c:v>-3.8759900000000002E-3</c:v>
                </c:pt>
                <c:pt idx="1180">
                  <c:v>-4.2929099999999996E-3</c:v>
                </c:pt>
                <c:pt idx="1181">
                  <c:v>-4.7541900000000002E-3</c:v>
                </c:pt>
                <c:pt idx="1182">
                  <c:v>-5.2564400000000002E-3</c:v>
                </c:pt>
                <c:pt idx="1183">
                  <c:v>-5.7961799999999997E-3</c:v>
                </c:pt>
                <c:pt idx="1184">
                  <c:v>-6.36851E-3</c:v>
                </c:pt>
                <c:pt idx="1185">
                  <c:v>-6.9690400000000001E-3</c:v>
                </c:pt>
                <c:pt idx="1186">
                  <c:v>-7.5972000000000001E-3</c:v>
                </c:pt>
                <c:pt idx="1187">
                  <c:v>-8.2560299999999993E-3</c:v>
                </c:pt>
                <c:pt idx="1188">
                  <c:v>-8.9483700000000006E-3</c:v>
                </c:pt>
                <c:pt idx="1189">
                  <c:v>-9.6737200000000002E-3</c:v>
                </c:pt>
                <c:pt idx="1190" formatCode="General">
                  <c:v>-1.04285E-2</c:v>
                </c:pt>
                <c:pt idx="1191" formatCode="General">
                  <c:v>-1.12087E-2</c:v>
                </c:pt>
                <c:pt idx="1192" formatCode="General">
                  <c:v>-1.2012999999999999E-2</c:v>
                </c:pt>
                <c:pt idx="1193" formatCode="General">
                  <c:v>-1.2846E-2</c:v>
                </c:pt>
                <c:pt idx="1194" formatCode="General">
                  <c:v>-1.37178E-2</c:v>
                </c:pt>
                <c:pt idx="1195" formatCode="General">
                  <c:v>-1.4641400000000001E-2</c:v>
                </c:pt>
                <c:pt idx="1196" formatCode="General">
                  <c:v>-1.5629299999999999E-2</c:v>
                </c:pt>
                <c:pt idx="1197" formatCode="General">
                  <c:v>-1.6693599999999999E-2</c:v>
                </c:pt>
                <c:pt idx="1198" formatCode="General">
                  <c:v>-1.7847100000000001E-2</c:v>
                </c:pt>
                <c:pt idx="1199" formatCode="General">
                  <c:v>-1.9102399999999999E-2</c:v>
                </c:pt>
                <c:pt idx="1200" formatCode="General">
                  <c:v>-2.0468900000000002E-2</c:v>
                </c:pt>
                <c:pt idx="1201" formatCode="General">
                  <c:v>-2.1952200000000002E-2</c:v>
                </c:pt>
                <c:pt idx="1202" formatCode="General">
                  <c:v>-2.3556400000000002E-2</c:v>
                </c:pt>
                <c:pt idx="1203" formatCode="General">
                  <c:v>-2.5285599999999998E-2</c:v>
                </c:pt>
                <c:pt idx="1204" formatCode="General">
                  <c:v>-2.7141999999999999E-2</c:v>
                </c:pt>
                <c:pt idx="1205" formatCode="General">
                  <c:v>-2.9123400000000001E-2</c:v>
                </c:pt>
                <c:pt idx="1206" formatCode="General">
                  <c:v>-3.1221499999999999E-2</c:v>
                </c:pt>
                <c:pt idx="1207" formatCode="General">
                  <c:v>-3.34227E-2</c:v>
                </c:pt>
                <c:pt idx="1208" formatCode="General">
                  <c:v>-3.5709900000000003E-2</c:v>
                </c:pt>
                <c:pt idx="1209" formatCode="General">
                  <c:v>-3.8064399999999998E-2</c:v>
                </c:pt>
                <c:pt idx="1210" formatCode="General">
                  <c:v>-4.0468999999999998E-2</c:v>
                </c:pt>
                <c:pt idx="1211" formatCode="General">
                  <c:v>-4.2907599999999997E-2</c:v>
                </c:pt>
                <c:pt idx="1212" formatCode="General">
                  <c:v>-4.5365299999999997E-2</c:v>
                </c:pt>
                <c:pt idx="1213" formatCode="General">
                  <c:v>-4.7828700000000002E-2</c:v>
                </c:pt>
                <c:pt idx="1214" formatCode="General">
                  <c:v>-5.0288300000000001E-2</c:v>
                </c:pt>
                <c:pt idx="1215" formatCode="General">
                  <c:v>-5.2738699999999999E-2</c:v>
                </c:pt>
                <c:pt idx="1216" formatCode="General">
                  <c:v>-5.5176500000000003E-2</c:v>
                </c:pt>
                <c:pt idx="1217" formatCode="General">
                  <c:v>-5.7597000000000002E-2</c:v>
                </c:pt>
                <c:pt idx="1218" formatCode="General">
                  <c:v>-5.9994699999999998E-2</c:v>
                </c:pt>
                <c:pt idx="1219" formatCode="General">
                  <c:v>-6.2364900000000001E-2</c:v>
                </c:pt>
                <c:pt idx="1220" formatCode="General">
                  <c:v>-6.4706399999999997E-2</c:v>
                </c:pt>
                <c:pt idx="1221" formatCode="General">
                  <c:v>-6.7020700000000002E-2</c:v>
                </c:pt>
                <c:pt idx="1222" formatCode="General">
                  <c:v>-6.93111E-2</c:v>
                </c:pt>
                <c:pt idx="1223" formatCode="General">
                  <c:v>-7.1579699999999996E-2</c:v>
                </c:pt>
                <c:pt idx="1224" formatCode="General">
                  <c:v>-7.3827400000000001E-2</c:v>
                </c:pt>
                <c:pt idx="1225" formatCode="General">
                  <c:v>-7.6054800000000006E-2</c:v>
                </c:pt>
                <c:pt idx="1226" formatCode="General">
                  <c:v>-7.8264299999999995E-2</c:v>
                </c:pt>
                <c:pt idx="1227" formatCode="General">
                  <c:v>-8.0460699999999996E-2</c:v>
                </c:pt>
                <c:pt idx="1228" formatCode="General">
                  <c:v>-8.2647700000000004E-2</c:v>
                </c:pt>
                <c:pt idx="1229" formatCode="General">
                  <c:v>-8.4826200000000004E-2</c:v>
                </c:pt>
                <c:pt idx="1230" formatCode="General">
                  <c:v>-8.6994199999999994E-2</c:v>
                </c:pt>
                <c:pt idx="1231" formatCode="General">
                  <c:v>-8.9148699999999997E-2</c:v>
                </c:pt>
                <c:pt idx="1232" formatCode="General">
                  <c:v>-9.1287199999999999E-2</c:v>
                </c:pt>
                <c:pt idx="1233" formatCode="General">
                  <c:v>-9.3407100000000007E-2</c:v>
                </c:pt>
                <c:pt idx="1234" formatCode="General">
                  <c:v>-9.5505599999999996E-2</c:v>
                </c:pt>
                <c:pt idx="1235" formatCode="General">
                  <c:v>-9.7578899999999996E-2</c:v>
                </c:pt>
                <c:pt idx="1236" formatCode="General">
                  <c:v>-9.96224E-2</c:v>
                </c:pt>
                <c:pt idx="1237" formatCode="General">
                  <c:v>-0.101632</c:v>
                </c:pt>
                <c:pt idx="1238" formatCode="General">
                  <c:v>-0.103605</c:v>
                </c:pt>
                <c:pt idx="1239" formatCode="General">
                  <c:v>-0.105535</c:v>
                </c:pt>
                <c:pt idx="1240" formatCode="General">
                  <c:v>-0.107419</c:v>
                </c:pt>
                <c:pt idx="1241" formatCode="General">
                  <c:v>-0.109251</c:v>
                </c:pt>
                <c:pt idx="1242" formatCode="General">
                  <c:v>-0.11103300000000001</c:v>
                </c:pt>
                <c:pt idx="1243" formatCode="General">
                  <c:v>-0.11276600000000001</c:v>
                </c:pt>
                <c:pt idx="1244" formatCode="General">
                  <c:v>-0.114457</c:v>
                </c:pt>
                <c:pt idx="1245" formatCode="General">
                  <c:v>-0.11611</c:v>
                </c:pt>
                <c:pt idx="1246" formatCode="General">
                  <c:v>-0.117729</c:v>
                </c:pt>
                <c:pt idx="1247" formatCode="General">
                  <c:v>-0.11931799999999999</c:v>
                </c:pt>
                <c:pt idx="1248" formatCode="General">
                  <c:v>-0.12088400000000001</c:v>
                </c:pt>
                <c:pt idx="1249" formatCode="General">
                  <c:v>-0.122436</c:v>
                </c:pt>
                <c:pt idx="1250" formatCode="General">
                  <c:v>-0.123989</c:v>
                </c:pt>
                <c:pt idx="1251" formatCode="General">
                  <c:v>-0.125556</c:v>
                </c:pt>
                <c:pt idx="1252" formatCode="General">
                  <c:v>-0.12714400000000001</c:v>
                </c:pt>
                <c:pt idx="1253" formatCode="General">
                  <c:v>-0.12875500000000001</c:v>
                </c:pt>
                <c:pt idx="1254" formatCode="General">
                  <c:v>-0.130383</c:v>
                </c:pt>
                <c:pt idx="1255" formatCode="General">
                  <c:v>-0.13201599999999999</c:v>
                </c:pt>
                <c:pt idx="1256" formatCode="General">
                  <c:v>-0.13364000000000001</c:v>
                </c:pt>
                <c:pt idx="1257" formatCode="General">
                  <c:v>-0.13523199999999999</c:v>
                </c:pt>
                <c:pt idx="1258" formatCode="General">
                  <c:v>-0.136768</c:v>
                </c:pt>
                <c:pt idx="1259" formatCode="General">
                  <c:v>-0.13821900000000001</c:v>
                </c:pt>
                <c:pt idx="1260" formatCode="General">
                  <c:v>-0.13955899999999999</c:v>
                </c:pt>
                <c:pt idx="1261" formatCode="General">
                  <c:v>-0.14077100000000001</c:v>
                </c:pt>
                <c:pt idx="1262" formatCode="General">
                  <c:v>-0.141843</c:v>
                </c:pt>
                <c:pt idx="1263" formatCode="General">
                  <c:v>-0.14276800000000001</c:v>
                </c:pt>
                <c:pt idx="1264" formatCode="General">
                  <c:v>-0.143535</c:v>
                </c:pt>
                <c:pt idx="1265" formatCode="General">
                  <c:v>-0.14413300000000001</c:v>
                </c:pt>
                <c:pt idx="1266" formatCode="General">
                  <c:v>-0.14455799999999999</c:v>
                </c:pt>
                <c:pt idx="1267" formatCode="General">
                  <c:v>-0.144812</c:v>
                </c:pt>
                <c:pt idx="1268" formatCode="General">
                  <c:v>-0.14490400000000001</c:v>
                </c:pt>
                <c:pt idx="1269" formatCode="General">
                  <c:v>-0.14484900000000001</c:v>
                </c:pt>
                <c:pt idx="1270" formatCode="General">
                  <c:v>-0.14465700000000001</c:v>
                </c:pt>
                <c:pt idx="1271" formatCode="General">
                  <c:v>-0.144342</c:v>
                </c:pt>
                <c:pt idx="1272" formatCode="General">
                  <c:v>-0.14391599999999999</c:v>
                </c:pt>
                <c:pt idx="1273" formatCode="General">
                  <c:v>-0.14338999999999999</c:v>
                </c:pt>
                <c:pt idx="1274" formatCode="General">
                  <c:v>-0.14277300000000001</c:v>
                </c:pt>
                <c:pt idx="1275" formatCode="General">
                  <c:v>-0.142071</c:v>
                </c:pt>
                <c:pt idx="1276" formatCode="General">
                  <c:v>-0.14128399999999999</c:v>
                </c:pt>
                <c:pt idx="1277" formatCode="General">
                  <c:v>-0.14041300000000001</c:v>
                </c:pt>
                <c:pt idx="1278" formatCode="General">
                  <c:v>-0.139458</c:v>
                </c:pt>
                <c:pt idx="1279" formatCode="General">
                  <c:v>-0.13841600000000001</c:v>
                </c:pt>
                <c:pt idx="1280" formatCode="General">
                  <c:v>-0.13728199999999999</c:v>
                </c:pt>
                <c:pt idx="1281" formatCode="General">
                  <c:v>-0.136047</c:v>
                </c:pt>
                <c:pt idx="1282" formatCode="General">
                  <c:v>-0.13470599999999999</c:v>
                </c:pt>
                <c:pt idx="1283" formatCode="General">
                  <c:v>-0.13325600000000001</c:v>
                </c:pt>
                <c:pt idx="1284" formatCode="General">
                  <c:v>-0.13169600000000001</c:v>
                </c:pt>
                <c:pt idx="1285" formatCode="General">
                  <c:v>-0.130022</c:v>
                </c:pt>
                <c:pt idx="1286" formatCode="General">
                  <c:v>-0.12823200000000001</c:v>
                </c:pt>
                <c:pt idx="1287" formatCode="General">
                  <c:v>-0.12632399999999999</c:v>
                </c:pt>
                <c:pt idx="1288" formatCode="General">
                  <c:v>-0.12429999999999999</c:v>
                </c:pt>
                <c:pt idx="1289" formatCode="General">
                  <c:v>-0.122165</c:v>
                </c:pt>
                <c:pt idx="1290" formatCode="General">
                  <c:v>-0.119923</c:v>
                </c:pt>
                <c:pt idx="1291" formatCode="General">
                  <c:v>-0.11758399999999999</c:v>
                </c:pt>
                <c:pt idx="1292" formatCode="General">
                  <c:v>-0.115162</c:v>
                </c:pt>
                <c:pt idx="1293" formatCode="General">
                  <c:v>-0.112673</c:v>
                </c:pt>
                <c:pt idx="1294" formatCode="General">
                  <c:v>-0.110137</c:v>
                </c:pt>
                <c:pt idx="1295" formatCode="General">
                  <c:v>-0.107568</c:v>
                </c:pt>
                <c:pt idx="1296" formatCode="General">
                  <c:v>-0.104979</c:v>
                </c:pt>
                <c:pt idx="1297" formatCode="General">
                  <c:v>-0.10238</c:v>
                </c:pt>
                <c:pt idx="1298" formatCode="General">
                  <c:v>-9.9781900000000007E-2</c:v>
                </c:pt>
                <c:pt idx="1299" formatCode="General">
                  <c:v>-9.7197000000000006E-2</c:v>
                </c:pt>
                <c:pt idx="1300" formatCode="General">
                  <c:v>-9.4634499999999996E-2</c:v>
                </c:pt>
                <c:pt idx="1301" formatCode="General">
                  <c:v>-9.2099299999999995E-2</c:v>
                </c:pt>
                <c:pt idx="1302" formatCode="General">
                  <c:v>-8.9592099999999994E-2</c:v>
                </c:pt>
                <c:pt idx="1303" formatCode="General">
                  <c:v>-8.7109000000000006E-2</c:v>
                </c:pt>
                <c:pt idx="1304" formatCode="General">
                  <c:v>-8.4640999999999994E-2</c:v>
                </c:pt>
                <c:pt idx="1305" formatCode="General">
                  <c:v>-8.2175899999999996E-2</c:v>
                </c:pt>
                <c:pt idx="1306" formatCode="General">
                  <c:v>-7.9701099999999997E-2</c:v>
                </c:pt>
                <c:pt idx="1307" formatCode="General">
                  <c:v>-7.7203999999999995E-2</c:v>
                </c:pt>
                <c:pt idx="1308" formatCode="General">
                  <c:v>-7.4671899999999999E-2</c:v>
                </c:pt>
                <c:pt idx="1309" formatCode="General">
                  <c:v>-7.2092299999999998E-2</c:v>
                </c:pt>
                <c:pt idx="1310" formatCode="General">
                  <c:v>-6.9455000000000003E-2</c:v>
                </c:pt>
                <c:pt idx="1311" formatCode="General">
                  <c:v>-6.6753699999999999E-2</c:v>
                </c:pt>
                <c:pt idx="1312" formatCode="General">
                  <c:v>-6.3985500000000001E-2</c:v>
                </c:pt>
                <c:pt idx="1313" formatCode="General">
                  <c:v>-6.1149700000000001E-2</c:v>
                </c:pt>
                <c:pt idx="1314" formatCode="General">
                  <c:v>-5.8247399999999998E-2</c:v>
                </c:pt>
                <c:pt idx="1315" formatCode="General">
                  <c:v>-5.5280700000000002E-2</c:v>
                </c:pt>
                <c:pt idx="1316" formatCode="General">
                  <c:v>-5.2254700000000001E-2</c:v>
                </c:pt>
                <c:pt idx="1317" formatCode="General">
                  <c:v>-4.9178399999999997E-2</c:v>
                </c:pt>
                <c:pt idx="1318" formatCode="General">
                  <c:v>-4.6064099999999997E-2</c:v>
                </c:pt>
                <c:pt idx="1319" formatCode="General">
                  <c:v>-4.2925900000000003E-2</c:v>
                </c:pt>
                <c:pt idx="1320" formatCode="General">
                  <c:v>-3.9778800000000003E-2</c:v>
                </c:pt>
                <c:pt idx="1321" formatCode="General">
                  <c:v>-3.6639400000000003E-2</c:v>
                </c:pt>
                <c:pt idx="1322" formatCode="General">
                  <c:v>-3.3525399999999997E-2</c:v>
                </c:pt>
                <c:pt idx="1323" formatCode="General">
                  <c:v>-3.0453999999999998E-2</c:v>
                </c:pt>
                <c:pt idx="1324" formatCode="General">
                  <c:v>-2.7440300000000001E-2</c:v>
                </c:pt>
                <c:pt idx="1325" formatCode="General">
                  <c:v>-2.4497600000000001E-2</c:v>
                </c:pt>
                <c:pt idx="1326" formatCode="General">
                  <c:v>-2.1638399999999999E-2</c:v>
                </c:pt>
                <c:pt idx="1327" formatCode="General">
                  <c:v>-1.88731E-2</c:v>
                </c:pt>
                <c:pt idx="1328" formatCode="General">
                  <c:v>-1.6208E-2</c:v>
                </c:pt>
                <c:pt idx="1329" formatCode="General">
                  <c:v>-1.3644399999999999E-2</c:v>
                </c:pt>
                <c:pt idx="1330" formatCode="General">
                  <c:v>-1.11783E-2</c:v>
                </c:pt>
                <c:pt idx="1331">
                  <c:v>-8.80242E-3</c:v>
                </c:pt>
                <c:pt idx="1332">
                  <c:v>-6.5066400000000002E-3</c:v>
                </c:pt>
                <c:pt idx="1333">
                  <c:v>-4.27956E-3</c:v>
                </c:pt>
                <c:pt idx="1334">
                  <c:v>-2.1092300000000001E-3</c:v>
                </c:pt>
                <c:pt idx="1335">
                  <c:v>1.59324E-5</c:v>
                </c:pt>
                <c:pt idx="1336">
                  <c:v>2.1065400000000001E-3</c:v>
                </c:pt>
                <c:pt idx="1337">
                  <c:v>4.1717100000000003E-3</c:v>
                </c:pt>
                <c:pt idx="1338">
                  <c:v>6.2184900000000001E-3</c:v>
                </c:pt>
                <c:pt idx="1339">
                  <c:v>8.2514600000000004E-3</c:v>
                </c:pt>
                <c:pt idx="1340" formatCode="General">
                  <c:v>1.0272399999999999E-2</c:v>
                </c:pt>
                <c:pt idx="1341" formatCode="General">
                  <c:v>1.22805E-2</c:v>
                </c:pt>
                <c:pt idx="1342" formatCode="General">
                  <c:v>1.4271799999999999E-2</c:v>
                </c:pt>
                <c:pt idx="1343" formatCode="General">
                  <c:v>1.62395E-2</c:v>
                </c:pt>
                <c:pt idx="1344" formatCode="General">
                  <c:v>1.81738E-2</c:v>
                </c:pt>
                <c:pt idx="1345" formatCode="General">
                  <c:v>2.00632E-2</c:v>
                </c:pt>
                <c:pt idx="1346" formatCode="General">
                  <c:v>2.1895299999999999E-2</c:v>
                </c:pt>
                <c:pt idx="1347" formatCode="General">
                  <c:v>2.3657899999999999E-2</c:v>
                </c:pt>
                <c:pt idx="1348" formatCode="General">
                  <c:v>2.5339299999999999E-2</c:v>
                </c:pt>
                <c:pt idx="1349" formatCode="General">
                  <c:v>2.69292E-2</c:v>
                </c:pt>
                <c:pt idx="1350" formatCode="General">
                  <c:v>2.84196E-2</c:v>
                </c:pt>
                <c:pt idx="1351" formatCode="General">
                  <c:v>2.9805999999999999E-2</c:v>
                </c:pt>
                <c:pt idx="1352" formatCode="General">
                  <c:v>3.1087400000000001E-2</c:v>
                </c:pt>
                <c:pt idx="1353" formatCode="General">
                  <c:v>3.2266099999999999E-2</c:v>
                </c:pt>
                <c:pt idx="1354" formatCode="General">
                  <c:v>3.33472E-2</c:v>
                </c:pt>
                <c:pt idx="1355" formatCode="General">
                  <c:v>3.4338300000000002E-2</c:v>
                </c:pt>
                <c:pt idx="1356" formatCode="General">
                  <c:v>3.5249700000000002E-2</c:v>
                </c:pt>
                <c:pt idx="1357" formatCode="General">
                  <c:v>3.6093300000000002E-2</c:v>
                </c:pt>
                <c:pt idx="1358" formatCode="General">
                  <c:v>3.68816E-2</c:v>
                </c:pt>
                <c:pt idx="1359" formatCode="General">
                  <c:v>3.7627000000000001E-2</c:v>
                </c:pt>
                <c:pt idx="1360" formatCode="General">
                  <c:v>3.8341600000000003E-2</c:v>
                </c:pt>
                <c:pt idx="1361" formatCode="General">
                  <c:v>3.9036500000000002E-2</c:v>
                </c:pt>
                <c:pt idx="1362" formatCode="General">
                  <c:v>3.9720900000000003E-2</c:v>
                </c:pt>
                <c:pt idx="1363" formatCode="General">
                  <c:v>4.0400999999999999E-2</c:v>
                </c:pt>
                <c:pt idx="1364" formatCode="General">
                  <c:v>4.1079200000000003E-2</c:v>
                </c:pt>
                <c:pt idx="1365" formatCode="General">
                  <c:v>4.1753999999999999E-2</c:v>
                </c:pt>
                <c:pt idx="1366" formatCode="General">
                  <c:v>4.2419900000000003E-2</c:v>
                </c:pt>
                <c:pt idx="1367" formatCode="General">
                  <c:v>4.3067000000000001E-2</c:v>
                </c:pt>
                <c:pt idx="1368" formatCode="General">
                  <c:v>4.3681200000000003E-2</c:v>
                </c:pt>
                <c:pt idx="1369" formatCode="General">
                  <c:v>4.4243600000000001E-2</c:v>
                </c:pt>
                <c:pt idx="1370" formatCode="General">
                  <c:v>4.4731399999999998E-2</c:v>
                </c:pt>
                <c:pt idx="1371" formatCode="General">
                  <c:v>4.5119899999999998E-2</c:v>
                </c:pt>
                <c:pt idx="1372" formatCode="General">
                  <c:v>4.53842E-2</c:v>
                </c:pt>
                <c:pt idx="1373" formatCode="General">
                  <c:v>4.5499100000000001E-2</c:v>
                </c:pt>
                <c:pt idx="1374" formatCode="General">
                  <c:v>4.5437900000000003E-2</c:v>
                </c:pt>
                <c:pt idx="1375" formatCode="General">
                  <c:v>4.5173400000000002E-2</c:v>
                </c:pt>
                <c:pt idx="1376" formatCode="General">
                  <c:v>4.4680900000000003E-2</c:v>
                </c:pt>
                <c:pt idx="1377" formatCode="General">
                  <c:v>4.39417E-2</c:v>
                </c:pt>
                <c:pt idx="1378" formatCode="General">
                  <c:v>4.2944200000000002E-2</c:v>
                </c:pt>
                <c:pt idx="1379" formatCode="General">
                  <c:v>4.1681799999999998E-2</c:v>
                </c:pt>
                <c:pt idx="1380" formatCode="General">
                  <c:v>4.0150100000000001E-2</c:v>
                </c:pt>
                <c:pt idx="1381" formatCode="General">
                  <c:v>3.8348199999999999E-2</c:v>
                </c:pt>
                <c:pt idx="1382" formatCode="General">
                  <c:v>3.62817E-2</c:v>
                </c:pt>
                <c:pt idx="1383" formatCode="General">
                  <c:v>3.3964500000000002E-2</c:v>
                </c:pt>
                <c:pt idx="1384" formatCode="General">
                  <c:v>3.1416399999999997E-2</c:v>
                </c:pt>
                <c:pt idx="1385" formatCode="General">
                  <c:v>2.8659199999999999E-2</c:v>
                </c:pt>
                <c:pt idx="1386" formatCode="General">
                  <c:v>2.5715499999999999E-2</c:v>
                </c:pt>
                <c:pt idx="1387" formatCode="General">
                  <c:v>2.26103E-2</c:v>
                </c:pt>
                <c:pt idx="1388" formatCode="General">
                  <c:v>1.9370999999999999E-2</c:v>
                </c:pt>
                <c:pt idx="1389" formatCode="General">
                  <c:v>1.6024500000000001E-2</c:v>
                </c:pt>
                <c:pt idx="1390" formatCode="General">
                  <c:v>1.25942E-2</c:v>
                </c:pt>
                <c:pt idx="1391">
                  <c:v>9.0962000000000005E-3</c:v>
                </c:pt>
                <c:pt idx="1392">
                  <c:v>5.5379399999999999E-3</c:v>
                </c:pt>
                <c:pt idx="1393">
                  <c:v>1.91968E-3</c:v>
                </c:pt>
                <c:pt idx="1394">
                  <c:v>-1.7615199999999999E-3</c:v>
                </c:pt>
                <c:pt idx="1395">
                  <c:v>-5.50827E-3</c:v>
                </c:pt>
                <c:pt idx="1396">
                  <c:v>-9.3228600000000005E-3</c:v>
                </c:pt>
                <c:pt idx="1397" formatCode="General">
                  <c:v>-1.3209800000000001E-2</c:v>
                </c:pt>
                <c:pt idx="1398" formatCode="General">
                  <c:v>-1.7177700000000001E-2</c:v>
                </c:pt>
                <c:pt idx="1399" formatCode="General">
                  <c:v>-2.1238199999999999E-2</c:v>
                </c:pt>
                <c:pt idx="1400" formatCode="General">
                  <c:v>-2.5402899999999999E-2</c:v>
                </c:pt>
                <c:pt idx="1401" formatCode="General">
                  <c:v>-2.96803E-2</c:v>
                </c:pt>
                <c:pt idx="1402" formatCode="General">
                  <c:v>-3.4074899999999998E-2</c:v>
                </c:pt>
                <c:pt idx="1403" formatCode="General">
                  <c:v>-3.8588400000000002E-2</c:v>
                </c:pt>
                <c:pt idx="1404" formatCode="General">
                  <c:v>-4.3219899999999999E-2</c:v>
                </c:pt>
                <c:pt idx="1405" formatCode="General">
                  <c:v>-4.7963699999999998E-2</c:v>
                </c:pt>
                <c:pt idx="1406" formatCode="General">
                  <c:v>-5.2807800000000002E-2</c:v>
                </c:pt>
                <c:pt idx="1407" formatCode="General">
                  <c:v>-5.7734199999999999E-2</c:v>
                </c:pt>
                <c:pt idx="1408" formatCode="General">
                  <c:v>-6.2722399999999998E-2</c:v>
                </c:pt>
                <c:pt idx="1409" formatCode="General">
                  <c:v>-6.7750000000000005E-2</c:v>
                </c:pt>
                <c:pt idx="1410" formatCode="General">
                  <c:v>-7.2791800000000004E-2</c:v>
                </c:pt>
                <c:pt idx="1411" formatCode="General">
                  <c:v>-7.7818499999999999E-2</c:v>
                </c:pt>
                <c:pt idx="1412" formatCode="General">
                  <c:v>-8.2796999999999996E-2</c:v>
                </c:pt>
                <c:pt idx="1413" formatCode="General">
                  <c:v>-8.7693099999999996E-2</c:v>
                </c:pt>
                <c:pt idx="1414" formatCode="General">
                  <c:v>-9.2478099999999994E-2</c:v>
                </c:pt>
                <c:pt idx="1415" formatCode="General">
                  <c:v>-9.7134600000000001E-2</c:v>
                </c:pt>
                <c:pt idx="1416" formatCode="General">
                  <c:v>-0.101658</c:v>
                </c:pt>
                <c:pt idx="1417" formatCode="General">
                  <c:v>-0.10605100000000001</c:v>
                </c:pt>
                <c:pt idx="1418" formatCode="General">
                  <c:v>-0.11032</c:v>
                </c:pt>
                <c:pt idx="1419" formatCode="General">
                  <c:v>-0.114479</c:v>
                </c:pt>
                <c:pt idx="1420" formatCode="General">
                  <c:v>-0.118544</c:v>
                </c:pt>
                <c:pt idx="1421" formatCode="General">
                  <c:v>-0.122545</c:v>
                </c:pt>
                <c:pt idx="1422" formatCode="General">
                  <c:v>-0.12651299999999999</c:v>
                </c:pt>
                <c:pt idx="1423" formatCode="General">
                  <c:v>-0.13047800000000001</c:v>
                </c:pt>
                <c:pt idx="1424" formatCode="General">
                  <c:v>-0.134464</c:v>
                </c:pt>
                <c:pt idx="1425" formatCode="General">
                  <c:v>-0.138489</c:v>
                </c:pt>
                <c:pt idx="1426" formatCode="General">
                  <c:v>-0.142567</c:v>
                </c:pt>
                <c:pt idx="1427" formatCode="General">
                  <c:v>-0.14671100000000001</c:v>
                </c:pt>
                <c:pt idx="1428" formatCode="General">
                  <c:v>-0.15093200000000001</c:v>
                </c:pt>
                <c:pt idx="1429" formatCode="General">
                  <c:v>-0.15523500000000001</c:v>
                </c:pt>
                <c:pt idx="1430" formatCode="General">
                  <c:v>-0.15961800000000001</c:v>
                </c:pt>
                <c:pt idx="1431" formatCode="General">
                  <c:v>-0.16406999999999999</c:v>
                </c:pt>
                <c:pt idx="1432" formatCode="General">
                  <c:v>-0.168571</c:v>
                </c:pt>
                <c:pt idx="1433" formatCode="General">
                  <c:v>-0.173096</c:v>
                </c:pt>
                <c:pt idx="1434" formatCode="General">
                  <c:v>-0.177619</c:v>
                </c:pt>
                <c:pt idx="1435" formatCode="General">
                  <c:v>-0.182113</c:v>
                </c:pt>
                <c:pt idx="1436" formatCode="General">
                  <c:v>-0.18654599999999999</c:v>
                </c:pt>
                <c:pt idx="1437" formatCode="General">
                  <c:v>-0.19087899999999999</c:v>
                </c:pt>
                <c:pt idx="1438" formatCode="General">
                  <c:v>-0.195074</c:v>
                </c:pt>
                <c:pt idx="1439" formatCode="General">
                  <c:v>-0.199102</c:v>
                </c:pt>
                <c:pt idx="1440" formatCode="General">
                  <c:v>-0.20293900000000001</c:v>
                </c:pt>
                <c:pt idx="1441" formatCode="General">
                  <c:v>-0.206564</c:v>
                </c:pt>
                <c:pt idx="1442" formatCode="General">
                  <c:v>-0.20995800000000001</c:v>
                </c:pt>
                <c:pt idx="1443" formatCode="General">
                  <c:v>-0.213118</c:v>
                </c:pt>
                <c:pt idx="1444" formatCode="General">
                  <c:v>-0.216061</c:v>
                </c:pt>
                <c:pt idx="1445" formatCode="General">
                  <c:v>-0.21882299999999999</c:v>
                </c:pt>
                <c:pt idx="1446" formatCode="General">
                  <c:v>-0.22143399999999999</c:v>
                </c:pt>
                <c:pt idx="1447" formatCode="General">
                  <c:v>-0.223909</c:v>
                </c:pt>
                <c:pt idx="1448" formatCode="General">
                  <c:v>-0.22625600000000001</c:v>
                </c:pt>
                <c:pt idx="1449" formatCode="General">
                  <c:v>-0.22849700000000001</c:v>
                </c:pt>
                <c:pt idx="1450" formatCode="General">
                  <c:v>-0.23066800000000001</c:v>
                </c:pt>
                <c:pt idx="1451" formatCode="General">
                  <c:v>-0.23280000000000001</c:v>
                </c:pt>
                <c:pt idx="1452" formatCode="General">
                  <c:v>-0.23491400000000001</c:v>
                </c:pt>
                <c:pt idx="1453" formatCode="General">
                  <c:v>-0.237015</c:v>
                </c:pt>
                <c:pt idx="1454" formatCode="General">
                  <c:v>-0.23910600000000001</c:v>
                </c:pt>
                <c:pt idx="1455" formatCode="General">
                  <c:v>-0.24118999999999999</c:v>
                </c:pt>
                <c:pt idx="1456" formatCode="General">
                  <c:v>-0.24326300000000001</c:v>
                </c:pt>
                <c:pt idx="1457" formatCode="General">
                  <c:v>-0.245314</c:v>
                </c:pt>
                <c:pt idx="1458" formatCode="General">
                  <c:v>-0.24732499999999999</c:v>
                </c:pt>
                <c:pt idx="1459" formatCode="General">
                  <c:v>-0.249274</c:v>
                </c:pt>
                <c:pt idx="1460" formatCode="General">
                  <c:v>-0.25113099999999999</c:v>
                </c:pt>
                <c:pt idx="1461" formatCode="General">
                  <c:v>-0.252855</c:v>
                </c:pt>
                <c:pt idx="1462" formatCode="General">
                  <c:v>-0.25440299999999999</c:v>
                </c:pt>
                <c:pt idx="1463" formatCode="General">
                  <c:v>-0.25574200000000002</c:v>
                </c:pt>
                <c:pt idx="1464" formatCode="General">
                  <c:v>-0.25685599999999997</c:v>
                </c:pt>
                <c:pt idx="1465" formatCode="General">
                  <c:v>-0.25773800000000002</c:v>
                </c:pt>
                <c:pt idx="1466" formatCode="General">
                  <c:v>-0.25839000000000001</c:v>
                </c:pt>
                <c:pt idx="1467" formatCode="General">
                  <c:v>-0.25881599999999999</c:v>
                </c:pt>
                <c:pt idx="1468" formatCode="General">
                  <c:v>-0.25903100000000001</c:v>
                </c:pt>
                <c:pt idx="1469" formatCode="General">
                  <c:v>-0.25905099999999998</c:v>
                </c:pt>
                <c:pt idx="1470" formatCode="General">
                  <c:v>-0.25889600000000002</c:v>
                </c:pt>
                <c:pt idx="1471" formatCode="General">
                  <c:v>-0.25859100000000002</c:v>
                </c:pt>
                <c:pt idx="1472" formatCode="General">
                  <c:v>-0.25817200000000001</c:v>
                </c:pt>
                <c:pt idx="1473" formatCode="General">
                  <c:v>-0.25768400000000002</c:v>
                </c:pt>
                <c:pt idx="1474" formatCode="General">
                  <c:v>-0.25717699999999999</c:v>
                </c:pt>
                <c:pt idx="1475" formatCode="General">
                  <c:v>-0.256691</c:v>
                </c:pt>
                <c:pt idx="1476" formatCode="General">
                  <c:v>-0.25624999999999998</c:v>
                </c:pt>
                <c:pt idx="1477" formatCode="General">
                  <c:v>-0.25586100000000001</c:v>
                </c:pt>
                <c:pt idx="1478" formatCode="General">
                  <c:v>-0.255527</c:v>
                </c:pt>
                <c:pt idx="1479" formatCode="General">
                  <c:v>-0.255249</c:v>
                </c:pt>
                <c:pt idx="1480" formatCode="General">
                  <c:v>-0.255027</c:v>
                </c:pt>
                <c:pt idx="1481" formatCode="General">
                  <c:v>-0.25485200000000002</c:v>
                </c:pt>
                <c:pt idx="1482" formatCode="General">
                  <c:v>-0.25470199999999998</c:v>
                </c:pt>
                <c:pt idx="1483" formatCode="General">
                  <c:v>-0.25454199999999999</c:v>
                </c:pt>
                <c:pt idx="1484" formatCode="General">
                  <c:v>-0.25433099999999997</c:v>
                </c:pt>
                <c:pt idx="1485" formatCode="General">
                  <c:v>-0.254029</c:v>
                </c:pt>
                <c:pt idx="1486" formatCode="General">
                  <c:v>-0.25360100000000002</c:v>
                </c:pt>
                <c:pt idx="1487" formatCode="General">
                  <c:v>-0.25301400000000002</c:v>
                </c:pt>
                <c:pt idx="1488" formatCode="General">
                  <c:v>-0.25223600000000002</c:v>
                </c:pt>
                <c:pt idx="1489" formatCode="General">
                  <c:v>-0.25124200000000002</c:v>
                </c:pt>
                <c:pt idx="1490" formatCode="General">
                  <c:v>-0.25001200000000001</c:v>
                </c:pt>
                <c:pt idx="1491" formatCode="General">
                  <c:v>-0.248533</c:v>
                </c:pt>
                <c:pt idx="1492" formatCode="General">
                  <c:v>-0.24680299999999999</c:v>
                </c:pt>
                <c:pt idx="1493" formatCode="General">
                  <c:v>-0.24482999999999999</c:v>
                </c:pt>
                <c:pt idx="1494" formatCode="General">
                  <c:v>-0.24263599999999999</c:v>
                </c:pt>
                <c:pt idx="1495" formatCode="General">
                  <c:v>-0.24024400000000001</c:v>
                </c:pt>
                <c:pt idx="1496" formatCode="General">
                  <c:v>-0.237679</c:v>
                </c:pt>
                <c:pt idx="1497" formatCode="General">
                  <c:v>-0.23496600000000001</c:v>
                </c:pt>
                <c:pt idx="1498" formatCode="General">
                  <c:v>-0.23214000000000001</c:v>
                </c:pt>
                <c:pt idx="1499" formatCode="General">
                  <c:v>-0.229244</c:v>
                </c:pt>
                <c:pt idx="1500" formatCode="General">
                  <c:v>-0.22631999999999999</c:v>
                </c:pt>
                <c:pt idx="1501" formatCode="General">
                  <c:v>-0.22339899999999999</c:v>
                </c:pt>
                <c:pt idx="1502" formatCode="General">
                  <c:v>-0.220497</c:v>
                </c:pt>
                <c:pt idx="1503" formatCode="General">
                  <c:v>-0.21762000000000001</c:v>
                </c:pt>
                <c:pt idx="1504" formatCode="General">
                  <c:v>-0.21476899999999999</c:v>
                </c:pt>
                <c:pt idx="1505" formatCode="General">
                  <c:v>-0.21195</c:v>
                </c:pt>
                <c:pt idx="1506" formatCode="General">
                  <c:v>-0.20916799999999999</c:v>
                </c:pt>
                <c:pt idx="1507" formatCode="General">
                  <c:v>-0.20642099999999999</c:v>
                </c:pt>
                <c:pt idx="1508" formatCode="General">
                  <c:v>-0.20369899999999999</c:v>
                </c:pt>
                <c:pt idx="1509" formatCode="General">
                  <c:v>-0.20097699999999999</c:v>
                </c:pt>
                <c:pt idx="1510" formatCode="General">
                  <c:v>-0.19822100000000001</c:v>
                </c:pt>
                <c:pt idx="1511" formatCode="General">
                  <c:v>-0.19539100000000001</c:v>
                </c:pt>
                <c:pt idx="1512" formatCode="General">
                  <c:v>-0.192441</c:v>
                </c:pt>
                <c:pt idx="1513" formatCode="General">
                  <c:v>-0.18934100000000001</c:v>
                </c:pt>
                <c:pt idx="1514" formatCode="General">
                  <c:v>-0.18607799999999999</c:v>
                </c:pt>
                <c:pt idx="1515" formatCode="General">
                  <c:v>-0.18265600000000001</c:v>
                </c:pt>
                <c:pt idx="1516" formatCode="General">
                  <c:v>-0.17907400000000001</c:v>
                </c:pt>
                <c:pt idx="1517" formatCode="General">
                  <c:v>-0.17533099999999999</c:v>
                </c:pt>
                <c:pt idx="1518" formatCode="General">
                  <c:v>-0.171432</c:v>
                </c:pt>
                <c:pt idx="1519" formatCode="General">
                  <c:v>-0.16739799999999999</c:v>
                </c:pt>
                <c:pt idx="1520" formatCode="General">
                  <c:v>-0.16325400000000001</c:v>
                </c:pt>
                <c:pt idx="1521" formatCode="General">
                  <c:v>-0.15901899999999999</c:v>
                </c:pt>
                <c:pt idx="1522" formatCode="General">
                  <c:v>-0.154722</c:v>
                </c:pt>
                <c:pt idx="1523" formatCode="General">
                  <c:v>-0.15040500000000001</c:v>
                </c:pt>
                <c:pt idx="1524" formatCode="General">
                  <c:v>-0.14611399999999999</c:v>
                </c:pt>
                <c:pt idx="1525" formatCode="General">
                  <c:v>-0.14188100000000001</c:v>
                </c:pt>
                <c:pt idx="1526" formatCode="General">
                  <c:v>-0.13773099999999999</c:v>
                </c:pt>
                <c:pt idx="1527" formatCode="General">
                  <c:v>-0.13370000000000001</c:v>
                </c:pt>
                <c:pt idx="1528" formatCode="General">
                  <c:v>-0.129825</c:v>
                </c:pt>
                <c:pt idx="1529" formatCode="General">
                  <c:v>-0.126113</c:v>
                </c:pt>
                <c:pt idx="1530" formatCode="General">
                  <c:v>-0.122539</c:v>
                </c:pt>
                <c:pt idx="1531" formatCode="General">
                  <c:v>-0.119071</c:v>
                </c:pt>
                <c:pt idx="1532" formatCode="General">
                  <c:v>-0.115705</c:v>
                </c:pt>
                <c:pt idx="1533" formatCode="General">
                  <c:v>-0.112452</c:v>
                </c:pt>
                <c:pt idx="1534" formatCode="General">
                  <c:v>-0.109323</c:v>
                </c:pt>
                <c:pt idx="1535" formatCode="General">
                  <c:v>-0.10630100000000001</c:v>
                </c:pt>
                <c:pt idx="1536" formatCode="General">
                  <c:v>-0.103351</c:v>
                </c:pt>
                <c:pt idx="1537" formatCode="General">
                  <c:v>-0.100429</c:v>
                </c:pt>
                <c:pt idx="1538" formatCode="General">
                  <c:v>-9.7489900000000004E-2</c:v>
                </c:pt>
                <c:pt idx="1539" formatCode="General">
                  <c:v>-9.4490500000000005E-2</c:v>
                </c:pt>
                <c:pt idx="1540" formatCode="General">
                  <c:v>-9.1396099999999994E-2</c:v>
                </c:pt>
                <c:pt idx="1541" formatCode="General">
                  <c:v>-8.8188000000000002E-2</c:v>
                </c:pt>
                <c:pt idx="1542" formatCode="General">
                  <c:v>-8.4866200000000003E-2</c:v>
                </c:pt>
                <c:pt idx="1543" formatCode="General">
                  <c:v>-8.1445500000000004E-2</c:v>
                </c:pt>
                <c:pt idx="1544" formatCode="General">
                  <c:v>-7.7944700000000006E-2</c:v>
                </c:pt>
                <c:pt idx="1545" formatCode="General">
                  <c:v>-7.4375700000000003E-2</c:v>
                </c:pt>
                <c:pt idx="1546" formatCode="General">
                  <c:v>-7.0742600000000003E-2</c:v>
                </c:pt>
                <c:pt idx="1547" formatCode="General">
                  <c:v>-6.7057800000000001E-2</c:v>
                </c:pt>
                <c:pt idx="1548" formatCode="General">
                  <c:v>-6.3361200000000006E-2</c:v>
                </c:pt>
                <c:pt idx="1549" formatCode="General">
                  <c:v>-5.9719800000000003E-2</c:v>
                </c:pt>
                <c:pt idx="1550" formatCode="General">
                  <c:v>-5.6202799999999997E-2</c:v>
                </c:pt>
                <c:pt idx="1551" formatCode="General">
                  <c:v>-5.2856800000000002E-2</c:v>
                </c:pt>
                <c:pt idx="1552" formatCode="General">
                  <c:v>-4.9703200000000003E-2</c:v>
                </c:pt>
                <c:pt idx="1553" formatCode="General">
                  <c:v>-4.6748400000000002E-2</c:v>
                </c:pt>
                <c:pt idx="1554" formatCode="General">
                  <c:v>-4.3991200000000001E-2</c:v>
                </c:pt>
                <c:pt idx="1555" formatCode="General">
                  <c:v>-4.1423300000000003E-2</c:v>
                </c:pt>
                <c:pt idx="1556" formatCode="General">
                  <c:v>-3.9025499999999998E-2</c:v>
                </c:pt>
                <c:pt idx="1557" formatCode="General">
                  <c:v>-3.6762700000000002E-2</c:v>
                </c:pt>
                <c:pt idx="1558" formatCode="General">
                  <c:v>-3.45829E-2</c:v>
                </c:pt>
                <c:pt idx="1559" formatCode="General">
                  <c:v>-3.2427699999999997E-2</c:v>
                </c:pt>
                <c:pt idx="1560" formatCode="General">
                  <c:v>-3.02469E-2</c:v>
                </c:pt>
                <c:pt idx="1561" formatCode="General">
                  <c:v>-2.8000199999999999E-2</c:v>
                </c:pt>
                <c:pt idx="1562" formatCode="General">
                  <c:v>-2.56464E-2</c:v>
                </c:pt>
                <c:pt idx="1563" formatCode="General">
                  <c:v>-2.3146099999999999E-2</c:v>
                </c:pt>
                <c:pt idx="1564" formatCode="General">
                  <c:v>-2.0481900000000001E-2</c:v>
                </c:pt>
                <c:pt idx="1565" formatCode="General">
                  <c:v>-1.7666899999999999E-2</c:v>
                </c:pt>
                <c:pt idx="1566" formatCode="General">
                  <c:v>-1.4732E-2</c:v>
                </c:pt>
                <c:pt idx="1567" formatCode="General">
                  <c:v>-1.17108E-2</c:v>
                </c:pt>
                <c:pt idx="1568">
                  <c:v>-8.6402400000000004E-3</c:v>
                </c:pt>
                <c:pt idx="1569">
                  <c:v>-5.5615400000000002E-3</c:v>
                </c:pt>
                <c:pt idx="1570">
                  <c:v>-2.5108600000000002E-3</c:v>
                </c:pt>
                <c:pt idx="1571">
                  <c:v>4.8141699999999999E-4</c:v>
                </c:pt>
                <c:pt idx="1572">
                  <c:v>3.3752500000000002E-3</c:v>
                </c:pt>
                <c:pt idx="1573">
                  <c:v>6.1217099999999998E-3</c:v>
                </c:pt>
                <c:pt idx="1574">
                  <c:v>8.6971199999999992E-3</c:v>
                </c:pt>
                <c:pt idx="1575" formatCode="General">
                  <c:v>1.11235E-2</c:v>
                </c:pt>
                <c:pt idx="1576" formatCode="General">
                  <c:v>1.34345E-2</c:v>
                </c:pt>
                <c:pt idx="1577" formatCode="General">
                  <c:v>1.5626999999999999E-2</c:v>
                </c:pt>
                <c:pt idx="1578" formatCode="General">
                  <c:v>1.7660100000000001E-2</c:v>
                </c:pt>
                <c:pt idx="1579" formatCode="General">
                  <c:v>1.94889E-2</c:v>
                </c:pt>
                <c:pt idx="1580" formatCode="General">
                  <c:v>2.10855E-2</c:v>
                </c:pt>
                <c:pt idx="1581" formatCode="General">
                  <c:v>2.2436399999999999E-2</c:v>
                </c:pt>
                <c:pt idx="1582" formatCode="General">
                  <c:v>2.3547100000000001E-2</c:v>
                </c:pt>
                <c:pt idx="1583" formatCode="General">
                  <c:v>2.4448999999999999E-2</c:v>
                </c:pt>
                <c:pt idx="1584" formatCode="General">
                  <c:v>2.51813E-2</c:v>
                </c:pt>
                <c:pt idx="1585" formatCode="General">
                  <c:v>2.5756999999999999E-2</c:v>
                </c:pt>
                <c:pt idx="1586" formatCode="General">
                  <c:v>2.61634E-2</c:v>
                </c:pt>
                <c:pt idx="1587" formatCode="General">
                  <c:v>2.6403099999999999E-2</c:v>
                </c:pt>
                <c:pt idx="1588" formatCode="General">
                  <c:v>2.65191E-2</c:v>
                </c:pt>
                <c:pt idx="1589" formatCode="General">
                  <c:v>2.6564600000000001E-2</c:v>
                </c:pt>
                <c:pt idx="1590" formatCode="General">
                  <c:v>2.6554299999999999E-2</c:v>
                </c:pt>
                <c:pt idx="1591" formatCode="General">
                  <c:v>2.6454100000000001E-2</c:v>
                </c:pt>
                <c:pt idx="1592" formatCode="General">
                  <c:v>2.6214500000000002E-2</c:v>
                </c:pt>
                <c:pt idx="1593" formatCode="General">
                  <c:v>2.58106E-2</c:v>
                </c:pt>
                <c:pt idx="1594" formatCode="General">
                  <c:v>2.5244800000000001E-2</c:v>
                </c:pt>
                <c:pt idx="1595" formatCode="General">
                  <c:v>2.4512099999999998E-2</c:v>
                </c:pt>
                <c:pt idx="1596" formatCode="General">
                  <c:v>2.35724E-2</c:v>
                </c:pt>
                <c:pt idx="1597" formatCode="General">
                  <c:v>2.23661E-2</c:v>
                </c:pt>
                <c:pt idx="1598" formatCode="General">
                  <c:v>2.0852800000000001E-2</c:v>
                </c:pt>
                <c:pt idx="1599" formatCode="General">
                  <c:v>1.9025400000000001E-2</c:v>
                </c:pt>
                <c:pt idx="1600" formatCode="General">
                  <c:v>1.68833E-2</c:v>
                </c:pt>
                <c:pt idx="1601" formatCode="General">
                  <c:v>1.44096E-2</c:v>
                </c:pt>
                <c:pt idx="1602" formatCode="General">
                  <c:v>1.1584199999999999E-2</c:v>
                </c:pt>
                <c:pt idx="1603">
                  <c:v>8.4143299999999994E-3</c:v>
                </c:pt>
                <c:pt idx="1604">
                  <c:v>4.9453400000000003E-3</c:v>
                </c:pt>
                <c:pt idx="1605">
                  <c:v>1.2371699999999999E-3</c:v>
                </c:pt>
                <c:pt idx="1606">
                  <c:v>-2.67132E-3</c:v>
                </c:pt>
                <c:pt idx="1607">
                  <c:v>-6.7770199999999999E-3</c:v>
                </c:pt>
                <c:pt idx="1608" formatCode="General">
                  <c:v>-1.1092100000000001E-2</c:v>
                </c:pt>
                <c:pt idx="1609" formatCode="General">
                  <c:v>-1.56109E-2</c:v>
                </c:pt>
                <c:pt idx="1610" formatCode="General">
                  <c:v>-2.0300800000000001E-2</c:v>
                </c:pt>
                <c:pt idx="1611" formatCode="General">
                  <c:v>-2.5124E-2</c:v>
                </c:pt>
                <c:pt idx="1612" formatCode="General">
                  <c:v>-3.0053799999999999E-2</c:v>
                </c:pt>
                <c:pt idx="1613" formatCode="General">
                  <c:v>-3.50619E-2</c:v>
                </c:pt>
                <c:pt idx="1614" formatCode="General">
                  <c:v>-4.0100499999999997E-2</c:v>
                </c:pt>
                <c:pt idx="1615" formatCode="General">
                  <c:v>-4.5117200000000003E-2</c:v>
                </c:pt>
                <c:pt idx="1616" formatCode="General">
                  <c:v>-5.0092100000000001E-2</c:v>
                </c:pt>
                <c:pt idx="1617" formatCode="General">
                  <c:v>-5.5051900000000001E-2</c:v>
                </c:pt>
                <c:pt idx="1618" formatCode="General">
                  <c:v>-6.0040400000000001E-2</c:v>
                </c:pt>
                <c:pt idx="1619" formatCode="General">
                  <c:v>-6.5077399999999994E-2</c:v>
                </c:pt>
                <c:pt idx="1620" formatCode="General">
                  <c:v>-7.0150799999999999E-2</c:v>
                </c:pt>
                <c:pt idx="1621" formatCode="General">
                  <c:v>-7.5242900000000001E-2</c:v>
                </c:pt>
                <c:pt idx="1622" formatCode="General">
                  <c:v>-8.0357499999999998E-2</c:v>
                </c:pt>
                <c:pt idx="1623" formatCode="General">
                  <c:v>-8.5517300000000004E-2</c:v>
                </c:pt>
                <c:pt idx="1624" formatCode="General">
                  <c:v>-9.0744500000000006E-2</c:v>
                </c:pt>
                <c:pt idx="1625" formatCode="General">
                  <c:v>-9.60535E-2</c:v>
                </c:pt>
                <c:pt idx="1626" formatCode="General">
                  <c:v>-0.101456</c:v>
                </c:pt>
                <c:pt idx="1627" formatCode="General">
                  <c:v>-0.106964</c:v>
                </c:pt>
                <c:pt idx="1628" formatCode="General">
                  <c:v>-0.11258</c:v>
                </c:pt>
                <c:pt idx="1629" formatCode="General">
                  <c:v>-0.11828900000000001</c:v>
                </c:pt>
                <c:pt idx="1630" formatCode="General">
                  <c:v>-0.12406</c:v>
                </c:pt>
                <c:pt idx="1631" formatCode="General">
                  <c:v>-0.129852</c:v>
                </c:pt>
                <c:pt idx="1632" formatCode="General">
                  <c:v>-0.13561999999999999</c:v>
                </c:pt>
                <c:pt idx="1633" formatCode="General">
                  <c:v>-0.14130699999999999</c:v>
                </c:pt>
                <c:pt idx="1634" formatCode="General">
                  <c:v>-0.14685500000000001</c:v>
                </c:pt>
                <c:pt idx="1635" formatCode="General">
                  <c:v>-0.152224</c:v>
                </c:pt>
                <c:pt idx="1636" formatCode="General">
                  <c:v>-0.157414</c:v>
                </c:pt>
                <c:pt idx="1637" formatCode="General">
                  <c:v>-0.162441</c:v>
                </c:pt>
                <c:pt idx="1638" formatCode="General">
                  <c:v>-0.16728699999999999</c:v>
                </c:pt>
                <c:pt idx="1639" formatCode="General">
                  <c:v>-0.17189499999999999</c:v>
                </c:pt>
                <c:pt idx="1640" formatCode="General">
                  <c:v>-0.176206</c:v>
                </c:pt>
                <c:pt idx="1641" formatCode="General">
                  <c:v>-0.18020600000000001</c:v>
                </c:pt>
                <c:pt idx="1642" formatCode="General">
                  <c:v>-0.183922</c:v>
                </c:pt>
                <c:pt idx="1643" formatCode="General">
                  <c:v>-0.187388</c:v>
                </c:pt>
                <c:pt idx="1644" formatCode="General">
                  <c:v>-0.19062200000000001</c:v>
                </c:pt>
                <c:pt idx="1645" formatCode="General">
                  <c:v>-0.19363900000000001</c:v>
                </c:pt>
                <c:pt idx="1646" formatCode="General">
                  <c:v>-0.196464</c:v>
                </c:pt>
                <c:pt idx="1647" formatCode="General">
                  <c:v>-0.199124</c:v>
                </c:pt>
                <c:pt idx="1648" formatCode="General">
                  <c:v>-0.20164099999999999</c:v>
                </c:pt>
                <c:pt idx="1649" formatCode="General">
                  <c:v>-0.20405200000000001</c:v>
                </c:pt>
                <c:pt idx="1650" formatCode="General">
                  <c:v>-0.20641000000000001</c:v>
                </c:pt>
                <c:pt idx="1651" formatCode="General">
                  <c:v>-0.208761</c:v>
                </c:pt>
                <c:pt idx="1652" formatCode="General">
                  <c:v>-0.211115</c:v>
                </c:pt>
                <c:pt idx="1653" formatCode="General">
                  <c:v>-0.21342900000000001</c:v>
                </c:pt>
                <c:pt idx="1654" formatCode="General">
                  <c:v>-0.21563299999999999</c:v>
                </c:pt>
                <c:pt idx="1655" formatCode="General">
                  <c:v>-0.217669</c:v>
                </c:pt>
                <c:pt idx="1656" formatCode="General">
                  <c:v>-0.21950700000000001</c:v>
                </c:pt>
                <c:pt idx="1657" formatCode="General">
                  <c:v>-0.22114500000000001</c:v>
                </c:pt>
                <c:pt idx="1658" formatCode="General">
                  <c:v>-0.222604</c:v>
                </c:pt>
                <c:pt idx="1659" formatCode="General">
                  <c:v>-0.223911</c:v>
                </c:pt>
                <c:pt idx="1660" formatCode="General">
                  <c:v>-0.225077</c:v>
                </c:pt>
                <c:pt idx="1661" formatCode="General">
                  <c:v>-0.2261</c:v>
                </c:pt>
                <c:pt idx="1662" formatCode="General">
                  <c:v>-0.22697700000000001</c:v>
                </c:pt>
                <c:pt idx="1663" formatCode="General">
                  <c:v>-0.22770699999999999</c:v>
                </c:pt>
                <c:pt idx="1664" formatCode="General">
                  <c:v>-0.22828100000000001</c:v>
                </c:pt>
                <c:pt idx="1665" formatCode="General">
                  <c:v>-0.22866900000000001</c:v>
                </c:pt>
                <c:pt idx="1666" formatCode="General">
                  <c:v>-0.22883500000000001</c:v>
                </c:pt>
                <c:pt idx="1667" formatCode="General">
                  <c:v>-0.22876199999999999</c:v>
                </c:pt>
                <c:pt idx="1668" formatCode="General">
                  <c:v>-0.22845799999999999</c:v>
                </c:pt>
                <c:pt idx="1669" formatCode="General">
                  <c:v>-0.22794500000000001</c:v>
                </c:pt>
                <c:pt idx="1670" formatCode="General">
                  <c:v>-0.22725500000000001</c:v>
                </c:pt>
                <c:pt idx="1671" formatCode="General">
                  <c:v>-0.22644</c:v>
                </c:pt>
                <c:pt idx="1672" formatCode="General">
                  <c:v>-0.22556200000000001</c:v>
                </c:pt>
                <c:pt idx="1673" formatCode="General">
                  <c:v>-0.22467000000000001</c:v>
                </c:pt>
                <c:pt idx="1674" formatCode="General">
                  <c:v>-0.22378600000000001</c:v>
                </c:pt>
                <c:pt idx="1675" formatCode="General">
                  <c:v>-0.22292000000000001</c:v>
                </c:pt>
                <c:pt idx="1676" formatCode="General">
                  <c:v>-0.22208900000000001</c:v>
                </c:pt>
                <c:pt idx="1677" formatCode="General">
                  <c:v>-0.221304</c:v>
                </c:pt>
                <c:pt idx="1678" formatCode="General">
                  <c:v>-0.22056300000000001</c:v>
                </c:pt>
                <c:pt idx="1679" formatCode="General">
                  <c:v>-0.219857</c:v>
                </c:pt>
                <c:pt idx="1680" formatCode="General">
                  <c:v>-0.21918000000000001</c:v>
                </c:pt>
                <c:pt idx="1681" formatCode="General">
                  <c:v>-0.21851699999999999</c:v>
                </c:pt>
                <c:pt idx="1682" formatCode="General">
                  <c:v>-0.217836</c:v>
                </c:pt>
                <c:pt idx="1683" formatCode="General">
                  <c:v>-0.21709999999999999</c:v>
                </c:pt>
                <c:pt idx="1684" formatCode="General">
                  <c:v>-0.21629200000000001</c:v>
                </c:pt>
                <c:pt idx="1685" formatCode="General">
                  <c:v>-0.21540799999999999</c:v>
                </c:pt>
                <c:pt idx="1686" formatCode="General">
                  <c:v>-0.21443300000000001</c:v>
                </c:pt>
                <c:pt idx="1687" formatCode="General">
                  <c:v>-0.213335</c:v>
                </c:pt>
                <c:pt idx="1688" formatCode="General">
                  <c:v>-0.21207000000000001</c:v>
                </c:pt>
                <c:pt idx="1689" formatCode="General">
                  <c:v>-0.21059900000000001</c:v>
                </c:pt>
                <c:pt idx="1690" formatCode="General">
                  <c:v>-0.20890700000000001</c:v>
                </c:pt>
                <c:pt idx="1691" formatCode="General">
                  <c:v>-0.20701900000000001</c:v>
                </c:pt>
                <c:pt idx="1692" formatCode="General">
                  <c:v>-0.20500299999999999</c:v>
                </c:pt>
                <c:pt idx="1693" formatCode="General">
                  <c:v>-0.202932</c:v>
                </c:pt>
                <c:pt idx="1694" formatCode="General">
                  <c:v>-0.20085</c:v>
                </c:pt>
                <c:pt idx="1695" formatCode="General">
                  <c:v>-0.19878799999999999</c:v>
                </c:pt>
                <c:pt idx="1696" formatCode="General">
                  <c:v>-0.196795</c:v>
                </c:pt>
                <c:pt idx="1697" formatCode="General">
                  <c:v>-0.194942</c:v>
                </c:pt>
                <c:pt idx="1698" formatCode="General">
                  <c:v>-0.19328000000000001</c:v>
                </c:pt>
                <c:pt idx="1699" formatCode="General">
                  <c:v>-0.191799</c:v>
                </c:pt>
                <c:pt idx="1700" formatCode="General">
                  <c:v>-0.190443</c:v>
                </c:pt>
                <c:pt idx="1701" formatCode="General">
                  <c:v>-0.189162</c:v>
                </c:pt>
                <c:pt idx="1702" formatCode="General">
                  <c:v>-0.18795400000000001</c:v>
                </c:pt>
                <c:pt idx="1703" formatCode="General">
                  <c:v>-0.18684999999999999</c:v>
                </c:pt>
                <c:pt idx="1704" formatCode="General">
                  <c:v>-0.185862</c:v>
                </c:pt>
                <c:pt idx="1705" formatCode="General">
                  <c:v>-0.18496099999999999</c:v>
                </c:pt>
                <c:pt idx="1706" formatCode="General">
                  <c:v>-0.184083</c:v>
                </c:pt>
                <c:pt idx="1707" formatCode="General">
                  <c:v>-0.183169</c:v>
                </c:pt>
                <c:pt idx="1708" formatCode="General">
                  <c:v>-0.18218999999999999</c:v>
                </c:pt>
                <c:pt idx="1709" formatCode="General">
                  <c:v>-0.18114</c:v>
                </c:pt>
                <c:pt idx="1710" formatCode="General">
                  <c:v>-0.180009</c:v>
                </c:pt>
                <c:pt idx="1711" formatCode="General">
                  <c:v>-0.17876800000000001</c:v>
                </c:pt>
                <c:pt idx="1712" formatCode="General">
                  <c:v>-0.17738200000000001</c:v>
                </c:pt>
                <c:pt idx="1713" formatCode="General">
                  <c:v>-0.17583499999999999</c:v>
                </c:pt>
                <c:pt idx="1714" formatCode="General">
                  <c:v>-0.17413200000000001</c:v>
                </c:pt>
                <c:pt idx="1715" formatCode="General">
                  <c:v>-0.17228399999999999</c:v>
                </c:pt>
                <c:pt idx="1716" formatCode="General">
                  <c:v>-0.17030699999999999</c:v>
                </c:pt>
                <c:pt idx="1717" formatCode="General">
                  <c:v>-0.16822799999999999</c:v>
                </c:pt>
                <c:pt idx="1718" formatCode="General">
                  <c:v>-0.166077</c:v>
                </c:pt>
                <c:pt idx="1719" formatCode="General">
                  <c:v>-0.16386500000000001</c:v>
                </c:pt>
                <c:pt idx="1720" formatCode="General">
                  <c:v>-0.161604</c:v>
                </c:pt>
                <c:pt idx="1721" formatCode="General">
                  <c:v>-0.159328</c:v>
                </c:pt>
                <c:pt idx="1722" formatCode="General">
                  <c:v>-0.15708900000000001</c:v>
                </c:pt>
                <c:pt idx="1723" formatCode="General">
                  <c:v>-0.15493499999999999</c:v>
                </c:pt>
                <c:pt idx="1724" formatCode="General">
                  <c:v>-0.152891</c:v>
                </c:pt>
                <c:pt idx="1725" formatCode="General">
                  <c:v>-0.15097099999999999</c:v>
                </c:pt>
                <c:pt idx="1726" formatCode="General">
                  <c:v>-0.14918799999999999</c:v>
                </c:pt>
                <c:pt idx="1727" formatCode="General">
                  <c:v>-0.14754600000000001</c:v>
                </c:pt>
                <c:pt idx="1728" formatCode="General">
                  <c:v>-0.146037</c:v>
                </c:pt>
                <c:pt idx="1729" formatCode="General">
                  <c:v>-0.144647</c:v>
                </c:pt>
                <c:pt idx="1730" formatCode="General">
                  <c:v>-0.14336299999999999</c:v>
                </c:pt>
                <c:pt idx="1731" formatCode="General">
                  <c:v>-0.14216500000000001</c:v>
                </c:pt>
                <c:pt idx="1732" formatCode="General">
                  <c:v>-0.14103099999999999</c:v>
                </c:pt>
                <c:pt idx="1733" formatCode="General">
                  <c:v>-0.13993700000000001</c:v>
                </c:pt>
                <c:pt idx="1734" formatCode="General">
                  <c:v>-0.13885800000000001</c:v>
                </c:pt>
                <c:pt idx="1735" formatCode="General">
                  <c:v>-0.13777400000000001</c:v>
                </c:pt>
                <c:pt idx="1736" formatCode="General">
                  <c:v>-0.136683</c:v>
                </c:pt>
                <c:pt idx="1737" formatCode="General">
                  <c:v>-0.135599</c:v>
                </c:pt>
                <c:pt idx="1738" formatCode="General">
                  <c:v>-0.13453000000000001</c:v>
                </c:pt>
                <c:pt idx="1739" formatCode="General">
                  <c:v>-0.13347600000000001</c:v>
                </c:pt>
                <c:pt idx="1740" formatCode="General">
                  <c:v>-0.132433</c:v>
                </c:pt>
                <c:pt idx="1741" formatCode="General">
                  <c:v>-0.131407</c:v>
                </c:pt>
                <c:pt idx="1742" formatCode="General">
                  <c:v>-0.130409</c:v>
                </c:pt>
                <c:pt idx="1743" formatCode="General">
                  <c:v>-0.12944800000000001</c:v>
                </c:pt>
                <c:pt idx="1744" formatCode="General">
                  <c:v>-0.12854399999999999</c:v>
                </c:pt>
                <c:pt idx="1745" formatCode="General">
                  <c:v>-0.12773100000000001</c:v>
                </c:pt>
                <c:pt idx="1746" formatCode="General">
                  <c:v>-0.127049</c:v>
                </c:pt>
                <c:pt idx="1747" formatCode="General">
                  <c:v>-0.12651499999999999</c:v>
                </c:pt>
                <c:pt idx="1748" formatCode="General">
                  <c:v>-0.12612200000000001</c:v>
                </c:pt>
                <c:pt idx="1749" formatCode="General">
                  <c:v>-0.125856</c:v>
                </c:pt>
                <c:pt idx="1750" formatCode="General">
                  <c:v>-0.125718</c:v>
                </c:pt>
                <c:pt idx="1751" formatCode="General">
                  <c:v>-0.12572800000000001</c:v>
                </c:pt>
                <c:pt idx="1752" formatCode="General">
                  <c:v>-0.12590100000000001</c:v>
                </c:pt>
                <c:pt idx="1753" formatCode="General">
                  <c:v>-0.12623000000000001</c:v>
                </c:pt>
                <c:pt idx="1754" formatCode="General">
                  <c:v>-0.12667400000000001</c:v>
                </c:pt>
                <c:pt idx="1755" formatCode="General">
                  <c:v>-0.12718099999999999</c:v>
                </c:pt>
                <c:pt idx="1756" formatCode="General">
                  <c:v>-0.12771399999999999</c:v>
                </c:pt>
                <c:pt idx="1757" formatCode="General">
                  <c:v>-0.12825400000000001</c:v>
                </c:pt>
                <c:pt idx="1758" formatCode="General">
                  <c:v>-0.12878600000000001</c:v>
                </c:pt>
                <c:pt idx="1759" formatCode="General">
                  <c:v>-0.129277</c:v>
                </c:pt>
                <c:pt idx="1760" formatCode="General">
                  <c:v>-0.12967400000000001</c:v>
                </c:pt>
                <c:pt idx="1761" formatCode="General">
                  <c:v>-0.129938</c:v>
                </c:pt>
                <c:pt idx="1762" formatCode="General">
                  <c:v>-0.13006499999999999</c:v>
                </c:pt>
                <c:pt idx="1763" formatCode="General">
                  <c:v>-0.13008500000000001</c:v>
                </c:pt>
                <c:pt idx="1764" formatCode="General">
                  <c:v>-0.13003500000000001</c:v>
                </c:pt>
                <c:pt idx="1765" formatCode="General">
                  <c:v>-0.12995200000000001</c:v>
                </c:pt>
                <c:pt idx="1766" formatCode="General">
                  <c:v>-0.12987000000000001</c:v>
                </c:pt>
                <c:pt idx="1767" formatCode="General">
                  <c:v>-0.12982299999999999</c:v>
                </c:pt>
                <c:pt idx="1768" formatCode="General">
                  <c:v>-0.12983800000000001</c:v>
                </c:pt>
                <c:pt idx="1769" formatCode="General">
                  <c:v>-0.129938</c:v>
                </c:pt>
                <c:pt idx="1770" formatCode="General">
                  <c:v>-0.130135</c:v>
                </c:pt>
                <c:pt idx="1771" formatCode="General">
                  <c:v>-0.13043299999999999</c:v>
                </c:pt>
                <c:pt idx="1772" formatCode="General">
                  <c:v>-0.130832</c:v>
                </c:pt>
                <c:pt idx="1773" formatCode="General">
                  <c:v>-0.13133900000000001</c:v>
                </c:pt>
                <c:pt idx="1774" formatCode="General">
                  <c:v>-0.131967</c:v>
                </c:pt>
                <c:pt idx="1775" formatCode="General">
                  <c:v>-0.13272300000000001</c:v>
                </c:pt>
                <c:pt idx="1776" formatCode="General">
                  <c:v>-0.13359799999999999</c:v>
                </c:pt>
                <c:pt idx="1777" formatCode="General">
                  <c:v>-0.13458100000000001</c:v>
                </c:pt>
                <c:pt idx="1778" formatCode="General">
                  <c:v>-0.13566400000000001</c:v>
                </c:pt>
                <c:pt idx="1779" formatCode="General">
                  <c:v>-0.136852</c:v>
                </c:pt>
                <c:pt idx="1780" formatCode="General">
                  <c:v>-0.13813400000000001</c:v>
                </c:pt>
                <c:pt idx="1781" formatCode="General">
                  <c:v>-0.13947599999999999</c:v>
                </c:pt>
                <c:pt idx="1782" formatCode="General">
                  <c:v>-0.14081199999999999</c:v>
                </c:pt>
                <c:pt idx="1783" formatCode="General">
                  <c:v>-0.14207500000000001</c:v>
                </c:pt>
                <c:pt idx="1784" formatCode="General">
                  <c:v>-0.143207</c:v>
                </c:pt>
                <c:pt idx="1785" formatCode="General">
                  <c:v>-0.14416499999999999</c:v>
                </c:pt>
                <c:pt idx="1786" formatCode="General">
                  <c:v>-0.14493200000000001</c:v>
                </c:pt>
                <c:pt idx="1787" formatCode="General">
                  <c:v>-0.145512</c:v>
                </c:pt>
                <c:pt idx="1788" formatCode="General">
                  <c:v>-0.14591999999999999</c:v>
                </c:pt>
                <c:pt idx="1789" formatCode="General">
                  <c:v>-0.14615800000000001</c:v>
                </c:pt>
                <c:pt idx="1790" formatCode="General">
                  <c:v>-0.14621100000000001</c:v>
                </c:pt>
                <c:pt idx="1791" formatCode="General">
                  <c:v>-0.146061</c:v>
                </c:pt>
                <c:pt idx="1792" formatCode="General">
                  <c:v>-0.145702</c:v>
                </c:pt>
                <c:pt idx="1793" formatCode="General">
                  <c:v>-0.14513999999999999</c:v>
                </c:pt>
                <c:pt idx="1794" formatCode="General">
                  <c:v>-0.14439299999999999</c:v>
                </c:pt>
                <c:pt idx="1795" formatCode="General">
                  <c:v>-0.143482</c:v>
                </c:pt>
                <c:pt idx="1796" formatCode="General">
                  <c:v>-0.142428</c:v>
                </c:pt>
                <c:pt idx="1797" formatCode="General">
                  <c:v>-0.141233</c:v>
                </c:pt>
                <c:pt idx="1798" formatCode="General">
                  <c:v>-0.13989699999999999</c:v>
                </c:pt>
                <c:pt idx="1799" formatCode="General">
                  <c:v>-0.13844000000000001</c:v>
                </c:pt>
                <c:pt idx="1800" formatCode="General">
                  <c:v>-0.13689499999999999</c:v>
                </c:pt>
                <c:pt idx="1801" formatCode="General">
                  <c:v>-0.13528499999999999</c:v>
                </c:pt>
                <c:pt idx="1802" formatCode="General">
                  <c:v>-0.13361700000000001</c:v>
                </c:pt>
                <c:pt idx="1803" formatCode="General">
                  <c:v>-0.13187599999999999</c:v>
                </c:pt>
                <c:pt idx="1804" formatCode="General">
                  <c:v>-0.13003400000000001</c:v>
                </c:pt>
                <c:pt idx="1805" formatCode="General">
                  <c:v>-0.128049</c:v>
                </c:pt>
                <c:pt idx="1806" formatCode="General">
                  <c:v>-0.125892</c:v>
                </c:pt>
                <c:pt idx="1807" formatCode="General">
                  <c:v>-0.123567</c:v>
                </c:pt>
                <c:pt idx="1808" formatCode="General">
                  <c:v>-0.121091</c:v>
                </c:pt>
                <c:pt idx="1809" formatCode="General">
                  <c:v>-0.11845</c:v>
                </c:pt>
                <c:pt idx="1810" formatCode="General">
                  <c:v>-0.115592</c:v>
                </c:pt>
                <c:pt idx="1811" formatCode="General">
                  <c:v>-0.112466</c:v>
                </c:pt>
                <c:pt idx="1812" formatCode="General">
                  <c:v>-0.109054</c:v>
                </c:pt>
                <c:pt idx="1813" formatCode="General">
                  <c:v>-0.105365</c:v>
                </c:pt>
                <c:pt idx="1814" formatCode="General">
                  <c:v>-0.101427</c:v>
                </c:pt>
                <c:pt idx="1815" formatCode="General">
                  <c:v>-9.7279299999999999E-2</c:v>
                </c:pt>
                <c:pt idx="1816" formatCode="General">
                  <c:v>-9.2969300000000005E-2</c:v>
                </c:pt>
                <c:pt idx="1817" formatCode="General">
                  <c:v>-8.8532200000000005E-2</c:v>
                </c:pt>
                <c:pt idx="1818" formatCode="General">
                  <c:v>-8.3986599999999995E-2</c:v>
                </c:pt>
                <c:pt idx="1819" formatCode="General">
                  <c:v>-7.9346E-2</c:v>
                </c:pt>
                <c:pt idx="1820" formatCode="General">
                  <c:v>-7.46304E-2</c:v>
                </c:pt>
                <c:pt idx="1821" formatCode="General">
                  <c:v>-6.9863700000000001E-2</c:v>
                </c:pt>
                <c:pt idx="1822" formatCode="General">
                  <c:v>-6.5066600000000002E-2</c:v>
                </c:pt>
                <c:pt idx="1823" formatCode="General">
                  <c:v>-6.0261500000000003E-2</c:v>
                </c:pt>
                <c:pt idx="1824" formatCode="General">
                  <c:v>-5.5481500000000003E-2</c:v>
                </c:pt>
                <c:pt idx="1825" formatCode="General">
                  <c:v>-5.0768199999999999E-2</c:v>
                </c:pt>
                <c:pt idx="1826" formatCode="General">
                  <c:v>-4.6157799999999999E-2</c:v>
                </c:pt>
                <c:pt idx="1827" formatCode="General">
                  <c:v>-4.1670899999999997E-2</c:v>
                </c:pt>
                <c:pt idx="1828" formatCode="General">
                  <c:v>-3.7313499999999999E-2</c:v>
                </c:pt>
                <c:pt idx="1829" formatCode="General">
                  <c:v>-3.3079799999999999E-2</c:v>
                </c:pt>
                <c:pt idx="1830" formatCode="General">
                  <c:v>-2.8950300000000002E-2</c:v>
                </c:pt>
                <c:pt idx="1831" formatCode="General">
                  <c:v>-2.4890099999999998E-2</c:v>
                </c:pt>
                <c:pt idx="1832" formatCode="General">
                  <c:v>-2.0856E-2</c:v>
                </c:pt>
                <c:pt idx="1833" formatCode="General">
                  <c:v>-1.68115E-2</c:v>
                </c:pt>
                <c:pt idx="1834" formatCode="General">
                  <c:v>-1.2737800000000001E-2</c:v>
                </c:pt>
                <c:pt idx="1835">
                  <c:v>-8.6358600000000004E-3</c:v>
                </c:pt>
                <c:pt idx="1836">
                  <c:v>-4.52142E-3</c:v>
                </c:pt>
                <c:pt idx="1837">
                  <c:v>-4.1667800000000002E-4</c:v>
                </c:pt>
                <c:pt idx="1838">
                  <c:v>3.6614999999999998E-3</c:v>
                </c:pt>
                <c:pt idx="1839">
                  <c:v>7.7089400000000001E-3</c:v>
                </c:pt>
                <c:pt idx="1840" formatCode="General">
                  <c:v>1.17302E-2</c:v>
                </c:pt>
                <c:pt idx="1841" formatCode="General">
                  <c:v>1.5726899999999999E-2</c:v>
                </c:pt>
                <c:pt idx="1842" formatCode="General">
                  <c:v>1.9690599999999999E-2</c:v>
                </c:pt>
                <c:pt idx="1843" formatCode="General">
                  <c:v>2.3603599999999999E-2</c:v>
                </c:pt>
                <c:pt idx="1844" formatCode="General">
                  <c:v>2.74369E-2</c:v>
                </c:pt>
                <c:pt idx="1845" formatCode="General">
                  <c:v>3.1140899999999999E-2</c:v>
                </c:pt>
                <c:pt idx="1846" formatCode="General">
                  <c:v>3.4645299999999997E-2</c:v>
                </c:pt>
                <c:pt idx="1847" formatCode="General">
                  <c:v>3.7877500000000001E-2</c:v>
                </c:pt>
                <c:pt idx="1848" formatCode="General">
                  <c:v>4.0783600000000003E-2</c:v>
                </c:pt>
                <c:pt idx="1849" formatCode="General">
                  <c:v>4.3329399999999997E-2</c:v>
                </c:pt>
                <c:pt idx="1850" formatCode="General">
                  <c:v>4.5491999999999998E-2</c:v>
                </c:pt>
                <c:pt idx="1851" formatCode="General">
                  <c:v>4.7266200000000001E-2</c:v>
                </c:pt>
                <c:pt idx="1852" formatCode="General">
                  <c:v>4.8677699999999997E-2</c:v>
                </c:pt>
                <c:pt idx="1853" formatCode="General">
                  <c:v>4.97721E-2</c:v>
                </c:pt>
                <c:pt idx="1854" formatCode="General">
                  <c:v>5.0584700000000003E-2</c:v>
                </c:pt>
                <c:pt idx="1855" formatCode="General">
                  <c:v>5.1128100000000003E-2</c:v>
                </c:pt>
                <c:pt idx="1856" formatCode="General">
                  <c:v>5.1410200000000003E-2</c:v>
                </c:pt>
                <c:pt idx="1857" formatCode="General">
                  <c:v>5.1453699999999998E-2</c:v>
                </c:pt>
                <c:pt idx="1858" formatCode="General">
                  <c:v>5.1295199999999999E-2</c:v>
                </c:pt>
                <c:pt idx="1859" formatCode="General">
                  <c:v>5.0972299999999998E-2</c:v>
                </c:pt>
                <c:pt idx="1860" formatCode="General">
                  <c:v>5.0516499999999999E-2</c:v>
                </c:pt>
                <c:pt idx="1861" formatCode="General">
                  <c:v>4.9945499999999997E-2</c:v>
                </c:pt>
                <c:pt idx="1862" formatCode="General">
                  <c:v>4.9258700000000002E-2</c:v>
                </c:pt>
                <c:pt idx="1863" formatCode="General">
                  <c:v>4.8439799999999998E-2</c:v>
                </c:pt>
                <c:pt idx="1864" formatCode="General">
                  <c:v>4.7462799999999999E-2</c:v>
                </c:pt>
                <c:pt idx="1865" formatCode="General">
                  <c:v>4.6297999999999999E-2</c:v>
                </c:pt>
                <c:pt idx="1866" formatCode="General">
                  <c:v>4.49202E-2</c:v>
                </c:pt>
                <c:pt idx="1867" formatCode="General">
                  <c:v>4.3317099999999997E-2</c:v>
                </c:pt>
                <c:pt idx="1868" formatCode="General">
                  <c:v>4.1483100000000002E-2</c:v>
                </c:pt>
                <c:pt idx="1869" formatCode="General">
                  <c:v>3.9400999999999999E-2</c:v>
                </c:pt>
                <c:pt idx="1870" formatCode="General">
                  <c:v>3.7035199999999997E-2</c:v>
                </c:pt>
                <c:pt idx="1871" formatCode="General">
                  <c:v>3.4353300000000003E-2</c:v>
                </c:pt>
                <c:pt idx="1872" formatCode="General">
                  <c:v>3.1348399999999998E-2</c:v>
                </c:pt>
                <c:pt idx="1873" formatCode="General">
                  <c:v>2.8029700000000001E-2</c:v>
                </c:pt>
                <c:pt idx="1874" formatCode="General">
                  <c:v>2.4398599999999999E-2</c:v>
                </c:pt>
                <c:pt idx="1875" formatCode="General">
                  <c:v>2.04469E-2</c:v>
                </c:pt>
                <c:pt idx="1876" formatCode="General">
                  <c:v>1.6175700000000001E-2</c:v>
                </c:pt>
                <c:pt idx="1877" formatCode="General">
                  <c:v>1.1604700000000001E-2</c:v>
                </c:pt>
                <c:pt idx="1878">
                  <c:v>6.76226E-3</c:v>
                </c:pt>
                <c:pt idx="1879">
                  <c:v>1.6779E-3</c:v>
                </c:pt>
                <c:pt idx="1880">
                  <c:v>-3.6150700000000002E-3</c:v>
                </c:pt>
                <c:pt idx="1881">
                  <c:v>-9.0730199999999993E-3</c:v>
                </c:pt>
                <c:pt idx="1882" formatCode="General">
                  <c:v>-1.4642799999999999E-2</c:v>
                </c:pt>
                <c:pt idx="1883" formatCode="General">
                  <c:v>-2.02706E-2</c:v>
                </c:pt>
                <c:pt idx="1884" formatCode="General">
                  <c:v>-2.5913200000000001E-2</c:v>
                </c:pt>
                <c:pt idx="1885" formatCode="General">
                  <c:v>-3.1541300000000001E-2</c:v>
                </c:pt>
                <c:pt idx="1886" formatCode="General">
                  <c:v>-3.71311E-2</c:v>
                </c:pt>
                <c:pt idx="1887" formatCode="General">
                  <c:v>-4.26565E-2</c:v>
                </c:pt>
                <c:pt idx="1888" formatCode="General">
                  <c:v>-4.80977E-2</c:v>
                </c:pt>
                <c:pt idx="1889" formatCode="General">
                  <c:v>-5.3456799999999999E-2</c:v>
                </c:pt>
                <c:pt idx="1890" formatCode="General">
                  <c:v>-5.8756599999999999E-2</c:v>
                </c:pt>
                <c:pt idx="1891" formatCode="General">
                  <c:v>-6.4024399999999995E-2</c:v>
                </c:pt>
                <c:pt idx="1892" formatCode="General">
                  <c:v>-6.92773E-2</c:v>
                </c:pt>
                <c:pt idx="1893" formatCode="General">
                  <c:v>-7.45252E-2</c:v>
                </c:pt>
                <c:pt idx="1894" formatCode="General">
                  <c:v>-7.9781299999999999E-2</c:v>
                </c:pt>
                <c:pt idx="1895" formatCode="General">
                  <c:v>-8.5071099999999997E-2</c:v>
                </c:pt>
                <c:pt idx="1896" formatCode="General">
                  <c:v>-9.0432200000000004E-2</c:v>
                </c:pt>
                <c:pt idx="1897" formatCode="General">
                  <c:v>-9.5904900000000001E-2</c:v>
                </c:pt>
                <c:pt idx="1898" formatCode="General">
                  <c:v>-0.10151300000000001</c:v>
                </c:pt>
                <c:pt idx="1899" formatCode="General">
                  <c:v>-0.107253</c:v>
                </c:pt>
                <c:pt idx="1900" formatCode="General">
                  <c:v>-0.113107</c:v>
                </c:pt>
                <c:pt idx="1901" formatCode="General">
                  <c:v>-0.11906700000000001</c:v>
                </c:pt>
                <c:pt idx="1902" formatCode="General">
                  <c:v>-0.125136</c:v>
                </c:pt>
                <c:pt idx="1903" formatCode="General">
                  <c:v>-0.131303</c:v>
                </c:pt>
                <c:pt idx="1904" formatCode="General">
                  <c:v>-0.13753399999999999</c:v>
                </c:pt>
                <c:pt idx="1905" formatCode="General">
                  <c:v>-0.14377899999999999</c:v>
                </c:pt>
                <c:pt idx="1906" formatCode="General">
                  <c:v>-0.14999399999999999</c:v>
                </c:pt>
                <c:pt idx="1907" formatCode="General">
                  <c:v>-0.15615200000000001</c:v>
                </c:pt>
                <c:pt idx="1908" formatCode="General">
                  <c:v>-0.16222700000000001</c:v>
                </c:pt>
                <c:pt idx="1909" formatCode="General">
                  <c:v>-0.168188</c:v>
                </c:pt>
                <c:pt idx="1910" formatCode="General">
                  <c:v>-0.17399100000000001</c:v>
                </c:pt>
                <c:pt idx="1911" formatCode="General">
                  <c:v>-0.17960300000000001</c:v>
                </c:pt>
                <c:pt idx="1912" formatCode="General">
                  <c:v>-0.18501000000000001</c:v>
                </c:pt>
                <c:pt idx="1913" formatCode="General">
                  <c:v>-0.190216</c:v>
                </c:pt>
                <c:pt idx="1914" formatCode="General">
                  <c:v>-0.19522100000000001</c:v>
                </c:pt>
                <c:pt idx="1915" formatCode="General">
                  <c:v>-0.200014</c:v>
                </c:pt>
                <c:pt idx="1916" formatCode="General">
                  <c:v>-0.20458499999999999</c:v>
                </c:pt>
                <c:pt idx="1917" formatCode="General">
                  <c:v>-0.20894499999999999</c:v>
                </c:pt>
                <c:pt idx="1918" formatCode="General">
                  <c:v>-0.21312200000000001</c:v>
                </c:pt>
                <c:pt idx="1919" formatCode="General">
                  <c:v>-0.21715799999999999</c:v>
                </c:pt>
                <c:pt idx="1920" formatCode="General">
                  <c:v>-0.22109400000000001</c:v>
                </c:pt>
                <c:pt idx="1921" formatCode="General">
                  <c:v>-0.224963</c:v>
                </c:pt>
                <c:pt idx="1922" formatCode="General">
                  <c:v>-0.22877700000000001</c:v>
                </c:pt>
                <c:pt idx="1923" formatCode="General">
                  <c:v>-0.232539</c:v>
                </c:pt>
                <c:pt idx="1924" formatCode="General">
                  <c:v>-0.23624700000000001</c:v>
                </c:pt>
                <c:pt idx="1925" formatCode="General">
                  <c:v>-0.239898</c:v>
                </c:pt>
                <c:pt idx="1926" formatCode="General">
                  <c:v>-0.243479</c:v>
                </c:pt>
                <c:pt idx="1927" formatCode="General">
                  <c:v>-0.24696399999999999</c:v>
                </c:pt>
                <c:pt idx="1928" formatCode="General">
                  <c:v>-0.25032300000000002</c:v>
                </c:pt>
                <c:pt idx="1929" formatCode="General">
                  <c:v>-0.25353500000000001</c:v>
                </c:pt>
                <c:pt idx="1930" formatCode="General">
                  <c:v>-0.256577</c:v>
                </c:pt>
                <c:pt idx="1931" formatCode="General">
                  <c:v>-0.25941900000000001</c:v>
                </c:pt>
                <c:pt idx="1932" formatCode="General">
                  <c:v>-0.26202199999999998</c:v>
                </c:pt>
                <c:pt idx="1933" formatCode="General">
                  <c:v>-0.26434800000000003</c:v>
                </c:pt>
                <c:pt idx="1934" formatCode="General">
                  <c:v>-0.26636100000000001</c:v>
                </c:pt>
                <c:pt idx="1935" formatCode="General">
                  <c:v>-0.26802599999999999</c:v>
                </c:pt>
                <c:pt idx="1936" formatCode="General">
                  <c:v>-0.269312</c:v>
                </c:pt>
                <c:pt idx="1937" formatCode="General">
                  <c:v>-0.27019700000000002</c:v>
                </c:pt>
                <c:pt idx="1938" formatCode="General">
                  <c:v>-0.27066899999999999</c:v>
                </c:pt>
                <c:pt idx="1939" formatCode="General">
                  <c:v>-0.27071600000000001</c:v>
                </c:pt>
                <c:pt idx="1940" formatCode="General">
                  <c:v>-0.27033099999999999</c:v>
                </c:pt>
                <c:pt idx="1941" formatCode="General">
                  <c:v>-0.26951799999999998</c:v>
                </c:pt>
                <c:pt idx="1942" formatCode="General">
                  <c:v>-0.26830100000000001</c:v>
                </c:pt>
                <c:pt idx="1943" formatCode="General">
                  <c:v>-0.26671699999999998</c:v>
                </c:pt>
                <c:pt idx="1944" formatCode="General">
                  <c:v>-0.26479999999999998</c:v>
                </c:pt>
                <c:pt idx="1945" formatCode="General">
                  <c:v>-0.26257999999999998</c:v>
                </c:pt>
                <c:pt idx="1946" formatCode="General">
                  <c:v>-0.26008700000000001</c:v>
                </c:pt>
                <c:pt idx="1947" formatCode="General">
                  <c:v>-0.25735999999999998</c:v>
                </c:pt>
                <c:pt idx="1948" formatCode="General">
                  <c:v>-0.25443900000000003</c:v>
                </c:pt>
                <c:pt idx="1949" formatCode="General">
                  <c:v>-0.251357</c:v>
                </c:pt>
                <c:pt idx="1950" formatCode="General">
                  <c:v>-0.248141</c:v>
                </c:pt>
                <c:pt idx="1951" formatCode="General">
                  <c:v>-0.244811</c:v>
                </c:pt>
                <c:pt idx="1952" formatCode="General">
                  <c:v>-0.24137800000000001</c:v>
                </c:pt>
                <c:pt idx="1953" formatCode="General">
                  <c:v>-0.23783699999999999</c:v>
                </c:pt>
                <c:pt idx="1954" formatCode="General">
                  <c:v>-0.234178</c:v>
                </c:pt>
                <c:pt idx="1955" formatCode="General">
                  <c:v>-0.23038600000000001</c:v>
                </c:pt>
                <c:pt idx="1956" formatCode="General">
                  <c:v>-0.22644600000000001</c:v>
                </c:pt>
                <c:pt idx="1957" formatCode="General">
                  <c:v>-0.22234499999999999</c:v>
                </c:pt>
                <c:pt idx="1958" formatCode="General">
                  <c:v>-0.21807199999999999</c:v>
                </c:pt>
                <c:pt idx="1959" formatCode="General">
                  <c:v>-0.213618</c:v>
                </c:pt>
                <c:pt idx="1960" formatCode="General">
                  <c:v>-0.20897499999999999</c:v>
                </c:pt>
                <c:pt idx="1961" formatCode="General">
                  <c:v>-0.204128</c:v>
                </c:pt>
                <c:pt idx="1962" formatCode="General">
                  <c:v>-0.19906499999999999</c:v>
                </c:pt>
                <c:pt idx="1963" formatCode="General">
                  <c:v>-0.19377900000000001</c:v>
                </c:pt>
                <c:pt idx="1964" formatCode="General">
                  <c:v>-0.18827199999999999</c:v>
                </c:pt>
                <c:pt idx="1965" formatCode="General">
                  <c:v>-0.182556</c:v>
                </c:pt>
                <c:pt idx="1966" formatCode="General">
                  <c:v>-0.176648</c:v>
                </c:pt>
                <c:pt idx="1967" formatCode="General">
                  <c:v>-0.170568</c:v>
                </c:pt>
                <c:pt idx="1968" formatCode="General">
                  <c:v>-0.16434399999999999</c:v>
                </c:pt>
                <c:pt idx="1969" formatCode="General">
                  <c:v>-0.15800500000000001</c:v>
                </c:pt>
                <c:pt idx="1970" formatCode="General">
                  <c:v>-0.151584</c:v>
                </c:pt>
                <c:pt idx="1971" formatCode="General">
                  <c:v>-0.14511399999999999</c:v>
                </c:pt>
                <c:pt idx="1972" formatCode="General">
                  <c:v>-0.13863200000000001</c:v>
                </c:pt>
                <c:pt idx="1973" formatCode="General">
                  <c:v>-0.13217400000000001</c:v>
                </c:pt>
                <c:pt idx="1974" formatCode="General">
                  <c:v>-0.12576699999999999</c:v>
                </c:pt>
                <c:pt idx="1975" formatCode="General">
                  <c:v>-0.11942700000000001</c:v>
                </c:pt>
                <c:pt idx="1976" formatCode="General">
                  <c:v>-0.113159</c:v>
                </c:pt>
                <c:pt idx="1977" formatCode="General">
                  <c:v>-0.10696799999999999</c:v>
                </c:pt>
                <c:pt idx="1978" formatCode="General">
                  <c:v>-0.10086000000000001</c:v>
                </c:pt>
                <c:pt idx="1979" formatCode="General">
                  <c:v>-9.4836400000000001E-2</c:v>
                </c:pt>
                <c:pt idx="1980" formatCode="General">
                  <c:v>-8.8889700000000002E-2</c:v>
                </c:pt>
                <c:pt idx="1981" formatCode="General">
                  <c:v>-8.3003400000000005E-2</c:v>
                </c:pt>
                <c:pt idx="1982" formatCode="General">
                  <c:v>-7.7159000000000005E-2</c:v>
                </c:pt>
                <c:pt idx="1983" formatCode="General">
                  <c:v>-7.1339700000000006E-2</c:v>
                </c:pt>
                <c:pt idx="1984" formatCode="General">
                  <c:v>-6.5530900000000003E-2</c:v>
                </c:pt>
                <c:pt idx="1985" formatCode="General">
                  <c:v>-5.9720700000000002E-2</c:v>
                </c:pt>
                <c:pt idx="1986" formatCode="General">
                  <c:v>-5.3900099999999999E-2</c:v>
                </c:pt>
                <c:pt idx="1987" formatCode="General">
                  <c:v>-4.8065200000000002E-2</c:v>
                </c:pt>
                <c:pt idx="1988" formatCode="General">
                  <c:v>-4.2218600000000002E-2</c:v>
                </c:pt>
                <c:pt idx="1989" formatCode="General">
                  <c:v>-3.6371300000000002E-2</c:v>
                </c:pt>
                <c:pt idx="1990" formatCode="General">
                  <c:v>-3.05426E-2</c:v>
                </c:pt>
                <c:pt idx="1991" formatCode="General">
                  <c:v>-2.4759300000000001E-2</c:v>
                </c:pt>
                <c:pt idx="1992" formatCode="General">
                  <c:v>-1.9054399999999999E-2</c:v>
                </c:pt>
                <c:pt idx="1993" formatCode="General">
                  <c:v>-1.34652E-2</c:v>
                </c:pt>
                <c:pt idx="1994">
                  <c:v>-8.0331599999999993E-3</c:v>
                </c:pt>
                <c:pt idx="1995">
                  <c:v>-2.8030300000000002E-3</c:v>
                </c:pt>
                <c:pt idx="1996">
                  <c:v>2.1779299999999998E-3</c:v>
                </c:pt>
                <c:pt idx="1997">
                  <c:v>6.8628200000000004E-3</c:v>
                </c:pt>
                <c:pt idx="1998" formatCode="General">
                  <c:v>1.1208900000000001E-2</c:v>
                </c:pt>
                <c:pt idx="1999" formatCode="General">
                  <c:v>1.51808E-2</c:v>
                </c:pt>
                <c:pt idx="2000" formatCode="General">
                  <c:v>1.8752499999999998E-2</c:v>
                </c:pt>
                <c:pt idx="2001" formatCode="General">
                  <c:v>2.1907900000000001E-2</c:v>
                </c:pt>
                <c:pt idx="2002" formatCode="General">
                  <c:v>2.46403E-2</c:v>
                </c:pt>
                <c:pt idx="2003" formatCode="General">
                  <c:v>2.69514E-2</c:v>
                </c:pt>
                <c:pt idx="2004" formatCode="General">
                  <c:v>2.8851600000000002E-2</c:v>
                </c:pt>
                <c:pt idx="2005" formatCode="General">
                  <c:v>3.03603E-2</c:v>
                </c:pt>
                <c:pt idx="2006" formatCode="General">
                  <c:v>3.15053E-2</c:v>
                </c:pt>
                <c:pt idx="2007" formatCode="General">
                  <c:v>3.2319399999999998E-2</c:v>
                </c:pt>
                <c:pt idx="2008" formatCode="General">
                  <c:v>3.2836700000000003E-2</c:v>
                </c:pt>
                <c:pt idx="2009" formatCode="General">
                  <c:v>3.3091000000000002E-2</c:v>
                </c:pt>
                <c:pt idx="2010" formatCode="General">
                  <c:v>3.3115899999999997E-2</c:v>
                </c:pt>
                <c:pt idx="2011" formatCode="General">
                  <c:v>3.2942800000000001E-2</c:v>
                </c:pt>
                <c:pt idx="2012" formatCode="General">
                  <c:v>3.2599000000000003E-2</c:v>
                </c:pt>
                <c:pt idx="2013" formatCode="General">
                  <c:v>3.2104099999999997E-2</c:v>
                </c:pt>
                <c:pt idx="2014" formatCode="General">
                  <c:v>3.1469499999999997E-2</c:v>
                </c:pt>
                <c:pt idx="2015" formatCode="General">
                  <c:v>3.0698900000000001E-2</c:v>
                </c:pt>
                <c:pt idx="2016" formatCode="General">
                  <c:v>2.9790000000000001E-2</c:v>
                </c:pt>
                <c:pt idx="2017" formatCode="General">
                  <c:v>2.87362E-2</c:v>
                </c:pt>
                <c:pt idx="2018" formatCode="General">
                  <c:v>2.7527300000000001E-2</c:v>
                </c:pt>
                <c:pt idx="2019" formatCode="General">
                  <c:v>2.6150099999999999E-2</c:v>
                </c:pt>
                <c:pt idx="2020" formatCode="General">
                  <c:v>2.45907E-2</c:v>
                </c:pt>
                <c:pt idx="2021" formatCode="General">
                  <c:v>2.28357E-2</c:v>
                </c:pt>
                <c:pt idx="2022" formatCode="General">
                  <c:v>2.0873699999999999E-2</c:v>
                </c:pt>
                <c:pt idx="2023" formatCode="General">
                  <c:v>1.8696000000000001E-2</c:v>
                </c:pt>
                <c:pt idx="2024" formatCode="General">
                  <c:v>1.6298799999999999E-2</c:v>
                </c:pt>
                <c:pt idx="2025" formatCode="General">
                  <c:v>1.3683600000000001E-2</c:v>
                </c:pt>
                <c:pt idx="2026" formatCode="General">
                  <c:v>1.0857E-2</c:v>
                </c:pt>
                <c:pt idx="2027">
                  <c:v>7.8302200000000006E-3</c:v>
                </c:pt>
                <c:pt idx="2028">
                  <c:v>4.6183700000000001E-3</c:v>
                </c:pt>
                <c:pt idx="2029">
                  <c:v>1.23975E-3</c:v>
                </c:pt>
                <c:pt idx="2030">
                  <c:v>-2.2856199999999999E-3</c:v>
                </c:pt>
                <c:pt idx="2031">
                  <c:v>-5.9371900000000002E-3</c:v>
                </c:pt>
                <c:pt idx="2032">
                  <c:v>-9.6948499999999996E-3</c:v>
                </c:pt>
                <c:pt idx="2033" formatCode="General">
                  <c:v>-1.35397E-2</c:v>
                </c:pt>
                <c:pt idx="2034" formatCode="General">
                  <c:v>-1.7454399999999998E-2</c:v>
                </c:pt>
                <c:pt idx="2035" formatCode="General">
                  <c:v>-2.14238E-2</c:v>
                </c:pt>
                <c:pt idx="2036" formatCode="General">
                  <c:v>-2.54348E-2</c:v>
                </c:pt>
                <c:pt idx="2037" formatCode="General">
                  <c:v>-2.9476499999999999E-2</c:v>
                </c:pt>
                <c:pt idx="2038" formatCode="General">
                  <c:v>-3.3541300000000003E-2</c:v>
                </c:pt>
                <c:pt idx="2039" formatCode="General">
                  <c:v>-3.7624499999999998E-2</c:v>
                </c:pt>
                <c:pt idx="2040" formatCode="General">
                  <c:v>-4.1724499999999998E-2</c:v>
                </c:pt>
                <c:pt idx="2041" formatCode="General">
                  <c:v>-4.5841800000000002E-2</c:v>
                </c:pt>
                <c:pt idx="2042" formatCode="General">
                  <c:v>-4.9979000000000003E-2</c:v>
                </c:pt>
                <c:pt idx="2043" formatCode="General">
                  <c:v>-5.4139699999999999E-2</c:v>
                </c:pt>
                <c:pt idx="2044" formatCode="General">
                  <c:v>-5.8328400000000002E-2</c:v>
                </c:pt>
                <c:pt idx="2045" formatCode="General">
                  <c:v>-6.2548599999999996E-2</c:v>
                </c:pt>
                <c:pt idx="2046" formatCode="General">
                  <c:v>-6.6801799999999995E-2</c:v>
                </c:pt>
                <c:pt idx="2047" formatCode="General">
                  <c:v>-7.1086499999999997E-2</c:v>
                </c:pt>
                <c:pt idx="2048" formatCode="General">
                  <c:v>-7.5399099999999997E-2</c:v>
                </c:pt>
                <c:pt idx="2049" formatCode="General">
                  <c:v>-7.9733299999999993E-2</c:v>
                </c:pt>
                <c:pt idx="2050" formatCode="General">
                  <c:v>-8.4080600000000005E-2</c:v>
                </c:pt>
                <c:pt idx="2051" formatCode="General">
                  <c:v>-8.8428699999999999E-2</c:v>
                </c:pt>
                <c:pt idx="2052" formatCode="General">
                  <c:v>-9.2762600000000001E-2</c:v>
                </c:pt>
                <c:pt idx="2053" formatCode="General">
                  <c:v>-9.7065299999999993E-2</c:v>
                </c:pt>
                <c:pt idx="2054" formatCode="General">
                  <c:v>-0.10131800000000001</c:v>
                </c:pt>
                <c:pt idx="2055" formatCode="General">
                  <c:v>-0.105501</c:v>
                </c:pt>
                <c:pt idx="2056" formatCode="General">
                  <c:v>-0.10959000000000001</c:v>
                </c:pt>
                <c:pt idx="2057" formatCode="General">
                  <c:v>-0.11355999999999999</c:v>
                </c:pt>
                <c:pt idx="2058" formatCode="General">
                  <c:v>-0.117382</c:v>
                </c:pt>
                <c:pt idx="2059" formatCode="General">
                  <c:v>-0.121027</c:v>
                </c:pt>
                <c:pt idx="2060" formatCode="General">
                  <c:v>-0.12446</c:v>
                </c:pt>
                <c:pt idx="2061" formatCode="General">
                  <c:v>-0.12765000000000001</c:v>
                </c:pt>
                <c:pt idx="2062" formatCode="General">
                  <c:v>-0.13056699999999999</c:v>
                </c:pt>
                <c:pt idx="2063" formatCode="General">
                  <c:v>-0.133185</c:v>
                </c:pt>
                <c:pt idx="2064" formatCode="General">
                  <c:v>-0.13548299999999999</c:v>
                </c:pt>
                <c:pt idx="2065" formatCode="General">
                  <c:v>-0.13744700000000001</c:v>
                </c:pt>
                <c:pt idx="2066" formatCode="General">
                  <c:v>-0.139066</c:v>
                </c:pt>
                <c:pt idx="2067" formatCode="General">
                  <c:v>-0.14033200000000001</c:v>
                </c:pt>
                <c:pt idx="2068" formatCode="General">
                  <c:v>-0.14124100000000001</c:v>
                </c:pt>
                <c:pt idx="2069" formatCode="General">
                  <c:v>-0.14179600000000001</c:v>
                </c:pt>
                <c:pt idx="2070" formatCode="General">
                  <c:v>-0.14200199999999999</c:v>
                </c:pt>
                <c:pt idx="2071" formatCode="General">
                  <c:v>-0.14186799999999999</c:v>
                </c:pt>
                <c:pt idx="2072" formatCode="General">
                  <c:v>-0.141404</c:v>
                </c:pt>
                <c:pt idx="2073" formatCode="General">
                  <c:v>-0.140623</c:v>
                </c:pt>
                <c:pt idx="2074" formatCode="General">
                  <c:v>-0.139544</c:v>
                </c:pt>
                <c:pt idx="2075" formatCode="General">
                  <c:v>-0.138184</c:v>
                </c:pt>
                <c:pt idx="2076" formatCode="General">
                  <c:v>-0.13655700000000001</c:v>
                </c:pt>
                <c:pt idx="2077" formatCode="General">
                  <c:v>-0.13467799999999999</c:v>
                </c:pt>
                <c:pt idx="2078" formatCode="General">
                  <c:v>-0.13255600000000001</c:v>
                </c:pt>
                <c:pt idx="2079" formatCode="General">
                  <c:v>-0.13020000000000001</c:v>
                </c:pt>
                <c:pt idx="2080" formatCode="General">
                  <c:v>-0.12761600000000001</c:v>
                </c:pt>
                <c:pt idx="2081" formatCode="General">
                  <c:v>-0.124807</c:v>
                </c:pt>
                <c:pt idx="2082" formatCode="General">
                  <c:v>-0.12177300000000001</c:v>
                </c:pt>
                <c:pt idx="2083" formatCode="General">
                  <c:v>-0.11851200000000001</c:v>
                </c:pt>
                <c:pt idx="2084" formatCode="General">
                  <c:v>-0.115019</c:v>
                </c:pt>
                <c:pt idx="2085" formatCode="General">
                  <c:v>-0.111287</c:v>
                </c:pt>
                <c:pt idx="2086" formatCode="General">
                  <c:v>-0.107306</c:v>
                </c:pt>
                <c:pt idx="2087" formatCode="General">
                  <c:v>-0.103065</c:v>
                </c:pt>
                <c:pt idx="2088" formatCode="General">
                  <c:v>-9.8554799999999998E-2</c:v>
                </c:pt>
                <c:pt idx="2089" formatCode="General">
                  <c:v>-9.37727E-2</c:v>
                </c:pt>
                <c:pt idx="2090" formatCode="General">
                  <c:v>-8.8723200000000002E-2</c:v>
                </c:pt>
                <c:pt idx="2091" formatCode="General">
                  <c:v>-8.3418099999999995E-2</c:v>
                </c:pt>
                <c:pt idx="2092" formatCode="General">
                  <c:v>-7.7873600000000001E-2</c:v>
                </c:pt>
                <c:pt idx="2093" formatCode="General">
                  <c:v>-7.2109199999999998E-2</c:v>
                </c:pt>
                <c:pt idx="2094" formatCode="General">
                  <c:v>-6.6146899999999995E-2</c:v>
                </c:pt>
                <c:pt idx="2095" formatCode="General">
                  <c:v>-6.0009800000000002E-2</c:v>
                </c:pt>
                <c:pt idx="2096" formatCode="General">
                  <c:v>-5.3722399999999997E-2</c:v>
                </c:pt>
                <c:pt idx="2097" formatCode="General">
                  <c:v>-4.7310499999999998E-2</c:v>
                </c:pt>
                <c:pt idx="2098" formatCode="General">
                  <c:v>-4.0799500000000002E-2</c:v>
                </c:pt>
                <c:pt idx="2099" formatCode="General">
                  <c:v>-3.4211699999999998E-2</c:v>
                </c:pt>
                <c:pt idx="2100" formatCode="General">
                  <c:v>-2.7565300000000001E-2</c:v>
                </c:pt>
                <c:pt idx="2101" formatCode="General">
                  <c:v>-2.08747E-2</c:v>
                </c:pt>
                <c:pt idx="2102" formatCode="General">
                  <c:v>-1.41499E-2</c:v>
                </c:pt>
                <c:pt idx="2103">
                  <c:v>-7.3945900000000004E-3</c:v>
                </c:pt>
                <c:pt idx="2104">
                  <c:v>-6.0665000000000003E-4</c:v>
                </c:pt>
                <c:pt idx="2105">
                  <c:v>6.2186899999999998E-3</c:v>
                </c:pt>
                <c:pt idx="2106" formatCode="General">
                  <c:v>1.3084800000000001E-2</c:v>
                </c:pt>
                <c:pt idx="2107" formatCode="General">
                  <c:v>1.9992699999999999E-2</c:v>
                </c:pt>
                <c:pt idx="2108" formatCode="General">
                  <c:v>2.6944200000000001E-2</c:v>
                </c:pt>
                <c:pt idx="2109" formatCode="General">
                  <c:v>3.39432E-2</c:v>
                </c:pt>
                <c:pt idx="2110" formatCode="General">
                  <c:v>4.0994700000000002E-2</c:v>
                </c:pt>
                <c:pt idx="2111" formatCode="General">
                  <c:v>4.81006E-2</c:v>
                </c:pt>
                <c:pt idx="2112" formatCode="General">
                  <c:v>5.5258099999999997E-2</c:v>
                </c:pt>
                <c:pt idx="2113" formatCode="General">
                  <c:v>6.2460300000000003E-2</c:v>
                </c:pt>
                <c:pt idx="2114" formatCode="General">
                  <c:v>6.9696099999999997E-2</c:v>
                </c:pt>
                <c:pt idx="2115" formatCode="General">
                  <c:v>7.6950400000000002E-2</c:v>
                </c:pt>
                <c:pt idx="2116" formatCode="General">
                  <c:v>8.4204600000000004E-2</c:v>
                </c:pt>
                <c:pt idx="2117" formatCode="General">
                  <c:v>9.1439099999999995E-2</c:v>
                </c:pt>
                <c:pt idx="2118" formatCode="General">
                  <c:v>9.8633399999999996E-2</c:v>
                </c:pt>
                <c:pt idx="2119" formatCode="General">
                  <c:v>0.105764</c:v>
                </c:pt>
                <c:pt idx="2120" formatCode="General">
                  <c:v>0.1128</c:v>
                </c:pt>
                <c:pt idx="2121" formatCode="General">
                  <c:v>0.11970799999999999</c:v>
                </c:pt>
                <c:pt idx="2122" formatCode="General">
                  <c:v>0.12645300000000001</c:v>
                </c:pt>
                <c:pt idx="2123" formatCode="General">
                  <c:v>0.132996</c:v>
                </c:pt>
                <c:pt idx="2124" formatCode="General">
                  <c:v>0.13930200000000001</c:v>
                </c:pt>
                <c:pt idx="2125" formatCode="General">
                  <c:v>0.14533299999999999</c:v>
                </c:pt>
                <c:pt idx="2126" formatCode="General">
                  <c:v>0.151056</c:v>
                </c:pt>
                <c:pt idx="2127" formatCode="General">
                  <c:v>0.156444</c:v>
                </c:pt>
                <c:pt idx="2128" formatCode="General">
                  <c:v>0.16147700000000001</c:v>
                </c:pt>
                <c:pt idx="2129" formatCode="General">
                  <c:v>0.16614300000000001</c:v>
                </c:pt>
                <c:pt idx="2130" formatCode="General">
                  <c:v>0.170436</c:v>
                </c:pt>
                <c:pt idx="2131" formatCode="General">
                  <c:v>0.17435300000000001</c:v>
                </c:pt>
                <c:pt idx="2132" formatCode="General">
                  <c:v>0.177893</c:v>
                </c:pt>
                <c:pt idx="2133" formatCode="General">
                  <c:v>0.18105299999999999</c:v>
                </c:pt>
                <c:pt idx="2134" formatCode="General">
                  <c:v>0.18383099999999999</c:v>
                </c:pt>
                <c:pt idx="2135" formatCode="General">
                  <c:v>0.186226</c:v>
                </c:pt>
                <c:pt idx="2136" formatCode="General">
                  <c:v>0.188245</c:v>
                </c:pt>
                <c:pt idx="2137" formatCode="General">
                  <c:v>0.18989800000000001</c:v>
                </c:pt>
                <c:pt idx="2138" formatCode="General">
                  <c:v>0.19119</c:v>
                </c:pt>
                <c:pt idx="2139" formatCode="General">
                  <c:v>0.19212099999999999</c:v>
                </c:pt>
                <c:pt idx="2140" formatCode="General">
                  <c:v>0.19268099999999999</c:v>
                </c:pt>
                <c:pt idx="2141" formatCode="General">
                  <c:v>0.192858</c:v>
                </c:pt>
                <c:pt idx="2142" formatCode="General">
                  <c:v>0.19264500000000001</c:v>
                </c:pt>
                <c:pt idx="2143" formatCode="General">
                  <c:v>0.19203600000000001</c:v>
                </c:pt>
                <c:pt idx="2144" formatCode="General">
                  <c:v>0.191023</c:v>
                </c:pt>
                <c:pt idx="2145" formatCode="General">
                  <c:v>0.18959899999999999</c:v>
                </c:pt>
                <c:pt idx="2146" formatCode="General">
                  <c:v>0.18776200000000001</c:v>
                </c:pt>
                <c:pt idx="2147" formatCode="General">
                  <c:v>0.18551500000000001</c:v>
                </c:pt>
                <c:pt idx="2148" formatCode="General">
                  <c:v>0.18285899999999999</c:v>
                </c:pt>
                <c:pt idx="2149" formatCode="General">
                  <c:v>0.17979200000000001</c:v>
                </c:pt>
                <c:pt idx="2150" formatCode="General">
                  <c:v>0.176315</c:v>
                </c:pt>
                <c:pt idx="2151" formatCode="General">
                  <c:v>0.172433</c:v>
                </c:pt>
                <c:pt idx="2152" formatCode="General">
                  <c:v>0.168158</c:v>
                </c:pt>
                <c:pt idx="2153" formatCode="General">
                  <c:v>0.16350799999999999</c:v>
                </c:pt>
                <c:pt idx="2154" formatCode="General">
                  <c:v>0.15850900000000001</c:v>
                </c:pt>
                <c:pt idx="2155" formatCode="General">
                  <c:v>0.15318799999999999</c:v>
                </c:pt>
                <c:pt idx="2156" formatCode="General">
                  <c:v>0.14757300000000001</c:v>
                </c:pt>
                <c:pt idx="2157" formatCode="General">
                  <c:v>0.14169200000000001</c:v>
                </c:pt>
                <c:pt idx="2158" formatCode="General">
                  <c:v>0.13557</c:v>
                </c:pt>
                <c:pt idx="2159" formatCode="General">
                  <c:v>0.12922900000000001</c:v>
                </c:pt>
                <c:pt idx="2160" formatCode="General">
                  <c:v>0.122684</c:v>
                </c:pt>
                <c:pt idx="2161" formatCode="General">
                  <c:v>0.115948</c:v>
                </c:pt>
                <c:pt idx="2162" formatCode="General">
                  <c:v>0.109026</c:v>
                </c:pt>
                <c:pt idx="2163" formatCode="General">
                  <c:v>0.101926</c:v>
                </c:pt>
                <c:pt idx="2164" formatCode="General">
                  <c:v>9.4652200000000006E-2</c:v>
                </c:pt>
                <c:pt idx="2165" formatCode="General">
                  <c:v>8.7207099999999996E-2</c:v>
                </c:pt>
                <c:pt idx="2166" formatCode="General">
                  <c:v>7.9586500000000004E-2</c:v>
                </c:pt>
                <c:pt idx="2167" formatCode="General">
                  <c:v>7.1780099999999999E-2</c:v>
                </c:pt>
                <c:pt idx="2168" formatCode="General">
                  <c:v>6.3775200000000004E-2</c:v>
                </c:pt>
                <c:pt idx="2169" formatCode="General">
                  <c:v>5.5559299999999999E-2</c:v>
                </c:pt>
                <c:pt idx="2170" formatCode="General">
                  <c:v>4.7120000000000002E-2</c:v>
                </c:pt>
                <c:pt idx="2171" formatCode="General">
                  <c:v>3.8444699999999998E-2</c:v>
                </c:pt>
                <c:pt idx="2172" formatCode="General">
                  <c:v>2.9522699999999999E-2</c:v>
                </c:pt>
                <c:pt idx="2173" formatCode="General">
                  <c:v>2.0348999999999999E-2</c:v>
                </c:pt>
                <c:pt idx="2174" formatCode="General">
                  <c:v>1.0924400000000001E-2</c:v>
                </c:pt>
                <c:pt idx="2175">
                  <c:v>1.2549499999999999E-3</c:v>
                </c:pt>
                <c:pt idx="2176">
                  <c:v>-8.6495400000000007E-3</c:v>
                </c:pt>
                <c:pt idx="2177" formatCode="General">
                  <c:v>-1.87744E-2</c:v>
                </c:pt>
                <c:pt idx="2178" formatCode="General">
                  <c:v>-2.90996E-2</c:v>
                </c:pt>
                <c:pt idx="2179" formatCode="General">
                  <c:v>-3.96011E-2</c:v>
                </c:pt>
                <c:pt idx="2180" formatCode="General">
                  <c:v>-5.0250299999999998E-2</c:v>
                </c:pt>
                <c:pt idx="2181" formatCode="General">
                  <c:v>-6.10143E-2</c:v>
                </c:pt>
                <c:pt idx="2182" formatCode="General">
                  <c:v>-7.1854799999999996E-2</c:v>
                </c:pt>
                <c:pt idx="2183" formatCode="General">
                  <c:v>-8.2729700000000003E-2</c:v>
                </c:pt>
                <c:pt idx="2184" formatCode="General">
                  <c:v>-9.3594999999999998E-2</c:v>
                </c:pt>
                <c:pt idx="2185" formatCode="General">
                  <c:v>-0.104408</c:v>
                </c:pt>
                <c:pt idx="2186" formatCode="General">
                  <c:v>-0.115129</c:v>
                </c:pt>
                <c:pt idx="2187" formatCode="General">
                  <c:v>-0.125723</c:v>
                </c:pt>
                <c:pt idx="2188" formatCode="General">
                  <c:v>-0.136159</c:v>
                </c:pt>
                <c:pt idx="2189" formatCode="General">
                  <c:v>-0.14641100000000001</c:v>
                </c:pt>
                <c:pt idx="2190" formatCode="General">
                  <c:v>-0.15645500000000001</c:v>
                </c:pt>
                <c:pt idx="2191" formatCode="General">
                  <c:v>-0.166272</c:v>
                </c:pt>
                <c:pt idx="2192" formatCode="General">
                  <c:v>-0.17585100000000001</c:v>
                </c:pt>
                <c:pt idx="2193" formatCode="General">
                  <c:v>-0.18518399999999999</c:v>
                </c:pt>
                <c:pt idx="2194" formatCode="General">
                  <c:v>-0.19426599999999999</c:v>
                </c:pt>
                <c:pt idx="2195" formatCode="General">
                  <c:v>-0.20308999999999999</c:v>
                </c:pt>
                <c:pt idx="2196" formatCode="General">
                  <c:v>-0.21165</c:v>
                </c:pt>
                <c:pt idx="2197" formatCode="General">
                  <c:v>-0.21994</c:v>
                </c:pt>
                <c:pt idx="2198" formatCode="General">
                  <c:v>-0.22795099999999999</c:v>
                </c:pt>
                <c:pt idx="2199" formatCode="General">
                  <c:v>-0.235678</c:v>
                </c:pt>
                <c:pt idx="2200" formatCode="General">
                  <c:v>-0.24310899999999999</c:v>
                </c:pt>
                <c:pt idx="2201" formatCode="General">
                  <c:v>-0.25022899999999998</c:v>
                </c:pt>
                <c:pt idx="2202" formatCode="General">
                  <c:v>-0.257019</c:v>
                </c:pt>
                <c:pt idx="2203" formatCode="General">
                  <c:v>-0.26345499999999999</c:v>
                </c:pt>
                <c:pt idx="2204" formatCode="General">
                  <c:v>-0.269513</c:v>
                </c:pt>
                <c:pt idx="2205" formatCode="General">
                  <c:v>-0.27516800000000002</c:v>
                </c:pt>
                <c:pt idx="2206" formatCode="General">
                  <c:v>-0.280391</c:v>
                </c:pt>
                <c:pt idx="2207" formatCode="General">
                  <c:v>-0.28515800000000002</c:v>
                </c:pt>
                <c:pt idx="2208" formatCode="General">
                  <c:v>-0.28944399999999998</c:v>
                </c:pt>
                <c:pt idx="2209" formatCode="General">
                  <c:v>-0.29322500000000001</c:v>
                </c:pt>
                <c:pt idx="2210" formatCode="General">
                  <c:v>-0.296485</c:v>
                </c:pt>
                <c:pt idx="2211" formatCode="General">
                  <c:v>-0.29920999999999998</c:v>
                </c:pt>
                <c:pt idx="2212" formatCode="General">
                  <c:v>-0.301394</c:v>
                </c:pt>
                <c:pt idx="2213" formatCode="General">
                  <c:v>-0.303037</c:v>
                </c:pt>
                <c:pt idx="2214" formatCode="General">
                  <c:v>-0.30414600000000003</c:v>
                </c:pt>
                <c:pt idx="2215" formatCode="General">
                  <c:v>-0.30473099999999997</c:v>
                </c:pt>
                <c:pt idx="2216" formatCode="General">
                  <c:v>-0.304811</c:v>
                </c:pt>
                <c:pt idx="2217" formatCode="General">
                  <c:v>-0.30440600000000001</c:v>
                </c:pt>
                <c:pt idx="2218" formatCode="General">
                  <c:v>-0.30353999999999998</c:v>
                </c:pt>
                <c:pt idx="2219" formatCode="General">
                  <c:v>-0.30223899999999998</c:v>
                </c:pt>
                <c:pt idx="2220" formatCode="General">
                  <c:v>-0.30053000000000002</c:v>
                </c:pt>
                <c:pt idx="2221" formatCode="General">
                  <c:v>-0.29843700000000001</c:v>
                </c:pt>
                <c:pt idx="2222" formatCode="General">
                  <c:v>-0.295983</c:v>
                </c:pt>
                <c:pt idx="2223" formatCode="General">
                  <c:v>-0.29318699999999998</c:v>
                </c:pt>
                <c:pt idx="2224" formatCode="General">
                  <c:v>-0.29006100000000001</c:v>
                </c:pt>
                <c:pt idx="2225" formatCode="General">
                  <c:v>-0.28661300000000001</c:v>
                </c:pt>
                <c:pt idx="2226" formatCode="General">
                  <c:v>-0.28284599999999999</c:v>
                </c:pt>
                <c:pt idx="2227" formatCode="General">
                  <c:v>-0.27875499999999998</c:v>
                </c:pt>
                <c:pt idx="2228" formatCode="General">
                  <c:v>-0.27433099999999999</c:v>
                </c:pt>
                <c:pt idx="2229" formatCode="General">
                  <c:v>-0.26956000000000002</c:v>
                </c:pt>
                <c:pt idx="2230" formatCode="General">
                  <c:v>-0.26442500000000002</c:v>
                </c:pt>
                <c:pt idx="2231" formatCode="General">
                  <c:v>-0.25890600000000003</c:v>
                </c:pt>
                <c:pt idx="2232" formatCode="General">
                  <c:v>-0.25298199999999998</c:v>
                </c:pt>
                <c:pt idx="2233" formatCode="General">
                  <c:v>-0.24663199999999999</c:v>
                </c:pt>
                <c:pt idx="2234" formatCode="General">
                  <c:v>-0.239838</c:v>
                </c:pt>
                <c:pt idx="2235" formatCode="General">
                  <c:v>-0.23258300000000001</c:v>
                </c:pt>
                <c:pt idx="2236" formatCode="General">
                  <c:v>-0.224858</c:v>
                </c:pt>
                <c:pt idx="2237" formatCode="General">
                  <c:v>-0.21665699999999999</c:v>
                </c:pt>
                <c:pt idx="2238" formatCode="General">
                  <c:v>-0.207982</c:v>
                </c:pt>
                <c:pt idx="2239" formatCode="General">
                  <c:v>-0.19884199999999999</c:v>
                </c:pt>
                <c:pt idx="2240" formatCode="General">
                  <c:v>-0.189251</c:v>
                </c:pt>
                <c:pt idx="2241" formatCode="General">
                  <c:v>-0.179233</c:v>
                </c:pt>
                <c:pt idx="2242" formatCode="General">
                  <c:v>-0.16881199999999999</c:v>
                </c:pt>
                <c:pt idx="2243" formatCode="General">
                  <c:v>-0.158022</c:v>
                </c:pt>
                <c:pt idx="2244" formatCode="General">
                  <c:v>-0.146896</c:v>
                </c:pt>
                <c:pt idx="2245" formatCode="General">
                  <c:v>-0.13547100000000001</c:v>
                </c:pt>
                <c:pt idx="2246" formatCode="General">
                  <c:v>-0.12378599999999999</c:v>
                </c:pt>
                <c:pt idx="2247" formatCode="General">
                  <c:v>-0.11188099999999999</c:v>
                </c:pt>
                <c:pt idx="2248" formatCode="General">
                  <c:v>-9.9791000000000005E-2</c:v>
                </c:pt>
                <c:pt idx="2249" formatCode="General">
                  <c:v>-8.7549600000000005E-2</c:v>
                </c:pt>
                <c:pt idx="2250" formatCode="General">
                  <c:v>-7.5183399999999997E-2</c:v>
                </c:pt>
                <c:pt idx="2251" formatCode="General">
                  <c:v>-6.2714800000000001E-2</c:v>
                </c:pt>
                <c:pt idx="2252" formatCode="General">
                  <c:v>-5.0162199999999997E-2</c:v>
                </c:pt>
                <c:pt idx="2253" formatCode="General">
                  <c:v>-3.7540200000000003E-2</c:v>
                </c:pt>
                <c:pt idx="2254" formatCode="General">
                  <c:v>-2.48606E-2</c:v>
                </c:pt>
                <c:pt idx="2255" formatCode="General">
                  <c:v>-1.2133E-2</c:v>
                </c:pt>
                <c:pt idx="2256">
                  <c:v>6.3372999999999999E-4</c:v>
                </c:pt>
                <c:pt idx="2257" formatCode="General">
                  <c:v>1.34296E-2</c:v>
                </c:pt>
                <c:pt idx="2258" formatCode="General">
                  <c:v>2.6242100000000001E-2</c:v>
                </c:pt>
                <c:pt idx="2259" formatCode="General">
                  <c:v>3.9055600000000003E-2</c:v>
                </c:pt>
                <c:pt idx="2260" formatCode="General">
                  <c:v>5.1852799999999998E-2</c:v>
                </c:pt>
                <c:pt idx="2261" formatCode="General">
                  <c:v>6.4614199999999997E-2</c:v>
                </c:pt>
                <c:pt idx="2262" formatCode="General">
                  <c:v>7.7317700000000003E-2</c:v>
                </c:pt>
                <c:pt idx="2263" formatCode="General">
                  <c:v>8.9937900000000001E-2</c:v>
                </c:pt>
                <c:pt idx="2264" formatCode="General">
                  <c:v>0.10244499999999999</c:v>
                </c:pt>
                <c:pt idx="2265" formatCode="General">
                  <c:v>0.11480799999999999</c:v>
                </c:pt>
                <c:pt idx="2266" formatCode="General">
                  <c:v>0.12699099999999999</c:v>
                </c:pt>
                <c:pt idx="2267" formatCode="General">
                  <c:v>0.138961</c:v>
                </c:pt>
                <c:pt idx="2268" formatCode="General">
                  <c:v>0.15068300000000001</c:v>
                </c:pt>
                <c:pt idx="2269" formatCode="General">
                  <c:v>0.16212399999999999</c:v>
                </c:pt>
                <c:pt idx="2270" formatCode="General">
                  <c:v>0.17325199999999999</c:v>
                </c:pt>
                <c:pt idx="2271" formatCode="General">
                  <c:v>0.18403800000000001</c:v>
                </c:pt>
                <c:pt idx="2272" formatCode="General">
                  <c:v>0.19445699999999999</c:v>
                </c:pt>
                <c:pt idx="2273" formatCode="General">
                  <c:v>0.204489</c:v>
                </c:pt>
                <c:pt idx="2274" formatCode="General">
                  <c:v>0.214118</c:v>
                </c:pt>
                <c:pt idx="2275" formatCode="General">
                  <c:v>0.22333500000000001</c:v>
                </c:pt>
                <c:pt idx="2276" formatCode="General">
                  <c:v>0.232131</c:v>
                </c:pt>
                <c:pt idx="2277" formatCode="General">
                  <c:v>0.24050299999999999</c:v>
                </c:pt>
                <c:pt idx="2278" formatCode="General">
                  <c:v>0.24845500000000001</c:v>
                </c:pt>
                <c:pt idx="2279" formatCode="General">
                  <c:v>0.25599499999999997</c:v>
                </c:pt>
                <c:pt idx="2280" formatCode="General">
                  <c:v>0.26313199999999998</c:v>
                </c:pt>
                <c:pt idx="2281" formatCode="General">
                  <c:v>0.26987699999999998</c:v>
                </c:pt>
                <c:pt idx="2282" formatCode="General">
                  <c:v>0.27624100000000001</c:v>
                </c:pt>
                <c:pt idx="2283" formatCode="General">
                  <c:v>0.28223399999999998</c:v>
                </c:pt>
                <c:pt idx="2284" formatCode="General">
                  <c:v>0.28786699999999998</c:v>
                </c:pt>
                <c:pt idx="2285" formatCode="General">
                  <c:v>0.29314499999999999</c:v>
                </c:pt>
                <c:pt idx="2286" formatCode="General">
                  <c:v>0.298072</c:v>
                </c:pt>
                <c:pt idx="2287" formatCode="General">
                  <c:v>0.30264799999999997</c:v>
                </c:pt>
                <c:pt idx="2288" formatCode="General">
                  <c:v>0.30686799999999997</c:v>
                </c:pt>
                <c:pt idx="2289" formatCode="General">
                  <c:v>0.310726</c:v>
                </c:pt>
                <c:pt idx="2290" formatCode="General">
                  <c:v>0.31421399999999999</c:v>
                </c:pt>
                <c:pt idx="2291" formatCode="General">
                  <c:v>0.31732399999999999</c:v>
                </c:pt>
                <c:pt idx="2292" formatCode="General">
                  <c:v>0.32004500000000002</c:v>
                </c:pt>
                <c:pt idx="2293" formatCode="General">
                  <c:v>0.32236599999999999</c:v>
                </c:pt>
                <c:pt idx="2294" formatCode="General">
                  <c:v>0.32427400000000001</c:v>
                </c:pt>
                <c:pt idx="2295" formatCode="General">
                  <c:v>0.32575900000000002</c:v>
                </c:pt>
                <c:pt idx="2296" formatCode="General">
                  <c:v>0.32681199999999999</c:v>
                </c:pt>
                <c:pt idx="2297" formatCode="General">
                  <c:v>0.32741700000000001</c:v>
                </c:pt>
                <c:pt idx="2298" formatCode="General">
                  <c:v>0.32755200000000001</c:v>
                </c:pt>
                <c:pt idx="2299" formatCode="General">
                  <c:v>0.32719199999999998</c:v>
                </c:pt>
                <c:pt idx="2300" formatCode="General">
                  <c:v>0.326318</c:v>
                </c:pt>
                <c:pt idx="2301" formatCode="General">
                  <c:v>0.32491399999999998</c:v>
                </c:pt>
                <c:pt idx="2302" formatCode="General">
                  <c:v>0.32297300000000001</c:v>
                </c:pt>
                <c:pt idx="2303" formatCode="General">
                  <c:v>0.32049100000000003</c:v>
                </c:pt>
                <c:pt idx="2304" formatCode="General">
                  <c:v>0.317467</c:v>
                </c:pt>
                <c:pt idx="2305" formatCode="General">
                  <c:v>0.31391000000000002</c:v>
                </c:pt>
                <c:pt idx="2306" formatCode="General">
                  <c:v>0.30983899999999998</c:v>
                </c:pt>
                <c:pt idx="2307" formatCode="General">
                  <c:v>0.305282</c:v>
                </c:pt>
                <c:pt idx="2308" formatCode="General">
                  <c:v>0.300263</c:v>
                </c:pt>
                <c:pt idx="2309" formatCode="General">
                  <c:v>0.29480800000000001</c:v>
                </c:pt>
                <c:pt idx="2310" formatCode="General">
                  <c:v>0.28893200000000002</c:v>
                </c:pt>
                <c:pt idx="2311" formatCode="General">
                  <c:v>0.28264899999999998</c:v>
                </c:pt>
                <c:pt idx="2312" formatCode="General">
                  <c:v>0.27596700000000002</c:v>
                </c:pt>
                <c:pt idx="2313" formatCode="General">
                  <c:v>0.268895</c:v>
                </c:pt>
                <c:pt idx="2314" formatCode="General">
                  <c:v>0.26144499999999998</c:v>
                </c:pt>
                <c:pt idx="2315" formatCode="General">
                  <c:v>0.25362499999999999</c:v>
                </c:pt>
                <c:pt idx="2316" formatCode="General">
                  <c:v>0.245448</c:v>
                </c:pt>
                <c:pt idx="2317" formatCode="General">
                  <c:v>0.236928</c:v>
                </c:pt>
                <c:pt idx="2318" formatCode="General">
                  <c:v>0.228078</c:v>
                </c:pt>
                <c:pt idx="2319" formatCode="General">
                  <c:v>0.21890999999999999</c:v>
                </c:pt>
                <c:pt idx="2320" formatCode="General">
                  <c:v>0.20943400000000001</c:v>
                </c:pt>
                <c:pt idx="2321" formatCode="General">
                  <c:v>0.19966600000000001</c:v>
                </c:pt>
                <c:pt idx="2322" formatCode="General">
                  <c:v>0.18962000000000001</c:v>
                </c:pt>
                <c:pt idx="2323" formatCode="General">
                  <c:v>0.17930599999999999</c:v>
                </c:pt>
                <c:pt idx="2324" formatCode="General">
                  <c:v>0.168736</c:v>
                </c:pt>
                <c:pt idx="2325" formatCode="General">
                  <c:v>0.15793099999999999</c:v>
                </c:pt>
                <c:pt idx="2326" formatCode="General">
                  <c:v>0.146926</c:v>
                </c:pt>
                <c:pt idx="2327" formatCode="General">
                  <c:v>0.13575799999999999</c:v>
                </c:pt>
                <c:pt idx="2328" formatCode="General">
                  <c:v>0.124469</c:v>
                </c:pt>
                <c:pt idx="2329" formatCode="General">
                  <c:v>0.113104</c:v>
                </c:pt>
                <c:pt idx="2330" formatCode="General">
                  <c:v>0.101712</c:v>
                </c:pt>
                <c:pt idx="2331" formatCode="General">
                  <c:v>9.0336100000000003E-2</c:v>
                </c:pt>
                <c:pt idx="2332" formatCode="General">
                  <c:v>7.9013399999999998E-2</c:v>
                </c:pt>
                <c:pt idx="2333" formatCode="General">
                  <c:v>6.7773700000000006E-2</c:v>
                </c:pt>
                <c:pt idx="2334" formatCode="General">
                  <c:v>5.6647599999999999E-2</c:v>
                </c:pt>
                <c:pt idx="2335" formatCode="General">
                  <c:v>4.5666499999999999E-2</c:v>
                </c:pt>
                <c:pt idx="2336" formatCode="General">
                  <c:v>3.4855299999999999E-2</c:v>
                </c:pt>
                <c:pt idx="2337" formatCode="General">
                  <c:v>2.4226999999999999E-2</c:v>
                </c:pt>
                <c:pt idx="2338" formatCode="General">
                  <c:v>1.3784599999999999E-2</c:v>
                </c:pt>
                <c:pt idx="2339">
                  <c:v>3.5260999999999999E-3</c:v>
                </c:pt>
                <c:pt idx="2340">
                  <c:v>-6.5540599999999996E-3</c:v>
                </c:pt>
                <c:pt idx="2341" formatCode="General">
                  <c:v>-1.6465899999999999E-2</c:v>
                </c:pt>
                <c:pt idx="2342" formatCode="General">
                  <c:v>-2.6222100000000002E-2</c:v>
                </c:pt>
                <c:pt idx="2343" formatCode="General">
                  <c:v>-3.58324E-2</c:v>
                </c:pt>
                <c:pt idx="2344" formatCode="General">
                  <c:v>-4.5302200000000001E-2</c:v>
                </c:pt>
                <c:pt idx="2345" formatCode="General">
                  <c:v>-5.4637400000000003E-2</c:v>
                </c:pt>
                <c:pt idx="2346" formatCode="General">
                  <c:v>-6.3847000000000001E-2</c:v>
                </c:pt>
                <c:pt idx="2347" formatCode="General">
                  <c:v>-7.2938100000000006E-2</c:v>
                </c:pt>
                <c:pt idx="2348" formatCode="General">
                  <c:v>-8.1908300000000003E-2</c:v>
                </c:pt>
                <c:pt idx="2349" formatCode="General">
                  <c:v>-9.0744199999999997E-2</c:v>
                </c:pt>
                <c:pt idx="2350" formatCode="General">
                  <c:v>-9.9422700000000003E-2</c:v>
                </c:pt>
                <c:pt idx="2351" formatCode="General">
                  <c:v>-0.10791100000000001</c:v>
                </c:pt>
                <c:pt idx="2352" formatCode="General">
                  <c:v>-0.11616700000000001</c:v>
                </c:pt>
                <c:pt idx="2353" formatCode="General">
                  <c:v>-0.12415</c:v>
                </c:pt>
                <c:pt idx="2354" formatCode="General">
                  <c:v>-0.131827</c:v>
                </c:pt>
                <c:pt idx="2355" formatCode="General">
                  <c:v>-0.13917399999999999</c:v>
                </c:pt>
                <c:pt idx="2356" formatCode="General">
                  <c:v>-0.14616699999999999</c:v>
                </c:pt>
                <c:pt idx="2357" formatCode="General">
                  <c:v>-0.15278600000000001</c:v>
                </c:pt>
                <c:pt idx="2358" formatCode="General">
                  <c:v>-0.15901299999999999</c:v>
                </c:pt>
                <c:pt idx="2359" formatCode="General">
                  <c:v>-0.16484699999999999</c:v>
                </c:pt>
                <c:pt idx="2360" formatCode="General">
                  <c:v>-0.170294</c:v>
                </c:pt>
                <c:pt idx="2361" formatCode="General">
                  <c:v>-0.17536399999999999</c:v>
                </c:pt>
                <c:pt idx="2362" formatCode="General">
                  <c:v>-0.18005299999999999</c:v>
                </c:pt>
                <c:pt idx="2363" formatCode="General">
                  <c:v>-0.18435000000000001</c:v>
                </c:pt>
                <c:pt idx="2364" formatCode="General">
                  <c:v>-0.18825</c:v>
                </c:pt>
                <c:pt idx="2365" formatCode="General">
                  <c:v>-0.19176299999999999</c:v>
                </c:pt>
                <c:pt idx="2366" formatCode="General">
                  <c:v>-0.194911</c:v>
                </c:pt>
                <c:pt idx="2367" formatCode="General">
                  <c:v>-0.197712</c:v>
                </c:pt>
                <c:pt idx="2368" formatCode="General">
                  <c:v>-0.20016800000000001</c:v>
                </c:pt>
                <c:pt idx="2369" formatCode="General">
                  <c:v>-0.202267</c:v>
                </c:pt>
                <c:pt idx="2370" formatCode="General">
                  <c:v>-0.20399700000000001</c:v>
                </c:pt>
                <c:pt idx="2371" formatCode="General">
                  <c:v>-0.205346</c:v>
                </c:pt>
                <c:pt idx="2372" formatCode="General">
                  <c:v>-0.20629800000000001</c:v>
                </c:pt>
                <c:pt idx="2373" formatCode="General">
                  <c:v>-0.20683299999999999</c:v>
                </c:pt>
                <c:pt idx="2374" formatCode="General">
                  <c:v>-0.206926</c:v>
                </c:pt>
                <c:pt idx="2375" formatCode="General">
                  <c:v>-0.20655899999999999</c:v>
                </c:pt>
                <c:pt idx="2376" formatCode="General">
                  <c:v>-0.20572299999999999</c:v>
                </c:pt>
                <c:pt idx="2377" formatCode="General">
                  <c:v>-0.20440800000000001</c:v>
                </c:pt>
                <c:pt idx="2378" formatCode="General">
                  <c:v>-0.20260800000000001</c:v>
                </c:pt>
                <c:pt idx="2379" formatCode="General">
                  <c:v>-0.200319</c:v>
                </c:pt>
                <c:pt idx="2380" formatCode="General">
                  <c:v>-0.197547</c:v>
                </c:pt>
                <c:pt idx="2381" formatCode="General">
                  <c:v>-0.194299</c:v>
                </c:pt>
                <c:pt idx="2382" formatCode="General">
                  <c:v>-0.19058600000000001</c:v>
                </c:pt>
                <c:pt idx="2383" formatCode="General">
                  <c:v>-0.186422</c:v>
                </c:pt>
                <c:pt idx="2384" formatCode="General">
                  <c:v>-0.18182999999999999</c:v>
                </c:pt>
                <c:pt idx="2385" formatCode="General">
                  <c:v>-0.17684</c:v>
                </c:pt>
                <c:pt idx="2386" formatCode="General">
                  <c:v>-0.171489</c:v>
                </c:pt>
                <c:pt idx="2387" formatCode="General">
                  <c:v>-0.16581000000000001</c:v>
                </c:pt>
                <c:pt idx="2388" formatCode="General">
                  <c:v>-0.159835</c:v>
                </c:pt>
                <c:pt idx="2389" formatCode="General">
                  <c:v>-0.15359700000000001</c:v>
                </c:pt>
                <c:pt idx="2390" formatCode="General">
                  <c:v>-0.14712800000000001</c:v>
                </c:pt>
                <c:pt idx="2391" formatCode="General">
                  <c:v>-0.140458</c:v>
                </c:pt>
                <c:pt idx="2392" formatCode="General">
                  <c:v>-0.13361200000000001</c:v>
                </c:pt>
                <c:pt idx="2393" formatCode="General">
                  <c:v>-0.126614</c:v>
                </c:pt>
                <c:pt idx="2394" formatCode="General">
                  <c:v>-0.119487</c:v>
                </c:pt>
                <c:pt idx="2395" formatCode="General">
                  <c:v>-0.11225599999999999</c:v>
                </c:pt>
                <c:pt idx="2396" formatCode="General">
                  <c:v>-0.104939</c:v>
                </c:pt>
                <c:pt idx="2397" formatCode="General">
                  <c:v>-9.7553200000000007E-2</c:v>
                </c:pt>
                <c:pt idx="2398" formatCode="General">
                  <c:v>-9.0113200000000004E-2</c:v>
                </c:pt>
                <c:pt idx="2399" formatCode="General">
                  <c:v>-8.2629400000000006E-2</c:v>
                </c:pt>
                <c:pt idx="2400" formatCode="General">
                  <c:v>-7.5109599999999999E-2</c:v>
                </c:pt>
                <c:pt idx="2401" formatCode="General">
                  <c:v>-6.7561899999999994E-2</c:v>
                </c:pt>
                <c:pt idx="2402" formatCode="General">
                  <c:v>-5.9995600000000003E-2</c:v>
                </c:pt>
                <c:pt idx="2403" formatCode="General">
                  <c:v>-5.2416900000000002E-2</c:v>
                </c:pt>
                <c:pt idx="2404" formatCode="General">
                  <c:v>-4.4824999999999997E-2</c:v>
                </c:pt>
                <c:pt idx="2405" formatCode="General">
                  <c:v>-3.7213400000000001E-2</c:v>
                </c:pt>
                <c:pt idx="2406" formatCode="General">
                  <c:v>-2.95763E-2</c:v>
                </c:pt>
                <c:pt idx="2407" formatCode="General">
                  <c:v>-2.1914800000000002E-2</c:v>
                </c:pt>
                <c:pt idx="2408" formatCode="General">
                  <c:v>-1.4238000000000001E-2</c:v>
                </c:pt>
                <c:pt idx="2409">
                  <c:v>-6.5603600000000003E-3</c:v>
                </c:pt>
                <c:pt idx="2410">
                  <c:v>1.1026199999999999E-3</c:v>
                </c:pt>
                <c:pt idx="2411">
                  <c:v>8.7361899999999996E-3</c:v>
                </c:pt>
                <c:pt idx="2412" formatCode="General">
                  <c:v>1.6327100000000001E-2</c:v>
                </c:pt>
                <c:pt idx="2413" formatCode="General">
                  <c:v>2.3864400000000001E-2</c:v>
                </c:pt>
                <c:pt idx="2414" formatCode="General">
                  <c:v>3.1342200000000001E-2</c:v>
                </c:pt>
                <c:pt idx="2415" formatCode="General">
                  <c:v>3.87599E-2</c:v>
                </c:pt>
                <c:pt idx="2416" formatCode="General">
                  <c:v>4.6116799999999999E-2</c:v>
                </c:pt>
                <c:pt idx="2417" formatCode="General">
                  <c:v>5.3402100000000001E-2</c:v>
                </c:pt>
                <c:pt idx="2418" formatCode="General">
                  <c:v>6.0589900000000002E-2</c:v>
                </c:pt>
                <c:pt idx="2419" formatCode="General">
                  <c:v>6.7647299999999994E-2</c:v>
                </c:pt>
                <c:pt idx="2420" formatCode="General">
                  <c:v>7.4546000000000001E-2</c:v>
                </c:pt>
                <c:pt idx="2421" formatCode="General">
                  <c:v>8.1266900000000003E-2</c:v>
                </c:pt>
                <c:pt idx="2422" formatCode="General">
                  <c:v>8.7794700000000003E-2</c:v>
                </c:pt>
                <c:pt idx="2423" formatCode="General">
                  <c:v>9.4116900000000003E-2</c:v>
                </c:pt>
                <c:pt idx="2424" formatCode="General">
                  <c:v>0.100231</c:v>
                </c:pt>
                <c:pt idx="2425" formatCode="General">
                  <c:v>0.106145</c:v>
                </c:pt>
                <c:pt idx="2426" formatCode="General">
                  <c:v>0.111874</c:v>
                </c:pt>
                <c:pt idx="2427" formatCode="General">
                  <c:v>0.117421</c:v>
                </c:pt>
                <c:pt idx="2428" formatCode="General">
                  <c:v>0.122781</c:v>
                </c:pt>
                <c:pt idx="2429" formatCode="General">
                  <c:v>0.127943</c:v>
                </c:pt>
                <c:pt idx="2430" formatCode="General">
                  <c:v>0.13289500000000001</c:v>
                </c:pt>
                <c:pt idx="2431" formatCode="General">
                  <c:v>0.13763</c:v>
                </c:pt>
                <c:pt idx="2432" formatCode="General">
                  <c:v>0.14214299999999999</c:v>
                </c:pt>
                <c:pt idx="2433" formatCode="General">
                  <c:v>0.14643200000000001</c:v>
                </c:pt>
                <c:pt idx="2434" formatCode="General">
                  <c:v>0.15049399999999999</c:v>
                </c:pt>
                <c:pt idx="2435" formatCode="General">
                  <c:v>0.15432000000000001</c:v>
                </c:pt>
                <c:pt idx="2436" formatCode="General">
                  <c:v>0.15789400000000001</c:v>
                </c:pt>
                <c:pt idx="2437" formatCode="General">
                  <c:v>0.161192</c:v>
                </c:pt>
                <c:pt idx="2438" formatCode="General">
                  <c:v>0.16418099999999999</c:v>
                </c:pt>
                <c:pt idx="2439" formatCode="General">
                  <c:v>0.16683100000000001</c:v>
                </c:pt>
                <c:pt idx="2440" formatCode="General">
                  <c:v>0.16911300000000001</c:v>
                </c:pt>
                <c:pt idx="2441" formatCode="General">
                  <c:v>0.17100499999999999</c:v>
                </c:pt>
                <c:pt idx="2442" formatCode="General">
                  <c:v>0.172488</c:v>
                </c:pt>
                <c:pt idx="2443" formatCode="General">
                  <c:v>0.17355000000000001</c:v>
                </c:pt>
                <c:pt idx="2444" formatCode="General">
                  <c:v>0.17418800000000001</c:v>
                </c:pt>
                <c:pt idx="2445" formatCode="General">
                  <c:v>0.17439399999999999</c:v>
                </c:pt>
                <c:pt idx="2446" formatCode="General">
                  <c:v>0.17415700000000001</c:v>
                </c:pt>
                <c:pt idx="2447" formatCode="General">
                  <c:v>0.173459</c:v>
                </c:pt>
                <c:pt idx="2448" formatCode="General">
                  <c:v>0.17229900000000001</c:v>
                </c:pt>
                <c:pt idx="2449" formatCode="General">
                  <c:v>0.17069799999999999</c:v>
                </c:pt>
                <c:pt idx="2450" formatCode="General">
                  <c:v>0.16869600000000001</c:v>
                </c:pt>
                <c:pt idx="2451" formatCode="General">
                  <c:v>0.16633400000000001</c:v>
                </c:pt>
                <c:pt idx="2452" formatCode="General">
                  <c:v>0.16364500000000001</c:v>
                </c:pt>
                <c:pt idx="2453" formatCode="General">
                  <c:v>0.16066</c:v>
                </c:pt>
                <c:pt idx="2454" formatCode="General">
                  <c:v>0.157413</c:v>
                </c:pt>
                <c:pt idx="2455" formatCode="General">
                  <c:v>0.15393999999999999</c:v>
                </c:pt>
                <c:pt idx="2456" formatCode="General">
                  <c:v>0.15027499999999999</c:v>
                </c:pt>
                <c:pt idx="2457" formatCode="General">
                  <c:v>0.146454</c:v>
                </c:pt>
                <c:pt idx="2458" formatCode="General">
                  <c:v>0.142512</c:v>
                </c:pt>
                <c:pt idx="2459" formatCode="General">
                  <c:v>0.13847999999999999</c:v>
                </c:pt>
                <c:pt idx="2460" formatCode="General">
                  <c:v>0.134381</c:v>
                </c:pt>
                <c:pt idx="2461" formatCode="General">
                  <c:v>0.13022900000000001</c:v>
                </c:pt>
                <c:pt idx="2462" formatCode="General">
                  <c:v>0.12603500000000001</c:v>
                </c:pt>
                <c:pt idx="2463" formatCode="General">
                  <c:v>0.121805</c:v>
                </c:pt>
                <c:pt idx="2464" formatCode="General">
                  <c:v>0.117535</c:v>
                </c:pt>
                <c:pt idx="2465" formatCode="General">
                  <c:v>0.11321100000000001</c:v>
                </c:pt>
                <c:pt idx="2466" formatCode="General">
                  <c:v>0.108811</c:v>
                </c:pt>
                <c:pt idx="2467" formatCode="General">
                  <c:v>0.10431799999999999</c:v>
                </c:pt>
                <c:pt idx="2468" formatCode="General">
                  <c:v>9.9720199999999995E-2</c:v>
                </c:pt>
                <c:pt idx="2469" formatCode="General">
                  <c:v>9.5016199999999995E-2</c:v>
                </c:pt>
                <c:pt idx="2470" formatCode="General">
                  <c:v>9.0205099999999996E-2</c:v>
                </c:pt>
                <c:pt idx="2471" formatCode="General">
                  <c:v>8.5287600000000005E-2</c:v>
                </c:pt>
                <c:pt idx="2472" formatCode="General">
                  <c:v>8.0268500000000007E-2</c:v>
                </c:pt>
                <c:pt idx="2473" formatCode="General">
                  <c:v>7.5160199999999996E-2</c:v>
                </c:pt>
                <c:pt idx="2474" formatCode="General">
                  <c:v>6.9981500000000002E-2</c:v>
                </c:pt>
                <c:pt idx="2475" formatCode="General">
                  <c:v>6.4753000000000005E-2</c:v>
                </c:pt>
                <c:pt idx="2476" formatCode="General">
                  <c:v>5.94914E-2</c:v>
                </c:pt>
                <c:pt idx="2477" formatCode="General">
                  <c:v>5.4208800000000001E-2</c:v>
                </c:pt>
                <c:pt idx="2478" formatCode="General">
                  <c:v>4.89191E-2</c:v>
                </c:pt>
                <c:pt idx="2479" formatCode="General">
                  <c:v>4.3644200000000001E-2</c:v>
                </c:pt>
                <c:pt idx="2480" formatCode="General">
                  <c:v>3.8414400000000001E-2</c:v>
                </c:pt>
                <c:pt idx="2481" formatCode="General">
                  <c:v>3.3261400000000003E-2</c:v>
                </c:pt>
                <c:pt idx="2482" formatCode="General">
                  <c:v>2.82098E-2</c:v>
                </c:pt>
                <c:pt idx="2483" formatCode="General">
                  <c:v>2.3273499999999999E-2</c:v>
                </c:pt>
                <c:pt idx="2484" formatCode="General">
                  <c:v>1.8457000000000001E-2</c:v>
                </c:pt>
                <c:pt idx="2485" formatCode="General">
                  <c:v>1.3760400000000001E-2</c:v>
                </c:pt>
                <c:pt idx="2486">
                  <c:v>9.1817099999999992E-3</c:v>
                </c:pt>
                <c:pt idx="2487">
                  <c:v>4.7137699999999999E-3</c:v>
                </c:pt>
                <c:pt idx="2488">
                  <c:v>3.4006100000000001E-4</c:v>
                </c:pt>
                <c:pt idx="2489">
                  <c:v>-3.9620200000000001E-3</c:v>
                </c:pt>
                <c:pt idx="2490">
                  <c:v>-8.2109799999999997E-3</c:v>
                </c:pt>
                <c:pt idx="2491" formatCode="General">
                  <c:v>-1.24165E-2</c:v>
                </c:pt>
                <c:pt idx="2492" formatCode="General">
                  <c:v>-1.65855E-2</c:v>
                </c:pt>
                <c:pt idx="2493" formatCode="General">
                  <c:v>-2.0728300000000002E-2</c:v>
                </c:pt>
                <c:pt idx="2494" formatCode="General">
                  <c:v>-2.4853699999999999E-2</c:v>
                </c:pt>
                <c:pt idx="2495" formatCode="General">
                  <c:v>-2.8959599999999999E-2</c:v>
                </c:pt>
                <c:pt idx="2496" formatCode="General">
                  <c:v>-3.3029299999999998E-2</c:v>
                </c:pt>
                <c:pt idx="2497" formatCode="General">
                  <c:v>-3.7035800000000001E-2</c:v>
                </c:pt>
                <c:pt idx="2498" formatCode="General">
                  <c:v>-4.0945099999999998E-2</c:v>
                </c:pt>
                <c:pt idx="2499" formatCode="General">
                  <c:v>-4.4718500000000001E-2</c:v>
                </c:pt>
                <c:pt idx="2500" formatCode="General">
                  <c:v>-4.8318600000000003E-2</c:v>
                </c:pt>
                <c:pt idx="2501" formatCode="General">
                  <c:v>-5.1712599999999997E-2</c:v>
                </c:pt>
                <c:pt idx="2502" formatCode="General">
                  <c:v>-5.4869599999999998E-2</c:v>
                </c:pt>
                <c:pt idx="2503" formatCode="General">
                  <c:v>-5.7757200000000002E-2</c:v>
                </c:pt>
                <c:pt idx="2504" formatCode="General">
                  <c:v>-6.0340600000000001E-2</c:v>
                </c:pt>
                <c:pt idx="2505" formatCode="General">
                  <c:v>-6.2586100000000006E-2</c:v>
                </c:pt>
                <c:pt idx="2506" formatCode="General">
                  <c:v>-6.4463599999999996E-2</c:v>
                </c:pt>
                <c:pt idx="2507" formatCode="General">
                  <c:v>-6.5948699999999999E-2</c:v>
                </c:pt>
                <c:pt idx="2508" formatCode="General">
                  <c:v>-6.70235E-2</c:v>
                </c:pt>
                <c:pt idx="2509" formatCode="General">
                  <c:v>-6.7674799999999993E-2</c:v>
                </c:pt>
                <c:pt idx="2510" formatCode="General">
                  <c:v>-6.7894499999999997E-2</c:v>
                </c:pt>
                <c:pt idx="2511" formatCode="General">
                  <c:v>-6.7682999999999993E-2</c:v>
                </c:pt>
                <c:pt idx="2512" formatCode="General">
                  <c:v>-6.7054900000000001E-2</c:v>
                </c:pt>
                <c:pt idx="2513" formatCode="General">
                  <c:v>-6.6038799999999995E-2</c:v>
                </c:pt>
                <c:pt idx="2514" formatCode="General">
                  <c:v>-6.4670599999999995E-2</c:v>
                </c:pt>
                <c:pt idx="2515" formatCode="General">
                  <c:v>-6.2984899999999996E-2</c:v>
                </c:pt>
                <c:pt idx="2516" formatCode="General">
                  <c:v>-6.1011000000000003E-2</c:v>
                </c:pt>
                <c:pt idx="2517" formatCode="General">
                  <c:v>-5.8773600000000002E-2</c:v>
                </c:pt>
                <c:pt idx="2518" formatCode="General">
                  <c:v>-5.6296899999999997E-2</c:v>
                </c:pt>
                <c:pt idx="2519" formatCode="General">
                  <c:v>-5.3605899999999998E-2</c:v>
                </c:pt>
                <c:pt idx="2520" formatCode="General">
                  <c:v>-5.0720099999999997E-2</c:v>
                </c:pt>
                <c:pt idx="2521" formatCode="General">
                  <c:v>-4.76503E-2</c:v>
                </c:pt>
                <c:pt idx="2522" formatCode="General">
                  <c:v>-4.4404199999999998E-2</c:v>
                </c:pt>
                <c:pt idx="2523" formatCode="General">
                  <c:v>-4.09956E-2</c:v>
                </c:pt>
                <c:pt idx="2524" formatCode="General">
                  <c:v>-3.7441599999999998E-2</c:v>
                </c:pt>
                <c:pt idx="2525" formatCode="General">
                  <c:v>-3.3749700000000001E-2</c:v>
                </c:pt>
                <c:pt idx="2526" formatCode="General">
                  <c:v>-2.99151E-2</c:v>
                </c:pt>
                <c:pt idx="2527" formatCode="General">
                  <c:v>-2.5931200000000001E-2</c:v>
                </c:pt>
                <c:pt idx="2528" formatCode="General">
                  <c:v>-2.1799499999999999E-2</c:v>
                </c:pt>
                <c:pt idx="2529" formatCode="General">
                  <c:v>-1.7526099999999999E-2</c:v>
                </c:pt>
                <c:pt idx="2530" formatCode="General">
                  <c:v>-1.3111899999999999E-2</c:v>
                </c:pt>
                <c:pt idx="2531">
                  <c:v>-8.5506599999999999E-3</c:v>
                </c:pt>
                <c:pt idx="2532">
                  <c:v>-3.83564E-3</c:v>
                </c:pt>
                <c:pt idx="2533">
                  <c:v>1.03385E-3</c:v>
                </c:pt>
                <c:pt idx="2534">
                  <c:v>6.0497099999999998E-3</c:v>
                </c:pt>
                <c:pt idx="2535" formatCode="General">
                  <c:v>1.11953E-2</c:v>
                </c:pt>
                <c:pt idx="2536" formatCode="General">
                  <c:v>1.6448399999999998E-2</c:v>
                </c:pt>
                <c:pt idx="2537" formatCode="General">
                  <c:v>2.17871E-2</c:v>
                </c:pt>
                <c:pt idx="2538" formatCode="General">
                  <c:v>2.7194099999999999E-2</c:v>
                </c:pt>
                <c:pt idx="2539" formatCode="General">
                  <c:v>3.2653599999999998E-2</c:v>
                </c:pt>
                <c:pt idx="2540" formatCode="General">
                  <c:v>3.8143700000000003E-2</c:v>
                </c:pt>
                <c:pt idx="2541" formatCode="General">
                  <c:v>4.3633699999999997E-2</c:v>
                </c:pt>
                <c:pt idx="2542" formatCode="General">
                  <c:v>4.9090399999999999E-2</c:v>
                </c:pt>
                <c:pt idx="2543" formatCode="General">
                  <c:v>5.4486300000000001E-2</c:v>
                </c:pt>
                <c:pt idx="2544" formatCode="General">
                  <c:v>5.9803299999999997E-2</c:v>
                </c:pt>
                <c:pt idx="2545" formatCode="General">
                  <c:v>6.5031599999999995E-2</c:v>
                </c:pt>
                <c:pt idx="2546" formatCode="General">
                  <c:v>7.0169400000000007E-2</c:v>
                </c:pt>
                <c:pt idx="2547" formatCode="General">
                  <c:v>7.5220300000000004E-2</c:v>
                </c:pt>
                <c:pt idx="2548" formatCode="General">
                  <c:v>8.0188999999999996E-2</c:v>
                </c:pt>
                <c:pt idx="2549" formatCode="General">
                  <c:v>8.5080699999999995E-2</c:v>
                </c:pt>
                <c:pt idx="2550" formatCode="General">
                  <c:v>8.9904700000000004E-2</c:v>
                </c:pt>
                <c:pt idx="2551" formatCode="General">
                  <c:v>9.4680100000000003E-2</c:v>
                </c:pt>
                <c:pt idx="2552" formatCode="General">
                  <c:v>9.9434400000000006E-2</c:v>
                </c:pt>
                <c:pt idx="2553" formatCode="General">
                  <c:v>0.104196</c:v>
                </c:pt>
                <c:pt idx="2554" formatCode="General">
                  <c:v>0.108983</c:v>
                </c:pt>
                <c:pt idx="2555" formatCode="General">
                  <c:v>0.113801</c:v>
                </c:pt>
                <c:pt idx="2556" formatCode="General">
                  <c:v>0.118649</c:v>
                </c:pt>
                <c:pt idx="2557" formatCode="General">
                  <c:v>0.123527</c:v>
                </c:pt>
                <c:pt idx="2558" formatCode="General">
                  <c:v>0.128441</c:v>
                </c:pt>
                <c:pt idx="2559" formatCode="General">
                  <c:v>0.13339200000000001</c:v>
                </c:pt>
                <c:pt idx="2560" formatCode="General">
                  <c:v>0.138372</c:v>
                </c:pt>
                <c:pt idx="2561" formatCode="General">
                  <c:v>0.14336299999999999</c:v>
                </c:pt>
                <c:pt idx="2562" formatCode="General">
                  <c:v>0.148344</c:v>
                </c:pt>
                <c:pt idx="2563" formatCode="General">
                  <c:v>0.15328700000000001</c:v>
                </c:pt>
                <c:pt idx="2564" formatCode="General">
                  <c:v>0.15815899999999999</c:v>
                </c:pt>
                <c:pt idx="2565" formatCode="General">
                  <c:v>0.16291600000000001</c:v>
                </c:pt>
                <c:pt idx="2566" formatCode="General">
                  <c:v>0.16750799999999999</c:v>
                </c:pt>
                <c:pt idx="2567" formatCode="General">
                  <c:v>0.17188500000000001</c:v>
                </c:pt>
                <c:pt idx="2568" formatCode="General">
                  <c:v>0.176011</c:v>
                </c:pt>
                <c:pt idx="2569" formatCode="General">
                  <c:v>0.17986199999999999</c:v>
                </c:pt>
                <c:pt idx="2570" formatCode="General">
                  <c:v>0.183418</c:v>
                </c:pt>
                <c:pt idx="2571" formatCode="General">
                  <c:v>0.18665599999999999</c:v>
                </c:pt>
                <c:pt idx="2572" formatCode="General">
                  <c:v>0.18956100000000001</c:v>
                </c:pt>
                <c:pt idx="2573" formatCode="General">
                  <c:v>0.19212899999999999</c:v>
                </c:pt>
                <c:pt idx="2574" formatCode="General">
                  <c:v>0.19436500000000001</c:v>
                </c:pt>
                <c:pt idx="2575" formatCode="General">
                  <c:v>0.19627700000000001</c:v>
                </c:pt>
                <c:pt idx="2576" formatCode="General">
                  <c:v>0.19787099999999999</c:v>
                </c:pt>
                <c:pt idx="2577" formatCode="General">
                  <c:v>0.199157</c:v>
                </c:pt>
                <c:pt idx="2578" formatCode="General">
                  <c:v>0.200156</c:v>
                </c:pt>
                <c:pt idx="2579" formatCode="General">
                  <c:v>0.20089399999999999</c:v>
                </c:pt>
                <c:pt idx="2580" formatCode="General">
                  <c:v>0.201401</c:v>
                </c:pt>
                <c:pt idx="2581" formatCode="General">
                  <c:v>0.20169999999999999</c:v>
                </c:pt>
                <c:pt idx="2582" formatCode="General">
                  <c:v>0.201817</c:v>
                </c:pt>
                <c:pt idx="2583" formatCode="General">
                  <c:v>0.20177400000000001</c:v>
                </c:pt>
                <c:pt idx="2584" formatCode="General">
                  <c:v>0.20158999999999999</c:v>
                </c:pt>
                <c:pt idx="2585" formatCode="General">
                  <c:v>0.20127600000000001</c:v>
                </c:pt>
                <c:pt idx="2586" formatCode="General">
                  <c:v>0.20083400000000001</c:v>
                </c:pt>
                <c:pt idx="2587" formatCode="General">
                  <c:v>0.20025699999999999</c:v>
                </c:pt>
                <c:pt idx="2588" formatCode="General">
                  <c:v>0.19953599999999999</c:v>
                </c:pt>
                <c:pt idx="2589" formatCode="General">
                  <c:v>0.19866400000000001</c:v>
                </c:pt>
                <c:pt idx="2590" formatCode="General">
                  <c:v>0.197634</c:v>
                </c:pt>
                <c:pt idx="2591" formatCode="General">
                  <c:v>0.196438</c:v>
                </c:pt>
                <c:pt idx="2592" formatCode="General">
                  <c:v>0.19506200000000001</c:v>
                </c:pt>
                <c:pt idx="2593" formatCode="General">
                  <c:v>0.193493</c:v>
                </c:pt>
                <c:pt idx="2594" formatCode="General">
                  <c:v>0.191718</c:v>
                </c:pt>
                <c:pt idx="2595" formatCode="General">
                  <c:v>0.18973200000000001</c:v>
                </c:pt>
                <c:pt idx="2596" formatCode="General">
                  <c:v>0.18753900000000001</c:v>
                </c:pt>
                <c:pt idx="2597" formatCode="General">
                  <c:v>0.18515000000000001</c:v>
                </c:pt>
                <c:pt idx="2598" formatCode="General">
                  <c:v>0.18257799999999999</c:v>
                </c:pt>
                <c:pt idx="2599" formatCode="General">
                  <c:v>0.179841</c:v>
                </c:pt>
                <c:pt idx="2600" formatCode="General">
                  <c:v>0.17696000000000001</c:v>
                </c:pt>
                <c:pt idx="2601" formatCode="General">
                  <c:v>0.173958</c:v>
                </c:pt>
                <c:pt idx="2602" formatCode="General">
                  <c:v>0.17086299999999999</c:v>
                </c:pt>
                <c:pt idx="2603" formatCode="General">
                  <c:v>0.16770099999999999</c:v>
                </c:pt>
                <c:pt idx="2604" formatCode="General">
                  <c:v>0.16450000000000001</c:v>
                </c:pt>
                <c:pt idx="2605" formatCode="General">
                  <c:v>0.16128400000000001</c:v>
                </c:pt>
                <c:pt idx="2606" formatCode="General">
                  <c:v>0.15807499999999999</c:v>
                </c:pt>
                <c:pt idx="2607" formatCode="General">
                  <c:v>0.154887</c:v>
                </c:pt>
                <c:pt idx="2608" formatCode="General">
                  <c:v>0.151731</c:v>
                </c:pt>
                <c:pt idx="2609" formatCode="General">
                  <c:v>0.14860699999999999</c:v>
                </c:pt>
                <c:pt idx="2610" formatCode="General">
                  <c:v>0.14551</c:v>
                </c:pt>
                <c:pt idx="2611" formatCode="General">
                  <c:v>0.142426</c:v>
                </c:pt>
                <c:pt idx="2612" formatCode="General">
                  <c:v>0.13933499999999999</c:v>
                </c:pt>
                <c:pt idx="2613" formatCode="General">
                  <c:v>0.136214</c:v>
                </c:pt>
                <c:pt idx="2614" formatCode="General">
                  <c:v>0.13303400000000001</c:v>
                </c:pt>
                <c:pt idx="2615" formatCode="General">
                  <c:v>0.12976799999999999</c:v>
                </c:pt>
                <c:pt idx="2616" formatCode="General">
                  <c:v>0.126388</c:v>
                </c:pt>
                <c:pt idx="2617" formatCode="General">
                  <c:v>0.122866</c:v>
                </c:pt>
                <c:pt idx="2618" formatCode="General">
                  <c:v>0.119182</c:v>
                </c:pt>
                <c:pt idx="2619" formatCode="General">
                  <c:v>0.115319</c:v>
                </c:pt>
                <c:pt idx="2620" formatCode="General">
                  <c:v>0.111267</c:v>
                </c:pt>
                <c:pt idx="2621" formatCode="General">
                  <c:v>0.10702299999999999</c:v>
                </c:pt>
                <c:pt idx="2622" formatCode="General">
                  <c:v>0.102593</c:v>
                </c:pt>
                <c:pt idx="2623" formatCode="General">
                  <c:v>9.7990900000000006E-2</c:v>
                </c:pt>
                <c:pt idx="2624" formatCode="General">
                  <c:v>9.3237399999999998E-2</c:v>
                </c:pt>
                <c:pt idx="2625" formatCode="General">
                  <c:v>8.8361400000000007E-2</c:v>
                </c:pt>
                <c:pt idx="2626" formatCode="General">
                  <c:v>8.3396700000000004E-2</c:v>
                </c:pt>
                <c:pt idx="2627" formatCode="General">
                  <c:v>7.8381699999999999E-2</c:v>
                </c:pt>
                <c:pt idx="2628" formatCode="General">
                  <c:v>7.3357000000000006E-2</c:v>
                </c:pt>
                <c:pt idx="2629" formatCode="General">
                  <c:v>6.8363999999999994E-2</c:v>
                </c:pt>
                <c:pt idx="2630" formatCode="General">
                  <c:v>6.3442200000000004E-2</c:v>
                </c:pt>
                <c:pt idx="2631" formatCode="General">
                  <c:v>5.8628100000000002E-2</c:v>
                </c:pt>
                <c:pt idx="2632" formatCode="General">
                  <c:v>5.3952899999999998E-2</c:v>
                </c:pt>
                <c:pt idx="2633" formatCode="General">
                  <c:v>4.9441499999999999E-2</c:v>
                </c:pt>
                <c:pt idx="2634" formatCode="General">
                  <c:v>4.5111800000000001E-2</c:v>
                </c:pt>
                <c:pt idx="2635" formatCode="General">
                  <c:v>4.0974799999999999E-2</c:v>
                </c:pt>
                <c:pt idx="2636" formatCode="General">
                  <c:v>3.7033700000000003E-2</c:v>
                </c:pt>
                <c:pt idx="2637" formatCode="General">
                  <c:v>3.3284500000000002E-2</c:v>
                </c:pt>
                <c:pt idx="2638" formatCode="General">
                  <c:v>2.97165E-2</c:v>
                </c:pt>
                <c:pt idx="2639" formatCode="General">
                  <c:v>2.6314199999999999E-2</c:v>
                </c:pt>
                <c:pt idx="2640" formatCode="General">
                  <c:v>2.3058800000000001E-2</c:v>
                </c:pt>
                <c:pt idx="2641" formatCode="General">
                  <c:v>1.99288E-2</c:v>
                </c:pt>
                <c:pt idx="2642" formatCode="General">
                  <c:v>1.6901599999999999E-2</c:v>
                </c:pt>
                <c:pt idx="2643" formatCode="General">
                  <c:v>1.39553E-2</c:v>
                </c:pt>
                <c:pt idx="2644" formatCode="General">
                  <c:v>1.10694E-2</c:v>
                </c:pt>
                <c:pt idx="2645">
                  <c:v>8.2270299999999998E-3</c:v>
                </c:pt>
                <c:pt idx="2646">
                  <c:v>5.41641E-3</c:v>
                </c:pt>
                <c:pt idx="2647">
                  <c:v>2.63233E-3</c:v>
                </c:pt>
                <c:pt idx="2648">
                  <c:v>-1.2409899999999999E-4</c:v>
                </c:pt>
                <c:pt idx="2649">
                  <c:v>-2.8470600000000002E-3</c:v>
                </c:pt>
                <c:pt idx="2650">
                  <c:v>-5.5268699999999997E-3</c:v>
                </c:pt>
                <c:pt idx="2651">
                  <c:v>-8.1495100000000004E-3</c:v>
                </c:pt>
                <c:pt idx="2652" formatCode="General">
                  <c:v>-1.06961E-2</c:v>
                </c:pt>
                <c:pt idx="2653" formatCode="General">
                  <c:v>-1.31439E-2</c:v>
                </c:pt>
                <c:pt idx="2654" formatCode="General">
                  <c:v>-1.54705E-2</c:v>
                </c:pt>
                <c:pt idx="2655" formatCode="General">
                  <c:v>-1.76568E-2</c:v>
                </c:pt>
                <c:pt idx="2656" formatCode="General">
                  <c:v>-1.9690599999999999E-2</c:v>
                </c:pt>
                <c:pt idx="2657" formatCode="General">
                  <c:v>-2.1566700000000001E-2</c:v>
                </c:pt>
                <c:pt idx="2658" formatCode="General">
                  <c:v>-2.3286600000000001E-2</c:v>
                </c:pt>
                <c:pt idx="2659" formatCode="General">
                  <c:v>-2.48595E-2</c:v>
                </c:pt>
                <c:pt idx="2660" formatCode="General">
                  <c:v>-2.63013E-2</c:v>
                </c:pt>
                <c:pt idx="2661" formatCode="General">
                  <c:v>-2.76327E-2</c:v>
                </c:pt>
                <c:pt idx="2662" formatCode="General">
                  <c:v>-2.88776E-2</c:v>
                </c:pt>
                <c:pt idx="2663" formatCode="General">
                  <c:v>-3.00611E-2</c:v>
                </c:pt>
                <c:pt idx="2664" formatCode="General">
                  <c:v>-3.1207100000000002E-2</c:v>
                </c:pt>
                <c:pt idx="2665" formatCode="General">
                  <c:v>-3.2335700000000002E-2</c:v>
                </c:pt>
                <c:pt idx="2666" formatCode="General">
                  <c:v>-3.3463100000000003E-2</c:v>
                </c:pt>
                <c:pt idx="2667" formatCode="General">
                  <c:v>-3.4605299999999999E-2</c:v>
                </c:pt>
                <c:pt idx="2668" formatCode="General">
                  <c:v>-3.5780899999999997E-2</c:v>
                </c:pt>
                <c:pt idx="2669" formatCode="General">
                  <c:v>-3.7009100000000003E-2</c:v>
                </c:pt>
                <c:pt idx="2670" formatCode="General">
                  <c:v>-3.83048E-2</c:v>
                </c:pt>
                <c:pt idx="2671" formatCode="General">
                  <c:v>-3.9676400000000001E-2</c:v>
                </c:pt>
                <c:pt idx="2672" formatCode="General">
                  <c:v>-4.1124800000000003E-2</c:v>
                </c:pt>
                <c:pt idx="2673" formatCode="General">
                  <c:v>-4.2644300000000003E-2</c:v>
                </c:pt>
                <c:pt idx="2674" formatCode="General">
                  <c:v>-4.4221700000000003E-2</c:v>
                </c:pt>
                <c:pt idx="2675" formatCode="General">
                  <c:v>-4.5839299999999999E-2</c:v>
                </c:pt>
                <c:pt idx="2676" formatCode="General">
                  <c:v>-4.7476200000000003E-2</c:v>
                </c:pt>
                <c:pt idx="2677" formatCode="General">
                  <c:v>-4.9107400000000002E-2</c:v>
                </c:pt>
                <c:pt idx="2678" formatCode="General">
                  <c:v>-5.0701799999999998E-2</c:v>
                </c:pt>
                <c:pt idx="2679" formatCode="General">
                  <c:v>-5.2225599999999997E-2</c:v>
                </c:pt>
                <c:pt idx="2680" formatCode="General">
                  <c:v>-5.36477E-2</c:v>
                </c:pt>
                <c:pt idx="2681" formatCode="General">
                  <c:v>-5.4944199999999999E-2</c:v>
                </c:pt>
                <c:pt idx="2682" formatCode="General">
                  <c:v>-5.6096699999999999E-2</c:v>
                </c:pt>
                <c:pt idx="2683" formatCode="General">
                  <c:v>-5.7089599999999997E-2</c:v>
                </c:pt>
                <c:pt idx="2684" formatCode="General">
                  <c:v>-5.7909099999999998E-2</c:v>
                </c:pt>
                <c:pt idx="2685" formatCode="General">
                  <c:v>-5.8544899999999997E-2</c:v>
                </c:pt>
                <c:pt idx="2686" formatCode="General">
                  <c:v>-5.8992799999999998E-2</c:v>
                </c:pt>
                <c:pt idx="2687" formatCode="General">
                  <c:v>-5.9258400000000003E-2</c:v>
                </c:pt>
                <c:pt idx="2688" formatCode="General">
                  <c:v>-5.9359200000000001E-2</c:v>
                </c:pt>
                <c:pt idx="2689" formatCode="General">
                  <c:v>-5.9321699999999998E-2</c:v>
                </c:pt>
                <c:pt idx="2690" formatCode="General">
                  <c:v>-5.9177199999999999E-2</c:v>
                </c:pt>
                <c:pt idx="2691" formatCode="General">
                  <c:v>-5.8958299999999998E-2</c:v>
                </c:pt>
                <c:pt idx="2692" formatCode="General">
                  <c:v>-5.8697899999999997E-2</c:v>
                </c:pt>
                <c:pt idx="2693" formatCode="General">
                  <c:v>-5.8426499999999999E-2</c:v>
                </c:pt>
                <c:pt idx="2694" formatCode="General">
                  <c:v>-5.8170800000000002E-2</c:v>
                </c:pt>
                <c:pt idx="2695" formatCode="General">
                  <c:v>-5.79514E-2</c:v>
                </c:pt>
                <c:pt idx="2696" formatCode="General">
                  <c:v>-5.7783899999999999E-2</c:v>
                </c:pt>
                <c:pt idx="2697" formatCode="General">
                  <c:v>-5.7680099999999998E-2</c:v>
                </c:pt>
                <c:pt idx="2698" formatCode="General">
                  <c:v>-5.7649199999999998E-2</c:v>
                </c:pt>
                <c:pt idx="2699" formatCode="General">
                  <c:v>-5.7697100000000001E-2</c:v>
                </c:pt>
                <c:pt idx="2700" formatCode="General">
                  <c:v>-5.7821999999999998E-2</c:v>
                </c:pt>
                <c:pt idx="2701" formatCode="General">
                  <c:v>-5.8011699999999999E-2</c:v>
                </c:pt>
                <c:pt idx="2702" formatCode="General">
                  <c:v>-5.8246300000000001E-2</c:v>
                </c:pt>
                <c:pt idx="2703" formatCode="General">
                  <c:v>-5.8503600000000003E-2</c:v>
                </c:pt>
                <c:pt idx="2704" formatCode="General">
                  <c:v>-5.8764299999999998E-2</c:v>
                </c:pt>
                <c:pt idx="2705" formatCode="General">
                  <c:v>-5.9013299999999998E-2</c:v>
                </c:pt>
                <c:pt idx="2706" formatCode="General">
                  <c:v>-5.9238899999999997E-2</c:v>
                </c:pt>
                <c:pt idx="2707" formatCode="General">
                  <c:v>-5.9431499999999998E-2</c:v>
                </c:pt>
                <c:pt idx="2708" formatCode="General">
                  <c:v>-5.9583200000000003E-2</c:v>
                </c:pt>
                <c:pt idx="2709" formatCode="General">
                  <c:v>-5.96888E-2</c:v>
                </c:pt>
                <c:pt idx="2710" formatCode="General">
                  <c:v>-5.9747300000000003E-2</c:v>
                </c:pt>
                <c:pt idx="2711" formatCode="General">
                  <c:v>-5.9762999999999997E-2</c:v>
                </c:pt>
                <c:pt idx="2712" formatCode="General">
                  <c:v>-5.97467E-2</c:v>
                </c:pt>
                <c:pt idx="2713" formatCode="General">
                  <c:v>-5.9714999999999997E-2</c:v>
                </c:pt>
                <c:pt idx="2714" formatCode="General">
                  <c:v>-5.9687900000000002E-2</c:v>
                </c:pt>
                <c:pt idx="2715" formatCode="General">
                  <c:v>-5.9683E-2</c:v>
                </c:pt>
                <c:pt idx="2716" formatCode="General">
                  <c:v>-5.9712000000000001E-2</c:v>
                </c:pt>
                <c:pt idx="2717" formatCode="General">
                  <c:v>-5.9781800000000003E-2</c:v>
                </c:pt>
                <c:pt idx="2718" formatCode="General">
                  <c:v>-5.9897699999999998E-2</c:v>
                </c:pt>
                <c:pt idx="2719" formatCode="General">
                  <c:v>-6.00621E-2</c:v>
                </c:pt>
                <c:pt idx="2720" formatCode="General">
                  <c:v>-6.0271499999999999E-2</c:v>
                </c:pt>
                <c:pt idx="2721" formatCode="General">
                  <c:v>-6.05167E-2</c:v>
                </c:pt>
                <c:pt idx="2722" formatCode="General">
                  <c:v>-6.0784699999999997E-2</c:v>
                </c:pt>
                <c:pt idx="2723" formatCode="General">
                  <c:v>-6.10587E-2</c:v>
                </c:pt>
                <c:pt idx="2724" formatCode="General">
                  <c:v>-6.1315300000000003E-2</c:v>
                </c:pt>
                <c:pt idx="2725" formatCode="General">
                  <c:v>-6.1524000000000002E-2</c:v>
                </c:pt>
                <c:pt idx="2726" formatCode="General">
                  <c:v>-6.1647100000000003E-2</c:v>
                </c:pt>
                <c:pt idx="2727" formatCode="General">
                  <c:v>-6.16436E-2</c:v>
                </c:pt>
                <c:pt idx="2728" formatCode="General">
                  <c:v>-6.1478999999999999E-2</c:v>
                </c:pt>
                <c:pt idx="2729" formatCode="General">
                  <c:v>-6.11313E-2</c:v>
                </c:pt>
                <c:pt idx="2730" formatCode="General">
                  <c:v>-6.0587000000000002E-2</c:v>
                </c:pt>
                <c:pt idx="2731" formatCode="General">
                  <c:v>-5.9831099999999998E-2</c:v>
                </c:pt>
                <c:pt idx="2732" formatCode="General">
                  <c:v>-5.8847299999999998E-2</c:v>
                </c:pt>
                <c:pt idx="2733" formatCode="General">
                  <c:v>-5.7627200000000003E-2</c:v>
                </c:pt>
                <c:pt idx="2734" formatCode="General">
                  <c:v>-5.6175599999999999E-2</c:v>
                </c:pt>
                <c:pt idx="2735" formatCode="General">
                  <c:v>-5.4506300000000001E-2</c:v>
                </c:pt>
                <c:pt idx="2736" formatCode="General">
                  <c:v>-5.2637499999999997E-2</c:v>
                </c:pt>
                <c:pt idx="2737" formatCode="General">
                  <c:v>-5.0594399999999998E-2</c:v>
                </c:pt>
                <c:pt idx="2738" formatCode="General">
                  <c:v>-4.8408199999999998E-2</c:v>
                </c:pt>
                <c:pt idx="2739" formatCode="General">
                  <c:v>-4.6110100000000001E-2</c:v>
                </c:pt>
                <c:pt idx="2740" formatCode="General">
                  <c:v>-4.3728999999999997E-2</c:v>
                </c:pt>
                <c:pt idx="2741" formatCode="General">
                  <c:v>-4.1297300000000002E-2</c:v>
                </c:pt>
                <c:pt idx="2742" formatCode="General">
                  <c:v>-3.8854E-2</c:v>
                </c:pt>
                <c:pt idx="2743" formatCode="General">
                  <c:v>-3.6438100000000001E-2</c:v>
                </c:pt>
                <c:pt idx="2744" formatCode="General">
                  <c:v>-3.4076599999999999E-2</c:v>
                </c:pt>
                <c:pt idx="2745" formatCode="General">
                  <c:v>-3.1782199999999997E-2</c:v>
                </c:pt>
                <c:pt idx="2746" formatCode="General">
                  <c:v>-2.95588E-2</c:v>
                </c:pt>
                <c:pt idx="2747" formatCode="General">
                  <c:v>-2.7404899999999999E-2</c:v>
                </c:pt>
                <c:pt idx="2748" formatCode="General">
                  <c:v>-2.53122E-2</c:v>
                </c:pt>
                <c:pt idx="2749" formatCode="General">
                  <c:v>-2.3263699999999998E-2</c:v>
                </c:pt>
                <c:pt idx="2750" formatCode="General">
                  <c:v>-2.1236700000000001E-2</c:v>
                </c:pt>
                <c:pt idx="2751" formatCode="General">
                  <c:v>-1.9205E-2</c:v>
                </c:pt>
                <c:pt idx="2752" formatCode="General">
                  <c:v>-1.7139999999999999E-2</c:v>
                </c:pt>
                <c:pt idx="2753" formatCode="General">
                  <c:v>-1.5012599999999999E-2</c:v>
                </c:pt>
                <c:pt idx="2754" formatCode="General">
                  <c:v>-1.27936E-2</c:v>
                </c:pt>
                <c:pt idx="2755" formatCode="General">
                  <c:v>-1.0452899999999999E-2</c:v>
                </c:pt>
                <c:pt idx="2756">
                  <c:v>-7.9581800000000005E-3</c:v>
                </c:pt>
                <c:pt idx="2757">
                  <c:v>-5.2807499999999999E-3</c:v>
                </c:pt>
                <c:pt idx="2758">
                  <c:v>-2.4023600000000001E-3</c:v>
                </c:pt>
                <c:pt idx="2759">
                  <c:v>6.8497899999999995E-4</c:v>
                </c:pt>
                <c:pt idx="2760">
                  <c:v>3.9874799999999998E-3</c:v>
                </c:pt>
                <c:pt idx="2761">
                  <c:v>7.5122899999999996E-3</c:v>
                </c:pt>
                <c:pt idx="2762" formatCode="General">
                  <c:v>1.1258000000000001E-2</c:v>
                </c:pt>
                <c:pt idx="2763" formatCode="General">
                  <c:v>1.5204199999999999E-2</c:v>
                </c:pt>
                <c:pt idx="2764" formatCode="General">
                  <c:v>1.9311999999999999E-2</c:v>
                </c:pt>
                <c:pt idx="2765" formatCode="General">
                  <c:v>2.35356E-2</c:v>
                </c:pt>
                <c:pt idx="2766" formatCode="General">
                  <c:v>2.7833199999999999E-2</c:v>
                </c:pt>
                <c:pt idx="2767" formatCode="General">
                  <c:v>3.2172899999999997E-2</c:v>
                </c:pt>
                <c:pt idx="2768" formatCode="General">
                  <c:v>3.6531599999999997E-2</c:v>
                </c:pt>
                <c:pt idx="2769" formatCode="General">
                  <c:v>4.0890599999999999E-2</c:v>
                </c:pt>
                <c:pt idx="2770" formatCode="General">
                  <c:v>4.5234799999999999E-2</c:v>
                </c:pt>
                <c:pt idx="2771" formatCode="General">
                  <c:v>4.9556799999999998E-2</c:v>
                </c:pt>
                <c:pt idx="2772" formatCode="General">
                  <c:v>5.3861699999999998E-2</c:v>
                </c:pt>
                <c:pt idx="2773" formatCode="General">
                  <c:v>5.8167299999999998E-2</c:v>
                </c:pt>
                <c:pt idx="2774" formatCode="General">
                  <c:v>6.2501000000000001E-2</c:v>
                </c:pt>
                <c:pt idx="2775" formatCode="General">
                  <c:v>6.6898200000000005E-2</c:v>
                </c:pt>
                <c:pt idx="2776" formatCode="General">
                  <c:v>7.1398100000000006E-2</c:v>
                </c:pt>
                <c:pt idx="2777" formatCode="General">
                  <c:v>7.6036599999999996E-2</c:v>
                </c:pt>
                <c:pt idx="2778" formatCode="General">
                  <c:v>8.0842800000000006E-2</c:v>
                </c:pt>
                <c:pt idx="2779" formatCode="General">
                  <c:v>8.5841899999999999E-2</c:v>
                </c:pt>
                <c:pt idx="2780" formatCode="General">
                  <c:v>9.1053499999999996E-2</c:v>
                </c:pt>
                <c:pt idx="2781" formatCode="General">
                  <c:v>9.6483200000000005E-2</c:v>
                </c:pt>
                <c:pt idx="2782" formatCode="General">
                  <c:v>0.102118</c:v>
                </c:pt>
                <c:pt idx="2783" formatCode="General">
                  <c:v>0.107933</c:v>
                </c:pt>
                <c:pt idx="2784" formatCode="General">
                  <c:v>0.11390500000000001</c:v>
                </c:pt>
                <c:pt idx="2785" formatCode="General">
                  <c:v>0.120007</c:v>
                </c:pt>
                <c:pt idx="2786" formatCode="General">
                  <c:v>0.12620700000000001</c:v>
                </c:pt>
                <c:pt idx="2787" formatCode="General">
                  <c:v>0.13245999999999999</c:v>
                </c:pt>
                <c:pt idx="2788" formatCode="General">
                  <c:v>0.13871600000000001</c:v>
                </c:pt>
                <c:pt idx="2789" formatCode="General">
                  <c:v>0.144923</c:v>
                </c:pt>
                <c:pt idx="2790" formatCode="General">
                  <c:v>0.15102399999999999</c:v>
                </c:pt>
                <c:pt idx="2791" formatCode="General">
                  <c:v>0.156969</c:v>
                </c:pt>
                <c:pt idx="2792" formatCode="General">
                  <c:v>0.162713</c:v>
                </c:pt>
                <c:pt idx="2793" formatCode="General">
                  <c:v>0.16822300000000001</c:v>
                </c:pt>
                <c:pt idx="2794" formatCode="General">
                  <c:v>0.17347499999999999</c:v>
                </c:pt>
                <c:pt idx="2795" formatCode="General">
                  <c:v>0.178455</c:v>
                </c:pt>
                <c:pt idx="2796" formatCode="General">
                  <c:v>0.183169</c:v>
                </c:pt>
                <c:pt idx="2797" formatCode="General">
                  <c:v>0.187636</c:v>
                </c:pt>
                <c:pt idx="2798" formatCode="General">
                  <c:v>0.191885</c:v>
                </c:pt>
                <c:pt idx="2799" formatCode="General">
                  <c:v>0.19594400000000001</c:v>
                </c:pt>
                <c:pt idx="2800" formatCode="General">
                  <c:v>0.19984499999999999</c:v>
                </c:pt>
                <c:pt idx="2801" formatCode="General">
                  <c:v>0.203627</c:v>
                </c:pt>
                <c:pt idx="2802" formatCode="General">
                  <c:v>0.20732999999999999</c:v>
                </c:pt>
                <c:pt idx="2803" formatCode="General">
                  <c:v>0.21099300000000001</c:v>
                </c:pt>
                <c:pt idx="2804" formatCode="General">
                  <c:v>0.21464800000000001</c:v>
                </c:pt>
                <c:pt idx="2805" formatCode="General">
                  <c:v>0.21831700000000001</c:v>
                </c:pt>
                <c:pt idx="2806" formatCode="General">
                  <c:v>0.22201499999999999</c:v>
                </c:pt>
                <c:pt idx="2807" formatCode="General">
                  <c:v>0.22575000000000001</c:v>
                </c:pt>
                <c:pt idx="2808" formatCode="General">
                  <c:v>0.229523</c:v>
                </c:pt>
                <c:pt idx="2809" formatCode="General">
                  <c:v>0.233322</c:v>
                </c:pt>
                <c:pt idx="2810" formatCode="General">
                  <c:v>0.237125</c:v>
                </c:pt>
                <c:pt idx="2811" formatCode="General">
                  <c:v>0.240901</c:v>
                </c:pt>
                <c:pt idx="2812" formatCode="General">
                  <c:v>0.244617</c:v>
                </c:pt>
                <c:pt idx="2813" formatCode="General">
                  <c:v>0.24823100000000001</c:v>
                </c:pt>
                <c:pt idx="2814" formatCode="General">
                  <c:v>0.25169599999999998</c:v>
                </c:pt>
                <c:pt idx="2815" formatCode="General">
                  <c:v>0.254963</c:v>
                </c:pt>
                <c:pt idx="2816" formatCode="General">
                  <c:v>0.25799499999999997</c:v>
                </c:pt>
                <c:pt idx="2817" formatCode="General">
                  <c:v>0.260766</c:v>
                </c:pt>
                <c:pt idx="2818" formatCode="General">
                  <c:v>0.26326100000000002</c:v>
                </c:pt>
                <c:pt idx="2819" formatCode="General">
                  <c:v>0.26545999999999997</c:v>
                </c:pt>
                <c:pt idx="2820" formatCode="General">
                  <c:v>0.26734999999999998</c:v>
                </c:pt>
                <c:pt idx="2821" formatCode="General">
                  <c:v>0.26892899999999997</c:v>
                </c:pt>
                <c:pt idx="2822" formatCode="General">
                  <c:v>0.27021000000000001</c:v>
                </c:pt>
                <c:pt idx="2823" formatCode="General">
                  <c:v>0.27120699999999998</c:v>
                </c:pt>
                <c:pt idx="2824" formatCode="General">
                  <c:v>0.27193499999999998</c:v>
                </c:pt>
                <c:pt idx="2825" formatCode="General">
                  <c:v>0.27240999999999999</c:v>
                </c:pt>
                <c:pt idx="2826" formatCode="General">
                  <c:v>0.27266000000000001</c:v>
                </c:pt>
                <c:pt idx="2827" formatCode="General">
                  <c:v>0.27272299999999999</c:v>
                </c:pt>
                <c:pt idx="2828" formatCode="General">
                  <c:v>0.27263799999999999</c:v>
                </c:pt>
                <c:pt idx="2829" formatCode="General">
                  <c:v>0.27243800000000001</c:v>
                </c:pt>
                <c:pt idx="2830" formatCode="General">
                  <c:v>0.272146</c:v>
                </c:pt>
                <c:pt idx="2831" formatCode="General">
                  <c:v>0.27177200000000001</c:v>
                </c:pt>
                <c:pt idx="2832" formatCode="General">
                  <c:v>0.27131699999999997</c:v>
                </c:pt>
                <c:pt idx="2833" formatCode="General">
                  <c:v>0.27076699999999998</c:v>
                </c:pt>
                <c:pt idx="2834" formatCode="General">
                  <c:v>0.27009699999999998</c:v>
                </c:pt>
                <c:pt idx="2835" formatCode="General">
                  <c:v>0.26927899999999999</c:v>
                </c:pt>
                <c:pt idx="2836" formatCode="General">
                  <c:v>0.26828000000000002</c:v>
                </c:pt>
                <c:pt idx="2837" formatCode="General">
                  <c:v>0.26706400000000002</c:v>
                </c:pt>
                <c:pt idx="2838" formatCode="General">
                  <c:v>0.26558100000000001</c:v>
                </c:pt>
                <c:pt idx="2839" formatCode="General">
                  <c:v>0.26378000000000001</c:v>
                </c:pt>
                <c:pt idx="2840" formatCode="General">
                  <c:v>0.26161099999999998</c:v>
                </c:pt>
                <c:pt idx="2841" formatCode="General">
                  <c:v>0.25903399999999999</c:v>
                </c:pt>
                <c:pt idx="2842" formatCode="General">
                  <c:v>0.25601200000000002</c:v>
                </c:pt>
                <c:pt idx="2843" formatCode="General">
                  <c:v>0.25252200000000002</c:v>
                </c:pt>
                <c:pt idx="2844" formatCode="General">
                  <c:v>0.24856</c:v>
                </c:pt>
                <c:pt idx="2845" formatCode="General">
                  <c:v>0.244146</c:v>
                </c:pt>
                <c:pt idx="2846" formatCode="General">
                  <c:v>0.239313</c:v>
                </c:pt>
                <c:pt idx="2847" formatCode="General">
                  <c:v>0.234099</c:v>
                </c:pt>
                <c:pt idx="2848" formatCode="General">
                  <c:v>0.228547</c:v>
                </c:pt>
                <c:pt idx="2849" formatCode="General">
                  <c:v>0.22271299999999999</c:v>
                </c:pt>
                <c:pt idx="2850" formatCode="General">
                  <c:v>0.216667</c:v>
                </c:pt>
                <c:pt idx="2851" formatCode="General">
                  <c:v>0.210482</c:v>
                </c:pt>
                <c:pt idx="2852" formatCode="General">
                  <c:v>0.20422399999999999</c:v>
                </c:pt>
                <c:pt idx="2853" formatCode="General">
                  <c:v>0.19794999999999999</c:v>
                </c:pt>
                <c:pt idx="2854" formatCode="General">
                  <c:v>0.19170300000000001</c:v>
                </c:pt>
                <c:pt idx="2855" formatCode="General">
                  <c:v>0.18551899999999999</c:v>
                </c:pt>
                <c:pt idx="2856" formatCode="General">
                  <c:v>0.179425</c:v>
                </c:pt>
                <c:pt idx="2857" formatCode="General">
                  <c:v>0.173432</c:v>
                </c:pt>
                <c:pt idx="2858" formatCode="General">
                  <c:v>0.16753599999999999</c:v>
                </c:pt>
                <c:pt idx="2859" formatCode="General">
                  <c:v>0.16172</c:v>
                </c:pt>
                <c:pt idx="2860" formatCode="General">
                  <c:v>0.15596599999999999</c:v>
                </c:pt>
                <c:pt idx="2861" formatCode="General">
                  <c:v>0.15024899999999999</c:v>
                </c:pt>
                <c:pt idx="2862" formatCode="General">
                  <c:v>0.144535</c:v>
                </c:pt>
                <c:pt idx="2863" formatCode="General">
                  <c:v>0.13878099999999999</c:v>
                </c:pt>
                <c:pt idx="2864" formatCode="General">
                  <c:v>0.132942</c:v>
                </c:pt>
                <c:pt idx="2865" formatCode="General">
                  <c:v>0.126972</c:v>
                </c:pt>
                <c:pt idx="2866" formatCode="General">
                  <c:v>0.120827</c:v>
                </c:pt>
                <c:pt idx="2867" formatCode="General">
                  <c:v>0.11447300000000001</c:v>
                </c:pt>
                <c:pt idx="2868" formatCode="General">
                  <c:v>0.107892</c:v>
                </c:pt>
                <c:pt idx="2869" formatCode="General">
                  <c:v>0.101077</c:v>
                </c:pt>
                <c:pt idx="2870" formatCode="General">
                  <c:v>9.4036400000000006E-2</c:v>
                </c:pt>
                <c:pt idx="2871" formatCode="General">
                  <c:v>8.6788500000000005E-2</c:v>
                </c:pt>
                <c:pt idx="2872" formatCode="General">
                  <c:v>7.9359200000000005E-2</c:v>
                </c:pt>
                <c:pt idx="2873" formatCode="General">
                  <c:v>7.17835E-2</c:v>
                </c:pt>
                <c:pt idx="2874" formatCode="General">
                  <c:v>6.4104999999999995E-2</c:v>
                </c:pt>
                <c:pt idx="2875" formatCode="General">
                  <c:v>5.6377200000000002E-2</c:v>
                </c:pt>
                <c:pt idx="2876" formatCode="General">
                  <c:v>4.8661999999999997E-2</c:v>
                </c:pt>
                <c:pt idx="2877" formatCode="General">
                  <c:v>4.1024400000000003E-2</c:v>
                </c:pt>
                <c:pt idx="2878" formatCode="General">
                  <c:v>3.3522099999999999E-2</c:v>
                </c:pt>
                <c:pt idx="2879" formatCode="General">
                  <c:v>2.61996E-2</c:v>
                </c:pt>
                <c:pt idx="2880" formatCode="General">
                  <c:v>1.9088899999999999E-2</c:v>
                </c:pt>
                <c:pt idx="2881" formatCode="General">
                  <c:v>1.22124E-2</c:v>
                </c:pt>
                <c:pt idx="2882">
                  <c:v>5.5809800000000001E-3</c:v>
                </c:pt>
                <c:pt idx="2883">
                  <c:v>-8.1199199999999999E-4</c:v>
                </c:pt>
                <c:pt idx="2884">
                  <c:v>-6.9904399999999997E-3</c:v>
                </c:pt>
                <c:pt idx="2885" formatCode="General">
                  <c:v>-1.2988700000000001E-2</c:v>
                </c:pt>
                <c:pt idx="2886" formatCode="General">
                  <c:v>-1.8844900000000001E-2</c:v>
                </c:pt>
                <c:pt idx="2887" formatCode="General">
                  <c:v>-2.4599800000000002E-2</c:v>
                </c:pt>
                <c:pt idx="2888" formatCode="General">
                  <c:v>-3.02972E-2</c:v>
                </c:pt>
                <c:pt idx="2889" formatCode="General">
                  <c:v>-3.5982100000000003E-2</c:v>
                </c:pt>
                <c:pt idx="2890" formatCode="General">
                  <c:v>-4.1695500000000003E-2</c:v>
                </c:pt>
                <c:pt idx="2891" formatCode="General">
                  <c:v>-4.7469499999999998E-2</c:v>
                </c:pt>
                <c:pt idx="2892" formatCode="General">
                  <c:v>-5.3323099999999998E-2</c:v>
                </c:pt>
                <c:pt idx="2893" formatCode="General">
                  <c:v>-5.926E-2</c:v>
                </c:pt>
                <c:pt idx="2894" formatCode="General">
                  <c:v>-6.5268199999999998E-2</c:v>
                </c:pt>
                <c:pt idx="2895" formatCode="General">
                  <c:v>-7.1322999999999998E-2</c:v>
                </c:pt>
                <c:pt idx="2896" formatCode="General">
                  <c:v>-7.739E-2</c:v>
                </c:pt>
                <c:pt idx="2897" formatCode="General">
                  <c:v>-8.3427100000000004E-2</c:v>
                </c:pt>
                <c:pt idx="2898" formatCode="General">
                  <c:v>-8.9381600000000005E-2</c:v>
                </c:pt>
                <c:pt idx="2899" formatCode="General">
                  <c:v>-9.5189399999999993E-2</c:v>
                </c:pt>
                <c:pt idx="2900" formatCode="General">
                  <c:v>-0.10077899999999999</c:v>
                </c:pt>
                <c:pt idx="2901" formatCode="General">
                  <c:v>-0.10607999999999999</c:v>
                </c:pt>
                <c:pt idx="2902" formatCode="General">
                  <c:v>-0.111027</c:v>
                </c:pt>
                <c:pt idx="2903" formatCode="General">
                  <c:v>-0.115561</c:v>
                </c:pt>
                <c:pt idx="2904" formatCode="General">
                  <c:v>-0.11963699999999999</c:v>
                </c:pt>
                <c:pt idx="2905" formatCode="General">
                  <c:v>-0.123222</c:v>
                </c:pt>
                <c:pt idx="2906" formatCode="General">
                  <c:v>-0.126303</c:v>
                </c:pt>
                <c:pt idx="2907" formatCode="General">
                  <c:v>-0.128886</c:v>
                </c:pt>
                <c:pt idx="2908" formatCode="General">
                  <c:v>-0.130993</c:v>
                </c:pt>
                <c:pt idx="2909" formatCode="General">
                  <c:v>-0.13266500000000001</c:v>
                </c:pt>
                <c:pt idx="2910" formatCode="General">
                  <c:v>-0.13395099999999999</c:v>
                </c:pt>
                <c:pt idx="2911" formatCode="General">
                  <c:v>-0.134906</c:v>
                </c:pt>
                <c:pt idx="2912" formatCode="General">
                  <c:v>-0.13558799999999999</c:v>
                </c:pt>
                <c:pt idx="2913" formatCode="General">
                  <c:v>-0.13606099999999999</c:v>
                </c:pt>
                <c:pt idx="2914" formatCode="General">
                  <c:v>-0.13639299999999999</c:v>
                </c:pt>
                <c:pt idx="2915" formatCode="General">
                  <c:v>-0.136652</c:v>
                </c:pt>
                <c:pt idx="2916" formatCode="General">
                  <c:v>-0.13689799999999999</c:v>
                </c:pt>
                <c:pt idx="2917" formatCode="General">
                  <c:v>-0.137179</c:v>
                </c:pt>
                <c:pt idx="2918" formatCode="General">
                  <c:v>-0.13753000000000001</c:v>
                </c:pt>
                <c:pt idx="2919" formatCode="General">
                  <c:v>-0.13796900000000001</c:v>
                </c:pt>
                <c:pt idx="2920" formatCode="General">
                  <c:v>-0.13849400000000001</c:v>
                </c:pt>
                <c:pt idx="2921" formatCode="General">
                  <c:v>-0.139094</c:v>
                </c:pt>
                <c:pt idx="2922" formatCode="General">
                  <c:v>-0.139741</c:v>
                </c:pt>
                <c:pt idx="2923" formatCode="General">
                  <c:v>-0.14039599999999999</c:v>
                </c:pt>
                <c:pt idx="2924" formatCode="General">
                  <c:v>-0.141011</c:v>
                </c:pt>
                <c:pt idx="2925" formatCode="General">
                  <c:v>-0.14153099999999999</c:v>
                </c:pt>
                <c:pt idx="2926" formatCode="General">
                  <c:v>-0.141902</c:v>
                </c:pt>
                <c:pt idx="2927" formatCode="General">
                  <c:v>-0.142067</c:v>
                </c:pt>
                <c:pt idx="2928" formatCode="General">
                  <c:v>-0.14197199999999999</c:v>
                </c:pt>
                <c:pt idx="2929" formatCode="General">
                  <c:v>-0.14157</c:v>
                </c:pt>
                <c:pt idx="2930" formatCode="General">
                  <c:v>-0.14082500000000001</c:v>
                </c:pt>
                <c:pt idx="2931" formatCode="General">
                  <c:v>-0.13971900000000001</c:v>
                </c:pt>
                <c:pt idx="2932" formatCode="General">
                  <c:v>-0.13824900000000001</c:v>
                </c:pt>
                <c:pt idx="2933" formatCode="General">
                  <c:v>-0.13642799999999999</c:v>
                </c:pt>
                <c:pt idx="2934" formatCode="General">
                  <c:v>-0.13428499999999999</c:v>
                </c:pt>
                <c:pt idx="2935" formatCode="General">
                  <c:v>-0.131859</c:v>
                </c:pt>
                <c:pt idx="2936" formatCode="General">
                  <c:v>-0.12920599999999999</c:v>
                </c:pt>
                <c:pt idx="2937" formatCode="General">
                  <c:v>-0.126384</c:v>
                </c:pt>
                <c:pt idx="2938" formatCode="General">
                  <c:v>-0.123457</c:v>
                </c:pt>
                <c:pt idx="2939" formatCode="General">
                  <c:v>-0.120487</c:v>
                </c:pt>
                <c:pt idx="2940" formatCode="General">
                  <c:v>-0.11752899999999999</c:v>
                </c:pt>
                <c:pt idx="2941" formatCode="General">
                  <c:v>-0.11463</c:v>
                </c:pt>
                <c:pt idx="2942" formatCode="General">
                  <c:v>-0.111829</c:v>
                </c:pt>
                <c:pt idx="2943" formatCode="General">
                  <c:v>-0.10915</c:v>
                </c:pt>
                <c:pt idx="2944" formatCode="General">
                  <c:v>-0.106602</c:v>
                </c:pt>
                <c:pt idx="2945" formatCode="General">
                  <c:v>-0.104176</c:v>
                </c:pt>
                <c:pt idx="2946" formatCode="General">
                  <c:v>-0.10184699999999999</c:v>
                </c:pt>
                <c:pt idx="2947" formatCode="General">
                  <c:v>-9.9577299999999994E-2</c:v>
                </c:pt>
                <c:pt idx="2948" formatCode="General">
                  <c:v>-9.7317000000000001E-2</c:v>
                </c:pt>
                <c:pt idx="2949" formatCode="General">
                  <c:v>-9.5006199999999999E-2</c:v>
                </c:pt>
                <c:pt idx="2950" formatCode="General">
                  <c:v>-9.2580399999999993E-2</c:v>
                </c:pt>
                <c:pt idx="2951" formatCode="General">
                  <c:v>-8.9976200000000006E-2</c:v>
                </c:pt>
                <c:pt idx="2952" formatCode="General">
                  <c:v>-8.71368E-2</c:v>
                </c:pt>
                <c:pt idx="2953" formatCode="General">
                  <c:v>-8.4014800000000001E-2</c:v>
                </c:pt>
                <c:pt idx="2954" formatCode="General">
                  <c:v>-8.0575800000000003E-2</c:v>
                </c:pt>
                <c:pt idx="2955" formatCode="General">
                  <c:v>-7.6800400000000005E-2</c:v>
                </c:pt>
                <c:pt idx="2956" formatCode="General">
                  <c:v>-7.2687600000000005E-2</c:v>
                </c:pt>
                <c:pt idx="2957" formatCode="General">
                  <c:v>-6.8255099999999999E-2</c:v>
                </c:pt>
                <c:pt idx="2958" formatCode="General">
                  <c:v>-6.3538499999999998E-2</c:v>
                </c:pt>
                <c:pt idx="2959" formatCode="General">
                  <c:v>-5.8587199999999999E-2</c:v>
                </c:pt>
                <c:pt idx="2960" formatCode="General">
                  <c:v>-5.3462999999999997E-2</c:v>
                </c:pt>
                <c:pt idx="2961" formatCode="General">
                  <c:v>-4.8238000000000003E-2</c:v>
                </c:pt>
                <c:pt idx="2962" formatCode="General">
                  <c:v>-4.2991500000000002E-2</c:v>
                </c:pt>
                <c:pt idx="2963" formatCode="General">
                  <c:v>-3.78048E-2</c:v>
                </c:pt>
                <c:pt idx="2964" formatCode="General">
                  <c:v>-3.2755800000000002E-2</c:v>
                </c:pt>
                <c:pt idx="2965" formatCode="General">
                  <c:v>-2.79148E-2</c:v>
                </c:pt>
                <c:pt idx="2966" formatCode="General">
                  <c:v>-2.3341500000000001E-2</c:v>
                </c:pt>
                <c:pt idx="2967" formatCode="General">
                  <c:v>-1.9081600000000001E-2</c:v>
                </c:pt>
                <c:pt idx="2968" formatCode="General">
                  <c:v>-1.51641E-2</c:v>
                </c:pt>
                <c:pt idx="2969" formatCode="General">
                  <c:v>-1.1599E-2</c:v>
                </c:pt>
                <c:pt idx="2970">
                  <c:v>-8.3780299999999999E-3</c:v>
                </c:pt>
                <c:pt idx="2971">
                  <c:v>-5.4744099999999999E-3</c:v>
                </c:pt>
                <c:pt idx="2972">
                  <c:v>-2.8454399999999999E-3</c:v>
                </c:pt>
                <c:pt idx="2973">
                  <c:v>-4.3562000000000001E-4</c:v>
                </c:pt>
                <c:pt idx="2974">
                  <c:v>1.81942E-3</c:v>
                </c:pt>
                <c:pt idx="2975">
                  <c:v>3.9891299999999996E-3</c:v>
                </c:pt>
                <c:pt idx="2976">
                  <c:v>6.1441500000000001E-3</c:v>
                </c:pt>
                <c:pt idx="2977">
                  <c:v>8.3522200000000005E-3</c:v>
                </c:pt>
                <c:pt idx="2978" formatCode="General">
                  <c:v>1.0673999999999999E-2</c:v>
                </c:pt>
                <c:pt idx="2979" formatCode="General">
                  <c:v>1.3159499999999999E-2</c:v>
                </c:pt>
                <c:pt idx="2980" formatCode="General">
                  <c:v>1.5844799999999999E-2</c:v>
                </c:pt>
                <c:pt idx="2981" formatCode="General">
                  <c:v>1.8750099999999999E-2</c:v>
                </c:pt>
                <c:pt idx="2982" formatCode="General">
                  <c:v>2.1878700000000001E-2</c:v>
                </c:pt>
                <c:pt idx="2983" formatCode="General">
                  <c:v>2.5217099999999999E-2</c:v>
                </c:pt>
                <c:pt idx="2984" formatCode="General">
                  <c:v>2.8735699999999999E-2</c:v>
                </c:pt>
                <c:pt idx="2985" formatCode="General">
                  <c:v>3.2391499999999997E-2</c:v>
                </c:pt>
                <c:pt idx="2986" formatCode="General">
                  <c:v>3.61299E-2</c:v>
                </c:pt>
                <c:pt idx="2987" formatCode="General">
                  <c:v>3.98892E-2</c:v>
                </c:pt>
                <c:pt idx="2988" formatCode="General">
                  <c:v>4.3604700000000003E-2</c:v>
                </c:pt>
                <c:pt idx="2989" formatCode="General">
                  <c:v>4.72133E-2</c:v>
                </c:pt>
                <c:pt idx="2990" formatCode="General">
                  <c:v>5.0656899999999998E-2</c:v>
                </c:pt>
                <c:pt idx="2991" formatCode="General">
                  <c:v>5.38859E-2</c:v>
                </c:pt>
                <c:pt idx="2992" formatCode="General">
                  <c:v>5.6863400000000001E-2</c:v>
                </c:pt>
                <c:pt idx="2993" formatCode="General">
                  <c:v>5.9568299999999998E-2</c:v>
                </c:pt>
                <c:pt idx="2994" formatCode="General">
                  <c:v>6.1996599999999999E-2</c:v>
                </c:pt>
                <c:pt idx="2995" formatCode="General">
                  <c:v>6.4160700000000001E-2</c:v>
                </c:pt>
                <c:pt idx="2996" formatCode="General">
                  <c:v>6.6088099999999997E-2</c:v>
                </c:pt>
                <c:pt idx="2997" formatCode="General">
                  <c:v>6.7819000000000004E-2</c:v>
                </c:pt>
                <c:pt idx="2998" formatCode="General">
                  <c:v>6.9402800000000001E-2</c:v>
                </c:pt>
                <c:pt idx="2999" formatCode="General">
                  <c:v>7.0896100000000004E-2</c:v>
                </c:pt>
                <c:pt idx="3000" formatCode="General">
                  <c:v>7.2359900000000005E-2</c:v>
                </c:pt>
                <c:pt idx="3001" formatCode="General">
                  <c:v>7.3856099999999994E-2</c:v>
                </c:pt>
                <c:pt idx="3002" formatCode="General">
                  <c:v>7.5442499999999996E-2</c:v>
                </c:pt>
                <c:pt idx="3003" formatCode="General">
                  <c:v>7.7168799999999996E-2</c:v>
                </c:pt>
                <c:pt idx="3004" formatCode="General">
                  <c:v>7.9073500000000005E-2</c:v>
                </c:pt>
                <c:pt idx="3005" formatCode="General">
                  <c:v>8.11809E-2</c:v>
                </c:pt>
                <c:pt idx="3006" formatCode="General">
                  <c:v>8.3500199999999997E-2</c:v>
                </c:pt>
                <c:pt idx="3007" formatCode="General">
                  <c:v>8.6024500000000004E-2</c:v>
                </c:pt>
                <c:pt idx="3008" formatCode="General">
                  <c:v>8.8730100000000006E-2</c:v>
                </c:pt>
                <c:pt idx="3009" formatCode="General">
                  <c:v>9.1577199999999997E-2</c:v>
                </c:pt>
                <c:pt idx="3010" formatCode="General">
                  <c:v>9.4512200000000005E-2</c:v>
                </c:pt>
                <c:pt idx="3011" formatCode="General">
                  <c:v>9.7472500000000004E-2</c:v>
                </c:pt>
                <c:pt idx="3012" formatCode="General">
                  <c:v>0.10038999999999999</c:v>
                </c:pt>
                <c:pt idx="3013" formatCode="General">
                  <c:v>0.103197</c:v>
                </c:pt>
                <c:pt idx="3014" formatCode="General">
                  <c:v>0.105826</c:v>
                </c:pt>
                <c:pt idx="3015" formatCode="General">
                  <c:v>0.108219</c:v>
                </c:pt>
                <c:pt idx="3016" formatCode="General">
                  <c:v>0.11033</c:v>
                </c:pt>
                <c:pt idx="3017" formatCode="General">
                  <c:v>0.112124</c:v>
                </c:pt>
                <c:pt idx="3018" formatCode="General">
                  <c:v>0.113582</c:v>
                </c:pt>
                <c:pt idx="3019" formatCode="General">
                  <c:v>0.114702</c:v>
                </c:pt>
                <c:pt idx="3020" formatCode="General">
                  <c:v>0.11550000000000001</c:v>
                </c:pt>
                <c:pt idx="3021" formatCode="General">
                  <c:v>0.116009</c:v>
                </c:pt>
                <c:pt idx="3022" formatCode="General">
                  <c:v>0.11627899999999999</c:v>
                </c:pt>
                <c:pt idx="3023" formatCode="General">
                  <c:v>0.116371</c:v>
                </c:pt>
                <c:pt idx="3024" formatCode="General">
                  <c:v>0.116358</c:v>
                </c:pt>
                <c:pt idx="3025" formatCode="General">
                  <c:v>0.116316</c:v>
                </c:pt>
                <c:pt idx="3026" formatCode="General">
                  <c:v>0.116325</c:v>
                </c:pt>
                <c:pt idx="3027" formatCode="General">
                  <c:v>0.116463</c:v>
                </c:pt>
                <c:pt idx="3028" formatCode="General">
                  <c:v>0.1168</c:v>
                </c:pt>
                <c:pt idx="3029" formatCode="General">
                  <c:v>0.11738700000000001</c:v>
                </c:pt>
                <c:pt idx="3030" formatCode="General">
                  <c:v>0.118258</c:v>
                </c:pt>
                <c:pt idx="3031" formatCode="General">
                  <c:v>0.119432</c:v>
                </c:pt>
                <c:pt idx="3032" formatCode="General">
                  <c:v>0.12091200000000001</c:v>
                </c:pt>
                <c:pt idx="3033" formatCode="General">
                  <c:v>0.122685</c:v>
                </c:pt>
                <c:pt idx="3034" formatCode="General">
                  <c:v>0.124719</c:v>
                </c:pt>
                <c:pt idx="3035" formatCode="General">
                  <c:v>0.126969</c:v>
                </c:pt>
                <c:pt idx="3036" formatCode="General">
                  <c:v>0.12937399999999999</c:v>
                </c:pt>
                <c:pt idx="3037" formatCode="General">
                  <c:v>0.13186600000000001</c:v>
                </c:pt>
                <c:pt idx="3038" formatCode="General">
                  <c:v>0.13437399999999999</c:v>
                </c:pt>
                <c:pt idx="3039" formatCode="General">
                  <c:v>0.136825</c:v>
                </c:pt>
                <c:pt idx="3040" formatCode="General">
                  <c:v>0.139153</c:v>
                </c:pt>
                <c:pt idx="3041" formatCode="General">
                  <c:v>0.14130200000000001</c:v>
                </c:pt>
                <c:pt idx="3042" formatCode="General">
                  <c:v>0.14322699999999999</c:v>
                </c:pt>
                <c:pt idx="3043" formatCode="General">
                  <c:v>0.144895</c:v>
                </c:pt>
                <c:pt idx="3044" formatCode="General">
                  <c:v>0.146291</c:v>
                </c:pt>
                <c:pt idx="3045" formatCode="General">
                  <c:v>0.147423</c:v>
                </c:pt>
                <c:pt idx="3046" formatCode="General">
                  <c:v>0.148311</c:v>
                </c:pt>
                <c:pt idx="3047" formatCode="General">
                  <c:v>0.14899000000000001</c:v>
                </c:pt>
                <c:pt idx="3048" formatCode="General">
                  <c:v>0.149506</c:v>
                </c:pt>
                <c:pt idx="3049" formatCode="General">
                  <c:v>0.14991399999999999</c:v>
                </c:pt>
                <c:pt idx="3050" formatCode="General">
                  <c:v>0.15027699999999999</c:v>
                </c:pt>
                <c:pt idx="3051" formatCode="General">
                  <c:v>0.15065400000000001</c:v>
                </c:pt>
                <c:pt idx="3052" formatCode="General">
                  <c:v>0.15110100000000001</c:v>
                </c:pt>
                <c:pt idx="3053" formatCode="General">
                  <c:v>0.15166199999999999</c:v>
                </c:pt>
                <c:pt idx="3054" formatCode="General">
                  <c:v>0.152365</c:v>
                </c:pt>
                <c:pt idx="3055" formatCode="General">
                  <c:v>0.153224</c:v>
                </c:pt>
                <c:pt idx="3056" formatCode="General">
                  <c:v>0.15423600000000001</c:v>
                </c:pt>
                <c:pt idx="3057" formatCode="General">
                  <c:v>0.155386</c:v>
                </c:pt>
                <c:pt idx="3058" formatCode="General">
                  <c:v>0.15664700000000001</c:v>
                </c:pt>
                <c:pt idx="3059" formatCode="General">
                  <c:v>0.157973</c:v>
                </c:pt>
                <c:pt idx="3060" formatCode="General">
                  <c:v>0.15930800000000001</c:v>
                </c:pt>
                <c:pt idx="3061" formatCode="General">
                  <c:v>0.16059200000000001</c:v>
                </c:pt>
                <c:pt idx="3062" formatCode="General">
                  <c:v>0.16176499999999999</c:v>
                </c:pt>
                <c:pt idx="3063" formatCode="General">
                  <c:v>0.16276499999999999</c:v>
                </c:pt>
                <c:pt idx="3064" formatCode="General">
                  <c:v>0.16352900000000001</c:v>
                </c:pt>
                <c:pt idx="3065" formatCode="General">
                  <c:v>0.16400300000000001</c:v>
                </c:pt>
                <c:pt idx="3066" formatCode="General">
                  <c:v>0.16414699999999999</c:v>
                </c:pt>
                <c:pt idx="3067" formatCode="General">
                  <c:v>0.163939</c:v>
                </c:pt>
                <c:pt idx="3068" formatCode="General">
                  <c:v>0.16337599999999999</c:v>
                </c:pt>
                <c:pt idx="3069" formatCode="General">
                  <c:v>0.162469</c:v>
                </c:pt>
                <c:pt idx="3070" formatCode="General">
                  <c:v>0.161241</c:v>
                </c:pt>
                <c:pt idx="3071" formatCode="General">
                  <c:v>0.15972600000000001</c:v>
                </c:pt>
                <c:pt idx="3072" formatCode="General">
                  <c:v>0.157971</c:v>
                </c:pt>
                <c:pt idx="3073" formatCode="General">
                  <c:v>0.156029</c:v>
                </c:pt>
                <c:pt idx="3074" formatCode="General">
                  <c:v>0.15396299999999999</c:v>
                </c:pt>
                <c:pt idx="3075" formatCode="General">
                  <c:v>0.151836</c:v>
                </c:pt>
                <c:pt idx="3076" formatCode="General">
                  <c:v>0.14971599999999999</c:v>
                </c:pt>
                <c:pt idx="3077" formatCode="General">
                  <c:v>0.14766799999999999</c:v>
                </c:pt>
                <c:pt idx="3078" formatCode="General">
                  <c:v>0.14574699999999999</c:v>
                </c:pt>
                <c:pt idx="3079" formatCode="General">
                  <c:v>0.14399300000000001</c:v>
                </c:pt>
                <c:pt idx="3080" formatCode="General">
                  <c:v>0.14243</c:v>
                </c:pt>
                <c:pt idx="3081" formatCode="General">
                  <c:v>0.141073</c:v>
                </c:pt>
                <c:pt idx="3082" formatCode="General">
                  <c:v>0.13991899999999999</c:v>
                </c:pt>
                <c:pt idx="3083" formatCode="General">
                  <c:v>0.13894899999999999</c:v>
                </c:pt>
                <c:pt idx="3084" formatCode="General">
                  <c:v>0.138126</c:v>
                </c:pt>
                <c:pt idx="3085" formatCode="General">
                  <c:v>0.13739000000000001</c:v>
                </c:pt>
                <c:pt idx="3086" formatCode="General">
                  <c:v>0.13667000000000001</c:v>
                </c:pt>
                <c:pt idx="3087" formatCode="General">
                  <c:v>0.135882</c:v>
                </c:pt>
                <c:pt idx="3088" formatCode="General">
                  <c:v>0.13494600000000001</c:v>
                </c:pt>
                <c:pt idx="3089" formatCode="General">
                  <c:v>0.13378899999999999</c:v>
                </c:pt>
                <c:pt idx="3090" formatCode="General">
                  <c:v>0.13234799999999999</c:v>
                </c:pt>
                <c:pt idx="3091" formatCode="General">
                  <c:v>0.13056000000000001</c:v>
                </c:pt>
                <c:pt idx="3092" formatCode="General">
                  <c:v>0.12837599999999999</c:v>
                </c:pt>
                <c:pt idx="3093" formatCode="General">
                  <c:v>0.12576100000000001</c:v>
                </c:pt>
                <c:pt idx="3094" formatCode="General">
                  <c:v>0.12270399999999999</c:v>
                </c:pt>
                <c:pt idx="3095" formatCode="General">
                  <c:v>0.119218</c:v>
                </c:pt>
                <c:pt idx="3096" formatCode="General">
                  <c:v>0.115331</c:v>
                </c:pt>
                <c:pt idx="3097" formatCode="General">
                  <c:v>0.11108899999999999</c:v>
                </c:pt>
                <c:pt idx="3098" formatCode="General">
                  <c:v>0.10655299999999999</c:v>
                </c:pt>
                <c:pt idx="3099" formatCode="General">
                  <c:v>0.10179299999999999</c:v>
                </c:pt>
                <c:pt idx="3100" formatCode="General">
                  <c:v>9.6882999999999997E-2</c:v>
                </c:pt>
                <c:pt idx="3101" formatCode="General">
                  <c:v>9.1896900000000004E-2</c:v>
                </c:pt>
                <c:pt idx="3102" formatCode="General">
                  <c:v>8.6904700000000001E-2</c:v>
                </c:pt>
                <c:pt idx="3103" formatCode="General">
                  <c:v>8.1969299999999995E-2</c:v>
                </c:pt>
                <c:pt idx="3104" formatCode="General">
                  <c:v>7.7142600000000006E-2</c:v>
                </c:pt>
                <c:pt idx="3105" formatCode="General">
                  <c:v>7.2461600000000001E-2</c:v>
                </c:pt>
                <c:pt idx="3106" formatCode="General">
                  <c:v>6.7940700000000007E-2</c:v>
                </c:pt>
                <c:pt idx="3107" formatCode="General">
                  <c:v>6.3568899999999998E-2</c:v>
                </c:pt>
                <c:pt idx="3108" formatCode="General">
                  <c:v>5.93167E-2</c:v>
                </c:pt>
                <c:pt idx="3109" formatCode="General">
                  <c:v>5.5147599999999998E-2</c:v>
                </c:pt>
                <c:pt idx="3110" formatCode="General">
                  <c:v>5.1019500000000002E-2</c:v>
                </c:pt>
                <c:pt idx="3111" formatCode="General">
                  <c:v>4.68767E-2</c:v>
                </c:pt>
                <c:pt idx="3112" formatCode="General">
                  <c:v>4.2650199999999999E-2</c:v>
                </c:pt>
                <c:pt idx="3113" formatCode="General">
                  <c:v>3.8271600000000003E-2</c:v>
                </c:pt>
                <c:pt idx="3114" formatCode="General">
                  <c:v>3.3685800000000002E-2</c:v>
                </c:pt>
                <c:pt idx="3115" formatCode="General">
                  <c:v>2.8853E-2</c:v>
                </c:pt>
                <c:pt idx="3116" formatCode="General">
                  <c:v>2.3743E-2</c:v>
                </c:pt>
                <c:pt idx="3117" formatCode="General">
                  <c:v>1.8334300000000001E-2</c:v>
                </c:pt>
                <c:pt idx="3118" formatCode="General">
                  <c:v>1.2615599999999999E-2</c:v>
                </c:pt>
                <c:pt idx="3119">
                  <c:v>6.5907600000000002E-3</c:v>
                </c:pt>
                <c:pt idx="3120">
                  <c:v>2.8361199999999998E-4</c:v>
                </c:pt>
                <c:pt idx="3121">
                  <c:v>-6.2585100000000001E-3</c:v>
                </c:pt>
                <c:pt idx="3122" formatCode="General">
                  <c:v>-1.2965000000000001E-2</c:v>
                </c:pt>
                <c:pt idx="3123" formatCode="General">
                  <c:v>-1.9746799999999998E-2</c:v>
                </c:pt>
                <c:pt idx="3124" formatCode="General">
                  <c:v>-2.6501299999999998E-2</c:v>
                </c:pt>
                <c:pt idx="3125" formatCode="General">
                  <c:v>-3.3120200000000002E-2</c:v>
                </c:pt>
                <c:pt idx="3126" formatCode="General">
                  <c:v>-3.9497699999999997E-2</c:v>
                </c:pt>
                <c:pt idx="3127" formatCode="General">
                  <c:v>-4.5540200000000003E-2</c:v>
                </c:pt>
                <c:pt idx="3128" formatCode="General">
                  <c:v>-5.1173099999999999E-2</c:v>
                </c:pt>
                <c:pt idx="3129" formatCode="General">
                  <c:v>-5.6345100000000002E-2</c:v>
                </c:pt>
                <c:pt idx="3130" formatCode="General">
                  <c:v>-6.1029800000000002E-2</c:v>
                </c:pt>
                <c:pt idx="3131" formatCode="General">
                  <c:v>-6.52253E-2</c:v>
                </c:pt>
                <c:pt idx="3132" formatCode="General">
                  <c:v>-6.8952700000000006E-2</c:v>
                </c:pt>
                <c:pt idx="3133" formatCode="General">
                  <c:v>-7.2255700000000006E-2</c:v>
                </c:pt>
                <c:pt idx="3134" formatCode="General">
                  <c:v>-7.5201699999999996E-2</c:v>
                </c:pt>
                <c:pt idx="3135" formatCode="General">
                  <c:v>-7.78808E-2</c:v>
                </c:pt>
                <c:pt idx="3136" formatCode="General">
                  <c:v>-8.0402299999999996E-2</c:v>
                </c:pt>
                <c:pt idx="3137" formatCode="General">
                  <c:v>-8.2886600000000005E-2</c:v>
                </c:pt>
                <c:pt idx="3138" formatCode="General">
                  <c:v>-8.5451299999999994E-2</c:v>
                </c:pt>
                <c:pt idx="3139" formatCode="General">
                  <c:v>-8.8194800000000004E-2</c:v>
                </c:pt>
                <c:pt idx="3140" formatCode="General">
                  <c:v>-9.1188599999999995E-2</c:v>
                </c:pt>
                <c:pt idx="3141" formatCode="General">
                  <c:v>-9.4482999999999998E-2</c:v>
                </c:pt>
                <c:pt idx="3142" formatCode="General">
                  <c:v>-9.8114699999999999E-2</c:v>
                </c:pt>
                <c:pt idx="3143" formatCode="General">
                  <c:v>-0.102105</c:v>
                </c:pt>
                <c:pt idx="3144" formatCode="General">
                  <c:v>-0.106451</c:v>
                </c:pt>
                <c:pt idx="3145" formatCode="General">
                  <c:v>-0.111119</c:v>
                </c:pt>
                <c:pt idx="3146" formatCode="General">
                  <c:v>-0.116051</c:v>
                </c:pt>
                <c:pt idx="3147" formatCode="General">
                  <c:v>-0.121167</c:v>
                </c:pt>
                <c:pt idx="3148" formatCode="General">
                  <c:v>-0.12636800000000001</c:v>
                </c:pt>
                <c:pt idx="3149" formatCode="General">
                  <c:v>-0.131548</c:v>
                </c:pt>
                <c:pt idx="3150" formatCode="General">
                  <c:v>-0.136596</c:v>
                </c:pt>
                <c:pt idx="3151" formatCode="General">
                  <c:v>-0.141407</c:v>
                </c:pt>
                <c:pt idx="3152" formatCode="General">
                  <c:v>-0.14588000000000001</c:v>
                </c:pt>
                <c:pt idx="3153" formatCode="General">
                  <c:v>-0.14992900000000001</c:v>
                </c:pt>
                <c:pt idx="3154" formatCode="General">
                  <c:v>-0.15348400000000001</c:v>
                </c:pt>
                <c:pt idx="3155" formatCode="General">
                  <c:v>-0.15650700000000001</c:v>
                </c:pt>
                <c:pt idx="3156" formatCode="General">
                  <c:v>-0.15898799999999999</c:v>
                </c:pt>
                <c:pt idx="3157" formatCode="General">
                  <c:v>-0.160942</c:v>
                </c:pt>
                <c:pt idx="3158" formatCode="General">
                  <c:v>-0.16239500000000001</c:v>
                </c:pt>
                <c:pt idx="3159" formatCode="General">
                  <c:v>-0.16339400000000001</c:v>
                </c:pt>
                <c:pt idx="3160" formatCode="General">
                  <c:v>-0.16400799999999999</c:v>
                </c:pt>
                <c:pt idx="3161" formatCode="General">
                  <c:v>-0.164328</c:v>
                </c:pt>
                <c:pt idx="3162" formatCode="General">
                  <c:v>-0.16444900000000001</c:v>
                </c:pt>
                <c:pt idx="3163" formatCode="General">
                  <c:v>-0.16445799999999999</c:v>
                </c:pt>
                <c:pt idx="3164" formatCode="General">
                  <c:v>-0.16443199999999999</c:v>
                </c:pt>
                <c:pt idx="3165" formatCode="General">
                  <c:v>-0.164435</c:v>
                </c:pt>
                <c:pt idx="3166" formatCode="General">
                  <c:v>-0.164517</c:v>
                </c:pt>
                <c:pt idx="3167" formatCode="General">
                  <c:v>-0.16470599999999999</c:v>
                </c:pt>
                <c:pt idx="3168" formatCode="General">
                  <c:v>-0.16500500000000001</c:v>
                </c:pt>
                <c:pt idx="3169" formatCode="General">
                  <c:v>-0.16540299999999999</c:v>
                </c:pt>
                <c:pt idx="3170" formatCode="General">
                  <c:v>-0.16587299999999999</c:v>
                </c:pt>
                <c:pt idx="3171" formatCode="General">
                  <c:v>-0.16636999999999999</c:v>
                </c:pt>
                <c:pt idx="3172" formatCode="General">
                  <c:v>-0.166826</c:v>
                </c:pt>
                <c:pt idx="3173" formatCode="General">
                  <c:v>-0.167157</c:v>
                </c:pt>
                <c:pt idx="3174" formatCode="General">
                  <c:v>-0.16727300000000001</c:v>
                </c:pt>
                <c:pt idx="3175" formatCode="General">
                  <c:v>-0.16708700000000001</c:v>
                </c:pt>
                <c:pt idx="3176" formatCode="General">
                  <c:v>-0.16652400000000001</c:v>
                </c:pt>
                <c:pt idx="3177" formatCode="General">
                  <c:v>-0.16552</c:v>
                </c:pt>
                <c:pt idx="3178" formatCode="General">
                  <c:v>-0.164022</c:v>
                </c:pt>
                <c:pt idx="3179" formatCode="General">
                  <c:v>-0.161993</c:v>
                </c:pt>
                <c:pt idx="3180" formatCode="General">
                  <c:v>-0.15941</c:v>
                </c:pt>
                <c:pt idx="3181" formatCode="General">
                  <c:v>-0.156276</c:v>
                </c:pt>
                <c:pt idx="3182" formatCode="General">
                  <c:v>-0.15262600000000001</c:v>
                </c:pt>
                <c:pt idx="3183" formatCode="General">
                  <c:v>-0.14852099999999999</c:v>
                </c:pt>
                <c:pt idx="3184" formatCode="General">
                  <c:v>-0.144042</c:v>
                </c:pt>
                <c:pt idx="3185" formatCode="General">
                  <c:v>-0.13928299999999999</c:v>
                </c:pt>
                <c:pt idx="3186" formatCode="General">
                  <c:v>-0.134353</c:v>
                </c:pt>
                <c:pt idx="3187" formatCode="General">
                  <c:v>-0.12936500000000001</c:v>
                </c:pt>
                <c:pt idx="3188" formatCode="General">
                  <c:v>-0.12443</c:v>
                </c:pt>
                <c:pt idx="3189" formatCode="General">
                  <c:v>-0.11963699999999999</c:v>
                </c:pt>
                <c:pt idx="3190" formatCode="General">
                  <c:v>-0.11505600000000001</c:v>
                </c:pt>
                <c:pt idx="3191" formatCode="General">
                  <c:v>-0.110739</c:v>
                </c:pt>
                <c:pt idx="3192" formatCode="General">
                  <c:v>-0.10671700000000001</c:v>
                </c:pt>
                <c:pt idx="3193" formatCode="General">
                  <c:v>-0.103006</c:v>
                </c:pt>
                <c:pt idx="3194" formatCode="General">
                  <c:v>-9.9598199999999998E-2</c:v>
                </c:pt>
                <c:pt idx="3195" formatCode="General">
                  <c:v>-9.6460799999999999E-2</c:v>
                </c:pt>
                <c:pt idx="3196" formatCode="General">
                  <c:v>-9.3534900000000004E-2</c:v>
                </c:pt>
                <c:pt idx="3197" formatCode="General">
                  <c:v>-9.0738899999999997E-2</c:v>
                </c:pt>
                <c:pt idx="3198" formatCode="General">
                  <c:v>-8.7978700000000007E-2</c:v>
                </c:pt>
                <c:pt idx="3199" formatCode="General">
                  <c:v>-8.5157300000000005E-2</c:v>
                </c:pt>
                <c:pt idx="3200" formatCode="General">
                  <c:v>-8.2182099999999994E-2</c:v>
                </c:pt>
                <c:pt idx="3201" formatCode="General">
                  <c:v>-7.8967700000000002E-2</c:v>
                </c:pt>
                <c:pt idx="3202" formatCode="General">
                  <c:v>-7.5436299999999998E-2</c:v>
                </c:pt>
                <c:pt idx="3203" formatCode="General">
                  <c:v>-7.1518200000000004E-2</c:v>
                </c:pt>
                <c:pt idx="3204" formatCode="General">
                  <c:v>-6.7158499999999996E-2</c:v>
                </c:pt>
                <c:pt idx="3205" formatCode="General">
                  <c:v>-6.2324999999999998E-2</c:v>
                </c:pt>
                <c:pt idx="3206" formatCode="General">
                  <c:v>-5.7011600000000003E-2</c:v>
                </c:pt>
                <c:pt idx="3207" formatCode="General">
                  <c:v>-5.1234399999999999E-2</c:v>
                </c:pt>
                <c:pt idx="3208" formatCode="General">
                  <c:v>-4.5026799999999999E-2</c:v>
                </c:pt>
                <c:pt idx="3209" formatCode="General">
                  <c:v>-3.8442999999999998E-2</c:v>
                </c:pt>
                <c:pt idx="3210" formatCode="General">
                  <c:v>-3.1562800000000002E-2</c:v>
                </c:pt>
                <c:pt idx="3211" formatCode="General">
                  <c:v>-2.4485400000000001E-2</c:v>
                </c:pt>
                <c:pt idx="3212" formatCode="General">
                  <c:v>-1.7317300000000001E-2</c:v>
                </c:pt>
                <c:pt idx="3213" formatCode="General">
                  <c:v>-1.0163200000000001E-2</c:v>
                </c:pt>
                <c:pt idx="3214">
                  <c:v>-3.1224500000000001E-3</c:v>
                </c:pt>
                <c:pt idx="3215">
                  <c:v>3.71558E-3</c:v>
                </c:pt>
                <c:pt idx="3216" formatCode="General">
                  <c:v>1.02793E-2</c:v>
                </c:pt>
                <c:pt idx="3217" formatCode="General">
                  <c:v>1.6519200000000001E-2</c:v>
                </c:pt>
                <c:pt idx="3218" formatCode="General">
                  <c:v>2.2408299999999999E-2</c:v>
                </c:pt>
                <c:pt idx="3219" formatCode="General">
                  <c:v>2.7944299999999998E-2</c:v>
                </c:pt>
                <c:pt idx="3220" formatCode="General">
                  <c:v>3.31527E-2</c:v>
                </c:pt>
                <c:pt idx="3221" formatCode="General">
                  <c:v>3.8084100000000003E-2</c:v>
                </c:pt>
                <c:pt idx="3222" formatCode="General">
                  <c:v>4.28054E-2</c:v>
                </c:pt>
                <c:pt idx="3223" formatCode="General">
                  <c:v>4.7391700000000002E-2</c:v>
                </c:pt>
                <c:pt idx="3224" formatCode="General">
                  <c:v>5.1922299999999998E-2</c:v>
                </c:pt>
                <c:pt idx="3225" formatCode="General">
                  <c:v>5.6475999999999998E-2</c:v>
                </c:pt>
                <c:pt idx="3226" formatCode="General">
                  <c:v>6.1124499999999998E-2</c:v>
                </c:pt>
                <c:pt idx="3227" formatCode="General">
                  <c:v>6.5926700000000005E-2</c:v>
                </c:pt>
                <c:pt idx="3228" formatCode="General">
                  <c:v>7.0926900000000001E-2</c:v>
                </c:pt>
                <c:pt idx="3229" formatCode="General">
                  <c:v>7.6151700000000003E-2</c:v>
                </c:pt>
                <c:pt idx="3230" formatCode="General">
                  <c:v>8.1609500000000001E-2</c:v>
                </c:pt>
                <c:pt idx="3231" formatCode="General">
                  <c:v>8.7289699999999998E-2</c:v>
                </c:pt>
                <c:pt idx="3232" formatCode="General">
                  <c:v>9.3164999999999998E-2</c:v>
                </c:pt>
                <c:pt idx="3233" formatCode="General">
                  <c:v>9.9189600000000003E-2</c:v>
                </c:pt>
                <c:pt idx="3234" formatCode="General">
                  <c:v>0.105296</c:v>
                </c:pt>
                <c:pt idx="3235" formatCode="General">
                  <c:v>0.111397</c:v>
                </c:pt>
                <c:pt idx="3236" formatCode="General">
                  <c:v>0.117392</c:v>
                </c:pt>
                <c:pt idx="3237" formatCode="General">
                  <c:v>0.12317699999999999</c:v>
                </c:pt>
                <c:pt idx="3238" formatCode="General">
                  <c:v>0.12865399999999999</c:v>
                </c:pt>
                <c:pt idx="3239" formatCode="General">
                  <c:v>0.133739</c:v>
                </c:pt>
                <c:pt idx="3240" formatCode="General">
                  <c:v>0.13836100000000001</c:v>
                </c:pt>
                <c:pt idx="3241" formatCode="General">
                  <c:v>0.14247000000000001</c:v>
                </c:pt>
                <c:pt idx="3242" formatCode="General">
                  <c:v>0.146039</c:v>
                </c:pt>
                <c:pt idx="3243" formatCode="General">
                  <c:v>0.14907000000000001</c:v>
                </c:pt>
                <c:pt idx="3244" formatCode="General">
                  <c:v>0.15159</c:v>
                </c:pt>
                <c:pt idx="3245" formatCode="General">
                  <c:v>0.15364900000000001</c:v>
                </c:pt>
                <c:pt idx="3246" formatCode="General">
                  <c:v>0.15532000000000001</c:v>
                </c:pt>
                <c:pt idx="3247" formatCode="General">
                  <c:v>0.15670100000000001</c:v>
                </c:pt>
                <c:pt idx="3248" formatCode="General">
                  <c:v>0.15790000000000001</c:v>
                </c:pt>
                <c:pt idx="3249" formatCode="General">
                  <c:v>0.159023</c:v>
                </c:pt>
                <c:pt idx="3250" formatCode="General">
                  <c:v>0.16017300000000001</c:v>
                </c:pt>
                <c:pt idx="3251" formatCode="General">
                  <c:v>0.16144500000000001</c:v>
                </c:pt>
                <c:pt idx="3252" formatCode="General">
                  <c:v>0.16292699999999999</c:v>
                </c:pt>
                <c:pt idx="3253" formatCode="General">
                  <c:v>0.164685</c:v>
                </c:pt>
                <c:pt idx="3254" formatCode="General">
                  <c:v>0.16675999999999999</c:v>
                </c:pt>
                <c:pt idx="3255" formatCode="General">
                  <c:v>0.16916900000000001</c:v>
                </c:pt>
                <c:pt idx="3256" formatCode="General">
                  <c:v>0.171902</c:v>
                </c:pt>
                <c:pt idx="3257" formatCode="General">
                  <c:v>0.17492099999999999</c:v>
                </c:pt>
                <c:pt idx="3258" formatCode="General">
                  <c:v>0.17815900000000001</c:v>
                </c:pt>
                <c:pt idx="3259" formatCode="General">
                  <c:v>0.18152799999999999</c:v>
                </c:pt>
                <c:pt idx="3260" formatCode="General">
                  <c:v>0.18492600000000001</c:v>
                </c:pt>
                <c:pt idx="3261" formatCode="General">
                  <c:v>0.18825</c:v>
                </c:pt>
                <c:pt idx="3262" formatCode="General">
                  <c:v>0.19139300000000001</c:v>
                </c:pt>
                <c:pt idx="3263" formatCode="General">
                  <c:v>0.19425300000000001</c:v>
                </c:pt>
                <c:pt idx="3264" formatCode="General">
                  <c:v>0.19673399999999999</c:v>
                </c:pt>
                <c:pt idx="3265" formatCode="General">
                  <c:v>0.19875300000000001</c:v>
                </c:pt>
                <c:pt idx="3266" formatCode="General">
                  <c:v>0.20024900000000001</c:v>
                </c:pt>
                <c:pt idx="3267" formatCode="General">
                  <c:v>0.201183</c:v>
                </c:pt>
                <c:pt idx="3268" formatCode="General">
                  <c:v>0.201543</c:v>
                </c:pt>
                <c:pt idx="3269" formatCode="General">
                  <c:v>0.20134299999999999</c:v>
                </c:pt>
                <c:pt idx="3270" formatCode="General">
                  <c:v>0.20062199999999999</c:v>
                </c:pt>
                <c:pt idx="3271" formatCode="General">
                  <c:v>0.19944700000000001</c:v>
                </c:pt>
                <c:pt idx="3272" formatCode="General">
                  <c:v>0.19789899999999999</c:v>
                </c:pt>
                <c:pt idx="3273" formatCode="General">
                  <c:v>0.19606799999999999</c:v>
                </c:pt>
                <c:pt idx="3274" formatCode="General">
                  <c:v>0.19404099999999999</c:v>
                </c:pt>
                <c:pt idx="3275" formatCode="General">
                  <c:v>0.19190499999999999</c:v>
                </c:pt>
                <c:pt idx="3276" formatCode="General">
                  <c:v>0.18974299999999999</c:v>
                </c:pt>
                <c:pt idx="3277" formatCode="General">
                  <c:v>0.187635</c:v>
                </c:pt>
                <c:pt idx="3278" formatCode="General">
                  <c:v>0.18565000000000001</c:v>
                </c:pt>
                <c:pt idx="3279" formatCode="General">
                  <c:v>0.183835</c:v>
                </c:pt>
                <c:pt idx="3280" formatCode="General">
                  <c:v>0.18221599999999999</c:v>
                </c:pt>
                <c:pt idx="3281" formatCode="General">
                  <c:v>0.180786</c:v>
                </c:pt>
                <c:pt idx="3282" formatCode="General">
                  <c:v>0.17951300000000001</c:v>
                </c:pt>
                <c:pt idx="3283" formatCode="General">
                  <c:v>0.178342</c:v>
                </c:pt>
                <c:pt idx="3284" formatCode="General">
                  <c:v>0.177203</c:v>
                </c:pt>
                <c:pt idx="3285" formatCode="General">
                  <c:v>0.17601700000000001</c:v>
                </c:pt>
                <c:pt idx="3286" formatCode="General">
                  <c:v>0.174702</c:v>
                </c:pt>
                <c:pt idx="3287" formatCode="General">
                  <c:v>0.173175</c:v>
                </c:pt>
                <c:pt idx="3288" formatCode="General">
                  <c:v>0.17135400000000001</c:v>
                </c:pt>
                <c:pt idx="3289" formatCode="General">
                  <c:v>0.16916800000000001</c:v>
                </c:pt>
                <c:pt idx="3290" formatCode="General">
                  <c:v>0.16655800000000001</c:v>
                </c:pt>
                <c:pt idx="3291" formatCode="General">
                  <c:v>0.163489</c:v>
                </c:pt>
                <c:pt idx="3292" formatCode="General">
                  <c:v>0.15995100000000001</c:v>
                </c:pt>
                <c:pt idx="3293" formatCode="General">
                  <c:v>0.15595700000000001</c:v>
                </c:pt>
                <c:pt idx="3294" formatCode="General">
                  <c:v>0.15154400000000001</c:v>
                </c:pt>
                <c:pt idx="3295" formatCode="General">
                  <c:v>0.14677000000000001</c:v>
                </c:pt>
                <c:pt idx="3296" formatCode="General">
                  <c:v>0.141706</c:v>
                </c:pt>
                <c:pt idx="3297" formatCode="General">
                  <c:v>0.136439</c:v>
                </c:pt>
                <c:pt idx="3298" formatCode="General">
                  <c:v>0.13106400000000001</c:v>
                </c:pt>
                <c:pt idx="3299" formatCode="General">
                  <c:v>0.12568299999999999</c:v>
                </c:pt>
                <c:pt idx="3300" formatCode="General">
                  <c:v>0.12039900000000001</c:v>
                </c:pt>
                <c:pt idx="3301" formatCode="General">
                  <c:v>0.11530700000000001</c:v>
                </c:pt>
                <c:pt idx="3302" formatCode="General">
                  <c:v>0.110489</c:v>
                </c:pt>
                <c:pt idx="3303" formatCode="General">
                  <c:v>0.106005</c:v>
                </c:pt>
                <c:pt idx="3304" formatCode="General">
                  <c:v>0.101894</c:v>
                </c:pt>
                <c:pt idx="3305" formatCode="General">
                  <c:v>9.8163299999999995E-2</c:v>
                </c:pt>
                <c:pt idx="3306" formatCode="General">
                  <c:v>9.4798499999999994E-2</c:v>
                </c:pt>
                <c:pt idx="3307" formatCode="General">
                  <c:v>9.1759199999999999E-2</c:v>
                </c:pt>
                <c:pt idx="3308" formatCode="General">
                  <c:v>8.8983699999999999E-2</c:v>
                </c:pt>
                <c:pt idx="3309" formatCode="General">
                  <c:v>8.6389499999999994E-2</c:v>
                </c:pt>
                <c:pt idx="3310" formatCode="General">
                  <c:v>8.3878499999999995E-2</c:v>
                </c:pt>
                <c:pt idx="3311" formatCode="General">
                  <c:v>8.1343499999999999E-2</c:v>
                </c:pt>
                <c:pt idx="3312" formatCode="General">
                  <c:v>7.8676700000000002E-2</c:v>
                </c:pt>
                <c:pt idx="3313" formatCode="General">
                  <c:v>7.5774999999999995E-2</c:v>
                </c:pt>
                <c:pt idx="3314" formatCode="General">
                  <c:v>7.2545499999999999E-2</c:v>
                </c:pt>
                <c:pt idx="3315" formatCode="General">
                  <c:v>6.8910399999999997E-2</c:v>
                </c:pt>
                <c:pt idx="3316" formatCode="General">
                  <c:v>6.4813300000000004E-2</c:v>
                </c:pt>
                <c:pt idx="3317" formatCode="General">
                  <c:v>6.0223100000000002E-2</c:v>
                </c:pt>
                <c:pt idx="3318" formatCode="General">
                  <c:v>5.51356E-2</c:v>
                </c:pt>
                <c:pt idx="3319" formatCode="General">
                  <c:v>4.9573399999999997E-2</c:v>
                </c:pt>
                <c:pt idx="3320" formatCode="General">
                  <c:v>4.3583799999999999E-2</c:v>
                </c:pt>
                <c:pt idx="3321" formatCode="General">
                  <c:v>3.7235999999999998E-2</c:v>
                </c:pt>
                <c:pt idx="3322" formatCode="General">
                  <c:v>3.0617700000000001E-2</c:v>
                </c:pt>
                <c:pt idx="3323" formatCode="General">
                  <c:v>2.3829800000000002E-2</c:v>
                </c:pt>
                <c:pt idx="3324" formatCode="General">
                  <c:v>1.6981099999999999E-2</c:v>
                </c:pt>
                <c:pt idx="3325" formatCode="General">
                  <c:v>1.01812E-2</c:v>
                </c:pt>
                <c:pt idx="3326">
                  <c:v>3.53324E-3</c:v>
                </c:pt>
                <c:pt idx="3327">
                  <c:v>-2.8725999999999999E-3</c:v>
                </c:pt>
                <c:pt idx="3328">
                  <c:v>-8.9638800000000005E-3</c:v>
                </c:pt>
                <c:pt idx="3329" formatCode="General">
                  <c:v>-1.46894E-2</c:v>
                </c:pt>
                <c:pt idx="3330" formatCode="General">
                  <c:v>-2.00217E-2</c:v>
                </c:pt>
                <c:pt idx="3331" formatCode="General">
                  <c:v>-2.4958299999999999E-2</c:v>
                </c:pt>
                <c:pt idx="3332" formatCode="General">
                  <c:v>-2.9521499999999999E-2</c:v>
                </c:pt>
                <c:pt idx="3333" formatCode="General">
                  <c:v>-3.3756500000000002E-2</c:v>
                </c:pt>
              </c:numCache>
            </c:numRef>
          </c:yVal>
          <c:smooth val="1"/>
          <c:extLst>
            <c:ext xmlns:c16="http://schemas.microsoft.com/office/drawing/2014/chart" uri="{C3380CC4-5D6E-409C-BE32-E72D297353CC}">
              <c16:uniqueId val="{00000000-A749-4655-B5E2-0D97987ED7C6}"/>
            </c:ext>
          </c:extLst>
        </c:ser>
        <c:ser>
          <c:idx val="1"/>
          <c:order val="1"/>
          <c:tx>
            <c:v>FEM - 1 mode</c:v>
          </c:tx>
          <c:spPr>
            <a:ln w="19050"/>
          </c:spPr>
          <c:marker>
            <c:symbol val="none"/>
          </c:marker>
          <c:xVal>
            <c:numRef>
              <c:f>'double-span'!$A$9:$A$3342</c:f>
              <c:numCache>
                <c:formatCode>0.00E+00</c:formatCode>
                <c:ptCount val="3334"/>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pt idx="2223" formatCode="General">
                  <c:v>3.3344999999999998</c:v>
                </c:pt>
                <c:pt idx="2224" formatCode="General">
                  <c:v>3.3359999999999999</c:v>
                </c:pt>
                <c:pt idx="2225" formatCode="General">
                  <c:v>3.3374999999999999</c:v>
                </c:pt>
                <c:pt idx="2226" formatCode="General">
                  <c:v>3.339</c:v>
                </c:pt>
                <c:pt idx="2227" formatCode="General">
                  <c:v>3.3405</c:v>
                </c:pt>
                <c:pt idx="2228" formatCode="General">
                  <c:v>3.3420000000000001</c:v>
                </c:pt>
                <c:pt idx="2229" formatCode="General">
                  <c:v>3.3435000000000001</c:v>
                </c:pt>
                <c:pt idx="2230" formatCode="General">
                  <c:v>3.3450000000000002</c:v>
                </c:pt>
                <c:pt idx="2231" formatCode="General">
                  <c:v>3.3464999999999998</c:v>
                </c:pt>
                <c:pt idx="2232" formatCode="General">
                  <c:v>3.3479999999999999</c:v>
                </c:pt>
                <c:pt idx="2233" formatCode="General">
                  <c:v>3.3494999999999999</c:v>
                </c:pt>
                <c:pt idx="2234" formatCode="General">
                  <c:v>3.351</c:v>
                </c:pt>
                <c:pt idx="2235" formatCode="General">
                  <c:v>3.3525</c:v>
                </c:pt>
                <c:pt idx="2236" formatCode="General">
                  <c:v>3.3540000000000001</c:v>
                </c:pt>
                <c:pt idx="2237" formatCode="General">
                  <c:v>3.3555000000000001</c:v>
                </c:pt>
                <c:pt idx="2238" formatCode="General">
                  <c:v>3.3570000000000002</c:v>
                </c:pt>
                <c:pt idx="2239" formatCode="General">
                  <c:v>3.3584999999999998</c:v>
                </c:pt>
                <c:pt idx="2240" formatCode="General">
                  <c:v>3.36</c:v>
                </c:pt>
                <c:pt idx="2241" formatCode="General">
                  <c:v>3.3614999999999999</c:v>
                </c:pt>
                <c:pt idx="2242" formatCode="General">
                  <c:v>3.363</c:v>
                </c:pt>
                <c:pt idx="2243" formatCode="General">
                  <c:v>3.3645</c:v>
                </c:pt>
                <c:pt idx="2244" formatCode="General">
                  <c:v>3.3660000000000001</c:v>
                </c:pt>
                <c:pt idx="2245" formatCode="General">
                  <c:v>3.3675000000000002</c:v>
                </c:pt>
                <c:pt idx="2246" formatCode="General">
                  <c:v>3.3690000000000002</c:v>
                </c:pt>
                <c:pt idx="2247" formatCode="General">
                  <c:v>3.3704999999999998</c:v>
                </c:pt>
                <c:pt idx="2248" formatCode="General">
                  <c:v>3.3719999999999999</c:v>
                </c:pt>
                <c:pt idx="2249" formatCode="General">
                  <c:v>3.3734999999999999</c:v>
                </c:pt>
                <c:pt idx="2250" formatCode="General">
                  <c:v>3.375</c:v>
                </c:pt>
                <c:pt idx="2251" formatCode="General">
                  <c:v>3.3765000000000001</c:v>
                </c:pt>
                <c:pt idx="2252" formatCode="General">
                  <c:v>3.3780000000000001</c:v>
                </c:pt>
                <c:pt idx="2253" formatCode="General">
                  <c:v>3.3795000000000002</c:v>
                </c:pt>
                <c:pt idx="2254" formatCode="General">
                  <c:v>3.3809999999999998</c:v>
                </c:pt>
                <c:pt idx="2255" formatCode="General">
                  <c:v>3.3824999999999998</c:v>
                </c:pt>
                <c:pt idx="2256" formatCode="General">
                  <c:v>3.3839999999999999</c:v>
                </c:pt>
                <c:pt idx="2257" formatCode="General">
                  <c:v>3.3855</c:v>
                </c:pt>
                <c:pt idx="2258" formatCode="General">
                  <c:v>3.387</c:v>
                </c:pt>
                <c:pt idx="2259" formatCode="General">
                  <c:v>3.3885000000000001</c:v>
                </c:pt>
                <c:pt idx="2260" formatCode="General">
                  <c:v>3.39</c:v>
                </c:pt>
                <c:pt idx="2261" formatCode="General">
                  <c:v>3.3915000000000002</c:v>
                </c:pt>
                <c:pt idx="2262" formatCode="General">
                  <c:v>3.3929999999999998</c:v>
                </c:pt>
                <c:pt idx="2263" formatCode="General">
                  <c:v>3.3944999999999999</c:v>
                </c:pt>
                <c:pt idx="2264" formatCode="General">
                  <c:v>3.3959999999999999</c:v>
                </c:pt>
                <c:pt idx="2265" formatCode="General">
                  <c:v>3.3975</c:v>
                </c:pt>
                <c:pt idx="2266" formatCode="General">
                  <c:v>3.399</c:v>
                </c:pt>
                <c:pt idx="2267" formatCode="General">
                  <c:v>3.4005000000000001</c:v>
                </c:pt>
                <c:pt idx="2268" formatCode="General">
                  <c:v>3.4020000000000001</c:v>
                </c:pt>
                <c:pt idx="2269" formatCode="General">
                  <c:v>3.4035000000000002</c:v>
                </c:pt>
                <c:pt idx="2270" formatCode="General">
                  <c:v>3.4049999999999998</c:v>
                </c:pt>
                <c:pt idx="2271" formatCode="General">
                  <c:v>3.4064999999999999</c:v>
                </c:pt>
                <c:pt idx="2272" formatCode="General">
                  <c:v>3.4079999999999999</c:v>
                </c:pt>
                <c:pt idx="2273" formatCode="General">
                  <c:v>3.4095</c:v>
                </c:pt>
                <c:pt idx="2274" formatCode="General">
                  <c:v>3.411</c:v>
                </c:pt>
                <c:pt idx="2275" formatCode="General">
                  <c:v>3.4125000000000001</c:v>
                </c:pt>
                <c:pt idx="2276" formatCode="General">
                  <c:v>3.4140000000000001</c:v>
                </c:pt>
                <c:pt idx="2277" formatCode="General">
                  <c:v>3.4155000000000002</c:v>
                </c:pt>
                <c:pt idx="2278" formatCode="General">
                  <c:v>3.4169999999999998</c:v>
                </c:pt>
                <c:pt idx="2279" formatCode="General">
                  <c:v>3.4184999999999999</c:v>
                </c:pt>
                <c:pt idx="2280" formatCode="General">
                  <c:v>3.42</c:v>
                </c:pt>
                <c:pt idx="2281" formatCode="General">
                  <c:v>3.4215</c:v>
                </c:pt>
                <c:pt idx="2282" formatCode="General">
                  <c:v>3.423</c:v>
                </c:pt>
                <c:pt idx="2283" formatCode="General">
                  <c:v>3.4245000000000001</c:v>
                </c:pt>
                <c:pt idx="2284" formatCode="General">
                  <c:v>3.4260000000000002</c:v>
                </c:pt>
                <c:pt idx="2285" formatCode="General">
                  <c:v>3.4275000000000002</c:v>
                </c:pt>
                <c:pt idx="2286" formatCode="General">
                  <c:v>3.4289999999999998</c:v>
                </c:pt>
                <c:pt idx="2287" formatCode="General">
                  <c:v>3.4304999999999999</c:v>
                </c:pt>
                <c:pt idx="2288" formatCode="General">
                  <c:v>3.4319999999999999</c:v>
                </c:pt>
                <c:pt idx="2289" formatCode="General">
                  <c:v>3.4335</c:v>
                </c:pt>
                <c:pt idx="2290" formatCode="General">
                  <c:v>3.4350000000000001</c:v>
                </c:pt>
                <c:pt idx="2291" formatCode="General">
                  <c:v>3.4365000000000001</c:v>
                </c:pt>
                <c:pt idx="2292" formatCode="General">
                  <c:v>3.4380000000000002</c:v>
                </c:pt>
                <c:pt idx="2293" formatCode="General">
                  <c:v>3.4394999999999998</c:v>
                </c:pt>
                <c:pt idx="2294" formatCode="General">
                  <c:v>3.4409999999999998</c:v>
                </c:pt>
                <c:pt idx="2295" formatCode="General">
                  <c:v>3.4424999999999999</c:v>
                </c:pt>
                <c:pt idx="2296" formatCode="General">
                  <c:v>3.444</c:v>
                </c:pt>
                <c:pt idx="2297" formatCode="General">
                  <c:v>3.4455</c:v>
                </c:pt>
                <c:pt idx="2298" formatCode="General">
                  <c:v>3.4470000000000001</c:v>
                </c:pt>
                <c:pt idx="2299" formatCode="General">
                  <c:v>3.4485000000000001</c:v>
                </c:pt>
                <c:pt idx="2300" formatCode="General">
                  <c:v>3.45</c:v>
                </c:pt>
                <c:pt idx="2301" formatCode="General">
                  <c:v>3.4514999999999998</c:v>
                </c:pt>
                <c:pt idx="2302" formatCode="General">
                  <c:v>3.4529999999999998</c:v>
                </c:pt>
                <c:pt idx="2303" formatCode="General">
                  <c:v>3.4544999999999999</c:v>
                </c:pt>
                <c:pt idx="2304" formatCode="General">
                  <c:v>3.456</c:v>
                </c:pt>
                <c:pt idx="2305" formatCode="General">
                  <c:v>3.4575</c:v>
                </c:pt>
                <c:pt idx="2306" formatCode="General">
                  <c:v>3.4590000000000001</c:v>
                </c:pt>
                <c:pt idx="2307" formatCode="General">
                  <c:v>3.4605000000000001</c:v>
                </c:pt>
                <c:pt idx="2308" formatCode="General">
                  <c:v>3.4620000000000002</c:v>
                </c:pt>
                <c:pt idx="2309" formatCode="General">
                  <c:v>3.4634999999999998</c:v>
                </c:pt>
                <c:pt idx="2310" formatCode="General">
                  <c:v>3.4649999999999999</c:v>
                </c:pt>
                <c:pt idx="2311" formatCode="General">
                  <c:v>3.4664999999999999</c:v>
                </c:pt>
                <c:pt idx="2312" formatCode="General">
                  <c:v>3.468</c:v>
                </c:pt>
                <c:pt idx="2313" formatCode="General">
                  <c:v>3.4695</c:v>
                </c:pt>
                <c:pt idx="2314" formatCode="General">
                  <c:v>3.4710000000000001</c:v>
                </c:pt>
                <c:pt idx="2315" formatCode="General">
                  <c:v>3.4725000000000001</c:v>
                </c:pt>
                <c:pt idx="2316" formatCode="General">
                  <c:v>3.4740000000000002</c:v>
                </c:pt>
                <c:pt idx="2317" formatCode="General">
                  <c:v>3.4754999999999998</c:v>
                </c:pt>
                <c:pt idx="2318" formatCode="General">
                  <c:v>3.4769999999999999</c:v>
                </c:pt>
                <c:pt idx="2319" formatCode="General">
                  <c:v>3.4784999999999999</c:v>
                </c:pt>
                <c:pt idx="2320" formatCode="General">
                  <c:v>3.48</c:v>
                </c:pt>
                <c:pt idx="2321" formatCode="General">
                  <c:v>3.4815</c:v>
                </c:pt>
                <c:pt idx="2322" formatCode="General">
                  <c:v>3.4830000000000001</c:v>
                </c:pt>
                <c:pt idx="2323" formatCode="General">
                  <c:v>3.4845000000000002</c:v>
                </c:pt>
                <c:pt idx="2324" formatCode="General">
                  <c:v>3.4860000000000002</c:v>
                </c:pt>
                <c:pt idx="2325" formatCode="General">
                  <c:v>3.4874999999999998</c:v>
                </c:pt>
                <c:pt idx="2326" formatCode="General">
                  <c:v>3.4889999999999999</c:v>
                </c:pt>
                <c:pt idx="2327" formatCode="General">
                  <c:v>3.4904999999999999</c:v>
                </c:pt>
                <c:pt idx="2328" formatCode="General">
                  <c:v>3.492</c:v>
                </c:pt>
                <c:pt idx="2329" formatCode="General">
                  <c:v>3.4935</c:v>
                </c:pt>
                <c:pt idx="2330" formatCode="General">
                  <c:v>3.4950000000000001</c:v>
                </c:pt>
                <c:pt idx="2331" formatCode="General">
                  <c:v>3.4965000000000002</c:v>
                </c:pt>
                <c:pt idx="2332" formatCode="General">
                  <c:v>3.4980000000000002</c:v>
                </c:pt>
                <c:pt idx="2333" formatCode="General">
                  <c:v>3.4994999999999998</c:v>
                </c:pt>
                <c:pt idx="2334" formatCode="General">
                  <c:v>3.5009999999999999</c:v>
                </c:pt>
                <c:pt idx="2335" formatCode="General">
                  <c:v>3.5024999999999999</c:v>
                </c:pt>
                <c:pt idx="2336" formatCode="General">
                  <c:v>3.504</c:v>
                </c:pt>
                <c:pt idx="2337" formatCode="General">
                  <c:v>3.5055000000000001</c:v>
                </c:pt>
                <c:pt idx="2338" formatCode="General">
                  <c:v>3.5070000000000001</c:v>
                </c:pt>
                <c:pt idx="2339" formatCode="General">
                  <c:v>3.5085000000000002</c:v>
                </c:pt>
                <c:pt idx="2340" formatCode="General">
                  <c:v>3.51</c:v>
                </c:pt>
                <c:pt idx="2341" formatCode="General">
                  <c:v>3.5114999999999998</c:v>
                </c:pt>
                <c:pt idx="2342" formatCode="General">
                  <c:v>3.5129999999999999</c:v>
                </c:pt>
                <c:pt idx="2343" formatCode="General">
                  <c:v>3.5145</c:v>
                </c:pt>
                <c:pt idx="2344" formatCode="General">
                  <c:v>3.516</c:v>
                </c:pt>
                <c:pt idx="2345" formatCode="General">
                  <c:v>3.5175000000000001</c:v>
                </c:pt>
                <c:pt idx="2346" formatCode="General">
                  <c:v>3.5190000000000001</c:v>
                </c:pt>
                <c:pt idx="2347" formatCode="General">
                  <c:v>3.5205000000000002</c:v>
                </c:pt>
                <c:pt idx="2348" formatCode="General">
                  <c:v>3.5219999999999998</c:v>
                </c:pt>
                <c:pt idx="2349" formatCode="General">
                  <c:v>3.5234999999999999</c:v>
                </c:pt>
                <c:pt idx="2350" formatCode="General">
                  <c:v>3.5249999999999999</c:v>
                </c:pt>
                <c:pt idx="2351" formatCode="General">
                  <c:v>3.5265</c:v>
                </c:pt>
                <c:pt idx="2352" formatCode="General">
                  <c:v>3.528</c:v>
                </c:pt>
                <c:pt idx="2353" formatCode="General">
                  <c:v>3.5295000000000001</c:v>
                </c:pt>
                <c:pt idx="2354" formatCode="General">
                  <c:v>3.5310000000000001</c:v>
                </c:pt>
                <c:pt idx="2355" formatCode="General">
                  <c:v>3.5325000000000002</c:v>
                </c:pt>
                <c:pt idx="2356" formatCode="General">
                  <c:v>3.5339999999999998</c:v>
                </c:pt>
                <c:pt idx="2357" formatCode="General">
                  <c:v>3.5354999999999999</c:v>
                </c:pt>
                <c:pt idx="2358" formatCode="General">
                  <c:v>3.5369999999999999</c:v>
                </c:pt>
                <c:pt idx="2359" formatCode="General">
                  <c:v>3.5385</c:v>
                </c:pt>
                <c:pt idx="2360" formatCode="General">
                  <c:v>3.54</c:v>
                </c:pt>
                <c:pt idx="2361" formatCode="General">
                  <c:v>3.5415000000000001</c:v>
                </c:pt>
                <c:pt idx="2362" formatCode="General">
                  <c:v>3.5430000000000001</c:v>
                </c:pt>
                <c:pt idx="2363" formatCode="General">
                  <c:v>3.5445000000000002</c:v>
                </c:pt>
                <c:pt idx="2364" formatCode="General">
                  <c:v>3.5459999999999998</c:v>
                </c:pt>
                <c:pt idx="2365" formatCode="General">
                  <c:v>3.5474999999999999</c:v>
                </c:pt>
                <c:pt idx="2366" formatCode="General">
                  <c:v>3.5489999999999999</c:v>
                </c:pt>
                <c:pt idx="2367" formatCode="General">
                  <c:v>3.5505</c:v>
                </c:pt>
                <c:pt idx="2368" formatCode="General">
                  <c:v>3.552</c:v>
                </c:pt>
                <c:pt idx="2369" formatCode="General">
                  <c:v>3.5535000000000001</c:v>
                </c:pt>
                <c:pt idx="2370" formatCode="General">
                  <c:v>3.5550000000000002</c:v>
                </c:pt>
                <c:pt idx="2371" formatCode="General">
                  <c:v>3.5565000000000002</c:v>
                </c:pt>
                <c:pt idx="2372" formatCode="General">
                  <c:v>3.5579999999999998</c:v>
                </c:pt>
                <c:pt idx="2373" formatCode="General">
                  <c:v>3.5594999999999999</c:v>
                </c:pt>
                <c:pt idx="2374" formatCode="General">
                  <c:v>3.5609999999999999</c:v>
                </c:pt>
                <c:pt idx="2375" formatCode="General">
                  <c:v>3.5625</c:v>
                </c:pt>
                <c:pt idx="2376" formatCode="General">
                  <c:v>3.5640000000000001</c:v>
                </c:pt>
                <c:pt idx="2377" formatCode="General">
                  <c:v>3.5655000000000001</c:v>
                </c:pt>
                <c:pt idx="2378" formatCode="General">
                  <c:v>3.5670000000000002</c:v>
                </c:pt>
                <c:pt idx="2379" formatCode="General">
                  <c:v>3.5684999999999998</c:v>
                </c:pt>
                <c:pt idx="2380" formatCode="General">
                  <c:v>3.57</c:v>
                </c:pt>
                <c:pt idx="2381" formatCode="General">
                  <c:v>3.5714999999999999</c:v>
                </c:pt>
                <c:pt idx="2382" formatCode="General">
                  <c:v>3.573</c:v>
                </c:pt>
                <c:pt idx="2383" formatCode="General">
                  <c:v>3.5745</c:v>
                </c:pt>
                <c:pt idx="2384" formatCode="General">
                  <c:v>3.5760000000000001</c:v>
                </c:pt>
                <c:pt idx="2385" formatCode="General">
                  <c:v>3.5775000000000001</c:v>
                </c:pt>
                <c:pt idx="2386" formatCode="General">
                  <c:v>3.5790000000000002</c:v>
                </c:pt>
                <c:pt idx="2387" formatCode="General">
                  <c:v>3.5804999999999998</c:v>
                </c:pt>
                <c:pt idx="2388" formatCode="General">
                  <c:v>3.5819999999999999</c:v>
                </c:pt>
                <c:pt idx="2389" formatCode="General">
                  <c:v>3.5834999999999999</c:v>
                </c:pt>
                <c:pt idx="2390" formatCode="General">
                  <c:v>3.585</c:v>
                </c:pt>
                <c:pt idx="2391" formatCode="General">
                  <c:v>3.5865</c:v>
                </c:pt>
                <c:pt idx="2392" formatCode="General">
                  <c:v>3.5880000000000001</c:v>
                </c:pt>
                <c:pt idx="2393" formatCode="General">
                  <c:v>3.5895000000000001</c:v>
                </c:pt>
                <c:pt idx="2394" formatCode="General">
                  <c:v>3.5910000000000002</c:v>
                </c:pt>
                <c:pt idx="2395" formatCode="General">
                  <c:v>3.5924999999999998</c:v>
                </c:pt>
                <c:pt idx="2396" formatCode="General">
                  <c:v>3.5939999999999999</c:v>
                </c:pt>
                <c:pt idx="2397" formatCode="General">
                  <c:v>3.5954999999999999</c:v>
                </c:pt>
                <c:pt idx="2398" formatCode="General">
                  <c:v>3.597</c:v>
                </c:pt>
                <c:pt idx="2399" formatCode="General">
                  <c:v>3.5985</c:v>
                </c:pt>
                <c:pt idx="2400" formatCode="General">
                  <c:v>3.6</c:v>
                </c:pt>
                <c:pt idx="2401" formatCode="General">
                  <c:v>3.6015000000000001</c:v>
                </c:pt>
                <c:pt idx="2402" formatCode="General">
                  <c:v>3.6030000000000002</c:v>
                </c:pt>
                <c:pt idx="2403" formatCode="General">
                  <c:v>3.6044999999999998</c:v>
                </c:pt>
                <c:pt idx="2404" formatCode="General">
                  <c:v>3.6059999999999999</c:v>
                </c:pt>
                <c:pt idx="2405" formatCode="General">
                  <c:v>3.6074999999999999</c:v>
                </c:pt>
                <c:pt idx="2406" formatCode="General">
                  <c:v>3.609</c:v>
                </c:pt>
                <c:pt idx="2407" formatCode="General">
                  <c:v>3.6105</c:v>
                </c:pt>
                <c:pt idx="2408" formatCode="General">
                  <c:v>3.6120000000000001</c:v>
                </c:pt>
                <c:pt idx="2409" formatCode="General">
                  <c:v>3.6135000000000002</c:v>
                </c:pt>
                <c:pt idx="2410" formatCode="General">
                  <c:v>3.6150000000000002</c:v>
                </c:pt>
                <c:pt idx="2411" formatCode="General">
                  <c:v>3.6164999999999998</c:v>
                </c:pt>
                <c:pt idx="2412" formatCode="General">
                  <c:v>3.6179999999999999</c:v>
                </c:pt>
                <c:pt idx="2413" formatCode="General">
                  <c:v>3.6194999999999999</c:v>
                </c:pt>
                <c:pt idx="2414" formatCode="General">
                  <c:v>3.621</c:v>
                </c:pt>
                <c:pt idx="2415" formatCode="General">
                  <c:v>3.6225000000000001</c:v>
                </c:pt>
                <c:pt idx="2416" formatCode="General">
                  <c:v>3.6240000000000001</c:v>
                </c:pt>
                <c:pt idx="2417" formatCode="General">
                  <c:v>3.6255000000000002</c:v>
                </c:pt>
                <c:pt idx="2418" formatCode="General">
                  <c:v>3.6269999999999998</c:v>
                </c:pt>
                <c:pt idx="2419" formatCode="General">
                  <c:v>3.6284999999999998</c:v>
                </c:pt>
                <c:pt idx="2420" formatCode="General">
                  <c:v>3.63</c:v>
                </c:pt>
                <c:pt idx="2421" formatCode="General">
                  <c:v>3.6315</c:v>
                </c:pt>
                <c:pt idx="2422" formatCode="General">
                  <c:v>3.633</c:v>
                </c:pt>
                <c:pt idx="2423" formatCode="General">
                  <c:v>3.6345000000000001</c:v>
                </c:pt>
                <c:pt idx="2424" formatCode="General">
                  <c:v>3.6360000000000001</c:v>
                </c:pt>
                <c:pt idx="2425" formatCode="General">
                  <c:v>3.6375000000000002</c:v>
                </c:pt>
                <c:pt idx="2426" formatCode="General">
                  <c:v>3.6389999999999998</c:v>
                </c:pt>
                <c:pt idx="2427" formatCode="General">
                  <c:v>3.6404999999999998</c:v>
                </c:pt>
                <c:pt idx="2428" formatCode="General">
                  <c:v>3.6419999999999999</c:v>
                </c:pt>
                <c:pt idx="2429" formatCode="General">
                  <c:v>3.6435</c:v>
                </c:pt>
                <c:pt idx="2430" formatCode="General">
                  <c:v>3.645</c:v>
                </c:pt>
                <c:pt idx="2431" formatCode="General">
                  <c:v>3.6465000000000001</c:v>
                </c:pt>
                <c:pt idx="2432" formatCode="General">
                  <c:v>3.6480000000000001</c:v>
                </c:pt>
                <c:pt idx="2433" formatCode="General">
                  <c:v>3.6495000000000002</c:v>
                </c:pt>
                <c:pt idx="2434" formatCode="General">
                  <c:v>3.6509999999999998</c:v>
                </c:pt>
                <c:pt idx="2435" formatCode="General">
                  <c:v>3.6524999999999999</c:v>
                </c:pt>
                <c:pt idx="2436" formatCode="General">
                  <c:v>3.6539999999999999</c:v>
                </c:pt>
                <c:pt idx="2437" formatCode="General">
                  <c:v>3.6555</c:v>
                </c:pt>
                <c:pt idx="2438" formatCode="General">
                  <c:v>3.657</c:v>
                </c:pt>
                <c:pt idx="2439" formatCode="General">
                  <c:v>3.6585000000000001</c:v>
                </c:pt>
                <c:pt idx="2440" formatCode="General">
                  <c:v>3.66</c:v>
                </c:pt>
                <c:pt idx="2441" formatCode="General">
                  <c:v>3.6615000000000002</c:v>
                </c:pt>
                <c:pt idx="2442" formatCode="General">
                  <c:v>3.6629999999999998</c:v>
                </c:pt>
                <c:pt idx="2443" formatCode="General">
                  <c:v>3.6644999999999999</c:v>
                </c:pt>
                <c:pt idx="2444" formatCode="General">
                  <c:v>3.6659999999999999</c:v>
                </c:pt>
                <c:pt idx="2445" formatCode="General">
                  <c:v>3.6675</c:v>
                </c:pt>
                <c:pt idx="2446" formatCode="General">
                  <c:v>3.669</c:v>
                </c:pt>
                <c:pt idx="2447" formatCode="General">
                  <c:v>3.6705000000000001</c:v>
                </c:pt>
                <c:pt idx="2448" formatCode="General">
                  <c:v>3.6720000000000002</c:v>
                </c:pt>
                <c:pt idx="2449" formatCode="General">
                  <c:v>3.6735000000000002</c:v>
                </c:pt>
                <c:pt idx="2450" formatCode="General">
                  <c:v>3.6749999999999998</c:v>
                </c:pt>
                <c:pt idx="2451" formatCode="General">
                  <c:v>3.6764999999999999</c:v>
                </c:pt>
                <c:pt idx="2452" formatCode="General">
                  <c:v>3.6779999999999999</c:v>
                </c:pt>
                <c:pt idx="2453" formatCode="General">
                  <c:v>3.6795</c:v>
                </c:pt>
                <c:pt idx="2454" formatCode="General">
                  <c:v>3.681</c:v>
                </c:pt>
                <c:pt idx="2455" formatCode="General">
                  <c:v>3.6825000000000001</c:v>
                </c:pt>
                <c:pt idx="2456" formatCode="General">
                  <c:v>3.6840000000000002</c:v>
                </c:pt>
                <c:pt idx="2457" formatCode="General">
                  <c:v>3.6855000000000002</c:v>
                </c:pt>
                <c:pt idx="2458" formatCode="General">
                  <c:v>3.6869999999999998</c:v>
                </c:pt>
                <c:pt idx="2459" formatCode="General">
                  <c:v>3.6884999999999999</c:v>
                </c:pt>
                <c:pt idx="2460" formatCode="General">
                  <c:v>3.69</c:v>
                </c:pt>
                <c:pt idx="2461" formatCode="General">
                  <c:v>3.6915</c:v>
                </c:pt>
                <c:pt idx="2462" formatCode="General">
                  <c:v>3.6930000000000001</c:v>
                </c:pt>
                <c:pt idx="2463" formatCode="General">
                  <c:v>3.6945000000000001</c:v>
                </c:pt>
                <c:pt idx="2464" formatCode="General">
                  <c:v>3.6960000000000002</c:v>
                </c:pt>
                <c:pt idx="2465" formatCode="General">
                  <c:v>3.6974999999999998</c:v>
                </c:pt>
                <c:pt idx="2466" formatCode="General">
                  <c:v>3.6989999999999998</c:v>
                </c:pt>
                <c:pt idx="2467" formatCode="General">
                  <c:v>3.7004999999999999</c:v>
                </c:pt>
                <c:pt idx="2468" formatCode="General">
                  <c:v>3.702</c:v>
                </c:pt>
                <c:pt idx="2469" formatCode="General">
                  <c:v>3.7035</c:v>
                </c:pt>
                <c:pt idx="2470" formatCode="General">
                  <c:v>3.7050000000000001</c:v>
                </c:pt>
                <c:pt idx="2471" formatCode="General">
                  <c:v>3.7065000000000001</c:v>
                </c:pt>
                <c:pt idx="2472" formatCode="General">
                  <c:v>3.7080000000000002</c:v>
                </c:pt>
                <c:pt idx="2473" formatCode="General">
                  <c:v>3.7094999999999998</c:v>
                </c:pt>
                <c:pt idx="2474" formatCode="General">
                  <c:v>3.7109999999999999</c:v>
                </c:pt>
                <c:pt idx="2475" formatCode="General">
                  <c:v>3.7124999999999999</c:v>
                </c:pt>
                <c:pt idx="2476" formatCode="General">
                  <c:v>3.714</c:v>
                </c:pt>
                <c:pt idx="2477" formatCode="General">
                  <c:v>3.7155</c:v>
                </c:pt>
                <c:pt idx="2478" formatCode="General">
                  <c:v>3.7170000000000001</c:v>
                </c:pt>
                <c:pt idx="2479" formatCode="General">
                  <c:v>3.7185000000000001</c:v>
                </c:pt>
                <c:pt idx="2480" formatCode="General">
                  <c:v>3.72</c:v>
                </c:pt>
                <c:pt idx="2481" formatCode="General">
                  <c:v>3.7214999999999998</c:v>
                </c:pt>
                <c:pt idx="2482" formatCode="General">
                  <c:v>3.7229999999999999</c:v>
                </c:pt>
                <c:pt idx="2483" formatCode="General">
                  <c:v>3.7244999999999999</c:v>
                </c:pt>
                <c:pt idx="2484" formatCode="General">
                  <c:v>3.726</c:v>
                </c:pt>
                <c:pt idx="2485" formatCode="General">
                  <c:v>3.7275</c:v>
                </c:pt>
                <c:pt idx="2486" formatCode="General">
                  <c:v>3.7290000000000001</c:v>
                </c:pt>
                <c:pt idx="2487" formatCode="General">
                  <c:v>3.7305000000000001</c:v>
                </c:pt>
                <c:pt idx="2488" formatCode="General">
                  <c:v>3.7320000000000002</c:v>
                </c:pt>
                <c:pt idx="2489" formatCode="General">
                  <c:v>3.7334999999999998</c:v>
                </c:pt>
                <c:pt idx="2490" formatCode="General">
                  <c:v>3.7349999999999999</c:v>
                </c:pt>
                <c:pt idx="2491" formatCode="General">
                  <c:v>3.7364999999999999</c:v>
                </c:pt>
                <c:pt idx="2492" formatCode="General">
                  <c:v>3.738</c:v>
                </c:pt>
                <c:pt idx="2493" formatCode="General">
                  <c:v>3.7395</c:v>
                </c:pt>
                <c:pt idx="2494" formatCode="General">
                  <c:v>3.7410000000000001</c:v>
                </c:pt>
                <c:pt idx="2495" formatCode="General">
                  <c:v>3.7425000000000002</c:v>
                </c:pt>
                <c:pt idx="2496" formatCode="General">
                  <c:v>3.7440000000000002</c:v>
                </c:pt>
                <c:pt idx="2497" formatCode="General">
                  <c:v>3.7454999999999998</c:v>
                </c:pt>
                <c:pt idx="2498" formatCode="General">
                  <c:v>3.7469999999999999</c:v>
                </c:pt>
                <c:pt idx="2499" formatCode="General">
                  <c:v>3.7484999999999999</c:v>
                </c:pt>
                <c:pt idx="2500" formatCode="General">
                  <c:v>3.75</c:v>
                </c:pt>
                <c:pt idx="2501" formatCode="General">
                  <c:v>3.7515000000000001</c:v>
                </c:pt>
                <c:pt idx="2502" formatCode="General">
                  <c:v>3.7530000000000001</c:v>
                </c:pt>
                <c:pt idx="2503" formatCode="General">
                  <c:v>3.7545000000000002</c:v>
                </c:pt>
                <c:pt idx="2504" formatCode="General">
                  <c:v>3.7559999999999998</c:v>
                </c:pt>
                <c:pt idx="2505" formatCode="General">
                  <c:v>3.7574999999999998</c:v>
                </c:pt>
                <c:pt idx="2506" formatCode="General">
                  <c:v>3.7589999999999999</c:v>
                </c:pt>
                <c:pt idx="2507" formatCode="General">
                  <c:v>3.7605</c:v>
                </c:pt>
                <c:pt idx="2508" formatCode="General">
                  <c:v>3.762</c:v>
                </c:pt>
                <c:pt idx="2509" formatCode="General">
                  <c:v>3.7635000000000001</c:v>
                </c:pt>
                <c:pt idx="2510" formatCode="General">
                  <c:v>3.7650000000000001</c:v>
                </c:pt>
                <c:pt idx="2511" formatCode="General">
                  <c:v>3.7665000000000002</c:v>
                </c:pt>
                <c:pt idx="2512" formatCode="General">
                  <c:v>3.7679999999999998</c:v>
                </c:pt>
                <c:pt idx="2513" formatCode="General">
                  <c:v>3.7694999999999999</c:v>
                </c:pt>
                <c:pt idx="2514" formatCode="General">
                  <c:v>3.7709999999999999</c:v>
                </c:pt>
                <c:pt idx="2515" formatCode="General">
                  <c:v>3.7725</c:v>
                </c:pt>
                <c:pt idx="2516" formatCode="General">
                  <c:v>3.774</c:v>
                </c:pt>
                <c:pt idx="2517" formatCode="General">
                  <c:v>3.7755000000000001</c:v>
                </c:pt>
                <c:pt idx="2518" formatCode="General">
                  <c:v>3.7770000000000001</c:v>
                </c:pt>
                <c:pt idx="2519" formatCode="General">
                  <c:v>3.7785000000000002</c:v>
                </c:pt>
                <c:pt idx="2520" formatCode="General">
                  <c:v>3.78</c:v>
                </c:pt>
                <c:pt idx="2521" formatCode="General">
                  <c:v>3.7814999999999999</c:v>
                </c:pt>
                <c:pt idx="2522" formatCode="General">
                  <c:v>3.7829999999999999</c:v>
                </c:pt>
                <c:pt idx="2523" formatCode="General">
                  <c:v>3.7845</c:v>
                </c:pt>
                <c:pt idx="2524" formatCode="General">
                  <c:v>3.786</c:v>
                </c:pt>
                <c:pt idx="2525" formatCode="General">
                  <c:v>3.7875000000000001</c:v>
                </c:pt>
                <c:pt idx="2526" formatCode="General">
                  <c:v>3.7890000000000001</c:v>
                </c:pt>
                <c:pt idx="2527" formatCode="General">
                  <c:v>3.7905000000000002</c:v>
                </c:pt>
                <c:pt idx="2528" formatCode="General">
                  <c:v>3.7919999999999998</c:v>
                </c:pt>
                <c:pt idx="2529" formatCode="General">
                  <c:v>3.7934999999999999</c:v>
                </c:pt>
                <c:pt idx="2530" formatCode="General">
                  <c:v>3.7949999999999999</c:v>
                </c:pt>
                <c:pt idx="2531" formatCode="General">
                  <c:v>3.7965</c:v>
                </c:pt>
                <c:pt idx="2532" formatCode="General">
                  <c:v>3.798</c:v>
                </c:pt>
                <c:pt idx="2533" formatCode="General">
                  <c:v>3.7995000000000001</c:v>
                </c:pt>
                <c:pt idx="2534" formatCode="General">
                  <c:v>3.8010000000000002</c:v>
                </c:pt>
                <c:pt idx="2535" formatCode="General">
                  <c:v>3.8025000000000002</c:v>
                </c:pt>
                <c:pt idx="2536" formatCode="General">
                  <c:v>3.8039999999999998</c:v>
                </c:pt>
                <c:pt idx="2537" formatCode="General">
                  <c:v>3.8054999999999999</c:v>
                </c:pt>
                <c:pt idx="2538" formatCode="General">
                  <c:v>3.8069999999999999</c:v>
                </c:pt>
                <c:pt idx="2539" formatCode="General">
                  <c:v>3.8085</c:v>
                </c:pt>
                <c:pt idx="2540" formatCode="General">
                  <c:v>3.81</c:v>
                </c:pt>
                <c:pt idx="2541" formatCode="General">
                  <c:v>3.8115000000000001</c:v>
                </c:pt>
                <c:pt idx="2542" formatCode="General">
                  <c:v>3.8130000000000002</c:v>
                </c:pt>
                <c:pt idx="2543" formatCode="General">
                  <c:v>3.8144999999999998</c:v>
                </c:pt>
                <c:pt idx="2544" formatCode="General">
                  <c:v>3.8159999999999998</c:v>
                </c:pt>
                <c:pt idx="2545" formatCode="General">
                  <c:v>3.8174999999999999</c:v>
                </c:pt>
                <c:pt idx="2546" formatCode="General">
                  <c:v>3.819</c:v>
                </c:pt>
                <c:pt idx="2547" formatCode="General">
                  <c:v>3.8205</c:v>
                </c:pt>
                <c:pt idx="2548" formatCode="General">
                  <c:v>3.8220000000000001</c:v>
                </c:pt>
                <c:pt idx="2549" formatCode="General">
                  <c:v>3.8235000000000001</c:v>
                </c:pt>
                <c:pt idx="2550" formatCode="General">
                  <c:v>3.8250000000000002</c:v>
                </c:pt>
                <c:pt idx="2551" formatCode="General">
                  <c:v>3.8264999999999998</c:v>
                </c:pt>
                <c:pt idx="2552" formatCode="General">
                  <c:v>3.8279999999999998</c:v>
                </c:pt>
                <c:pt idx="2553" formatCode="General">
                  <c:v>3.8294999999999999</c:v>
                </c:pt>
                <c:pt idx="2554" formatCode="General">
                  <c:v>3.831</c:v>
                </c:pt>
                <c:pt idx="2555" formatCode="General">
                  <c:v>3.8325</c:v>
                </c:pt>
                <c:pt idx="2556" formatCode="General">
                  <c:v>3.8340000000000001</c:v>
                </c:pt>
                <c:pt idx="2557" formatCode="General">
                  <c:v>3.8355000000000001</c:v>
                </c:pt>
                <c:pt idx="2558" formatCode="General">
                  <c:v>3.8370000000000002</c:v>
                </c:pt>
                <c:pt idx="2559" formatCode="General">
                  <c:v>3.8384999999999998</c:v>
                </c:pt>
                <c:pt idx="2560" formatCode="General">
                  <c:v>3.84</c:v>
                </c:pt>
                <c:pt idx="2561" formatCode="General">
                  <c:v>3.8414999999999999</c:v>
                </c:pt>
                <c:pt idx="2562" formatCode="General">
                  <c:v>3.843</c:v>
                </c:pt>
                <c:pt idx="2563" formatCode="General">
                  <c:v>3.8445</c:v>
                </c:pt>
                <c:pt idx="2564" formatCode="General">
                  <c:v>3.8460000000000001</c:v>
                </c:pt>
                <c:pt idx="2565" formatCode="General">
                  <c:v>3.8475000000000001</c:v>
                </c:pt>
                <c:pt idx="2566" formatCode="General">
                  <c:v>3.8490000000000002</c:v>
                </c:pt>
                <c:pt idx="2567" formatCode="General">
                  <c:v>3.8504999999999998</c:v>
                </c:pt>
                <c:pt idx="2568" formatCode="General">
                  <c:v>3.8519999999999999</c:v>
                </c:pt>
                <c:pt idx="2569" formatCode="General">
                  <c:v>3.8534999999999999</c:v>
                </c:pt>
                <c:pt idx="2570" formatCode="General">
                  <c:v>3.855</c:v>
                </c:pt>
                <c:pt idx="2571" formatCode="General">
                  <c:v>3.8565</c:v>
                </c:pt>
                <c:pt idx="2572" formatCode="General">
                  <c:v>3.8580000000000001</c:v>
                </c:pt>
                <c:pt idx="2573" formatCode="General">
                  <c:v>3.8595000000000002</c:v>
                </c:pt>
                <c:pt idx="2574" formatCode="General">
                  <c:v>3.8610000000000002</c:v>
                </c:pt>
                <c:pt idx="2575" formatCode="General">
                  <c:v>3.8624999999999998</c:v>
                </c:pt>
                <c:pt idx="2576" formatCode="General">
                  <c:v>3.8639999999999999</c:v>
                </c:pt>
                <c:pt idx="2577" formatCode="General">
                  <c:v>3.8654999999999999</c:v>
                </c:pt>
                <c:pt idx="2578" formatCode="General">
                  <c:v>3.867</c:v>
                </c:pt>
                <c:pt idx="2579" formatCode="General">
                  <c:v>3.8685</c:v>
                </c:pt>
                <c:pt idx="2580" formatCode="General">
                  <c:v>3.87</c:v>
                </c:pt>
                <c:pt idx="2581" formatCode="General">
                  <c:v>3.8715000000000002</c:v>
                </c:pt>
                <c:pt idx="2582" formatCode="General">
                  <c:v>3.8730000000000002</c:v>
                </c:pt>
                <c:pt idx="2583" formatCode="General">
                  <c:v>3.8744999999999998</c:v>
                </c:pt>
                <c:pt idx="2584" formatCode="General">
                  <c:v>3.8759999999999999</c:v>
                </c:pt>
                <c:pt idx="2585" formatCode="General">
                  <c:v>3.8774999999999999</c:v>
                </c:pt>
                <c:pt idx="2586" formatCode="General">
                  <c:v>3.879</c:v>
                </c:pt>
                <c:pt idx="2587" formatCode="General">
                  <c:v>3.8805000000000001</c:v>
                </c:pt>
                <c:pt idx="2588" formatCode="General">
                  <c:v>3.8820000000000001</c:v>
                </c:pt>
                <c:pt idx="2589" formatCode="General">
                  <c:v>3.8835000000000002</c:v>
                </c:pt>
                <c:pt idx="2590" formatCode="General">
                  <c:v>3.8849999999999998</c:v>
                </c:pt>
                <c:pt idx="2591" formatCode="General">
                  <c:v>3.8864999999999998</c:v>
                </c:pt>
                <c:pt idx="2592" formatCode="General">
                  <c:v>3.8879999999999999</c:v>
                </c:pt>
                <c:pt idx="2593" formatCode="General">
                  <c:v>3.8895</c:v>
                </c:pt>
                <c:pt idx="2594" formatCode="General">
                  <c:v>3.891</c:v>
                </c:pt>
                <c:pt idx="2595" formatCode="General">
                  <c:v>3.8925000000000001</c:v>
                </c:pt>
                <c:pt idx="2596" formatCode="General">
                  <c:v>3.8940000000000001</c:v>
                </c:pt>
                <c:pt idx="2597" formatCode="General">
                  <c:v>3.8955000000000002</c:v>
                </c:pt>
                <c:pt idx="2598" formatCode="General">
                  <c:v>3.8969999999999998</c:v>
                </c:pt>
                <c:pt idx="2599" formatCode="General">
                  <c:v>3.8984999999999999</c:v>
                </c:pt>
                <c:pt idx="2600" formatCode="General">
                  <c:v>3.9</c:v>
                </c:pt>
                <c:pt idx="2601" formatCode="General">
                  <c:v>3.9015</c:v>
                </c:pt>
                <c:pt idx="2602" formatCode="General">
                  <c:v>3.903</c:v>
                </c:pt>
                <c:pt idx="2603" formatCode="General">
                  <c:v>3.9045000000000001</c:v>
                </c:pt>
                <c:pt idx="2604" formatCode="General">
                  <c:v>3.9060000000000001</c:v>
                </c:pt>
                <c:pt idx="2605" formatCode="General">
                  <c:v>3.9075000000000002</c:v>
                </c:pt>
                <c:pt idx="2606" formatCode="General">
                  <c:v>3.9089999999999998</c:v>
                </c:pt>
                <c:pt idx="2607" formatCode="General">
                  <c:v>3.9104999999999999</c:v>
                </c:pt>
                <c:pt idx="2608" formatCode="General">
                  <c:v>3.9119999999999999</c:v>
                </c:pt>
                <c:pt idx="2609" formatCode="General">
                  <c:v>3.9135</c:v>
                </c:pt>
                <c:pt idx="2610" formatCode="General">
                  <c:v>3.915</c:v>
                </c:pt>
                <c:pt idx="2611" formatCode="General">
                  <c:v>3.9165000000000001</c:v>
                </c:pt>
                <c:pt idx="2612" formatCode="General">
                  <c:v>3.9180000000000001</c:v>
                </c:pt>
                <c:pt idx="2613" formatCode="General">
                  <c:v>3.9195000000000002</c:v>
                </c:pt>
                <c:pt idx="2614" formatCode="General">
                  <c:v>3.9209999999999998</c:v>
                </c:pt>
                <c:pt idx="2615" formatCode="General">
                  <c:v>3.9224999999999999</c:v>
                </c:pt>
                <c:pt idx="2616" formatCode="General">
                  <c:v>3.9239999999999999</c:v>
                </c:pt>
                <c:pt idx="2617" formatCode="General">
                  <c:v>3.9255</c:v>
                </c:pt>
                <c:pt idx="2618" formatCode="General">
                  <c:v>3.927</c:v>
                </c:pt>
                <c:pt idx="2619" formatCode="General">
                  <c:v>3.9285000000000001</c:v>
                </c:pt>
                <c:pt idx="2620" formatCode="General">
                  <c:v>3.93</c:v>
                </c:pt>
                <c:pt idx="2621" formatCode="General">
                  <c:v>3.9315000000000002</c:v>
                </c:pt>
                <c:pt idx="2622" formatCode="General">
                  <c:v>3.9329999999999998</c:v>
                </c:pt>
                <c:pt idx="2623" formatCode="General">
                  <c:v>3.9344999999999999</c:v>
                </c:pt>
                <c:pt idx="2624" formatCode="General">
                  <c:v>3.9359999999999999</c:v>
                </c:pt>
                <c:pt idx="2625" formatCode="General">
                  <c:v>3.9375</c:v>
                </c:pt>
                <c:pt idx="2626" formatCode="General">
                  <c:v>3.9390000000000001</c:v>
                </c:pt>
                <c:pt idx="2627" formatCode="General">
                  <c:v>3.9405000000000001</c:v>
                </c:pt>
                <c:pt idx="2628" formatCode="General">
                  <c:v>3.9420000000000002</c:v>
                </c:pt>
                <c:pt idx="2629" formatCode="General">
                  <c:v>3.9434999999999998</c:v>
                </c:pt>
                <c:pt idx="2630" formatCode="General">
                  <c:v>3.9449999999999998</c:v>
                </c:pt>
                <c:pt idx="2631" formatCode="General">
                  <c:v>3.9464999999999999</c:v>
                </c:pt>
                <c:pt idx="2632" formatCode="General">
                  <c:v>3.948</c:v>
                </c:pt>
                <c:pt idx="2633" formatCode="General">
                  <c:v>3.9495</c:v>
                </c:pt>
                <c:pt idx="2634" formatCode="General">
                  <c:v>3.9510000000000001</c:v>
                </c:pt>
                <c:pt idx="2635" formatCode="General">
                  <c:v>3.9525000000000001</c:v>
                </c:pt>
                <c:pt idx="2636" formatCode="General">
                  <c:v>3.9540000000000002</c:v>
                </c:pt>
                <c:pt idx="2637" formatCode="General">
                  <c:v>3.9554999999999998</c:v>
                </c:pt>
                <c:pt idx="2638" formatCode="General">
                  <c:v>3.9569999999999999</c:v>
                </c:pt>
                <c:pt idx="2639" formatCode="General">
                  <c:v>3.9584999999999999</c:v>
                </c:pt>
                <c:pt idx="2640" formatCode="General">
                  <c:v>3.96</c:v>
                </c:pt>
                <c:pt idx="2641" formatCode="General">
                  <c:v>3.9615</c:v>
                </c:pt>
                <c:pt idx="2642" formatCode="General">
                  <c:v>3.9630000000000001</c:v>
                </c:pt>
                <c:pt idx="2643" formatCode="General">
                  <c:v>3.9645000000000001</c:v>
                </c:pt>
                <c:pt idx="2644" formatCode="General">
                  <c:v>3.9660000000000002</c:v>
                </c:pt>
                <c:pt idx="2645" formatCode="General">
                  <c:v>3.9674999999999998</c:v>
                </c:pt>
                <c:pt idx="2646" formatCode="General">
                  <c:v>3.9689999999999999</c:v>
                </c:pt>
                <c:pt idx="2647" formatCode="General">
                  <c:v>3.9704999999999999</c:v>
                </c:pt>
                <c:pt idx="2648" formatCode="General">
                  <c:v>3.972</c:v>
                </c:pt>
                <c:pt idx="2649" formatCode="General">
                  <c:v>3.9735</c:v>
                </c:pt>
                <c:pt idx="2650" formatCode="General">
                  <c:v>3.9750000000000001</c:v>
                </c:pt>
                <c:pt idx="2651" formatCode="General">
                  <c:v>3.9765000000000001</c:v>
                </c:pt>
                <c:pt idx="2652" formatCode="General">
                  <c:v>3.9780000000000002</c:v>
                </c:pt>
                <c:pt idx="2653" formatCode="General">
                  <c:v>3.9794999999999998</c:v>
                </c:pt>
                <c:pt idx="2654" formatCode="General">
                  <c:v>3.9809999999999999</c:v>
                </c:pt>
                <c:pt idx="2655" formatCode="General">
                  <c:v>3.9824999999999999</c:v>
                </c:pt>
                <c:pt idx="2656" formatCode="General">
                  <c:v>3.984</c:v>
                </c:pt>
                <c:pt idx="2657" formatCode="General">
                  <c:v>3.9855</c:v>
                </c:pt>
                <c:pt idx="2658" formatCode="General">
                  <c:v>3.9870000000000001</c:v>
                </c:pt>
                <c:pt idx="2659" formatCode="General">
                  <c:v>3.9885000000000002</c:v>
                </c:pt>
                <c:pt idx="2660" formatCode="General">
                  <c:v>3.99</c:v>
                </c:pt>
                <c:pt idx="2661" formatCode="General">
                  <c:v>3.9914999999999998</c:v>
                </c:pt>
                <c:pt idx="2662" formatCode="General">
                  <c:v>3.9929999999999999</c:v>
                </c:pt>
                <c:pt idx="2663" formatCode="General">
                  <c:v>3.9944999999999999</c:v>
                </c:pt>
                <c:pt idx="2664" formatCode="General">
                  <c:v>3.996</c:v>
                </c:pt>
                <c:pt idx="2665" formatCode="General">
                  <c:v>3.9975000000000001</c:v>
                </c:pt>
                <c:pt idx="2666" formatCode="General">
                  <c:v>3.9990000000000001</c:v>
                </c:pt>
                <c:pt idx="2667" formatCode="General">
                  <c:v>4.0004999999999997</c:v>
                </c:pt>
                <c:pt idx="2668" formatCode="General">
                  <c:v>4.0019999999999998</c:v>
                </c:pt>
                <c:pt idx="2669" formatCode="General">
                  <c:v>4.0034999999999998</c:v>
                </c:pt>
                <c:pt idx="2670" formatCode="General">
                  <c:v>4.0049999999999999</c:v>
                </c:pt>
                <c:pt idx="2671" formatCode="General">
                  <c:v>4.0065</c:v>
                </c:pt>
                <c:pt idx="2672" formatCode="General">
                  <c:v>4.008</c:v>
                </c:pt>
                <c:pt idx="2673" formatCode="General">
                  <c:v>4.0095000000000001</c:v>
                </c:pt>
                <c:pt idx="2674" formatCode="General">
                  <c:v>4.0110000000000001</c:v>
                </c:pt>
                <c:pt idx="2675" formatCode="General">
                  <c:v>4.0125000000000002</c:v>
                </c:pt>
                <c:pt idx="2676" formatCode="General">
                  <c:v>4.0140000000000002</c:v>
                </c:pt>
                <c:pt idx="2677" formatCode="General">
                  <c:v>4.0155000000000003</c:v>
                </c:pt>
                <c:pt idx="2678" formatCode="General">
                  <c:v>4.0170000000000003</c:v>
                </c:pt>
                <c:pt idx="2679" formatCode="General">
                  <c:v>4.0185000000000004</c:v>
                </c:pt>
                <c:pt idx="2680" formatCode="General">
                  <c:v>4.0199999999999996</c:v>
                </c:pt>
                <c:pt idx="2681" formatCode="General">
                  <c:v>4.0214999999999996</c:v>
                </c:pt>
                <c:pt idx="2682" formatCode="General">
                  <c:v>4.0229999999999997</c:v>
                </c:pt>
                <c:pt idx="2683" formatCode="General">
                  <c:v>4.0244999999999997</c:v>
                </c:pt>
                <c:pt idx="2684" formatCode="General">
                  <c:v>4.0259999999999998</c:v>
                </c:pt>
                <c:pt idx="2685" formatCode="General">
                  <c:v>4.0274999999999999</c:v>
                </c:pt>
                <c:pt idx="2686" formatCode="General">
                  <c:v>4.0289999999999999</c:v>
                </c:pt>
                <c:pt idx="2687" formatCode="General">
                  <c:v>4.0305</c:v>
                </c:pt>
                <c:pt idx="2688" formatCode="General">
                  <c:v>4.032</c:v>
                </c:pt>
                <c:pt idx="2689" formatCode="General">
                  <c:v>4.0335000000000001</c:v>
                </c:pt>
                <c:pt idx="2690" formatCode="General">
                  <c:v>4.0350000000000001</c:v>
                </c:pt>
                <c:pt idx="2691" formatCode="General">
                  <c:v>4.0365000000000002</c:v>
                </c:pt>
                <c:pt idx="2692" formatCode="General">
                  <c:v>4.0380000000000003</c:v>
                </c:pt>
                <c:pt idx="2693" formatCode="General">
                  <c:v>4.0395000000000003</c:v>
                </c:pt>
                <c:pt idx="2694" formatCode="General">
                  <c:v>4.0410000000000004</c:v>
                </c:pt>
                <c:pt idx="2695" formatCode="General">
                  <c:v>4.0425000000000004</c:v>
                </c:pt>
                <c:pt idx="2696" formatCode="General">
                  <c:v>4.0439999999999996</c:v>
                </c:pt>
                <c:pt idx="2697" formatCode="General">
                  <c:v>4.0454999999999997</c:v>
                </c:pt>
                <c:pt idx="2698" formatCode="General">
                  <c:v>4.0469999999999997</c:v>
                </c:pt>
                <c:pt idx="2699" formatCode="General">
                  <c:v>4.0484999999999998</c:v>
                </c:pt>
                <c:pt idx="2700" formatCode="General">
                  <c:v>4.05</c:v>
                </c:pt>
                <c:pt idx="2701" formatCode="General">
                  <c:v>4.0514999999999999</c:v>
                </c:pt>
                <c:pt idx="2702" formatCode="General">
                  <c:v>4.0529999999999999</c:v>
                </c:pt>
                <c:pt idx="2703" formatCode="General">
                  <c:v>4.0545</c:v>
                </c:pt>
                <c:pt idx="2704" formatCode="General">
                  <c:v>4.056</c:v>
                </c:pt>
                <c:pt idx="2705" formatCode="General">
                  <c:v>4.0575000000000001</c:v>
                </c:pt>
                <c:pt idx="2706" formatCode="General">
                  <c:v>4.0590000000000002</c:v>
                </c:pt>
                <c:pt idx="2707" formatCode="General">
                  <c:v>4.0605000000000002</c:v>
                </c:pt>
                <c:pt idx="2708" formatCode="General">
                  <c:v>4.0620000000000003</c:v>
                </c:pt>
                <c:pt idx="2709" formatCode="General">
                  <c:v>4.0635000000000003</c:v>
                </c:pt>
                <c:pt idx="2710" formatCode="General">
                  <c:v>4.0650000000000004</c:v>
                </c:pt>
                <c:pt idx="2711" formatCode="General">
                  <c:v>4.0664999999999996</c:v>
                </c:pt>
                <c:pt idx="2712" formatCode="General">
                  <c:v>4.0679999999999996</c:v>
                </c:pt>
                <c:pt idx="2713" formatCode="General">
                  <c:v>4.0694999999999997</c:v>
                </c:pt>
                <c:pt idx="2714" formatCode="General">
                  <c:v>4.0709999999999997</c:v>
                </c:pt>
                <c:pt idx="2715" formatCode="General">
                  <c:v>4.0724999999999998</c:v>
                </c:pt>
                <c:pt idx="2716" formatCode="General">
                  <c:v>4.0739999999999998</c:v>
                </c:pt>
                <c:pt idx="2717" formatCode="General">
                  <c:v>4.0754999999999999</c:v>
                </c:pt>
                <c:pt idx="2718" formatCode="General">
                  <c:v>4.077</c:v>
                </c:pt>
                <c:pt idx="2719" formatCode="General">
                  <c:v>4.0785</c:v>
                </c:pt>
                <c:pt idx="2720" formatCode="General">
                  <c:v>4.08</c:v>
                </c:pt>
                <c:pt idx="2721" formatCode="General">
                  <c:v>4.0815000000000001</c:v>
                </c:pt>
                <c:pt idx="2722" formatCode="General">
                  <c:v>4.0830000000000002</c:v>
                </c:pt>
                <c:pt idx="2723" formatCode="General">
                  <c:v>4.0845000000000002</c:v>
                </c:pt>
                <c:pt idx="2724" formatCode="General">
                  <c:v>4.0860000000000003</c:v>
                </c:pt>
                <c:pt idx="2725" formatCode="General">
                  <c:v>4.0875000000000004</c:v>
                </c:pt>
                <c:pt idx="2726" formatCode="General">
                  <c:v>4.0890000000000004</c:v>
                </c:pt>
                <c:pt idx="2727" formatCode="General">
                  <c:v>4.0904999999999996</c:v>
                </c:pt>
                <c:pt idx="2728" formatCode="General">
                  <c:v>4.0919999999999996</c:v>
                </c:pt>
                <c:pt idx="2729" formatCode="General">
                  <c:v>4.0934999999999997</c:v>
                </c:pt>
                <c:pt idx="2730" formatCode="General">
                  <c:v>4.0949999999999998</c:v>
                </c:pt>
                <c:pt idx="2731" formatCode="General">
                  <c:v>4.0964999999999998</c:v>
                </c:pt>
                <c:pt idx="2732" formatCode="General">
                  <c:v>4.0979999999999999</c:v>
                </c:pt>
                <c:pt idx="2733" formatCode="General">
                  <c:v>4.0994999999999999</c:v>
                </c:pt>
                <c:pt idx="2734" formatCode="General">
                  <c:v>4.101</c:v>
                </c:pt>
                <c:pt idx="2735" formatCode="General">
                  <c:v>4.1025</c:v>
                </c:pt>
                <c:pt idx="2736" formatCode="General">
                  <c:v>4.1040000000000001</c:v>
                </c:pt>
                <c:pt idx="2737" formatCode="General">
                  <c:v>4.1055000000000001</c:v>
                </c:pt>
                <c:pt idx="2738" formatCode="General">
                  <c:v>4.1070000000000002</c:v>
                </c:pt>
                <c:pt idx="2739" formatCode="General">
                  <c:v>4.1085000000000003</c:v>
                </c:pt>
                <c:pt idx="2740" formatCode="General">
                  <c:v>4.1100000000000003</c:v>
                </c:pt>
                <c:pt idx="2741" formatCode="General">
                  <c:v>4.1115000000000004</c:v>
                </c:pt>
                <c:pt idx="2742" formatCode="General">
                  <c:v>4.1130000000000004</c:v>
                </c:pt>
                <c:pt idx="2743" formatCode="General">
                  <c:v>4.1144999999999996</c:v>
                </c:pt>
                <c:pt idx="2744" formatCode="General">
                  <c:v>4.1159999999999997</c:v>
                </c:pt>
                <c:pt idx="2745" formatCode="General">
                  <c:v>4.1174999999999997</c:v>
                </c:pt>
                <c:pt idx="2746" formatCode="General">
                  <c:v>4.1189999999999998</c:v>
                </c:pt>
                <c:pt idx="2747" formatCode="General">
                  <c:v>4.1204999999999998</c:v>
                </c:pt>
                <c:pt idx="2748" formatCode="General">
                  <c:v>4.1219999999999999</c:v>
                </c:pt>
                <c:pt idx="2749" formatCode="General">
                  <c:v>4.1234999999999999</c:v>
                </c:pt>
                <c:pt idx="2750" formatCode="General">
                  <c:v>4.125</c:v>
                </c:pt>
                <c:pt idx="2751" formatCode="General">
                  <c:v>4.1265000000000001</c:v>
                </c:pt>
                <c:pt idx="2752" formatCode="General">
                  <c:v>4.1280000000000001</c:v>
                </c:pt>
                <c:pt idx="2753" formatCode="General">
                  <c:v>4.1295000000000002</c:v>
                </c:pt>
                <c:pt idx="2754" formatCode="General">
                  <c:v>4.1310000000000002</c:v>
                </c:pt>
                <c:pt idx="2755" formatCode="General">
                  <c:v>4.1325000000000003</c:v>
                </c:pt>
                <c:pt idx="2756" formatCode="General">
                  <c:v>4.1340000000000003</c:v>
                </c:pt>
                <c:pt idx="2757" formatCode="General">
                  <c:v>4.1355000000000004</c:v>
                </c:pt>
                <c:pt idx="2758" formatCode="General">
                  <c:v>4.1369999999999996</c:v>
                </c:pt>
                <c:pt idx="2759" formatCode="General">
                  <c:v>4.1384999999999996</c:v>
                </c:pt>
                <c:pt idx="2760" formatCode="General">
                  <c:v>4.1399999999999997</c:v>
                </c:pt>
                <c:pt idx="2761" formatCode="General">
                  <c:v>4.1414999999999997</c:v>
                </c:pt>
                <c:pt idx="2762" formatCode="General">
                  <c:v>4.1429999999999998</c:v>
                </c:pt>
                <c:pt idx="2763" formatCode="General">
                  <c:v>4.1444999999999999</c:v>
                </c:pt>
                <c:pt idx="2764" formatCode="General">
                  <c:v>4.1459999999999999</c:v>
                </c:pt>
                <c:pt idx="2765" formatCode="General">
                  <c:v>4.1475</c:v>
                </c:pt>
                <c:pt idx="2766" formatCode="General">
                  <c:v>4.149</c:v>
                </c:pt>
                <c:pt idx="2767" formatCode="General">
                  <c:v>4.1505000000000001</c:v>
                </c:pt>
                <c:pt idx="2768" formatCode="General">
                  <c:v>4.1520000000000001</c:v>
                </c:pt>
                <c:pt idx="2769" formatCode="General">
                  <c:v>4.1535000000000002</c:v>
                </c:pt>
                <c:pt idx="2770" formatCode="General">
                  <c:v>4.1550000000000002</c:v>
                </c:pt>
                <c:pt idx="2771" formatCode="General">
                  <c:v>4.1565000000000003</c:v>
                </c:pt>
                <c:pt idx="2772" formatCode="General">
                  <c:v>4.1580000000000004</c:v>
                </c:pt>
                <c:pt idx="2773" formatCode="General">
                  <c:v>4.1595000000000004</c:v>
                </c:pt>
                <c:pt idx="2774" formatCode="General">
                  <c:v>4.1609999999999996</c:v>
                </c:pt>
                <c:pt idx="2775" formatCode="General">
                  <c:v>4.1624999999999996</c:v>
                </c:pt>
                <c:pt idx="2776" formatCode="General">
                  <c:v>4.1639999999999997</c:v>
                </c:pt>
                <c:pt idx="2777" formatCode="General">
                  <c:v>4.1654999999999998</c:v>
                </c:pt>
                <c:pt idx="2778" formatCode="General">
                  <c:v>4.1669999999999998</c:v>
                </c:pt>
                <c:pt idx="2779" formatCode="General">
                  <c:v>4.1684999999999999</c:v>
                </c:pt>
                <c:pt idx="2780" formatCode="General">
                  <c:v>4.17</c:v>
                </c:pt>
                <c:pt idx="2781" formatCode="General">
                  <c:v>4.1715</c:v>
                </c:pt>
                <c:pt idx="2782" formatCode="General">
                  <c:v>4.173</c:v>
                </c:pt>
                <c:pt idx="2783" formatCode="General">
                  <c:v>4.1745000000000001</c:v>
                </c:pt>
                <c:pt idx="2784" formatCode="General">
                  <c:v>4.1760000000000002</c:v>
                </c:pt>
                <c:pt idx="2785" formatCode="General">
                  <c:v>4.1775000000000002</c:v>
                </c:pt>
                <c:pt idx="2786" formatCode="General">
                  <c:v>4.1790000000000003</c:v>
                </c:pt>
                <c:pt idx="2787" formatCode="General">
                  <c:v>4.1805000000000003</c:v>
                </c:pt>
                <c:pt idx="2788" formatCode="General">
                  <c:v>4.1820000000000004</c:v>
                </c:pt>
                <c:pt idx="2789" formatCode="General">
                  <c:v>4.1835000000000004</c:v>
                </c:pt>
                <c:pt idx="2790" formatCode="General">
                  <c:v>4.1849999999999996</c:v>
                </c:pt>
                <c:pt idx="2791" formatCode="General">
                  <c:v>4.1864999999999997</c:v>
                </c:pt>
                <c:pt idx="2792" formatCode="General">
                  <c:v>4.1879999999999997</c:v>
                </c:pt>
                <c:pt idx="2793" formatCode="General">
                  <c:v>4.1894999999999998</c:v>
                </c:pt>
                <c:pt idx="2794" formatCode="General">
                  <c:v>4.1909999999999998</c:v>
                </c:pt>
                <c:pt idx="2795" formatCode="General">
                  <c:v>4.1924999999999999</c:v>
                </c:pt>
                <c:pt idx="2796" formatCode="General">
                  <c:v>4.194</c:v>
                </c:pt>
                <c:pt idx="2797" formatCode="General">
                  <c:v>4.1955</c:v>
                </c:pt>
                <c:pt idx="2798" formatCode="General">
                  <c:v>4.1970000000000001</c:v>
                </c:pt>
                <c:pt idx="2799" formatCode="General">
                  <c:v>4.1985000000000001</c:v>
                </c:pt>
                <c:pt idx="2800" formatCode="General">
                  <c:v>4.2</c:v>
                </c:pt>
                <c:pt idx="2801" formatCode="General">
                  <c:v>4.2015000000000002</c:v>
                </c:pt>
                <c:pt idx="2802" formatCode="General">
                  <c:v>4.2030000000000003</c:v>
                </c:pt>
                <c:pt idx="2803" formatCode="General">
                  <c:v>4.2045000000000003</c:v>
                </c:pt>
                <c:pt idx="2804" formatCode="General">
                  <c:v>4.2060000000000004</c:v>
                </c:pt>
                <c:pt idx="2805" formatCode="General">
                  <c:v>4.2074999999999996</c:v>
                </c:pt>
                <c:pt idx="2806" formatCode="General">
                  <c:v>4.2089999999999996</c:v>
                </c:pt>
                <c:pt idx="2807" formatCode="General">
                  <c:v>4.2104999999999997</c:v>
                </c:pt>
                <c:pt idx="2808" formatCode="General">
                  <c:v>4.2119999999999997</c:v>
                </c:pt>
                <c:pt idx="2809" formatCode="General">
                  <c:v>4.2134999999999998</c:v>
                </c:pt>
                <c:pt idx="2810" formatCode="General">
                  <c:v>4.2149999999999999</c:v>
                </c:pt>
                <c:pt idx="2811" formatCode="General">
                  <c:v>4.2164999999999999</c:v>
                </c:pt>
                <c:pt idx="2812" formatCode="General">
                  <c:v>4.218</c:v>
                </c:pt>
                <c:pt idx="2813" formatCode="General">
                  <c:v>4.2195</c:v>
                </c:pt>
                <c:pt idx="2814" formatCode="General">
                  <c:v>4.2210000000000001</c:v>
                </c:pt>
                <c:pt idx="2815" formatCode="General">
                  <c:v>4.2225000000000001</c:v>
                </c:pt>
                <c:pt idx="2816" formatCode="General">
                  <c:v>4.2240000000000002</c:v>
                </c:pt>
                <c:pt idx="2817" formatCode="General">
                  <c:v>4.2255000000000003</c:v>
                </c:pt>
                <c:pt idx="2818" formatCode="General">
                  <c:v>4.2270000000000003</c:v>
                </c:pt>
                <c:pt idx="2819" formatCode="General">
                  <c:v>4.2285000000000004</c:v>
                </c:pt>
                <c:pt idx="2820" formatCode="General">
                  <c:v>4.2300000000000004</c:v>
                </c:pt>
                <c:pt idx="2821" formatCode="General">
                  <c:v>4.2314999999999996</c:v>
                </c:pt>
                <c:pt idx="2822" formatCode="General">
                  <c:v>4.2329999999999997</c:v>
                </c:pt>
                <c:pt idx="2823" formatCode="General">
                  <c:v>4.2344999999999997</c:v>
                </c:pt>
                <c:pt idx="2824" formatCode="General">
                  <c:v>4.2359999999999998</c:v>
                </c:pt>
                <c:pt idx="2825" formatCode="General">
                  <c:v>4.2374999999999998</c:v>
                </c:pt>
                <c:pt idx="2826" formatCode="General">
                  <c:v>4.2389999999999999</c:v>
                </c:pt>
                <c:pt idx="2827" formatCode="General">
                  <c:v>4.2404999999999999</c:v>
                </c:pt>
                <c:pt idx="2828" formatCode="General">
                  <c:v>4.242</c:v>
                </c:pt>
                <c:pt idx="2829" formatCode="General">
                  <c:v>4.2435</c:v>
                </c:pt>
                <c:pt idx="2830" formatCode="General">
                  <c:v>4.2450000000000001</c:v>
                </c:pt>
                <c:pt idx="2831" formatCode="General">
                  <c:v>4.2465000000000002</c:v>
                </c:pt>
                <c:pt idx="2832" formatCode="General">
                  <c:v>4.2480000000000002</c:v>
                </c:pt>
                <c:pt idx="2833" formatCode="General">
                  <c:v>4.2495000000000003</c:v>
                </c:pt>
                <c:pt idx="2834" formatCode="General">
                  <c:v>4.2510000000000003</c:v>
                </c:pt>
                <c:pt idx="2835" formatCode="General">
                  <c:v>4.2525000000000004</c:v>
                </c:pt>
                <c:pt idx="2836" formatCode="General">
                  <c:v>4.2539999999999996</c:v>
                </c:pt>
                <c:pt idx="2837" formatCode="General">
                  <c:v>4.2554999999999996</c:v>
                </c:pt>
                <c:pt idx="2838" formatCode="General">
                  <c:v>4.2569999999999997</c:v>
                </c:pt>
                <c:pt idx="2839" formatCode="General">
                  <c:v>4.2584999999999997</c:v>
                </c:pt>
                <c:pt idx="2840" formatCode="General">
                  <c:v>4.26</c:v>
                </c:pt>
                <c:pt idx="2841" formatCode="General">
                  <c:v>4.2614999999999998</c:v>
                </c:pt>
                <c:pt idx="2842" formatCode="General">
                  <c:v>4.2629999999999999</c:v>
                </c:pt>
                <c:pt idx="2843" formatCode="General">
                  <c:v>4.2645</c:v>
                </c:pt>
                <c:pt idx="2844" formatCode="General">
                  <c:v>4.266</c:v>
                </c:pt>
                <c:pt idx="2845" formatCode="General">
                  <c:v>4.2675000000000001</c:v>
                </c:pt>
                <c:pt idx="2846" formatCode="General">
                  <c:v>4.2690000000000001</c:v>
                </c:pt>
                <c:pt idx="2847" formatCode="General">
                  <c:v>4.2705000000000002</c:v>
                </c:pt>
                <c:pt idx="2848" formatCode="General">
                  <c:v>4.2720000000000002</c:v>
                </c:pt>
                <c:pt idx="2849" formatCode="General">
                  <c:v>4.2735000000000003</c:v>
                </c:pt>
                <c:pt idx="2850" formatCode="General">
                  <c:v>4.2750000000000004</c:v>
                </c:pt>
                <c:pt idx="2851" formatCode="General">
                  <c:v>4.2765000000000004</c:v>
                </c:pt>
                <c:pt idx="2852" formatCode="General">
                  <c:v>4.2779999999999996</c:v>
                </c:pt>
                <c:pt idx="2853" formatCode="General">
                  <c:v>4.2794999999999996</c:v>
                </c:pt>
                <c:pt idx="2854" formatCode="General">
                  <c:v>4.2809999999999997</c:v>
                </c:pt>
                <c:pt idx="2855" formatCode="General">
                  <c:v>4.2824999999999998</c:v>
                </c:pt>
                <c:pt idx="2856" formatCode="General">
                  <c:v>4.2839999999999998</c:v>
                </c:pt>
                <c:pt idx="2857" formatCode="General">
                  <c:v>4.2854999999999999</c:v>
                </c:pt>
                <c:pt idx="2858" formatCode="General">
                  <c:v>4.2869999999999999</c:v>
                </c:pt>
                <c:pt idx="2859" formatCode="General">
                  <c:v>4.2885</c:v>
                </c:pt>
                <c:pt idx="2860" formatCode="General">
                  <c:v>4.29</c:v>
                </c:pt>
                <c:pt idx="2861" formatCode="General">
                  <c:v>4.2915000000000001</c:v>
                </c:pt>
                <c:pt idx="2862" formatCode="General">
                  <c:v>4.2930000000000001</c:v>
                </c:pt>
                <c:pt idx="2863" formatCode="General">
                  <c:v>4.2945000000000002</c:v>
                </c:pt>
                <c:pt idx="2864" formatCode="General">
                  <c:v>4.2960000000000003</c:v>
                </c:pt>
                <c:pt idx="2865" formatCode="General">
                  <c:v>4.2975000000000003</c:v>
                </c:pt>
                <c:pt idx="2866" formatCode="General">
                  <c:v>4.2990000000000004</c:v>
                </c:pt>
                <c:pt idx="2867" formatCode="General">
                  <c:v>4.3005000000000004</c:v>
                </c:pt>
                <c:pt idx="2868" formatCode="General">
                  <c:v>4.3019999999999996</c:v>
                </c:pt>
                <c:pt idx="2869" formatCode="General">
                  <c:v>4.3034999999999997</c:v>
                </c:pt>
                <c:pt idx="2870" formatCode="General">
                  <c:v>4.3049999999999997</c:v>
                </c:pt>
                <c:pt idx="2871" formatCode="General">
                  <c:v>4.3064999999999998</c:v>
                </c:pt>
                <c:pt idx="2872" formatCode="General">
                  <c:v>4.3079999999999998</c:v>
                </c:pt>
                <c:pt idx="2873" formatCode="General">
                  <c:v>4.3094999999999999</c:v>
                </c:pt>
                <c:pt idx="2874" formatCode="General">
                  <c:v>4.3109999999999999</c:v>
                </c:pt>
                <c:pt idx="2875" formatCode="General">
                  <c:v>4.3125</c:v>
                </c:pt>
                <c:pt idx="2876" formatCode="General">
                  <c:v>4.3140000000000001</c:v>
                </c:pt>
                <c:pt idx="2877" formatCode="General">
                  <c:v>4.3155000000000001</c:v>
                </c:pt>
                <c:pt idx="2878" formatCode="General">
                  <c:v>4.3170000000000002</c:v>
                </c:pt>
                <c:pt idx="2879" formatCode="General">
                  <c:v>4.3185000000000002</c:v>
                </c:pt>
                <c:pt idx="2880" formatCode="General">
                  <c:v>4.32</c:v>
                </c:pt>
                <c:pt idx="2881" formatCode="General">
                  <c:v>4.3215000000000003</c:v>
                </c:pt>
                <c:pt idx="2882" formatCode="General">
                  <c:v>4.3230000000000004</c:v>
                </c:pt>
                <c:pt idx="2883" formatCode="General">
                  <c:v>4.3244999999999996</c:v>
                </c:pt>
                <c:pt idx="2884" formatCode="General">
                  <c:v>4.3259999999999996</c:v>
                </c:pt>
                <c:pt idx="2885" formatCode="General">
                  <c:v>4.3274999999999997</c:v>
                </c:pt>
                <c:pt idx="2886" formatCode="General">
                  <c:v>4.3289999999999997</c:v>
                </c:pt>
                <c:pt idx="2887" formatCode="General">
                  <c:v>4.3304999999999998</c:v>
                </c:pt>
                <c:pt idx="2888" formatCode="General">
                  <c:v>4.3319999999999999</c:v>
                </c:pt>
                <c:pt idx="2889" formatCode="General">
                  <c:v>4.3334999999999999</c:v>
                </c:pt>
                <c:pt idx="2890" formatCode="General">
                  <c:v>4.335</c:v>
                </c:pt>
                <c:pt idx="2891" formatCode="General">
                  <c:v>4.3365</c:v>
                </c:pt>
                <c:pt idx="2892" formatCode="General">
                  <c:v>4.3380000000000001</c:v>
                </c:pt>
                <c:pt idx="2893" formatCode="General">
                  <c:v>4.3395000000000001</c:v>
                </c:pt>
                <c:pt idx="2894" formatCode="General">
                  <c:v>4.3410000000000002</c:v>
                </c:pt>
                <c:pt idx="2895" formatCode="General">
                  <c:v>4.3425000000000002</c:v>
                </c:pt>
                <c:pt idx="2896" formatCode="General">
                  <c:v>4.3440000000000003</c:v>
                </c:pt>
                <c:pt idx="2897" formatCode="General">
                  <c:v>4.3455000000000004</c:v>
                </c:pt>
                <c:pt idx="2898" formatCode="General">
                  <c:v>4.3470000000000004</c:v>
                </c:pt>
                <c:pt idx="2899" formatCode="General">
                  <c:v>4.3484999999999996</c:v>
                </c:pt>
                <c:pt idx="2900" formatCode="General">
                  <c:v>4.3499999999999996</c:v>
                </c:pt>
                <c:pt idx="2901" formatCode="General">
                  <c:v>4.3514999999999997</c:v>
                </c:pt>
                <c:pt idx="2902" formatCode="General">
                  <c:v>4.3529999999999998</c:v>
                </c:pt>
                <c:pt idx="2903" formatCode="General">
                  <c:v>4.3544999999999998</c:v>
                </c:pt>
                <c:pt idx="2904" formatCode="General">
                  <c:v>4.3559999999999999</c:v>
                </c:pt>
                <c:pt idx="2905" formatCode="General">
                  <c:v>4.3574999999999999</c:v>
                </c:pt>
                <c:pt idx="2906" formatCode="General">
                  <c:v>4.359</c:v>
                </c:pt>
                <c:pt idx="2907" formatCode="General">
                  <c:v>4.3605</c:v>
                </c:pt>
                <c:pt idx="2908" formatCode="General">
                  <c:v>4.3620000000000001</c:v>
                </c:pt>
                <c:pt idx="2909" formatCode="General">
                  <c:v>4.3635000000000002</c:v>
                </c:pt>
                <c:pt idx="2910" formatCode="General">
                  <c:v>4.3650000000000002</c:v>
                </c:pt>
                <c:pt idx="2911" formatCode="General">
                  <c:v>4.3665000000000003</c:v>
                </c:pt>
                <c:pt idx="2912" formatCode="General">
                  <c:v>4.3680000000000003</c:v>
                </c:pt>
                <c:pt idx="2913" formatCode="General">
                  <c:v>4.3695000000000004</c:v>
                </c:pt>
                <c:pt idx="2914" formatCode="General">
                  <c:v>4.3710000000000004</c:v>
                </c:pt>
                <c:pt idx="2915" formatCode="General">
                  <c:v>4.3724999999999996</c:v>
                </c:pt>
                <c:pt idx="2916" formatCode="General">
                  <c:v>4.3739999999999997</c:v>
                </c:pt>
                <c:pt idx="2917" formatCode="General">
                  <c:v>4.3754999999999997</c:v>
                </c:pt>
                <c:pt idx="2918" formatCode="General">
                  <c:v>4.3769999999999998</c:v>
                </c:pt>
                <c:pt idx="2919" formatCode="General">
                  <c:v>4.3784999999999998</c:v>
                </c:pt>
                <c:pt idx="2920" formatCode="General">
                  <c:v>4.38</c:v>
                </c:pt>
                <c:pt idx="2921" formatCode="General">
                  <c:v>4.3815</c:v>
                </c:pt>
                <c:pt idx="2922" formatCode="General">
                  <c:v>4.383</c:v>
                </c:pt>
                <c:pt idx="2923" formatCode="General">
                  <c:v>4.3845000000000001</c:v>
                </c:pt>
                <c:pt idx="2924" formatCode="General">
                  <c:v>4.3860000000000001</c:v>
                </c:pt>
                <c:pt idx="2925" formatCode="General">
                  <c:v>4.3875000000000002</c:v>
                </c:pt>
                <c:pt idx="2926" formatCode="General">
                  <c:v>4.3890000000000002</c:v>
                </c:pt>
                <c:pt idx="2927" formatCode="General">
                  <c:v>4.3905000000000003</c:v>
                </c:pt>
                <c:pt idx="2928" formatCode="General">
                  <c:v>4.3920000000000003</c:v>
                </c:pt>
                <c:pt idx="2929" formatCode="General">
                  <c:v>4.3935000000000004</c:v>
                </c:pt>
                <c:pt idx="2930" formatCode="General">
                  <c:v>4.3949999999999996</c:v>
                </c:pt>
                <c:pt idx="2931" formatCode="General">
                  <c:v>4.3964999999999996</c:v>
                </c:pt>
                <c:pt idx="2932" formatCode="General">
                  <c:v>4.3979999999999997</c:v>
                </c:pt>
                <c:pt idx="2933" formatCode="General">
                  <c:v>4.3994999999999997</c:v>
                </c:pt>
                <c:pt idx="2934" formatCode="General">
                  <c:v>4.4009999999999998</c:v>
                </c:pt>
                <c:pt idx="2935" formatCode="General">
                  <c:v>4.4024999999999999</c:v>
                </c:pt>
                <c:pt idx="2936" formatCode="General">
                  <c:v>4.4039999999999999</c:v>
                </c:pt>
                <c:pt idx="2937" formatCode="General">
                  <c:v>4.4055</c:v>
                </c:pt>
                <c:pt idx="2938" formatCode="General">
                  <c:v>4.407</c:v>
                </c:pt>
                <c:pt idx="2939" formatCode="General">
                  <c:v>4.4085000000000001</c:v>
                </c:pt>
                <c:pt idx="2940" formatCode="General">
                  <c:v>4.41</c:v>
                </c:pt>
                <c:pt idx="2941" formatCode="General">
                  <c:v>4.4115000000000002</c:v>
                </c:pt>
                <c:pt idx="2942" formatCode="General">
                  <c:v>4.4130000000000003</c:v>
                </c:pt>
                <c:pt idx="2943" formatCode="General">
                  <c:v>4.4145000000000003</c:v>
                </c:pt>
                <c:pt idx="2944" formatCode="General">
                  <c:v>4.4160000000000004</c:v>
                </c:pt>
                <c:pt idx="2945" formatCode="General">
                  <c:v>4.4175000000000004</c:v>
                </c:pt>
                <c:pt idx="2946" formatCode="General">
                  <c:v>4.4189999999999996</c:v>
                </c:pt>
                <c:pt idx="2947" formatCode="General">
                  <c:v>4.4204999999999997</c:v>
                </c:pt>
                <c:pt idx="2948" formatCode="General">
                  <c:v>4.4219999999999997</c:v>
                </c:pt>
                <c:pt idx="2949" formatCode="General">
                  <c:v>4.4234999999999998</c:v>
                </c:pt>
                <c:pt idx="2950" formatCode="General">
                  <c:v>4.4249999999999998</c:v>
                </c:pt>
                <c:pt idx="2951" formatCode="General">
                  <c:v>4.4264999999999999</c:v>
                </c:pt>
                <c:pt idx="2952" formatCode="General">
                  <c:v>4.4279999999999999</c:v>
                </c:pt>
                <c:pt idx="2953" formatCode="General">
                  <c:v>4.4295</c:v>
                </c:pt>
                <c:pt idx="2954" formatCode="General">
                  <c:v>4.431</c:v>
                </c:pt>
                <c:pt idx="2955" formatCode="General">
                  <c:v>4.4325000000000001</c:v>
                </c:pt>
                <c:pt idx="2956" formatCode="General">
                  <c:v>4.4340000000000002</c:v>
                </c:pt>
                <c:pt idx="2957" formatCode="General">
                  <c:v>4.4355000000000002</c:v>
                </c:pt>
                <c:pt idx="2958" formatCode="General">
                  <c:v>4.4370000000000003</c:v>
                </c:pt>
                <c:pt idx="2959" formatCode="General">
                  <c:v>4.4385000000000003</c:v>
                </c:pt>
                <c:pt idx="2960" formatCode="General">
                  <c:v>4.4400000000000004</c:v>
                </c:pt>
                <c:pt idx="2961" formatCode="General">
                  <c:v>4.4414999999999996</c:v>
                </c:pt>
                <c:pt idx="2962" formatCode="General">
                  <c:v>4.4429999999999996</c:v>
                </c:pt>
                <c:pt idx="2963" formatCode="General">
                  <c:v>4.4444999999999997</c:v>
                </c:pt>
                <c:pt idx="2964" formatCode="General">
                  <c:v>4.4459999999999997</c:v>
                </c:pt>
                <c:pt idx="2965" formatCode="General">
                  <c:v>4.4474999999999998</c:v>
                </c:pt>
                <c:pt idx="2966" formatCode="General">
                  <c:v>4.4489999999999998</c:v>
                </c:pt>
                <c:pt idx="2967" formatCode="General">
                  <c:v>4.4504999999999999</c:v>
                </c:pt>
                <c:pt idx="2968" formatCode="General">
                  <c:v>4.452</c:v>
                </c:pt>
                <c:pt idx="2969" formatCode="General">
                  <c:v>4.4535</c:v>
                </c:pt>
                <c:pt idx="2970" formatCode="General">
                  <c:v>4.4550000000000001</c:v>
                </c:pt>
                <c:pt idx="2971" formatCode="General">
                  <c:v>4.4565000000000001</c:v>
                </c:pt>
                <c:pt idx="2972" formatCode="General">
                  <c:v>4.4580000000000002</c:v>
                </c:pt>
                <c:pt idx="2973" formatCode="General">
                  <c:v>4.4595000000000002</c:v>
                </c:pt>
                <c:pt idx="2974" formatCode="General">
                  <c:v>4.4610000000000003</c:v>
                </c:pt>
                <c:pt idx="2975" formatCode="General">
                  <c:v>4.4625000000000004</c:v>
                </c:pt>
                <c:pt idx="2976" formatCode="General">
                  <c:v>4.4640000000000004</c:v>
                </c:pt>
                <c:pt idx="2977" formatCode="General">
                  <c:v>4.4654999999999996</c:v>
                </c:pt>
                <c:pt idx="2978" formatCode="General">
                  <c:v>4.4669999999999996</c:v>
                </c:pt>
                <c:pt idx="2979" formatCode="General">
                  <c:v>4.4684999999999997</c:v>
                </c:pt>
                <c:pt idx="2980" formatCode="General">
                  <c:v>4.47</c:v>
                </c:pt>
                <c:pt idx="2981" formatCode="General">
                  <c:v>4.4714999999999998</c:v>
                </c:pt>
                <c:pt idx="2982" formatCode="General">
                  <c:v>4.4729999999999999</c:v>
                </c:pt>
                <c:pt idx="2983" formatCode="General">
                  <c:v>4.4744999999999999</c:v>
                </c:pt>
                <c:pt idx="2984" formatCode="General">
                  <c:v>4.476</c:v>
                </c:pt>
                <c:pt idx="2985" formatCode="General">
                  <c:v>4.4775</c:v>
                </c:pt>
                <c:pt idx="2986" formatCode="General">
                  <c:v>4.4790000000000001</c:v>
                </c:pt>
                <c:pt idx="2987" formatCode="General">
                  <c:v>4.4805000000000001</c:v>
                </c:pt>
                <c:pt idx="2988" formatCode="General">
                  <c:v>4.4820000000000002</c:v>
                </c:pt>
                <c:pt idx="2989" formatCode="General">
                  <c:v>4.4835000000000003</c:v>
                </c:pt>
                <c:pt idx="2990" formatCode="General">
                  <c:v>4.4850000000000003</c:v>
                </c:pt>
                <c:pt idx="2991" formatCode="General">
                  <c:v>4.4865000000000004</c:v>
                </c:pt>
                <c:pt idx="2992" formatCode="General">
                  <c:v>4.4880000000000004</c:v>
                </c:pt>
                <c:pt idx="2993" formatCode="General">
                  <c:v>4.4894999999999996</c:v>
                </c:pt>
                <c:pt idx="2994" formatCode="General">
                  <c:v>4.4909999999999997</c:v>
                </c:pt>
                <c:pt idx="2995" formatCode="General">
                  <c:v>4.4924999999999997</c:v>
                </c:pt>
                <c:pt idx="2996" formatCode="General">
                  <c:v>4.4939999999999998</c:v>
                </c:pt>
                <c:pt idx="2997" formatCode="General">
                  <c:v>4.4954999999999998</c:v>
                </c:pt>
                <c:pt idx="2998" formatCode="General">
                  <c:v>4.4969999999999999</c:v>
                </c:pt>
                <c:pt idx="2999" formatCode="General">
                  <c:v>4.4984999999999999</c:v>
                </c:pt>
                <c:pt idx="3000" formatCode="General">
                  <c:v>4.5</c:v>
                </c:pt>
                <c:pt idx="3001" formatCode="General">
                  <c:v>4.5015000000000001</c:v>
                </c:pt>
                <c:pt idx="3002" formatCode="General">
                  <c:v>4.5030000000000001</c:v>
                </c:pt>
                <c:pt idx="3003" formatCode="General">
                  <c:v>4.5045000000000002</c:v>
                </c:pt>
                <c:pt idx="3004" formatCode="General">
                  <c:v>4.5060000000000002</c:v>
                </c:pt>
                <c:pt idx="3005" formatCode="General">
                  <c:v>4.5075000000000003</c:v>
                </c:pt>
                <c:pt idx="3006" formatCode="General">
                  <c:v>4.5090000000000003</c:v>
                </c:pt>
                <c:pt idx="3007" formatCode="General">
                  <c:v>4.5105000000000004</c:v>
                </c:pt>
                <c:pt idx="3008" formatCode="General">
                  <c:v>4.5119999999999996</c:v>
                </c:pt>
                <c:pt idx="3009" formatCode="General">
                  <c:v>4.5134999999999996</c:v>
                </c:pt>
                <c:pt idx="3010" formatCode="General">
                  <c:v>4.5149999999999997</c:v>
                </c:pt>
                <c:pt idx="3011" formatCode="General">
                  <c:v>4.5164999999999997</c:v>
                </c:pt>
                <c:pt idx="3012" formatCode="General">
                  <c:v>4.5179999999999998</c:v>
                </c:pt>
                <c:pt idx="3013" formatCode="General">
                  <c:v>4.5194999999999999</c:v>
                </c:pt>
                <c:pt idx="3014" formatCode="General">
                  <c:v>4.5209999999999999</c:v>
                </c:pt>
                <c:pt idx="3015" formatCode="General">
                  <c:v>4.5225</c:v>
                </c:pt>
                <c:pt idx="3016" formatCode="General">
                  <c:v>4.524</c:v>
                </c:pt>
                <c:pt idx="3017" formatCode="General">
                  <c:v>4.5255000000000001</c:v>
                </c:pt>
                <c:pt idx="3018" formatCode="General">
                  <c:v>4.5270000000000001</c:v>
                </c:pt>
                <c:pt idx="3019" formatCode="General">
                  <c:v>4.5285000000000002</c:v>
                </c:pt>
                <c:pt idx="3020" formatCode="General">
                  <c:v>4.53</c:v>
                </c:pt>
                <c:pt idx="3021" formatCode="General">
                  <c:v>4.5315000000000003</c:v>
                </c:pt>
                <c:pt idx="3022" formatCode="General">
                  <c:v>4.5330000000000004</c:v>
                </c:pt>
                <c:pt idx="3023" formatCode="General">
                  <c:v>4.5345000000000004</c:v>
                </c:pt>
                <c:pt idx="3024" formatCode="General">
                  <c:v>4.5359999999999996</c:v>
                </c:pt>
                <c:pt idx="3025" formatCode="General">
                  <c:v>4.5374999999999996</c:v>
                </c:pt>
                <c:pt idx="3026" formatCode="General">
                  <c:v>4.5389999999999997</c:v>
                </c:pt>
                <c:pt idx="3027" formatCode="General">
                  <c:v>4.5404999999999998</c:v>
                </c:pt>
                <c:pt idx="3028" formatCode="General">
                  <c:v>4.5419999999999998</c:v>
                </c:pt>
                <c:pt idx="3029" formatCode="General">
                  <c:v>4.5434999999999999</c:v>
                </c:pt>
                <c:pt idx="3030" formatCode="General">
                  <c:v>4.5449999999999999</c:v>
                </c:pt>
                <c:pt idx="3031" formatCode="General">
                  <c:v>4.5465</c:v>
                </c:pt>
                <c:pt idx="3032" formatCode="General">
                  <c:v>4.548</c:v>
                </c:pt>
                <c:pt idx="3033" formatCode="General">
                  <c:v>4.5495000000000001</c:v>
                </c:pt>
                <c:pt idx="3034" formatCode="General">
                  <c:v>4.5510000000000002</c:v>
                </c:pt>
                <c:pt idx="3035" formatCode="General">
                  <c:v>4.5525000000000002</c:v>
                </c:pt>
                <c:pt idx="3036" formatCode="General">
                  <c:v>4.5540000000000003</c:v>
                </c:pt>
                <c:pt idx="3037" formatCode="General">
                  <c:v>4.5555000000000003</c:v>
                </c:pt>
                <c:pt idx="3038" formatCode="General">
                  <c:v>4.5570000000000004</c:v>
                </c:pt>
                <c:pt idx="3039" formatCode="General">
                  <c:v>4.5585000000000004</c:v>
                </c:pt>
                <c:pt idx="3040" formatCode="General">
                  <c:v>4.5599999999999996</c:v>
                </c:pt>
                <c:pt idx="3041" formatCode="General">
                  <c:v>4.5614999999999997</c:v>
                </c:pt>
                <c:pt idx="3042" formatCode="General">
                  <c:v>4.5629999999999997</c:v>
                </c:pt>
                <c:pt idx="3043" formatCode="General">
                  <c:v>4.5644999999999998</c:v>
                </c:pt>
                <c:pt idx="3044" formatCode="General">
                  <c:v>4.5659999999999998</c:v>
                </c:pt>
                <c:pt idx="3045" formatCode="General">
                  <c:v>4.5674999999999999</c:v>
                </c:pt>
                <c:pt idx="3046" formatCode="General">
                  <c:v>4.569</c:v>
                </c:pt>
                <c:pt idx="3047" formatCode="General">
                  <c:v>4.5705</c:v>
                </c:pt>
                <c:pt idx="3048" formatCode="General">
                  <c:v>4.5720000000000001</c:v>
                </c:pt>
                <c:pt idx="3049" formatCode="General">
                  <c:v>4.5735000000000001</c:v>
                </c:pt>
                <c:pt idx="3050" formatCode="General">
                  <c:v>4.5750000000000002</c:v>
                </c:pt>
                <c:pt idx="3051" formatCode="General">
                  <c:v>4.5765000000000002</c:v>
                </c:pt>
                <c:pt idx="3052" formatCode="General">
                  <c:v>4.5780000000000003</c:v>
                </c:pt>
                <c:pt idx="3053" formatCode="General">
                  <c:v>4.5795000000000003</c:v>
                </c:pt>
                <c:pt idx="3054" formatCode="General">
                  <c:v>4.5810000000000004</c:v>
                </c:pt>
                <c:pt idx="3055" formatCode="General">
                  <c:v>4.5824999999999996</c:v>
                </c:pt>
                <c:pt idx="3056" formatCode="General">
                  <c:v>4.5839999999999996</c:v>
                </c:pt>
                <c:pt idx="3057" formatCode="General">
                  <c:v>4.5854999999999997</c:v>
                </c:pt>
                <c:pt idx="3058" formatCode="General">
                  <c:v>4.5869999999999997</c:v>
                </c:pt>
                <c:pt idx="3059" formatCode="General">
                  <c:v>4.5884999999999998</c:v>
                </c:pt>
                <c:pt idx="3060" formatCode="General">
                  <c:v>4.59</c:v>
                </c:pt>
                <c:pt idx="3061" formatCode="General">
                  <c:v>4.5914999999999999</c:v>
                </c:pt>
                <c:pt idx="3062" formatCode="General">
                  <c:v>4.593</c:v>
                </c:pt>
                <c:pt idx="3063" formatCode="General">
                  <c:v>4.5945</c:v>
                </c:pt>
                <c:pt idx="3064" formatCode="General">
                  <c:v>4.5960000000000001</c:v>
                </c:pt>
                <c:pt idx="3065" formatCode="General">
                  <c:v>4.5975000000000001</c:v>
                </c:pt>
                <c:pt idx="3066" formatCode="General">
                  <c:v>4.5990000000000002</c:v>
                </c:pt>
                <c:pt idx="3067" formatCode="General">
                  <c:v>4.6005000000000003</c:v>
                </c:pt>
                <c:pt idx="3068" formatCode="General">
                  <c:v>4.6020000000000003</c:v>
                </c:pt>
                <c:pt idx="3069" formatCode="General">
                  <c:v>4.6035000000000004</c:v>
                </c:pt>
                <c:pt idx="3070" formatCode="General">
                  <c:v>4.6050000000000004</c:v>
                </c:pt>
                <c:pt idx="3071" formatCode="General">
                  <c:v>4.6064999999999996</c:v>
                </c:pt>
                <c:pt idx="3072" formatCode="General">
                  <c:v>4.6079999999999997</c:v>
                </c:pt>
                <c:pt idx="3073" formatCode="General">
                  <c:v>4.6094999999999997</c:v>
                </c:pt>
                <c:pt idx="3074" formatCode="General">
                  <c:v>4.6109999999999998</c:v>
                </c:pt>
                <c:pt idx="3075" formatCode="General">
                  <c:v>4.6124999999999998</c:v>
                </c:pt>
                <c:pt idx="3076" formatCode="General">
                  <c:v>4.6139999999999999</c:v>
                </c:pt>
                <c:pt idx="3077" formatCode="General">
                  <c:v>4.6154999999999999</c:v>
                </c:pt>
                <c:pt idx="3078" formatCode="General">
                  <c:v>4.617</c:v>
                </c:pt>
                <c:pt idx="3079" formatCode="General">
                  <c:v>4.6185</c:v>
                </c:pt>
                <c:pt idx="3080" formatCode="General">
                  <c:v>4.62</c:v>
                </c:pt>
                <c:pt idx="3081" formatCode="General">
                  <c:v>4.6215000000000002</c:v>
                </c:pt>
                <c:pt idx="3082" formatCode="General">
                  <c:v>4.6230000000000002</c:v>
                </c:pt>
                <c:pt idx="3083" formatCode="General">
                  <c:v>4.6245000000000003</c:v>
                </c:pt>
                <c:pt idx="3084" formatCode="General">
                  <c:v>4.6260000000000003</c:v>
                </c:pt>
                <c:pt idx="3085" formatCode="General">
                  <c:v>4.6275000000000004</c:v>
                </c:pt>
                <c:pt idx="3086" formatCode="General">
                  <c:v>4.6289999999999996</c:v>
                </c:pt>
                <c:pt idx="3087" formatCode="General">
                  <c:v>4.6304999999999996</c:v>
                </c:pt>
                <c:pt idx="3088" formatCode="General">
                  <c:v>4.6319999999999997</c:v>
                </c:pt>
                <c:pt idx="3089" formatCode="General">
                  <c:v>4.6334999999999997</c:v>
                </c:pt>
                <c:pt idx="3090" formatCode="General">
                  <c:v>4.6349999999999998</c:v>
                </c:pt>
                <c:pt idx="3091" formatCode="General">
                  <c:v>4.6364999999999998</c:v>
                </c:pt>
                <c:pt idx="3092" formatCode="General">
                  <c:v>4.6379999999999999</c:v>
                </c:pt>
                <c:pt idx="3093" formatCode="General">
                  <c:v>4.6395</c:v>
                </c:pt>
                <c:pt idx="3094" formatCode="General">
                  <c:v>4.641</c:v>
                </c:pt>
                <c:pt idx="3095" formatCode="General">
                  <c:v>4.6425000000000001</c:v>
                </c:pt>
                <c:pt idx="3096" formatCode="General">
                  <c:v>4.6440000000000001</c:v>
                </c:pt>
                <c:pt idx="3097" formatCode="General">
                  <c:v>4.6455000000000002</c:v>
                </c:pt>
                <c:pt idx="3098" formatCode="General">
                  <c:v>4.6470000000000002</c:v>
                </c:pt>
                <c:pt idx="3099" formatCode="General">
                  <c:v>4.6485000000000003</c:v>
                </c:pt>
                <c:pt idx="3100" formatCode="General">
                  <c:v>4.6500000000000004</c:v>
                </c:pt>
                <c:pt idx="3101" formatCode="General">
                  <c:v>4.6515000000000004</c:v>
                </c:pt>
                <c:pt idx="3102" formatCode="General">
                  <c:v>4.6529999999999996</c:v>
                </c:pt>
                <c:pt idx="3103" formatCode="General">
                  <c:v>4.6544999999999996</c:v>
                </c:pt>
                <c:pt idx="3104" formatCode="General">
                  <c:v>4.6559999999999997</c:v>
                </c:pt>
                <c:pt idx="3105" formatCode="General">
                  <c:v>4.6574999999999998</c:v>
                </c:pt>
                <c:pt idx="3106" formatCode="General">
                  <c:v>4.6589999999999998</c:v>
                </c:pt>
                <c:pt idx="3107" formatCode="General">
                  <c:v>4.6604999999999999</c:v>
                </c:pt>
                <c:pt idx="3108" formatCode="General">
                  <c:v>4.6619999999999999</c:v>
                </c:pt>
                <c:pt idx="3109" formatCode="General">
                  <c:v>4.6635</c:v>
                </c:pt>
                <c:pt idx="3110" formatCode="General">
                  <c:v>4.665</c:v>
                </c:pt>
                <c:pt idx="3111" formatCode="General">
                  <c:v>4.6665000000000001</c:v>
                </c:pt>
                <c:pt idx="3112" formatCode="General">
                  <c:v>4.6680000000000001</c:v>
                </c:pt>
                <c:pt idx="3113" formatCode="General">
                  <c:v>4.6695000000000002</c:v>
                </c:pt>
                <c:pt idx="3114" formatCode="General">
                  <c:v>4.6710000000000003</c:v>
                </c:pt>
                <c:pt idx="3115" formatCode="General">
                  <c:v>4.6725000000000003</c:v>
                </c:pt>
                <c:pt idx="3116" formatCode="General">
                  <c:v>4.6740000000000004</c:v>
                </c:pt>
                <c:pt idx="3117" formatCode="General">
                  <c:v>4.6755000000000004</c:v>
                </c:pt>
                <c:pt idx="3118" formatCode="General">
                  <c:v>4.6769999999999996</c:v>
                </c:pt>
                <c:pt idx="3119" formatCode="General">
                  <c:v>4.6784999999999997</c:v>
                </c:pt>
                <c:pt idx="3120" formatCode="General">
                  <c:v>4.68</c:v>
                </c:pt>
                <c:pt idx="3121" formatCode="General">
                  <c:v>4.6814999999999998</c:v>
                </c:pt>
                <c:pt idx="3122" formatCode="General">
                  <c:v>4.6829999999999998</c:v>
                </c:pt>
                <c:pt idx="3123" formatCode="General">
                  <c:v>4.6844999999999999</c:v>
                </c:pt>
                <c:pt idx="3124" formatCode="General">
                  <c:v>4.6859999999999999</c:v>
                </c:pt>
                <c:pt idx="3125" formatCode="General">
                  <c:v>4.6875</c:v>
                </c:pt>
                <c:pt idx="3126" formatCode="General">
                  <c:v>4.6890000000000001</c:v>
                </c:pt>
                <c:pt idx="3127" formatCode="General">
                  <c:v>4.6905000000000001</c:v>
                </c:pt>
                <c:pt idx="3128" formatCode="General">
                  <c:v>4.6920000000000002</c:v>
                </c:pt>
                <c:pt idx="3129" formatCode="General">
                  <c:v>4.6935000000000002</c:v>
                </c:pt>
                <c:pt idx="3130" formatCode="General">
                  <c:v>4.6950000000000003</c:v>
                </c:pt>
                <c:pt idx="3131" formatCode="General">
                  <c:v>4.6965000000000003</c:v>
                </c:pt>
                <c:pt idx="3132" formatCode="General">
                  <c:v>4.6980000000000004</c:v>
                </c:pt>
                <c:pt idx="3133" formatCode="General">
                  <c:v>4.6994999999999996</c:v>
                </c:pt>
                <c:pt idx="3134" formatCode="General">
                  <c:v>4.7009999999999996</c:v>
                </c:pt>
                <c:pt idx="3135" formatCode="General">
                  <c:v>4.7024999999999997</c:v>
                </c:pt>
                <c:pt idx="3136" formatCode="General">
                  <c:v>4.7039999999999997</c:v>
                </c:pt>
                <c:pt idx="3137" formatCode="General">
                  <c:v>4.7054999999999998</c:v>
                </c:pt>
                <c:pt idx="3138" formatCode="General">
                  <c:v>4.7069999999999999</c:v>
                </c:pt>
                <c:pt idx="3139" formatCode="General">
                  <c:v>4.7084999999999999</c:v>
                </c:pt>
                <c:pt idx="3140" formatCode="General">
                  <c:v>4.71</c:v>
                </c:pt>
                <c:pt idx="3141" formatCode="General">
                  <c:v>4.7115</c:v>
                </c:pt>
                <c:pt idx="3142" formatCode="General">
                  <c:v>4.7130000000000001</c:v>
                </c:pt>
                <c:pt idx="3143" formatCode="General">
                  <c:v>4.7145000000000001</c:v>
                </c:pt>
                <c:pt idx="3144" formatCode="General">
                  <c:v>4.7160000000000002</c:v>
                </c:pt>
                <c:pt idx="3145" formatCode="General">
                  <c:v>4.7175000000000002</c:v>
                </c:pt>
                <c:pt idx="3146" formatCode="General">
                  <c:v>4.7190000000000003</c:v>
                </c:pt>
                <c:pt idx="3147" formatCode="General">
                  <c:v>4.7205000000000004</c:v>
                </c:pt>
                <c:pt idx="3148" formatCode="General">
                  <c:v>4.7220000000000004</c:v>
                </c:pt>
                <c:pt idx="3149" formatCode="General">
                  <c:v>4.7234999999999996</c:v>
                </c:pt>
                <c:pt idx="3150" formatCode="General">
                  <c:v>4.7249999999999996</c:v>
                </c:pt>
                <c:pt idx="3151" formatCode="General">
                  <c:v>4.7264999999999997</c:v>
                </c:pt>
                <c:pt idx="3152" formatCode="General">
                  <c:v>4.7279999999999998</c:v>
                </c:pt>
                <c:pt idx="3153" formatCode="General">
                  <c:v>4.7294999999999998</c:v>
                </c:pt>
                <c:pt idx="3154" formatCode="General">
                  <c:v>4.7309999999999999</c:v>
                </c:pt>
                <c:pt idx="3155" formatCode="General">
                  <c:v>4.7324999999999999</c:v>
                </c:pt>
                <c:pt idx="3156" formatCode="General">
                  <c:v>4.734</c:v>
                </c:pt>
                <c:pt idx="3157" formatCode="General">
                  <c:v>4.7355</c:v>
                </c:pt>
                <c:pt idx="3158" formatCode="General">
                  <c:v>4.7370000000000001</c:v>
                </c:pt>
                <c:pt idx="3159" formatCode="General">
                  <c:v>4.7385000000000002</c:v>
                </c:pt>
                <c:pt idx="3160" formatCode="General">
                  <c:v>4.74</c:v>
                </c:pt>
                <c:pt idx="3161" formatCode="General">
                  <c:v>4.7415000000000003</c:v>
                </c:pt>
                <c:pt idx="3162" formatCode="General">
                  <c:v>4.7430000000000003</c:v>
                </c:pt>
                <c:pt idx="3163" formatCode="General">
                  <c:v>4.7445000000000004</c:v>
                </c:pt>
                <c:pt idx="3164" formatCode="General">
                  <c:v>4.7460000000000004</c:v>
                </c:pt>
                <c:pt idx="3165" formatCode="General">
                  <c:v>4.7474999999999996</c:v>
                </c:pt>
                <c:pt idx="3166" formatCode="General">
                  <c:v>4.7489999999999997</c:v>
                </c:pt>
                <c:pt idx="3167" formatCode="General">
                  <c:v>4.7504999999999997</c:v>
                </c:pt>
                <c:pt idx="3168" formatCode="General">
                  <c:v>4.7519999999999998</c:v>
                </c:pt>
                <c:pt idx="3169" formatCode="General">
                  <c:v>4.7534999999999998</c:v>
                </c:pt>
                <c:pt idx="3170" formatCode="General">
                  <c:v>4.7549999999999999</c:v>
                </c:pt>
                <c:pt idx="3171" formatCode="General">
                  <c:v>4.7565</c:v>
                </c:pt>
                <c:pt idx="3172" formatCode="General">
                  <c:v>4.758</c:v>
                </c:pt>
                <c:pt idx="3173" formatCode="General">
                  <c:v>4.7595000000000001</c:v>
                </c:pt>
                <c:pt idx="3174" formatCode="General">
                  <c:v>4.7610000000000001</c:v>
                </c:pt>
                <c:pt idx="3175" formatCode="General">
                  <c:v>4.7625000000000002</c:v>
                </c:pt>
                <c:pt idx="3176" formatCode="General">
                  <c:v>4.7640000000000002</c:v>
                </c:pt>
                <c:pt idx="3177" formatCode="General">
                  <c:v>4.7655000000000003</c:v>
                </c:pt>
                <c:pt idx="3178" formatCode="General">
                  <c:v>4.7670000000000003</c:v>
                </c:pt>
                <c:pt idx="3179" formatCode="General">
                  <c:v>4.7685000000000004</c:v>
                </c:pt>
                <c:pt idx="3180" formatCode="General">
                  <c:v>4.7699999999999996</c:v>
                </c:pt>
                <c:pt idx="3181" formatCode="General">
                  <c:v>4.7714999999999996</c:v>
                </c:pt>
                <c:pt idx="3182" formatCode="General">
                  <c:v>4.7729999999999997</c:v>
                </c:pt>
                <c:pt idx="3183" formatCode="General">
                  <c:v>4.7744999999999997</c:v>
                </c:pt>
                <c:pt idx="3184" formatCode="General">
                  <c:v>4.7759999999999998</c:v>
                </c:pt>
                <c:pt idx="3185" formatCode="General">
                  <c:v>4.7774999999999999</c:v>
                </c:pt>
                <c:pt idx="3186" formatCode="General">
                  <c:v>4.7789999999999999</c:v>
                </c:pt>
                <c:pt idx="3187" formatCode="General">
                  <c:v>4.7805</c:v>
                </c:pt>
                <c:pt idx="3188" formatCode="General">
                  <c:v>4.782</c:v>
                </c:pt>
                <c:pt idx="3189" formatCode="General">
                  <c:v>4.7835000000000001</c:v>
                </c:pt>
                <c:pt idx="3190" formatCode="General">
                  <c:v>4.7850000000000001</c:v>
                </c:pt>
                <c:pt idx="3191" formatCode="General">
                  <c:v>4.7865000000000002</c:v>
                </c:pt>
                <c:pt idx="3192" formatCode="General">
                  <c:v>4.7880000000000003</c:v>
                </c:pt>
                <c:pt idx="3193" formatCode="General">
                  <c:v>4.7895000000000003</c:v>
                </c:pt>
                <c:pt idx="3194" formatCode="General">
                  <c:v>4.7910000000000004</c:v>
                </c:pt>
                <c:pt idx="3195" formatCode="General">
                  <c:v>4.7925000000000004</c:v>
                </c:pt>
                <c:pt idx="3196" formatCode="General">
                  <c:v>4.7939999999999996</c:v>
                </c:pt>
                <c:pt idx="3197" formatCode="General">
                  <c:v>4.7954999999999997</c:v>
                </c:pt>
                <c:pt idx="3198" formatCode="General">
                  <c:v>4.7969999999999997</c:v>
                </c:pt>
                <c:pt idx="3199" formatCode="General">
                  <c:v>4.7984999999999998</c:v>
                </c:pt>
                <c:pt idx="3200" formatCode="General">
                  <c:v>4.8</c:v>
                </c:pt>
                <c:pt idx="3201" formatCode="General">
                  <c:v>4.8014999999999999</c:v>
                </c:pt>
                <c:pt idx="3202" formatCode="General">
                  <c:v>4.8029999999999999</c:v>
                </c:pt>
                <c:pt idx="3203" formatCode="General">
                  <c:v>4.8045</c:v>
                </c:pt>
                <c:pt idx="3204" formatCode="General">
                  <c:v>4.806</c:v>
                </c:pt>
                <c:pt idx="3205" formatCode="General">
                  <c:v>4.8075000000000001</c:v>
                </c:pt>
                <c:pt idx="3206" formatCode="General">
                  <c:v>4.8090000000000002</c:v>
                </c:pt>
                <c:pt idx="3207" formatCode="General">
                  <c:v>4.8105000000000002</c:v>
                </c:pt>
                <c:pt idx="3208" formatCode="General">
                  <c:v>4.8120000000000003</c:v>
                </c:pt>
                <c:pt idx="3209" formatCode="General">
                  <c:v>4.8135000000000003</c:v>
                </c:pt>
                <c:pt idx="3210" formatCode="General">
                  <c:v>4.8150000000000004</c:v>
                </c:pt>
                <c:pt idx="3211" formatCode="General">
                  <c:v>4.8164999999999996</c:v>
                </c:pt>
                <c:pt idx="3212" formatCode="General">
                  <c:v>4.8179999999999996</c:v>
                </c:pt>
                <c:pt idx="3213" formatCode="General">
                  <c:v>4.8194999999999997</c:v>
                </c:pt>
                <c:pt idx="3214" formatCode="General">
                  <c:v>4.8209999999999997</c:v>
                </c:pt>
                <c:pt idx="3215" formatCode="General">
                  <c:v>4.8224999999999998</c:v>
                </c:pt>
                <c:pt idx="3216" formatCode="General">
                  <c:v>4.8239999999999998</c:v>
                </c:pt>
                <c:pt idx="3217" formatCode="General">
                  <c:v>4.8254999999999999</c:v>
                </c:pt>
                <c:pt idx="3218" formatCode="General">
                  <c:v>4.827</c:v>
                </c:pt>
                <c:pt idx="3219" formatCode="General">
                  <c:v>4.8285</c:v>
                </c:pt>
                <c:pt idx="3220" formatCode="General">
                  <c:v>4.83</c:v>
                </c:pt>
                <c:pt idx="3221" formatCode="General">
                  <c:v>4.8315000000000001</c:v>
                </c:pt>
                <c:pt idx="3222" formatCode="General">
                  <c:v>4.8330000000000002</c:v>
                </c:pt>
                <c:pt idx="3223" formatCode="General">
                  <c:v>4.8345000000000002</c:v>
                </c:pt>
                <c:pt idx="3224" formatCode="General">
                  <c:v>4.8360000000000003</c:v>
                </c:pt>
                <c:pt idx="3225" formatCode="General">
                  <c:v>4.8375000000000004</c:v>
                </c:pt>
                <c:pt idx="3226" formatCode="General">
                  <c:v>4.8390000000000004</c:v>
                </c:pt>
                <c:pt idx="3227" formatCode="General">
                  <c:v>4.8404999999999996</c:v>
                </c:pt>
                <c:pt idx="3228" formatCode="General">
                  <c:v>4.8419999999999996</c:v>
                </c:pt>
                <c:pt idx="3229" formatCode="General">
                  <c:v>4.8434999999999997</c:v>
                </c:pt>
                <c:pt idx="3230" formatCode="General">
                  <c:v>4.8449999999999998</c:v>
                </c:pt>
                <c:pt idx="3231" formatCode="General">
                  <c:v>4.8464999999999998</c:v>
                </c:pt>
                <c:pt idx="3232" formatCode="General">
                  <c:v>4.8479999999999999</c:v>
                </c:pt>
                <c:pt idx="3233" formatCode="General">
                  <c:v>4.8494999999999999</c:v>
                </c:pt>
                <c:pt idx="3234" formatCode="General">
                  <c:v>4.851</c:v>
                </c:pt>
                <c:pt idx="3235" formatCode="General">
                  <c:v>4.8525</c:v>
                </c:pt>
                <c:pt idx="3236" formatCode="General">
                  <c:v>4.8540000000000001</c:v>
                </c:pt>
                <c:pt idx="3237" formatCode="General">
                  <c:v>4.8555000000000001</c:v>
                </c:pt>
                <c:pt idx="3238" formatCode="General">
                  <c:v>4.8570000000000002</c:v>
                </c:pt>
                <c:pt idx="3239" formatCode="General">
                  <c:v>4.8585000000000003</c:v>
                </c:pt>
                <c:pt idx="3240" formatCode="General">
                  <c:v>4.8600000000000003</c:v>
                </c:pt>
                <c:pt idx="3241" formatCode="General">
                  <c:v>4.8615000000000004</c:v>
                </c:pt>
                <c:pt idx="3242" formatCode="General">
                  <c:v>4.8630000000000004</c:v>
                </c:pt>
                <c:pt idx="3243" formatCode="General">
                  <c:v>4.8644999999999996</c:v>
                </c:pt>
                <c:pt idx="3244" formatCode="General">
                  <c:v>4.8659999999999997</c:v>
                </c:pt>
                <c:pt idx="3245" formatCode="General">
                  <c:v>4.8674999999999997</c:v>
                </c:pt>
                <c:pt idx="3246" formatCode="General">
                  <c:v>4.8689999999999998</c:v>
                </c:pt>
                <c:pt idx="3247" formatCode="General">
                  <c:v>4.8704999999999998</c:v>
                </c:pt>
                <c:pt idx="3248" formatCode="General">
                  <c:v>4.8719999999999999</c:v>
                </c:pt>
                <c:pt idx="3249" formatCode="General">
                  <c:v>4.8734999999999999</c:v>
                </c:pt>
                <c:pt idx="3250" formatCode="General">
                  <c:v>4.875</c:v>
                </c:pt>
                <c:pt idx="3251" formatCode="General">
                  <c:v>4.8765000000000001</c:v>
                </c:pt>
                <c:pt idx="3252" formatCode="General">
                  <c:v>4.8780000000000001</c:v>
                </c:pt>
                <c:pt idx="3253" formatCode="General">
                  <c:v>4.8795000000000002</c:v>
                </c:pt>
                <c:pt idx="3254" formatCode="General">
                  <c:v>4.8810000000000002</c:v>
                </c:pt>
                <c:pt idx="3255" formatCode="General">
                  <c:v>4.8825000000000003</c:v>
                </c:pt>
                <c:pt idx="3256" formatCode="General">
                  <c:v>4.8840000000000003</c:v>
                </c:pt>
                <c:pt idx="3257" formatCode="General">
                  <c:v>4.8855000000000004</c:v>
                </c:pt>
                <c:pt idx="3258" formatCode="General">
                  <c:v>4.8869999999999996</c:v>
                </c:pt>
                <c:pt idx="3259" formatCode="General">
                  <c:v>4.8884999999999996</c:v>
                </c:pt>
                <c:pt idx="3260" formatCode="General">
                  <c:v>4.8899999999999997</c:v>
                </c:pt>
                <c:pt idx="3261" formatCode="General">
                  <c:v>4.8914999999999997</c:v>
                </c:pt>
                <c:pt idx="3262" formatCode="General">
                  <c:v>4.8929999999999998</c:v>
                </c:pt>
                <c:pt idx="3263" formatCode="General">
                  <c:v>4.8944999999999999</c:v>
                </c:pt>
                <c:pt idx="3264" formatCode="General">
                  <c:v>4.8959999999999999</c:v>
                </c:pt>
                <c:pt idx="3265" formatCode="General">
                  <c:v>4.8975</c:v>
                </c:pt>
                <c:pt idx="3266" formatCode="General">
                  <c:v>4.899</c:v>
                </c:pt>
                <c:pt idx="3267" formatCode="General">
                  <c:v>4.9005000000000001</c:v>
                </c:pt>
                <c:pt idx="3268" formatCode="General">
                  <c:v>4.9020000000000001</c:v>
                </c:pt>
                <c:pt idx="3269" formatCode="General">
                  <c:v>4.9035000000000002</c:v>
                </c:pt>
                <c:pt idx="3270" formatCode="General">
                  <c:v>4.9050000000000002</c:v>
                </c:pt>
                <c:pt idx="3271" formatCode="General">
                  <c:v>4.9065000000000003</c:v>
                </c:pt>
                <c:pt idx="3272" formatCode="General">
                  <c:v>4.9080000000000004</c:v>
                </c:pt>
                <c:pt idx="3273" formatCode="General">
                  <c:v>4.9095000000000004</c:v>
                </c:pt>
                <c:pt idx="3274" formatCode="General">
                  <c:v>4.9109999999999996</c:v>
                </c:pt>
                <c:pt idx="3275" formatCode="General">
                  <c:v>4.9124999999999996</c:v>
                </c:pt>
                <c:pt idx="3276" formatCode="General">
                  <c:v>4.9139999999999997</c:v>
                </c:pt>
                <c:pt idx="3277" formatCode="General">
                  <c:v>4.9154999999999998</c:v>
                </c:pt>
                <c:pt idx="3278" formatCode="General">
                  <c:v>4.9169999999999998</c:v>
                </c:pt>
                <c:pt idx="3279" formatCode="General">
                  <c:v>4.9184999999999999</c:v>
                </c:pt>
                <c:pt idx="3280" formatCode="General">
                  <c:v>4.92</c:v>
                </c:pt>
                <c:pt idx="3281" formatCode="General">
                  <c:v>4.9215</c:v>
                </c:pt>
                <c:pt idx="3282" formatCode="General">
                  <c:v>4.923</c:v>
                </c:pt>
                <c:pt idx="3283" formatCode="General">
                  <c:v>4.9245000000000001</c:v>
                </c:pt>
                <c:pt idx="3284" formatCode="General">
                  <c:v>4.9260000000000002</c:v>
                </c:pt>
                <c:pt idx="3285" formatCode="General">
                  <c:v>4.9275000000000002</c:v>
                </c:pt>
                <c:pt idx="3286" formatCode="General">
                  <c:v>4.9290000000000003</c:v>
                </c:pt>
                <c:pt idx="3287" formatCode="General">
                  <c:v>4.9305000000000003</c:v>
                </c:pt>
                <c:pt idx="3288" formatCode="General">
                  <c:v>4.9320000000000004</c:v>
                </c:pt>
                <c:pt idx="3289" formatCode="General">
                  <c:v>4.9335000000000004</c:v>
                </c:pt>
                <c:pt idx="3290" formatCode="General">
                  <c:v>4.9349999999999996</c:v>
                </c:pt>
                <c:pt idx="3291" formatCode="General">
                  <c:v>4.9364999999999997</c:v>
                </c:pt>
                <c:pt idx="3292" formatCode="General">
                  <c:v>4.9379999999999997</c:v>
                </c:pt>
                <c:pt idx="3293" formatCode="General">
                  <c:v>4.9394999999999998</c:v>
                </c:pt>
                <c:pt idx="3294" formatCode="General">
                  <c:v>4.9409999999999998</c:v>
                </c:pt>
                <c:pt idx="3295" formatCode="General">
                  <c:v>4.9424999999999999</c:v>
                </c:pt>
                <c:pt idx="3296" formatCode="General">
                  <c:v>4.944</c:v>
                </c:pt>
                <c:pt idx="3297" formatCode="General">
                  <c:v>4.9455</c:v>
                </c:pt>
                <c:pt idx="3298" formatCode="General">
                  <c:v>4.9470000000000001</c:v>
                </c:pt>
                <c:pt idx="3299" formatCode="General">
                  <c:v>4.9485000000000001</c:v>
                </c:pt>
                <c:pt idx="3300" formatCode="General">
                  <c:v>4.95</c:v>
                </c:pt>
                <c:pt idx="3301" formatCode="General">
                  <c:v>4.9515000000000002</c:v>
                </c:pt>
                <c:pt idx="3302" formatCode="General">
                  <c:v>4.9530000000000003</c:v>
                </c:pt>
                <c:pt idx="3303" formatCode="General">
                  <c:v>4.9545000000000003</c:v>
                </c:pt>
                <c:pt idx="3304" formatCode="General">
                  <c:v>4.9560000000000004</c:v>
                </c:pt>
                <c:pt idx="3305" formatCode="General">
                  <c:v>4.9574999999999996</c:v>
                </c:pt>
                <c:pt idx="3306" formatCode="General">
                  <c:v>4.9589999999999996</c:v>
                </c:pt>
                <c:pt idx="3307" formatCode="General">
                  <c:v>4.9604999999999997</c:v>
                </c:pt>
                <c:pt idx="3308" formatCode="General">
                  <c:v>4.9619999999999997</c:v>
                </c:pt>
                <c:pt idx="3309" formatCode="General">
                  <c:v>4.9634999999999998</c:v>
                </c:pt>
                <c:pt idx="3310" formatCode="General">
                  <c:v>4.9649999999999999</c:v>
                </c:pt>
                <c:pt idx="3311" formatCode="General">
                  <c:v>4.9664999999999999</c:v>
                </c:pt>
                <c:pt idx="3312" formatCode="General">
                  <c:v>4.968</c:v>
                </c:pt>
                <c:pt idx="3313" formatCode="General">
                  <c:v>4.9695</c:v>
                </c:pt>
                <c:pt idx="3314" formatCode="General">
                  <c:v>4.9710000000000001</c:v>
                </c:pt>
                <c:pt idx="3315" formatCode="General">
                  <c:v>4.9725000000000001</c:v>
                </c:pt>
                <c:pt idx="3316" formatCode="General">
                  <c:v>4.9740000000000002</c:v>
                </c:pt>
                <c:pt idx="3317" formatCode="General">
                  <c:v>4.9755000000000003</c:v>
                </c:pt>
                <c:pt idx="3318" formatCode="General">
                  <c:v>4.9770000000000003</c:v>
                </c:pt>
                <c:pt idx="3319" formatCode="General">
                  <c:v>4.9785000000000004</c:v>
                </c:pt>
                <c:pt idx="3320" formatCode="General">
                  <c:v>4.9800000000000004</c:v>
                </c:pt>
                <c:pt idx="3321" formatCode="General">
                  <c:v>4.9814999999999996</c:v>
                </c:pt>
                <c:pt idx="3322" formatCode="General">
                  <c:v>4.9829999999999997</c:v>
                </c:pt>
                <c:pt idx="3323" formatCode="General">
                  <c:v>4.9844999999999997</c:v>
                </c:pt>
                <c:pt idx="3324" formatCode="General">
                  <c:v>4.9859999999999998</c:v>
                </c:pt>
                <c:pt idx="3325" formatCode="General">
                  <c:v>4.9874999999999998</c:v>
                </c:pt>
                <c:pt idx="3326" formatCode="General">
                  <c:v>4.9889999999999999</c:v>
                </c:pt>
                <c:pt idx="3327" formatCode="General">
                  <c:v>4.9904999999999999</c:v>
                </c:pt>
                <c:pt idx="3328" formatCode="General">
                  <c:v>4.992</c:v>
                </c:pt>
                <c:pt idx="3329" formatCode="General">
                  <c:v>4.9935</c:v>
                </c:pt>
                <c:pt idx="3330" formatCode="General">
                  <c:v>4.9950000000000001</c:v>
                </c:pt>
                <c:pt idx="3331" formatCode="General">
                  <c:v>4.9965000000000002</c:v>
                </c:pt>
                <c:pt idx="3332" formatCode="General">
                  <c:v>4.9980000000000002</c:v>
                </c:pt>
                <c:pt idx="3333" formatCode="General">
                  <c:v>4.9995000000000003</c:v>
                </c:pt>
              </c:numCache>
            </c:numRef>
          </c:xVal>
          <c:yVal>
            <c:numRef>
              <c:f>'double-span'!$B$9:$B$3342</c:f>
              <c:numCache>
                <c:formatCode>0.00E+00</c:formatCode>
                <c:ptCount val="3334"/>
                <c:pt idx="0" formatCode="General">
                  <c:v>0</c:v>
                </c:pt>
                <c:pt idx="1">
                  <c:v>-1.9318500000000001E-123</c:v>
                </c:pt>
                <c:pt idx="2">
                  <c:v>-1.47672E-122</c:v>
                </c:pt>
                <c:pt idx="3">
                  <c:v>-6.12501E-122</c:v>
                </c:pt>
                <c:pt idx="4">
                  <c:v>-1.7509200000000001E-121</c:v>
                </c:pt>
                <c:pt idx="5">
                  <c:v>-3.71664E-121</c:v>
                </c:pt>
                <c:pt idx="6">
                  <c:v>-6.0636299999999997E-121</c:v>
                </c:pt>
                <c:pt idx="7">
                  <c:v>-7.5759900000000002E-121</c:v>
                </c:pt>
                <c:pt idx="8">
                  <c:v>-6.4571200000000003E-121</c:v>
                </c:pt>
                <c:pt idx="9">
                  <c:v>-8.7908600000000002E-122</c:v>
                </c:pt>
                <c:pt idx="10">
                  <c:v>9.9665200000000007E-121</c:v>
                </c:pt>
                <c:pt idx="11">
                  <c:v>2.4721399999999998E-120</c:v>
                </c:pt>
                <c:pt idx="12">
                  <c:v>3.9738500000000001E-120</c:v>
                </c:pt>
                <c:pt idx="13">
                  <c:v>5.0230499999999997E-120</c:v>
                </c:pt>
                <c:pt idx="14">
                  <c:v>5.1792900000000003E-120</c:v>
                </c:pt>
                <c:pt idx="15">
                  <c:v>4.2128600000000001E-120</c:v>
                </c:pt>
                <c:pt idx="16">
                  <c:v>2.2442999999999999E-120</c:v>
                </c:pt>
                <c:pt idx="17">
                  <c:v>-1.69816E-121</c:v>
                </c:pt>
                <c:pt idx="18">
                  <c:v>-1.7076900000000001E-120</c:v>
                </c:pt>
                <c:pt idx="19">
                  <c:v>-1.9435199999999999E-122</c:v>
                </c:pt>
                <c:pt idx="20">
                  <c:v>7.5517199999999994E-120</c:v>
                </c:pt>
                <c:pt idx="21">
                  <c:v>2.2491899999999999E-119</c:v>
                </c:pt>
                <c:pt idx="22">
                  <c:v>4.35359E-119</c:v>
                </c:pt>
                <c:pt idx="23">
                  <c:v>6.5267899999999999E-119</c:v>
                </c:pt>
                <c:pt idx="24">
                  <c:v>7.87619E-119</c:v>
                </c:pt>
                <c:pt idx="25">
                  <c:v>7.4686299999999999E-119</c:v>
                </c:pt>
                <c:pt idx="26">
                  <c:v>4.6183799999999998E-119</c:v>
                </c:pt>
                <c:pt idx="27">
                  <c:v>-7.6534899999999995E-120</c:v>
                </c:pt>
                <c:pt idx="28">
                  <c:v>-7.6254299999999999E-119</c:v>
                </c:pt>
                <c:pt idx="29">
                  <c:v>-1.35128E-118</c:v>
                </c:pt>
                <c:pt idx="30">
                  <c:v>-1.5201100000000001E-118</c:v>
                </c:pt>
                <c:pt idx="31">
                  <c:v>-9.7750600000000001E-119</c:v>
                </c:pt>
                <c:pt idx="32">
                  <c:v>4.5229099999999998E-119</c:v>
                </c:pt>
                <c:pt idx="33">
                  <c:v>2.6848199999999999E-118</c:v>
                </c:pt>
                <c:pt idx="34">
                  <c:v>5.09795E-118</c:v>
                </c:pt>
                <c:pt idx="35">
                  <c:v>6.5873299999999996E-118</c:v>
                </c:pt>
                <c:pt idx="36">
                  <c:v>6.2687300000000003E-118</c:v>
                </c:pt>
                <c:pt idx="37">
                  <c:v>3.91956E-118</c:v>
                </c:pt>
                <c:pt idx="38">
                  <c:v>-2.9767800000000002E-119</c:v>
                </c:pt>
                <c:pt idx="39">
                  <c:v>-5.7101800000000001E-118</c:v>
                </c:pt>
                <c:pt idx="40">
                  <c:v>-1.05504E-117</c:v>
                </c:pt>
                <c:pt idx="41">
                  <c:v>-1.2496699999999999E-117</c:v>
                </c:pt>
                <c:pt idx="42">
                  <c:v>-1.02967E-117</c:v>
                </c:pt>
                <c:pt idx="43">
                  <c:v>-4.4529400000000003E-118</c:v>
                </c:pt>
                <c:pt idx="44">
                  <c:v>3.72799E-118</c:v>
                </c:pt>
                <c:pt idx="45">
                  <c:v>1.2062899999999999E-117</c:v>
                </c:pt>
                <c:pt idx="46">
                  <c:v>1.3955899999999999E-117</c:v>
                </c:pt>
                <c:pt idx="47">
                  <c:v>-3.80577E-118</c:v>
                </c:pt>
                <c:pt idx="48">
                  <c:v>-5.58446E-117</c:v>
                </c:pt>
                <c:pt idx="49">
                  <c:v>-1.48997E-116</c:v>
                </c:pt>
                <c:pt idx="50">
                  <c:v>-2.7230799999999997E-116</c:v>
                </c:pt>
                <c:pt idx="51">
                  <c:v>-3.8447599999999999E-116</c:v>
                </c:pt>
                <c:pt idx="52">
                  <c:v>-4.09611E-116</c:v>
                </c:pt>
                <c:pt idx="53">
                  <c:v>-2.5417400000000002E-116</c:v>
                </c:pt>
                <c:pt idx="54">
                  <c:v>1.55925E-116</c:v>
                </c:pt>
                <c:pt idx="55">
                  <c:v>8.1732599999999998E-116</c:v>
                </c:pt>
                <c:pt idx="56">
                  <c:v>1.58863E-115</c:v>
                </c:pt>
                <c:pt idx="57">
                  <c:v>2.1904099999999999E-115</c:v>
                </c:pt>
                <c:pt idx="58">
                  <c:v>2.2885700000000002E-115</c:v>
                </c:pt>
                <c:pt idx="59">
                  <c:v>1.58908E-115</c:v>
                </c:pt>
                <c:pt idx="60">
                  <c:v>-5.4532999999999998E-117</c:v>
                </c:pt>
                <c:pt idx="61">
                  <c:v>-2.4348E-115</c:v>
                </c:pt>
                <c:pt idx="62">
                  <c:v>-4.8101400000000004E-115</c:v>
                </c:pt>
                <c:pt idx="63">
                  <c:v>-5.98395E-115</c:v>
                </c:pt>
                <c:pt idx="64">
                  <c:v>-4.5239499999999999E-115</c:v>
                </c:pt>
                <c:pt idx="65">
                  <c:v>8.5994300000000002E-116</c:v>
                </c:pt>
                <c:pt idx="66">
                  <c:v>1.0360800000000001E-114</c:v>
                </c:pt>
                <c:pt idx="67">
                  <c:v>2.2001500000000001E-114</c:v>
                </c:pt>
                <c:pt idx="68">
                  <c:v>3.1545799999999999E-114</c:v>
                </c:pt>
                <c:pt idx="69">
                  <c:v>3.3464299999999998E-114</c:v>
                </c:pt>
                <c:pt idx="70">
                  <c:v>2.2460099999999999E-114</c:v>
                </c:pt>
                <c:pt idx="71">
                  <c:v>-4.3345400000000002E-115</c:v>
                </c:pt>
                <c:pt idx="72">
                  <c:v>-4.4206300000000001E-114</c:v>
                </c:pt>
                <c:pt idx="73">
                  <c:v>-8.4940400000000006E-114</c:v>
                </c:pt>
                <c:pt idx="74">
                  <c:v>-1.0389800000000001E-113</c:v>
                </c:pt>
                <c:pt idx="75">
                  <c:v>-7.5116599999999999E-114</c:v>
                </c:pt>
                <c:pt idx="76">
                  <c:v>1.9519299999999999E-114</c:v>
                </c:pt>
                <c:pt idx="77">
                  <c:v>1.8098399999999999E-113</c:v>
                </c:pt>
                <c:pt idx="78">
                  <c:v>3.8065300000000001E-113</c:v>
                </c:pt>
                <c:pt idx="79">
                  <c:v>5.4590399999999999E-113</c:v>
                </c:pt>
                <c:pt idx="80">
                  <c:v>5.6818400000000002E-113</c:v>
                </c:pt>
                <c:pt idx="81">
                  <c:v>3.4677000000000003E-113</c:v>
                </c:pt>
                <c:pt idx="82">
                  <c:v>-1.5813099999999999E-113</c:v>
                </c:pt>
                <c:pt idx="83">
                  <c:v>-8.90546E-113</c:v>
                </c:pt>
                <c:pt idx="84">
                  <c:v>-1.6691699999999999E-112</c:v>
                </c:pt>
                <c:pt idx="85">
                  <c:v>-2.1622800000000001E-112</c:v>
                </c:pt>
                <c:pt idx="86">
                  <c:v>-1.94864E-112</c:v>
                </c:pt>
                <c:pt idx="87">
                  <c:v>-7.0973000000000005E-113</c:v>
                </c:pt>
                <c:pt idx="88">
                  <c:v>1.5650100000000001E-112</c:v>
                </c:pt>
                <c:pt idx="89">
                  <c:v>4.4658500000000001E-112</c:v>
                </c:pt>
                <c:pt idx="90">
                  <c:v>7.1105300000000001E-112</c:v>
                </c:pt>
                <c:pt idx="91">
                  <c:v>8.2418099999999998E-112</c:v>
                </c:pt>
                <c:pt idx="92">
                  <c:v>6.6200000000000003E-112</c:v>
                </c:pt>
                <c:pt idx="93">
                  <c:v>1.6054000000000001E-112</c:v>
                </c:pt>
                <c:pt idx="94">
                  <c:v>-6.2944800000000002E-112</c:v>
                </c:pt>
                <c:pt idx="95">
                  <c:v>-1.5174600000000001E-111</c:v>
                </c:pt>
                <c:pt idx="96">
                  <c:v>-2.1853900000000001E-111</c:v>
                </c:pt>
                <c:pt idx="97">
                  <c:v>-2.2123E-111</c:v>
                </c:pt>
                <c:pt idx="98">
                  <c:v>-1.1683899999999999E-111</c:v>
                </c:pt>
                <c:pt idx="99">
                  <c:v>1.1258600000000001E-111</c:v>
                </c:pt>
                <c:pt idx="100">
                  <c:v>4.3010600000000003E-111</c:v>
                </c:pt>
                <c:pt idx="101">
                  <c:v>7.2974699999999999E-111</c:v>
                </c:pt>
                <c:pt idx="102">
                  <c:v>8.5070800000000006E-111</c:v>
                </c:pt>
                <c:pt idx="103">
                  <c:v>6.33651E-111</c:v>
                </c:pt>
                <c:pt idx="104">
                  <c:v>-2.42804E-113</c:v>
                </c:pt>
                <c:pt idx="105">
                  <c:v>-1.0050899999999999E-110</c:v>
                </c:pt>
                <c:pt idx="106">
                  <c:v>-2.1594200000000001E-110</c:v>
                </c:pt>
                <c:pt idx="107">
                  <c:v>-3.1052100000000002E-110</c:v>
                </c:pt>
                <c:pt idx="108">
                  <c:v>-3.4185699999999999E-110</c:v>
                </c:pt>
                <c:pt idx="109">
                  <c:v>-2.6931299999999997E-110</c:v>
                </c:pt>
                <c:pt idx="110">
                  <c:v>-6.8040299999999998E-111</c:v>
                </c:pt>
                <c:pt idx="111">
                  <c:v>2.3687000000000001E-110</c:v>
                </c:pt>
                <c:pt idx="112">
                  <c:v>5.4476699999999998E-110</c:v>
                </c:pt>
                <c:pt idx="113">
                  <c:v>7.1836199999999997E-110</c:v>
                </c:pt>
                <c:pt idx="114">
                  <c:v>6.6084999999999999E-110</c:v>
                </c:pt>
                <c:pt idx="115">
                  <c:v>3.4208799999999999E-110</c:v>
                </c:pt>
                <c:pt idx="116">
                  <c:v>-2.1234E-110</c:v>
                </c:pt>
                <c:pt idx="117">
                  <c:v>-8.8105500000000003E-110</c:v>
                </c:pt>
                <c:pt idx="118">
                  <c:v>-1.3746999999999999E-109</c:v>
                </c:pt>
                <c:pt idx="119">
                  <c:v>-1.26688E-109</c:v>
                </c:pt>
                <c:pt idx="120">
                  <c:v>-1.8766600000000001E-110</c:v>
                </c:pt>
                <c:pt idx="121">
                  <c:v>1.96206E-109</c:v>
                </c:pt>
                <c:pt idx="122">
                  <c:v>4.9119200000000003E-109</c:v>
                </c:pt>
                <c:pt idx="123">
                  <c:v>7.9233999999999998E-109</c:v>
                </c:pt>
                <c:pt idx="124">
                  <c:v>9.8936300000000004E-109</c:v>
                </c:pt>
                <c:pt idx="125">
                  <c:v>1.0140400000000001E-108</c:v>
                </c:pt>
                <c:pt idx="126">
                  <c:v>8.9071799999999996E-109</c:v>
                </c:pt>
                <c:pt idx="127">
                  <c:v>6.6403500000000003E-109</c:v>
                </c:pt>
                <c:pt idx="128">
                  <c:v>3.8030299999999999E-109</c:v>
                </c:pt>
                <c:pt idx="129">
                  <c:v>1.8315599999999999E-109</c:v>
                </c:pt>
                <c:pt idx="130">
                  <c:v>3.0625900000000001E-109</c:v>
                </c:pt>
                <c:pt idx="131">
                  <c:v>9.6038000000000008E-109</c:v>
                </c:pt>
                <c:pt idx="132">
                  <c:v>2.18533E-108</c:v>
                </c:pt>
                <c:pt idx="133">
                  <c:v>3.7631200000000003E-108</c:v>
                </c:pt>
                <c:pt idx="134">
                  <c:v>5.4245299999999996E-108</c:v>
                </c:pt>
                <c:pt idx="135">
                  <c:v>6.6998300000000003E-108</c:v>
                </c:pt>
                <c:pt idx="136">
                  <c:v>6.2062500000000002E-108</c:v>
                </c:pt>
                <c:pt idx="137">
                  <c:v>2.36479E-108</c:v>
                </c:pt>
                <c:pt idx="138">
                  <c:v>-4.68461E-108</c:v>
                </c:pt>
                <c:pt idx="139">
                  <c:v>-1.3267799999999999E-107</c:v>
                </c:pt>
                <c:pt idx="140">
                  <c:v>-2.1833299999999999E-107</c:v>
                </c:pt>
                <c:pt idx="141">
                  <c:v>-2.8968300000000002E-107</c:v>
                </c:pt>
                <c:pt idx="142">
                  <c:v>-3.25701E-107</c:v>
                </c:pt>
                <c:pt idx="143">
                  <c:v>-3.0353100000000002E-107</c:v>
                </c:pt>
                <c:pt idx="144">
                  <c:v>-2.18621E-107</c:v>
                </c:pt>
                <c:pt idx="145">
                  <c:v>-1.14247E-107</c:v>
                </c:pt>
                <c:pt idx="146">
                  <c:v>-9.9904800000000003E-108</c:v>
                </c:pt>
                <c:pt idx="147">
                  <c:v>-3.0458599999999997E-107</c:v>
                </c:pt>
                <c:pt idx="148">
                  <c:v>-7.6188999999999996E-107</c:v>
                </c:pt>
                <c:pt idx="149">
                  <c:v>-1.36369E-106</c:v>
                </c:pt>
                <c:pt idx="150">
                  <c:v>-1.9869399999999999E-106</c:v>
                </c:pt>
                <c:pt idx="151">
                  <c:v>-2.6775299999999999E-106</c:v>
                </c:pt>
                <c:pt idx="152">
                  <c:v>-3.6018199999999999E-106</c:v>
                </c:pt>
                <c:pt idx="153">
                  <c:v>-4.6787600000000002E-106</c:v>
                </c:pt>
                <c:pt idx="154">
                  <c:v>-5.5349500000000001E-106</c:v>
                </c:pt>
                <c:pt idx="155">
                  <c:v>-6.0884199999999996E-106</c:v>
                </c:pt>
                <c:pt idx="156">
                  <c:v>-6.4283399999999998E-106</c:v>
                </c:pt>
                <c:pt idx="157">
                  <c:v>-6.0390299999999996E-106</c:v>
                </c:pt>
                <c:pt idx="158">
                  <c:v>-5.0876499999999998E-106</c:v>
                </c:pt>
                <c:pt idx="159">
                  <c:v>-6.5344100000000004E-106</c:v>
                </c:pt>
                <c:pt idx="160">
                  <c:v>-1.42651E-105</c:v>
                </c:pt>
                <c:pt idx="161">
                  <c:v>-2.8270000000000002E-105</c:v>
                </c:pt>
                <c:pt idx="162">
                  <c:v>-4.2063799999999998E-105</c:v>
                </c:pt>
                <c:pt idx="163">
                  <c:v>-4.5266899999999999E-105</c:v>
                </c:pt>
                <c:pt idx="164">
                  <c:v>-2.9286999999999999E-105</c:v>
                </c:pt>
                <c:pt idx="165">
                  <c:v>9.9907100000000006E-106</c:v>
                </c:pt>
                <c:pt idx="166">
                  <c:v>7.15492E-105</c:v>
                </c:pt>
                <c:pt idx="167">
                  <c:v>1.4433900000000001E-104</c:v>
                </c:pt>
                <c:pt idx="168">
                  <c:v>2.0145599999999999E-104</c:v>
                </c:pt>
                <c:pt idx="169">
                  <c:v>2.0180900000000001E-104</c:v>
                </c:pt>
                <c:pt idx="170">
                  <c:v>1.04428E-104</c:v>
                </c:pt>
                <c:pt idx="171">
                  <c:v>-1.06515E-104</c:v>
                </c:pt>
                <c:pt idx="172">
                  <c:v>-4.0296600000000003E-104</c:v>
                </c:pt>
                <c:pt idx="173">
                  <c:v>-7.1190199999999994E-104</c:v>
                </c:pt>
                <c:pt idx="174">
                  <c:v>-9.3677999999999994E-104</c:v>
                </c:pt>
                <c:pt idx="175">
                  <c:v>-1.00475E-103</c:v>
                </c:pt>
                <c:pt idx="176">
                  <c:v>-8.8361000000000005E-104</c:v>
                </c:pt>
                <c:pt idx="177">
                  <c:v>-5.5504499999999999E-104</c:v>
                </c:pt>
                <c:pt idx="178">
                  <c:v>-9.2812300000000005E-105</c:v>
                </c:pt>
                <c:pt idx="179">
                  <c:v>1.5130599999999999E-104</c:v>
                </c:pt>
                <c:pt idx="180">
                  <c:v>-4.40264E-104</c:v>
                </c:pt>
                <c:pt idx="181">
                  <c:v>-2.4408900000000001E-103</c:v>
                </c:pt>
                <c:pt idx="182">
                  <c:v>-6.0628400000000004E-103</c:v>
                </c:pt>
                <c:pt idx="183">
                  <c:v>-1.0996900000000001E-102</c:v>
                </c:pt>
                <c:pt idx="184">
                  <c:v>-1.6106300000000001E-102</c:v>
                </c:pt>
                <c:pt idx="185">
                  <c:v>-1.89053E-102</c:v>
                </c:pt>
                <c:pt idx="186">
                  <c:v>-1.61828E-102</c:v>
                </c:pt>
                <c:pt idx="187">
                  <c:v>-6.3376300000000001E-103</c:v>
                </c:pt>
                <c:pt idx="188">
                  <c:v>9.5551100000000002E-103</c:v>
                </c:pt>
                <c:pt idx="189">
                  <c:v>2.8612999999999998E-102</c:v>
                </c:pt>
                <c:pt idx="190">
                  <c:v>4.4580100000000003E-102</c:v>
                </c:pt>
                <c:pt idx="191">
                  <c:v>4.56081E-102</c:v>
                </c:pt>
                <c:pt idx="192">
                  <c:v>1.6691900000000001E-102</c:v>
                </c:pt>
                <c:pt idx="193">
                  <c:v>-5.4973899999999996E-102</c:v>
                </c:pt>
                <c:pt idx="194">
                  <c:v>-1.69557E-101</c:v>
                </c:pt>
                <c:pt idx="195">
                  <c:v>-2.9992999999999997E-101</c:v>
                </c:pt>
                <c:pt idx="196">
                  <c:v>-3.9287999999999999E-101</c:v>
                </c:pt>
                <c:pt idx="197">
                  <c:v>-3.8620899999999999E-101</c:v>
                </c:pt>
                <c:pt idx="198">
                  <c:v>-2.2130800000000002E-101</c:v>
                </c:pt>
                <c:pt idx="199">
                  <c:v>1.29945E-101</c:v>
                </c:pt>
                <c:pt idx="200">
                  <c:v>6.1569500000000003E-101</c:v>
                </c:pt>
                <c:pt idx="201">
                  <c:v>1.06649E-100</c:v>
                </c:pt>
                <c:pt idx="202">
                  <c:v>1.18855E-100</c:v>
                </c:pt>
                <c:pt idx="203">
                  <c:v>6.3426299999999996E-101</c:v>
                </c:pt>
                <c:pt idx="204">
                  <c:v>-8.18829E-101</c:v>
                </c:pt>
                <c:pt idx="205">
                  <c:v>-3.0883000000000002E-100</c:v>
                </c:pt>
                <c:pt idx="206">
                  <c:v>-5.6903699999999997E-100</c:v>
                </c:pt>
                <c:pt idx="207">
                  <c:v>-7.7269400000000001E-100</c:v>
                </c:pt>
                <c:pt idx="208">
                  <c:v>-8.09655E-100</c:v>
                </c:pt>
                <c:pt idx="209">
                  <c:v>-5.9966500000000002E-100</c:v>
                </c:pt>
                <c:pt idx="210">
                  <c:v>-1.3915200000000001E-100</c:v>
                </c:pt>
                <c:pt idx="211">
                  <c:v>4.8782800000000005E-100</c:v>
                </c:pt>
                <c:pt idx="212">
                  <c:v>1.1072099999999999E-99</c:v>
                </c:pt>
                <c:pt idx="213">
                  <c:v>1.43119E-99</c:v>
                </c:pt>
                <c:pt idx="214">
                  <c:v>1.07593E-99</c:v>
                </c:pt>
                <c:pt idx="215">
                  <c:v>-3.0837000000000001E-100</c:v>
                </c:pt>
                <c:pt idx="216">
                  <c:v>-2.78883E-99</c:v>
                </c:pt>
                <c:pt idx="217">
                  <c:v>-5.8460600000000003E-99</c:v>
                </c:pt>
                <c:pt idx="218">
                  <c:v>-8.3065399999999999E-99</c:v>
                </c:pt>
                <c:pt idx="219">
                  <c:v>-8.7190699999999993E-99</c:v>
                </c:pt>
                <c:pt idx="220">
                  <c:v>-5.8496899999999999E-99</c:v>
                </c:pt>
                <c:pt idx="221">
                  <c:v>8.35755E-100</c:v>
                </c:pt>
                <c:pt idx="222">
                  <c:v>1.0522399999999999E-98</c:v>
                </c:pt>
                <c:pt idx="223">
                  <c:v>2.0599800000000001E-98</c:v>
                </c:pt>
                <c:pt idx="224">
                  <c:v>2.6744099999999999E-98</c:v>
                </c:pt>
                <c:pt idx="225">
                  <c:v>2.3592399999999999E-98</c:v>
                </c:pt>
                <c:pt idx="226">
                  <c:v>6.6161499999999999E-99</c:v>
                </c:pt>
                <c:pt idx="227">
                  <c:v>-2.4784899999999999E-98</c:v>
                </c:pt>
                <c:pt idx="228">
                  <c:v>-6.4462800000000005E-98</c:v>
                </c:pt>
                <c:pt idx="229">
                  <c:v>-9.9013999999999995E-98</c:v>
                </c:pt>
                <c:pt idx="230">
                  <c:v>-1.10158E-97</c:v>
                </c:pt>
                <c:pt idx="231">
                  <c:v>-7.8328800000000006E-98</c:v>
                </c:pt>
                <c:pt idx="232">
                  <c:v>9.7231700000000005E-99</c:v>
                </c:pt>
                <c:pt idx="233">
                  <c:v>1.46867E-97</c:v>
                </c:pt>
                <c:pt idx="234">
                  <c:v>2.9687299999999999E-97</c:v>
                </c:pt>
                <c:pt idx="235">
                  <c:v>3.9870799999999999E-97</c:v>
                </c:pt>
                <c:pt idx="236">
                  <c:v>3.7736299999999998E-97</c:v>
                </c:pt>
                <c:pt idx="237">
                  <c:v>1.7235200000000001E-97</c:v>
                </c:pt>
                <c:pt idx="238">
                  <c:v>-2.14923E-97</c:v>
                </c:pt>
                <c:pt idx="239">
                  <c:v>-7.0661999999999998E-97</c:v>
                </c:pt>
                <c:pt idx="240">
                  <c:v>-1.1848200000000001E-96</c:v>
                </c:pt>
                <c:pt idx="241">
                  <c:v>-1.5163800000000001E-96</c:v>
                </c:pt>
                <c:pt idx="242">
                  <c:v>-1.54063E-96</c:v>
                </c:pt>
                <c:pt idx="243">
                  <c:v>-1.10141E-96</c:v>
                </c:pt>
                <c:pt idx="244">
                  <c:v>-1.8972099999999999E-97</c:v>
                </c:pt>
                <c:pt idx="245">
                  <c:v>8.8434399999999998E-97</c:v>
                </c:pt>
                <c:pt idx="246">
                  <c:v>1.4577899999999999E-96</c:v>
                </c:pt>
                <c:pt idx="247">
                  <c:v>7.3218899999999996E-97</c:v>
                </c:pt>
                <c:pt idx="248">
                  <c:v>-1.85729E-96</c:v>
                </c:pt>
                <c:pt idx="249">
                  <c:v>-6.4102799999999998E-96</c:v>
                </c:pt>
                <c:pt idx="250">
                  <c:v>-1.23283E-95</c:v>
                </c:pt>
                <c:pt idx="251">
                  <c:v>-1.7718600000000002E-95</c:v>
                </c:pt>
                <c:pt idx="252">
                  <c:v>-1.95915E-95</c:v>
                </c:pt>
                <c:pt idx="253">
                  <c:v>-1.5601799999999999E-95</c:v>
                </c:pt>
                <c:pt idx="254">
                  <c:v>-5.0343399999999998E-96</c:v>
                </c:pt>
                <c:pt idx="255">
                  <c:v>1.13841E-95</c:v>
                </c:pt>
                <c:pt idx="256">
                  <c:v>3.0301199999999997E-95</c:v>
                </c:pt>
                <c:pt idx="257">
                  <c:v>4.4972E-95</c:v>
                </c:pt>
                <c:pt idx="258">
                  <c:v>4.7667000000000002E-95</c:v>
                </c:pt>
                <c:pt idx="259">
                  <c:v>3.1755599999999998E-95</c:v>
                </c:pt>
                <c:pt idx="260">
                  <c:v>-6.9297200000000003E-96</c:v>
                </c:pt>
                <c:pt idx="261">
                  <c:v>-6.4227800000000006E-95</c:v>
                </c:pt>
                <c:pt idx="262">
                  <c:v>-1.2127400000000001E-94</c:v>
                </c:pt>
                <c:pt idx="263">
                  <c:v>-1.48375E-94</c:v>
                </c:pt>
                <c:pt idx="264">
                  <c:v>-1.1707600000000001E-94</c:v>
                </c:pt>
                <c:pt idx="265">
                  <c:v>-1.12252E-95</c:v>
                </c:pt>
                <c:pt idx="266">
                  <c:v>1.62869E-94</c:v>
                </c:pt>
                <c:pt idx="267">
                  <c:v>3.6999499999999998E-94</c:v>
                </c:pt>
                <c:pt idx="268">
                  <c:v>5.4694899999999997E-94</c:v>
                </c:pt>
                <c:pt idx="269">
                  <c:v>5.9593800000000005E-94</c:v>
                </c:pt>
                <c:pt idx="270">
                  <c:v>3.7904599999999999E-94</c:v>
                </c:pt>
                <c:pt idx="271">
                  <c:v>-2.20873E-94</c:v>
                </c:pt>
                <c:pt idx="272">
                  <c:v>-1.1619200000000001E-93</c:v>
                </c:pt>
                <c:pt idx="273">
                  <c:v>-2.1642900000000002E-93</c:v>
                </c:pt>
                <c:pt idx="274">
                  <c:v>-2.82958E-93</c:v>
                </c:pt>
                <c:pt idx="275">
                  <c:v>-2.8352599999999998E-93</c:v>
                </c:pt>
                <c:pt idx="276">
                  <c:v>-1.9814600000000002E-93</c:v>
                </c:pt>
                <c:pt idx="277">
                  <c:v>-2.26016E-94</c:v>
                </c:pt>
                <c:pt idx="278">
                  <c:v>2.07225E-93</c:v>
                </c:pt>
                <c:pt idx="279">
                  <c:v>3.9807599999999998E-93</c:v>
                </c:pt>
                <c:pt idx="280">
                  <c:v>4.3428199999999998E-93</c:v>
                </c:pt>
                <c:pt idx="281">
                  <c:v>2.3899100000000001E-93</c:v>
                </c:pt>
                <c:pt idx="282">
                  <c:v>-2.1186299999999999E-93</c:v>
                </c:pt>
                <c:pt idx="283">
                  <c:v>-8.87064E-93</c:v>
                </c:pt>
                <c:pt idx="284">
                  <c:v>-1.5896000000000001E-92</c:v>
                </c:pt>
                <c:pt idx="285">
                  <c:v>-1.8514600000000001E-92</c:v>
                </c:pt>
                <c:pt idx="286">
                  <c:v>-1.06899E-92</c:v>
                </c:pt>
                <c:pt idx="287">
                  <c:v>1.2471799999999999E-92</c:v>
                </c:pt>
                <c:pt idx="288">
                  <c:v>5.2206399999999997E-92</c:v>
                </c:pt>
                <c:pt idx="289">
                  <c:v>1.02721E-91</c:v>
                </c:pt>
                <c:pt idx="290">
                  <c:v>1.5158099999999999E-91</c:v>
                </c:pt>
                <c:pt idx="291">
                  <c:v>1.8612100000000001E-91</c:v>
                </c:pt>
                <c:pt idx="292">
                  <c:v>1.98004E-91</c:v>
                </c:pt>
                <c:pt idx="293">
                  <c:v>1.84733E-91</c:v>
                </c:pt>
                <c:pt idx="294">
                  <c:v>1.5198499999999999E-91</c:v>
                </c:pt>
                <c:pt idx="295">
                  <c:v>1.1348499999999999E-91</c:v>
                </c:pt>
                <c:pt idx="296">
                  <c:v>9.6316099999999994E-92</c:v>
                </c:pt>
                <c:pt idx="297">
                  <c:v>1.5831799999999999E-91</c:v>
                </c:pt>
                <c:pt idx="298">
                  <c:v>3.8557300000000001E-91</c:v>
                </c:pt>
                <c:pt idx="299">
                  <c:v>8.3331E-91</c:v>
                </c:pt>
                <c:pt idx="300">
                  <c:v>1.44605E-90</c:v>
                </c:pt>
                <c:pt idx="301">
                  <c:v>2.0621199999999999E-90</c:v>
                </c:pt>
                <c:pt idx="302">
                  <c:v>2.5005599999999999E-90</c:v>
                </c:pt>
                <c:pt idx="303">
                  <c:v>2.57603E-90</c:v>
                </c:pt>
                <c:pt idx="304">
                  <c:v>2.0941000000000001E-90</c:v>
                </c:pt>
                <c:pt idx="305">
                  <c:v>1.0314599999999999E-90</c:v>
                </c:pt>
                <c:pt idx="306">
                  <c:v>-3.1280799999999998E-91</c:v>
                </c:pt>
                <c:pt idx="307">
                  <c:v>-1.51206E-90</c:v>
                </c:pt>
                <c:pt idx="308">
                  <c:v>-2.2119300000000001E-90</c:v>
                </c:pt>
                <c:pt idx="309">
                  <c:v>-1.94792E-90</c:v>
                </c:pt>
                <c:pt idx="310">
                  <c:v>-1.2473200000000001E-91</c:v>
                </c:pt>
                <c:pt idx="311">
                  <c:v>3.2065600000000001E-90</c:v>
                </c:pt>
                <c:pt idx="312">
                  <c:v>6.3020499999999999E-90</c:v>
                </c:pt>
                <c:pt idx="313">
                  <c:v>5.4207199999999998E-90</c:v>
                </c:pt>
                <c:pt idx="314">
                  <c:v>-4.4026499999999999E-90</c:v>
                </c:pt>
                <c:pt idx="315">
                  <c:v>-2.7190700000000001E-89</c:v>
                </c:pt>
                <c:pt idx="316">
                  <c:v>-6.2919699999999997E-89</c:v>
                </c:pt>
                <c:pt idx="317">
                  <c:v>-1.0482199999999999E-88</c:v>
                </c:pt>
                <c:pt idx="318">
                  <c:v>-1.35439E-88</c:v>
                </c:pt>
                <c:pt idx="319">
                  <c:v>-1.245E-88</c:v>
                </c:pt>
                <c:pt idx="320">
                  <c:v>-4.1211900000000002E-89</c:v>
                </c:pt>
                <c:pt idx="321">
                  <c:v>1.23403E-88</c:v>
                </c:pt>
                <c:pt idx="322">
                  <c:v>3.4692599999999999E-88</c:v>
                </c:pt>
                <c:pt idx="323">
                  <c:v>5.7510100000000005E-88</c:v>
                </c:pt>
                <c:pt idx="324">
                  <c:v>7.1668100000000004E-88</c:v>
                </c:pt>
                <c:pt idx="325">
                  <c:v>6.5687400000000002E-88</c:v>
                </c:pt>
                <c:pt idx="326">
                  <c:v>3.05409E-88</c:v>
                </c:pt>
                <c:pt idx="327">
                  <c:v>-3.4442700000000002E-88</c:v>
                </c:pt>
                <c:pt idx="328">
                  <c:v>-1.16337E-87</c:v>
                </c:pt>
                <c:pt idx="329">
                  <c:v>-1.84769E-87</c:v>
                </c:pt>
                <c:pt idx="330">
                  <c:v>-1.93737E-87</c:v>
                </c:pt>
                <c:pt idx="331">
                  <c:v>-9.7104500000000005E-88</c:v>
                </c:pt>
                <c:pt idx="332">
                  <c:v>1.2302400000000001E-87</c:v>
                </c:pt>
                <c:pt idx="333">
                  <c:v>4.37461E-87</c:v>
                </c:pt>
                <c:pt idx="334">
                  <c:v>7.7420400000000003E-87</c:v>
                </c:pt>
                <c:pt idx="335">
                  <c:v>1.02407E-86</c:v>
                </c:pt>
                <c:pt idx="336">
                  <c:v>1.0494300000000001E-86</c:v>
                </c:pt>
                <c:pt idx="337">
                  <c:v>7.3773000000000004E-87</c:v>
                </c:pt>
                <c:pt idx="338">
                  <c:v>8.3160499999999995E-88</c:v>
                </c:pt>
                <c:pt idx="339">
                  <c:v>-7.7600400000000001E-87</c:v>
                </c:pt>
                <c:pt idx="340">
                  <c:v>-1.5772E-86</c:v>
                </c:pt>
                <c:pt idx="341">
                  <c:v>-1.9621099999999999E-86</c:v>
                </c:pt>
                <c:pt idx="342">
                  <c:v>-1.51551E-86</c:v>
                </c:pt>
                <c:pt idx="343">
                  <c:v>7.9659900000000004E-88</c:v>
                </c:pt>
                <c:pt idx="344">
                  <c:v>2.7501200000000001E-86</c:v>
                </c:pt>
                <c:pt idx="345">
                  <c:v>5.76726E-86</c:v>
                </c:pt>
                <c:pt idx="346">
                  <c:v>7.58832E-86</c:v>
                </c:pt>
                <c:pt idx="347">
                  <c:v>5.95194E-86</c:v>
                </c:pt>
                <c:pt idx="348">
                  <c:v>-1.3600699999999999E-86</c:v>
                </c:pt>
                <c:pt idx="349">
                  <c:v>-1.5172599999999999E-85</c:v>
                </c:pt>
                <c:pt idx="350">
                  <c:v>-3.3558600000000002E-85</c:v>
                </c:pt>
                <c:pt idx="351">
                  <c:v>-5.0744100000000001E-85</c:v>
                </c:pt>
                <c:pt idx="352">
                  <c:v>-5.7542800000000001E-85</c:v>
                </c:pt>
                <c:pt idx="353">
                  <c:v>-4.4711800000000001E-85</c:v>
                </c:pt>
                <c:pt idx="354">
                  <c:v>-7.4225399999999998E-86</c:v>
                </c:pt>
                <c:pt idx="355">
                  <c:v>5.1566000000000003E-85</c:v>
                </c:pt>
                <c:pt idx="356">
                  <c:v>1.1926499999999999E-84</c:v>
                </c:pt>
                <c:pt idx="357">
                  <c:v>1.70063E-84</c:v>
                </c:pt>
                <c:pt idx="358">
                  <c:v>1.68975E-84</c:v>
                </c:pt>
                <c:pt idx="359">
                  <c:v>8.5177799999999996E-85</c:v>
                </c:pt>
                <c:pt idx="360">
                  <c:v>-9.0618E-85</c:v>
                </c:pt>
                <c:pt idx="361">
                  <c:v>-3.33275E-84</c:v>
                </c:pt>
                <c:pt idx="362">
                  <c:v>-5.7028800000000004E-84</c:v>
                </c:pt>
                <c:pt idx="363">
                  <c:v>-6.7757799999999998E-84</c:v>
                </c:pt>
                <c:pt idx="364">
                  <c:v>-5.1580699999999999E-84</c:v>
                </c:pt>
                <c:pt idx="365">
                  <c:v>-3.4444499999999999E-88</c:v>
                </c:pt>
                <c:pt idx="366">
                  <c:v>8.4470699999999998E-84</c:v>
                </c:pt>
                <c:pt idx="367">
                  <c:v>1.8466399999999998E-83</c:v>
                </c:pt>
                <c:pt idx="368">
                  <c:v>2.65372E-83</c:v>
                </c:pt>
                <c:pt idx="369">
                  <c:v>2.7693500000000001E-83</c:v>
                </c:pt>
                <c:pt idx="370">
                  <c:v>1.7119500000000002E-83</c:v>
                </c:pt>
                <c:pt idx="371">
                  <c:v>-7.6137699999999997E-84</c:v>
                </c:pt>
                <c:pt idx="372">
                  <c:v>-4.3890199999999997E-83</c:v>
                </c:pt>
                <c:pt idx="373">
                  <c:v>-8.1708300000000001E-83</c:v>
                </c:pt>
                <c:pt idx="374">
                  <c:v>-1.0572400000000001E-82</c:v>
                </c:pt>
                <c:pt idx="375">
                  <c:v>-1.0127E-82</c:v>
                </c:pt>
                <c:pt idx="376">
                  <c:v>-5.7179100000000001E-83</c:v>
                </c:pt>
                <c:pt idx="377">
                  <c:v>3.0557600000000001E-83</c:v>
                </c:pt>
                <c:pt idx="378">
                  <c:v>1.4510400000000001E-82</c:v>
                </c:pt>
                <c:pt idx="379">
                  <c:v>2.3691999999999999E-82</c:v>
                </c:pt>
                <c:pt idx="380">
                  <c:v>2.3312900000000001E-82</c:v>
                </c:pt>
                <c:pt idx="381">
                  <c:v>6.5952499999999995E-83</c:v>
                </c:pt>
                <c:pt idx="382">
                  <c:v>-2.9359899999999999E-82</c:v>
                </c:pt>
                <c:pt idx="383">
                  <c:v>-8.0804399999999995E-82</c:v>
                </c:pt>
                <c:pt idx="384">
                  <c:v>-1.3564400000000001E-81</c:v>
                </c:pt>
                <c:pt idx="385">
                  <c:v>-1.7245400000000001E-81</c:v>
                </c:pt>
                <c:pt idx="386">
                  <c:v>-1.62706E-81</c:v>
                </c:pt>
                <c:pt idx="387">
                  <c:v>-8.1535100000000002E-82</c:v>
                </c:pt>
                <c:pt idx="388">
                  <c:v>7.5217099999999995E-82</c:v>
                </c:pt>
                <c:pt idx="389">
                  <c:v>2.7869399999999999E-81</c:v>
                </c:pt>
                <c:pt idx="390">
                  <c:v>4.6297399999999999E-81</c:v>
                </c:pt>
                <c:pt idx="391">
                  <c:v>5.3171700000000003E-81</c:v>
                </c:pt>
                <c:pt idx="392">
                  <c:v>3.8867200000000002E-81</c:v>
                </c:pt>
                <c:pt idx="393">
                  <c:v>-1.3449900000000001E-82</c:v>
                </c:pt>
                <c:pt idx="394">
                  <c:v>-6.3513999999999999E-81</c:v>
                </c:pt>
                <c:pt idx="395">
                  <c:v>-1.32695E-80</c:v>
                </c:pt>
                <c:pt idx="396">
                  <c:v>-1.8322999999999998E-80</c:v>
                </c:pt>
                <c:pt idx="397">
                  <c:v>-1.8833600000000002E-80</c:v>
                </c:pt>
                <c:pt idx="398">
                  <c:v>-1.35319E-80</c:v>
                </c:pt>
                <c:pt idx="399">
                  <c:v>-2.9928799999999998E-81</c:v>
                </c:pt>
                <c:pt idx="400">
                  <c:v>1.07375E-80</c:v>
                </c:pt>
                <c:pt idx="401">
                  <c:v>2.3604799999999999E-80</c:v>
                </c:pt>
                <c:pt idx="402">
                  <c:v>2.97811E-80</c:v>
                </c:pt>
                <c:pt idx="403">
                  <c:v>2.4690500000000001E-80</c:v>
                </c:pt>
                <c:pt idx="404">
                  <c:v>7.4042499999999998E-81</c:v>
                </c:pt>
                <c:pt idx="405">
                  <c:v>-1.9722500000000001E-80</c:v>
                </c:pt>
                <c:pt idx="406">
                  <c:v>-5.07287E-80</c:v>
                </c:pt>
                <c:pt idx="407">
                  <c:v>-7.5065699999999998E-80</c:v>
                </c:pt>
                <c:pt idx="408">
                  <c:v>-7.9632000000000004E-80</c:v>
                </c:pt>
                <c:pt idx="409">
                  <c:v>-5.2634499999999997E-80</c:v>
                </c:pt>
                <c:pt idx="410">
                  <c:v>1.09615E-80</c:v>
                </c:pt>
                <c:pt idx="411">
                  <c:v>1.0177600000000001E-79</c:v>
                </c:pt>
                <c:pt idx="412">
                  <c:v>1.9610999999999999E-79</c:v>
                </c:pt>
                <c:pt idx="413">
                  <c:v>2.68625E-79</c:v>
                </c:pt>
                <c:pt idx="414">
                  <c:v>3.0614500000000001E-79</c:v>
                </c:pt>
                <c:pt idx="415">
                  <c:v>3.16085E-79</c:v>
                </c:pt>
                <c:pt idx="416">
                  <c:v>3.20385E-79</c:v>
                </c:pt>
                <c:pt idx="417">
                  <c:v>3.2898100000000002E-79</c:v>
                </c:pt>
                <c:pt idx="418">
                  <c:v>3.2788699999999999E-79</c:v>
                </c:pt>
                <c:pt idx="419">
                  <c:v>2.8583500000000002E-79</c:v>
                </c:pt>
                <c:pt idx="420">
                  <c:v>1.39085E-79</c:v>
                </c:pt>
                <c:pt idx="421">
                  <c:v>-1.76122E-79</c:v>
                </c:pt>
                <c:pt idx="422">
                  <c:v>-6.2741799999999999E-79</c:v>
                </c:pt>
                <c:pt idx="423">
                  <c:v>-1.1761600000000001E-78</c:v>
                </c:pt>
                <c:pt idx="424">
                  <c:v>-2.0188699999999999E-78</c:v>
                </c:pt>
                <c:pt idx="425">
                  <c:v>-3.5105099999999999E-78</c:v>
                </c:pt>
                <c:pt idx="426">
                  <c:v>-5.8430399999999998E-78</c:v>
                </c:pt>
                <c:pt idx="427">
                  <c:v>-8.9098700000000001E-78</c:v>
                </c:pt>
                <c:pt idx="428">
                  <c:v>-1.23666E-77</c:v>
                </c:pt>
                <c:pt idx="429">
                  <c:v>-1.5966399999999999E-77</c:v>
                </c:pt>
                <c:pt idx="430">
                  <c:v>-1.97624E-77</c:v>
                </c:pt>
                <c:pt idx="431">
                  <c:v>-2.36743E-77</c:v>
                </c:pt>
                <c:pt idx="432">
                  <c:v>-2.7550000000000001E-77</c:v>
                </c:pt>
                <c:pt idx="433">
                  <c:v>-3.1568600000000001E-77</c:v>
                </c:pt>
                <c:pt idx="434">
                  <c:v>-3.60444E-77</c:v>
                </c:pt>
                <c:pt idx="435">
                  <c:v>-4.3867600000000001E-77</c:v>
                </c:pt>
                <c:pt idx="436">
                  <c:v>-6.32005E-77</c:v>
                </c:pt>
                <c:pt idx="437">
                  <c:v>-1.0150100000000001E-76</c:v>
                </c:pt>
                <c:pt idx="438">
                  <c:v>-1.5811900000000001E-76</c:v>
                </c:pt>
                <c:pt idx="439">
                  <c:v>-2.2473E-76</c:v>
                </c:pt>
                <c:pt idx="440">
                  <c:v>-2.8120700000000002E-76</c:v>
                </c:pt>
                <c:pt idx="441">
                  <c:v>-2.90786E-76</c:v>
                </c:pt>
                <c:pt idx="442">
                  <c:v>-2.1724400000000001E-76</c:v>
                </c:pt>
                <c:pt idx="443">
                  <c:v>-5.2471200000000004E-77</c:v>
                </c:pt>
                <c:pt idx="444">
                  <c:v>1.7606800000000001E-76</c:v>
                </c:pt>
                <c:pt idx="445">
                  <c:v>4.2985399999999997E-76</c:v>
                </c:pt>
                <c:pt idx="446">
                  <c:v>7.0714699999999996E-76</c:v>
                </c:pt>
                <c:pt idx="447">
                  <c:v>1.06938E-75</c:v>
                </c:pt>
                <c:pt idx="448">
                  <c:v>1.59786E-75</c:v>
                </c:pt>
                <c:pt idx="449">
                  <c:v>2.3099599999999998E-75</c:v>
                </c:pt>
                <c:pt idx="450">
                  <c:v>3.13338E-75</c:v>
                </c:pt>
                <c:pt idx="451">
                  <c:v>3.9697199999999999E-75</c:v>
                </c:pt>
                <c:pt idx="452">
                  <c:v>4.7424299999999996E-75</c:v>
                </c:pt>
                <c:pt idx="453">
                  <c:v>5.3912399999999996E-75</c:v>
                </c:pt>
                <c:pt idx="454">
                  <c:v>5.9171799999999998E-75</c:v>
                </c:pt>
                <c:pt idx="455">
                  <c:v>6.4281199999999997E-75</c:v>
                </c:pt>
                <c:pt idx="456">
                  <c:v>6.9069100000000003E-75</c:v>
                </c:pt>
                <c:pt idx="457">
                  <c:v>6.7135899999999998E-75</c:v>
                </c:pt>
                <c:pt idx="458">
                  <c:v>4.7251599999999999E-75</c:v>
                </c:pt>
                <c:pt idx="459">
                  <c:v>5.3843199999999999E-76</c:v>
                </c:pt>
                <c:pt idx="460">
                  <c:v>-5.1299199999999996E-75</c:v>
                </c:pt>
                <c:pt idx="461">
                  <c:v>-1.14844E-74</c:v>
                </c:pt>
                <c:pt idx="462">
                  <c:v>-1.6516899999999999E-74</c:v>
                </c:pt>
                <c:pt idx="463">
                  <c:v>-1.39982E-74</c:v>
                </c:pt>
                <c:pt idx="464">
                  <c:v>4.12094E-75</c:v>
                </c:pt>
                <c:pt idx="465">
                  <c:v>4.0356200000000002E-74</c:v>
                </c:pt>
                <c:pt idx="466">
                  <c:v>8.9528700000000004E-74</c:v>
                </c:pt>
                <c:pt idx="467">
                  <c:v>1.43497E-73</c:v>
                </c:pt>
                <c:pt idx="468">
                  <c:v>1.9214199999999999E-73</c:v>
                </c:pt>
                <c:pt idx="469">
                  <c:v>2.1604100000000001E-73</c:v>
                </c:pt>
                <c:pt idx="470">
                  <c:v>1.8385100000000001E-73</c:v>
                </c:pt>
                <c:pt idx="471">
                  <c:v>6.7440499999999998E-74</c:v>
                </c:pt>
                <c:pt idx="472">
                  <c:v>-1.2703699999999999E-73</c:v>
                </c:pt>
                <c:pt idx="473">
                  <c:v>-3.3233900000000002E-73</c:v>
                </c:pt>
                <c:pt idx="474">
                  <c:v>-4.44799E-73</c:v>
                </c:pt>
                <c:pt idx="475">
                  <c:v>-3.8407999999999998E-73</c:v>
                </c:pt>
                <c:pt idx="476">
                  <c:v>-9.0920100000000006E-74</c:v>
                </c:pt>
                <c:pt idx="477">
                  <c:v>4.7768400000000002E-73</c:v>
                </c:pt>
                <c:pt idx="478">
                  <c:v>1.2280200000000001E-72</c:v>
                </c:pt>
                <c:pt idx="479">
                  <c:v>1.8141599999999999E-72</c:v>
                </c:pt>
                <c:pt idx="480">
                  <c:v>1.6714200000000001E-72</c:v>
                </c:pt>
                <c:pt idx="481">
                  <c:v>1.5342599999999999E-73</c:v>
                </c:pt>
                <c:pt idx="482">
                  <c:v>-3.1823100000000002E-72</c:v>
                </c:pt>
                <c:pt idx="483">
                  <c:v>-8.1459300000000004E-72</c:v>
                </c:pt>
                <c:pt idx="484">
                  <c:v>-1.3322899999999999E-71</c:v>
                </c:pt>
                <c:pt idx="485">
                  <c:v>-1.51991E-71</c:v>
                </c:pt>
                <c:pt idx="486">
                  <c:v>-8.1724899999999995E-72</c:v>
                </c:pt>
                <c:pt idx="487">
                  <c:v>1.28337E-71</c:v>
                </c:pt>
                <c:pt idx="488">
                  <c:v>4.84481E-71</c:v>
                </c:pt>
                <c:pt idx="489">
                  <c:v>9.2901000000000006E-71</c:v>
                </c:pt>
                <c:pt idx="490">
                  <c:v>1.34851E-70</c:v>
                </c:pt>
                <c:pt idx="491">
                  <c:v>1.5961399999999999E-70</c:v>
                </c:pt>
                <c:pt idx="492">
                  <c:v>1.52119E-70</c:v>
                </c:pt>
                <c:pt idx="493">
                  <c:v>1.0213400000000001E-70</c:v>
                </c:pt>
                <c:pt idx="494">
                  <c:v>1.2970900000000001E-71</c:v>
                </c:pt>
                <c:pt idx="495">
                  <c:v>-8.9055200000000001E-71</c:v>
                </c:pt>
                <c:pt idx="496">
                  <c:v>-1.5168400000000001E-70</c:v>
                </c:pt>
                <c:pt idx="497">
                  <c:v>-1.1113299999999999E-70</c:v>
                </c:pt>
                <c:pt idx="498">
                  <c:v>7.7347500000000007E-71</c:v>
                </c:pt>
                <c:pt idx="499">
                  <c:v>4.1587900000000001E-70</c:v>
                </c:pt>
                <c:pt idx="500">
                  <c:v>8.5277699999999997E-70</c:v>
                </c:pt>
                <c:pt idx="501">
                  <c:v>1.2586100000000001E-69</c:v>
                </c:pt>
                <c:pt idx="502">
                  <c:v>1.4187899999999999E-69</c:v>
                </c:pt>
                <c:pt idx="503">
                  <c:v>1.1009100000000001E-69</c:v>
                </c:pt>
                <c:pt idx="504">
                  <c:v>1.6158E-70</c:v>
                </c:pt>
                <c:pt idx="505">
                  <c:v>-1.3557899999999999E-69</c:v>
                </c:pt>
                <c:pt idx="506">
                  <c:v>-3.1123999999999999E-69</c:v>
                </c:pt>
                <c:pt idx="507">
                  <c:v>-4.3974700000000001E-69</c:v>
                </c:pt>
                <c:pt idx="508">
                  <c:v>-4.2120899999999999E-69</c:v>
                </c:pt>
                <c:pt idx="509">
                  <c:v>-1.57279E-69</c:v>
                </c:pt>
                <c:pt idx="510">
                  <c:v>3.9901400000000002E-69</c:v>
                </c:pt>
                <c:pt idx="511">
                  <c:v>1.1803199999999999E-68</c:v>
                </c:pt>
                <c:pt idx="512">
                  <c:v>1.95227E-68</c:v>
                </c:pt>
                <c:pt idx="513">
                  <c:v>2.34698E-68</c:v>
                </c:pt>
                <c:pt idx="514">
                  <c:v>2.01612E-68</c:v>
                </c:pt>
                <c:pt idx="515">
                  <c:v>7.7297700000000001E-69</c:v>
                </c:pt>
                <c:pt idx="516">
                  <c:v>-1.3391299999999999E-68</c:v>
                </c:pt>
                <c:pt idx="517">
                  <c:v>-3.87596E-68</c:v>
                </c:pt>
                <c:pt idx="518">
                  <c:v>-5.7190300000000003E-68</c:v>
                </c:pt>
                <c:pt idx="519">
                  <c:v>-5.1445800000000002E-68</c:v>
                </c:pt>
                <c:pt idx="520">
                  <c:v>-4.7894499999999999E-69</c:v>
                </c:pt>
                <c:pt idx="521">
                  <c:v>9.0041499999999996E-68</c:v>
                </c:pt>
                <c:pt idx="522">
                  <c:v>2.2289200000000001E-67</c:v>
                </c:pt>
                <c:pt idx="523">
                  <c:v>3.5865800000000001E-67</c:v>
                </c:pt>
                <c:pt idx="524">
                  <c:v>4.3341200000000002E-67</c:v>
                </c:pt>
                <c:pt idx="525">
                  <c:v>3.6909600000000001E-67</c:v>
                </c:pt>
                <c:pt idx="526">
                  <c:v>1.1267799999999999E-67</c:v>
                </c:pt>
                <c:pt idx="527">
                  <c:v>-3.26801E-67</c:v>
                </c:pt>
                <c:pt idx="528">
                  <c:v>-8.6408600000000004E-67</c:v>
                </c:pt>
                <c:pt idx="529">
                  <c:v>-1.33199E-66</c:v>
                </c:pt>
                <c:pt idx="530">
                  <c:v>-1.5084499999999999E-66</c:v>
                </c:pt>
                <c:pt idx="531">
                  <c:v>-1.20971E-66</c:v>
                </c:pt>
                <c:pt idx="532">
                  <c:v>-3.7203000000000003E-67</c:v>
                </c:pt>
                <c:pt idx="533">
                  <c:v>9.1117400000000003E-67</c:v>
                </c:pt>
                <c:pt idx="534">
                  <c:v>2.2708000000000001E-66</c:v>
                </c:pt>
                <c:pt idx="535">
                  <c:v>2.9627700000000001E-66</c:v>
                </c:pt>
                <c:pt idx="536">
                  <c:v>2.09602E-66</c:v>
                </c:pt>
                <c:pt idx="537">
                  <c:v>-9.58294E-67</c:v>
                </c:pt>
                <c:pt idx="538">
                  <c:v>-6.2735299999999996E-66</c:v>
                </c:pt>
                <c:pt idx="539">
                  <c:v>-1.3021300000000001E-65</c:v>
                </c:pt>
                <c:pt idx="540">
                  <c:v>-1.91294E-65</c:v>
                </c:pt>
                <c:pt idx="541">
                  <c:v>-2.16147E-65</c:v>
                </c:pt>
                <c:pt idx="542">
                  <c:v>-1.7753E-65</c:v>
                </c:pt>
                <c:pt idx="543">
                  <c:v>-6.3554300000000001E-66</c:v>
                </c:pt>
                <c:pt idx="544">
                  <c:v>1.13664E-65</c:v>
                </c:pt>
                <c:pt idx="545">
                  <c:v>3.1081000000000002E-65</c:v>
                </c:pt>
                <c:pt idx="546">
                  <c:v>4.4872900000000001E-65</c:v>
                </c:pt>
                <c:pt idx="547">
                  <c:v>4.2482499999999999E-65</c:v>
                </c:pt>
                <c:pt idx="548">
                  <c:v>1.4870300000000001E-65</c:v>
                </c:pt>
                <c:pt idx="549">
                  <c:v>-4.08555E-65</c:v>
                </c:pt>
                <c:pt idx="550">
                  <c:v>-1.16149E-64</c:v>
                </c:pt>
                <c:pt idx="551">
                  <c:v>-1.8890700000000001E-64</c:v>
                </c:pt>
                <c:pt idx="552">
                  <c:v>-2.2946200000000002E-64</c:v>
                </c:pt>
                <c:pt idx="553">
                  <c:v>-2.11063E-64</c:v>
                </c:pt>
                <c:pt idx="554">
                  <c:v>-1.1829500000000001E-64</c:v>
                </c:pt>
                <c:pt idx="555">
                  <c:v>4.2989000000000003E-65</c:v>
                </c:pt>
                <c:pt idx="556">
                  <c:v>2.3332700000000001E-64</c:v>
                </c:pt>
                <c:pt idx="557">
                  <c:v>3.7810199999999999E-64</c:v>
                </c:pt>
                <c:pt idx="558">
                  <c:v>3.87E-64</c:v>
                </c:pt>
                <c:pt idx="559">
                  <c:v>1.8532299999999999E-64</c:v>
                </c:pt>
                <c:pt idx="560">
                  <c:v>-2.5151399999999998E-64</c:v>
                </c:pt>
                <c:pt idx="561">
                  <c:v>-8.6053599999999996E-64</c:v>
                </c:pt>
                <c:pt idx="562">
                  <c:v>-1.4772199999999999E-63</c:v>
                </c:pt>
                <c:pt idx="563">
                  <c:v>-1.8673999999999999E-63</c:v>
                </c:pt>
                <c:pt idx="564">
                  <c:v>-1.7602E-63</c:v>
                </c:pt>
                <c:pt idx="565">
                  <c:v>-9.0861899999999996E-64</c:v>
                </c:pt>
                <c:pt idx="566">
                  <c:v>7.1287400000000001E-64</c:v>
                </c:pt>
                <c:pt idx="567">
                  <c:v>2.7375599999999999E-63</c:v>
                </c:pt>
                <c:pt idx="568">
                  <c:v>4.5110999999999998E-63</c:v>
                </c:pt>
                <c:pt idx="569">
                  <c:v>5.2076599999999995E-63</c:v>
                </c:pt>
                <c:pt idx="570">
                  <c:v>3.7814399999999999E-63</c:v>
                </c:pt>
                <c:pt idx="571">
                  <c:v>-5.9039000000000001E-64</c:v>
                </c:pt>
                <c:pt idx="572">
                  <c:v>-7.4776400000000004E-63</c:v>
                </c:pt>
                <c:pt idx="573">
                  <c:v>-1.49315E-62</c:v>
                </c:pt>
                <c:pt idx="574">
                  <c:v>-2.0596000000000001E-62</c:v>
                </c:pt>
                <c:pt idx="575">
                  <c:v>-2.272E-62</c:v>
                </c:pt>
                <c:pt idx="576">
                  <c:v>-2.02114E-62</c:v>
                </c:pt>
                <c:pt idx="577">
                  <c:v>-1.2924E-62</c:v>
                </c:pt>
                <c:pt idx="578">
                  <c:v>-2.8772499999999998E-63</c:v>
                </c:pt>
                <c:pt idx="579">
                  <c:v>3.90664E-63</c:v>
                </c:pt>
                <c:pt idx="580">
                  <c:v>-3.3429700000000001E-63</c:v>
                </c:pt>
                <c:pt idx="581">
                  <c:v>-3.65688E-62</c:v>
                </c:pt>
                <c:pt idx="582">
                  <c:v>-1.01927E-61</c:v>
                </c:pt>
                <c:pt idx="583">
                  <c:v>-1.94017E-61</c:v>
                </c:pt>
                <c:pt idx="584">
                  <c:v>-2.9284799999999999E-61</c:v>
                </c:pt>
                <c:pt idx="585">
                  <c:v>-3.71866E-61</c:v>
                </c:pt>
                <c:pt idx="586">
                  <c:v>-4.2229799999999998E-61</c:v>
                </c:pt>
                <c:pt idx="587">
                  <c:v>-4.6168099999999998E-61</c:v>
                </c:pt>
                <c:pt idx="588">
                  <c:v>-5.0695300000000002E-61</c:v>
                </c:pt>
                <c:pt idx="589">
                  <c:v>-5.5772900000000003E-61</c:v>
                </c:pt>
                <c:pt idx="590">
                  <c:v>-6.0702399999999998E-61</c:v>
                </c:pt>
                <c:pt idx="591">
                  <c:v>-6.4322600000000004E-61</c:v>
                </c:pt>
                <c:pt idx="592">
                  <c:v>-6.5091300000000003E-61</c:v>
                </c:pt>
                <c:pt idx="593">
                  <c:v>-6.1525300000000002E-61</c:v>
                </c:pt>
                <c:pt idx="594">
                  <c:v>-5.2038800000000003E-61</c:v>
                </c:pt>
                <c:pt idx="595">
                  <c:v>-4.2126600000000003E-61</c:v>
                </c:pt>
                <c:pt idx="596">
                  <c:v>-5.6854699999999997E-61</c:v>
                </c:pt>
                <c:pt idx="597">
                  <c:v>-1.3506099999999999E-60</c:v>
                </c:pt>
                <c:pt idx="598">
                  <c:v>-3.0129299999999999E-60</c:v>
                </c:pt>
                <c:pt idx="599">
                  <c:v>-5.4713600000000003E-60</c:v>
                </c:pt>
                <c:pt idx="600">
                  <c:v>-8.3806999999999997E-60</c:v>
                </c:pt>
                <c:pt idx="601">
                  <c:v>-1.1017799999999999E-59</c:v>
                </c:pt>
                <c:pt idx="602">
                  <c:v>-1.1870999999999999E-59</c:v>
                </c:pt>
                <c:pt idx="603">
                  <c:v>-9.0977100000000001E-60</c:v>
                </c:pt>
                <c:pt idx="604">
                  <c:v>-1.9329300000000001E-60</c:v>
                </c:pt>
                <c:pt idx="605">
                  <c:v>8.7913600000000005E-60</c:v>
                </c:pt>
                <c:pt idx="606">
                  <c:v>2.0826E-59</c:v>
                </c:pt>
                <c:pt idx="607">
                  <c:v>3.0314100000000001E-59</c:v>
                </c:pt>
                <c:pt idx="608">
                  <c:v>3.2563700000000001E-59</c:v>
                </c:pt>
                <c:pt idx="609">
                  <c:v>2.2689600000000002E-59</c:v>
                </c:pt>
                <c:pt idx="610">
                  <c:v>-4.4021399999999999E-60</c:v>
                </c:pt>
                <c:pt idx="611">
                  <c:v>-4.77267E-59</c:v>
                </c:pt>
                <c:pt idx="612">
                  <c:v>-8.8797900000000003E-59</c:v>
                </c:pt>
                <c:pt idx="613">
                  <c:v>-9.2817899999999997E-59</c:v>
                </c:pt>
                <c:pt idx="614">
                  <c:v>-2.8386199999999999E-59</c:v>
                </c:pt>
                <c:pt idx="615">
                  <c:v>1.11305E-58</c:v>
                </c:pt>
                <c:pt idx="616">
                  <c:v>3.0453E-58</c:v>
                </c:pt>
                <c:pt idx="617">
                  <c:v>5.18561E-58</c:v>
                </c:pt>
                <c:pt idx="618">
                  <c:v>7.2712099999999995E-58</c:v>
                </c:pt>
                <c:pt idx="619">
                  <c:v>9.1642800000000003E-58</c:v>
                </c:pt>
                <c:pt idx="620">
                  <c:v>1.1013599999999999E-57</c:v>
                </c:pt>
                <c:pt idx="621">
                  <c:v>1.32751E-57</c:v>
                </c:pt>
                <c:pt idx="622">
                  <c:v>1.6169199999999999E-57</c:v>
                </c:pt>
                <c:pt idx="623">
                  <c:v>1.9073E-57</c:v>
                </c:pt>
                <c:pt idx="624">
                  <c:v>2.0130899999999999E-57</c:v>
                </c:pt>
                <c:pt idx="625">
                  <c:v>1.6025599999999999E-57</c:v>
                </c:pt>
                <c:pt idx="626">
                  <c:v>3.2493899999999997E-58</c:v>
                </c:pt>
                <c:pt idx="627">
                  <c:v>-1.9261800000000001E-57</c:v>
                </c:pt>
                <c:pt idx="628">
                  <c:v>-4.7296099999999998E-57</c:v>
                </c:pt>
                <c:pt idx="629">
                  <c:v>-6.5089900000000001E-57</c:v>
                </c:pt>
                <c:pt idx="630">
                  <c:v>-4.0138600000000002E-57</c:v>
                </c:pt>
                <c:pt idx="631">
                  <c:v>6.43977E-57</c:v>
                </c:pt>
                <c:pt idx="632">
                  <c:v>2.63701E-56</c:v>
                </c:pt>
                <c:pt idx="633">
                  <c:v>5.3695300000000002E-56</c:v>
                </c:pt>
                <c:pt idx="634">
                  <c:v>8.2657400000000004E-56</c:v>
                </c:pt>
                <c:pt idx="635">
                  <c:v>1.0411499999999999E-55</c:v>
                </c:pt>
                <c:pt idx="636">
                  <c:v>1.07608E-55</c:v>
                </c:pt>
                <c:pt idx="637">
                  <c:v>8.5585600000000003E-56</c:v>
                </c:pt>
                <c:pt idx="638">
                  <c:v>3.7467400000000002E-56</c:v>
                </c:pt>
                <c:pt idx="639">
                  <c:v>-2.6812100000000001E-56</c:v>
                </c:pt>
                <c:pt idx="640">
                  <c:v>-8.1733499999999993E-56</c:v>
                </c:pt>
                <c:pt idx="641">
                  <c:v>-8.56645E-56</c:v>
                </c:pt>
                <c:pt idx="642">
                  <c:v>2.5009700000000001E-57</c:v>
                </c:pt>
                <c:pt idx="643">
                  <c:v>1.9804E-55</c:v>
                </c:pt>
                <c:pt idx="644">
                  <c:v>4.8065E-55</c:v>
                </c:pt>
                <c:pt idx="645">
                  <c:v>7.8556399999999993E-55</c:v>
                </c:pt>
                <c:pt idx="646">
                  <c:v>9.7216599999999997E-55</c:v>
                </c:pt>
                <c:pt idx="647">
                  <c:v>8.3251300000000005E-55</c:v>
                </c:pt>
                <c:pt idx="648">
                  <c:v>1.9283100000000001E-55</c:v>
                </c:pt>
                <c:pt idx="649">
                  <c:v>-9.7340000000000003E-55</c:v>
                </c:pt>
                <c:pt idx="650">
                  <c:v>-2.4877799999999999E-54</c:v>
                </c:pt>
                <c:pt idx="651">
                  <c:v>-3.93036E-54</c:v>
                </c:pt>
                <c:pt idx="652">
                  <c:v>-4.6590199999999999E-54</c:v>
                </c:pt>
                <c:pt idx="653">
                  <c:v>-3.9548599999999998E-54</c:v>
                </c:pt>
                <c:pt idx="654">
                  <c:v>-1.28841E-54</c:v>
                </c:pt>
                <c:pt idx="655">
                  <c:v>3.2823700000000002E-54</c:v>
                </c:pt>
                <c:pt idx="656">
                  <c:v>8.6652300000000004E-54</c:v>
                </c:pt>
                <c:pt idx="657">
                  <c:v>1.2565200000000001E-53</c:v>
                </c:pt>
                <c:pt idx="658">
                  <c:v>1.1890599999999999E-53</c:v>
                </c:pt>
                <c:pt idx="659">
                  <c:v>3.7117000000000001E-54</c:v>
                </c:pt>
                <c:pt idx="660">
                  <c:v>-1.3292600000000001E-53</c:v>
                </c:pt>
                <c:pt idx="661">
                  <c:v>-3.70209E-53</c:v>
                </c:pt>
                <c:pt idx="662">
                  <c:v>-6.0516999999999999E-53</c:v>
                </c:pt>
                <c:pt idx="663">
                  <c:v>-7.2622399999999995E-53</c:v>
                </c:pt>
                <c:pt idx="664">
                  <c:v>-6.1514499999999999E-53</c:v>
                </c:pt>
                <c:pt idx="665">
                  <c:v>-1.9326699999999999E-53</c:v>
                </c:pt>
                <c:pt idx="666">
                  <c:v>5.3341300000000003E-53</c:v>
                </c:pt>
                <c:pt idx="667">
                  <c:v>1.4109299999999999E-52</c:v>
                </c:pt>
                <c:pt idx="668">
                  <c:v>2.0725199999999999E-52</c:v>
                </c:pt>
                <c:pt idx="669">
                  <c:v>1.9839699999999998E-52</c:v>
                </c:pt>
                <c:pt idx="670">
                  <c:v>6.4830000000000001E-53</c:v>
                </c:pt>
                <c:pt idx="671">
                  <c:v>-2.1355300000000002E-52</c:v>
                </c:pt>
                <c:pt idx="672">
                  <c:v>-6.0450799999999996E-52</c:v>
                </c:pt>
                <c:pt idx="673">
                  <c:v>-1.01323E-51</c:v>
                </c:pt>
                <c:pt idx="674">
                  <c:v>-1.30678E-51</c:v>
                </c:pt>
                <c:pt idx="675">
                  <c:v>-1.36242E-51</c:v>
                </c:pt>
                <c:pt idx="676">
                  <c:v>-1.0974300000000001E-51</c:v>
                </c:pt>
                <c:pt idx="677">
                  <c:v>-4.96981E-52</c:v>
                </c:pt>
                <c:pt idx="678">
                  <c:v>3.0041399999999999E-52</c:v>
                </c:pt>
                <c:pt idx="679">
                  <c:v>8.7816099999999996E-52</c:v>
                </c:pt>
                <c:pt idx="680">
                  <c:v>5.6339400000000002E-52</c:v>
                </c:pt>
                <c:pt idx="681">
                  <c:v>-1.2607300000000001E-51</c:v>
                </c:pt>
                <c:pt idx="682">
                  <c:v>-4.7842599999999997E-51</c:v>
                </c:pt>
                <c:pt idx="683">
                  <c:v>-9.6229299999999999E-51</c:v>
                </c:pt>
                <c:pt idx="684">
                  <c:v>-1.4733100000000001E-50</c:v>
                </c:pt>
                <c:pt idx="685">
                  <c:v>-1.8347E-50</c:v>
                </c:pt>
                <c:pt idx="686">
                  <c:v>-1.8329200000000001E-50</c:v>
                </c:pt>
                <c:pt idx="687">
                  <c:v>-1.29171E-50</c:v>
                </c:pt>
                <c:pt idx="688">
                  <c:v>-1.6057000000000001E-51</c:v>
                </c:pt>
                <c:pt idx="689">
                  <c:v>1.3568000000000001E-50</c:v>
                </c:pt>
                <c:pt idx="690">
                  <c:v>2.6804400000000002E-50</c:v>
                </c:pt>
                <c:pt idx="691">
                  <c:v>2.9358899999999999E-50</c:v>
                </c:pt>
                <c:pt idx="692">
                  <c:v>1.3221699999999999E-50</c:v>
                </c:pt>
                <c:pt idx="693">
                  <c:v>-2.4876299999999999E-50</c:v>
                </c:pt>
                <c:pt idx="694">
                  <c:v>-8.1352300000000002E-50</c:v>
                </c:pt>
                <c:pt idx="695">
                  <c:v>-1.4335399999999999E-49</c:v>
                </c:pt>
                <c:pt idx="696">
                  <c:v>-1.8652399999999999E-49</c:v>
                </c:pt>
                <c:pt idx="697">
                  <c:v>-1.8139299999999998E-49</c:v>
                </c:pt>
                <c:pt idx="698">
                  <c:v>-1.07626E-49</c:v>
                </c:pt>
                <c:pt idx="699">
                  <c:v>3.6125000000000001E-50</c:v>
                </c:pt>
                <c:pt idx="700">
                  <c:v>2.2628400000000001E-49</c:v>
                </c:pt>
                <c:pt idx="701">
                  <c:v>4.0774900000000003E-49</c:v>
                </c:pt>
                <c:pt idx="702">
                  <c:v>4.9577999999999998E-49</c:v>
                </c:pt>
                <c:pt idx="703">
                  <c:v>3.9099000000000001E-49</c:v>
                </c:pt>
                <c:pt idx="704">
                  <c:v>1.7999800000000001E-50</c:v>
                </c:pt>
                <c:pt idx="705">
                  <c:v>-6.0694499999999998E-49</c:v>
                </c:pt>
                <c:pt idx="706">
                  <c:v>-1.34326E-48</c:v>
                </c:pt>
                <c:pt idx="707">
                  <c:v>-1.9773899999999999E-48</c:v>
                </c:pt>
                <c:pt idx="708">
                  <c:v>-2.2805099999999999E-48</c:v>
                </c:pt>
                <c:pt idx="709">
                  <c:v>-2.03654E-48</c:v>
                </c:pt>
                <c:pt idx="710">
                  <c:v>-1.1427000000000001E-48</c:v>
                </c:pt>
                <c:pt idx="711">
                  <c:v>2.3796400000000002E-49</c:v>
                </c:pt>
                <c:pt idx="712">
                  <c:v>1.6497499999999999E-48</c:v>
                </c:pt>
                <c:pt idx="713">
                  <c:v>2.4844199999999999E-48</c:v>
                </c:pt>
                <c:pt idx="714">
                  <c:v>2.1388299999999999E-48</c:v>
                </c:pt>
                <c:pt idx="715">
                  <c:v>1.50111E-49</c:v>
                </c:pt>
                <c:pt idx="716">
                  <c:v>-3.5080199999999999E-48</c:v>
                </c:pt>
                <c:pt idx="717">
                  <c:v>-8.0356299999999994E-48</c:v>
                </c:pt>
                <c:pt idx="718">
                  <c:v>-1.18409E-47</c:v>
                </c:pt>
                <c:pt idx="719">
                  <c:v>-1.3035599999999999E-47</c:v>
                </c:pt>
                <c:pt idx="720">
                  <c:v>-9.78872E-48</c:v>
                </c:pt>
                <c:pt idx="721">
                  <c:v>-9.7022900000000005E-49</c:v>
                </c:pt>
                <c:pt idx="722">
                  <c:v>1.2391799999999999E-47</c:v>
                </c:pt>
                <c:pt idx="723">
                  <c:v>2.70176E-47</c:v>
                </c:pt>
                <c:pt idx="724">
                  <c:v>4.03131E-47</c:v>
                </c:pt>
                <c:pt idx="725">
                  <c:v>5.3109300000000005E-47</c:v>
                </c:pt>
                <c:pt idx="726">
                  <c:v>6.8826899999999997E-47</c:v>
                </c:pt>
                <c:pt idx="727">
                  <c:v>8.9912599999999991E-47</c:v>
                </c:pt>
                <c:pt idx="728">
                  <c:v>1.1476799999999999E-46</c:v>
                </c:pt>
                <c:pt idx="729">
                  <c:v>1.39161E-46</c:v>
                </c:pt>
                <c:pt idx="730">
                  <c:v>1.6047999999999999E-46</c:v>
                </c:pt>
                <c:pt idx="731">
                  <c:v>1.8022800000000001E-46</c:v>
                </c:pt>
                <c:pt idx="732">
                  <c:v>2.0499499999999999E-46</c:v>
                </c:pt>
                <c:pt idx="733">
                  <c:v>2.40141E-46</c:v>
                </c:pt>
                <c:pt idx="734">
                  <c:v>2.81318E-46</c:v>
                </c:pt>
                <c:pt idx="735">
                  <c:v>3.2707400000000001E-46</c:v>
                </c:pt>
                <c:pt idx="736">
                  <c:v>3.8548100000000003E-46</c:v>
                </c:pt>
                <c:pt idx="737">
                  <c:v>4.5407100000000002E-46</c:v>
                </c:pt>
                <c:pt idx="738">
                  <c:v>5.3222100000000004E-46</c:v>
                </c:pt>
                <c:pt idx="739">
                  <c:v>6.2376500000000003E-46</c:v>
                </c:pt>
                <c:pt idx="740">
                  <c:v>6.6677799999999999E-46</c:v>
                </c:pt>
                <c:pt idx="741">
                  <c:v>5.3957499999999997E-46</c:v>
                </c:pt>
                <c:pt idx="742">
                  <c:v>1.6214499999999999E-46</c:v>
                </c:pt>
                <c:pt idx="743">
                  <c:v>-4.65211E-46</c:v>
                </c:pt>
                <c:pt idx="744">
                  <c:v>-1.26472E-45</c:v>
                </c:pt>
                <c:pt idx="745">
                  <c:v>-2.10061E-45</c:v>
                </c:pt>
                <c:pt idx="746">
                  <c:v>-2.53501E-45</c:v>
                </c:pt>
                <c:pt idx="747">
                  <c:v>-1.20688E-45</c:v>
                </c:pt>
                <c:pt idx="748">
                  <c:v>3.7841899999999997E-45</c:v>
                </c:pt>
                <c:pt idx="749">
                  <c:v>1.30941E-44</c:v>
                </c:pt>
                <c:pt idx="750">
                  <c:v>2.5217599999999999E-44</c:v>
                </c:pt>
                <c:pt idx="751">
                  <c:v>3.6339300000000002E-44</c:v>
                </c:pt>
                <c:pt idx="752">
                  <c:v>3.96009E-44</c:v>
                </c:pt>
                <c:pt idx="753">
                  <c:v>2.71309E-44</c:v>
                </c:pt>
                <c:pt idx="754">
                  <c:v>-4.1328300000000001E-45</c:v>
                </c:pt>
                <c:pt idx="755">
                  <c:v>-4.9584399999999997E-44</c:v>
                </c:pt>
                <c:pt idx="756">
                  <c:v>-1.0033999999999999E-43</c:v>
                </c:pt>
                <c:pt idx="757">
                  <c:v>-1.46769E-43</c:v>
                </c:pt>
                <c:pt idx="758">
                  <c:v>-1.7876100000000001E-43</c:v>
                </c:pt>
                <c:pt idx="759">
                  <c:v>-1.88152E-43</c:v>
                </c:pt>
                <c:pt idx="760">
                  <c:v>-1.7280899999999999E-43</c:v>
                </c:pt>
                <c:pt idx="761">
                  <c:v>-1.3880099999999999E-43</c:v>
                </c:pt>
                <c:pt idx="762">
                  <c:v>-1.13026E-43</c:v>
                </c:pt>
                <c:pt idx="763">
                  <c:v>-1.5327200000000001E-43</c:v>
                </c:pt>
                <c:pt idx="764">
                  <c:v>-3.1641900000000002E-43</c:v>
                </c:pt>
                <c:pt idx="765">
                  <c:v>-6.1625500000000001E-43</c:v>
                </c:pt>
                <c:pt idx="766">
                  <c:v>-1.0213400000000001E-42</c:v>
                </c:pt>
                <c:pt idx="767">
                  <c:v>-1.4757099999999999E-42</c:v>
                </c:pt>
                <c:pt idx="768">
                  <c:v>-1.9497499999999999E-42</c:v>
                </c:pt>
                <c:pt idx="769">
                  <c:v>-2.48004E-42</c:v>
                </c:pt>
                <c:pt idx="770">
                  <c:v>-3.0784500000000001E-42</c:v>
                </c:pt>
                <c:pt idx="771">
                  <c:v>-3.6530500000000003E-42</c:v>
                </c:pt>
                <c:pt idx="772">
                  <c:v>-4.1378400000000001E-42</c:v>
                </c:pt>
                <c:pt idx="773">
                  <c:v>-4.5536199999999998E-42</c:v>
                </c:pt>
                <c:pt idx="774">
                  <c:v>-4.8641500000000001E-42</c:v>
                </c:pt>
                <c:pt idx="775">
                  <c:v>-5.0309600000000001E-42</c:v>
                </c:pt>
                <c:pt idx="776">
                  <c:v>-5.1243299999999997E-42</c:v>
                </c:pt>
                <c:pt idx="777">
                  <c:v>-5.1239599999999999E-42</c:v>
                </c:pt>
                <c:pt idx="778">
                  <c:v>-5.0096499999999998E-42</c:v>
                </c:pt>
                <c:pt idx="779">
                  <c:v>-5.1296300000000001E-42</c:v>
                </c:pt>
                <c:pt idx="780">
                  <c:v>-5.77015E-42</c:v>
                </c:pt>
                <c:pt idx="781">
                  <c:v>-6.8297000000000004E-42</c:v>
                </c:pt>
                <c:pt idx="782">
                  <c:v>-8.8244300000000001E-42</c:v>
                </c:pt>
                <c:pt idx="783">
                  <c:v>-1.2655999999999999E-41</c:v>
                </c:pt>
                <c:pt idx="784">
                  <c:v>-1.67396E-41</c:v>
                </c:pt>
                <c:pt idx="785">
                  <c:v>-1.49398E-41</c:v>
                </c:pt>
                <c:pt idx="786">
                  <c:v>4.5634400000000002E-42</c:v>
                </c:pt>
                <c:pt idx="787">
                  <c:v>5.9914499999999999E-41</c:v>
                </c:pt>
                <c:pt idx="788">
                  <c:v>1.65577E-40</c:v>
                </c:pt>
                <c:pt idx="789">
                  <c:v>3.0859400000000001E-40</c:v>
                </c:pt>
                <c:pt idx="790">
                  <c:v>4.3204699999999996E-40</c:v>
                </c:pt>
                <c:pt idx="791">
                  <c:v>4.4771699999999998E-40</c:v>
                </c:pt>
                <c:pt idx="792">
                  <c:v>2.7316499999999998E-40</c:v>
                </c:pt>
                <c:pt idx="793">
                  <c:v>-1.2896199999999999E-40</c:v>
                </c:pt>
                <c:pt idx="794">
                  <c:v>-7.2297299999999999E-40</c:v>
                </c:pt>
                <c:pt idx="795">
                  <c:v>-1.37622E-39</c:v>
                </c:pt>
                <c:pt idx="796">
                  <c:v>-1.8375300000000002E-39</c:v>
                </c:pt>
                <c:pt idx="797">
                  <c:v>-1.7670500000000001E-39</c:v>
                </c:pt>
                <c:pt idx="798">
                  <c:v>-8.4531100000000008E-40</c:v>
                </c:pt>
                <c:pt idx="799">
                  <c:v>1.07264E-39</c:v>
                </c:pt>
                <c:pt idx="800">
                  <c:v>3.7229800000000001E-39</c:v>
                </c:pt>
                <c:pt idx="801">
                  <c:v>6.2471099999999994E-39</c:v>
                </c:pt>
                <c:pt idx="802">
                  <c:v>7.5428599999999997E-39</c:v>
                </c:pt>
                <c:pt idx="803">
                  <c:v>6.8845300000000001E-39</c:v>
                </c:pt>
                <c:pt idx="804">
                  <c:v>3.8717900000000001E-39</c:v>
                </c:pt>
                <c:pt idx="805">
                  <c:v>-1.6106999999999999E-39</c:v>
                </c:pt>
                <c:pt idx="806">
                  <c:v>-8.2110600000000004E-39</c:v>
                </c:pt>
                <c:pt idx="807">
                  <c:v>-1.2288800000000001E-38</c:v>
                </c:pt>
                <c:pt idx="808">
                  <c:v>-9.3934899999999998E-39</c:v>
                </c:pt>
                <c:pt idx="809">
                  <c:v>3.6707400000000001E-39</c:v>
                </c:pt>
                <c:pt idx="810">
                  <c:v>2.8023599999999998E-38</c:v>
                </c:pt>
                <c:pt idx="811">
                  <c:v>6.1158799999999998E-38</c:v>
                </c:pt>
                <c:pt idx="812">
                  <c:v>9.1806799999999997E-38</c:v>
                </c:pt>
                <c:pt idx="813">
                  <c:v>9.4851100000000001E-38</c:v>
                </c:pt>
                <c:pt idx="814">
                  <c:v>3.6327E-38</c:v>
                </c:pt>
                <c:pt idx="815">
                  <c:v>-1.1033400000000001E-37</c:v>
                </c:pt>
                <c:pt idx="816">
                  <c:v>-3.4590100000000001E-37</c:v>
                </c:pt>
                <c:pt idx="817">
                  <c:v>-6.2583499999999998E-37</c:v>
                </c:pt>
                <c:pt idx="818">
                  <c:v>-8.4396300000000007E-37</c:v>
                </c:pt>
                <c:pt idx="819">
                  <c:v>-8.4742200000000007E-37</c:v>
                </c:pt>
                <c:pt idx="820">
                  <c:v>-4.9486300000000004E-37</c:v>
                </c:pt>
                <c:pt idx="821">
                  <c:v>2.6917899999999998E-37</c:v>
                </c:pt>
                <c:pt idx="822">
                  <c:v>1.351E-36</c:v>
                </c:pt>
                <c:pt idx="823">
                  <c:v>2.4741800000000001E-36</c:v>
                </c:pt>
                <c:pt idx="824">
                  <c:v>3.1959800000000002E-36</c:v>
                </c:pt>
                <c:pt idx="825">
                  <c:v>2.9858300000000001E-36</c:v>
                </c:pt>
                <c:pt idx="826">
                  <c:v>1.3971E-36</c:v>
                </c:pt>
                <c:pt idx="827">
                  <c:v>-1.65244E-36</c:v>
                </c:pt>
                <c:pt idx="828">
                  <c:v>-5.5458400000000001E-36</c:v>
                </c:pt>
                <c:pt idx="829">
                  <c:v>-8.6768700000000007E-36</c:v>
                </c:pt>
                <c:pt idx="830">
                  <c:v>-8.5805400000000006E-36</c:v>
                </c:pt>
                <c:pt idx="831">
                  <c:v>-2.8242900000000001E-36</c:v>
                </c:pt>
                <c:pt idx="832">
                  <c:v>9.7828100000000003E-36</c:v>
                </c:pt>
                <c:pt idx="833">
                  <c:v>2.8133500000000003E-35</c:v>
                </c:pt>
                <c:pt idx="834">
                  <c:v>4.7741099999999999E-35</c:v>
                </c:pt>
                <c:pt idx="835">
                  <c:v>6.0652400000000002E-35</c:v>
                </c:pt>
                <c:pt idx="836">
                  <c:v>5.7747900000000001E-35</c:v>
                </c:pt>
                <c:pt idx="837">
                  <c:v>3.1942199999999998E-35</c:v>
                </c:pt>
                <c:pt idx="838">
                  <c:v>-1.85162E-35</c:v>
                </c:pt>
                <c:pt idx="839">
                  <c:v>-8.4999699999999999E-35</c:v>
                </c:pt>
                <c:pt idx="840">
                  <c:v>-1.44765E-34</c:v>
                </c:pt>
                <c:pt idx="841">
                  <c:v>-1.65276E-34</c:v>
                </c:pt>
                <c:pt idx="842">
                  <c:v>-1.15928E-34</c:v>
                </c:pt>
                <c:pt idx="843">
                  <c:v>1.86037E-35</c:v>
                </c:pt>
                <c:pt idx="844">
                  <c:v>2.2607299999999998E-34</c:v>
                </c:pt>
                <c:pt idx="845">
                  <c:v>4.5718000000000004E-34</c:v>
                </c:pt>
                <c:pt idx="846">
                  <c:v>6.2246800000000002E-34</c:v>
                </c:pt>
                <c:pt idx="847">
                  <c:v>6.04853E-34</c:v>
                </c:pt>
                <c:pt idx="848">
                  <c:v>2.9761100000000002E-34</c:v>
                </c:pt>
                <c:pt idx="849">
                  <c:v>-3.36669E-34</c:v>
                </c:pt>
                <c:pt idx="850">
                  <c:v>-1.2006499999999999E-33</c:v>
                </c:pt>
                <c:pt idx="851">
                  <c:v>-2.0224900000000001E-33</c:v>
                </c:pt>
                <c:pt idx="852">
                  <c:v>-2.4183600000000001E-33</c:v>
                </c:pt>
                <c:pt idx="853">
                  <c:v>-2.0512199999999999E-33</c:v>
                </c:pt>
                <c:pt idx="854">
                  <c:v>-7.4974100000000001E-34</c:v>
                </c:pt>
                <c:pt idx="855">
                  <c:v>1.4053900000000001E-33</c:v>
                </c:pt>
                <c:pt idx="856">
                  <c:v>3.9215799999999998E-33</c:v>
                </c:pt>
                <c:pt idx="857">
                  <c:v>5.8324200000000001E-33</c:v>
                </c:pt>
                <c:pt idx="858">
                  <c:v>5.9293799999999999E-33</c:v>
                </c:pt>
                <c:pt idx="859">
                  <c:v>3.1235400000000003E-33</c:v>
                </c:pt>
                <c:pt idx="860">
                  <c:v>-3.0658799999999999E-33</c:v>
                </c:pt>
                <c:pt idx="861">
                  <c:v>-1.18084E-32</c:v>
                </c:pt>
                <c:pt idx="862">
                  <c:v>-2.07056E-32</c:v>
                </c:pt>
                <c:pt idx="863">
                  <c:v>-2.6607699999999999E-32</c:v>
                </c:pt>
                <c:pt idx="864">
                  <c:v>-2.6787700000000003E-32</c:v>
                </c:pt>
                <c:pt idx="865">
                  <c:v>-1.9607500000000001E-32</c:v>
                </c:pt>
                <c:pt idx="866">
                  <c:v>-5.2003599999999998E-33</c:v>
                </c:pt>
                <c:pt idx="867">
                  <c:v>1.27944E-32</c:v>
                </c:pt>
                <c:pt idx="868">
                  <c:v>2.5029199999999998E-32</c:v>
                </c:pt>
                <c:pt idx="869">
                  <c:v>1.7236199999999999E-32</c:v>
                </c:pt>
                <c:pt idx="870">
                  <c:v>-2.39507E-32</c:v>
                </c:pt>
                <c:pt idx="871">
                  <c:v>-1.03564E-31</c:v>
                </c:pt>
                <c:pt idx="872">
                  <c:v>-2.1279500000000001E-31</c:v>
                </c:pt>
                <c:pt idx="873">
                  <c:v>-3.2569999999999999E-31</c:v>
                </c:pt>
                <c:pt idx="874">
                  <c:v>-4.0309400000000004E-31</c:v>
                </c:pt>
                <c:pt idx="875">
                  <c:v>-4.0771499999999996E-31</c:v>
                </c:pt>
                <c:pt idx="876">
                  <c:v>-3.1860699999999999E-31</c:v>
                </c:pt>
                <c:pt idx="877">
                  <c:v>-1.3765399999999999E-31</c:v>
                </c:pt>
                <c:pt idx="878">
                  <c:v>9.5639200000000004E-32</c:v>
                </c:pt>
                <c:pt idx="879">
                  <c:v>2.8429500000000001E-31</c:v>
                </c:pt>
                <c:pt idx="880">
                  <c:v>2.8934900000000002E-31</c:v>
                </c:pt>
                <c:pt idx="881">
                  <c:v>-1.5804699999999999E-32</c:v>
                </c:pt>
                <c:pt idx="882">
                  <c:v>-6.9123100000000001E-31</c:v>
                </c:pt>
                <c:pt idx="883">
                  <c:v>-1.6773399999999998E-30</c:v>
                </c:pt>
                <c:pt idx="884">
                  <c:v>-2.7303699999999999E-30</c:v>
                </c:pt>
                <c:pt idx="885">
                  <c:v>-3.4080600000000003E-30</c:v>
                </c:pt>
                <c:pt idx="886">
                  <c:v>-3.2316499999999998E-30</c:v>
                </c:pt>
                <c:pt idx="887">
                  <c:v>-2.0002700000000001E-30</c:v>
                </c:pt>
                <c:pt idx="888">
                  <c:v>7.1140800000000004E-32</c:v>
                </c:pt>
                <c:pt idx="889">
                  <c:v>2.5437999999999998E-30</c:v>
                </c:pt>
                <c:pt idx="890">
                  <c:v>4.9202000000000001E-30</c:v>
                </c:pt>
                <c:pt idx="891">
                  <c:v>6.66054E-30</c:v>
                </c:pt>
                <c:pt idx="892">
                  <c:v>7.2831700000000001E-30</c:v>
                </c:pt>
                <c:pt idx="893">
                  <c:v>6.49644E-30</c:v>
                </c:pt>
                <c:pt idx="894">
                  <c:v>4.4284200000000001E-30</c:v>
                </c:pt>
                <c:pt idx="895">
                  <c:v>1.8090700000000001E-30</c:v>
                </c:pt>
                <c:pt idx="896">
                  <c:v>-4.7797700000000003E-31</c:v>
                </c:pt>
                <c:pt idx="897">
                  <c:v>-1.4236199999999999E-30</c:v>
                </c:pt>
                <c:pt idx="898">
                  <c:v>8.4940599999999996E-31</c:v>
                </c:pt>
                <c:pt idx="899">
                  <c:v>7.7522799999999995E-30</c:v>
                </c:pt>
                <c:pt idx="900">
                  <c:v>1.7998500000000001E-29</c:v>
                </c:pt>
                <c:pt idx="901">
                  <c:v>2.8261000000000003E-29</c:v>
                </c:pt>
                <c:pt idx="902">
                  <c:v>3.4115099999999997E-29</c:v>
                </c:pt>
                <c:pt idx="903">
                  <c:v>3.0653799999999999E-29</c:v>
                </c:pt>
                <c:pt idx="904">
                  <c:v>1.5049000000000001E-29</c:v>
                </c:pt>
                <c:pt idx="905">
                  <c:v>-1.23923E-29</c:v>
                </c:pt>
                <c:pt idx="906">
                  <c:v>-4.3933899999999998E-29</c:v>
                </c:pt>
                <c:pt idx="907">
                  <c:v>-5.6959600000000005E-29</c:v>
                </c:pt>
                <c:pt idx="908">
                  <c:v>-2.9176100000000003E-29</c:v>
                </c:pt>
                <c:pt idx="909">
                  <c:v>3.4818999999999999E-29</c:v>
                </c:pt>
                <c:pt idx="910">
                  <c:v>1.15548E-28</c:v>
                </c:pt>
                <c:pt idx="911">
                  <c:v>2.0387500000000001E-28</c:v>
                </c:pt>
                <c:pt idx="912">
                  <c:v>2.8167400000000001E-28</c:v>
                </c:pt>
                <c:pt idx="913">
                  <c:v>3.0462699999999999E-28</c:v>
                </c:pt>
                <c:pt idx="914">
                  <c:v>2.5081099999999999E-28</c:v>
                </c:pt>
                <c:pt idx="915">
                  <c:v>1.8078700000000001E-28</c:v>
                </c:pt>
                <c:pt idx="916">
                  <c:v>2.0358199999999999E-28</c:v>
                </c:pt>
                <c:pt idx="917">
                  <c:v>2.9775100000000002E-28</c:v>
                </c:pt>
                <c:pt idx="918">
                  <c:v>9.4767699999999998E-29</c:v>
                </c:pt>
                <c:pt idx="919">
                  <c:v>-1.07374E-27</c:v>
                </c:pt>
                <c:pt idx="920">
                  <c:v>-3.7297499999999997E-27</c:v>
                </c:pt>
                <c:pt idx="921">
                  <c:v>-7.8135299999999998E-27</c:v>
                </c:pt>
                <c:pt idx="922">
                  <c:v>-1.27613E-26</c:v>
                </c:pt>
                <c:pt idx="923">
                  <c:v>-1.77292E-26</c:v>
                </c:pt>
                <c:pt idx="924">
                  <c:v>-2.11811E-26</c:v>
                </c:pt>
                <c:pt idx="925">
                  <c:v>-2.0625900000000001E-26</c:v>
                </c:pt>
                <c:pt idx="926">
                  <c:v>-1.38664E-26</c:v>
                </c:pt>
                <c:pt idx="927">
                  <c:v>-7.3296000000000002E-28</c:v>
                </c:pt>
                <c:pt idx="928">
                  <c:v>1.5939999999999999E-26</c:v>
                </c:pt>
                <c:pt idx="929">
                  <c:v>2.9501599999999999E-26</c:v>
                </c:pt>
                <c:pt idx="930">
                  <c:v>3.0654200000000001E-26</c:v>
                </c:pt>
                <c:pt idx="931">
                  <c:v>1.286E-26</c:v>
                </c:pt>
                <c:pt idx="932">
                  <c:v>-2.2780300000000001E-26</c:v>
                </c:pt>
                <c:pt idx="933">
                  <c:v>-6.9202499999999995E-26</c:v>
                </c:pt>
                <c:pt idx="934">
                  <c:v>-1.17763E-25</c:v>
                </c:pt>
                <c:pt idx="935">
                  <c:v>-1.57721E-25</c:v>
                </c:pt>
                <c:pt idx="936">
                  <c:v>-1.7596700000000001E-25</c:v>
                </c:pt>
                <c:pt idx="937">
                  <c:v>-1.6618E-25</c:v>
                </c:pt>
                <c:pt idx="938">
                  <c:v>-1.3495800000000001E-25</c:v>
                </c:pt>
                <c:pt idx="939">
                  <c:v>-9.4542200000000005E-26</c:v>
                </c:pt>
                <c:pt idx="940">
                  <c:v>-6.3615099999999997E-26</c:v>
                </c:pt>
                <c:pt idx="941">
                  <c:v>-7.5408000000000004E-26</c:v>
                </c:pt>
                <c:pt idx="942">
                  <c:v>-1.6320500000000001E-25</c:v>
                </c:pt>
                <c:pt idx="943">
                  <c:v>-3.4118800000000001E-25</c:v>
                </c:pt>
                <c:pt idx="944">
                  <c:v>-5.9862699999999999E-25</c:v>
                </c:pt>
                <c:pt idx="945">
                  <c:v>-8.8523499999999993E-25</c:v>
                </c:pt>
                <c:pt idx="946">
                  <c:v>-1.12728E-24</c:v>
                </c:pt>
                <c:pt idx="947">
                  <c:v>-1.3120299999999999E-24</c:v>
                </c:pt>
                <c:pt idx="948">
                  <c:v>-1.5738599999999999E-24</c:v>
                </c:pt>
                <c:pt idx="949">
                  <c:v>-2.1507100000000002E-24</c:v>
                </c:pt>
                <c:pt idx="950">
                  <c:v>-3.08141E-24</c:v>
                </c:pt>
                <c:pt idx="951">
                  <c:v>-3.9783E-24</c:v>
                </c:pt>
                <c:pt idx="952">
                  <c:v>-4.3361399999999997E-24</c:v>
                </c:pt>
                <c:pt idx="953">
                  <c:v>-3.7657600000000001E-24</c:v>
                </c:pt>
                <c:pt idx="954">
                  <c:v>-1.9767399999999999E-24</c:v>
                </c:pt>
                <c:pt idx="955">
                  <c:v>7.1793100000000003E-25</c:v>
                </c:pt>
                <c:pt idx="956">
                  <c:v>3.9480400000000003E-24</c:v>
                </c:pt>
                <c:pt idx="957">
                  <c:v>9.1835799999999998E-24</c:v>
                </c:pt>
                <c:pt idx="958">
                  <c:v>1.81841E-23</c:v>
                </c:pt>
                <c:pt idx="959">
                  <c:v>2.9351700000000001E-23</c:v>
                </c:pt>
                <c:pt idx="960">
                  <c:v>3.95965E-23</c:v>
                </c:pt>
                <c:pt idx="961">
                  <c:v>4.8321300000000001E-23</c:v>
                </c:pt>
                <c:pt idx="962">
                  <c:v>5.6732099999999997E-23</c:v>
                </c:pt>
                <c:pt idx="963">
                  <c:v>6.4962799999999996E-23</c:v>
                </c:pt>
                <c:pt idx="964">
                  <c:v>6.7276599999999998E-23</c:v>
                </c:pt>
                <c:pt idx="965">
                  <c:v>5.07575E-23</c:v>
                </c:pt>
                <c:pt idx="966">
                  <c:v>9.1669899999999995E-24</c:v>
                </c:pt>
                <c:pt idx="967">
                  <c:v>-4.7933999999999999E-23</c:v>
                </c:pt>
                <c:pt idx="968">
                  <c:v>-1.2102699999999999E-22</c:v>
                </c:pt>
                <c:pt idx="969">
                  <c:v>-2.5001599999999998E-22</c:v>
                </c:pt>
                <c:pt idx="970">
                  <c:v>-4.9462400000000002E-22</c:v>
                </c:pt>
                <c:pt idx="971">
                  <c:v>-8.8513699999999994E-22</c:v>
                </c:pt>
                <c:pt idx="972">
                  <c:v>-1.3920199999999999E-21</c:v>
                </c:pt>
                <c:pt idx="973">
                  <c:v>-1.8897E-21</c:v>
                </c:pt>
                <c:pt idx="974">
                  <c:v>-2.0413000000000002E-21</c:v>
                </c:pt>
                <c:pt idx="975">
                  <c:v>-1.2286000000000001E-21</c:v>
                </c:pt>
                <c:pt idx="976">
                  <c:v>1.1295599999999999E-21</c:v>
                </c:pt>
                <c:pt idx="977">
                  <c:v>5.0237900000000004E-21</c:v>
                </c:pt>
                <c:pt idx="978">
                  <c:v>9.7195400000000006E-21</c:v>
                </c:pt>
                <c:pt idx="979">
                  <c:v>1.38376E-20</c:v>
                </c:pt>
                <c:pt idx="980">
                  <c:v>1.5119899999999999E-20</c:v>
                </c:pt>
                <c:pt idx="981">
                  <c:v>1.07953E-20</c:v>
                </c:pt>
                <c:pt idx="982">
                  <c:v>-8.9148400000000004E-22</c:v>
                </c:pt>
                <c:pt idx="983">
                  <c:v>-1.9065200000000001E-20</c:v>
                </c:pt>
                <c:pt idx="984">
                  <c:v>-3.8291900000000003E-20</c:v>
                </c:pt>
                <c:pt idx="985">
                  <c:v>-4.6771899999999998E-20</c:v>
                </c:pt>
                <c:pt idx="986">
                  <c:v>-2.8739099999999997E-20</c:v>
                </c:pt>
                <c:pt idx="987">
                  <c:v>2.8144699999999999E-20</c:v>
                </c:pt>
                <c:pt idx="988">
                  <c:v>1.2498600000000001E-19</c:v>
                </c:pt>
                <c:pt idx="989">
                  <c:v>2.46364E-19</c:v>
                </c:pt>
                <c:pt idx="990">
                  <c:v>3.5796800000000001E-19</c:v>
                </c:pt>
                <c:pt idx="991">
                  <c:v>4.09194E-19</c:v>
                </c:pt>
                <c:pt idx="992">
                  <c:v>3.4511800000000002E-19</c:v>
                </c:pt>
                <c:pt idx="993">
                  <c:v>1.29754E-19</c:v>
                </c:pt>
                <c:pt idx="994">
                  <c:v>-2.2388999999999999E-19</c:v>
                </c:pt>
                <c:pt idx="995">
                  <c:v>-6.2316700000000001E-19</c:v>
                </c:pt>
                <c:pt idx="996">
                  <c:v>-8.9354000000000002E-19</c:v>
                </c:pt>
                <c:pt idx="997">
                  <c:v>-8.3900599999999998E-19</c:v>
                </c:pt>
                <c:pt idx="998">
                  <c:v>-3.1147E-19</c:v>
                </c:pt>
                <c:pt idx="999">
                  <c:v>7.5076999999999999E-19</c:v>
                </c:pt>
                <c:pt idx="1000">
                  <c:v>2.20925E-18</c:v>
                </c:pt>
                <c:pt idx="1001">
                  <c:v>3.5539200000000003E-18</c:v>
                </c:pt>
                <c:pt idx="1002">
                  <c:v>3.9078300000000001E-18</c:v>
                </c:pt>
                <c:pt idx="1003">
                  <c:v>2.25749E-18</c:v>
                </c:pt>
                <c:pt idx="1004">
                  <c:v>-2.1308800000000001E-18</c:v>
                </c:pt>
                <c:pt idx="1005">
                  <c:v>-9.1046299999999993E-18</c:v>
                </c:pt>
                <c:pt idx="1006">
                  <c:v>-1.7172600000000001E-17</c:v>
                </c:pt>
                <c:pt idx="1007">
                  <c:v>-2.35154E-17</c:v>
                </c:pt>
                <c:pt idx="1008">
                  <c:v>-2.4529599999999999E-17</c:v>
                </c:pt>
                <c:pt idx="1009">
                  <c:v>-1.7217999999999999E-17</c:v>
                </c:pt>
                <c:pt idx="1010">
                  <c:v>-9.4360800000000007E-19</c:v>
                </c:pt>
                <c:pt idx="1011">
                  <c:v>2.1626699999999999E-17</c:v>
                </c:pt>
                <c:pt idx="1012">
                  <c:v>4.3430800000000002E-17</c:v>
                </c:pt>
                <c:pt idx="1013">
                  <c:v>5.1698900000000002E-17</c:v>
                </c:pt>
                <c:pt idx="1014">
                  <c:v>3.0886300000000002E-17</c:v>
                </c:pt>
                <c:pt idx="1015">
                  <c:v>-2.9105200000000001E-17</c:v>
                </c:pt>
                <c:pt idx="1016">
                  <c:v>-1.2544800000000001E-16</c:v>
                </c:pt>
                <c:pt idx="1017">
                  <c:v>-2.3909999999999998E-16</c:v>
                </c:pt>
                <c:pt idx="1018">
                  <c:v>-3.33078E-16</c:v>
                </c:pt>
                <c:pt idx="1019">
                  <c:v>-3.5344800000000002E-16</c:v>
                </c:pt>
                <c:pt idx="1020">
                  <c:v>-2.4318100000000001E-16</c:v>
                </c:pt>
                <c:pt idx="1021">
                  <c:v>2.62401E-17</c:v>
                </c:pt>
                <c:pt idx="1022">
                  <c:v>4.2172299999999998E-16</c:v>
                </c:pt>
                <c:pt idx="1023">
                  <c:v>8.3288799999999998E-16</c:v>
                </c:pt>
                <c:pt idx="1024">
                  <c:v>1.08233E-15</c:v>
                </c:pt>
                <c:pt idx="1025">
                  <c:v>9.7051499999999995E-16</c:v>
                </c:pt>
                <c:pt idx="1026">
                  <c:v>3.4843899999999998E-16</c:v>
                </c:pt>
                <c:pt idx="1027">
                  <c:v>-7.9688400000000001E-16</c:v>
                </c:pt>
                <c:pt idx="1028">
                  <c:v>-2.2422599999999999E-15</c:v>
                </c:pt>
                <c:pt idx="1029">
                  <c:v>-3.46148E-15</c:v>
                </c:pt>
                <c:pt idx="1030">
                  <c:v>-3.7155699999999997E-15</c:v>
                </c:pt>
                <c:pt idx="1031">
                  <c:v>-2.3173100000000002E-15</c:v>
                </c:pt>
                <c:pt idx="1032">
                  <c:v>1.0481E-15</c:v>
                </c:pt>
                <c:pt idx="1033">
                  <c:v>6.0306699999999998E-15</c:v>
                </c:pt>
                <c:pt idx="1034">
                  <c:v>1.1357899999999999E-14</c:v>
                </c:pt>
                <c:pt idx="1035">
                  <c:v>1.46959E-14</c:v>
                </c:pt>
                <c:pt idx="1036">
                  <c:v>1.30748E-14</c:v>
                </c:pt>
                <c:pt idx="1037">
                  <c:v>4.19832E-15</c:v>
                </c:pt>
                <c:pt idx="1038">
                  <c:v>-1.2072899999999999E-14</c:v>
                </c:pt>
                <c:pt idx="1039">
                  <c:v>-3.2837300000000002E-14</c:v>
                </c:pt>
                <c:pt idx="1040">
                  <c:v>-5.1576300000000003E-14</c:v>
                </c:pt>
                <c:pt idx="1041">
                  <c:v>-5.8576900000000004E-14</c:v>
                </c:pt>
                <c:pt idx="1042">
                  <c:v>-4.3784899999999999E-14</c:v>
                </c:pt>
                <c:pt idx="1043">
                  <c:v>-1.3618899999999999E-15</c:v>
                </c:pt>
                <c:pt idx="1044">
                  <c:v>6.55063E-14</c:v>
                </c:pt>
                <c:pt idx="1045">
                  <c:v>1.4052699999999999E-13</c:v>
                </c:pt>
                <c:pt idx="1046">
                  <c:v>1.9424599999999999E-13</c:v>
                </c:pt>
                <c:pt idx="1047">
                  <c:v>1.9177400000000001E-13</c:v>
                </c:pt>
                <c:pt idx="1048">
                  <c:v>1.06889E-13</c:v>
                </c:pt>
                <c:pt idx="1049">
                  <c:v>-6.3399099999999998E-14</c:v>
                </c:pt>
                <c:pt idx="1050">
                  <c:v>-2.8956899999999998E-13</c:v>
                </c:pt>
                <c:pt idx="1051">
                  <c:v>-5.0584900000000004E-13</c:v>
                </c:pt>
                <c:pt idx="1052">
                  <c:v>-6.1756800000000002E-13</c:v>
                </c:pt>
                <c:pt idx="1053">
                  <c:v>-5.33832E-13</c:v>
                </c:pt>
                <c:pt idx="1054">
                  <c:v>-2.13567E-13</c:v>
                </c:pt>
                <c:pt idx="1055">
                  <c:v>3.0857200000000001E-13</c:v>
                </c:pt>
                <c:pt idx="1056">
                  <c:v>9.0942299999999999E-13</c:v>
                </c:pt>
                <c:pt idx="1057">
                  <c:v>1.35917E-12</c:v>
                </c:pt>
                <c:pt idx="1058">
                  <c:v>1.3583799999999999E-12</c:v>
                </c:pt>
                <c:pt idx="1059">
                  <c:v>6.6835800000000005E-13</c:v>
                </c:pt>
                <c:pt idx="1060">
                  <c:v>-7.5843499999999999E-13</c:v>
                </c:pt>
                <c:pt idx="1061">
                  <c:v>-2.7060500000000002E-12</c:v>
                </c:pt>
                <c:pt idx="1062">
                  <c:v>-4.6501700000000002E-12</c:v>
                </c:pt>
                <c:pt idx="1063">
                  <c:v>-5.8081599999999998E-12</c:v>
                </c:pt>
                <c:pt idx="1064">
                  <c:v>-5.3242399999999999E-12</c:v>
                </c:pt>
                <c:pt idx="1065">
                  <c:v>-2.5474699999999998E-12</c:v>
                </c:pt>
                <c:pt idx="1066">
                  <c:v>2.50894E-12</c:v>
                </c:pt>
                <c:pt idx="1067">
                  <c:v>8.7419200000000004E-12</c:v>
                </c:pt>
                <c:pt idx="1068">
                  <c:v>1.42711E-11</c:v>
                </c:pt>
                <c:pt idx="1069">
                  <c:v>1.7475099999999999E-11</c:v>
                </c:pt>
                <c:pt idx="1070">
                  <c:v>1.74624E-11</c:v>
                </c:pt>
                <c:pt idx="1071">
                  <c:v>1.35332E-11</c:v>
                </c:pt>
                <c:pt idx="1072">
                  <c:v>5.7780499999999996E-12</c:v>
                </c:pt>
                <c:pt idx="1073">
                  <c:v>-1.74617E-12</c:v>
                </c:pt>
                <c:pt idx="1074">
                  <c:v>5.90622E-15</c:v>
                </c:pt>
                <c:pt idx="1075">
                  <c:v>1.9546800000000001E-11</c:v>
                </c:pt>
                <c:pt idx="1076">
                  <c:v>5.9608599999999995E-11</c:v>
                </c:pt>
                <c:pt idx="1077">
                  <c:v>1.17761E-10</c:v>
                </c:pt>
                <c:pt idx="1078">
                  <c:v>1.85638E-10</c:v>
                </c:pt>
                <c:pt idx="1079">
                  <c:v>2.4362599999999998E-10</c:v>
                </c:pt>
                <c:pt idx="1080">
                  <c:v>2.6238699999999999E-10</c:v>
                </c:pt>
                <c:pt idx="1081">
                  <c:v>2.1842600000000001E-10</c:v>
                </c:pt>
                <c:pt idx="1082">
                  <c:v>1.0989899999999999E-10</c:v>
                </c:pt>
                <c:pt idx="1083">
                  <c:v>-4.3732199999999997E-11</c:v>
                </c:pt>
                <c:pt idx="1084">
                  <c:v>-2.0481500000000001E-10</c:v>
                </c:pt>
                <c:pt idx="1085">
                  <c:v>-3.11186E-10</c:v>
                </c:pt>
                <c:pt idx="1086">
                  <c:v>-2.9844399999999999E-10</c:v>
                </c:pt>
                <c:pt idx="1087">
                  <c:v>-1.5375099999999999E-10</c:v>
                </c:pt>
                <c:pt idx="1088">
                  <c:v>7.6414800000000003E-11</c:v>
                </c:pt>
                <c:pt idx="1089">
                  <c:v>3.38076E-10</c:v>
                </c:pt>
                <c:pt idx="1090">
                  <c:v>6.2415700000000002E-10</c:v>
                </c:pt>
                <c:pt idx="1091">
                  <c:v>1.0029499999999999E-9</c:v>
                </c:pt>
                <c:pt idx="1092">
                  <c:v>1.58228E-9</c:v>
                </c:pt>
                <c:pt idx="1093">
                  <c:v>2.4101000000000002E-9</c:v>
                </c:pt>
                <c:pt idx="1094">
                  <c:v>3.4101300000000001E-9</c:v>
                </c:pt>
                <c:pt idx="1095">
                  <c:v>4.51707E-9</c:v>
                </c:pt>
                <c:pt idx="1096">
                  <c:v>6.06582E-9</c:v>
                </c:pt>
                <c:pt idx="1097">
                  <c:v>8.8282999999999994E-9</c:v>
                </c:pt>
                <c:pt idx="1098">
                  <c:v>1.31882E-8</c:v>
                </c:pt>
                <c:pt idx="1099">
                  <c:v>1.86121E-8</c:v>
                </c:pt>
                <c:pt idx="1100">
                  <c:v>2.43497E-8</c:v>
                </c:pt>
                <c:pt idx="1101">
                  <c:v>2.9977599999999997E-8</c:v>
                </c:pt>
                <c:pt idx="1102">
                  <c:v>3.4708799999999999E-8</c:v>
                </c:pt>
                <c:pt idx="1103">
                  <c:v>3.62301E-8</c:v>
                </c:pt>
                <c:pt idx="1104">
                  <c:v>3.1034800000000002E-8</c:v>
                </c:pt>
                <c:pt idx="1105">
                  <c:v>1.7953299999999998E-8</c:v>
                </c:pt>
                <c:pt idx="1106">
                  <c:v>7.8072600000000002E-10</c:v>
                </c:pt>
                <c:pt idx="1107">
                  <c:v>-1.47731E-8</c:v>
                </c:pt>
                <c:pt idx="1108">
                  <c:v>-2.3105500000000001E-8</c:v>
                </c:pt>
                <c:pt idx="1109">
                  <c:v>-1.7238100000000001E-8</c:v>
                </c:pt>
                <c:pt idx="1110">
                  <c:v>6.10164E-9</c:v>
                </c:pt>
                <c:pt idx="1111">
                  <c:v>4.1023600000000002E-8</c:v>
                </c:pt>
                <c:pt idx="1112">
                  <c:v>7.7283799999999995E-8</c:v>
                </c:pt>
                <c:pt idx="1113">
                  <c:v>1.00052E-7</c:v>
                </c:pt>
                <c:pt idx="1114">
                  <c:v>7.0825699999999999E-8</c:v>
                </c:pt>
                <c:pt idx="1115">
                  <c:v>-1.07192E-7</c:v>
                </c:pt>
                <c:pt idx="1116">
                  <c:v>-6.0330400000000001E-7</c:v>
                </c:pt>
                <c:pt idx="1117">
                  <c:v>-1.57108E-6</c:v>
                </c:pt>
                <c:pt idx="1118">
                  <c:v>-2.99182E-6</c:v>
                </c:pt>
                <c:pt idx="1119">
                  <c:v>-4.66289E-6</c:v>
                </c:pt>
                <c:pt idx="1120">
                  <c:v>-6.3892200000000003E-6</c:v>
                </c:pt>
                <c:pt idx="1121">
                  <c:v>-8.1610099999999993E-6</c:v>
                </c:pt>
                <c:pt idx="1122">
                  <c:v>-1.01889E-5</c:v>
                </c:pt>
                <c:pt idx="1123">
                  <c:v>-1.28785E-5</c:v>
                </c:pt>
                <c:pt idx="1124">
                  <c:v>-1.6721499999999999E-5</c:v>
                </c:pt>
                <c:pt idx="1125">
                  <c:v>-2.1991799999999998E-5</c:v>
                </c:pt>
                <c:pt idx="1126">
                  <c:v>-2.8452000000000001E-5</c:v>
                </c:pt>
                <c:pt idx="1127">
                  <c:v>-3.5457599999999997E-5</c:v>
                </c:pt>
                <c:pt idx="1128">
                  <c:v>-4.2370300000000003E-5</c:v>
                </c:pt>
                <c:pt idx="1129">
                  <c:v>-4.8782100000000002E-5</c:v>
                </c:pt>
                <c:pt idx="1130">
                  <c:v>-5.4392299999999998E-5</c:v>
                </c:pt>
                <c:pt idx="1131">
                  <c:v>-5.8919100000000003E-5</c:v>
                </c:pt>
                <c:pt idx="1132">
                  <c:v>-6.2273000000000005E-5</c:v>
                </c:pt>
                <c:pt idx="1133">
                  <c:v>-6.4679100000000002E-5</c:v>
                </c:pt>
                <c:pt idx="1134">
                  <c:v>-6.6448599999999999E-5</c:v>
                </c:pt>
                <c:pt idx="1135">
                  <c:v>-6.7645999999999996E-5</c:v>
                </c:pt>
                <c:pt idx="1136">
                  <c:v>-6.8116500000000004E-5</c:v>
                </c:pt>
                <c:pt idx="1137">
                  <c:v>-6.7840000000000001E-5</c:v>
                </c:pt>
                <c:pt idx="1138">
                  <c:v>-6.7066500000000006E-5</c:v>
                </c:pt>
                <c:pt idx="1139">
                  <c:v>-6.5970599999999995E-5</c:v>
                </c:pt>
                <c:pt idx="1140">
                  <c:v>-6.4285199999999999E-5</c:v>
                </c:pt>
                <c:pt idx="1141">
                  <c:v>-6.1477300000000002E-5</c:v>
                </c:pt>
                <c:pt idx="1142">
                  <c:v>-5.7342000000000001E-5</c:v>
                </c:pt>
                <c:pt idx="1143">
                  <c:v>-5.23416E-5</c:v>
                </c:pt>
                <c:pt idx="1144">
                  <c:v>-4.7407799999999997E-5</c:v>
                </c:pt>
                <c:pt idx="1145">
                  <c:v>-4.3655999999999997E-5</c:v>
                </c:pt>
                <c:pt idx="1146">
                  <c:v>-4.2344600000000001E-5</c:v>
                </c:pt>
                <c:pt idx="1147">
                  <c:v>-4.4743000000000002E-5</c:v>
                </c:pt>
                <c:pt idx="1148">
                  <c:v>-5.1669599999999997E-5</c:v>
                </c:pt>
                <c:pt idx="1149">
                  <c:v>-6.3233900000000005E-5</c:v>
                </c:pt>
                <c:pt idx="1150">
                  <c:v>-7.9125899999999994E-5</c:v>
                </c:pt>
                <c:pt idx="1151">
                  <c:v>-9.8833700000000002E-5</c:v>
                </c:pt>
                <c:pt idx="1152">
                  <c:v>-1.2145400000000001E-4</c:v>
                </c:pt>
                <c:pt idx="1153">
                  <c:v>-1.4589799999999999E-4</c:v>
                </c:pt>
                <c:pt idx="1154">
                  <c:v>-1.71896E-4</c:v>
                </c:pt>
                <c:pt idx="1155">
                  <c:v>-2.0059E-4</c:v>
                </c:pt>
                <c:pt idx="1156">
                  <c:v>-2.33563E-4</c:v>
                </c:pt>
                <c:pt idx="1157">
                  <c:v>-2.71184E-4</c:v>
                </c:pt>
                <c:pt idx="1158">
                  <c:v>-3.1224999999999997E-4</c:v>
                </c:pt>
                <c:pt idx="1159">
                  <c:v>-3.55285E-4</c:v>
                </c:pt>
                <c:pt idx="1160">
                  <c:v>-4.0001000000000001E-4</c:v>
                </c:pt>
                <c:pt idx="1161">
                  <c:v>-4.4765700000000001E-4</c:v>
                </c:pt>
                <c:pt idx="1162">
                  <c:v>-5.0020299999999995E-4</c:v>
                </c:pt>
                <c:pt idx="1163">
                  <c:v>-5.5926100000000002E-4</c:v>
                </c:pt>
                <c:pt idx="1164">
                  <c:v>-6.25192E-4</c:v>
                </c:pt>
                <c:pt idx="1165">
                  <c:v>-6.9696500000000002E-4</c:v>
                </c:pt>
                <c:pt idx="1166">
                  <c:v>-7.7307400000000001E-4</c:v>
                </c:pt>
                <c:pt idx="1167">
                  <c:v>-8.5294799999999997E-4</c:v>
                </c:pt>
                <c:pt idx="1168">
                  <c:v>-9.3763799999999997E-4</c:v>
                </c:pt>
                <c:pt idx="1169">
                  <c:v>-1.02929E-3</c:v>
                </c:pt>
                <c:pt idx="1170">
                  <c:v>-1.13002E-3</c:v>
                </c:pt>
                <c:pt idx="1171">
                  <c:v>-1.24113E-3</c:v>
                </c:pt>
                <c:pt idx="1172">
                  <c:v>-1.36301E-3</c:v>
                </c:pt>
                <c:pt idx="1173">
                  <c:v>-1.4957E-3</c:v>
                </c:pt>
                <c:pt idx="1174">
                  <c:v>-1.6395400000000001E-3</c:v>
                </c:pt>
                <c:pt idx="1175">
                  <c:v>-1.79492E-3</c:v>
                </c:pt>
                <c:pt idx="1176">
                  <c:v>-1.96131E-3</c:v>
                </c:pt>
                <c:pt idx="1177">
                  <c:v>-2.1371099999999998E-3</c:v>
                </c:pt>
                <c:pt idx="1178">
                  <c:v>-2.3211500000000001E-3</c:v>
                </c:pt>
                <c:pt idx="1179">
                  <c:v>-2.5145200000000001E-3</c:v>
                </c:pt>
                <c:pt idx="1180">
                  <c:v>-2.7203800000000001E-3</c:v>
                </c:pt>
                <c:pt idx="1181">
                  <c:v>-2.9418399999999998E-3</c:v>
                </c:pt>
                <c:pt idx="1182">
                  <c:v>-3.1806899999999999E-3</c:v>
                </c:pt>
                <c:pt idx="1183">
                  <c:v>-3.4384200000000002E-3</c:v>
                </c:pt>
                <c:pt idx="1184">
                  <c:v>-3.7174E-3</c:v>
                </c:pt>
                <c:pt idx="1185">
                  <c:v>-4.0199099999999998E-3</c:v>
                </c:pt>
                <c:pt idx="1186">
                  <c:v>-4.3460599999999997E-3</c:v>
                </c:pt>
                <c:pt idx="1187">
                  <c:v>-4.6938800000000001E-3</c:v>
                </c:pt>
                <c:pt idx="1188">
                  <c:v>-5.0619999999999997E-3</c:v>
                </c:pt>
                <c:pt idx="1189">
                  <c:v>-5.4517599999999999E-3</c:v>
                </c:pt>
                <c:pt idx="1190">
                  <c:v>-5.8672100000000003E-3</c:v>
                </c:pt>
                <c:pt idx="1191">
                  <c:v>-6.3136399999999997E-3</c:v>
                </c:pt>
                <c:pt idx="1192">
                  <c:v>-6.7956500000000003E-3</c:v>
                </c:pt>
                <c:pt idx="1193">
                  <c:v>-7.31549E-3</c:v>
                </c:pt>
                <c:pt idx="1194">
                  <c:v>-7.8728900000000004E-3</c:v>
                </c:pt>
                <c:pt idx="1195">
                  <c:v>-8.4668999999999994E-3</c:v>
                </c:pt>
                <c:pt idx="1196">
                  <c:v>-9.0976300000000006E-3</c:v>
                </c:pt>
                <c:pt idx="1197">
                  <c:v>-9.7658299999999996E-3</c:v>
                </c:pt>
                <c:pt idx="1198" formatCode="General">
                  <c:v>-1.0471299999999999E-2</c:v>
                </c:pt>
                <c:pt idx="1199" formatCode="General">
                  <c:v>-1.1213300000000001E-2</c:v>
                </c:pt>
                <c:pt idx="1200" formatCode="General">
                  <c:v>-1.19918E-2</c:v>
                </c:pt>
                <c:pt idx="1201" formatCode="General">
                  <c:v>-1.2808099999999999E-2</c:v>
                </c:pt>
                <c:pt idx="1202" formatCode="General">
                  <c:v>-1.36623E-2</c:v>
                </c:pt>
                <c:pt idx="1203" formatCode="General">
                  <c:v>-1.4552300000000001E-2</c:v>
                </c:pt>
                <c:pt idx="1204" formatCode="General">
                  <c:v>-1.5474699999999999E-2</c:v>
                </c:pt>
                <c:pt idx="1205" formatCode="General">
                  <c:v>-1.64266E-2</c:v>
                </c:pt>
                <c:pt idx="1206" formatCode="General">
                  <c:v>-1.74068E-2</c:v>
                </c:pt>
                <c:pt idx="1207" formatCode="General">
                  <c:v>-1.8415399999999998E-2</c:v>
                </c:pt>
                <c:pt idx="1208" formatCode="General">
                  <c:v>-1.94533E-2</c:v>
                </c:pt>
                <c:pt idx="1209" formatCode="General">
                  <c:v>-2.0521000000000001E-2</c:v>
                </c:pt>
                <c:pt idx="1210" formatCode="General">
                  <c:v>-2.16177E-2</c:v>
                </c:pt>
                <c:pt idx="1211" formatCode="General">
                  <c:v>-2.2741600000000001E-2</c:v>
                </c:pt>
                <c:pt idx="1212" formatCode="General">
                  <c:v>-2.3891099999999998E-2</c:v>
                </c:pt>
                <c:pt idx="1213" formatCode="General">
                  <c:v>-2.5064699999999999E-2</c:v>
                </c:pt>
                <c:pt idx="1214" formatCode="General">
                  <c:v>-2.6259299999999999E-2</c:v>
                </c:pt>
                <c:pt idx="1215" formatCode="General">
                  <c:v>-2.7470700000000001E-2</c:v>
                </c:pt>
                <c:pt idx="1216" formatCode="General">
                  <c:v>-2.8694399999999998E-2</c:v>
                </c:pt>
                <c:pt idx="1217" formatCode="General">
                  <c:v>-2.99286E-2</c:v>
                </c:pt>
                <c:pt idx="1218" formatCode="General">
                  <c:v>-3.1173699999999999E-2</c:v>
                </c:pt>
                <c:pt idx="1219" formatCode="General">
                  <c:v>-3.24307E-2</c:v>
                </c:pt>
                <c:pt idx="1220" formatCode="General">
                  <c:v>-3.3699300000000001E-2</c:v>
                </c:pt>
                <c:pt idx="1221" formatCode="General">
                  <c:v>-3.4978500000000003E-2</c:v>
                </c:pt>
                <c:pt idx="1222" formatCode="General">
                  <c:v>-3.6266699999999999E-2</c:v>
                </c:pt>
                <c:pt idx="1223" formatCode="General">
                  <c:v>-3.7563800000000001E-2</c:v>
                </c:pt>
                <c:pt idx="1224" formatCode="General">
                  <c:v>-3.88714E-2</c:v>
                </c:pt>
                <c:pt idx="1225" formatCode="General">
                  <c:v>-4.0191699999999997E-2</c:v>
                </c:pt>
                <c:pt idx="1226" formatCode="General">
                  <c:v>-4.1524999999999999E-2</c:v>
                </c:pt>
                <c:pt idx="1227" formatCode="General">
                  <c:v>-4.2869699999999997E-2</c:v>
                </c:pt>
                <c:pt idx="1228" formatCode="General">
                  <c:v>-4.4224300000000001E-2</c:v>
                </c:pt>
                <c:pt idx="1229" formatCode="General">
                  <c:v>-4.5588799999999999E-2</c:v>
                </c:pt>
                <c:pt idx="1230" formatCode="General">
                  <c:v>-4.6964699999999998E-2</c:v>
                </c:pt>
                <c:pt idx="1231" formatCode="General">
                  <c:v>-4.8353199999999999E-2</c:v>
                </c:pt>
                <c:pt idx="1232" formatCode="General">
                  <c:v>-4.9754399999999997E-2</c:v>
                </c:pt>
                <c:pt idx="1233" formatCode="General">
                  <c:v>-5.1167200000000003E-2</c:v>
                </c:pt>
                <c:pt idx="1234" formatCode="General">
                  <c:v>-5.2590400000000002E-2</c:v>
                </c:pt>
                <c:pt idx="1235" formatCode="General">
                  <c:v>-5.40232E-2</c:v>
                </c:pt>
                <c:pt idx="1236" formatCode="General">
                  <c:v>-5.5464600000000003E-2</c:v>
                </c:pt>
                <c:pt idx="1237" formatCode="General">
                  <c:v>-5.6913199999999997E-2</c:v>
                </c:pt>
                <c:pt idx="1238" formatCode="General">
                  <c:v>-5.8367500000000003E-2</c:v>
                </c:pt>
                <c:pt idx="1239" formatCode="General">
                  <c:v>-5.9826900000000002E-2</c:v>
                </c:pt>
                <c:pt idx="1240" formatCode="General">
                  <c:v>-6.12925E-2</c:v>
                </c:pt>
                <c:pt idx="1241" formatCode="General">
                  <c:v>-6.2764799999999996E-2</c:v>
                </c:pt>
                <c:pt idx="1242" formatCode="General">
                  <c:v>-6.4242800000000003E-2</c:v>
                </c:pt>
                <c:pt idx="1243" formatCode="General">
                  <c:v>-6.5724099999999994E-2</c:v>
                </c:pt>
                <c:pt idx="1244" formatCode="General">
                  <c:v>-6.7205899999999999E-2</c:v>
                </c:pt>
                <c:pt idx="1245" formatCode="General">
                  <c:v>-6.8686499999999998E-2</c:v>
                </c:pt>
                <c:pt idx="1246" formatCode="General">
                  <c:v>-7.0166000000000006E-2</c:v>
                </c:pt>
                <c:pt idx="1247" formatCode="General">
                  <c:v>-7.1646000000000001E-2</c:v>
                </c:pt>
                <c:pt idx="1248" formatCode="General">
                  <c:v>-7.3126899999999995E-2</c:v>
                </c:pt>
                <c:pt idx="1249" formatCode="General">
                  <c:v>-7.4605400000000002E-2</c:v>
                </c:pt>
                <c:pt idx="1250" formatCode="General">
                  <c:v>-7.6073699999999994E-2</c:v>
                </c:pt>
                <c:pt idx="1251" formatCode="General">
                  <c:v>-7.7522499999999994E-2</c:v>
                </c:pt>
                <c:pt idx="1252" formatCode="General">
                  <c:v>-7.8944700000000007E-2</c:v>
                </c:pt>
                <c:pt idx="1253" formatCode="General">
                  <c:v>-8.0335900000000002E-2</c:v>
                </c:pt>
                <c:pt idx="1254" formatCode="General">
                  <c:v>-8.1693699999999994E-2</c:v>
                </c:pt>
                <c:pt idx="1255" formatCode="General">
                  <c:v>-8.3016099999999995E-2</c:v>
                </c:pt>
                <c:pt idx="1256" formatCode="General">
                  <c:v>-8.4301399999999999E-2</c:v>
                </c:pt>
                <c:pt idx="1257" formatCode="General">
                  <c:v>-8.5549299999999995E-2</c:v>
                </c:pt>
                <c:pt idx="1258" formatCode="General">
                  <c:v>-8.6762400000000003E-2</c:v>
                </c:pt>
                <c:pt idx="1259" formatCode="General">
                  <c:v>-8.7944999999999995E-2</c:v>
                </c:pt>
                <c:pt idx="1260" formatCode="General">
                  <c:v>-8.9100100000000002E-2</c:v>
                </c:pt>
                <c:pt idx="1261" formatCode="General">
                  <c:v>-9.0225200000000005E-2</c:v>
                </c:pt>
                <c:pt idx="1262" formatCode="General">
                  <c:v>-9.13128E-2</c:v>
                </c:pt>
                <c:pt idx="1263" formatCode="General">
                  <c:v>-9.2356199999999999E-2</c:v>
                </c:pt>
                <c:pt idx="1264" formatCode="General">
                  <c:v>-9.3354500000000007E-2</c:v>
                </c:pt>
                <c:pt idx="1265" formatCode="General">
                  <c:v>-9.4312099999999996E-2</c:v>
                </c:pt>
                <c:pt idx="1266" formatCode="General">
                  <c:v>-9.5233300000000007E-2</c:v>
                </c:pt>
                <c:pt idx="1267" formatCode="General">
                  <c:v>-9.6116999999999994E-2</c:v>
                </c:pt>
                <c:pt idx="1268" formatCode="General">
                  <c:v>-9.69579E-2</c:v>
                </c:pt>
                <c:pt idx="1269" formatCode="General">
                  <c:v>-9.7751099999999994E-2</c:v>
                </c:pt>
                <c:pt idx="1270" formatCode="General">
                  <c:v>-9.8494499999999999E-2</c:v>
                </c:pt>
                <c:pt idx="1271" formatCode="General">
                  <c:v>-9.9187399999999995E-2</c:v>
                </c:pt>
                <c:pt idx="1272" formatCode="General">
                  <c:v>-9.9828600000000003E-2</c:v>
                </c:pt>
                <c:pt idx="1273" formatCode="General">
                  <c:v>-0.10041600000000001</c:v>
                </c:pt>
                <c:pt idx="1274" formatCode="General">
                  <c:v>-0.100949</c:v>
                </c:pt>
                <c:pt idx="1275" formatCode="General">
                  <c:v>-0.101427</c:v>
                </c:pt>
                <c:pt idx="1276" formatCode="General">
                  <c:v>-0.101853</c:v>
                </c:pt>
                <c:pt idx="1277" formatCode="General">
                  <c:v>-0.102227</c:v>
                </c:pt>
                <c:pt idx="1278" formatCode="General">
                  <c:v>-0.102548</c:v>
                </c:pt>
                <c:pt idx="1279" formatCode="General">
                  <c:v>-0.102813</c:v>
                </c:pt>
                <c:pt idx="1280" formatCode="General">
                  <c:v>-0.103023</c:v>
                </c:pt>
                <c:pt idx="1281" formatCode="General">
                  <c:v>-0.10317999999999999</c:v>
                </c:pt>
                <c:pt idx="1282" formatCode="General">
                  <c:v>-0.103283</c:v>
                </c:pt>
                <c:pt idx="1283" formatCode="General">
                  <c:v>-0.103327</c:v>
                </c:pt>
                <c:pt idx="1284" formatCode="General">
                  <c:v>-0.103306</c:v>
                </c:pt>
                <c:pt idx="1285" formatCode="General">
                  <c:v>-0.10321900000000001</c:v>
                </c:pt>
                <c:pt idx="1286" formatCode="General">
                  <c:v>-0.103065</c:v>
                </c:pt>
                <c:pt idx="1287" formatCode="General">
                  <c:v>-0.10284500000000001</c:v>
                </c:pt>
                <c:pt idx="1288" formatCode="General">
                  <c:v>-0.102558</c:v>
                </c:pt>
                <c:pt idx="1289" formatCode="General">
                  <c:v>-0.102205</c:v>
                </c:pt>
                <c:pt idx="1290" formatCode="General">
                  <c:v>-0.101787</c:v>
                </c:pt>
                <c:pt idx="1291" formatCode="General">
                  <c:v>-0.10130599999999999</c:v>
                </c:pt>
                <c:pt idx="1292" formatCode="General">
                  <c:v>-0.100761</c:v>
                </c:pt>
                <c:pt idx="1293" formatCode="General">
                  <c:v>-0.100145</c:v>
                </c:pt>
                <c:pt idx="1294" formatCode="General">
                  <c:v>-9.9455600000000005E-2</c:v>
                </c:pt>
                <c:pt idx="1295" formatCode="General">
                  <c:v>-9.8692000000000002E-2</c:v>
                </c:pt>
                <c:pt idx="1296" formatCode="General">
                  <c:v>-9.7860000000000003E-2</c:v>
                </c:pt>
                <c:pt idx="1297" formatCode="General">
                  <c:v>-9.6965899999999994E-2</c:v>
                </c:pt>
                <c:pt idx="1298" formatCode="General">
                  <c:v>-9.6011399999999997E-2</c:v>
                </c:pt>
                <c:pt idx="1299" formatCode="General">
                  <c:v>-9.4993599999999997E-2</c:v>
                </c:pt>
                <c:pt idx="1300" formatCode="General">
                  <c:v>-9.3909500000000007E-2</c:v>
                </c:pt>
                <c:pt idx="1301" formatCode="General">
                  <c:v>-9.2757800000000001E-2</c:v>
                </c:pt>
                <c:pt idx="1302" formatCode="General">
                  <c:v>-9.1538099999999997E-2</c:v>
                </c:pt>
                <c:pt idx="1303" formatCode="General">
                  <c:v>-9.0251700000000004E-2</c:v>
                </c:pt>
                <c:pt idx="1304" formatCode="General">
                  <c:v>-8.8903399999999994E-2</c:v>
                </c:pt>
                <c:pt idx="1305" formatCode="General">
                  <c:v>-8.7499099999999996E-2</c:v>
                </c:pt>
                <c:pt idx="1306" formatCode="General">
                  <c:v>-8.6041800000000002E-2</c:v>
                </c:pt>
                <c:pt idx="1307" formatCode="General">
                  <c:v>-8.4532200000000002E-2</c:v>
                </c:pt>
                <c:pt idx="1308" formatCode="General">
                  <c:v>-8.2971799999999998E-2</c:v>
                </c:pt>
                <c:pt idx="1309" formatCode="General">
                  <c:v>-8.1364699999999998E-2</c:v>
                </c:pt>
                <c:pt idx="1310" formatCode="General">
                  <c:v>-7.9713599999999996E-2</c:v>
                </c:pt>
                <c:pt idx="1311" formatCode="General">
                  <c:v>-7.8017699999999995E-2</c:v>
                </c:pt>
                <c:pt idx="1312" formatCode="General">
                  <c:v>-7.6273400000000005E-2</c:v>
                </c:pt>
                <c:pt idx="1313" formatCode="General">
                  <c:v>-7.4478199999999994E-2</c:v>
                </c:pt>
                <c:pt idx="1314" formatCode="General">
                  <c:v>-7.2633400000000001E-2</c:v>
                </c:pt>
                <c:pt idx="1315" formatCode="General">
                  <c:v>-7.0744699999999994E-2</c:v>
                </c:pt>
                <c:pt idx="1316" formatCode="General">
                  <c:v>-6.8818000000000004E-2</c:v>
                </c:pt>
                <c:pt idx="1317" formatCode="General">
                  <c:v>-6.6855499999999998E-2</c:v>
                </c:pt>
                <c:pt idx="1318" formatCode="General">
                  <c:v>-6.4857100000000001E-2</c:v>
                </c:pt>
                <c:pt idx="1319" formatCode="General">
                  <c:v>-6.2824400000000002E-2</c:v>
                </c:pt>
                <c:pt idx="1320" formatCode="General">
                  <c:v>-6.0761999999999997E-2</c:v>
                </c:pt>
                <c:pt idx="1321" formatCode="General">
                  <c:v>-5.86729E-2</c:v>
                </c:pt>
                <c:pt idx="1322" formatCode="General">
                  <c:v>-5.6555899999999999E-2</c:v>
                </c:pt>
                <c:pt idx="1323" formatCode="General">
                  <c:v>-5.4410100000000003E-2</c:v>
                </c:pt>
                <c:pt idx="1324" formatCode="General">
                  <c:v>-5.2240300000000003E-2</c:v>
                </c:pt>
                <c:pt idx="1325" formatCode="General">
                  <c:v>-5.00518E-2</c:v>
                </c:pt>
                <c:pt idx="1326" formatCode="General">
                  <c:v>-4.7842999999999997E-2</c:v>
                </c:pt>
                <c:pt idx="1327" formatCode="General">
                  <c:v>-4.5605600000000003E-2</c:v>
                </c:pt>
                <c:pt idx="1328" formatCode="General">
                  <c:v>-4.3332099999999998E-2</c:v>
                </c:pt>
                <c:pt idx="1329" formatCode="General">
                  <c:v>-4.1021599999999998E-2</c:v>
                </c:pt>
                <c:pt idx="1330" formatCode="General">
                  <c:v>-3.8678799999999999E-2</c:v>
                </c:pt>
                <c:pt idx="1331" formatCode="General">
                  <c:v>-3.6308600000000003E-2</c:v>
                </c:pt>
                <c:pt idx="1332" formatCode="General">
                  <c:v>-3.3914300000000001E-2</c:v>
                </c:pt>
                <c:pt idx="1333" formatCode="General">
                  <c:v>-3.1497400000000002E-2</c:v>
                </c:pt>
                <c:pt idx="1334" formatCode="General">
                  <c:v>-2.9059000000000001E-2</c:v>
                </c:pt>
                <c:pt idx="1335" formatCode="General">
                  <c:v>-2.65986E-2</c:v>
                </c:pt>
                <c:pt idx="1336" formatCode="General">
                  <c:v>-2.4114400000000001E-2</c:v>
                </c:pt>
                <c:pt idx="1337" formatCode="General">
                  <c:v>-2.1606199999999999E-2</c:v>
                </c:pt>
                <c:pt idx="1338" formatCode="General">
                  <c:v>-1.9076300000000001E-2</c:v>
                </c:pt>
                <c:pt idx="1339" formatCode="General">
                  <c:v>-1.6527799999999999E-2</c:v>
                </c:pt>
                <c:pt idx="1340" formatCode="General">
                  <c:v>-1.39617E-2</c:v>
                </c:pt>
                <c:pt idx="1341" formatCode="General">
                  <c:v>-1.1377999999999999E-2</c:v>
                </c:pt>
                <c:pt idx="1342">
                  <c:v>-8.7808999999999995E-3</c:v>
                </c:pt>
                <c:pt idx="1343">
                  <c:v>-6.1801900000000003E-3</c:v>
                </c:pt>
                <c:pt idx="1344">
                  <c:v>-3.5861500000000002E-3</c:v>
                </c:pt>
                <c:pt idx="1345">
                  <c:v>-1.00238E-3</c:v>
                </c:pt>
                <c:pt idx="1346">
                  <c:v>1.57504E-3</c:v>
                </c:pt>
                <c:pt idx="1347">
                  <c:v>4.1509800000000003E-3</c:v>
                </c:pt>
                <c:pt idx="1348">
                  <c:v>6.7240599999999996E-3</c:v>
                </c:pt>
                <c:pt idx="1349">
                  <c:v>9.2858100000000002E-3</c:v>
                </c:pt>
                <c:pt idx="1350" formatCode="General">
                  <c:v>1.18259E-2</c:v>
                </c:pt>
                <c:pt idx="1351" formatCode="General">
                  <c:v>1.4337600000000001E-2</c:v>
                </c:pt>
                <c:pt idx="1352" formatCode="General">
                  <c:v>1.6818199999999998E-2</c:v>
                </c:pt>
                <c:pt idx="1353" formatCode="General">
                  <c:v>1.9266100000000001E-2</c:v>
                </c:pt>
                <c:pt idx="1354" formatCode="General">
                  <c:v>2.1678200000000002E-2</c:v>
                </c:pt>
                <c:pt idx="1355" formatCode="General">
                  <c:v>2.4050700000000001E-2</c:v>
                </c:pt>
                <c:pt idx="1356" formatCode="General">
                  <c:v>2.6380399999999998E-2</c:v>
                </c:pt>
                <c:pt idx="1357" formatCode="General">
                  <c:v>2.86644E-2</c:v>
                </c:pt>
                <c:pt idx="1358" formatCode="General">
                  <c:v>3.0898700000000001E-2</c:v>
                </c:pt>
                <c:pt idx="1359" formatCode="General">
                  <c:v>3.3079299999999999E-2</c:v>
                </c:pt>
                <c:pt idx="1360" formatCode="General">
                  <c:v>3.5204600000000003E-2</c:v>
                </c:pt>
                <c:pt idx="1361" formatCode="General">
                  <c:v>3.7275599999999999E-2</c:v>
                </c:pt>
                <c:pt idx="1362" formatCode="General">
                  <c:v>3.9294000000000003E-2</c:v>
                </c:pt>
                <c:pt idx="1363" formatCode="General">
                  <c:v>4.1260199999999997E-2</c:v>
                </c:pt>
                <c:pt idx="1364" formatCode="General">
                  <c:v>4.3172599999999998E-2</c:v>
                </c:pt>
                <c:pt idx="1365" formatCode="General">
                  <c:v>4.5027499999999998E-2</c:v>
                </c:pt>
                <c:pt idx="1366" formatCode="General">
                  <c:v>4.6819800000000002E-2</c:v>
                </c:pt>
                <c:pt idx="1367" formatCode="General">
                  <c:v>4.8543299999999998E-2</c:v>
                </c:pt>
                <c:pt idx="1368" formatCode="General">
                  <c:v>5.0191300000000001E-2</c:v>
                </c:pt>
                <c:pt idx="1369" formatCode="General">
                  <c:v>5.1755500000000003E-2</c:v>
                </c:pt>
                <c:pt idx="1370" formatCode="General">
                  <c:v>5.3226599999999999E-2</c:v>
                </c:pt>
                <c:pt idx="1371" formatCode="General">
                  <c:v>5.4598800000000003E-2</c:v>
                </c:pt>
                <c:pt idx="1372" formatCode="General">
                  <c:v>5.5870900000000001E-2</c:v>
                </c:pt>
                <c:pt idx="1373" formatCode="General">
                  <c:v>5.7043400000000001E-2</c:v>
                </c:pt>
                <c:pt idx="1374" formatCode="General">
                  <c:v>5.8112700000000003E-2</c:v>
                </c:pt>
                <c:pt idx="1375" formatCode="General">
                  <c:v>5.9070699999999997E-2</c:v>
                </c:pt>
                <c:pt idx="1376" formatCode="General">
                  <c:v>5.9909299999999999E-2</c:v>
                </c:pt>
                <c:pt idx="1377" formatCode="General">
                  <c:v>6.0625999999999999E-2</c:v>
                </c:pt>
                <c:pt idx="1378" formatCode="General">
                  <c:v>6.12235E-2</c:v>
                </c:pt>
                <c:pt idx="1379" formatCode="General">
                  <c:v>6.1703399999999999E-2</c:v>
                </c:pt>
                <c:pt idx="1380" formatCode="General">
                  <c:v>6.2061499999999999E-2</c:v>
                </c:pt>
                <c:pt idx="1381" formatCode="General">
                  <c:v>6.2289200000000003E-2</c:v>
                </c:pt>
                <c:pt idx="1382" formatCode="General">
                  <c:v>6.2380600000000001E-2</c:v>
                </c:pt>
                <c:pt idx="1383" formatCode="General">
                  <c:v>6.2336099999999998E-2</c:v>
                </c:pt>
                <c:pt idx="1384" formatCode="General">
                  <c:v>6.2159600000000002E-2</c:v>
                </c:pt>
                <c:pt idx="1385" formatCode="General">
                  <c:v>6.1852999999999998E-2</c:v>
                </c:pt>
                <c:pt idx="1386" formatCode="General">
                  <c:v>6.1415699999999997E-2</c:v>
                </c:pt>
                <c:pt idx="1387" formatCode="General">
                  <c:v>6.0848800000000001E-2</c:v>
                </c:pt>
                <c:pt idx="1388" formatCode="General">
                  <c:v>6.0156399999999999E-2</c:v>
                </c:pt>
                <c:pt idx="1389" formatCode="General">
                  <c:v>5.9343399999999998E-2</c:v>
                </c:pt>
                <c:pt idx="1390" formatCode="General">
                  <c:v>5.8411100000000001E-2</c:v>
                </c:pt>
                <c:pt idx="1391" formatCode="General">
                  <c:v>5.7354099999999998E-2</c:v>
                </c:pt>
                <c:pt idx="1392" formatCode="General">
                  <c:v>5.6160599999999998E-2</c:v>
                </c:pt>
                <c:pt idx="1393" formatCode="General">
                  <c:v>5.4815500000000003E-2</c:v>
                </c:pt>
                <c:pt idx="1394" formatCode="General">
                  <c:v>5.3308300000000003E-2</c:v>
                </c:pt>
                <c:pt idx="1395" formatCode="General">
                  <c:v>5.1637799999999998E-2</c:v>
                </c:pt>
                <c:pt idx="1396" formatCode="General">
                  <c:v>4.9811000000000001E-2</c:v>
                </c:pt>
                <c:pt idx="1397" formatCode="General">
                  <c:v>4.78383E-2</c:v>
                </c:pt>
                <c:pt idx="1398" formatCode="General">
                  <c:v>4.57283E-2</c:v>
                </c:pt>
                <c:pt idx="1399" formatCode="General">
                  <c:v>4.3487499999999998E-2</c:v>
                </c:pt>
                <c:pt idx="1400" formatCode="General">
                  <c:v>4.1121100000000001E-2</c:v>
                </c:pt>
                <c:pt idx="1401" formatCode="General">
                  <c:v>3.8635700000000002E-2</c:v>
                </c:pt>
                <c:pt idx="1402" formatCode="General">
                  <c:v>3.6037699999999999E-2</c:v>
                </c:pt>
                <c:pt idx="1403" formatCode="General">
                  <c:v>3.3331300000000001E-2</c:v>
                </c:pt>
                <c:pt idx="1404" formatCode="General">
                  <c:v>3.0516999999999999E-2</c:v>
                </c:pt>
                <c:pt idx="1405" formatCode="General">
                  <c:v>2.7594400000000002E-2</c:v>
                </c:pt>
                <c:pt idx="1406" formatCode="General">
                  <c:v>2.4564200000000001E-2</c:v>
                </c:pt>
                <c:pt idx="1407" formatCode="General">
                  <c:v>2.1428200000000001E-2</c:v>
                </c:pt>
                <c:pt idx="1408" formatCode="General">
                  <c:v>1.8187200000000001E-2</c:v>
                </c:pt>
                <c:pt idx="1409" formatCode="General">
                  <c:v>1.4841200000000001E-2</c:v>
                </c:pt>
                <c:pt idx="1410" formatCode="General">
                  <c:v>1.13921E-2</c:v>
                </c:pt>
                <c:pt idx="1411">
                  <c:v>7.8465900000000005E-3</c:v>
                </c:pt>
                <c:pt idx="1412">
                  <c:v>4.2166699999999996E-3</c:v>
                </c:pt>
                <c:pt idx="1413">
                  <c:v>5.1787199999999995E-4</c:v>
                </c:pt>
                <c:pt idx="1414">
                  <c:v>-3.2365599999999999E-3</c:v>
                </c:pt>
                <c:pt idx="1415">
                  <c:v>-7.0410799999999999E-3</c:v>
                </c:pt>
                <c:pt idx="1416" formatCode="General">
                  <c:v>-1.08979E-2</c:v>
                </c:pt>
                <c:pt idx="1417" formatCode="General">
                  <c:v>-1.4811700000000001E-2</c:v>
                </c:pt>
                <c:pt idx="1418" formatCode="General">
                  <c:v>-1.8785099999999999E-2</c:v>
                </c:pt>
                <c:pt idx="1419" formatCode="General">
                  <c:v>-2.2819200000000001E-2</c:v>
                </c:pt>
                <c:pt idx="1420" formatCode="General">
                  <c:v>-2.6916900000000001E-2</c:v>
                </c:pt>
                <c:pt idx="1421" formatCode="General">
                  <c:v>-3.1084000000000001E-2</c:v>
                </c:pt>
                <c:pt idx="1422" formatCode="General">
                  <c:v>-3.5326400000000001E-2</c:v>
                </c:pt>
                <c:pt idx="1423" formatCode="General">
                  <c:v>-3.9645399999999997E-2</c:v>
                </c:pt>
                <c:pt idx="1424" formatCode="General">
                  <c:v>-4.4035100000000001E-2</c:v>
                </c:pt>
                <c:pt idx="1425" formatCode="General">
                  <c:v>-4.8484399999999997E-2</c:v>
                </c:pt>
                <c:pt idx="1426" formatCode="General">
                  <c:v>-5.2982000000000001E-2</c:v>
                </c:pt>
                <c:pt idx="1427" formatCode="General">
                  <c:v>-5.7519399999999998E-2</c:v>
                </c:pt>
                <c:pt idx="1428" formatCode="General">
                  <c:v>-6.2091300000000002E-2</c:v>
                </c:pt>
                <c:pt idx="1429" formatCode="General">
                  <c:v>-6.6693799999999998E-2</c:v>
                </c:pt>
                <c:pt idx="1430" formatCode="General">
                  <c:v>-7.13231E-2</c:v>
                </c:pt>
                <c:pt idx="1431" formatCode="General">
                  <c:v>-7.5974399999999997E-2</c:v>
                </c:pt>
                <c:pt idx="1432" formatCode="General">
                  <c:v>-8.0641900000000002E-2</c:v>
                </c:pt>
                <c:pt idx="1433" formatCode="General">
                  <c:v>-8.5321300000000003E-2</c:v>
                </c:pt>
                <c:pt idx="1434" formatCode="General">
                  <c:v>-9.0012200000000001E-2</c:v>
                </c:pt>
                <c:pt idx="1435" formatCode="General">
                  <c:v>-9.4715599999999997E-2</c:v>
                </c:pt>
                <c:pt idx="1436" formatCode="General">
                  <c:v>-9.9429400000000001E-2</c:v>
                </c:pt>
                <c:pt idx="1437" formatCode="General">
                  <c:v>-0.104147</c:v>
                </c:pt>
                <c:pt idx="1438" formatCode="General">
                  <c:v>-0.10886</c:v>
                </c:pt>
                <c:pt idx="1439" formatCode="General">
                  <c:v>-0.113565</c:v>
                </c:pt>
                <c:pt idx="1440" formatCode="General">
                  <c:v>-0.118257</c:v>
                </c:pt>
                <c:pt idx="1441" formatCode="General">
                  <c:v>-0.122931</c:v>
                </c:pt>
                <c:pt idx="1442" formatCode="General">
                  <c:v>-0.12757399999999999</c:v>
                </c:pt>
                <c:pt idx="1443" formatCode="General">
                  <c:v>-0.13218099999999999</c:v>
                </c:pt>
                <c:pt idx="1444" formatCode="General">
                  <c:v>-0.13675899999999999</c:v>
                </c:pt>
                <c:pt idx="1445" formatCode="General">
                  <c:v>-0.141318</c:v>
                </c:pt>
                <c:pt idx="1446" formatCode="General">
                  <c:v>-0.14586199999999999</c:v>
                </c:pt>
                <c:pt idx="1447" formatCode="General">
                  <c:v>-0.15037900000000001</c:v>
                </c:pt>
                <c:pt idx="1448" formatCode="General">
                  <c:v>-0.15485099999999999</c:v>
                </c:pt>
                <c:pt idx="1449" formatCode="General">
                  <c:v>-0.15926899999999999</c:v>
                </c:pt>
                <c:pt idx="1450" formatCode="General">
                  <c:v>-0.163631</c:v>
                </c:pt>
                <c:pt idx="1451" formatCode="General">
                  <c:v>-0.167938</c:v>
                </c:pt>
                <c:pt idx="1452" formatCode="General">
                  <c:v>-0.172183</c:v>
                </c:pt>
                <c:pt idx="1453" formatCode="General">
                  <c:v>-0.17635300000000001</c:v>
                </c:pt>
                <c:pt idx="1454" formatCode="General">
                  <c:v>-0.18043899999999999</c:v>
                </c:pt>
                <c:pt idx="1455" formatCode="General">
                  <c:v>-0.18443699999999999</c:v>
                </c:pt>
                <c:pt idx="1456" formatCode="General">
                  <c:v>-0.18834300000000001</c:v>
                </c:pt>
                <c:pt idx="1457" formatCode="General">
                  <c:v>-0.19215199999999999</c:v>
                </c:pt>
                <c:pt idx="1458" formatCode="General">
                  <c:v>-0.19586200000000001</c:v>
                </c:pt>
                <c:pt idx="1459" formatCode="General">
                  <c:v>-0.19946900000000001</c:v>
                </c:pt>
                <c:pt idx="1460" formatCode="General">
                  <c:v>-0.20296700000000001</c:v>
                </c:pt>
                <c:pt idx="1461" formatCode="General">
                  <c:v>-0.206343</c:v>
                </c:pt>
                <c:pt idx="1462" formatCode="General">
                  <c:v>-0.209587</c:v>
                </c:pt>
                <c:pt idx="1463" formatCode="General">
                  <c:v>-0.21268999999999999</c:v>
                </c:pt>
                <c:pt idx="1464" formatCode="General">
                  <c:v>-0.21565200000000001</c:v>
                </c:pt>
                <c:pt idx="1465" formatCode="General">
                  <c:v>-0.21847900000000001</c:v>
                </c:pt>
                <c:pt idx="1466" formatCode="General">
                  <c:v>-0.22117500000000001</c:v>
                </c:pt>
                <c:pt idx="1467" formatCode="General">
                  <c:v>-0.223742</c:v>
                </c:pt>
                <c:pt idx="1468" formatCode="General">
                  <c:v>-0.22618199999999999</c:v>
                </c:pt>
                <c:pt idx="1469" formatCode="General">
                  <c:v>-0.22849800000000001</c:v>
                </c:pt>
                <c:pt idx="1470" formatCode="General">
                  <c:v>-0.230686</c:v>
                </c:pt>
                <c:pt idx="1471" formatCode="General">
                  <c:v>-0.23274500000000001</c:v>
                </c:pt>
                <c:pt idx="1472" formatCode="General">
                  <c:v>-0.234677</c:v>
                </c:pt>
                <c:pt idx="1473" formatCode="General">
                  <c:v>-0.236487</c:v>
                </c:pt>
                <c:pt idx="1474" formatCode="General">
                  <c:v>-0.23818300000000001</c:v>
                </c:pt>
                <c:pt idx="1475" formatCode="General">
                  <c:v>-0.23976900000000001</c:v>
                </c:pt>
                <c:pt idx="1476" formatCode="General">
                  <c:v>-0.24123900000000001</c:v>
                </c:pt>
                <c:pt idx="1477" formatCode="General">
                  <c:v>-0.242585</c:v>
                </c:pt>
                <c:pt idx="1478" formatCode="General">
                  <c:v>-0.24379600000000001</c:v>
                </c:pt>
                <c:pt idx="1479" formatCode="General">
                  <c:v>-0.244867</c:v>
                </c:pt>
                <c:pt idx="1480" formatCode="General">
                  <c:v>-0.24579799999999999</c:v>
                </c:pt>
                <c:pt idx="1481" formatCode="General">
                  <c:v>-0.246585</c:v>
                </c:pt>
                <c:pt idx="1482" formatCode="General">
                  <c:v>-0.247225</c:v>
                </c:pt>
                <c:pt idx="1483" formatCode="General">
                  <c:v>-0.24770900000000001</c:v>
                </c:pt>
                <c:pt idx="1484" formatCode="General">
                  <c:v>-0.248031</c:v>
                </c:pt>
                <c:pt idx="1485" formatCode="General">
                  <c:v>-0.24818499999999999</c:v>
                </c:pt>
                <c:pt idx="1486" formatCode="General">
                  <c:v>-0.248169</c:v>
                </c:pt>
                <c:pt idx="1487" formatCode="General">
                  <c:v>-0.24798500000000001</c:v>
                </c:pt>
                <c:pt idx="1488" formatCode="General">
                  <c:v>-0.24762999999999999</c:v>
                </c:pt>
                <c:pt idx="1489" formatCode="General">
                  <c:v>-0.24710499999999999</c:v>
                </c:pt>
                <c:pt idx="1490" formatCode="General">
                  <c:v>-0.24641099999999999</c:v>
                </c:pt>
                <c:pt idx="1491" formatCode="General">
                  <c:v>-0.24554799999999999</c:v>
                </c:pt>
                <c:pt idx="1492" formatCode="General">
                  <c:v>-0.24451600000000001</c:v>
                </c:pt>
                <c:pt idx="1493" formatCode="General">
                  <c:v>-0.24331900000000001</c:v>
                </c:pt>
                <c:pt idx="1494" formatCode="General">
                  <c:v>-0.24196200000000001</c:v>
                </c:pt>
                <c:pt idx="1495" formatCode="General">
                  <c:v>-0.240448</c:v>
                </c:pt>
                <c:pt idx="1496" formatCode="General">
                  <c:v>-0.23877699999999999</c:v>
                </c:pt>
                <c:pt idx="1497" formatCode="General">
                  <c:v>-0.23694599999999999</c:v>
                </c:pt>
                <c:pt idx="1498" formatCode="General">
                  <c:v>-0.234957</c:v>
                </c:pt>
                <c:pt idx="1499" formatCode="General">
                  <c:v>-0.23281499999999999</c:v>
                </c:pt>
                <c:pt idx="1500" formatCode="General">
                  <c:v>-0.23052700000000001</c:v>
                </c:pt>
                <c:pt idx="1501" formatCode="General">
                  <c:v>-0.22809199999999999</c:v>
                </c:pt>
                <c:pt idx="1502" formatCode="General">
                  <c:v>-0.22550899999999999</c:v>
                </c:pt>
                <c:pt idx="1503" formatCode="General">
                  <c:v>-0.222774</c:v>
                </c:pt>
                <c:pt idx="1504" formatCode="General">
                  <c:v>-0.21988199999999999</c:v>
                </c:pt>
                <c:pt idx="1505" formatCode="General">
                  <c:v>-0.216839</c:v>
                </c:pt>
                <c:pt idx="1506" formatCode="General">
                  <c:v>-0.21365000000000001</c:v>
                </c:pt>
                <c:pt idx="1507" formatCode="General">
                  <c:v>-0.21032200000000001</c:v>
                </c:pt>
                <c:pt idx="1508" formatCode="General">
                  <c:v>-0.20686299999999999</c:v>
                </c:pt>
                <c:pt idx="1509" formatCode="General">
                  <c:v>-0.20327500000000001</c:v>
                </c:pt>
                <c:pt idx="1510" formatCode="General">
                  <c:v>-0.19955800000000001</c:v>
                </c:pt>
                <c:pt idx="1511" formatCode="General">
                  <c:v>-0.195712</c:v>
                </c:pt>
                <c:pt idx="1512" formatCode="General">
                  <c:v>-0.19173100000000001</c:v>
                </c:pt>
                <c:pt idx="1513" formatCode="General">
                  <c:v>-0.18761900000000001</c:v>
                </c:pt>
                <c:pt idx="1514" formatCode="General">
                  <c:v>-0.18338399999999999</c:v>
                </c:pt>
                <c:pt idx="1515" formatCode="General">
                  <c:v>-0.179038</c:v>
                </c:pt>
                <c:pt idx="1516" formatCode="General">
                  <c:v>-0.17459</c:v>
                </c:pt>
                <c:pt idx="1517" formatCode="General">
                  <c:v>-0.170045</c:v>
                </c:pt>
                <c:pt idx="1518" formatCode="General">
                  <c:v>-0.165406</c:v>
                </c:pt>
                <c:pt idx="1519" formatCode="General">
                  <c:v>-0.16068099999999999</c:v>
                </c:pt>
                <c:pt idx="1520" formatCode="General">
                  <c:v>-0.15587699999999999</c:v>
                </c:pt>
                <c:pt idx="1521" formatCode="General">
                  <c:v>-0.15099599999999999</c:v>
                </c:pt>
                <c:pt idx="1522" formatCode="General">
                  <c:v>-0.146041</c:v>
                </c:pt>
                <c:pt idx="1523" formatCode="General">
                  <c:v>-0.14102200000000001</c:v>
                </c:pt>
                <c:pt idx="1524" formatCode="General">
                  <c:v>-0.13594800000000001</c:v>
                </c:pt>
                <c:pt idx="1525" formatCode="General">
                  <c:v>-0.130826</c:v>
                </c:pt>
                <c:pt idx="1526" formatCode="General">
                  <c:v>-0.12565799999999999</c:v>
                </c:pt>
                <c:pt idx="1527" formatCode="General">
                  <c:v>-0.12045500000000001</c:v>
                </c:pt>
                <c:pt idx="1528" formatCode="General">
                  <c:v>-0.115232</c:v>
                </c:pt>
                <c:pt idx="1529" formatCode="General">
                  <c:v>-0.10999299999999999</c:v>
                </c:pt>
                <c:pt idx="1530" formatCode="General">
                  <c:v>-0.10473200000000001</c:v>
                </c:pt>
                <c:pt idx="1531" formatCode="General">
                  <c:v>-9.9444699999999997E-2</c:v>
                </c:pt>
                <c:pt idx="1532" formatCode="General">
                  <c:v>-9.4140100000000004E-2</c:v>
                </c:pt>
                <c:pt idx="1533" formatCode="General">
                  <c:v>-8.8837600000000003E-2</c:v>
                </c:pt>
                <c:pt idx="1534" formatCode="General">
                  <c:v>-8.3556800000000001E-2</c:v>
                </c:pt>
                <c:pt idx="1535" formatCode="General">
                  <c:v>-7.8308299999999997E-2</c:v>
                </c:pt>
                <c:pt idx="1536" formatCode="General">
                  <c:v>-7.3095499999999994E-2</c:v>
                </c:pt>
                <c:pt idx="1537" formatCode="General">
                  <c:v>-6.7918099999999995E-2</c:v>
                </c:pt>
                <c:pt idx="1538" formatCode="General">
                  <c:v>-6.2774399999999994E-2</c:v>
                </c:pt>
                <c:pt idx="1539" formatCode="General">
                  <c:v>-5.7661700000000003E-2</c:v>
                </c:pt>
                <c:pt idx="1540" formatCode="General">
                  <c:v>-5.2577800000000001E-2</c:v>
                </c:pt>
                <c:pt idx="1541" formatCode="General">
                  <c:v>-4.7523799999999998E-2</c:v>
                </c:pt>
                <c:pt idx="1542" formatCode="General">
                  <c:v>-4.2505000000000001E-2</c:v>
                </c:pt>
                <c:pt idx="1543" formatCode="General">
                  <c:v>-3.7528800000000001E-2</c:v>
                </c:pt>
                <c:pt idx="1544" formatCode="General">
                  <c:v>-3.2600799999999999E-2</c:v>
                </c:pt>
                <c:pt idx="1545" formatCode="General">
                  <c:v>-2.77208E-2</c:v>
                </c:pt>
                <c:pt idx="1546" formatCode="General">
                  <c:v>-2.28831E-2</c:v>
                </c:pt>
                <c:pt idx="1547" formatCode="General">
                  <c:v>-1.8083200000000001E-2</c:v>
                </c:pt>
                <c:pt idx="1548" formatCode="General">
                  <c:v>-1.3326299999999999E-2</c:v>
                </c:pt>
                <c:pt idx="1549">
                  <c:v>-8.6278399999999995E-3</c:v>
                </c:pt>
                <c:pt idx="1550">
                  <c:v>-4.0048599999999998E-3</c:v>
                </c:pt>
                <c:pt idx="1551">
                  <c:v>5.3275600000000001E-4</c:v>
                </c:pt>
                <c:pt idx="1552">
                  <c:v>4.9823699999999999E-3</c:v>
                </c:pt>
                <c:pt idx="1553">
                  <c:v>9.3440299999999997E-3</c:v>
                </c:pt>
                <c:pt idx="1554" formatCode="General">
                  <c:v>1.3617199999999999E-2</c:v>
                </c:pt>
                <c:pt idx="1555" formatCode="General">
                  <c:v>1.7800699999999999E-2</c:v>
                </c:pt>
                <c:pt idx="1556" formatCode="General">
                  <c:v>2.1893699999999999E-2</c:v>
                </c:pt>
                <c:pt idx="1557" formatCode="General">
                  <c:v>2.5898899999999999E-2</c:v>
                </c:pt>
                <c:pt idx="1558" formatCode="General">
                  <c:v>2.9822399999999999E-2</c:v>
                </c:pt>
                <c:pt idx="1559" formatCode="General">
                  <c:v>3.3671199999999998E-2</c:v>
                </c:pt>
                <c:pt idx="1560" formatCode="General">
                  <c:v>3.74484E-2</c:v>
                </c:pt>
                <c:pt idx="1561" formatCode="General">
                  <c:v>4.11534E-2</c:v>
                </c:pt>
                <c:pt idx="1562" formatCode="General">
                  <c:v>4.4786800000000002E-2</c:v>
                </c:pt>
                <c:pt idx="1563" formatCode="General">
                  <c:v>4.8350400000000002E-2</c:v>
                </c:pt>
                <c:pt idx="1564" formatCode="General">
                  <c:v>5.1840200000000003E-2</c:v>
                </c:pt>
                <c:pt idx="1565" formatCode="General">
                  <c:v>5.5243800000000003E-2</c:v>
                </c:pt>
                <c:pt idx="1566" formatCode="General">
                  <c:v>5.8545199999999999E-2</c:v>
                </c:pt>
                <c:pt idx="1567" formatCode="General">
                  <c:v>6.1730699999999999E-2</c:v>
                </c:pt>
                <c:pt idx="1568" formatCode="General">
                  <c:v>6.4787999999999998E-2</c:v>
                </c:pt>
                <c:pt idx="1569" formatCode="General">
                  <c:v>6.7705799999999997E-2</c:v>
                </c:pt>
                <c:pt idx="1570" formatCode="General">
                  <c:v>7.04766E-2</c:v>
                </c:pt>
                <c:pt idx="1571" formatCode="General">
                  <c:v>7.30962E-2</c:v>
                </c:pt>
                <c:pt idx="1572" formatCode="General">
                  <c:v>7.5557799999999994E-2</c:v>
                </c:pt>
                <c:pt idx="1573" formatCode="General">
                  <c:v>7.7851400000000001E-2</c:v>
                </c:pt>
                <c:pt idx="1574" formatCode="General">
                  <c:v>7.9975599999999994E-2</c:v>
                </c:pt>
                <c:pt idx="1575" formatCode="General">
                  <c:v>8.1944400000000001E-2</c:v>
                </c:pt>
                <c:pt idx="1576" formatCode="General">
                  <c:v>8.3774500000000002E-2</c:v>
                </c:pt>
                <c:pt idx="1577" formatCode="General">
                  <c:v>8.54684E-2</c:v>
                </c:pt>
                <c:pt idx="1578" formatCode="General">
                  <c:v>8.7013099999999996E-2</c:v>
                </c:pt>
                <c:pt idx="1579" formatCode="General">
                  <c:v>8.8392499999999999E-2</c:v>
                </c:pt>
                <c:pt idx="1580" formatCode="General">
                  <c:v>8.9594400000000005E-2</c:v>
                </c:pt>
                <c:pt idx="1581" formatCode="General">
                  <c:v>9.0609999999999996E-2</c:v>
                </c:pt>
                <c:pt idx="1582" formatCode="General">
                  <c:v>9.1435000000000002E-2</c:v>
                </c:pt>
                <c:pt idx="1583" formatCode="General">
                  <c:v>9.2072600000000004E-2</c:v>
                </c:pt>
                <c:pt idx="1584" formatCode="General">
                  <c:v>9.2527899999999996E-2</c:v>
                </c:pt>
                <c:pt idx="1585" formatCode="General">
                  <c:v>9.2796500000000004E-2</c:v>
                </c:pt>
                <c:pt idx="1586" formatCode="General">
                  <c:v>9.2865000000000003E-2</c:v>
                </c:pt>
                <c:pt idx="1587" formatCode="General">
                  <c:v>9.27259E-2</c:v>
                </c:pt>
                <c:pt idx="1588" formatCode="General">
                  <c:v>9.2387200000000003E-2</c:v>
                </c:pt>
                <c:pt idx="1589" formatCode="General">
                  <c:v>9.1861799999999993E-2</c:v>
                </c:pt>
                <c:pt idx="1590" formatCode="General">
                  <c:v>9.1151899999999994E-2</c:v>
                </c:pt>
                <c:pt idx="1591" formatCode="General">
                  <c:v>9.0245000000000006E-2</c:v>
                </c:pt>
                <c:pt idx="1592" formatCode="General">
                  <c:v>8.91261E-2</c:v>
                </c:pt>
                <c:pt idx="1593" formatCode="General">
                  <c:v>8.7790800000000002E-2</c:v>
                </c:pt>
                <c:pt idx="1594" formatCode="General">
                  <c:v>8.6245799999999997E-2</c:v>
                </c:pt>
                <c:pt idx="1595" formatCode="General">
                  <c:v>8.4497500000000003E-2</c:v>
                </c:pt>
                <c:pt idx="1596" formatCode="General">
                  <c:v>8.2541199999999995E-2</c:v>
                </c:pt>
                <c:pt idx="1597" formatCode="General">
                  <c:v>8.0366300000000002E-2</c:v>
                </c:pt>
                <c:pt idx="1598" formatCode="General">
                  <c:v>7.7969200000000002E-2</c:v>
                </c:pt>
                <c:pt idx="1599" formatCode="General">
                  <c:v>7.5356800000000002E-2</c:v>
                </c:pt>
                <c:pt idx="1600" formatCode="General">
                  <c:v>7.2537199999999996E-2</c:v>
                </c:pt>
                <c:pt idx="1601" formatCode="General">
                  <c:v>6.9511799999999999E-2</c:v>
                </c:pt>
                <c:pt idx="1602" formatCode="General">
                  <c:v>6.6279299999999999E-2</c:v>
                </c:pt>
                <c:pt idx="1603" formatCode="General">
                  <c:v>6.2845399999999996E-2</c:v>
                </c:pt>
                <c:pt idx="1604" formatCode="General">
                  <c:v>5.9227000000000002E-2</c:v>
                </c:pt>
                <c:pt idx="1605" formatCode="General">
                  <c:v>5.5444E-2</c:v>
                </c:pt>
                <c:pt idx="1606" formatCode="General">
                  <c:v>5.1507999999999998E-2</c:v>
                </c:pt>
                <c:pt idx="1607" formatCode="General">
                  <c:v>4.7417500000000001E-2</c:v>
                </c:pt>
                <c:pt idx="1608" formatCode="General">
                  <c:v>4.3165200000000001E-2</c:v>
                </c:pt>
                <c:pt idx="1609" formatCode="General">
                  <c:v>3.87493E-2</c:v>
                </c:pt>
                <c:pt idx="1610" formatCode="General">
                  <c:v>3.41768E-2</c:v>
                </c:pt>
                <c:pt idx="1611" formatCode="General">
                  <c:v>2.9456300000000001E-2</c:v>
                </c:pt>
                <c:pt idx="1612" formatCode="General">
                  <c:v>2.45936E-2</c:v>
                </c:pt>
                <c:pt idx="1613" formatCode="General">
                  <c:v>1.9595899999999999E-2</c:v>
                </c:pt>
                <c:pt idx="1614" formatCode="General">
                  <c:v>1.44782E-2</c:v>
                </c:pt>
                <c:pt idx="1615">
                  <c:v>9.2589100000000004E-3</c:v>
                </c:pt>
                <c:pt idx="1616">
                  <c:v>3.9477499999999999E-3</c:v>
                </c:pt>
                <c:pt idx="1617">
                  <c:v>-1.45868E-3</c:v>
                </c:pt>
                <c:pt idx="1618">
                  <c:v>-6.9675300000000004E-3</c:v>
                </c:pt>
                <c:pt idx="1619" formatCode="General">
                  <c:v>-1.25766E-2</c:v>
                </c:pt>
                <c:pt idx="1620" formatCode="General">
                  <c:v>-1.8272199999999999E-2</c:v>
                </c:pt>
                <c:pt idx="1621" formatCode="General">
                  <c:v>-2.4037699999999999E-2</c:v>
                </c:pt>
                <c:pt idx="1622" formatCode="General">
                  <c:v>-2.9863199999999999E-2</c:v>
                </c:pt>
                <c:pt idx="1623" formatCode="General">
                  <c:v>-3.57448E-2</c:v>
                </c:pt>
                <c:pt idx="1624" formatCode="General">
                  <c:v>-4.1678699999999999E-2</c:v>
                </c:pt>
                <c:pt idx="1625" formatCode="General">
                  <c:v>-4.7659100000000003E-2</c:v>
                </c:pt>
                <c:pt idx="1626" formatCode="General">
                  <c:v>-5.3680899999999997E-2</c:v>
                </c:pt>
                <c:pt idx="1627" formatCode="General">
                  <c:v>-5.9740099999999997E-2</c:v>
                </c:pt>
                <c:pt idx="1628" formatCode="General">
                  <c:v>-6.5831799999999996E-2</c:v>
                </c:pt>
                <c:pt idx="1629" formatCode="General">
                  <c:v>-7.1946700000000002E-2</c:v>
                </c:pt>
                <c:pt idx="1630" formatCode="General">
                  <c:v>-7.80724E-2</c:v>
                </c:pt>
                <c:pt idx="1631" formatCode="General">
                  <c:v>-8.4195199999999998E-2</c:v>
                </c:pt>
                <c:pt idx="1632" formatCode="General">
                  <c:v>-9.0300199999999997E-2</c:v>
                </c:pt>
                <c:pt idx="1633" formatCode="General">
                  <c:v>-9.63701E-2</c:v>
                </c:pt>
                <c:pt idx="1634" formatCode="General">
                  <c:v>-0.10238700000000001</c:v>
                </c:pt>
                <c:pt idx="1635" formatCode="General">
                  <c:v>-0.108338</c:v>
                </c:pt>
                <c:pt idx="1636" formatCode="General">
                  <c:v>-0.114222</c:v>
                </c:pt>
                <c:pt idx="1637" formatCode="General">
                  <c:v>-0.120043</c:v>
                </c:pt>
                <c:pt idx="1638" formatCode="General">
                  <c:v>-0.12579299999999999</c:v>
                </c:pt>
                <c:pt idx="1639" formatCode="General">
                  <c:v>-0.13144900000000001</c:v>
                </c:pt>
                <c:pt idx="1640" formatCode="General">
                  <c:v>-0.136985</c:v>
                </c:pt>
                <c:pt idx="1641" formatCode="General">
                  <c:v>-0.14238999999999999</c:v>
                </c:pt>
                <c:pt idx="1642" formatCode="General">
                  <c:v>-0.14766399999999999</c:v>
                </c:pt>
                <c:pt idx="1643" formatCode="General">
                  <c:v>-0.152806</c:v>
                </c:pt>
                <c:pt idx="1644" formatCode="General">
                  <c:v>-0.157809</c:v>
                </c:pt>
                <c:pt idx="1645" formatCode="General">
                  <c:v>-0.16266700000000001</c:v>
                </c:pt>
                <c:pt idx="1646" formatCode="General">
                  <c:v>-0.167376</c:v>
                </c:pt>
                <c:pt idx="1647" formatCode="General">
                  <c:v>-0.171933</c:v>
                </c:pt>
                <c:pt idx="1648" formatCode="General">
                  <c:v>-0.17633399999999999</c:v>
                </c:pt>
                <c:pt idx="1649" formatCode="General">
                  <c:v>-0.18058199999999999</c:v>
                </c:pt>
                <c:pt idx="1650" formatCode="General">
                  <c:v>-0.18468699999999999</c:v>
                </c:pt>
                <c:pt idx="1651" formatCode="General">
                  <c:v>-0.18865999999999999</c:v>
                </c:pt>
                <c:pt idx="1652" formatCode="General">
                  <c:v>-0.19250300000000001</c:v>
                </c:pt>
                <c:pt idx="1653" formatCode="General">
                  <c:v>-0.19620199999999999</c:v>
                </c:pt>
                <c:pt idx="1654" formatCode="General">
                  <c:v>-0.19974</c:v>
                </c:pt>
                <c:pt idx="1655" formatCode="General">
                  <c:v>-0.20310400000000001</c:v>
                </c:pt>
                <c:pt idx="1656" formatCode="General">
                  <c:v>-0.206289</c:v>
                </c:pt>
                <c:pt idx="1657" formatCode="General">
                  <c:v>-0.20930299999999999</c:v>
                </c:pt>
                <c:pt idx="1658" formatCode="General">
                  <c:v>-0.21215899999999999</c:v>
                </c:pt>
                <c:pt idx="1659" formatCode="General">
                  <c:v>-0.21487100000000001</c:v>
                </c:pt>
                <c:pt idx="1660" formatCode="General">
                  <c:v>-0.217447</c:v>
                </c:pt>
                <c:pt idx="1661" formatCode="General">
                  <c:v>-0.21989300000000001</c:v>
                </c:pt>
                <c:pt idx="1662" formatCode="General">
                  <c:v>-0.22220999999999999</c:v>
                </c:pt>
                <c:pt idx="1663" formatCode="General">
                  <c:v>-0.22440099999999999</c:v>
                </c:pt>
                <c:pt idx="1664" formatCode="General">
                  <c:v>-0.226463</c:v>
                </c:pt>
                <c:pt idx="1665" formatCode="General">
                  <c:v>-0.22838600000000001</c:v>
                </c:pt>
                <c:pt idx="1666" formatCode="General">
                  <c:v>-0.230155</c:v>
                </c:pt>
                <c:pt idx="1667" formatCode="General">
                  <c:v>-0.23175799999999999</c:v>
                </c:pt>
                <c:pt idx="1668" formatCode="General">
                  <c:v>-0.23319200000000001</c:v>
                </c:pt>
                <c:pt idx="1669" formatCode="General">
                  <c:v>-0.234454</c:v>
                </c:pt>
                <c:pt idx="1670" formatCode="General">
                  <c:v>-0.235542</c:v>
                </c:pt>
                <c:pt idx="1671" formatCode="General">
                  <c:v>-0.23646</c:v>
                </c:pt>
                <c:pt idx="1672" formatCode="General">
                  <c:v>-0.23721800000000001</c:v>
                </c:pt>
                <c:pt idx="1673" formatCode="General">
                  <c:v>-0.237818</c:v>
                </c:pt>
                <c:pt idx="1674" formatCode="General">
                  <c:v>-0.238259</c:v>
                </c:pt>
                <c:pt idx="1675" formatCode="General">
                  <c:v>-0.238536</c:v>
                </c:pt>
                <c:pt idx="1676" formatCode="General">
                  <c:v>-0.238649</c:v>
                </c:pt>
                <c:pt idx="1677" formatCode="General">
                  <c:v>-0.23859900000000001</c:v>
                </c:pt>
                <c:pt idx="1678" formatCode="General">
                  <c:v>-0.23838500000000001</c:v>
                </c:pt>
                <c:pt idx="1679" formatCode="General">
                  <c:v>-0.238006</c:v>
                </c:pt>
                <c:pt idx="1680" formatCode="General">
                  <c:v>-0.23746600000000001</c:v>
                </c:pt>
                <c:pt idx="1681" formatCode="General">
                  <c:v>-0.23676800000000001</c:v>
                </c:pt>
                <c:pt idx="1682" formatCode="General">
                  <c:v>-0.23590900000000001</c:v>
                </c:pt>
                <c:pt idx="1683" formatCode="General">
                  <c:v>-0.23488700000000001</c:v>
                </c:pt>
                <c:pt idx="1684" formatCode="General">
                  <c:v>-0.233708</c:v>
                </c:pt>
                <c:pt idx="1685" formatCode="General">
                  <c:v>-0.232381</c:v>
                </c:pt>
                <c:pt idx="1686" formatCode="General">
                  <c:v>-0.23091</c:v>
                </c:pt>
                <c:pt idx="1687" formatCode="General">
                  <c:v>-0.229292</c:v>
                </c:pt>
                <c:pt idx="1688" formatCode="General">
                  <c:v>-0.227522</c:v>
                </c:pt>
                <c:pt idx="1689" formatCode="General">
                  <c:v>-0.22559199999999999</c:v>
                </c:pt>
                <c:pt idx="1690" formatCode="General">
                  <c:v>-0.223497</c:v>
                </c:pt>
                <c:pt idx="1691" formatCode="General">
                  <c:v>-0.221247</c:v>
                </c:pt>
                <c:pt idx="1692" formatCode="General">
                  <c:v>-0.218858</c:v>
                </c:pt>
                <c:pt idx="1693" formatCode="General">
                  <c:v>-0.21634800000000001</c:v>
                </c:pt>
                <c:pt idx="1694" formatCode="General">
                  <c:v>-0.213726</c:v>
                </c:pt>
                <c:pt idx="1695" formatCode="General">
                  <c:v>-0.21099399999999999</c:v>
                </c:pt>
                <c:pt idx="1696" formatCode="General">
                  <c:v>-0.20816200000000001</c:v>
                </c:pt>
                <c:pt idx="1697" formatCode="General">
                  <c:v>-0.20524600000000001</c:v>
                </c:pt>
                <c:pt idx="1698" formatCode="General">
                  <c:v>-0.20225899999999999</c:v>
                </c:pt>
                <c:pt idx="1699" formatCode="General">
                  <c:v>-0.19919700000000001</c:v>
                </c:pt>
                <c:pt idx="1700" formatCode="General">
                  <c:v>-0.196043</c:v>
                </c:pt>
                <c:pt idx="1701" formatCode="General">
                  <c:v>-0.19278400000000001</c:v>
                </c:pt>
                <c:pt idx="1702" formatCode="General">
                  <c:v>-0.18942600000000001</c:v>
                </c:pt>
                <c:pt idx="1703" formatCode="General">
                  <c:v>-0.18598400000000001</c:v>
                </c:pt>
                <c:pt idx="1704" formatCode="General">
                  <c:v>-0.182472</c:v>
                </c:pt>
                <c:pt idx="1705" formatCode="General">
                  <c:v>-0.17889099999999999</c:v>
                </c:pt>
                <c:pt idx="1706" formatCode="General">
                  <c:v>-0.175234</c:v>
                </c:pt>
                <c:pt idx="1707" formatCode="General">
                  <c:v>-0.17149400000000001</c:v>
                </c:pt>
                <c:pt idx="1708" formatCode="General">
                  <c:v>-0.16767599999999999</c:v>
                </c:pt>
                <c:pt idx="1709" formatCode="General">
                  <c:v>-0.16378799999999999</c:v>
                </c:pt>
                <c:pt idx="1710" formatCode="General">
                  <c:v>-0.15984100000000001</c:v>
                </c:pt>
                <c:pt idx="1711" formatCode="General">
                  <c:v>-0.155832</c:v>
                </c:pt>
                <c:pt idx="1712" formatCode="General">
                  <c:v>-0.15176100000000001</c:v>
                </c:pt>
                <c:pt idx="1713" formatCode="General">
                  <c:v>-0.14762700000000001</c:v>
                </c:pt>
                <c:pt idx="1714" formatCode="General">
                  <c:v>-0.14343500000000001</c:v>
                </c:pt>
                <c:pt idx="1715" formatCode="General">
                  <c:v>-0.13919100000000001</c:v>
                </c:pt>
                <c:pt idx="1716" formatCode="General">
                  <c:v>-0.13489799999999999</c:v>
                </c:pt>
                <c:pt idx="1717" formatCode="General">
                  <c:v>-0.13056400000000001</c:v>
                </c:pt>
                <c:pt idx="1718" formatCode="General">
                  <c:v>-0.126193</c:v>
                </c:pt>
                <c:pt idx="1719" formatCode="General">
                  <c:v>-0.121785</c:v>
                </c:pt>
                <c:pt idx="1720" formatCode="General">
                  <c:v>-0.117339</c:v>
                </c:pt>
                <c:pt idx="1721" formatCode="General">
                  <c:v>-0.11286</c:v>
                </c:pt>
                <c:pt idx="1722" formatCode="General">
                  <c:v>-0.108363</c:v>
                </c:pt>
                <c:pt idx="1723" formatCode="General">
                  <c:v>-0.10385800000000001</c:v>
                </c:pt>
                <c:pt idx="1724" formatCode="General">
                  <c:v>-9.9354499999999998E-2</c:v>
                </c:pt>
                <c:pt idx="1725" formatCode="General">
                  <c:v>-9.4857499999999997E-2</c:v>
                </c:pt>
                <c:pt idx="1726" formatCode="General">
                  <c:v>-9.0375499999999998E-2</c:v>
                </c:pt>
                <c:pt idx="1727" formatCode="General">
                  <c:v>-8.5916599999999996E-2</c:v>
                </c:pt>
                <c:pt idx="1728" formatCode="General">
                  <c:v>-8.1487299999999999E-2</c:v>
                </c:pt>
                <c:pt idx="1729" formatCode="General">
                  <c:v>-7.7094499999999996E-2</c:v>
                </c:pt>
                <c:pt idx="1730" formatCode="General">
                  <c:v>-7.2746500000000006E-2</c:v>
                </c:pt>
                <c:pt idx="1731" formatCode="General">
                  <c:v>-6.8451899999999996E-2</c:v>
                </c:pt>
                <c:pt idx="1732" formatCode="General">
                  <c:v>-6.4218499999999998E-2</c:v>
                </c:pt>
                <c:pt idx="1733" formatCode="General">
                  <c:v>-6.0053700000000002E-2</c:v>
                </c:pt>
                <c:pt idx="1734" formatCode="General">
                  <c:v>-5.5964100000000003E-2</c:v>
                </c:pt>
                <c:pt idx="1735" formatCode="General">
                  <c:v>-5.1957099999999999E-2</c:v>
                </c:pt>
                <c:pt idx="1736" formatCode="General">
                  <c:v>-4.80439E-2</c:v>
                </c:pt>
                <c:pt idx="1737" formatCode="General">
                  <c:v>-4.4238800000000002E-2</c:v>
                </c:pt>
                <c:pt idx="1738" formatCode="General">
                  <c:v>-4.0553199999999998E-2</c:v>
                </c:pt>
                <c:pt idx="1739" formatCode="General">
                  <c:v>-3.6992299999999999E-2</c:v>
                </c:pt>
                <c:pt idx="1740" formatCode="General">
                  <c:v>-3.3558900000000003E-2</c:v>
                </c:pt>
                <c:pt idx="1741" formatCode="General">
                  <c:v>-3.0256600000000002E-2</c:v>
                </c:pt>
                <c:pt idx="1742" formatCode="General">
                  <c:v>-2.7088500000000001E-2</c:v>
                </c:pt>
                <c:pt idx="1743" formatCode="General">
                  <c:v>-2.40561E-2</c:v>
                </c:pt>
                <c:pt idx="1744" formatCode="General">
                  <c:v>-2.1162199999999999E-2</c:v>
                </c:pt>
                <c:pt idx="1745" formatCode="General">
                  <c:v>-1.8414199999999999E-2</c:v>
                </c:pt>
                <c:pt idx="1746" formatCode="General">
                  <c:v>-1.5820899999999999E-2</c:v>
                </c:pt>
                <c:pt idx="1747" formatCode="General">
                  <c:v>-1.33851E-2</c:v>
                </c:pt>
                <c:pt idx="1748" formatCode="General">
                  <c:v>-1.11016E-2</c:v>
                </c:pt>
                <c:pt idx="1749">
                  <c:v>-8.9645699999999998E-3</c:v>
                </c:pt>
                <c:pt idx="1750">
                  <c:v>-6.97519E-3</c:v>
                </c:pt>
                <c:pt idx="1751">
                  <c:v>-5.1417600000000004E-3</c:v>
                </c:pt>
                <c:pt idx="1752">
                  <c:v>-3.4733300000000002E-3</c:v>
                </c:pt>
                <c:pt idx="1753">
                  <c:v>-1.9726600000000002E-3</c:v>
                </c:pt>
                <c:pt idx="1754">
                  <c:v>-6.3449899999999996E-4</c:v>
                </c:pt>
                <c:pt idx="1755">
                  <c:v>5.4918000000000002E-4</c:v>
                </c:pt>
                <c:pt idx="1756">
                  <c:v>1.5815600000000001E-3</c:v>
                </c:pt>
                <c:pt idx="1757">
                  <c:v>2.4587799999999998E-3</c:v>
                </c:pt>
                <c:pt idx="1758">
                  <c:v>3.1762000000000001E-3</c:v>
                </c:pt>
                <c:pt idx="1759">
                  <c:v>3.7366000000000001E-3</c:v>
                </c:pt>
                <c:pt idx="1760">
                  <c:v>4.1498799999999999E-3</c:v>
                </c:pt>
                <c:pt idx="1761">
                  <c:v>4.4238999999999997E-3</c:v>
                </c:pt>
                <c:pt idx="1762">
                  <c:v>4.5568900000000001E-3</c:v>
                </c:pt>
                <c:pt idx="1763">
                  <c:v>4.5394299999999997E-3</c:v>
                </c:pt>
                <c:pt idx="1764">
                  <c:v>4.3612099999999999E-3</c:v>
                </c:pt>
                <c:pt idx="1765">
                  <c:v>4.0146799999999996E-3</c:v>
                </c:pt>
                <c:pt idx="1766">
                  <c:v>3.4948499999999999E-3</c:v>
                </c:pt>
                <c:pt idx="1767">
                  <c:v>2.7989099999999999E-3</c:v>
                </c:pt>
                <c:pt idx="1768">
                  <c:v>1.9265899999999999E-3</c:v>
                </c:pt>
                <c:pt idx="1769">
                  <c:v>8.8036600000000005E-4</c:v>
                </c:pt>
                <c:pt idx="1770">
                  <c:v>-3.3419400000000001E-4</c:v>
                </c:pt>
                <c:pt idx="1771">
                  <c:v>-1.70871E-3</c:v>
                </c:pt>
                <c:pt idx="1772">
                  <c:v>-3.2343900000000002E-3</c:v>
                </c:pt>
                <c:pt idx="1773">
                  <c:v>-4.9056000000000004E-3</c:v>
                </c:pt>
                <c:pt idx="1774">
                  <c:v>-6.72004E-3</c:v>
                </c:pt>
                <c:pt idx="1775">
                  <c:v>-8.6749700000000006E-3</c:v>
                </c:pt>
                <c:pt idx="1776" formatCode="General">
                  <c:v>-1.0764599999999999E-2</c:v>
                </c:pt>
                <c:pt idx="1777" formatCode="General">
                  <c:v>-1.2983099999999999E-2</c:v>
                </c:pt>
                <c:pt idx="1778" formatCode="General">
                  <c:v>-1.5328899999999999E-2</c:v>
                </c:pt>
                <c:pt idx="1779" formatCode="General">
                  <c:v>-1.78047E-2</c:v>
                </c:pt>
                <c:pt idx="1780" formatCode="General">
                  <c:v>-2.0411100000000001E-2</c:v>
                </c:pt>
                <c:pt idx="1781" formatCode="General">
                  <c:v>-2.3139799999999999E-2</c:v>
                </c:pt>
                <c:pt idx="1782" formatCode="General">
                  <c:v>-2.5974299999999999E-2</c:v>
                </c:pt>
                <c:pt idx="1783" formatCode="General">
                  <c:v>-2.88957E-2</c:v>
                </c:pt>
                <c:pt idx="1784" formatCode="General">
                  <c:v>-3.1888399999999997E-2</c:v>
                </c:pt>
                <c:pt idx="1785" formatCode="General">
                  <c:v>-3.4940899999999997E-2</c:v>
                </c:pt>
                <c:pt idx="1786" formatCode="General">
                  <c:v>-3.8047999999999998E-2</c:v>
                </c:pt>
                <c:pt idx="1787" formatCode="General">
                  <c:v>-4.1210200000000002E-2</c:v>
                </c:pt>
                <c:pt idx="1788" formatCode="General">
                  <c:v>-4.4429999999999997E-2</c:v>
                </c:pt>
                <c:pt idx="1789" formatCode="General">
                  <c:v>-4.7703200000000001E-2</c:v>
                </c:pt>
                <c:pt idx="1790" formatCode="General">
                  <c:v>-5.1017399999999997E-2</c:v>
                </c:pt>
                <c:pt idx="1791" formatCode="General">
                  <c:v>-5.4357299999999997E-2</c:v>
                </c:pt>
                <c:pt idx="1792" formatCode="General">
                  <c:v>-5.7710200000000003E-2</c:v>
                </c:pt>
                <c:pt idx="1793" formatCode="General">
                  <c:v>-6.1066599999999999E-2</c:v>
                </c:pt>
                <c:pt idx="1794" formatCode="General">
                  <c:v>-6.4419400000000002E-2</c:v>
                </c:pt>
                <c:pt idx="1795" formatCode="General">
                  <c:v>-6.7763400000000001E-2</c:v>
                </c:pt>
                <c:pt idx="1796" formatCode="General">
                  <c:v>-7.1091799999999997E-2</c:v>
                </c:pt>
                <c:pt idx="1797" formatCode="General">
                  <c:v>-7.4392600000000003E-2</c:v>
                </c:pt>
                <c:pt idx="1798" formatCode="General">
                  <c:v>-7.7654000000000001E-2</c:v>
                </c:pt>
                <c:pt idx="1799" formatCode="General">
                  <c:v>-8.0871600000000002E-2</c:v>
                </c:pt>
                <c:pt idx="1800" formatCode="General">
                  <c:v>-8.4048100000000001E-2</c:v>
                </c:pt>
                <c:pt idx="1801" formatCode="General">
                  <c:v>-8.7184600000000001E-2</c:v>
                </c:pt>
                <c:pt idx="1802" formatCode="General">
                  <c:v>-9.0277200000000002E-2</c:v>
                </c:pt>
                <c:pt idx="1803" formatCode="General">
                  <c:v>-9.3317499999999998E-2</c:v>
                </c:pt>
                <c:pt idx="1804" formatCode="General">
                  <c:v>-9.6292500000000003E-2</c:v>
                </c:pt>
                <c:pt idx="1805" formatCode="General">
                  <c:v>-9.9186099999999999E-2</c:v>
                </c:pt>
                <c:pt idx="1806" formatCode="General">
                  <c:v>-0.10198699999999999</c:v>
                </c:pt>
                <c:pt idx="1807" formatCode="General">
                  <c:v>-0.104698</c:v>
                </c:pt>
                <c:pt idx="1808" formatCode="General">
                  <c:v>-0.107323</c:v>
                </c:pt>
                <c:pt idx="1809" formatCode="General">
                  <c:v>-0.109858</c:v>
                </c:pt>
                <c:pt idx="1810" formatCode="General">
                  <c:v>-0.11228</c:v>
                </c:pt>
                <c:pt idx="1811" formatCode="General">
                  <c:v>-0.114567</c:v>
                </c:pt>
                <c:pt idx="1812" formatCode="General">
                  <c:v>-0.11670800000000001</c:v>
                </c:pt>
                <c:pt idx="1813" formatCode="General">
                  <c:v>-0.118698</c:v>
                </c:pt>
                <c:pt idx="1814" formatCode="General">
                  <c:v>-0.120536</c:v>
                </c:pt>
                <c:pt idx="1815" formatCode="General">
                  <c:v>-0.122227</c:v>
                </c:pt>
                <c:pt idx="1816" formatCode="General">
                  <c:v>-0.123775</c:v>
                </c:pt>
                <c:pt idx="1817" formatCode="General">
                  <c:v>-0.12517800000000001</c:v>
                </c:pt>
                <c:pt idx="1818" formatCode="General">
                  <c:v>-0.12642900000000001</c:v>
                </c:pt>
                <c:pt idx="1819" formatCode="General">
                  <c:v>-0.12751699999999999</c:v>
                </c:pt>
                <c:pt idx="1820" formatCode="General">
                  <c:v>-0.128437</c:v>
                </c:pt>
                <c:pt idx="1821" formatCode="General">
                  <c:v>-0.12918399999999999</c:v>
                </c:pt>
                <c:pt idx="1822" formatCode="General">
                  <c:v>-0.12975400000000001</c:v>
                </c:pt>
                <c:pt idx="1823" formatCode="General">
                  <c:v>-0.13014600000000001</c:v>
                </c:pt>
                <c:pt idx="1824" formatCode="General">
                  <c:v>-0.13036600000000001</c:v>
                </c:pt>
                <c:pt idx="1825" formatCode="General">
                  <c:v>-0.13042500000000001</c:v>
                </c:pt>
                <c:pt idx="1826" formatCode="General">
                  <c:v>-0.13033600000000001</c:v>
                </c:pt>
                <c:pt idx="1827" formatCode="General">
                  <c:v>-0.130109</c:v>
                </c:pt>
                <c:pt idx="1828" formatCode="General">
                  <c:v>-0.12975</c:v>
                </c:pt>
                <c:pt idx="1829" formatCode="General">
                  <c:v>-0.12926399999999999</c:v>
                </c:pt>
                <c:pt idx="1830" formatCode="General">
                  <c:v>-0.12865299999999999</c:v>
                </c:pt>
                <c:pt idx="1831" formatCode="General">
                  <c:v>-0.127913</c:v>
                </c:pt>
                <c:pt idx="1832" formatCode="General">
                  <c:v>-0.12703800000000001</c:v>
                </c:pt>
                <c:pt idx="1833" formatCode="General">
                  <c:v>-0.126024</c:v>
                </c:pt>
                <c:pt idx="1834" formatCode="General">
                  <c:v>-0.124874</c:v>
                </c:pt>
                <c:pt idx="1835" formatCode="General">
                  <c:v>-0.123595</c:v>
                </c:pt>
                <c:pt idx="1836" formatCode="General">
                  <c:v>-0.122201</c:v>
                </c:pt>
                <c:pt idx="1837" formatCode="General">
                  <c:v>-0.12070500000000001</c:v>
                </c:pt>
                <c:pt idx="1838" formatCode="General">
                  <c:v>-0.119114</c:v>
                </c:pt>
                <c:pt idx="1839" formatCode="General">
                  <c:v>-0.11743000000000001</c:v>
                </c:pt>
                <c:pt idx="1840" formatCode="General">
                  <c:v>-0.115646</c:v>
                </c:pt>
                <c:pt idx="1841" formatCode="General">
                  <c:v>-0.113755</c:v>
                </c:pt>
                <c:pt idx="1842" formatCode="General">
                  <c:v>-0.11175400000000001</c:v>
                </c:pt>
                <c:pt idx="1843" formatCode="General">
                  <c:v>-0.109639</c:v>
                </c:pt>
                <c:pt idx="1844" formatCode="General">
                  <c:v>-0.10741299999999999</c:v>
                </c:pt>
                <c:pt idx="1845" formatCode="General">
                  <c:v>-0.105084</c:v>
                </c:pt>
                <c:pt idx="1846" formatCode="General">
                  <c:v>-0.102673</c:v>
                </c:pt>
                <c:pt idx="1847" formatCode="General">
                  <c:v>-0.1002</c:v>
                </c:pt>
                <c:pt idx="1848" formatCode="General">
                  <c:v>-9.7682000000000005E-2</c:v>
                </c:pt>
                <c:pt idx="1849" formatCode="General">
                  <c:v>-9.5129000000000005E-2</c:v>
                </c:pt>
                <c:pt idx="1850" formatCode="General">
                  <c:v>-9.2549400000000004E-2</c:v>
                </c:pt>
                <c:pt idx="1851" formatCode="General">
                  <c:v>-8.9947100000000002E-2</c:v>
                </c:pt>
                <c:pt idx="1852" formatCode="General">
                  <c:v>-8.7315799999999999E-2</c:v>
                </c:pt>
                <c:pt idx="1853" formatCode="General">
                  <c:v>-8.4643300000000005E-2</c:v>
                </c:pt>
                <c:pt idx="1854" formatCode="General">
                  <c:v>-8.1923700000000002E-2</c:v>
                </c:pt>
                <c:pt idx="1855" formatCode="General">
                  <c:v>-7.9162999999999997E-2</c:v>
                </c:pt>
                <c:pt idx="1856" formatCode="General">
                  <c:v>-7.6370400000000005E-2</c:v>
                </c:pt>
                <c:pt idx="1857" formatCode="General">
                  <c:v>-7.3548699999999995E-2</c:v>
                </c:pt>
                <c:pt idx="1858" formatCode="General">
                  <c:v>-7.0694800000000002E-2</c:v>
                </c:pt>
                <c:pt idx="1859" formatCode="General">
                  <c:v>-6.7803600000000006E-2</c:v>
                </c:pt>
                <c:pt idx="1860" formatCode="General">
                  <c:v>-6.4871399999999996E-2</c:v>
                </c:pt>
                <c:pt idx="1861" formatCode="General">
                  <c:v>-6.1898399999999999E-2</c:v>
                </c:pt>
                <c:pt idx="1862" formatCode="General">
                  <c:v>-5.88903E-2</c:v>
                </c:pt>
                <c:pt idx="1863" formatCode="General">
                  <c:v>-5.5857900000000002E-2</c:v>
                </c:pt>
                <c:pt idx="1864" formatCode="General">
                  <c:v>-5.2813300000000001E-2</c:v>
                </c:pt>
                <c:pt idx="1865" formatCode="General">
                  <c:v>-4.9768399999999997E-2</c:v>
                </c:pt>
                <c:pt idx="1866" formatCode="General">
                  <c:v>-4.6730800000000003E-2</c:v>
                </c:pt>
                <c:pt idx="1867" formatCode="General">
                  <c:v>-4.37011E-2</c:v>
                </c:pt>
                <c:pt idx="1868" formatCode="General">
                  <c:v>-4.0675500000000003E-2</c:v>
                </c:pt>
                <c:pt idx="1869" formatCode="General">
                  <c:v>-3.7656000000000002E-2</c:v>
                </c:pt>
                <c:pt idx="1870" formatCode="General">
                  <c:v>-3.4653700000000003E-2</c:v>
                </c:pt>
                <c:pt idx="1871" formatCode="General">
                  <c:v>-3.1679699999999998E-2</c:v>
                </c:pt>
                <c:pt idx="1872" formatCode="General">
                  <c:v>-2.8735400000000001E-2</c:v>
                </c:pt>
                <c:pt idx="1873" formatCode="General">
                  <c:v>-2.5817400000000001E-2</c:v>
                </c:pt>
                <c:pt idx="1874" formatCode="General">
                  <c:v>-2.29292E-2</c:v>
                </c:pt>
                <c:pt idx="1875" formatCode="General">
                  <c:v>-2.00825E-2</c:v>
                </c:pt>
                <c:pt idx="1876" formatCode="General">
                  <c:v>-1.72883E-2</c:v>
                </c:pt>
                <c:pt idx="1877" formatCode="General">
                  <c:v>-1.4552000000000001E-2</c:v>
                </c:pt>
                <c:pt idx="1878" formatCode="General">
                  <c:v>-1.1878E-2</c:v>
                </c:pt>
                <c:pt idx="1879">
                  <c:v>-9.27271E-3</c:v>
                </c:pt>
                <c:pt idx="1880">
                  <c:v>-6.7425699999999998E-3</c:v>
                </c:pt>
                <c:pt idx="1881">
                  <c:v>-4.2900500000000001E-3</c:v>
                </c:pt>
                <c:pt idx="1882">
                  <c:v>-1.9129699999999999E-3</c:v>
                </c:pt>
                <c:pt idx="1883">
                  <c:v>3.9188899999999997E-4</c:v>
                </c:pt>
                <c:pt idx="1884">
                  <c:v>2.624E-3</c:v>
                </c:pt>
                <c:pt idx="1885">
                  <c:v>4.7781100000000003E-3</c:v>
                </c:pt>
                <c:pt idx="1886">
                  <c:v>6.8492400000000004E-3</c:v>
                </c:pt>
                <c:pt idx="1887">
                  <c:v>8.8369499999999997E-3</c:v>
                </c:pt>
                <c:pt idx="1888" formatCode="General">
                  <c:v>1.0741300000000001E-2</c:v>
                </c:pt>
                <c:pt idx="1889" formatCode="General">
                  <c:v>1.25551E-2</c:v>
                </c:pt>
                <c:pt idx="1890" formatCode="General">
                  <c:v>1.42636E-2</c:v>
                </c:pt>
                <c:pt idx="1891" formatCode="General">
                  <c:v>1.5853200000000001E-2</c:v>
                </c:pt>
                <c:pt idx="1892" formatCode="General">
                  <c:v>1.7318699999999999E-2</c:v>
                </c:pt>
                <c:pt idx="1893" formatCode="General">
                  <c:v>1.8660900000000001E-2</c:v>
                </c:pt>
                <c:pt idx="1894" formatCode="General">
                  <c:v>1.9880100000000001E-2</c:v>
                </c:pt>
                <c:pt idx="1895" formatCode="General">
                  <c:v>2.0970699999999998E-2</c:v>
                </c:pt>
                <c:pt idx="1896" formatCode="General">
                  <c:v>2.19197E-2</c:v>
                </c:pt>
                <c:pt idx="1897" formatCode="General">
                  <c:v>2.2711599999999998E-2</c:v>
                </c:pt>
                <c:pt idx="1898" formatCode="General">
                  <c:v>2.3337699999999999E-2</c:v>
                </c:pt>
                <c:pt idx="1899" formatCode="General">
                  <c:v>2.3801800000000001E-2</c:v>
                </c:pt>
                <c:pt idx="1900" formatCode="General">
                  <c:v>2.4112100000000001E-2</c:v>
                </c:pt>
                <c:pt idx="1901" formatCode="General">
                  <c:v>2.4268399999999999E-2</c:v>
                </c:pt>
                <c:pt idx="1902" formatCode="General">
                  <c:v>2.42612E-2</c:v>
                </c:pt>
                <c:pt idx="1903" formatCode="General">
                  <c:v>2.40842E-2</c:v>
                </c:pt>
                <c:pt idx="1904" formatCode="General">
                  <c:v>2.3742300000000001E-2</c:v>
                </c:pt>
                <c:pt idx="1905" formatCode="General">
                  <c:v>2.3246800000000001E-2</c:v>
                </c:pt>
                <c:pt idx="1906" formatCode="General">
                  <c:v>2.2603499999999999E-2</c:v>
                </c:pt>
                <c:pt idx="1907" formatCode="General">
                  <c:v>2.18087E-2</c:v>
                </c:pt>
                <c:pt idx="1908" formatCode="General">
                  <c:v>2.0856099999999999E-2</c:v>
                </c:pt>
                <c:pt idx="1909" formatCode="General">
                  <c:v>1.9745800000000001E-2</c:v>
                </c:pt>
                <c:pt idx="1910" formatCode="General">
                  <c:v>1.8485499999999998E-2</c:v>
                </c:pt>
                <c:pt idx="1911" formatCode="General">
                  <c:v>1.7081200000000001E-2</c:v>
                </c:pt>
                <c:pt idx="1912" formatCode="General">
                  <c:v>1.55289E-2</c:v>
                </c:pt>
                <c:pt idx="1913" formatCode="General">
                  <c:v>1.3819100000000001E-2</c:v>
                </c:pt>
                <c:pt idx="1914" formatCode="General">
                  <c:v>1.19483E-2</c:v>
                </c:pt>
                <c:pt idx="1915">
                  <c:v>9.9244499999999996E-3</c:v>
                </c:pt>
                <c:pt idx="1916">
                  <c:v>7.7582900000000002E-3</c:v>
                </c:pt>
                <c:pt idx="1917">
                  <c:v>5.4526899999999996E-3</c:v>
                </c:pt>
                <c:pt idx="1918">
                  <c:v>2.9999699999999998E-3</c:v>
                </c:pt>
                <c:pt idx="1919">
                  <c:v>3.8691799999999998E-4</c:v>
                </c:pt>
                <c:pt idx="1920">
                  <c:v>-2.3990000000000001E-3</c:v>
                </c:pt>
                <c:pt idx="1921">
                  <c:v>-5.3635599999999999E-3</c:v>
                </c:pt>
                <c:pt idx="1922">
                  <c:v>-8.5018699999999999E-3</c:v>
                </c:pt>
                <c:pt idx="1923" formatCode="General">
                  <c:v>-1.1802099999999999E-2</c:v>
                </c:pt>
                <c:pt idx="1924" formatCode="General">
                  <c:v>-1.5253600000000001E-2</c:v>
                </c:pt>
                <c:pt idx="1925" formatCode="General">
                  <c:v>-1.88486E-2</c:v>
                </c:pt>
                <c:pt idx="1926" formatCode="General">
                  <c:v>-2.2576200000000001E-2</c:v>
                </c:pt>
                <c:pt idx="1927" formatCode="General">
                  <c:v>-2.6421400000000001E-2</c:v>
                </c:pt>
                <c:pt idx="1928" formatCode="General">
                  <c:v>-3.0372699999999999E-2</c:v>
                </c:pt>
                <c:pt idx="1929" formatCode="General">
                  <c:v>-3.4427899999999997E-2</c:v>
                </c:pt>
                <c:pt idx="1930" formatCode="General">
                  <c:v>-3.8589199999999997E-2</c:v>
                </c:pt>
                <c:pt idx="1931" formatCode="General">
                  <c:v>-4.2854799999999998E-2</c:v>
                </c:pt>
                <c:pt idx="1932" formatCode="General">
                  <c:v>-4.7219200000000003E-2</c:v>
                </c:pt>
                <c:pt idx="1933" formatCode="General">
                  <c:v>-5.1676399999999997E-2</c:v>
                </c:pt>
                <c:pt idx="1934" formatCode="General">
                  <c:v>-5.6221E-2</c:v>
                </c:pt>
                <c:pt idx="1935" formatCode="General">
                  <c:v>-6.0844299999999997E-2</c:v>
                </c:pt>
                <c:pt idx="1936" formatCode="General">
                  <c:v>-6.5535899999999994E-2</c:v>
                </c:pt>
                <c:pt idx="1937" formatCode="General">
                  <c:v>-7.0286500000000002E-2</c:v>
                </c:pt>
                <c:pt idx="1938" formatCode="General">
                  <c:v>-7.5087000000000001E-2</c:v>
                </c:pt>
                <c:pt idx="1939" formatCode="General">
                  <c:v>-7.9922999999999994E-2</c:v>
                </c:pt>
                <c:pt idx="1940" formatCode="General">
                  <c:v>-8.4775100000000006E-2</c:v>
                </c:pt>
                <c:pt idx="1941" formatCode="General">
                  <c:v>-8.9626999999999998E-2</c:v>
                </c:pt>
                <c:pt idx="1942" formatCode="General">
                  <c:v>-9.4472600000000004E-2</c:v>
                </c:pt>
                <c:pt idx="1943" formatCode="General">
                  <c:v>-9.93116E-2</c:v>
                </c:pt>
                <c:pt idx="1944" formatCode="General">
                  <c:v>-0.104139</c:v>
                </c:pt>
                <c:pt idx="1945" formatCode="General">
                  <c:v>-0.108942</c:v>
                </c:pt>
                <c:pt idx="1946" formatCode="General">
                  <c:v>-0.11371000000000001</c:v>
                </c:pt>
                <c:pt idx="1947" formatCode="General">
                  <c:v>-0.118438</c:v>
                </c:pt>
                <c:pt idx="1948" formatCode="General">
                  <c:v>-0.123127</c:v>
                </c:pt>
                <c:pt idx="1949" formatCode="General">
                  <c:v>-0.127774</c:v>
                </c:pt>
                <c:pt idx="1950" formatCode="General">
                  <c:v>-0.13237499999999999</c:v>
                </c:pt>
                <c:pt idx="1951" formatCode="General">
                  <c:v>-0.13692599999999999</c:v>
                </c:pt>
                <c:pt idx="1952" formatCode="General">
                  <c:v>-0.14141899999999999</c:v>
                </c:pt>
                <c:pt idx="1953" formatCode="General">
                  <c:v>-0.145841</c:v>
                </c:pt>
                <c:pt idx="1954" formatCode="General">
                  <c:v>-0.150176</c:v>
                </c:pt>
                <c:pt idx="1955" formatCode="General">
                  <c:v>-0.15440899999999999</c:v>
                </c:pt>
                <c:pt idx="1956" formatCode="General">
                  <c:v>-0.15853500000000001</c:v>
                </c:pt>
                <c:pt idx="1957" formatCode="General">
                  <c:v>-0.162549</c:v>
                </c:pt>
                <c:pt idx="1958" formatCode="General">
                  <c:v>-0.16645599999999999</c:v>
                </c:pt>
                <c:pt idx="1959" formatCode="General">
                  <c:v>-0.17025799999999999</c:v>
                </c:pt>
                <c:pt idx="1960" formatCode="General">
                  <c:v>-0.173961</c:v>
                </c:pt>
                <c:pt idx="1961" formatCode="General">
                  <c:v>-0.17755799999999999</c:v>
                </c:pt>
                <c:pt idx="1962" formatCode="General">
                  <c:v>-0.18103900000000001</c:v>
                </c:pt>
                <c:pt idx="1963" formatCode="General">
                  <c:v>-0.18439700000000001</c:v>
                </c:pt>
                <c:pt idx="1964" formatCode="General">
                  <c:v>-0.18762400000000001</c:v>
                </c:pt>
                <c:pt idx="1965" formatCode="General">
                  <c:v>-0.190716</c:v>
                </c:pt>
                <c:pt idx="1966" formatCode="General">
                  <c:v>-0.19366800000000001</c:v>
                </c:pt>
                <c:pt idx="1967" formatCode="General">
                  <c:v>-0.19647600000000001</c:v>
                </c:pt>
                <c:pt idx="1968" formatCode="General">
                  <c:v>-0.19913500000000001</c:v>
                </c:pt>
                <c:pt idx="1969" formatCode="General">
                  <c:v>-0.20164199999999999</c:v>
                </c:pt>
                <c:pt idx="1970" formatCode="General">
                  <c:v>-0.20399600000000001</c:v>
                </c:pt>
                <c:pt idx="1971" formatCode="General">
                  <c:v>-0.20619499999999999</c:v>
                </c:pt>
                <c:pt idx="1972" formatCode="General">
                  <c:v>-0.20824400000000001</c:v>
                </c:pt>
                <c:pt idx="1973" formatCode="General">
                  <c:v>-0.210151</c:v>
                </c:pt>
                <c:pt idx="1974" formatCode="General">
                  <c:v>-0.211919</c:v>
                </c:pt>
                <c:pt idx="1975" formatCode="General">
                  <c:v>-0.213537</c:v>
                </c:pt>
                <c:pt idx="1976" formatCode="General">
                  <c:v>-0.21499199999999999</c:v>
                </c:pt>
                <c:pt idx="1977" formatCode="General">
                  <c:v>-0.216275</c:v>
                </c:pt>
                <c:pt idx="1978" formatCode="General">
                  <c:v>-0.21739</c:v>
                </c:pt>
                <c:pt idx="1979" formatCode="General">
                  <c:v>-0.21834100000000001</c:v>
                </c:pt>
                <c:pt idx="1980" formatCode="General">
                  <c:v>-0.21912499999999999</c:v>
                </c:pt>
                <c:pt idx="1981" formatCode="General">
                  <c:v>-0.21973599999999999</c:v>
                </c:pt>
                <c:pt idx="1982" formatCode="General">
                  <c:v>-0.220166</c:v>
                </c:pt>
                <c:pt idx="1983" formatCode="General">
                  <c:v>-0.220413</c:v>
                </c:pt>
                <c:pt idx="1984" formatCode="General">
                  <c:v>-0.220475</c:v>
                </c:pt>
                <c:pt idx="1985" formatCode="General">
                  <c:v>-0.22035299999999999</c:v>
                </c:pt>
                <c:pt idx="1986" formatCode="General">
                  <c:v>-0.22004799999999999</c:v>
                </c:pt>
                <c:pt idx="1987" formatCode="General">
                  <c:v>-0.21956000000000001</c:v>
                </c:pt>
                <c:pt idx="1988" formatCode="General">
                  <c:v>-0.218887</c:v>
                </c:pt>
                <c:pt idx="1989" formatCode="General">
                  <c:v>-0.218032</c:v>
                </c:pt>
                <c:pt idx="1990" formatCode="General">
                  <c:v>-0.216998</c:v>
                </c:pt>
                <c:pt idx="1991" formatCode="General">
                  <c:v>-0.21578800000000001</c:v>
                </c:pt>
                <c:pt idx="1992" formatCode="General">
                  <c:v>-0.21440500000000001</c:v>
                </c:pt>
                <c:pt idx="1993" formatCode="General">
                  <c:v>-0.21284700000000001</c:v>
                </c:pt>
                <c:pt idx="1994" formatCode="General">
                  <c:v>-0.211113</c:v>
                </c:pt>
                <c:pt idx="1995" formatCode="General">
                  <c:v>-0.209203</c:v>
                </c:pt>
                <c:pt idx="1996" formatCode="General">
                  <c:v>-0.207122</c:v>
                </c:pt>
                <c:pt idx="1997" formatCode="General">
                  <c:v>-0.20487900000000001</c:v>
                </c:pt>
                <c:pt idx="1998" formatCode="General">
                  <c:v>-0.20247899999999999</c:v>
                </c:pt>
                <c:pt idx="1999" formatCode="General">
                  <c:v>-0.19992499999999999</c:v>
                </c:pt>
                <c:pt idx="2000" formatCode="General">
                  <c:v>-0.197214</c:v>
                </c:pt>
                <c:pt idx="2001" formatCode="General">
                  <c:v>-0.19433900000000001</c:v>
                </c:pt>
                <c:pt idx="2002" formatCode="General">
                  <c:v>-0.19129699999999999</c:v>
                </c:pt>
                <c:pt idx="2003" formatCode="General">
                  <c:v>-0.18808900000000001</c:v>
                </c:pt>
                <c:pt idx="2004" formatCode="General">
                  <c:v>-0.18472</c:v>
                </c:pt>
                <c:pt idx="2005" formatCode="General">
                  <c:v>-0.181201</c:v>
                </c:pt>
                <c:pt idx="2006" formatCode="General">
                  <c:v>-0.177539</c:v>
                </c:pt>
                <c:pt idx="2007" formatCode="General">
                  <c:v>-0.17374700000000001</c:v>
                </c:pt>
                <c:pt idx="2008" formatCode="General">
                  <c:v>-0.16983899999999999</c:v>
                </c:pt>
                <c:pt idx="2009" formatCode="General">
                  <c:v>-0.16583100000000001</c:v>
                </c:pt>
                <c:pt idx="2010" formatCode="General">
                  <c:v>-0.16173199999999999</c:v>
                </c:pt>
                <c:pt idx="2011" formatCode="General">
                  <c:v>-0.15754099999999999</c:v>
                </c:pt>
                <c:pt idx="2012" formatCode="General">
                  <c:v>-0.153248</c:v>
                </c:pt>
                <c:pt idx="2013" formatCode="General">
                  <c:v>-0.14884700000000001</c:v>
                </c:pt>
                <c:pt idx="2014" formatCode="General">
                  <c:v>-0.14434</c:v>
                </c:pt>
                <c:pt idx="2015" formatCode="General">
                  <c:v>-0.139736</c:v>
                </c:pt>
                <c:pt idx="2016" formatCode="General">
                  <c:v>-0.135043</c:v>
                </c:pt>
                <c:pt idx="2017" formatCode="General">
                  <c:v>-0.13027</c:v>
                </c:pt>
                <c:pt idx="2018" formatCode="General">
                  <c:v>-0.125421</c:v>
                </c:pt>
                <c:pt idx="2019" formatCode="General">
                  <c:v>-0.1205</c:v>
                </c:pt>
                <c:pt idx="2020" formatCode="General">
                  <c:v>-0.115508</c:v>
                </c:pt>
                <c:pt idx="2021" formatCode="General">
                  <c:v>-0.110445</c:v>
                </c:pt>
                <c:pt idx="2022" formatCode="General">
                  <c:v>-0.10531600000000001</c:v>
                </c:pt>
                <c:pt idx="2023" formatCode="General">
                  <c:v>-0.100129</c:v>
                </c:pt>
                <c:pt idx="2024" formatCode="General">
                  <c:v>-9.4892400000000002E-2</c:v>
                </c:pt>
                <c:pt idx="2025" formatCode="General">
                  <c:v>-8.9616100000000004E-2</c:v>
                </c:pt>
                <c:pt idx="2026" formatCode="General">
                  <c:v>-8.4308999999999995E-2</c:v>
                </c:pt>
                <c:pt idx="2027" formatCode="General">
                  <c:v>-7.8981800000000005E-2</c:v>
                </c:pt>
                <c:pt idx="2028" formatCode="General">
                  <c:v>-7.3645199999999994E-2</c:v>
                </c:pt>
                <c:pt idx="2029" formatCode="General">
                  <c:v>-6.8307400000000004E-2</c:v>
                </c:pt>
                <c:pt idx="2030" formatCode="General">
                  <c:v>-6.2975900000000001E-2</c:v>
                </c:pt>
                <c:pt idx="2031" formatCode="General">
                  <c:v>-5.7657800000000002E-2</c:v>
                </c:pt>
                <c:pt idx="2032" formatCode="General">
                  <c:v>-5.2357300000000002E-2</c:v>
                </c:pt>
                <c:pt idx="2033" formatCode="General">
                  <c:v>-4.7073700000000003E-2</c:v>
                </c:pt>
                <c:pt idx="2034" formatCode="General">
                  <c:v>-4.1804800000000003E-2</c:v>
                </c:pt>
                <c:pt idx="2035" formatCode="General">
                  <c:v>-3.6552099999999997E-2</c:v>
                </c:pt>
                <c:pt idx="2036" formatCode="General">
                  <c:v>-3.13219E-2</c:v>
                </c:pt>
                <c:pt idx="2037" formatCode="General">
                  <c:v>-2.6121599999999998E-2</c:v>
                </c:pt>
                <c:pt idx="2038" formatCode="General">
                  <c:v>-2.0956599999999999E-2</c:v>
                </c:pt>
                <c:pt idx="2039" formatCode="General">
                  <c:v>-1.5830199999999999E-2</c:v>
                </c:pt>
                <c:pt idx="2040" formatCode="General">
                  <c:v>-1.0745299999999999E-2</c:v>
                </c:pt>
                <c:pt idx="2041">
                  <c:v>-5.7069299999999998E-3</c:v>
                </c:pt>
                <c:pt idx="2042">
                  <c:v>-7.2048800000000003E-4</c:v>
                </c:pt>
                <c:pt idx="2043">
                  <c:v>4.2100699999999998E-3</c:v>
                </c:pt>
                <c:pt idx="2044">
                  <c:v>9.0828300000000001E-3</c:v>
                </c:pt>
                <c:pt idx="2045" formatCode="General">
                  <c:v>1.38952E-2</c:v>
                </c:pt>
                <c:pt idx="2046" formatCode="General">
                  <c:v>1.8641000000000001E-2</c:v>
                </c:pt>
                <c:pt idx="2047" formatCode="General">
                  <c:v>2.33108E-2</c:v>
                </c:pt>
                <c:pt idx="2048" formatCode="General">
                  <c:v>2.7895799999999998E-2</c:v>
                </c:pt>
                <c:pt idx="2049" formatCode="General">
                  <c:v>3.2390099999999998E-2</c:v>
                </c:pt>
                <c:pt idx="2050" formatCode="General">
                  <c:v>3.6789000000000002E-2</c:v>
                </c:pt>
                <c:pt idx="2051" formatCode="General">
                  <c:v>4.1085799999999999E-2</c:v>
                </c:pt>
                <c:pt idx="2052" formatCode="General">
                  <c:v>4.5273000000000001E-2</c:v>
                </c:pt>
                <c:pt idx="2053" formatCode="General">
                  <c:v>4.9345800000000002E-2</c:v>
                </c:pt>
                <c:pt idx="2054" formatCode="General">
                  <c:v>5.33041E-2</c:v>
                </c:pt>
                <c:pt idx="2055" formatCode="General">
                  <c:v>5.71493E-2</c:v>
                </c:pt>
                <c:pt idx="2056" formatCode="General">
                  <c:v>6.0881600000000001E-2</c:v>
                </c:pt>
                <c:pt idx="2057" formatCode="General">
                  <c:v>6.4500799999999997E-2</c:v>
                </c:pt>
                <c:pt idx="2058" formatCode="General">
                  <c:v>6.8006700000000003E-2</c:v>
                </c:pt>
                <c:pt idx="2059" formatCode="General">
                  <c:v>7.1397299999999997E-2</c:v>
                </c:pt>
                <c:pt idx="2060" formatCode="General">
                  <c:v>7.4666999999999997E-2</c:v>
                </c:pt>
                <c:pt idx="2061" formatCode="General">
                  <c:v>7.7807600000000005E-2</c:v>
                </c:pt>
                <c:pt idx="2062" formatCode="General">
                  <c:v>8.0813399999999994E-2</c:v>
                </c:pt>
                <c:pt idx="2063" formatCode="General">
                  <c:v>8.3681900000000004E-2</c:v>
                </c:pt>
                <c:pt idx="2064" formatCode="General">
                  <c:v>8.6413599999999993E-2</c:v>
                </c:pt>
                <c:pt idx="2065" formatCode="General">
                  <c:v>8.9010300000000001E-2</c:v>
                </c:pt>
                <c:pt idx="2066" formatCode="General">
                  <c:v>9.1472100000000001E-2</c:v>
                </c:pt>
                <c:pt idx="2067" formatCode="General">
                  <c:v>9.3797400000000003E-2</c:v>
                </c:pt>
                <c:pt idx="2068" formatCode="General">
                  <c:v>9.5983200000000005E-2</c:v>
                </c:pt>
                <c:pt idx="2069" formatCode="General">
                  <c:v>9.8027799999999998E-2</c:v>
                </c:pt>
                <c:pt idx="2070" formatCode="General">
                  <c:v>9.9930500000000005E-2</c:v>
                </c:pt>
                <c:pt idx="2071" formatCode="General">
                  <c:v>0.101689</c:v>
                </c:pt>
                <c:pt idx="2072" formatCode="General">
                  <c:v>0.1033</c:v>
                </c:pt>
                <c:pt idx="2073" formatCode="General">
                  <c:v>0.104763</c:v>
                </c:pt>
                <c:pt idx="2074" formatCode="General">
                  <c:v>0.10607900000000001</c:v>
                </c:pt>
                <c:pt idx="2075" formatCode="General">
                  <c:v>0.107253</c:v>
                </c:pt>
                <c:pt idx="2076" formatCode="General">
                  <c:v>0.10828699999999999</c:v>
                </c:pt>
                <c:pt idx="2077" formatCode="General">
                  <c:v>0.109179</c:v>
                </c:pt>
                <c:pt idx="2078" formatCode="General">
                  <c:v>0.109931</c:v>
                </c:pt>
                <c:pt idx="2079" formatCode="General">
                  <c:v>0.110543</c:v>
                </c:pt>
                <c:pt idx="2080" formatCode="General">
                  <c:v>0.11101900000000001</c:v>
                </c:pt>
                <c:pt idx="2081" formatCode="General">
                  <c:v>0.111362</c:v>
                </c:pt>
                <c:pt idx="2082" formatCode="General">
                  <c:v>0.11157599999999999</c:v>
                </c:pt>
                <c:pt idx="2083" formatCode="General">
                  <c:v>0.111664</c:v>
                </c:pt>
                <c:pt idx="2084" formatCode="General">
                  <c:v>0.11163099999999999</c:v>
                </c:pt>
                <c:pt idx="2085" formatCode="General">
                  <c:v>0.11147899999999999</c:v>
                </c:pt>
                <c:pt idx="2086" formatCode="General">
                  <c:v>0.111208</c:v>
                </c:pt>
                <c:pt idx="2087" formatCode="General">
                  <c:v>0.11081299999999999</c:v>
                </c:pt>
                <c:pt idx="2088" formatCode="General">
                  <c:v>0.110292</c:v>
                </c:pt>
                <c:pt idx="2089" formatCode="General">
                  <c:v>0.109642</c:v>
                </c:pt>
                <c:pt idx="2090" formatCode="General">
                  <c:v>0.10886800000000001</c:v>
                </c:pt>
                <c:pt idx="2091" formatCode="General">
                  <c:v>0.107974</c:v>
                </c:pt>
                <c:pt idx="2092" formatCode="General">
                  <c:v>0.10696600000000001</c:v>
                </c:pt>
                <c:pt idx="2093" formatCode="General">
                  <c:v>0.105848</c:v>
                </c:pt>
                <c:pt idx="2094" formatCode="General">
                  <c:v>0.10462200000000001</c:v>
                </c:pt>
                <c:pt idx="2095" formatCode="General">
                  <c:v>0.10328900000000001</c:v>
                </c:pt>
                <c:pt idx="2096" formatCode="General">
                  <c:v>0.101851</c:v>
                </c:pt>
                <c:pt idx="2097" formatCode="General">
                  <c:v>0.100311</c:v>
                </c:pt>
                <c:pt idx="2098" formatCode="General">
                  <c:v>9.8672399999999993E-2</c:v>
                </c:pt>
                <c:pt idx="2099" formatCode="General">
                  <c:v>9.6937899999999994E-2</c:v>
                </c:pt>
                <c:pt idx="2100" formatCode="General">
                  <c:v>9.5109100000000002E-2</c:v>
                </c:pt>
                <c:pt idx="2101" formatCode="General">
                  <c:v>9.3187900000000004E-2</c:v>
                </c:pt>
                <c:pt idx="2102" formatCode="General">
                  <c:v>9.1175900000000004E-2</c:v>
                </c:pt>
                <c:pt idx="2103" formatCode="General">
                  <c:v>8.9073100000000002E-2</c:v>
                </c:pt>
                <c:pt idx="2104" formatCode="General">
                  <c:v>8.6876800000000004E-2</c:v>
                </c:pt>
                <c:pt idx="2105" formatCode="General">
                  <c:v>8.4584999999999994E-2</c:v>
                </c:pt>
                <c:pt idx="2106" formatCode="General">
                  <c:v>8.2199599999999998E-2</c:v>
                </c:pt>
                <c:pt idx="2107" formatCode="General">
                  <c:v>7.9726099999999994E-2</c:v>
                </c:pt>
                <c:pt idx="2108" formatCode="General">
                  <c:v>7.7170000000000002E-2</c:v>
                </c:pt>
                <c:pt idx="2109" formatCode="General">
                  <c:v>7.4534100000000006E-2</c:v>
                </c:pt>
                <c:pt idx="2110" formatCode="General">
                  <c:v>7.18192E-2</c:v>
                </c:pt>
                <c:pt idx="2111" formatCode="General">
                  <c:v>6.9027199999999997E-2</c:v>
                </c:pt>
                <c:pt idx="2112" formatCode="General">
                  <c:v>6.6161700000000004E-2</c:v>
                </c:pt>
                <c:pt idx="2113" formatCode="General">
                  <c:v>6.3227500000000006E-2</c:v>
                </c:pt>
                <c:pt idx="2114" formatCode="General">
                  <c:v>6.0229199999999997E-2</c:v>
                </c:pt>
                <c:pt idx="2115" formatCode="General">
                  <c:v>5.7171899999999998E-2</c:v>
                </c:pt>
                <c:pt idx="2116" formatCode="General">
                  <c:v>5.4060299999999999E-2</c:v>
                </c:pt>
                <c:pt idx="2117" formatCode="General">
                  <c:v>5.0896700000000003E-2</c:v>
                </c:pt>
                <c:pt idx="2118" formatCode="General">
                  <c:v>4.7680599999999997E-2</c:v>
                </c:pt>
                <c:pt idx="2119" formatCode="General">
                  <c:v>4.4412100000000003E-2</c:v>
                </c:pt>
                <c:pt idx="2120" formatCode="General">
                  <c:v>4.1093200000000003E-2</c:v>
                </c:pt>
                <c:pt idx="2121" formatCode="General">
                  <c:v>3.7728200000000003E-2</c:v>
                </c:pt>
                <c:pt idx="2122" formatCode="General">
                  <c:v>3.4321200000000003E-2</c:v>
                </c:pt>
                <c:pt idx="2123" formatCode="General">
                  <c:v>3.0876500000000001E-2</c:v>
                </c:pt>
                <c:pt idx="2124" formatCode="General">
                  <c:v>2.73996E-2</c:v>
                </c:pt>
                <c:pt idx="2125" formatCode="General">
                  <c:v>2.3897100000000001E-2</c:v>
                </c:pt>
                <c:pt idx="2126" formatCode="General">
                  <c:v>2.0375399999999998E-2</c:v>
                </c:pt>
                <c:pt idx="2127" formatCode="General">
                  <c:v>1.68396E-2</c:v>
                </c:pt>
                <c:pt idx="2128" formatCode="General">
                  <c:v>1.32926E-2</c:v>
                </c:pt>
                <c:pt idx="2129">
                  <c:v>9.7356999999999999E-3</c:v>
                </c:pt>
                <c:pt idx="2130">
                  <c:v>6.1691200000000002E-3</c:v>
                </c:pt>
                <c:pt idx="2131">
                  <c:v>2.5932099999999999E-3</c:v>
                </c:pt>
                <c:pt idx="2132">
                  <c:v>-9.8992000000000004E-4</c:v>
                </c:pt>
                <c:pt idx="2133">
                  <c:v>-4.5755300000000004E-3</c:v>
                </c:pt>
                <c:pt idx="2134">
                  <c:v>-8.1570700000000006E-3</c:v>
                </c:pt>
                <c:pt idx="2135" formatCode="General">
                  <c:v>-1.1729099999999999E-2</c:v>
                </c:pt>
                <c:pt idx="2136" formatCode="General">
                  <c:v>-1.5290400000000001E-2</c:v>
                </c:pt>
                <c:pt idx="2137" formatCode="General">
                  <c:v>-1.8843499999999999E-2</c:v>
                </c:pt>
                <c:pt idx="2138" formatCode="General">
                  <c:v>-2.2389800000000001E-2</c:v>
                </c:pt>
                <c:pt idx="2139" formatCode="General">
                  <c:v>-2.5925500000000001E-2</c:v>
                </c:pt>
                <c:pt idx="2140" formatCode="General">
                  <c:v>-2.9442699999999999E-2</c:v>
                </c:pt>
                <c:pt idx="2141" formatCode="General">
                  <c:v>-3.2933999999999998E-2</c:v>
                </c:pt>
                <c:pt idx="2142" formatCode="General">
                  <c:v>-3.6395499999999997E-2</c:v>
                </c:pt>
                <c:pt idx="2143" formatCode="General">
                  <c:v>-3.9824699999999998E-2</c:v>
                </c:pt>
                <c:pt idx="2144" formatCode="General">
                  <c:v>-4.3217999999999999E-2</c:v>
                </c:pt>
                <c:pt idx="2145" formatCode="General">
                  <c:v>-4.6572099999999998E-2</c:v>
                </c:pt>
                <c:pt idx="2146" formatCode="General">
                  <c:v>-4.9885600000000002E-2</c:v>
                </c:pt>
                <c:pt idx="2147" formatCode="General">
                  <c:v>-5.3158700000000003E-2</c:v>
                </c:pt>
                <c:pt idx="2148" formatCode="General">
                  <c:v>-5.6390000000000003E-2</c:v>
                </c:pt>
                <c:pt idx="2149" formatCode="General">
                  <c:v>-5.9574000000000002E-2</c:v>
                </c:pt>
                <c:pt idx="2150" formatCode="General">
                  <c:v>-6.2703599999999998E-2</c:v>
                </c:pt>
                <c:pt idx="2151" formatCode="General">
                  <c:v>-6.5772600000000001E-2</c:v>
                </c:pt>
                <c:pt idx="2152" formatCode="General">
                  <c:v>-6.87773E-2</c:v>
                </c:pt>
                <c:pt idx="2153" formatCode="General">
                  <c:v>-7.1716199999999994E-2</c:v>
                </c:pt>
                <c:pt idx="2154" formatCode="General">
                  <c:v>-7.4588199999999993E-2</c:v>
                </c:pt>
                <c:pt idx="2155" formatCode="General">
                  <c:v>-7.7393100000000006E-2</c:v>
                </c:pt>
                <c:pt idx="2156" formatCode="General">
                  <c:v>-8.0130699999999999E-2</c:v>
                </c:pt>
                <c:pt idx="2157" formatCode="General">
                  <c:v>-8.2800399999999996E-2</c:v>
                </c:pt>
                <c:pt idx="2158" formatCode="General">
                  <c:v>-8.5401199999999997E-2</c:v>
                </c:pt>
                <c:pt idx="2159" formatCode="General">
                  <c:v>-8.7930999999999995E-2</c:v>
                </c:pt>
                <c:pt idx="2160" formatCode="General">
                  <c:v>-9.0386800000000003E-2</c:v>
                </c:pt>
                <c:pt idx="2161" formatCode="General">
                  <c:v>-9.2764700000000005E-2</c:v>
                </c:pt>
                <c:pt idx="2162" formatCode="General">
                  <c:v>-9.5061499999999993E-2</c:v>
                </c:pt>
                <c:pt idx="2163" formatCode="General">
                  <c:v>-9.7275899999999998E-2</c:v>
                </c:pt>
                <c:pt idx="2164" formatCode="General">
                  <c:v>-9.9408999999999997E-2</c:v>
                </c:pt>
                <c:pt idx="2165" formatCode="General">
                  <c:v>-0.101463</c:v>
                </c:pt>
                <c:pt idx="2166" formatCode="General">
                  <c:v>-0.103437</c:v>
                </c:pt>
                <c:pt idx="2167" formatCode="General">
                  <c:v>-0.10533099999999999</c:v>
                </c:pt>
                <c:pt idx="2168" formatCode="General">
                  <c:v>-0.107143</c:v>
                </c:pt>
                <c:pt idx="2169" formatCode="General">
                  <c:v>-0.108872</c:v>
                </c:pt>
                <c:pt idx="2170" formatCode="General">
                  <c:v>-0.11051900000000001</c:v>
                </c:pt>
                <c:pt idx="2171" formatCode="General">
                  <c:v>-0.112082</c:v>
                </c:pt>
                <c:pt idx="2172" formatCode="General">
                  <c:v>-0.113561</c:v>
                </c:pt>
                <c:pt idx="2173" formatCode="General">
                  <c:v>-0.114954</c:v>
                </c:pt>
                <c:pt idx="2174" formatCode="General">
                  <c:v>-0.11626300000000001</c:v>
                </c:pt>
                <c:pt idx="2175" formatCode="General">
                  <c:v>-0.117489</c:v>
                </c:pt>
                <c:pt idx="2176" formatCode="General">
                  <c:v>-0.11863</c:v>
                </c:pt>
                <c:pt idx="2177" formatCode="General">
                  <c:v>-0.119686</c:v>
                </c:pt>
                <c:pt idx="2178" formatCode="General">
                  <c:v>-0.120656</c:v>
                </c:pt>
                <c:pt idx="2179" formatCode="General">
                  <c:v>-0.12153899999999999</c:v>
                </c:pt>
                <c:pt idx="2180" formatCode="General">
                  <c:v>-0.122332</c:v>
                </c:pt>
                <c:pt idx="2181" formatCode="General">
                  <c:v>-0.123034</c:v>
                </c:pt>
                <c:pt idx="2182" formatCode="General">
                  <c:v>-0.123644</c:v>
                </c:pt>
                <c:pt idx="2183" formatCode="General">
                  <c:v>-0.124163</c:v>
                </c:pt>
                <c:pt idx="2184" formatCode="General">
                  <c:v>-0.12459199999999999</c:v>
                </c:pt>
                <c:pt idx="2185" formatCode="General">
                  <c:v>-0.124932</c:v>
                </c:pt>
                <c:pt idx="2186" formatCode="General">
                  <c:v>-0.12518399999999999</c:v>
                </c:pt>
                <c:pt idx="2187" formatCode="General">
                  <c:v>-0.12534600000000001</c:v>
                </c:pt>
                <c:pt idx="2188" formatCode="General">
                  <c:v>-0.12542</c:v>
                </c:pt>
                <c:pt idx="2189" formatCode="General">
                  <c:v>-0.12540399999999999</c:v>
                </c:pt>
                <c:pt idx="2190" formatCode="General">
                  <c:v>-0.12529899999999999</c:v>
                </c:pt>
                <c:pt idx="2191" formatCode="General">
                  <c:v>-0.12510599999999999</c:v>
                </c:pt>
                <c:pt idx="2192" formatCode="General">
                  <c:v>-0.12482500000000001</c:v>
                </c:pt>
                <c:pt idx="2193" formatCode="General">
                  <c:v>-0.124454</c:v>
                </c:pt>
                <c:pt idx="2194" formatCode="General">
                  <c:v>-0.123992</c:v>
                </c:pt>
                <c:pt idx="2195" formatCode="General">
                  <c:v>-0.123441</c:v>
                </c:pt>
                <c:pt idx="2196" formatCode="General">
                  <c:v>-0.12280000000000001</c:v>
                </c:pt>
                <c:pt idx="2197" formatCode="General">
                  <c:v>-0.122072</c:v>
                </c:pt>
                <c:pt idx="2198" formatCode="General">
                  <c:v>-0.121255</c:v>
                </c:pt>
                <c:pt idx="2199" formatCode="General">
                  <c:v>-0.12035</c:v>
                </c:pt>
                <c:pt idx="2200" formatCode="General">
                  <c:v>-0.119355</c:v>
                </c:pt>
                <c:pt idx="2201" formatCode="General">
                  <c:v>-0.118271</c:v>
                </c:pt>
                <c:pt idx="2202" formatCode="General">
                  <c:v>-0.11709899999999999</c:v>
                </c:pt>
                <c:pt idx="2203" formatCode="General">
                  <c:v>-0.11584</c:v>
                </c:pt>
                <c:pt idx="2204" formatCode="General">
                  <c:v>-0.114495</c:v>
                </c:pt>
                <c:pt idx="2205" formatCode="General">
                  <c:v>-0.113063</c:v>
                </c:pt>
                <c:pt idx="2206" formatCode="General">
                  <c:v>-0.11154600000000001</c:v>
                </c:pt>
                <c:pt idx="2207" formatCode="General">
                  <c:v>-0.109944</c:v>
                </c:pt>
                <c:pt idx="2208" formatCode="General">
                  <c:v>-0.10826</c:v>
                </c:pt>
                <c:pt idx="2209" formatCode="General">
                  <c:v>-0.106493</c:v>
                </c:pt>
                <c:pt idx="2210" formatCode="General">
                  <c:v>-0.104647</c:v>
                </c:pt>
                <c:pt idx="2211" formatCode="General">
                  <c:v>-0.10272100000000001</c:v>
                </c:pt>
                <c:pt idx="2212" formatCode="General">
                  <c:v>-0.100717</c:v>
                </c:pt>
                <c:pt idx="2213" formatCode="General">
                  <c:v>-9.8637600000000006E-2</c:v>
                </c:pt>
                <c:pt idx="2214" formatCode="General">
                  <c:v>-9.6482700000000005E-2</c:v>
                </c:pt>
                <c:pt idx="2215" formatCode="General">
                  <c:v>-9.4254099999999993E-2</c:v>
                </c:pt>
                <c:pt idx="2216" formatCode="General">
                  <c:v>-9.1952999999999993E-2</c:v>
                </c:pt>
                <c:pt idx="2217" formatCode="General">
                  <c:v>-8.95812E-2</c:v>
                </c:pt>
                <c:pt idx="2218" formatCode="General">
                  <c:v>-8.7140300000000004E-2</c:v>
                </c:pt>
                <c:pt idx="2219" formatCode="General">
                  <c:v>-8.4631799999999993E-2</c:v>
                </c:pt>
                <c:pt idx="2220" formatCode="General">
                  <c:v>-8.20573E-2</c:v>
                </c:pt>
                <c:pt idx="2221" formatCode="General">
                  <c:v>-7.94184E-2</c:v>
                </c:pt>
                <c:pt idx="2222" formatCode="General">
                  <c:v>-7.6716699999999999E-2</c:v>
                </c:pt>
                <c:pt idx="2223" formatCode="General">
                  <c:v>-7.39538E-2</c:v>
                </c:pt>
                <c:pt idx="2224" formatCode="General">
                  <c:v>-7.1131700000000006E-2</c:v>
                </c:pt>
                <c:pt idx="2225" formatCode="General">
                  <c:v>-6.8252199999999999E-2</c:v>
                </c:pt>
                <c:pt idx="2226" formatCode="General">
                  <c:v>-6.5317200000000006E-2</c:v>
                </c:pt>
                <c:pt idx="2227" formatCode="General">
                  <c:v>-6.2328599999999998E-2</c:v>
                </c:pt>
                <c:pt idx="2228" formatCode="General">
                  <c:v>-5.9288500000000001E-2</c:v>
                </c:pt>
                <c:pt idx="2229" formatCode="General">
                  <c:v>-5.6198499999999998E-2</c:v>
                </c:pt>
                <c:pt idx="2230" formatCode="General">
                  <c:v>-5.3060799999999998E-2</c:v>
                </c:pt>
                <c:pt idx="2231" formatCode="General">
                  <c:v>-4.9877299999999999E-2</c:v>
                </c:pt>
                <c:pt idx="2232" formatCode="General">
                  <c:v>-4.66501E-2</c:v>
                </c:pt>
                <c:pt idx="2233" formatCode="General">
                  <c:v>-4.3381400000000001E-2</c:v>
                </c:pt>
                <c:pt idx="2234" formatCode="General">
                  <c:v>-4.0073499999999998E-2</c:v>
                </c:pt>
                <c:pt idx="2235" formatCode="General">
                  <c:v>-3.6728799999999999E-2</c:v>
                </c:pt>
                <c:pt idx="2236" formatCode="General">
                  <c:v>-3.3349999999999998E-2</c:v>
                </c:pt>
                <c:pt idx="2237" formatCode="General">
                  <c:v>-2.9939299999999999E-2</c:v>
                </c:pt>
                <c:pt idx="2238" formatCode="General">
                  <c:v>-2.64993E-2</c:v>
                </c:pt>
                <c:pt idx="2239" formatCode="General">
                  <c:v>-2.3032299999999999E-2</c:v>
                </c:pt>
                <c:pt idx="2240" formatCode="General">
                  <c:v>-1.9540800000000001E-2</c:v>
                </c:pt>
                <c:pt idx="2241" formatCode="General">
                  <c:v>-1.6027199999999998E-2</c:v>
                </c:pt>
                <c:pt idx="2242" formatCode="General">
                  <c:v>-1.24942E-2</c:v>
                </c:pt>
                <c:pt idx="2243">
                  <c:v>-8.9444599999999996E-3</c:v>
                </c:pt>
                <c:pt idx="2244">
                  <c:v>-5.3809799999999996E-3</c:v>
                </c:pt>
                <c:pt idx="2245">
                  <c:v>-1.80653E-3</c:v>
                </c:pt>
                <c:pt idx="2246">
                  <c:v>1.77662E-3</c:v>
                </c:pt>
                <c:pt idx="2247">
                  <c:v>5.3666499999999997E-3</c:v>
                </c:pt>
                <c:pt idx="2248">
                  <c:v>8.9615000000000007E-3</c:v>
                </c:pt>
                <c:pt idx="2249" formatCode="General">
                  <c:v>1.2558400000000001E-2</c:v>
                </c:pt>
                <c:pt idx="2250" formatCode="General">
                  <c:v>1.6153899999999999E-2</c:v>
                </c:pt>
                <c:pt idx="2251" formatCode="General">
                  <c:v>1.9744399999999999E-2</c:v>
                </c:pt>
                <c:pt idx="2252" formatCode="General">
                  <c:v>2.3326400000000001E-2</c:v>
                </c:pt>
                <c:pt idx="2253" formatCode="General">
                  <c:v>2.6896199999999999E-2</c:v>
                </c:pt>
                <c:pt idx="2254" formatCode="General">
                  <c:v>3.0450499999999998E-2</c:v>
                </c:pt>
                <c:pt idx="2255" formatCode="General">
                  <c:v>3.3985799999999997E-2</c:v>
                </c:pt>
                <c:pt idx="2256" formatCode="General">
                  <c:v>3.7498900000000002E-2</c:v>
                </c:pt>
                <c:pt idx="2257" formatCode="General">
                  <c:v>4.0987099999999999E-2</c:v>
                </c:pt>
                <c:pt idx="2258" formatCode="General">
                  <c:v>4.4448599999999998E-2</c:v>
                </c:pt>
                <c:pt idx="2259" formatCode="General">
                  <c:v>4.7882000000000001E-2</c:v>
                </c:pt>
                <c:pt idx="2260" formatCode="General">
                  <c:v>5.1285799999999999E-2</c:v>
                </c:pt>
                <c:pt idx="2261" formatCode="General">
                  <c:v>5.4658199999999997E-2</c:v>
                </c:pt>
                <c:pt idx="2262" formatCode="General">
                  <c:v>5.7997100000000003E-2</c:v>
                </c:pt>
                <c:pt idx="2263" formatCode="General">
                  <c:v>6.1300199999999999E-2</c:v>
                </c:pt>
                <c:pt idx="2264" formatCode="General">
                  <c:v>6.4565999999999998E-2</c:v>
                </c:pt>
                <c:pt idx="2265" formatCode="General">
                  <c:v>6.7792599999999995E-2</c:v>
                </c:pt>
                <c:pt idx="2266" formatCode="General">
                  <c:v>7.0978399999999997E-2</c:v>
                </c:pt>
                <c:pt idx="2267" formatCode="General">
                  <c:v>7.4121300000000001E-2</c:v>
                </c:pt>
                <c:pt idx="2268" formatCode="General">
                  <c:v>7.7218700000000001E-2</c:v>
                </c:pt>
                <c:pt idx="2269" formatCode="General">
                  <c:v>8.0268000000000006E-2</c:v>
                </c:pt>
                <c:pt idx="2270" formatCode="General">
                  <c:v>8.3266999999999994E-2</c:v>
                </c:pt>
                <c:pt idx="2271" formatCode="General">
                  <c:v>8.6213399999999996E-2</c:v>
                </c:pt>
                <c:pt idx="2272" formatCode="General">
                  <c:v>8.9104299999999997E-2</c:v>
                </c:pt>
                <c:pt idx="2273" formatCode="General">
                  <c:v>9.1936699999999996E-2</c:v>
                </c:pt>
                <c:pt idx="2274" formatCode="General">
                  <c:v>9.47075E-2</c:v>
                </c:pt>
                <c:pt idx="2275" formatCode="General">
                  <c:v>9.7414200000000006E-2</c:v>
                </c:pt>
                <c:pt idx="2276" formatCode="General">
                  <c:v>0.10005500000000001</c:v>
                </c:pt>
                <c:pt idx="2277" formatCode="General">
                  <c:v>0.102627</c:v>
                </c:pt>
                <c:pt idx="2278" formatCode="General">
                  <c:v>0.105129</c:v>
                </c:pt>
                <c:pt idx="2279" formatCode="General">
                  <c:v>0.107556</c:v>
                </c:pt>
                <c:pt idx="2280" formatCode="General">
                  <c:v>0.10990800000000001</c:v>
                </c:pt>
                <c:pt idx="2281" formatCode="General">
                  <c:v>0.112181</c:v>
                </c:pt>
                <c:pt idx="2282" formatCode="General">
                  <c:v>0.114375</c:v>
                </c:pt>
                <c:pt idx="2283" formatCode="General">
                  <c:v>0.11648799999999999</c:v>
                </c:pt>
                <c:pt idx="2284" formatCode="General">
                  <c:v>0.118517</c:v>
                </c:pt>
                <c:pt idx="2285" formatCode="General">
                  <c:v>0.120462</c:v>
                </c:pt>
                <c:pt idx="2286" formatCode="General">
                  <c:v>0.122323</c:v>
                </c:pt>
                <c:pt idx="2287" formatCode="General">
                  <c:v>0.1241</c:v>
                </c:pt>
                <c:pt idx="2288" formatCode="General">
                  <c:v>0.12579099999999999</c:v>
                </c:pt>
                <c:pt idx="2289" formatCode="General">
                  <c:v>0.12739700000000001</c:v>
                </c:pt>
                <c:pt idx="2290" formatCode="General">
                  <c:v>0.128917</c:v>
                </c:pt>
                <c:pt idx="2291" formatCode="General">
                  <c:v>0.13034899999999999</c:v>
                </c:pt>
                <c:pt idx="2292" formatCode="General">
                  <c:v>0.13169</c:v>
                </c:pt>
                <c:pt idx="2293" formatCode="General">
                  <c:v>0.13294</c:v>
                </c:pt>
                <c:pt idx="2294" formatCode="General">
                  <c:v>0.13409499999999999</c:v>
                </c:pt>
                <c:pt idx="2295" formatCode="General">
                  <c:v>0.13514999999999999</c:v>
                </c:pt>
                <c:pt idx="2296" formatCode="General">
                  <c:v>0.136101</c:v>
                </c:pt>
                <c:pt idx="2297" formatCode="General">
                  <c:v>0.13694600000000001</c:v>
                </c:pt>
                <c:pt idx="2298" formatCode="General">
                  <c:v>0.137684</c:v>
                </c:pt>
                <c:pt idx="2299" formatCode="General">
                  <c:v>0.138319</c:v>
                </c:pt>
                <c:pt idx="2300" formatCode="General">
                  <c:v>0.138851</c:v>
                </c:pt>
                <c:pt idx="2301" formatCode="General">
                  <c:v>0.13927999999999999</c:v>
                </c:pt>
                <c:pt idx="2302" formatCode="General">
                  <c:v>0.13960700000000001</c:v>
                </c:pt>
                <c:pt idx="2303" formatCode="General">
                  <c:v>0.13983100000000001</c:v>
                </c:pt>
                <c:pt idx="2304" formatCode="General">
                  <c:v>0.139954</c:v>
                </c:pt>
                <c:pt idx="2305" formatCode="General">
                  <c:v>0.13997299999999999</c:v>
                </c:pt>
                <c:pt idx="2306" formatCode="General">
                  <c:v>0.13988700000000001</c:v>
                </c:pt>
                <c:pt idx="2307" formatCode="General">
                  <c:v>0.13968900000000001</c:v>
                </c:pt>
                <c:pt idx="2308" formatCode="General">
                  <c:v>0.139376</c:v>
                </c:pt>
                <c:pt idx="2309" formatCode="General">
                  <c:v>0.13894500000000001</c:v>
                </c:pt>
                <c:pt idx="2310" formatCode="General">
                  <c:v>0.13839599999999999</c:v>
                </c:pt>
                <c:pt idx="2311" formatCode="General">
                  <c:v>0.13772999999999999</c:v>
                </c:pt>
                <c:pt idx="2312" formatCode="General">
                  <c:v>0.13695199999999999</c:v>
                </c:pt>
                <c:pt idx="2313" formatCode="General">
                  <c:v>0.13606199999999999</c:v>
                </c:pt>
                <c:pt idx="2314" formatCode="General">
                  <c:v>0.13506199999999999</c:v>
                </c:pt>
                <c:pt idx="2315" formatCode="General">
                  <c:v>0.13395299999999999</c:v>
                </c:pt>
                <c:pt idx="2316" formatCode="General">
                  <c:v>0.13273499999999999</c:v>
                </c:pt>
                <c:pt idx="2317" formatCode="General">
                  <c:v>0.131408</c:v>
                </c:pt>
                <c:pt idx="2318" formatCode="General">
                  <c:v>0.129972</c:v>
                </c:pt>
                <c:pt idx="2319" formatCode="General">
                  <c:v>0.12842700000000001</c:v>
                </c:pt>
                <c:pt idx="2320" formatCode="General">
                  <c:v>0.126776</c:v>
                </c:pt>
                <c:pt idx="2321" formatCode="General">
                  <c:v>0.12501899999999999</c:v>
                </c:pt>
                <c:pt idx="2322" formatCode="General">
                  <c:v>0.123159</c:v>
                </c:pt>
                <c:pt idx="2323" formatCode="General">
                  <c:v>0.1212</c:v>
                </c:pt>
                <c:pt idx="2324" formatCode="General">
                  <c:v>0.11915000000000001</c:v>
                </c:pt>
                <c:pt idx="2325" formatCode="General">
                  <c:v>0.117011</c:v>
                </c:pt>
                <c:pt idx="2326" formatCode="General">
                  <c:v>0.114786</c:v>
                </c:pt>
                <c:pt idx="2327" formatCode="General">
                  <c:v>0.11247500000000001</c:v>
                </c:pt>
                <c:pt idx="2328" formatCode="General">
                  <c:v>0.110078</c:v>
                </c:pt>
                <c:pt idx="2329" formatCode="General">
                  <c:v>0.107596</c:v>
                </c:pt>
                <c:pt idx="2330" formatCode="General">
                  <c:v>0.105027</c:v>
                </c:pt>
                <c:pt idx="2331" formatCode="General">
                  <c:v>0.10237300000000001</c:v>
                </c:pt>
                <c:pt idx="2332" formatCode="General">
                  <c:v>9.9635500000000002E-2</c:v>
                </c:pt>
                <c:pt idx="2333" formatCode="General">
                  <c:v>9.6819100000000005E-2</c:v>
                </c:pt>
                <c:pt idx="2334" formatCode="General">
                  <c:v>9.3925700000000001E-2</c:v>
                </c:pt>
                <c:pt idx="2335" formatCode="General">
                  <c:v>9.0954999999999994E-2</c:v>
                </c:pt>
                <c:pt idx="2336" formatCode="General">
                  <c:v>8.7906999999999999E-2</c:v>
                </c:pt>
                <c:pt idx="2337" formatCode="General">
                  <c:v>8.4784200000000004E-2</c:v>
                </c:pt>
                <c:pt idx="2338" formatCode="General">
                  <c:v>8.1591300000000005E-2</c:v>
                </c:pt>
                <c:pt idx="2339" formatCode="General">
                  <c:v>7.8332499999999999E-2</c:v>
                </c:pt>
                <c:pt idx="2340" formatCode="General">
                  <c:v>7.5011999999999995E-2</c:v>
                </c:pt>
                <c:pt idx="2341" formatCode="General">
                  <c:v>7.1634799999999998E-2</c:v>
                </c:pt>
                <c:pt idx="2342" formatCode="General">
                  <c:v>6.8206500000000003E-2</c:v>
                </c:pt>
                <c:pt idx="2343" formatCode="General">
                  <c:v>6.4731399999999994E-2</c:v>
                </c:pt>
                <c:pt idx="2344" formatCode="General">
                  <c:v>6.1212500000000003E-2</c:v>
                </c:pt>
                <c:pt idx="2345" formatCode="General">
                  <c:v>5.7654299999999999E-2</c:v>
                </c:pt>
                <c:pt idx="2346" formatCode="General">
                  <c:v>5.40642E-2</c:v>
                </c:pt>
                <c:pt idx="2347" formatCode="General">
                  <c:v>5.04509E-2</c:v>
                </c:pt>
                <c:pt idx="2348" formatCode="General">
                  <c:v>4.6821599999999998E-2</c:v>
                </c:pt>
                <c:pt idx="2349" formatCode="General">
                  <c:v>4.3181299999999999E-2</c:v>
                </c:pt>
                <c:pt idx="2350" formatCode="General">
                  <c:v>3.95333E-2</c:v>
                </c:pt>
                <c:pt idx="2351" formatCode="General">
                  <c:v>3.5878399999999998E-2</c:v>
                </c:pt>
                <c:pt idx="2352" formatCode="General">
                  <c:v>3.22157E-2</c:v>
                </c:pt>
                <c:pt idx="2353" formatCode="General">
                  <c:v>2.85446E-2</c:v>
                </c:pt>
                <c:pt idx="2354" formatCode="General">
                  <c:v>2.4868100000000001E-2</c:v>
                </c:pt>
                <c:pt idx="2355" formatCode="General">
                  <c:v>2.1191600000000001E-2</c:v>
                </c:pt>
                <c:pt idx="2356" formatCode="General">
                  <c:v>1.75202E-2</c:v>
                </c:pt>
                <c:pt idx="2357" formatCode="General">
                  <c:v>1.3857299999999999E-2</c:v>
                </c:pt>
                <c:pt idx="2358" formatCode="General">
                  <c:v>1.0206700000000001E-2</c:v>
                </c:pt>
                <c:pt idx="2359">
                  <c:v>6.5759399999999997E-3</c:v>
                </c:pt>
                <c:pt idx="2360">
                  <c:v>2.9753100000000001E-3</c:v>
                </c:pt>
                <c:pt idx="2361">
                  <c:v>-5.8659999999999995E-4</c:v>
                </c:pt>
                <c:pt idx="2362">
                  <c:v>-4.10721E-3</c:v>
                </c:pt>
                <c:pt idx="2363">
                  <c:v>-7.5886299999999999E-3</c:v>
                </c:pt>
                <c:pt idx="2364" formatCode="General">
                  <c:v>-1.10315E-2</c:v>
                </c:pt>
                <c:pt idx="2365" formatCode="General">
                  <c:v>-1.4429600000000001E-2</c:v>
                </c:pt>
                <c:pt idx="2366" formatCode="General">
                  <c:v>-1.7771700000000001E-2</c:v>
                </c:pt>
                <c:pt idx="2367" formatCode="General">
                  <c:v>-2.1047699999999999E-2</c:v>
                </c:pt>
                <c:pt idx="2368" formatCode="General">
                  <c:v>-2.42536E-2</c:v>
                </c:pt>
                <c:pt idx="2369" formatCode="General">
                  <c:v>-2.73896E-2</c:v>
                </c:pt>
                <c:pt idx="2370" formatCode="General">
                  <c:v>-3.0455099999999999E-2</c:v>
                </c:pt>
                <c:pt idx="2371" formatCode="General">
                  <c:v>-3.3447200000000003E-2</c:v>
                </c:pt>
                <c:pt idx="2372" formatCode="General">
                  <c:v>-3.6363600000000003E-2</c:v>
                </c:pt>
                <c:pt idx="2373" formatCode="General">
                  <c:v>-3.92044E-2</c:v>
                </c:pt>
                <c:pt idx="2374" formatCode="General">
                  <c:v>-4.1969899999999997E-2</c:v>
                </c:pt>
                <c:pt idx="2375" formatCode="General">
                  <c:v>-4.4658200000000002E-2</c:v>
                </c:pt>
                <c:pt idx="2376" formatCode="General">
                  <c:v>-4.7264800000000003E-2</c:v>
                </c:pt>
                <c:pt idx="2377" formatCode="General">
                  <c:v>-4.9785799999999998E-2</c:v>
                </c:pt>
                <c:pt idx="2378" formatCode="General">
                  <c:v>-5.2218199999999999E-2</c:v>
                </c:pt>
                <c:pt idx="2379" formatCode="General">
                  <c:v>-5.4559200000000002E-2</c:v>
                </c:pt>
                <c:pt idx="2380" formatCode="General">
                  <c:v>-5.6804500000000001E-2</c:v>
                </c:pt>
                <c:pt idx="2381" formatCode="General">
                  <c:v>-5.89504E-2</c:v>
                </c:pt>
                <c:pt idx="2382" formatCode="General">
                  <c:v>-6.0995000000000001E-2</c:v>
                </c:pt>
                <c:pt idx="2383" formatCode="General">
                  <c:v>-6.2937300000000002E-2</c:v>
                </c:pt>
                <c:pt idx="2384" formatCode="General">
                  <c:v>-6.4774799999999993E-2</c:v>
                </c:pt>
                <c:pt idx="2385" formatCode="General">
                  <c:v>-6.6502599999999995E-2</c:v>
                </c:pt>
                <c:pt idx="2386" formatCode="General">
                  <c:v>-6.8115499999999995E-2</c:v>
                </c:pt>
                <c:pt idx="2387" formatCode="General">
                  <c:v>-6.9611000000000006E-2</c:v>
                </c:pt>
                <c:pt idx="2388" formatCode="General">
                  <c:v>-7.0987900000000007E-2</c:v>
                </c:pt>
                <c:pt idx="2389" formatCode="General">
                  <c:v>-7.2244699999999995E-2</c:v>
                </c:pt>
                <c:pt idx="2390" formatCode="General">
                  <c:v>-7.3379899999999998E-2</c:v>
                </c:pt>
                <c:pt idx="2391" formatCode="General">
                  <c:v>-7.4393200000000007E-2</c:v>
                </c:pt>
                <c:pt idx="2392" formatCode="General">
                  <c:v>-7.5285400000000002E-2</c:v>
                </c:pt>
                <c:pt idx="2393" formatCode="General">
                  <c:v>-7.6056899999999997E-2</c:v>
                </c:pt>
                <c:pt idx="2394" formatCode="General">
                  <c:v>-7.6706700000000003E-2</c:v>
                </c:pt>
                <c:pt idx="2395" formatCode="General">
                  <c:v>-7.7233099999999999E-2</c:v>
                </c:pt>
                <c:pt idx="2396" formatCode="General">
                  <c:v>-7.7634999999999996E-2</c:v>
                </c:pt>
                <c:pt idx="2397" formatCode="General">
                  <c:v>-7.7910699999999999E-2</c:v>
                </c:pt>
                <c:pt idx="2398" formatCode="General">
                  <c:v>-7.8058500000000003E-2</c:v>
                </c:pt>
                <c:pt idx="2399" formatCode="General">
                  <c:v>-7.8077300000000002E-2</c:v>
                </c:pt>
                <c:pt idx="2400" formatCode="General">
                  <c:v>-7.7965999999999994E-2</c:v>
                </c:pt>
                <c:pt idx="2401" formatCode="General">
                  <c:v>-7.77225E-2</c:v>
                </c:pt>
                <c:pt idx="2402" formatCode="General">
                  <c:v>-7.7343300000000004E-2</c:v>
                </c:pt>
                <c:pt idx="2403" formatCode="General">
                  <c:v>-7.6826000000000005E-2</c:v>
                </c:pt>
                <c:pt idx="2404" formatCode="General">
                  <c:v>-7.6171100000000005E-2</c:v>
                </c:pt>
                <c:pt idx="2405" formatCode="General">
                  <c:v>-7.5382199999999996E-2</c:v>
                </c:pt>
                <c:pt idx="2406" formatCode="General">
                  <c:v>-7.4463299999999996E-2</c:v>
                </c:pt>
                <c:pt idx="2407" formatCode="General">
                  <c:v>-7.34157E-2</c:v>
                </c:pt>
                <c:pt idx="2408" formatCode="General">
                  <c:v>-7.2238300000000005E-2</c:v>
                </c:pt>
                <c:pt idx="2409" formatCode="General">
                  <c:v>-7.0928500000000005E-2</c:v>
                </c:pt>
                <c:pt idx="2410" formatCode="General">
                  <c:v>-6.9484400000000002E-2</c:v>
                </c:pt>
                <c:pt idx="2411" formatCode="General">
                  <c:v>-6.7905400000000005E-2</c:v>
                </c:pt>
                <c:pt idx="2412" formatCode="General">
                  <c:v>-6.6192399999999998E-2</c:v>
                </c:pt>
                <c:pt idx="2413" formatCode="General">
                  <c:v>-6.4348100000000005E-2</c:v>
                </c:pt>
                <c:pt idx="2414" formatCode="General">
                  <c:v>-6.2378299999999998E-2</c:v>
                </c:pt>
                <c:pt idx="2415" formatCode="General">
                  <c:v>-6.02923E-2</c:v>
                </c:pt>
                <c:pt idx="2416" formatCode="General">
                  <c:v>-5.80998E-2</c:v>
                </c:pt>
                <c:pt idx="2417" formatCode="General">
                  <c:v>-5.5806300000000003E-2</c:v>
                </c:pt>
                <c:pt idx="2418" formatCode="General">
                  <c:v>-5.3410300000000001E-2</c:v>
                </c:pt>
                <c:pt idx="2419" formatCode="General">
                  <c:v>-5.0906600000000003E-2</c:v>
                </c:pt>
                <c:pt idx="2420" formatCode="General">
                  <c:v>-4.8291899999999999E-2</c:v>
                </c:pt>
                <c:pt idx="2421" formatCode="General">
                  <c:v>-4.5566599999999999E-2</c:v>
                </c:pt>
                <c:pt idx="2422" formatCode="General">
                  <c:v>-4.2731699999999997E-2</c:v>
                </c:pt>
                <c:pt idx="2423" formatCode="General">
                  <c:v>-3.9787900000000001E-2</c:v>
                </c:pt>
                <c:pt idx="2424" formatCode="General">
                  <c:v>-3.6739399999999998E-2</c:v>
                </c:pt>
                <c:pt idx="2425" formatCode="General">
                  <c:v>-3.3595699999999999E-2</c:v>
                </c:pt>
                <c:pt idx="2426" formatCode="General">
                  <c:v>-3.0367399999999999E-2</c:v>
                </c:pt>
                <c:pt idx="2427" formatCode="General">
                  <c:v>-2.7060899999999999E-2</c:v>
                </c:pt>
                <c:pt idx="2428" formatCode="General">
                  <c:v>-2.3677199999999999E-2</c:v>
                </c:pt>
                <c:pt idx="2429" formatCode="General">
                  <c:v>-2.0215500000000001E-2</c:v>
                </c:pt>
                <c:pt idx="2430" formatCode="General">
                  <c:v>-1.6676099999999999E-2</c:v>
                </c:pt>
                <c:pt idx="2431" formatCode="General">
                  <c:v>-1.3061700000000001E-2</c:v>
                </c:pt>
                <c:pt idx="2432">
                  <c:v>-9.3787799999999998E-3</c:v>
                </c:pt>
                <c:pt idx="2433">
                  <c:v>-5.6365499999999997E-3</c:v>
                </c:pt>
                <c:pt idx="2434">
                  <c:v>-1.84545E-3</c:v>
                </c:pt>
                <c:pt idx="2435">
                  <c:v>1.9850499999999999E-3</c:v>
                </c:pt>
                <c:pt idx="2436">
                  <c:v>5.8475000000000003E-3</c:v>
                </c:pt>
                <c:pt idx="2437">
                  <c:v>9.73685E-3</c:v>
                </c:pt>
                <c:pt idx="2438" formatCode="General">
                  <c:v>1.3650199999999999E-2</c:v>
                </c:pt>
                <c:pt idx="2439" formatCode="General">
                  <c:v>1.7584800000000001E-2</c:v>
                </c:pt>
                <c:pt idx="2440" formatCode="General">
                  <c:v>2.1536E-2</c:v>
                </c:pt>
                <c:pt idx="2441" formatCode="General">
                  <c:v>2.5496899999999999E-2</c:v>
                </c:pt>
                <c:pt idx="2442" formatCode="General">
                  <c:v>2.94594E-2</c:v>
                </c:pt>
                <c:pt idx="2443" formatCode="General">
                  <c:v>3.3414100000000002E-2</c:v>
                </c:pt>
                <c:pt idx="2444" formatCode="General">
                  <c:v>3.7350599999999998E-2</c:v>
                </c:pt>
                <c:pt idx="2445" formatCode="General">
                  <c:v>4.12615E-2</c:v>
                </c:pt>
                <c:pt idx="2446" formatCode="General">
                  <c:v>4.5147E-2</c:v>
                </c:pt>
                <c:pt idx="2447" formatCode="General">
                  <c:v>4.9014000000000002E-2</c:v>
                </c:pt>
                <c:pt idx="2448" formatCode="General">
                  <c:v>5.28654E-2</c:v>
                </c:pt>
                <c:pt idx="2449" formatCode="General">
                  <c:v>5.6694000000000001E-2</c:v>
                </c:pt>
                <c:pt idx="2450" formatCode="General">
                  <c:v>6.0486699999999997E-2</c:v>
                </c:pt>
                <c:pt idx="2451" formatCode="General">
                  <c:v>6.4233600000000002E-2</c:v>
                </c:pt>
                <c:pt idx="2452" formatCode="General">
                  <c:v>6.7931099999999994E-2</c:v>
                </c:pt>
                <c:pt idx="2453" formatCode="General">
                  <c:v>7.1578500000000003E-2</c:v>
                </c:pt>
                <c:pt idx="2454" formatCode="General">
                  <c:v>7.5174299999999999E-2</c:v>
                </c:pt>
                <c:pt idx="2455" formatCode="General">
                  <c:v>7.8716300000000003E-2</c:v>
                </c:pt>
                <c:pt idx="2456" formatCode="General">
                  <c:v>8.2201499999999997E-2</c:v>
                </c:pt>
                <c:pt idx="2457" formatCode="General">
                  <c:v>8.5625099999999996E-2</c:v>
                </c:pt>
                <c:pt idx="2458" formatCode="General">
                  <c:v>8.8979600000000006E-2</c:v>
                </c:pt>
                <c:pt idx="2459" formatCode="General">
                  <c:v>9.2257099999999995E-2</c:v>
                </c:pt>
                <c:pt idx="2460" formatCode="General">
                  <c:v>9.5451599999999998E-2</c:v>
                </c:pt>
                <c:pt idx="2461" formatCode="General">
                  <c:v>9.8557900000000004E-2</c:v>
                </c:pt>
                <c:pt idx="2462" formatCode="General">
                  <c:v>0.10156900000000001</c:v>
                </c:pt>
                <c:pt idx="2463" formatCode="General">
                  <c:v>0.104479</c:v>
                </c:pt>
                <c:pt idx="2464" formatCode="General">
                  <c:v>0.10728</c:v>
                </c:pt>
                <c:pt idx="2465" formatCode="General">
                  <c:v>0.109974</c:v>
                </c:pt>
                <c:pt idx="2466" formatCode="General">
                  <c:v>0.112562</c:v>
                </c:pt>
                <c:pt idx="2467" formatCode="General">
                  <c:v>0.11504499999999999</c:v>
                </c:pt>
                <c:pt idx="2468" formatCode="General">
                  <c:v>0.117419</c:v>
                </c:pt>
                <c:pt idx="2469" formatCode="General">
                  <c:v>0.11967700000000001</c:v>
                </c:pt>
                <c:pt idx="2470" formatCode="General">
                  <c:v>0.121812</c:v>
                </c:pt>
                <c:pt idx="2471" formatCode="General">
                  <c:v>0.123821</c:v>
                </c:pt>
                <c:pt idx="2472" formatCode="General">
                  <c:v>0.12570000000000001</c:v>
                </c:pt>
                <c:pt idx="2473" formatCode="General">
                  <c:v>0.127445</c:v>
                </c:pt>
                <c:pt idx="2474" formatCode="General">
                  <c:v>0.129049</c:v>
                </c:pt>
                <c:pt idx="2475" formatCode="General">
                  <c:v>0.13050899999999999</c:v>
                </c:pt>
                <c:pt idx="2476" formatCode="General">
                  <c:v>0.131823</c:v>
                </c:pt>
                <c:pt idx="2477" formatCode="General">
                  <c:v>0.132997</c:v>
                </c:pt>
                <c:pt idx="2478" formatCode="General">
                  <c:v>0.13403699999999999</c:v>
                </c:pt>
                <c:pt idx="2479" formatCode="General">
                  <c:v>0.13494300000000001</c:v>
                </c:pt>
                <c:pt idx="2480" formatCode="General">
                  <c:v>0.13571</c:v>
                </c:pt>
                <c:pt idx="2481" formatCode="General">
                  <c:v>0.13633000000000001</c:v>
                </c:pt>
                <c:pt idx="2482" formatCode="General">
                  <c:v>0.136799</c:v>
                </c:pt>
                <c:pt idx="2483" formatCode="General">
                  <c:v>0.13711599999999999</c:v>
                </c:pt>
                <c:pt idx="2484" formatCode="General">
                  <c:v>0.13728399999999999</c:v>
                </c:pt>
                <c:pt idx="2485" formatCode="General">
                  <c:v>0.13730600000000001</c:v>
                </c:pt>
                <c:pt idx="2486" formatCode="General">
                  <c:v>0.137182</c:v>
                </c:pt>
                <c:pt idx="2487" formatCode="General">
                  <c:v>0.13691400000000001</c:v>
                </c:pt>
                <c:pt idx="2488" formatCode="General">
                  <c:v>0.13650899999999999</c:v>
                </c:pt>
                <c:pt idx="2489" formatCode="General">
                  <c:v>0.13597600000000001</c:v>
                </c:pt>
                <c:pt idx="2490" formatCode="General">
                  <c:v>0.135321</c:v>
                </c:pt>
                <c:pt idx="2491" formatCode="General">
                  <c:v>0.134547</c:v>
                </c:pt>
                <c:pt idx="2492" formatCode="General">
                  <c:v>0.133655</c:v>
                </c:pt>
                <c:pt idx="2493" formatCode="General">
                  <c:v>0.13265299999999999</c:v>
                </c:pt>
                <c:pt idx="2494" formatCode="General">
                  <c:v>0.131554</c:v>
                </c:pt>
                <c:pt idx="2495" formatCode="General">
                  <c:v>0.13036400000000001</c:v>
                </c:pt>
                <c:pt idx="2496" formatCode="General">
                  <c:v>0.12908800000000001</c:v>
                </c:pt>
                <c:pt idx="2497" formatCode="General">
                  <c:v>0.12772500000000001</c:v>
                </c:pt>
                <c:pt idx="2498" formatCode="General">
                  <c:v>0.126276</c:v>
                </c:pt>
                <c:pt idx="2499" formatCode="General">
                  <c:v>0.124741</c:v>
                </c:pt>
                <c:pt idx="2500" formatCode="General">
                  <c:v>0.123126</c:v>
                </c:pt>
                <c:pt idx="2501" formatCode="General">
                  <c:v>0.12144000000000001</c:v>
                </c:pt>
                <c:pt idx="2502" formatCode="General">
                  <c:v>0.119697</c:v>
                </c:pt>
                <c:pt idx="2503" formatCode="General">
                  <c:v>0.117908</c:v>
                </c:pt>
                <c:pt idx="2504" formatCode="General">
                  <c:v>0.11608300000000001</c:v>
                </c:pt>
                <c:pt idx="2505" formatCode="General">
                  <c:v>0.114228</c:v>
                </c:pt>
                <c:pt idx="2506" formatCode="General">
                  <c:v>0.11235000000000001</c:v>
                </c:pt>
                <c:pt idx="2507" formatCode="General">
                  <c:v>0.110455</c:v>
                </c:pt>
                <c:pt idx="2508" formatCode="General">
                  <c:v>0.10854900000000001</c:v>
                </c:pt>
                <c:pt idx="2509" formatCode="General">
                  <c:v>0.106637</c:v>
                </c:pt>
                <c:pt idx="2510" formatCode="General">
                  <c:v>0.10471800000000001</c:v>
                </c:pt>
                <c:pt idx="2511" formatCode="General">
                  <c:v>0.102794</c:v>
                </c:pt>
                <c:pt idx="2512" formatCode="General">
                  <c:v>0.100872</c:v>
                </c:pt>
                <c:pt idx="2513" formatCode="General">
                  <c:v>9.8965999999999998E-2</c:v>
                </c:pt>
                <c:pt idx="2514" formatCode="General">
                  <c:v>9.7091300000000005E-2</c:v>
                </c:pt>
                <c:pt idx="2515" formatCode="General">
                  <c:v>9.5259099999999999E-2</c:v>
                </c:pt>
                <c:pt idx="2516" formatCode="General">
                  <c:v>9.3474600000000005E-2</c:v>
                </c:pt>
                <c:pt idx="2517" formatCode="General">
                  <c:v>9.1738299999999995E-2</c:v>
                </c:pt>
                <c:pt idx="2518" formatCode="General">
                  <c:v>9.0051900000000004E-2</c:v>
                </c:pt>
                <c:pt idx="2519" formatCode="General">
                  <c:v>8.8419399999999995E-2</c:v>
                </c:pt>
                <c:pt idx="2520" formatCode="General">
                  <c:v>8.6843100000000006E-2</c:v>
                </c:pt>
                <c:pt idx="2521" formatCode="General">
                  <c:v>8.5319699999999998E-2</c:v>
                </c:pt>
                <c:pt idx="2522" formatCode="General">
                  <c:v>8.3846900000000002E-2</c:v>
                </c:pt>
                <c:pt idx="2523" formatCode="General">
                  <c:v>8.2431900000000002E-2</c:v>
                </c:pt>
                <c:pt idx="2524" formatCode="General">
                  <c:v>8.1088800000000003E-2</c:v>
                </c:pt>
                <c:pt idx="2525" formatCode="General">
                  <c:v>7.9825900000000005E-2</c:v>
                </c:pt>
                <c:pt idx="2526" formatCode="General">
                  <c:v>7.8641699999999995E-2</c:v>
                </c:pt>
                <c:pt idx="2527" formatCode="General">
                  <c:v>7.7534800000000001E-2</c:v>
                </c:pt>
                <c:pt idx="2528" formatCode="General">
                  <c:v>7.6513200000000003E-2</c:v>
                </c:pt>
                <c:pt idx="2529" formatCode="General">
                  <c:v>7.5589600000000007E-2</c:v>
                </c:pt>
                <c:pt idx="2530" formatCode="General">
                  <c:v>7.4770699999999995E-2</c:v>
                </c:pt>
                <c:pt idx="2531" formatCode="General">
                  <c:v>7.4053099999999997E-2</c:v>
                </c:pt>
                <c:pt idx="2532" formatCode="General">
                  <c:v>7.3429800000000003E-2</c:v>
                </c:pt>
                <c:pt idx="2533" formatCode="General">
                  <c:v>7.2896199999999994E-2</c:v>
                </c:pt>
                <c:pt idx="2534" formatCode="General">
                  <c:v>7.2452000000000003E-2</c:v>
                </c:pt>
                <c:pt idx="2535" formatCode="General">
                  <c:v>7.2101399999999996E-2</c:v>
                </c:pt>
                <c:pt idx="2536" formatCode="General">
                  <c:v>7.1850200000000003E-2</c:v>
                </c:pt>
                <c:pt idx="2537" formatCode="General">
                  <c:v>7.1699600000000002E-2</c:v>
                </c:pt>
                <c:pt idx="2538" formatCode="General">
                  <c:v>7.1641899999999994E-2</c:v>
                </c:pt>
                <c:pt idx="2539" formatCode="General">
                  <c:v>7.1665000000000006E-2</c:v>
                </c:pt>
                <c:pt idx="2540" formatCode="General">
                  <c:v>7.1762699999999999E-2</c:v>
                </c:pt>
                <c:pt idx="2541" formatCode="General">
                  <c:v>7.1939299999999998E-2</c:v>
                </c:pt>
                <c:pt idx="2542" formatCode="General">
                  <c:v>7.2203900000000001E-2</c:v>
                </c:pt>
                <c:pt idx="2543" formatCode="General">
                  <c:v>7.2562299999999996E-2</c:v>
                </c:pt>
                <c:pt idx="2544" formatCode="General">
                  <c:v>7.3014999999999997E-2</c:v>
                </c:pt>
                <c:pt idx="2545" formatCode="General">
                  <c:v>7.3557800000000007E-2</c:v>
                </c:pt>
                <c:pt idx="2546" formatCode="General">
                  <c:v>7.4184299999999995E-2</c:v>
                </c:pt>
                <c:pt idx="2547" formatCode="General">
                  <c:v>7.4888399999999994E-2</c:v>
                </c:pt>
                <c:pt idx="2548" formatCode="General">
                  <c:v>7.5669700000000006E-2</c:v>
                </c:pt>
                <c:pt idx="2549" formatCode="General">
                  <c:v>7.6534099999999994E-2</c:v>
                </c:pt>
                <c:pt idx="2550" formatCode="General">
                  <c:v>7.7487600000000004E-2</c:v>
                </c:pt>
                <c:pt idx="2551" formatCode="General">
                  <c:v>7.8527700000000006E-2</c:v>
                </c:pt>
                <c:pt idx="2552" formatCode="General">
                  <c:v>7.9642199999999996E-2</c:v>
                </c:pt>
                <c:pt idx="2553" formatCode="General">
                  <c:v>8.0818399999999999E-2</c:v>
                </c:pt>
                <c:pt idx="2554" formatCode="General">
                  <c:v>8.2054100000000005E-2</c:v>
                </c:pt>
                <c:pt idx="2555" formatCode="General">
                  <c:v>8.3360900000000002E-2</c:v>
                </c:pt>
                <c:pt idx="2556" formatCode="General">
                  <c:v>8.4754300000000005E-2</c:v>
                </c:pt>
                <c:pt idx="2557" formatCode="General">
                  <c:v>8.6239800000000005E-2</c:v>
                </c:pt>
                <c:pt idx="2558" formatCode="General">
                  <c:v>8.7808499999999998E-2</c:v>
                </c:pt>
                <c:pt idx="2559" formatCode="General">
                  <c:v>8.94456E-2</c:v>
                </c:pt>
                <c:pt idx="2560" formatCode="General">
                  <c:v>9.1139700000000004E-2</c:v>
                </c:pt>
                <c:pt idx="2561" formatCode="General">
                  <c:v>9.2883499999999994E-2</c:v>
                </c:pt>
                <c:pt idx="2562" formatCode="General">
                  <c:v>9.4667200000000007E-2</c:v>
                </c:pt>
                <c:pt idx="2563" formatCode="General">
                  <c:v>9.6478300000000003E-2</c:v>
                </c:pt>
                <c:pt idx="2564" formatCode="General">
                  <c:v>9.8307699999999998E-2</c:v>
                </c:pt>
                <c:pt idx="2565" formatCode="General">
                  <c:v>0.100158</c:v>
                </c:pt>
                <c:pt idx="2566" formatCode="General">
                  <c:v>0.10204199999999999</c:v>
                </c:pt>
                <c:pt idx="2567" formatCode="General">
                  <c:v>0.10397099999999999</c:v>
                </c:pt>
                <c:pt idx="2568" formatCode="General">
                  <c:v>0.10594099999999999</c:v>
                </c:pt>
                <c:pt idx="2569" formatCode="General">
                  <c:v>0.107934</c:v>
                </c:pt>
                <c:pt idx="2570" formatCode="General">
                  <c:v>0.109933</c:v>
                </c:pt>
                <c:pt idx="2571" formatCode="General">
                  <c:v>0.111939</c:v>
                </c:pt>
                <c:pt idx="2572" formatCode="General">
                  <c:v>0.113954</c:v>
                </c:pt>
                <c:pt idx="2573" formatCode="General">
                  <c:v>0.11597200000000001</c:v>
                </c:pt>
                <c:pt idx="2574" formatCode="General">
                  <c:v>0.11798</c:v>
                </c:pt>
                <c:pt idx="2575" formatCode="General">
                  <c:v>0.119979</c:v>
                </c:pt>
                <c:pt idx="2576" formatCode="General">
                  <c:v>0.12198100000000001</c:v>
                </c:pt>
                <c:pt idx="2577" formatCode="General">
                  <c:v>0.124001</c:v>
                </c:pt>
                <c:pt idx="2578" formatCode="General">
                  <c:v>0.12604099999999999</c:v>
                </c:pt>
                <c:pt idx="2579" formatCode="General">
                  <c:v>0.12809300000000001</c:v>
                </c:pt>
                <c:pt idx="2580" formatCode="General">
                  <c:v>0.13014999999999999</c:v>
                </c:pt>
                <c:pt idx="2581" formatCode="General">
                  <c:v>0.13220599999999999</c:v>
                </c:pt>
                <c:pt idx="2582" formatCode="General">
                  <c:v>0.13425200000000001</c:v>
                </c:pt>
                <c:pt idx="2583" formatCode="General">
                  <c:v>0.13627600000000001</c:v>
                </c:pt>
                <c:pt idx="2584" formatCode="General">
                  <c:v>0.13825899999999999</c:v>
                </c:pt>
                <c:pt idx="2585" formatCode="General">
                  <c:v>0.14018900000000001</c:v>
                </c:pt>
                <c:pt idx="2586" formatCode="General">
                  <c:v>0.142067</c:v>
                </c:pt>
                <c:pt idx="2587" formatCode="General">
                  <c:v>0.143896</c:v>
                </c:pt>
                <c:pt idx="2588" formatCode="General">
                  <c:v>0.14568</c:v>
                </c:pt>
                <c:pt idx="2589" formatCode="General">
                  <c:v>0.14740500000000001</c:v>
                </c:pt>
                <c:pt idx="2590" formatCode="General">
                  <c:v>0.14905299999999999</c:v>
                </c:pt>
                <c:pt idx="2591" formatCode="General">
                  <c:v>0.15060299999999999</c:v>
                </c:pt>
                <c:pt idx="2592" formatCode="General">
                  <c:v>0.15205099999999999</c:v>
                </c:pt>
                <c:pt idx="2593" formatCode="General">
                  <c:v>0.15340699999999999</c:v>
                </c:pt>
                <c:pt idx="2594" formatCode="General">
                  <c:v>0.15467900000000001</c:v>
                </c:pt>
                <c:pt idx="2595" formatCode="General">
                  <c:v>0.15587000000000001</c:v>
                </c:pt>
                <c:pt idx="2596" formatCode="General">
                  <c:v>0.156969</c:v>
                </c:pt>
                <c:pt idx="2597" formatCode="General">
                  <c:v>0.15796499999999999</c:v>
                </c:pt>
                <c:pt idx="2598" formatCode="General">
                  <c:v>0.15885199999999999</c:v>
                </c:pt>
                <c:pt idx="2599" formatCode="General">
                  <c:v>0.15962799999999999</c:v>
                </c:pt>
                <c:pt idx="2600" formatCode="General">
                  <c:v>0.16029599999999999</c:v>
                </c:pt>
                <c:pt idx="2601" formatCode="General">
                  <c:v>0.160861</c:v>
                </c:pt>
                <c:pt idx="2602" formatCode="General">
                  <c:v>0.161325</c:v>
                </c:pt>
                <c:pt idx="2603" formatCode="General">
                  <c:v>0.161691</c:v>
                </c:pt>
                <c:pt idx="2604" formatCode="General">
                  <c:v>0.16195300000000001</c:v>
                </c:pt>
                <c:pt idx="2605" formatCode="General">
                  <c:v>0.162107</c:v>
                </c:pt>
                <c:pt idx="2606" formatCode="General">
                  <c:v>0.16214300000000001</c:v>
                </c:pt>
                <c:pt idx="2607" formatCode="General">
                  <c:v>0.162052</c:v>
                </c:pt>
                <c:pt idx="2608" formatCode="General">
                  <c:v>0.161826</c:v>
                </c:pt>
                <c:pt idx="2609" formatCode="General">
                  <c:v>0.16145999999999999</c:v>
                </c:pt>
                <c:pt idx="2610" formatCode="General">
                  <c:v>0.16095300000000001</c:v>
                </c:pt>
                <c:pt idx="2611" formatCode="General">
                  <c:v>0.16030800000000001</c:v>
                </c:pt>
                <c:pt idx="2612" formatCode="General">
                  <c:v>0.15953300000000001</c:v>
                </c:pt>
                <c:pt idx="2613" formatCode="General">
                  <c:v>0.158635</c:v>
                </c:pt>
                <c:pt idx="2614" formatCode="General">
                  <c:v>0.15762000000000001</c:v>
                </c:pt>
                <c:pt idx="2615" formatCode="General">
                  <c:v>0.15649299999999999</c:v>
                </c:pt>
                <c:pt idx="2616" formatCode="General">
                  <c:v>0.15525800000000001</c:v>
                </c:pt>
                <c:pt idx="2617" formatCode="General">
                  <c:v>0.153914</c:v>
                </c:pt>
                <c:pt idx="2618" formatCode="General">
                  <c:v>0.15245800000000001</c:v>
                </c:pt>
                <c:pt idx="2619" formatCode="General">
                  <c:v>0.15088799999999999</c:v>
                </c:pt>
                <c:pt idx="2620" formatCode="General">
                  <c:v>0.149203</c:v>
                </c:pt>
                <c:pt idx="2621" formatCode="General">
                  <c:v>0.147401</c:v>
                </c:pt>
                <c:pt idx="2622" formatCode="General">
                  <c:v>0.145481</c:v>
                </c:pt>
                <c:pt idx="2623" formatCode="General">
                  <c:v>0.14344000000000001</c:v>
                </c:pt>
                <c:pt idx="2624" formatCode="General">
                  <c:v>0.14127799999999999</c:v>
                </c:pt>
                <c:pt idx="2625" formatCode="General">
                  <c:v>0.13899700000000001</c:v>
                </c:pt>
                <c:pt idx="2626" formatCode="General">
                  <c:v>0.13660600000000001</c:v>
                </c:pt>
                <c:pt idx="2627" formatCode="General">
                  <c:v>0.13411300000000001</c:v>
                </c:pt>
                <c:pt idx="2628" formatCode="General">
                  <c:v>0.131521</c:v>
                </c:pt>
                <c:pt idx="2629" formatCode="General">
                  <c:v>0.128833</c:v>
                </c:pt>
                <c:pt idx="2630" formatCode="General">
                  <c:v>0.126056</c:v>
                </c:pt>
                <c:pt idx="2631" formatCode="General">
                  <c:v>0.123198</c:v>
                </c:pt>
                <c:pt idx="2632" formatCode="General">
                  <c:v>0.120257</c:v>
                </c:pt>
                <c:pt idx="2633" formatCode="General">
                  <c:v>0.117228</c:v>
                </c:pt>
                <c:pt idx="2634" formatCode="General">
                  <c:v>0.11411300000000001</c:v>
                </c:pt>
                <c:pt idx="2635" formatCode="General">
                  <c:v>0.11092200000000001</c:v>
                </c:pt>
                <c:pt idx="2636" formatCode="General">
                  <c:v>0.10766199999999999</c:v>
                </c:pt>
                <c:pt idx="2637" formatCode="General">
                  <c:v>0.10434</c:v>
                </c:pt>
                <c:pt idx="2638" formatCode="General">
                  <c:v>0.100956</c:v>
                </c:pt>
                <c:pt idx="2639" formatCode="General">
                  <c:v>9.7521499999999997E-2</c:v>
                </c:pt>
                <c:pt idx="2640" formatCode="General">
                  <c:v>9.4048499999999993E-2</c:v>
                </c:pt>
                <c:pt idx="2641" formatCode="General">
                  <c:v>9.0548400000000001E-2</c:v>
                </c:pt>
                <c:pt idx="2642" formatCode="General">
                  <c:v>8.7028999999999995E-2</c:v>
                </c:pt>
                <c:pt idx="2643" formatCode="General">
                  <c:v>8.3494799999999994E-2</c:v>
                </c:pt>
                <c:pt idx="2644" formatCode="General">
                  <c:v>7.9946500000000004E-2</c:v>
                </c:pt>
                <c:pt idx="2645" formatCode="General">
                  <c:v>7.6381199999999996E-2</c:v>
                </c:pt>
                <c:pt idx="2646" formatCode="General">
                  <c:v>7.2798600000000005E-2</c:v>
                </c:pt>
                <c:pt idx="2647" formatCode="General">
                  <c:v>6.9205299999999997E-2</c:v>
                </c:pt>
                <c:pt idx="2648" formatCode="General">
                  <c:v>6.5610699999999994E-2</c:v>
                </c:pt>
                <c:pt idx="2649" formatCode="General">
                  <c:v>6.2018200000000002E-2</c:v>
                </c:pt>
                <c:pt idx="2650" formatCode="General">
                  <c:v>5.8423999999999997E-2</c:v>
                </c:pt>
                <c:pt idx="2651" formatCode="General">
                  <c:v>5.4825800000000001E-2</c:v>
                </c:pt>
                <c:pt idx="2652" formatCode="General">
                  <c:v>5.1231499999999999E-2</c:v>
                </c:pt>
                <c:pt idx="2653" formatCode="General">
                  <c:v>4.7660500000000001E-2</c:v>
                </c:pt>
                <c:pt idx="2654" formatCode="General">
                  <c:v>4.4134699999999999E-2</c:v>
                </c:pt>
                <c:pt idx="2655" formatCode="General">
                  <c:v>4.0668200000000002E-2</c:v>
                </c:pt>
                <c:pt idx="2656" formatCode="General">
                  <c:v>3.7264100000000001E-2</c:v>
                </c:pt>
                <c:pt idx="2657" formatCode="General">
                  <c:v>3.39181E-2</c:v>
                </c:pt>
                <c:pt idx="2658" formatCode="General">
                  <c:v>3.0622699999999999E-2</c:v>
                </c:pt>
                <c:pt idx="2659" formatCode="General">
                  <c:v>2.73663E-2</c:v>
                </c:pt>
                <c:pt idx="2660" formatCode="General">
                  <c:v>2.4134599999999999E-2</c:v>
                </c:pt>
                <c:pt idx="2661" formatCode="General">
                  <c:v>2.0914599999999998E-2</c:v>
                </c:pt>
                <c:pt idx="2662" formatCode="General">
                  <c:v>1.76977E-2</c:v>
                </c:pt>
                <c:pt idx="2663" formatCode="General">
                  <c:v>1.4480700000000001E-2</c:v>
                </c:pt>
                <c:pt idx="2664" formatCode="General">
                  <c:v>1.1269599999999999E-2</c:v>
                </c:pt>
                <c:pt idx="2665">
                  <c:v>8.0837800000000005E-3</c:v>
                </c:pt>
                <c:pt idx="2666">
                  <c:v>4.9520299999999996E-3</c:v>
                </c:pt>
                <c:pt idx="2667">
                  <c:v>1.8977099999999999E-3</c:v>
                </c:pt>
                <c:pt idx="2668">
                  <c:v>-1.0725699999999999E-3</c:v>
                </c:pt>
                <c:pt idx="2669">
                  <c:v>-3.9652999999999997E-3</c:v>
                </c:pt>
                <c:pt idx="2670">
                  <c:v>-6.7882899999999998E-3</c:v>
                </c:pt>
                <c:pt idx="2671">
                  <c:v>-9.5452599999999999E-3</c:v>
                </c:pt>
                <c:pt idx="2672" formatCode="General">
                  <c:v>-1.22375E-2</c:v>
                </c:pt>
                <c:pt idx="2673" formatCode="General">
                  <c:v>-1.48643E-2</c:v>
                </c:pt>
                <c:pt idx="2674" formatCode="General">
                  <c:v>-1.7423600000000001E-2</c:v>
                </c:pt>
                <c:pt idx="2675" formatCode="General">
                  <c:v>-1.9915599999999999E-2</c:v>
                </c:pt>
                <c:pt idx="2676" formatCode="General">
                  <c:v>-2.2346299999999999E-2</c:v>
                </c:pt>
                <c:pt idx="2677" formatCode="General">
                  <c:v>-2.47204E-2</c:v>
                </c:pt>
                <c:pt idx="2678" formatCode="General">
                  <c:v>-2.7033700000000001E-2</c:v>
                </c:pt>
                <c:pt idx="2679" formatCode="General">
                  <c:v>-2.9276199999999999E-2</c:v>
                </c:pt>
                <c:pt idx="2680" formatCode="General">
                  <c:v>-3.1443499999999999E-2</c:v>
                </c:pt>
                <c:pt idx="2681" formatCode="General">
                  <c:v>-3.3542200000000001E-2</c:v>
                </c:pt>
                <c:pt idx="2682" formatCode="General">
                  <c:v>-3.5582500000000003E-2</c:v>
                </c:pt>
                <c:pt idx="2683" formatCode="General">
                  <c:v>-3.7568999999999998E-2</c:v>
                </c:pt>
                <c:pt idx="2684" formatCode="General">
                  <c:v>-3.9496799999999999E-2</c:v>
                </c:pt>
                <c:pt idx="2685" formatCode="General">
                  <c:v>-4.13532E-2</c:v>
                </c:pt>
                <c:pt idx="2686" formatCode="General">
                  <c:v>-4.3123399999999999E-2</c:v>
                </c:pt>
                <c:pt idx="2687" formatCode="General">
                  <c:v>-4.4797900000000002E-2</c:v>
                </c:pt>
                <c:pt idx="2688" formatCode="General">
                  <c:v>-4.63779E-2</c:v>
                </c:pt>
                <c:pt idx="2689" formatCode="General">
                  <c:v>-4.7871299999999999E-2</c:v>
                </c:pt>
                <c:pt idx="2690" formatCode="General">
                  <c:v>-4.9285299999999997E-2</c:v>
                </c:pt>
                <c:pt idx="2691" formatCode="General">
                  <c:v>-5.0624200000000001E-2</c:v>
                </c:pt>
                <c:pt idx="2692" formatCode="General">
                  <c:v>-5.18898E-2</c:v>
                </c:pt>
                <c:pt idx="2693" formatCode="General">
                  <c:v>-5.3081900000000001E-2</c:v>
                </c:pt>
                <c:pt idx="2694" formatCode="General">
                  <c:v>-5.4196599999999998E-2</c:v>
                </c:pt>
                <c:pt idx="2695" formatCode="General">
                  <c:v>-5.5225999999999997E-2</c:v>
                </c:pt>
                <c:pt idx="2696" formatCode="General">
                  <c:v>-5.6161599999999999E-2</c:v>
                </c:pt>
                <c:pt idx="2697" formatCode="General">
                  <c:v>-5.6998199999999999E-2</c:v>
                </c:pt>
                <c:pt idx="2698" formatCode="General">
                  <c:v>-5.77371E-2</c:v>
                </c:pt>
                <c:pt idx="2699" formatCode="General">
                  <c:v>-5.8384400000000003E-2</c:v>
                </c:pt>
                <c:pt idx="2700" formatCode="General">
                  <c:v>-5.8942599999999998E-2</c:v>
                </c:pt>
                <c:pt idx="2701" formatCode="General">
                  <c:v>-5.9404600000000002E-2</c:v>
                </c:pt>
                <c:pt idx="2702" formatCode="General">
                  <c:v>-5.9755799999999998E-2</c:v>
                </c:pt>
                <c:pt idx="2703" formatCode="General">
                  <c:v>-5.9982599999999997E-2</c:v>
                </c:pt>
                <c:pt idx="2704" formatCode="General">
                  <c:v>-6.0078800000000002E-2</c:v>
                </c:pt>
                <c:pt idx="2705" formatCode="General">
                  <c:v>-6.0044399999999998E-2</c:v>
                </c:pt>
                <c:pt idx="2706" formatCode="General">
                  <c:v>-5.9882100000000001E-2</c:v>
                </c:pt>
                <c:pt idx="2707" formatCode="General">
                  <c:v>-5.9593399999999998E-2</c:v>
                </c:pt>
                <c:pt idx="2708" formatCode="General">
                  <c:v>-5.9176399999999997E-2</c:v>
                </c:pt>
                <c:pt idx="2709" formatCode="General">
                  <c:v>-5.8626600000000001E-2</c:v>
                </c:pt>
                <c:pt idx="2710" formatCode="General">
                  <c:v>-5.7939699999999997E-2</c:v>
                </c:pt>
                <c:pt idx="2711" formatCode="General">
                  <c:v>-5.71136E-2</c:v>
                </c:pt>
                <c:pt idx="2712" formatCode="General">
                  <c:v>-5.6149999999999999E-2</c:v>
                </c:pt>
                <c:pt idx="2713" formatCode="General">
                  <c:v>-5.50567E-2</c:v>
                </c:pt>
                <c:pt idx="2714" formatCode="General">
                  <c:v>-5.3844599999999999E-2</c:v>
                </c:pt>
                <c:pt idx="2715" formatCode="General">
                  <c:v>-5.2520699999999997E-2</c:v>
                </c:pt>
                <c:pt idx="2716" formatCode="General">
                  <c:v>-5.1084999999999998E-2</c:v>
                </c:pt>
                <c:pt idx="2717" formatCode="General">
                  <c:v>-4.9534599999999998E-2</c:v>
                </c:pt>
                <c:pt idx="2718" formatCode="General">
                  <c:v>-4.7870500000000003E-2</c:v>
                </c:pt>
                <c:pt idx="2719" formatCode="General">
                  <c:v>-4.6097199999999998E-2</c:v>
                </c:pt>
                <c:pt idx="2720" formatCode="General">
                  <c:v>-4.4218E-2</c:v>
                </c:pt>
                <c:pt idx="2721" formatCode="General">
                  <c:v>-4.2236799999999998E-2</c:v>
                </c:pt>
                <c:pt idx="2722" formatCode="General">
                  <c:v>-4.0160500000000002E-2</c:v>
                </c:pt>
                <c:pt idx="2723" formatCode="General">
                  <c:v>-3.7998200000000003E-2</c:v>
                </c:pt>
                <c:pt idx="2724" formatCode="General">
                  <c:v>-3.5757299999999999E-2</c:v>
                </c:pt>
                <c:pt idx="2725" formatCode="General">
                  <c:v>-3.3439099999999999E-2</c:v>
                </c:pt>
                <c:pt idx="2726" formatCode="General">
                  <c:v>-3.1037700000000001E-2</c:v>
                </c:pt>
                <c:pt idx="2727" formatCode="General">
                  <c:v>-2.85428E-2</c:v>
                </c:pt>
                <c:pt idx="2728" formatCode="General">
                  <c:v>-2.5950899999999999E-2</c:v>
                </c:pt>
                <c:pt idx="2729" formatCode="General">
                  <c:v>-2.3272000000000001E-2</c:v>
                </c:pt>
                <c:pt idx="2730" formatCode="General">
                  <c:v>-2.0521500000000002E-2</c:v>
                </c:pt>
                <c:pt idx="2731" formatCode="General">
                  <c:v>-1.7703799999999999E-2</c:v>
                </c:pt>
                <c:pt idx="2732" formatCode="General">
                  <c:v>-1.4810500000000001E-2</c:v>
                </c:pt>
                <c:pt idx="2733" formatCode="General">
                  <c:v>-1.18342E-2</c:v>
                </c:pt>
                <c:pt idx="2734">
                  <c:v>-8.7755000000000003E-3</c:v>
                </c:pt>
                <c:pt idx="2735">
                  <c:v>-5.6359499999999998E-3</c:v>
                </c:pt>
                <c:pt idx="2736">
                  <c:v>-2.4133900000000001E-3</c:v>
                </c:pt>
                <c:pt idx="2737">
                  <c:v>8.9349199999999996E-4</c:v>
                </c:pt>
                <c:pt idx="2738">
                  <c:v>4.2839799999999997E-3</c:v>
                </c:pt>
                <c:pt idx="2739">
                  <c:v>7.7621299999999999E-3</c:v>
                </c:pt>
                <c:pt idx="2740" formatCode="General">
                  <c:v>1.13375E-2</c:v>
                </c:pt>
                <c:pt idx="2741" formatCode="General">
                  <c:v>1.5014400000000001E-2</c:v>
                </c:pt>
                <c:pt idx="2742" formatCode="General">
                  <c:v>1.87843E-2</c:v>
                </c:pt>
                <c:pt idx="2743" formatCode="General">
                  <c:v>2.26331E-2</c:v>
                </c:pt>
                <c:pt idx="2744" formatCode="General">
                  <c:v>2.6554899999999999E-2</c:v>
                </c:pt>
                <c:pt idx="2745" formatCode="General">
                  <c:v>3.0552599999999999E-2</c:v>
                </c:pt>
                <c:pt idx="2746" formatCode="General">
                  <c:v>3.4629500000000001E-2</c:v>
                </c:pt>
                <c:pt idx="2747" formatCode="General">
                  <c:v>3.8784300000000001E-2</c:v>
                </c:pt>
                <c:pt idx="2748" formatCode="General">
                  <c:v>4.3013799999999998E-2</c:v>
                </c:pt>
                <c:pt idx="2749" formatCode="General">
                  <c:v>4.7315400000000001E-2</c:v>
                </c:pt>
                <c:pt idx="2750" formatCode="General">
                  <c:v>5.1685799999999997E-2</c:v>
                </c:pt>
                <c:pt idx="2751" formatCode="General">
                  <c:v>5.6119200000000001E-2</c:v>
                </c:pt>
                <c:pt idx="2752" formatCode="General">
                  <c:v>6.0607800000000003E-2</c:v>
                </c:pt>
                <c:pt idx="2753" formatCode="General">
                  <c:v>6.5142199999999997E-2</c:v>
                </c:pt>
                <c:pt idx="2754" formatCode="General">
                  <c:v>6.9712399999999994E-2</c:v>
                </c:pt>
                <c:pt idx="2755" formatCode="General">
                  <c:v>7.4312199999999995E-2</c:v>
                </c:pt>
                <c:pt idx="2756" formatCode="General">
                  <c:v>7.8941800000000006E-2</c:v>
                </c:pt>
                <c:pt idx="2757" formatCode="General">
                  <c:v>8.3603800000000006E-2</c:v>
                </c:pt>
                <c:pt idx="2758" formatCode="General">
                  <c:v>8.8295299999999993E-2</c:v>
                </c:pt>
                <c:pt idx="2759" formatCode="General">
                  <c:v>9.3009400000000006E-2</c:v>
                </c:pt>
                <c:pt idx="2760" formatCode="General">
                  <c:v>9.7747200000000006E-2</c:v>
                </c:pt>
                <c:pt idx="2761" formatCode="General">
                  <c:v>0.102522</c:v>
                </c:pt>
                <c:pt idx="2762" formatCode="General">
                  <c:v>0.107345</c:v>
                </c:pt>
                <c:pt idx="2763" formatCode="General">
                  <c:v>0.11221399999999999</c:v>
                </c:pt>
                <c:pt idx="2764" formatCode="General">
                  <c:v>0.11711100000000001</c:v>
                </c:pt>
                <c:pt idx="2765" formatCode="General">
                  <c:v>0.12201099999999999</c:v>
                </c:pt>
                <c:pt idx="2766" formatCode="General">
                  <c:v>0.12689600000000001</c:v>
                </c:pt>
                <c:pt idx="2767" formatCode="General">
                  <c:v>0.13175799999999999</c:v>
                </c:pt>
                <c:pt idx="2768" formatCode="General">
                  <c:v>0.13659299999999999</c:v>
                </c:pt>
                <c:pt idx="2769" formatCode="General">
                  <c:v>0.14139699999999999</c:v>
                </c:pt>
                <c:pt idx="2770" formatCode="General">
                  <c:v>0.14615700000000001</c:v>
                </c:pt>
                <c:pt idx="2771" formatCode="General">
                  <c:v>0.15085999999999999</c:v>
                </c:pt>
                <c:pt idx="2772" formatCode="General">
                  <c:v>0.155498</c:v>
                </c:pt>
                <c:pt idx="2773" formatCode="General">
                  <c:v>0.16006799999999999</c:v>
                </c:pt>
                <c:pt idx="2774" formatCode="General">
                  <c:v>0.16456899999999999</c:v>
                </c:pt>
                <c:pt idx="2775" formatCode="General">
                  <c:v>0.16900599999999999</c:v>
                </c:pt>
                <c:pt idx="2776" formatCode="General">
                  <c:v>0.17338300000000001</c:v>
                </c:pt>
                <c:pt idx="2777" formatCode="General">
                  <c:v>0.1777</c:v>
                </c:pt>
                <c:pt idx="2778" formatCode="General">
                  <c:v>0.18195500000000001</c:v>
                </c:pt>
                <c:pt idx="2779" formatCode="General">
                  <c:v>0.186144</c:v>
                </c:pt>
                <c:pt idx="2780" formatCode="General">
                  <c:v>0.190271</c:v>
                </c:pt>
                <c:pt idx="2781" formatCode="General">
                  <c:v>0.194328</c:v>
                </c:pt>
                <c:pt idx="2782" formatCode="General">
                  <c:v>0.19830200000000001</c:v>
                </c:pt>
                <c:pt idx="2783" formatCode="General">
                  <c:v>0.202177</c:v>
                </c:pt>
                <c:pt idx="2784" formatCode="General">
                  <c:v>0.20594699999999999</c:v>
                </c:pt>
                <c:pt idx="2785" formatCode="General">
                  <c:v>0.209619</c:v>
                </c:pt>
                <c:pt idx="2786" formatCode="General">
                  <c:v>0.213196</c:v>
                </c:pt>
                <c:pt idx="2787" formatCode="General">
                  <c:v>0.21667900000000001</c:v>
                </c:pt>
                <c:pt idx="2788" formatCode="General">
                  <c:v>0.22006500000000001</c:v>
                </c:pt>
                <c:pt idx="2789" formatCode="General">
                  <c:v>0.22334999999999999</c:v>
                </c:pt>
                <c:pt idx="2790" formatCode="General">
                  <c:v>0.22652600000000001</c:v>
                </c:pt>
                <c:pt idx="2791" formatCode="General">
                  <c:v>0.22958600000000001</c:v>
                </c:pt>
                <c:pt idx="2792" formatCode="General">
                  <c:v>0.23252200000000001</c:v>
                </c:pt>
                <c:pt idx="2793" formatCode="General">
                  <c:v>0.23533200000000001</c:v>
                </c:pt>
                <c:pt idx="2794" formatCode="General">
                  <c:v>0.238009</c:v>
                </c:pt>
                <c:pt idx="2795" formatCode="General">
                  <c:v>0.24054800000000001</c:v>
                </c:pt>
                <c:pt idx="2796" formatCode="General">
                  <c:v>0.242951</c:v>
                </c:pt>
                <c:pt idx="2797" formatCode="General">
                  <c:v>0.245225</c:v>
                </c:pt>
                <c:pt idx="2798" formatCode="General">
                  <c:v>0.24737700000000001</c:v>
                </c:pt>
                <c:pt idx="2799" formatCode="General">
                  <c:v>0.24940399999999999</c:v>
                </c:pt>
                <c:pt idx="2800" formatCode="General">
                  <c:v>0.25130000000000002</c:v>
                </c:pt>
                <c:pt idx="2801" formatCode="General">
                  <c:v>0.25306499999999998</c:v>
                </c:pt>
                <c:pt idx="2802" formatCode="General">
                  <c:v>0.25470100000000001</c:v>
                </c:pt>
                <c:pt idx="2803" formatCode="General">
                  <c:v>0.25621100000000002</c:v>
                </c:pt>
                <c:pt idx="2804" formatCode="General">
                  <c:v>0.25759300000000002</c:v>
                </c:pt>
                <c:pt idx="2805" formatCode="General">
                  <c:v>0.25884400000000002</c:v>
                </c:pt>
                <c:pt idx="2806" formatCode="General">
                  <c:v>0.25996200000000003</c:v>
                </c:pt>
                <c:pt idx="2807" formatCode="General">
                  <c:v>0.26094899999999999</c:v>
                </c:pt>
                <c:pt idx="2808" formatCode="General">
                  <c:v>0.26180700000000001</c:v>
                </c:pt>
                <c:pt idx="2809" formatCode="General">
                  <c:v>0.26253900000000002</c:v>
                </c:pt>
                <c:pt idx="2810" formatCode="General">
                  <c:v>0.26314599999999999</c:v>
                </c:pt>
                <c:pt idx="2811" formatCode="General">
                  <c:v>0.263627</c:v>
                </c:pt>
                <c:pt idx="2812" formatCode="General">
                  <c:v>0.263986</c:v>
                </c:pt>
                <c:pt idx="2813" formatCode="General">
                  <c:v>0.26422299999999999</c:v>
                </c:pt>
                <c:pt idx="2814" formatCode="General">
                  <c:v>0.26433299999999998</c:v>
                </c:pt>
                <c:pt idx="2815" formatCode="General">
                  <c:v>0.26430700000000001</c:v>
                </c:pt>
                <c:pt idx="2816" formatCode="General">
                  <c:v>0.26414500000000002</c:v>
                </c:pt>
                <c:pt idx="2817" formatCode="General">
                  <c:v>0.26385900000000001</c:v>
                </c:pt>
                <c:pt idx="2818" formatCode="General">
                  <c:v>0.26345800000000003</c:v>
                </c:pt>
                <c:pt idx="2819" formatCode="General">
                  <c:v>0.26294099999999998</c:v>
                </c:pt>
                <c:pt idx="2820" formatCode="General">
                  <c:v>0.26230199999999998</c:v>
                </c:pt>
                <c:pt idx="2821" formatCode="General">
                  <c:v>0.26153900000000002</c:v>
                </c:pt>
                <c:pt idx="2822" formatCode="General">
                  <c:v>0.260656</c:v>
                </c:pt>
                <c:pt idx="2823" formatCode="General">
                  <c:v>0.25965100000000002</c:v>
                </c:pt>
                <c:pt idx="2824" formatCode="General">
                  <c:v>0.25851299999999999</c:v>
                </c:pt>
                <c:pt idx="2825" formatCode="General">
                  <c:v>0.25722899999999999</c:v>
                </c:pt>
                <c:pt idx="2826" formatCode="General">
                  <c:v>0.25579499999999999</c:v>
                </c:pt>
                <c:pt idx="2827" formatCode="General">
                  <c:v>0.25422</c:v>
                </c:pt>
                <c:pt idx="2828" formatCode="General">
                  <c:v>0.25251499999999999</c:v>
                </c:pt>
                <c:pt idx="2829" formatCode="General">
                  <c:v>0.250691</c:v>
                </c:pt>
                <c:pt idx="2830" formatCode="General">
                  <c:v>0.248756</c:v>
                </c:pt>
                <c:pt idx="2831" formatCode="General">
                  <c:v>0.24671399999999999</c:v>
                </c:pt>
                <c:pt idx="2832" formatCode="General">
                  <c:v>0.24456900000000001</c:v>
                </c:pt>
                <c:pt idx="2833" formatCode="General">
                  <c:v>0.24232000000000001</c:v>
                </c:pt>
                <c:pt idx="2834" formatCode="General">
                  <c:v>0.23996899999999999</c:v>
                </c:pt>
                <c:pt idx="2835" formatCode="General">
                  <c:v>0.23751900000000001</c:v>
                </c:pt>
                <c:pt idx="2836" formatCode="General">
                  <c:v>0.234984</c:v>
                </c:pt>
                <c:pt idx="2837" formatCode="General">
                  <c:v>0.232374</c:v>
                </c:pt>
                <c:pt idx="2838" formatCode="General">
                  <c:v>0.22969200000000001</c:v>
                </c:pt>
                <c:pt idx="2839" formatCode="General">
                  <c:v>0.22693199999999999</c:v>
                </c:pt>
                <c:pt idx="2840" formatCode="General">
                  <c:v>0.22409399999999999</c:v>
                </c:pt>
                <c:pt idx="2841" formatCode="General">
                  <c:v>0.22117400000000001</c:v>
                </c:pt>
                <c:pt idx="2842" formatCode="General">
                  <c:v>0.218166</c:v>
                </c:pt>
                <c:pt idx="2843" formatCode="General">
                  <c:v>0.215061</c:v>
                </c:pt>
                <c:pt idx="2844" formatCode="General">
                  <c:v>0.21186199999999999</c:v>
                </c:pt>
                <c:pt idx="2845" formatCode="General">
                  <c:v>0.20858299999999999</c:v>
                </c:pt>
                <c:pt idx="2846" formatCode="General">
                  <c:v>0.205234</c:v>
                </c:pt>
                <c:pt idx="2847" formatCode="General">
                  <c:v>0.201818</c:v>
                </c:pt>
                <c:pt idx="2848" formatCode="General">
                  <c:v>0.19833200000000001</c:v>
                </c:pt>
                <c:pt idx="2849" formatCode="General">
                  <c:v>0.194776</c:v>
                </c:pt>
                <c:pt idx="2850" formatCode="General">
                  <c:v>0.191161</c:v>
                </c:pt>
                <c:pt idx="2851" formatCode="General">
                  <c:v>0.187503</c:v>
                </c:pt>
                <c:pt idx="2852" formatCode="General">
                  <c:v>0.183811</c:v>
                </c:pt>
                <c:pt idx="2853" formatCode="General">
                  <c:v>0.180087</c:v>
                </c:pt>
                <c:pt idx="2854" formatCode="General">
                  <c:v>0.17632800000000001</c:v>
                </c:pt>
                <c:pt idx="2855" formatCode="General">
                  <c:v>0.17253499999999999</c:v>
                </c:pt>
                <c:pt idx="2856" formatCode="General">
                  <c:v>0.16871</c:v>
                </c:pt>
                <c:pt idx="2857" formatCode="General">
                  <c:v>0.164857</c:v>
                </c:pt>
                <c:pt idx="2858" formatCode="General">
                  <c:v>0.160972</c:v>
                </c:pt>
                <c:pt idx="2859" formatCode="General">
                  <c:v>0.157054</c:v>
                </c:pt>
                <c:pt idx="2860" formatCode="General">
                  <c:v>0.153112</c:v>
                </c:pt>
                <c:pt idx="2861" formatCode="General">
                  <c:v>0.14915800000000001</c:v>
                </c:pt>
                <c:pt idx="2862" formatCode="General">
                  <c:v>0.145204</c:v>
                </c:pt>
                <c:pt idx="2863" formatCode="General">
                  <c:v>0.14125499999999999</c:v>
                </c:pt>
                <c:pt idx="2864" formatCode="General">
                  <c:v>0.13730999999999999</c:v>
                </c:pt>
                <c:pt idx="2865" formatCode="General">
                  <c:v>0.13336799999999999</c:v>
                </c:pt>
                <c:pt idx="2866" formatCode="General">
                  <c:v>0.12942200000000001</c:v>
                </c:pt>
                <c:pt idx="2867" formatCode="General">
                  <c:v>0.125469</c:v>
                </c:pt>
                <c:pt idx="2868" formatCode="General">
                  <c:v>0.121506</c:v>
                </c:pt>
                <c:pt idx="2869" formatCode="General">
                  <c:v>0.117539</c:v>
                </c:pt>
                <c:pt idx="2870" formatCode="General">
                  <c:v>0.113569</c:v>
                </c:pt>
                <c:pt idx="2871" formatCode="General">
                  <c:v>0.109598</c:v>
                </c:pt>
                <c:pt idx="2872" formatCode="General">
                  <c:v>0.105619</c:v>
                </c:pt>
                <c:pt idx="2873" formatCode="General">
                  <c:v>0.10162499999999999</c:v>
                </c:pt>
                <c:pt idx="2874" formatCode="General">
                  <c:v>9.7607200000000005E-2</c:v>
                </c:pt>
                <c:pt idx="2875" formatCode="General">
                  <c:v>9.3565899999999994E-2</c:v>
                </c:pt>
                <c:pt idx="2876" formatCode="General">
                  <c:v>8.9508799999999999E-2</c:v>
                </c:pt>
                <c:pt idx="2877" formatCode="General">
                  <c:v>8.5450499999999999E-2</c:v>
                </c:pt>
                <c:pt idx="2878" formatCode="General">
                  <c:v>8.1402299999999997E-2</c:v>
                </c:pt>
                <c:pt idx="2879" formatCode="General">
                  <c:v>7.7367900000000003E-2</c:v>
                </c:pt>
                <c:pt idx="2880" formatCode="General">
                  <c:v>7.3348200000000002E-2</c:v>
                </c:pt>
                <c:pt idx="2881" formatCode="General">
                  <c:v>6.9349099999999997E-2</c:v>
                </c:pt>
                <c:pt idx="2882" formatCode="General">
                  <c:v>6.5379499999999993E-2</c:v>
                </c:pt>
                <c:pt idx="2883" formatCode="General">
                  <c:v>6.1441900000000001E-2</c:v>
                </c:pt>
                <c:pt idx="2884" formatCode="General">
                  <c:v>5.7532100000000003E-2</c:v>
                </c:pt>
                <c:pt idx="2885" formatCode="General">
                  <c:v>5.36458E-2</c:v>
                </c:pt>
                <c:pt idx="2886" formatCode="General">
                  <c:v>4.9785900000000001E-2</c:v>
                </c:pt>
                <c:pt idx="2887" formatCode="General">
                  <c:v>4.5958899999999997E-2</c:v>
                </c:pt>
                <c:pt idx="2888" formatCode="General">
                  <c:v>4.21693E-2</c:v>
                </c:pt>
                <c:pt idx="2889" formatCode="General">
                  <c:v>3.8417E-2</c:v>
                </c:pt>
                <c:pt idx="2890" formatCode="General">
                  <c:v>3.4699000000000001E-2</c:v>
                </c:pt>
                <c:pt idx="2891" formatCode="General">
                  <c:v>3.1013499999999999E-2</c:v>
                </c:pt>
                <c:pt idx="2892" formatCode="General">
                  <c:v>2.73615E-2</c:v>
                </c:pt>
                <c:pt idx="2893" formatCode="General">
                  <c:v>2.3747600000000001E-2</c:v>
                </c:pt>
                <c:pt idx="2894" formatCode="General">
                  <c:v>2.01788E-2</c:v>
                </c:pt>
                <c:pt idx="2895" formatCode="General">
                  <c:v>1.66602E-2</c:v>
                </c:pt>
                <c:pt idx="2896" formatCode="General">
                  <c:v>1.319E-2</c:v>
                </c:pt>
                <c:pt idx="2897">
                  <c:v>9.7592600000000005E-3</c:v>
                </c:pt>
                <c:pt idx="2898">
                  <c:v>6.3601600000000001E-3</c:v>
                </c:pt>
                <c:pt idx="2899">
                  <c:v>2.9932800000000001E-3</c:v>
                </c:pt>
                <c:pt idx="2900">
                  <c:v>-3.3430599999999998E-4</c:v>
                </c:pt>
                <c:pt idx="2901">
                  <c:v>-3.61569E-3</c:v>
                </c:pt>
                <c:pt idx="2902">
                  <c:v>-6.8455499999999997E-3</c:v>
                </c:pt>
                <c:pt idx="2903" formatCode="General">
                  <c:v>-1.0016600000000001E-2</c:v>
                </c:pt>
                <c:pt idx="2904" formatCode="General">
                  <c:v>-1.31194E-2</c:v>
                </c:pt>
                <c:pt idx="2905" formatCode="General">
                  <c:v>-1.6146600000000001E-2</c:v>
                </c:pt>
                <c:pt idx="2906" formatCode="General">
                  <c:v>-1.90958E-2</c:v>
                </c:pt>
                <c:pt idx="2907" formatCode="General">
                  <c:v>-2.19671E-2</c:v>
                </c:pt>
                <c:pt idx="2908" formatCode="General">
                  <c:v>-2.47631E-2</c:v>
                </c:pt>
                <c:pt idx="2909" formatCode="General">
                  <c:v>-2.74871E-2</c:v>
                </c:pt>
                <c:pt idx="2910" formatCode="General">
                  <c:v>-3.01383E-2</c:v>
                </c:pt>
                <c:pt idx="2911" formatCode="General">
                  <c:v>-3.27053E-2</c:v>
                </c:pt>
                <c:pt idx="2912" formatCode="General">
                  <c:v>-3.5170399999999997E-2</c:v>
                </c:pt>
                <c:pt idx="2913" formatCode="General">
                  <c:v>-3.7518999999999997E-2</c:v>
                </c:pt>
                <c:pt idx="2914" formatCode="General">
                  <c:v>-3.9746200000000002E-2</c:v>
                </c:pt>
                <c:pt idx="2915" formatCode="General">
                  <c:v>-4.1854200000000001E-2</c:v>
                </c:pt>
                <c:pt idx="2916" formatCode="General">
                  <c:v>-4.3847499999999998E-2</c:v>
                </c:pt>
                <c:pt idx="2917" formatCode="General">
                  <c:v>-4.5730199999999999E-2</c:v>
                </c:pt>
                <c:pt idx="2918" formatCode="General">
                  <c:v>-4.7504299999999999E-2</c:v>
                </c:pt>
                <c:pt idx="2919" formatCode="General">
                  <c:v>-4.9168999999999997E-2</c:v>
                </c:pt>
                <c:pt idx="2920" formatCode="General">
                  <c:v>-5.0723499999999998E-2</c:v>
                </c:pt>
                <c:pt idx="2921" formatCode="General">
                  <c:v>-5.2169800000000002E-2</c:v>
                </c:pt>
                <c:pt idx="2922" formatCode="General">
                  <c:v>-5.3512700000000003E-2</c:v>
                </c:pt>
                <c:pt idx="2923" formatCode="General">
                  <c:v>-5.4757199999999999E-2</c:v>
                </c:pt>
                <c:pt idx="2924" formatCode="General">
                  <c:v>-5.5908699999999999E-2</c:v>
                </c:pt>
                <c:pt idx="2925" formatCode="General">
                  <c:v>-5.6974900000000002E-2</c:v>
                </c:pt>
                <c:pt idx="2926" formatCode="General">
                  <c:v>-5.7964599999999998E-2</c:v>
                </c:pt>
                <c:pt idx="2927" formatCode="General">
                  <c:v>-5.88821E-2</c:v>
                </c:pt>
                <c:pt idx="2928" formatCode="General">
                  <c:v>-5.9722499999999998E-2</c:v>
                </c:pt>
                <c:pt idx="2929" formatCode="General">
                  <c:v>-6.0474800000000002E-2</c:v>
                </c:pt>
                <c:pt idx="2930" formatCode="General">
                  <c:v>-6.1128599999999998E-2</c:v>
                </c:pt>
                <c:pt idx="2931" formatCode="General">
                  <c:v>-6.1678299999999998E-2</c:v>
                </c:pt>
                <c:pt idx="2932" formatCode="General">
                  <c:v>-6.2120799999999997E-2</c:v>
                </c:pt>
                <c:pt idx="2933" formatCode="General">
                  <c:v>-6.2452899999999999E-2</c:v>
                </c:pt>
                <c:pt idx="2934" formatCode="General">
                  <c:v>-6.2671000000000004E-2</c:v>
                </c:pt>
                <c:pt idx="2935" formatCode="General">
                  <c:v>-6.2773099999999998E-2</c:v>
                </c:pt>
                <c:pt idx="2936" formatCode="General">
                  <c:v>-6.2759999999999996E-2</c:v>
                </c:pt>
                <c:pt idx="2937" formatCode="General">
                  <c:v>-6.2635200000000002E-2</c:v>
                </c:pt>
                <c:pt idx="2938" formatCode="General">
                  <c:v>-6.2402399999999997E-2</c:v>
                </c:pt>
                <c:pt idx="2939" formatCode="General">
                  <c:v>-6.2062300000000001E-2</c:v>
                </c:pt>
                <c:pt idx="2940" formatCode="General">
                  <c:v>-6.1611899999999997E-2</c:v>
                </c:pt>
                <c:pt idx="2941" formatCode="General">
                  <c:v>-6.1050500000000001E-2</c:v>
                </c:pt>
                <c:pt idx="2942" formatCode="General">
                  <c:v>-6.0385800000000003E-2</c:v>
                </c:pt>
                <c:pt idx="2943" formatCode="General">
                  <c:v>-5.9630099999999998E-2</c:v>
                </c:pt>
                <c:pt idx="2944" formatCode="General">
                  <c:v>-5.8792700000000003E-2</c:v>
                </c:pt>
                <c:pt idx="2945" formatCode="General">
                  <c:v>-5.7877199999999997E-2</c:v>
                </c:pt>
                <c:pt idx="2946" formatCode="General">
                  <c:v>-5.6887300000000002E-2</c:v>
                </c:pt>
                <c:pt idx="2947" formatCode="General">
                  <c:v>-5.5828999999999997E-2</c:v>
                </c:pt>
                <c:pt idx="2948" formatCode="General">
                  <c:v>-5.4704000000000003E-2</c:v>
                </c:pt>
                <c:pt idx="2949" formatCode="General">
                  <c:v>-5.35056E-2</c:v>
                </c:pt>
                <c:pt idx="2950" formatCode="General">
                  <c:v>-5.2222400000000002E-2</c:v>
                </c:pt>
                <c:pt idx="2951" formatCode="General">
                  <c:v>-5.08447E-2</c:v>
                </c:pt>
                <c:pt idx="2952" formatCode="General">
                  <c:v>-4.9367800000000003E-2</c:v>
                </c:pt>
                <c:pt idx="2953" formatCode="General">
                  <c:v>-4.7789999999999999E-2</c:v>
                </c:pt>
                <c:pt idx="2954" formatCode="General">
                  <c:v>-4.6109999999999998E-2</c:v>
                </c:pt>
                <c:pt idx="2955" formatCode="General">
                  <c:v>-4.4326699999999997E-2</c:v>
                </c:pt>
                <c:pt idx="2956" formatCode="General">
                  <c:v>-4.24444E-2</c:v>
                </c:pt>
                <c:pt idx="2957" formatCode="General">
                  <c:v>-4.0475299999999999E-2</c:v>
                </c:pt>
                <c:pt idx="2958" formatCode="General">
                  <c:v>-3.8433700000000001E-2</c:v>
                </c:pt>
                <c:pt idx="2959" formatCode="General">
                  <c:v>-3.6325900000000001E-2</c:v>
                </c:pt>
                <c:pt idx="2960" formatCode="General">
                  <c:v>-3.41505E-2</c:v>
                </c:pt>
                <c:pt idx="2961" formatCode="General">
                  <c:v>-3.1908899999999997E-2</c:v>
                </c:pt>
                <c:pt idx="2962" formatCode="General">
                  <c:v>-2.9610899999999999E-2</c:v>
                </c:pt>
                <c:pt idx="2963" formatCode="General">
                  <c:v>-2.7267400000000001E-2</c:v>
                </c:pt>
                <c:pt idx="2964" formatCode="General">
                  <c:v>-2.4883300000000001E-2</c:v>
                </c:pt>
                <c:pt idx="2965" formatCode="General">
                  <c:v>-2.2460299999999999E-2</c:v>
                </c:pt>
                <c:pt idx="2966" formatCode="General">
                  <c:v>-2.0003400000000001E-2</c:v>
                </c:pt>
                <c:pt idx="2967" formatCode="General">
                  <c:v>-1.7519300000000002E-2</c:v>
                </c:pt>
                <c:pt idx="2968" formatCode="General">
                  <c:v>-1.5011699999999999E-2</c:v>
                </c:pt>
                <c:pt idx="2969" formatCode="General">
                  <c:v>-1.24796E-2</c:v>
                </c:pt>
                <c:pt idx="2970">
                  <c:v>-9.9171399999999996E-3</c:v>
                </c:pt>
                <c:pt idx="2971">
                  <c:v>-7.31038E-3</c:v>
                </c:pt>
                <c:pt idx="2972">
                  <c:v>-4.6389600000000001E-3</c:v>
                </c:pt>
                <c:pt idx="2973">
                  <c:v>-1.8849699999999999E-3</c:v>
                </c:pt>
                <c:pt idx="2974">
                  <c:v>9.5861099999999995E-4</c:v>
                </c:pt>
                <c:pt idx="2975">
                  <c:v>3.8878200000000002E-3</c:v>
                </c:pt>
                <c:pt idx="2976">
                  <c:v>6.8937900000000003E-3</c:v>
                </c:pt>
                <c:pt idx="2977">
                  <c:v>9.9684300000000003E-3</c:v>
                </c:pt>
                <c:pt idx="2978" formatCode="General">
                  <c:v>1.3106E-2</c:v>
                </c:pt>
                <c:pt idx="2979" formatCode="General">
                  <c:v>1.63009E-2</c:v>
                </c:pt>
                <c:pt idx="2980" formatCode="General">
                  <c:v>1.9545900000000001E-2</c:v>
                </c:pt>
                <c:pt idx="2981" formatCode="General">
                  <c:v>2.2833099999999999E-2</c:v>
                </c:pt>
                <c:pt idx="2982" formatCode="General">
                  <c:v>2.6156800000000001E-2</c:v>
                </c:pt>
                <c:pt idx="2983" formatCode="General">
                  <c:v>2.9512199999999999E-2</c:v>
                </c:pt>
                <c:pt idx="2984" formatCode="General">
                  <c:v>3.2892900000000003E-2</c:v>
                </c:pt>
                <c:pt idx="2985" formatCode="General">
                  <c:v>3.6293400000000003E-2</c:v>
                </c:pt>
                <c:pt idx="2986" formatCode="General">
                  <c:v>3.9715E-2</c:v>
                </c:pt>
                <c:pt idx="2987" formatCode="General">
                  <c:v>4.3162699999999998E-2</c:v>
                </c:pt>
                <c:pt idx="2988" formatCode="General">
                  <c:v>4.6637100000000001E-2</c:v>
                </c:pt>
                <c:pt idx="2989" formatCode="General">
                  <c:v>5.0134100000000001E-2</c:v>
                </c:pt>
                <c:pt idx="2990" formatCode="General">
                  <c:v>5.3653300000000001E-2</c:v>
                </c:pt>
                <c:pt idx="2991" formatCode="General">
                  <c:v>5.7200800000000003E-2</c:v>
                </c:pt>
                <c:pt idx="2992" formatCode="General">
                  <c:v>6.0780599999999997E-2</c:v>
                </c:pt>
                <c:pt idx="2993" formatCode="General">
                  <c:v>6.4385899999999996E-2</c:v>
                </c:pt>
                <c:pt idx="2994" formatCode="General">
                  <c:v>6.8002099999999996E-2</c:v>
                </c:pt>
                <c:pt idx="2995" formatCode="General">
                  <c:v>7.1613899999999994E-2</c:v>
                </c:pt>
                <c:pt idx="2996" formatCode="General">
                  <c:v>7.5211E-2</c:v>
                </c:pt>
                <c:pt idx="2997" formatCode="General">
                  <c:v>7.8790899999999997E-2</c:v>
                </c:pt>
                <c:pt idx="2998" formatCode="General">
                  <c:v>8.23599E-2</c:v>
                </c:pt>
                <c:pt idx="2999" formatCode="General">
                  <c:v>8.5927699999999996E-2</c:v>
                </c:pt>
                <c:pt idx="3000" formatCode="General">
                  <c:v>8.9499700000000001E-2</c:v>
                </c:pt>
                <c:pt idx="3001" formatCode="General">
                  <c:v>9.3075500000000005E-2</c:v>
                </c:pt>
                <c:pt idx="3002" formatCode="General">
                  <c:v>9.66529E-2</c:v>
                </c:pt>
                <c:pt idx="3003" formatCode="General">
                  <c:v>0.10023</c:v>
                </c:pt>
                <c:pt idx="3004" formatCode="General">
                  <c:v>0.10380499999999999</c:v>
                </c:pt>
                <c:pt idx="3005" formatCode="General">
                  <c:v>0.107374</c:v>
                </c:pt>
                <c:pt idx="3006" formatCode="General">
                  <c:v>0.110932</c:v>
                </c:pt>
                <c:pt idx="3007" formatCode="General">
                  <c:v>0.114471</c:v>
                </c:pt>
                <c:pt idx="3008" formatCode="General">
                  <c:v>0.117983</c:v>
                </c:pt>
                <c:pt idx="3009" formatCode="General">
                  <c:v>0.121466</c:v>
                </c:pt>
                <c:pt idx="3010" formatCode="General">
                  <c:v>0.12492</c:v>
                </c:pt>
                <c:pt idx="3011" formatCode="General">
                  <c:v>0.12834300000000001</c:v>
                </c:pt>
                <c:pt idx="3012" formatCode="General">
                  <c:v>0.13173299999999999</c:v>
                </c:pt>
                <c:pt idx="3013" formatCode="General">
                  <c:v>0.13508200000000001</c:v>
                </c:pt>
                <c:pt idx="3014" formatCode="General">
                  <c:v>0.13838700000000001</c:v>
                </c:pt>
                <c:pt idx="3015" formatCode="General">
                  <c:v>0.14164099999999999</c:v>
                </c:pt>
                <c:pt idx="3016" formatCode="General">
                  <c:v>0.14483299999999999</c:v>
                </c:pt>
                <c:pt idx="3017" formatCode="General">
                  <c:v>0.14795800000000001</c:v>
                </c:pt>
                <c:pt idx="3018" formatCode="General">
                  <c:v>0.15101400000000001</c:v>
                </c:pt>
                <c:pt idx="3019" formatCode="General">
                  <c:v>0.154001</c:v>
                </c:pt>
                <c:pt idx="3020" formatCode="General">
                  <c:v>0.15692</c:v>
                </c:pt>
                <c:pt idx="3021" formatCode="General">
                  <c:v>0.15977</c:v>
                </c:pt>
                <c:pt idx="3022" formatCode="General">
                  <c:v>0.162549</c:v>
                </c:pt>
                <c:pt idx="3023" formatCode="General">
                  <c:v>0.16525599999999999</c:v>
                </c:pt>
                <c:pt idx="3024" formatCode="General">
                  <c:v>0.16788900000000001</c:v>
                </c:pt>
                <c:pt idx="3025" formatCode="General">
                  <c:v>0.17044899999999999</c:v>
                </c:pt>
                <c:pt idx="3026" formatCode="General">
                  <c:v>0.172927</c:v>
                </c:pt>
                <c:pt idx="3027" formatCode="General">
                  <c:v>0.17530999999999999</c:v>
                </c:pt>
                <c:pt idx="3028" formatCode="General">
                  <c:v>0.177588</c:v>
                </c:pt>
                <c:pt idx="3029" formatCode="General">
                  <c:v>0.17976300000000001</c:v>
                </c:pt>
                <c:pt idx="3030" formatCode="General">
                  <c:v>0.181842</c:v>
                </c:pt>
                <c:pt idx="3031" formatCode="General">
                  <c:v>0.18382899999999999</c:v>
                </c:pt>
                <c:pt idx="3032" formatCode="General">
                  <c:v>0.18572</c:v>
                </c:pt>
                <c:pt idx="3033" formatCode="General">
                  <c:v>0.18750700000000001</c:v>
                </c:pt>
                <c:pt idx="3034" formatCode="General">
                  <c:v>0.189189</c:v>
                </c:pt>
                <c:pt idx="3035" formatCode="General">
                  <c:v>0.19076100000000001</c:v>
                </c:pt>
                <c:pt idx="3036" formatCode="General">
                  <c:v>0.192223</c:v>
                </c:pt>
                <c:pt idx="3037" formatCode="General">
                  <c:v>0.193575</c:v>
                </c:pt>
                <c:pt idx="3038" formatCode="General">
                  <c:v>0.19481899999999999</c:v>
                </c:pt>
                <c:pt idx="3039" formatCode="General">
                  <c:v>0.19595599999999999</c:v>
                </c:pt>
                <c:pt idx="3040" formatCode="General">
                  <c:v>0.19698599999999999</c:v>
                </c:pt>
                <c:pt idx="3041" formatCode="General">
                  <c:v>0.197905</c:v>
                </c:pt>
                <c:pt idx="3042" formatCode="General">
                  <c:v>0.19871800000000001</c:v>
                </c:pt>
                <c:pt idx="3043" formatCode="General">
                  <c:v>0.199429</c:v>
                </c:pt>
                <c:pt idx="3044" formatCode="General">
                  <c:v>0.20003799999999999</c:v>
                </c:pt>
                <c:pt idx="3045" formatCode="General">
                  <c:v>0.200541</c:v>
                </c:pt>
                <c:pt idx="3046" formatCode="General">
                  <c:v>0.200934</c:v>
                </c:pt>
                <c:pt idx="3047" formatCode="General">
                  <c:v>0.201215</c:v>
                </c:pt>
                <c:pt idx="3048" formatCode="General">
                  <c:v>0.20138600000000001</c:v>
                </c:pt>
                <c:pt idx="3049" formatCode="General">
                  <c:v>0.20144100000000001</c:v>
                </c:pt>
                <c:pt idx="3050" formatCode="General">
                  <c:v>0.201376</c:v>
                </c:pt>
                <c:pt idx="3051" formatCode="General">
                  <c:v>0.201182</c:v>
                </c:pt>
                <c:pt idx="3052" formatCode="General">
                  <c:v>0.20085700000000001</c:v>
                </c:pt>
                <c:pt idx="3053" formatCode="General">
                  <c:v>0.20039999999999999</c:v>
                </c:pt>
                <c:pt idx="3054" formatCode="General">
                  <c:v>0.19981399999999999</c:v>
                </c:pt>
                <c:pt idx="3055" formatCode="General">
                  <c:v>0.19910600000000001</c:v>
                </c:pt>
                <c:pt idx="3056" formatCode="General">
                  <c:v>0.19828299999999999</c:v>
                </c:pt>
                <c:pt idx="3057" formatCode="General">
                  <c:v>0.19734399999999999</c:v>
                </c:pt>
                <c:pt idx="3058" formatCode="General">
                  <c:v>0.19628999999999999</c:v>
                </c:pt>
                <c:pt idx="3059" formatCode="General">
                  <c:v>0.19512399999999999</c:v>
                </c:pt>
                <c:pt idx="3060" formatCode="General">
                  <c:v>0.193852</c:v>
                </c:pt>
                <c:pt idx="3061" formatCode="General">
                  <c:v>0.19247300000000001</c:v>
                </c:pt>
                <c:pt idx="3062" formatCode="General">
                  <c:v>0.19098300000000001</c:v>
                </c:pt>
                <c:pt idx="3063" formatCode="General">
                  <c:v>0.18938199999999999</c:v>
                </c:pt>
                <c:pt idx="3064" formatCode="General">
                  <c:v>0.18767400000000001</c:v>
                </c:pt>
                <c:pt idx="3065" formatCode="General">
                  <c:v>0.185865</c:v>
                </c:pt>
                <c:pt idx="3066" formatCode="General">
                  <c:v>0.18395600000000001</c:v>
                </c:pt>
                <c:pt idx="3067" formatCode="General">
                  <c:v>0.181946</c:v>
                </c:pt>
                <c:pt idx="3068" formatCode="General">
                  <c:v>0.17982799999999999</c:v>
                </c:pt>
                <c:pt idx="3069" formatCode="General">
                  <c:v>0.17759800000000001</c:v>
                </c:pt>
                <c:pt idx="3070" formatCode="General">
                  <c:v>0.175258</c:v>
                </c:pt>
                <c:pt idx="3071" formatCode="General">
                  <c:v>0.172814</c:v>
                </c:pt>
                <c:pt idx="3072" formatCode="General">
                  <c:v>0.17027200000000001</c:v>
                </c:pt>
                <c:pt idx="3073" formatCode="General">
                  <c:v>0.16764100000000001</c:v>
                </c:pt>
                <c:pt idx="3074" formatCode="General">
                  <c:v>0.16492799999999999</c:v>
                </c:pt>
                <c:pt idx="3075" formatCode="General">
                  <c:v>0.16214300000000001</c:v>
                </c:pt>
                <c:pt idx="3076" formatCode="General">
                  <c:v>0.15928700000000001</c:v>
                </c:pt>
                <c:pt idx="3077" formatCode="General">
                  <c:v>0.156361</c:v>
                </c:pt>
                <c:pt idx="3078" formatCode="General">
                  <c:v>0.153367</c:v>
                </c:pt>
                <c:pt idx="3079" formatCode="General">
                  <c:v>0.150311</c:v>
                </c:pt>
                <c:pt idx="3080" formatCode="General">
                  <c:v>0.14719599999999999</c:v>
                </c:pt>
                <c:pt idx="3081" formatCode="General">
                  <c:v>0.14402100000000001</c:v>
                </c:pt>
                <c:pt idx="3082" formatCode="General">
                  <c:v>0.14078199999999999</c:v>
                </c:pt>
                <c:pt idx="3083" formatCode="General">
                  <c:v>0.13747500000000001</c:v>
                </c:pt>
                <c:pt idx="3084" formatCode="General">
                  <c:v>0.134099</c:v>
                </c:pt>
                <c:pt idx="3085" formatCode="General">
                  <c:v>0.13065599999999999</c:v>
                </c:pt>
                <c:pt idx="3086" formatCode="General">
                  <c:v>0.12715499999999999</c:v>
                </c:pt>
                <c:pt idx="3087" formatCode="General">
                  <c:v>0.12360599999999999</c:v>
                </c:pt>
                <c:pt idx="3088" formatCode="General">
                  <c:v>0.120014</c:v>
                </c:pt>
                <c:pt idx="3089" formatCode="General">
                  <c:v>0.11638</c:v>
                </c:pt>
                <c:pt idx="3090" formatCode="General">
                  <c:v>0.112703</c:v>
                </c:pt>
                <c:pt idx="3091" formatCode="General">
                  <c:v>0.108986</c:v>
                </c:pt>
                <c:pt idx="3092" formatCode="General">
                  <c:v>0.105242</c:v>
                </c:pt>
                <c:pt idx="3093" formatCode="General">
                  <c:v>0.10148</c:v>
                </c:pt>
                <c:pt idx="3094" formatCode="General">
                  <c:v>9.7704200000000005E-2</c:v>
                </c:pt>
                <c:pt idx="3095" formatCode="General">
                  <c:v>9.3917899999999999E-2</c:v>
                </c:pt>
                <c:pt idx="3096" formatCode="General">
                  <c:v>9.0123700000000001E-2</c:v>
                </c:pt>
                <c:pt idx="3097" formatCode="General">
                  <c:v>8.6323800000000006E-2</c:v>
                </c:pt>
                <c:pt idx="3098" formatCode="General">
                  <c:v>8.2518599999999998E-2</c:v>
                </c:pt>
                <c:pt idx="3099" formatCode="General">
                  <c:v>7.8708100000000003E-2</c:v>
                </c:pt>
                <c:pt idx="3100" formatCode="General">
                  <c:v>7.4893399999999999E-2</c:v>
                </c:pt>
                <c:pt idx="3101" formatCode="General">
                  <c:v>7.1075100000000002E-2</c:v>
                </c:pt>
                <c:pt idx="3102" formatCode="General">
                  <c:v>6.7253099999999996E-2</c:v>
                </c:pt>
                <c:pt idx="3103" formatCode="General">
                  <c:v>6.3425200000000001E-2</c:v>
                </c:pt>
                <c:pt idx="3104" formatCode="General">
                  <c:v>5.9587500000000002E-2</c:v>
                </c:pt>
                <c:pt idx="3105" formatCode="General">
                  <c:v>5.5735399999999997E-2</c:v>
                </c:pt>
                <c:pt idx="3106" formatCode="General">
                  <c:v>5.1867900000000002E-2</c:v>
                </c:pt>
                <c:pt idx="3107" formatCode="General">
                  <c:v>4.7990400000000003E-2</c:v>
                </c:pt>
                <c:pt idx="3108" formatCode="General">
                  <c:v>4.4109099999999998E-2</c:v>
                </c:pt>
                <c:pt idx="3109" formatCode="General">
                  <c:v>4.0223200000000001E-2</c:v>
                </c:pt>
                <c:pt idx="3110" formatCode="General">
                  <c:v>3.6326600000000001E-2</c:v>
                </c:pt>
                <c:pt idx="3111" formatCode="General">
                  <c:v>3.24172E-2</c:v>
                </c:pt>
                <c:pt idx="3112" formatCode="General">
                  <c:v>2.85007E-2</c:v>
                </c:pt>
                <c:pt idx="3113" formatCode="General">
                  <c:v>2.45826E-2</c:v>
                </c:pt>
                <c:pt idx="3114" formatCode="General">
                  <c:v>2.0662199999999999E-2</c:v>
                </c:pt>
                <c:pt idx="3115" formatCode="General">
                  <c:v>1.6734599999999999E-2</c:v>
                </c:pt>
                <c:pt idx="3116" formatCode="General">
                  <c:v>1.2797899999999999E-2</c:v>
                </c:pt>
                <c:pt idx="3117">
                  <c:v>8.8564500000000001E-3</c:v>
                </c:pt>
                <c:pt idx="3118">
                  <c:v>4.9209600000000003E-3</c:v>
                </c:pt>
                <c:pt idx="3119">
                  <c:v>1.0058999999999999E-3</c:v>
                </c:pt>
                <c:pt idx="3120">
                  <c:v>-2.8738000000000001E-3</c:v>
                </c:pt>
                <c:pt idx="3121">
                  <c:v>-6.7063000000000001E-3</c:v>
                </c:pt>
                <c:pt idx="3122" formatCode="General">
                  <c:v>-1.0484200000000001E-2</c:v>
                </c:pt>
                <c:pt idx="3123" formatCode="General">
                  <c:v>-1.4203800000000001E-2</c:v>
                </c:pt>
                <c:pt idx="3124" formatCode="General">
                  <c:v>-1.78648E-2</c:v>
                </c:pt>
                <c:pt idx="3125" formatCode="General">
                  <c:v>-2.1469599999999998E-2</c:v>
                </c:pt>
                <c:pt idx="3126" formatCode="General">
                  <c:v>-2.50213E-2</c:v>
                </c:pt>
                <c:pt idx="3127" formatCode="General">
                  <c:v>-2.8521700000000001E-2</c:v>
                </c:pt>
                <c:pt idx="3128" formatCode="General">
                  <c:v>-3.19703E-2</c:v>
                </c:pt>
                <c:pt idx="3129" formatCode="General">
                  <c:v>-3.5364600000000003E-2</c:v>
                </c:pt>
                <c:pt idx="3130" formatCode="General">
                  <c:v>-3.8701600000000003E-2</c:v>
                </c:pt>
                <c:pt idx="3131" formatCode="General">
                  <c:v>-4.19789E-2</c:v>
                </c:pt>
                <c:pt idx="3132" formatCode="General">
                  <c:v>-4.5196699999999999E-2</c:v>
                </c:pt>
                <c:pt idx="3133" formatCode="General">
                  <c:v>-4.8356200000000002E-2</c:v>
                </c:pt>
                <c:pt idx="3134" formatCode="General">
                  <c:v>-5.1457799999999998E-2</c:v>
                </c:pt>
                <c:pt idx="3135" formatCode="General">
                  <c:v>-5.44983E-2</c:v>
                </c:pt>
                <c:pt idx="3136" formatCode="General">
                  <c:v>-5.7469899999999997E-2</c:v>
                </c:pt>
                <c:pt idx="3137" formatCode="General">
                  <c:v>-6.0361199999999997E-2</c:v>
                </c:pt>
                <c:pt idx="3138" formatCode="General">
                  <c:v>-6.3161599999999998E-2</c:v>
                </c:pt>
                <c:pt idx="3139" formatCode="General">
                  <c:v>-6.5867499999999995E-2</c:v>
                </c:pt>
                <c:pt idx="3140" formatCode="General">
                  <c:v>-6.84839E-2</c:v>
                </c:pt>
                <c:pt idx="3141" formatCode="General">
                  <c:v>-7.1016999999999997E-2</c:v>
                </c:pt>
                <c:pt idx="3142" formatCode="General">
                  <c:v>-7.3466900000000002E-2</c:v>
                </c:pt>
                <c:pt idx="3143" formatCode="General">
                  <c:v>-7.5827199999999997E-2</c:v>
                </c:pt>
                <c:pt idx="3144" formatCode="General">
                  <c:v>-7.8090699999999999E-2</c:v>
                </c:pt>
                <c:pt idx="3145" formatCode="General">
                  <c:v>-8.0252699999999996E-2</c:v>
                </c:pt>
                <c:pt idx="3146" formatCode="General">
                  <c:v>-8.23102E-2</c:v>
                </c:pt>
                <c:pt idx="3147" formatCode="General">
                  <c:v>-8.4260699999999994E-2</c:v>
                </c:pt>
                <c:pt idx="3148" formatCode="General">
                  <c:v>-8.6102499999999998E-2</c:v>
                </c:pt>
                <c:pt idx="3149" formatCode="General">
                  <c:v>-8.7834300000000004E-2</c:v>
                </c:pt>
                <c:pt idx="3150" formatCode="General">
                  <c:v>-8.9454000000000006E-2</c:v>
                </c:pt>
                <c:pt idx="3151" formatCode="General">
                  <c:v>-9.0959200000000004E-2</c:v>
                </c:pt>
                <c:pt idx="3152" formatCode="General">
                  <c:v>-9.2348799999999995E-2</c:v>
                </c:pt>
                <c:pt idx="3153" formatCode="General">
                  <c:v>-9.3624200000000005E-2</c:v>
                </c:pt>
                <c:pt idx="3154" formatCode="General">
                  <c:v>-9.4786599999999999E-2</c:v>
                </c:pt>
                <c:pt idx="3155" formatCode="General">
                  <c:v>-9.5833799999999997E-2</c:v>
                </c:pt>
                <c:pt idx="3156" formatCode="General">
                  <c:v>-9.6760299999999994E-2</c:v>
                </c:pt>
                <c:pt idx="3157" formatCode="General">
                  <c:v>-9.7562300000000005E-2</c:v>
                </c:pt>
                <c:pt idx="3158" formatCode="General">
                  <c:v>-9.8241899999999993E-2</c:v>
                </c:pt>
                <c:pt idx="3159" formatCode="General">
                  <c:v>-9.8803299999999997E-2</c:v>
                </c:pt>
                <c:pt idx="3160" formatCode="General">
                  <c:v>-9.9246399999999999E-2</c:v>
                </c:pt>
                <c:pt idx="3161" formatCode="General">
                  <c:v>-9.9565899999999999E-2</c:v>
                </c:pt>
                <c:pt idx="3162" formatCode="General">
                  <c:v>-9.9757200000000004E-2</c:v>
                </c:pt>
                <c:pt idx="3163" formatCode="General">
                  <c:v>-9.9820500000000006E-2</c:v>
                </c:pt>
                <c:pt idx="3164" formatCode="General">
                  <c:v>-9.9758799999999995E-2</c:v>
                </c:pt>
                <c:pt idx="3165" formatCode="General">
                  <c:v>-9.9574899999999994E-2</c:v>
                </c:pt>
                <c:pt idx="3166" formatCode="General">
                  <c:v>-9.9270600000000001E-2</c:v>
                </c:pt>
                <c:pt idx="3167" formatCode="General">
                  <c:v>-9.8849500000000007E-2</c:v>
                </c:pt>
                <c:pt idx="3168" formatCode="General">
                  <c:v>-9.8316100000000003E-2</c:v>
                </c:pt>
                <c:pt idx="3169" formatCode="General">
                  <c:v>-9.7672200000000001E-2</c:v>
                </c:pt>
                <c:pt idx="3170" formatCode="General">
                  <c:v>-9.6914899999999998E-2</c:v>
                </c:pt>
                <c:pt idx="3171" formatCode="General">
                  <c:v>-9.6041299999999996E-2</c:v>
                </c:pt>
                <c:pt idx="3172" formatCode="General">
                  <c:v>-9.5051999999999998E-2</c:v>
                </c:pt>
                <c:pt idx="3173" formatCode="General">
                  <c:v>-9.3950900000000004E-2</c:v>
                </c:pt>
                <c:pt idx="3174" formatCode="General">
                  <c:v>-9.2740900000000001E-2</c:v>
                </c:pt>
                <c:pt idx="3175" formatCode="General">
                  <c:v>-9.1422799999999999E-2</c:v>
                </c:pt>
                <c:pt idx="3176" formatCode="General">
                  <c:v>-8.99953E-2</c:v>
                </c:pt>
                <c:pt idx="3177" formatCode="General">
                  <c:v>-8.8455900000000004E-2</c:v>
                </c:pt>
                <c:pt idx="3178" formatCode="General">
                  <c:v>-8.6803699999999998E-2</c:v>
                </c:pt>
                <c:pt idx="3179" formatCode="General">
                  <c:v>-8.5041599999999995E-2</c:v>
                </c:pt>
                <c:pt idx="3180" formatCode="General">
                  <c:v>-8.3176399999999998E-2</c:v>
                </c:pt>
                <c:pt idx="3181" formatCode="General">
                  <c:v>-8.1213999999999995E-2</c:v>
                </c:pt>
                <c:pt idx="3182" formatCode="General">
                  <c:v>-7.9156099999999993E-2</c:v>
                </c:pt>
                <c:pt idx="3183" formatCode="General">
                  <c:v>-7.7002100000000004E-2</c:v>
                </c:pt>
                <c:pt idx="3184" formatCode="General">
                  <c:v>-7.4752399999999997E-2</c:v>
                </c:pt>
                <c:pt idx="3185" formatCode="General">
                  <c:v>-7.2408399999999998E-2</c:v>
                </c:pt>
                <c:pt idx="3186" formatCode="General">
                  <c:v>-6.9968799999999998E-2</c:v>
                </c:pt>
                <c:pt idx="3187" formatCode="General">
                  <c:v>-6.7430699999999996E-2</c:v>
                </c:pt>
                <c:pt idx="3188" formatCode="General">
                  <c:v>-6.4793199999999995E-2</c:v>
                </c:pt>
                <c:pt idx="3189" formatCode="General">
                  <c:v>-6.2059400000000001E-2</c:v>
                </c:pt>
                <c:pt idx="3190" formatCode="General">
                  <c:v>-5.9235500000000003E-2</c:v>
                </c:pt>
                <c:pt idx="3191" formatCode="General">
                  <c:v>-5.63279E-2</c:v>
                </c:pt>
                <c:pt idx="3192" formatCode="General">
                  <c:v>-5.3340699999999998E-2</c:v>
                </c:pt>
                <c:pt idx="3193" formatCode="General">
                  <c:v>-5.0275300000000002E-2</c:v>
                </c:pt>
                <c:pt idx="3194" formatCode="General">
                  <c:v>-4.7130900000000003E-2</c:v>
                </c:pt>
                <c:pt idx="3195" formatCode="General">
                  <c:v>-4.3907599999999998E-2</c:v>
                </c:pt>
                <c:pt idx="3196" formatCode="General">
                  <c:v>-4.0608100000000001E-2</c:v>
                </c:pt>
                <c:pt idx="3197" formatCode="General">
                  <c:v>-3.7237199999999998E-2</c:v>
                </c:pt>
                <c:pt idx="3198" formatCode="General">
                  <c:v>-3.3799599999999999E-2</c:v>
                </c:pt>
                <c:pt idx="3199" formatCode="General">
                  <c:v>-3.0297399999999999E-2</c:v>
                </c:pt>
                <c:pt idx="3200" formatCode="General">
                  <c:v>-2.673E-2</c:v>
                </c:pt>
                <c:pt idx="3201" formatCode="General">
                  <c:v>-2.30951E-2</c:v>
                </c:pt>
                <c:pt idx="3202" formatCode="General">
                  <c:v>-1.93919E-2</c:v>
                </c:pt>
                <c:pt idx="3203" formatCode="General">
                  <c:v>-1.56227E-2</c:v>
                </c:pt>
                <c:pt idx="3204" formatCode="General">
                  <c:v>-1.17918E-2</c:v>
                </c:pt>
                <c:pt idx="3205">
                  <c:v>-7.9034399999999994E-3</c:v>
                </c:pt>
                <c:pt idx="3206">
                  <c:v>-3.96043E-3</c:v>
                </c:pt>
                <c:pt idx="3207">
                  <c:v>3.2883399999999998E-5</c:v>
                </c:pt>
                <c:pt idx="3208">
                  <c:v>4.0691800000000004E-3</c:v>
                </c:pt>
                <c:pt idx="3209">
                  <c:v>8.1408299999999999E-3</c:v>
                </c:pt>
                <c:pt idx="3210" formatCode="General">
                  <c:v>1.2243800000000001E-2</c:v>
                </c:pt>
                <c:pt idx="3211" formatCode="General">
                  <c:v>1.6377300000000001E-2</c:v>
                </c:pt>
                <c:pt idx="3212" formatCode="General">
                  <c:v>2.05404E-2</c:v>
                </c:pt>
                <c:pt idx="3213" formatCode="General">
                  <c:v>2.47309E-2</c:v>
                </c:pt>
                <c:pt idx="3214" formatCode="General">
                  <c:v>2.8946400000000001E-2</c:v>
                </c:pt>
                <c:pt idx="3215" formatCode="General">
                  <c:v>3.3185300000000001E-2</c:v>
                </c:pt>
                <c:pt idx="3216" formatCode="General">
                  <c:v>3.7445199999999998E-2</c:v>
                </c:pt>
                <c:pt idx="3217" formatCode="General">
                  <c:v>4.1722700000000001E-2</c:v>
                </c:pt>
                <c:pt idx="3218" formatCode="General">
                  <c:v>4.6014600000000003E-2</c:v>
                </c:pt>
                <c:pt idx="3219" formatCode="General">
                  <c:v>5.0317500000000001E-2</c:v>
                </c:pt>
                <c:pt idx="3220" formatCode="General">
                  <c:v>5.4625600000000003E-2</c:v>
                </c:pt>
                <c:pt idx="3221" formatCode="General">
                  <c:v>5.8930900000000001E-2</c:v>
                </c:pt>
                <c:pt idx="3222" formatCode="General">
                  <c:v>6.3225900000000002E-2</c:v>
                </c:pt>
                <c:pt idx="3223" formatCode="General">
                  <c:v>6.7504700000000001E-2</c:v>
                </c:pt>
                <c:pt idx="3224" formatCode="General">
                  <c:v>7.1762699999999999E-2</c:v>
                </c:pt>
                <c:pt idx="3225" formatCode="General">
                  <c:v>7.5995499999999994E-2</c:v>
                </c:pt>
                <c:pt idx="3226" formatCode="General">
                  <c:v>8.0199599999999996E-2</c:v>
                </c:pt>
                <c:pt idx="3227" formatCode="General">
                  <c:v>8.4372699999999995E-2</c:v>
                </c:pt>
                <c:pt idx="3228" formatCode="General">
                  <c:v>8.8512300000000002E-2</c:v>
                </c:pt>
                <c:pt idx="3229" formatCode="General">
                  <c:v>9.2615500000000003E-2</c:v>
                </c:pt>
                <c:pt idx="3230" formatCode="General">
                  <c:v>9.6678399999999998E-2</c:v>
                </c:pt>
                <c:pt idx="3231" formatCode="General">
                  <c:v>0.10069500000000001</c:v>
                </c:pt>
                <c:pt idx="3232" formatCode="General">
                  <c:v>0.104659</c:v>
                </c:pt>
                <c:pt idx="3233" formatCode="General">
                  <c:v>0.108561</c:v>
                </c:pt>
                <c:pt idx="3234" formatCode="General">
                  <c:v>0.11239399999999999</c:v>
                </c:pt>
                <c:pt idx="3235" formatCode="General">
                  <c:v>0.11615499999999999</c:v>
                </c:pt>
                <c:pt idx="3236" formatCode="General">
                  <c:v>0.11984300000000001</c:v>
                </c:pt>
                <c:pt idx="3237" formatCode="General">
                  <c:v>0.123456</c:v>
                </c:pt>
                <c:pt idx="3238" formatCode="General">
                  <c:v>0.12699199999999999</c:v>
                </c:pt>
                <c:pt idx="3239" formatCode="General">
                  <c:v>0.13044800000000001</c:v>
                </c:pt>
                <c:pt idx="3240" formatCode="General">
                  <c:v>0.133823</c:v>
                </c:pt>
                <c:pt idx="3241" formatCode="General">
                  <c:v>0.13711499999999999</c:v>
                </c:pt>
                <c:pt idx="3242" formatCode="General">
                  <c:v>0.14032</c:v>
                </c:pt>
                <c:pt idx="3243" formatCode="General">
                  <c:v>0.14343700000000001</c:v>
                </c:pt>
                <c:pt idx="3244" formatCode="General">
                  <c:v>0.14646300000000001</c:v>
                </c:pt>
                <c:pt idx="3245" formatCode="General">
                  <c:v>0.149396</c:v>
                </c:pt>
                <c:pt idx="3246" formatCode="General">
                  <c:v>0.15223400000000001</c:v>
                </c:pt>
                <c:pt idx="3247" formatCode="General">
                  <c:v>0.15497</c:v>
                </c:pt>
                <c:pt idx="3248" formatCode="General">
                  <c:v>0.15759899999999999</c:v>
                </c:pt>
                <c:pt idx="3249" formatCode="General">
                  <c:v>0.16012000000000001</c:v>
                </c:pt>
                <c:pt idx="3250" formatCode="General">
                  <c:v>0.16253100000000001</c:v>
                </c:pt>
                <c:pt idx="3251" formatCode="General">
                  <c:v>0.16483</c:v>
                </c:pt>
                <c:pt idx="3252" formatCode="General">
                  <c:v>0.167015</c:v>
                </c:pt>
                <c:pt idx="3253" formatCode="General">
                  <c:v>0.16908100000000001</c:v>
                </c:pt>
                <c:pt idx="3254" formatCode="General">
                  <c:v>0.17102600000000001</c:v>
                </c:pt>
                <c:pt idx="3255" formatCode="General">
                  <c:v>0.172848</c:v>
                </c:pt>
                <c:pt idx="3256" formatCode="General">
                  <c:v>0.174544</c:v>
                </c:pt>
                <c:pt idx="3257" formatCode="General">
                  <c:v>0.17611199999999999</c:v>
                </c:pt>
                <c:pt idx="3258" formatCode="General">
                  <c:v>0.17755199999999999</c:v>
                </c:pt>
                <c:pt idx="3259" formatCode="General">
                  <c:v>0.178864</c:v>
                </c:pt>
                <c:pt idx="3260" formatCode="General">
                  <c:v>0.18004999999999999</c:v>
                </c:pt>
                <c:pt idx="3261" formatCode="General">
                  <c:v>0.18110599999999999</c:v>
                </c:pt>
                <c:pt idx="3262" formatCode="General">
                  <c:v>0.182029</c:v>
                </c:pt>
                <c:pt idx="3263" formatCode="General">
                  <c:v>0.18281800000000001</c:v>
                </c:pt>
                <c:pt idx="3264" formatCode="General">
                  <c:v>0.18346999999999999</c:v>
                </c:pt>
                <c:pt idx="3265" formatCode="General">
                  <c:v>0.18398700000000001</c:v>
                </c:pt>
                <c:pt idx="3266" formatCode="General">
                  <c:v>0.184367</c:v>
                </c:pt>
                <c:pt idx="3267" formatCode="General">
                  <c:v>0.18461</c:v>
                </c:pt>
                <c:pt idx="3268" formatCode="General">
                  <c:v>0.18471599999999999</c:v>
                </c:pt>
                <c:pt idx="3269" formatCode="General">
                  <c:v>0.18468599999999999</c:v>
                </c:pt>
                <c:pt idx="3270" formatCode="General">
                  <c:v>0.18451699999999999</c:v>
                </c:pt>
                <c:pt idx="3271" formatCode="General">
                  <c:v>0.18420800000000001</c:v>
                </c:pt>
                <c:pt idx="3272" formatCode="General">
                  <c:v>0.183755</c:v>
                </c:pt>
                <c:pt idx="3273" formatCode="General">
                  <c:v>0.18315999999999999</c:v>
                </c:pt>
                <c:pt idx="3274" formatCode="General">
                  <c:v>0.182424</c:v>
                </c:pt>
                <c:pt idx="3275" formatCode="General">
                  <c:v>0.18155299999999999</c:v>
                </c:pt>
                <c:pt idx="3276" formatCode="General">
                  <c:v>0.18054799999999999</c:v>
                </c:pt>
                <c:pt idx="3277" formatCode="General">
                  <c:v>0.17940900000000001</c:v>
                </c:pt>
                <c:pt idx="3278" formatCode="General">
                  <c:v>0.17813499999999999</c:v>
                </c:pt>
                <c:pt idx="3279" formatCode="General">
                  <c:v>0.17672399999999999</c:v>
                </c:pt>
                <c:pt idx="3280" formatCode="General">
                  <c:v>0.175173</c:v>
                </c:pt>
                <c:pt idx="3281" formatCode="General">
                  <c:v>0.173485</c:v>
                </c:pt>
                <c:pt idx="3282" formatCode="General">
                  <c:v>0.17166300000000001</c:v>
                </c:pt>
                <c:pt idx="3283" formatCode="General">
                  <c:v>0.169709</c:v>
                </c:pt>
                <c:pt idx="3284" formatCode="General">
                  <c:v>0.167627</c:v>
                </c:pt>
                <c:pt idx="3285" formatCode="General">
                  <c:v>0.16541800000000001</c:v>
                </c:pt>
                <c:pt idx="3286" formatCode="General">
                  <c:v>0.163082</c:v>
                </c:pt>
                <c:pt idx="3287" formatCode="General">
                  <c:v>0.16062000000000001</c:v>
                </c:pt>
                <c:pt idx="3288" formatCode="General">
                  <c:v>0.15803200000000001</c:v>
                </c:pt>
                <c:pt idx="3289" formatCode="General">
                  <c:v>0.15532099999999999</c:v>
                </c:pt>
                <c:pt idx="3290" formatCode="General">
                  <c:v>0.15248900000000001</c:v>
                </c:pt>
                <c:pt idx="3291" formatCode="General">
                  <c:v>0.14953900000000001</c:v>
                </c:pt>
                <c:pt idx="3292" formatCode="General">
                  <c:v>0.14647199999999999</c:v>
                </c:pt>
                <c:pt idx="3293" formatCode="General">
                  <c:v>0.143289</c:v>
                </c:pt>
                <c:pt idx="3294" formatCode="General">
                  <c:v>0.13999200000000001</c:v>
                </c:pt>
                <c:pt idx="3295" formatCode="General">
                  <c:v>0.13658200000000001</c:v>
                </c:pt>
                <c:pt idx="3296" formatCode="General">
                  <c:v>0.13306499999999999</c:v>
                </c:pt>
                <c:pt idx="3297" formatCode="General">
                  <c:v>0.129444</c:v>
                </c:pt>
                <c:pt idx="3298" formatCode="General">
                  <c:v>0.125725</c:v>
                </c:pt>
                <c:pt idx="3299" formatCode="General">
                  <c:v>0.12191100000000001</c:v>
                </c:pt>
                <c:pt idx="3300" formatCode="General">
                  <c:v>0.118004</c:v>
                </c:pt>
                <c:pt idx="3301" formatCode="General">
                  <c:v>0.114008</c:v>
                </c:pt>
                <c:pt idx="3302" formatCode="General">
                  <c:v>0.10992399999999999</c:v>
                </c:pt>
                <c:pt idx="3303" formatCode="General">
                  <c:v>0.105756</c:v>
                </c:pt>
                <c:pt idx="3304" formatCode="General">
                  <c:v>0.101506</c:v>
                </c:pt>
                <c:pt idx="3305" formatCode="General">
                  <c:v>9.7177799999999995E-2</c:v>
                </c:pt>
                <c:pt idx="3306" formatCode="General">
                  <c:v>9.2775999999999997E-2</c:v>
                </c:pt>
                <c:pt idx="3307" formatCode="General">
                  <c:v>8.8303400000000004E-2</c:v>
                </c:pt>
                <c:pt idx="3308" formatCode="General">
                  <c:v>8.3762799999999998E-2</c:v>
                </c:pt>
                <c:pt idx="3309" formatCode="General">
                  <c:v>7.9157500000000006E-2</c:v>
                </c:pt>
                <c:pt idx="3310" formatCode="General">
                  <c:v>7.4491199999999994E-2</c:v>
                </c:pt>
                <c:pt idx="3311" formatCode="General">
                  <c:v>6.9768200000000002E-2</c:v>
                </c:pt>
                <c:pt idx="3312" formatCode="General">
                  <c:v>6.4991800000000002E-2</c:v>
                </c:pt>
                <c:pt idx="3313" formatCode="General">
                  <c:v>6.0165799999999998E-2</c:v>
                </c:pt>
                <c:pt idx="3314" formatCode="General">
                  <c:v>5.5293700000000001E-2</c:v>
                </c:pt>
                <c:pt idx="3315" formatCode="General">
                  <c:v>5.0380000000000001E-2</c:v>
                </c:pt>
                <c:pt idx="3316" formatCode="General">
                  <c:v>4.5428999999999997E-2</c:v>
                </c:pt>
                <c:pt idx="3317" formatCode="General">
                  <c:v>4.04447E-2</c:v>
                </c:pt>
                <c:pt idx="3318" formatCode="General">
                  <c:v>3.5430900000000001E-2</c:v>
                </c:pt>
                <c:pt idx="3319" formatCode="General">
                  <c:v>3.0391499999999998E-2</c:v>
                </c:pt>
                <c:pt idx="3320" formatCode="General">
                  <c:v>2.5330600000000002E-2</c:v>
                </c:pt>
                <c:pt idx="3321" formatCode="General">
                  <c:v>2.02524E-2</c:v>
                </c:pt>
                <c:pt idx="3322" formatCode="General">
                  <c:v>1.5161300000000001E-2</c:v>
                </c:pt>
                <c:pt idx="3323" formatCode="General">
                  <c:v>1.00613E-2</c:v>
                </c:pt>
                <c:pt idx="3324">
                  <c:v>4.9560400000000001E-3</c:v>
                </c:pt>
                <c:pt idx="3325">
                  <c:v>-1.5107099999999999E-4</c:v>
                </c:pt>
                <c:pt idx="3326">
                  <c:v>-5.2564899999999999E-3</c:v>
                </c:pt>
                <c:pt idx="3327" formatCode="General">
                  <c:v>-1.03564E-2</c:v>
                </c:pt>
                <c:pt idx="3328" formatCode="General">
                  <c:v>-1.54468E-2</c:v>
                </c:pt>
                <c:pt idx="3329" formatCode="General">
                  <c:v>-2.0523799999999998E-2</c:v>
                </c:pt>
                <c:pt idx="3330" formatCode="General">
                  <c:v>-2.5583700000000001E-2</c:v>
                </c:pt>
                <c:pt idx="3331" formatCode="General">
                  <c:v>-3.0622799999999999E-2</c:v>
                </c:pt>
                <c:pt idx="3332" formatCode="General">
                  <c:v>-3.5637299999999997E-2</c:v>
                </c:pt>
                <c:pt idx="3333" formatCode="General">
                  <c:v>-4.0623399999999997E-2</c:v>
                </c:pt>
              </c:numCache>
            </c:numRef>
          </c:yVal>
          <c:smooth val="1"/>
          <c:extLst>
            <c:ext xmlns:c16="http://schemas.microsoft.com/office/drawing/2014/chart" uri="{C3380CC4-5D6E-409C-BE32-E72D297353CC}">
              <c16:uniqueId val="{00000001-A749-4655-B5E2-0D97987ED7C6}"/>
            </c:ext>
          </c:extLst>
        </c:ser>
        <c:dLbls>
          <c:showLegendKey val="0"/>
          <c:showVal val="0"/>
          <c:showCatName val="0"/>
          <c:showSerName val="0"/>
          <c:showPercent val="0"/>
          <c:showBubbleSize val="0"/>
        </c:dLbls>
        <c:axId val="147171968"/>
        <c:axId val="147177856"/>
      </c:scatterChart>
      <c:valAx>
        <c:axId val="147171968"/>
        <c:scaling>
          <c:orientation val="minMax"/>
          <c:max val="5"/>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147177856"/>
        <c:crossesAt val="-0.4"/>
        <c:crossBetween val="midCat"/>
      </c:valAx>
      <c:valAx>
        <c:axId val="147177856"/>
        <c:scaling>
          <c:orientation val="minMax"/>
        </c:scaling>
        <c:delete val="0"/>
        <c:axPos val="l"/>
        <c:majorGridlines/>
        <c:title>
          <c:tx>
            <c:rich>
              <a:bodyPr/>
              <a:lstStyle/>
              <a:p>
                <a:pPr>
                  <a:defRPr/>
                </a:pPr>
                <a:r>
                  <a:rPr lang="en-US"/>
                  <a:t>Midspan Displacement (in)</a:t>
                </a:r>
              </a:p>
            </c:rich>
          </c:tx>
          <c:overlay val="0"/>
        </c:title>
        <c:numFmt formatCode="General" sourceLinked="1"/>
        <c:majorTickMark val="out"/>
        <c:minorTickMark val="none"/>
        <c:tickLblPos val="nextTo"/>
        <c:crossAx val="147171968"/>
        <c:crosses val="autoZero"/>
        <c:crossBetween val="midCat"/>
      </c:valAx>
    </c:plotArea>
    <c:legend>
      <c:legendPos val="b"/>
      <c:overlay val="0"/>
    </c:legend>
    <c:plotVisOnly val="1"/>
    <c:dispBlanksAs val="gap"/>
    <c:showDLblsOverMax val="0"/>
  </c:chart>
  <c:txPr>
    <a:bodyPr/>
    <a:lstStyle/>
    <a:p>
      <a:pPr>
        <a:defRPr b="0"/>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Single Span Amplification</a:t>
            </a:r>
          </a:p>
        </c:rich>
      </c:tx>
      <c:overlay val="0"/>
    </c:title>
    <c:autoTitleDeleted val="0"/>
    <c:plotArea>
      <c:layout>
        <c:manualLayout>
          <c:layoutTarget val="inner"/>
          <c:xMode val="edge"/>
          <c:yMode val="edge"/>
          <c:x val="0.13476938429571303"/>
          <c:y val="0.15181714785651793"/>
          <c:w val="0.80648512685914264"/>
          <c:h val="0.68958705161854772"/>
        </c:manualLayout>
      </c:layout>
      <c:scatterChart>
        <c:scatterStyle val="lineMarker"/>
        <c:varyColors val="0"/>
        <c:ser>
          <c:idx val="1"/>
          <c:order val="0"/>
          <c:tx>
            <c:strRef>
              <c:f>'state-space'!$B$1</c:f>
              <c:strCache>
                <c:ptCount val="1"/>
                <c:pt idx="0">
                  <c:v>40ft-1sp</c:v>
                </c:pt>
              </c:strCache>
            </c:strRef>
          </c:tx>
          <c:spPr>
            <a:ln w="28575">
              <a:noFill/>
            </a:ln>
          </c:spPr>
          <c:marker>
            <c:symbol val="circle"/>
            <c:size val="5"/>
            <c:spPr>
              <a:solidFill>
                <a:schemeClr val="tx2"/>
              </a:solidFill>
              <a:ln>
                <a:noFill/>
              </a:ln>
            </c:spPr>
          </c:marker>
          <c:xVal>
            <c:numRef>
              <c:f>'state-space'!$B$3:$B$62</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state-space'!$C$3:$C$62</c:f>
              <c:numCache>
                <c:formatCode>General</c:formatCode>
                <c:ptCount val="60"/>
                <c:pt idx="0">
                  <c:v>5.8551502592531097</c:v>
                </c:pt>
                <c:pt idx="1">
                  <c:v>9.5700992336004695</c:v>
                </c:pt>
                <c:pt idx="2">
                  <c:v>3.73396317270995</c:v>
                </c:pt>
                <c:pt idx="3">
                  <c:v>3.23737587087669</c:v>
                </c:pt>
                <c:pt idx="4">
                  <c:v>1.5952737753899899</c:v>
                </c:pt>
                <c:pt idx="5">
                  <c:v>2.5028800068449102</c:v>
                </c:pt>
                <c:pt idx="6">
                  <c:v>8.9896348951323901</c:v>
                </c:pt>
                <c:pt idx="7">
                  <c:v>7.6296429005489399</c:v>
                </c:pt>
                <c:pt idx="8">
                  <c:v>7.6464160627558497</c:v>
                </c:pt>
                <c:pt idx="9">
                  <c:v>3.4844103339506298</c:v>
                </c:pt>
                <c:pt idx="10">
                  <c:v>3.72483511355074</c:v>
                </c:pt>
                <c:pt idx="11">
                  <c:v>1.8435886028939801</c:v>
                </c:pt>
                <c:pt idx="12">
                  <c:v>2.0291418389017299</c:v>
                </c:pt>
                <c:pt idx="13">
                  <c:v>1.96711729682797</c:v>
                </c:pt>
                <c:pt idx="14">
                  <c:v>1.62236636237804</c:v>
                </c:pt>
                <c:pt idx="15">
                  <c:v>7.3917638757693203</c:v>
                </c:pt>
                <c:pt idx="16">
                  <c:v>6.8653387796797798</c:v>
                </c:pt>
                <c:pt idx="17">
                  <c:v>3.4738765572019998</c:v>
                </c:pt>
                <c:pt idx="18">
                  <c:v>3.3484518786597999</c:v>
                </c:pt>
                <c:pt idx="19">
                  <c:v>1.76577792636603</c:v>
                </c:pt>
                <c:pt idx="20">
                  <c:v>2.13055729977546</c:v>
                </c:pt>
                <c:pt idx="21">
                  <c:v>6.2819230525439904</c:v>
                </c:pt>
                <c:pt idx="22">
                  <c:v>6.2118752274838798</c:v>
                </c:pt>
                <c:pt idx="23">
                  <c:v>7.5119000047087798</c:v>
                </c:pt>
                <c:pt idx="24">
                  <c:v>3.5919910875086498</c:v>
                </c:pt>
                <c:pt idx="25">
                  <c:v>3.4731535484948499</c:v>
                </c:pt>
                <c:pt idx="26">
                  <c:v>2.3827631068608799</c:v>
                </c:pt>
                <c:pt idx="27">
                  <c:v>2.42202375351552</c:v>
                </c:pt>
                <c:pt idx="28">
                  <c:v>2.2520686448991101</c:v>
                </c:pt>
                <c:pt idx="29">
                  <c:v>1.90657044336214</c:v>
                </c:pt>
                <c:pt idx="30">
                  <c:v>2.0807638155871602</c:v>
                </c:pt>
                <c:pt idx="31">
                  <c:v>1.88397002817647</c:v>
                </c:pt>
                <c:pt idx="33">
                  <c:v>1.9967849914437901</c:v>
                </c:pt>
                <c:pt idx="34">
                  <c:v>1.16176083040587</c:v>
                </c:pt>
                <c:pt idx="36">
                  <c:v>2.4636879205937601</c:v>
                </c:pt>
                <c:pt idx="43">
                  <c:v>1.4526147173064301</c:v>
                </c:pt>
                <c:pt idx="45">
                  <c:v>2.12580613389706</c:v>
                </c:pt>
                <c:pt idx="49">
                  <c:v>1.13084039767013</c:v>
                </c:pt>
                <c:pt idx="51">
                  <c:v>2.3591273419058401</c:v>
                </c:pt>
                <c:pt idx="58">
                  <c:v>1.4468538835657301</c:v>
                </c:pt>
              </c:numCache>
            </c:numRef>
          </c:yVal>
          <c:smooth val="0"/>
          <c:extLst>
            <c:ext xmlns:c16="http://schemas.microsoft.com/office/drawing/2014/chart" uri="{C3380CC4-5D6E-409C-BE32-E72D297353CC}">
              <c16:uniqueId val="{00000000-BD5B-4A2A-84DE-EC676A97341D}"/>
            </c:ext>
          </c:extLst>
        </c:ser>
        <c:ser>
          <c:idx val="3"/>
          <c:order val="1"/>
          <c:tx>
            <c:strRef>
              <c:f>'state-space'!$F$1</c:f>
              <c:strCache>
                <c:ptCount val="1"/>
                <c:pt idx="0">
                  <c:v>100ft-1sp</c:v>
                </c:pt>
              </c:strCache>
            </c:strRef>
          </c:tx>
          <c:spPr>
            <a:ln w="28575">
              <a:noFill/>
            </a:ln>
          </c:spPr>
          <c:marker>
            <c:symbol val="circle"/>
            <c:size val="5"/>
            <c:spPr>
              <a:solidFill>
                <a:srgbClr val="C00000"/>
              </a:solidFill>
              <a:ln>
                <a:noFill/>
              </a:ln>
            </c:spPr>
          </c:marker>
          <c:xVal>
            <c:numRef>
              <c:f>'state-space'!$F$3:$F$62</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state-space'!$G$3:$G$62</c:f>
              <c:numCache>
                <c:formatCode>General</c:formatCode>
                <c:ptCount val="60"/>
                <c:pt idx="0">
                  <c:v>3.5778178652481198</c:v>
                </c:pt>
                <c:pt idx="1">
                  <c:v>3.9959037244997901</c:v>
                </c:pt>
                <c:pt idx="2">
                  <c:v>3.8737055959011699</c:v>
                </c:pt>
                <c:pt idx="3">
                  <c:v>2.2043128540907899</c:v>
                </c:pt>
                <c:pt idx="4">
                  <c:v>2.2624195719157099</c:v>
                </c:pt>
                <c:pt idx="5">
                  <c:v>1.9767986364441901</c:v>
                </c:pt>
                <c:pt idx="6">
                  <c:v>6.2373972724001199</c:v>
                </c:pt>
                <c:pt idx="7">
                  <c:v>5.5582273170476499</c:v>
                </c:pt>
                <c:pt idx="8">
                  <c:v>5.5634241502756696</c:v>
                </c:pt>
                <c:pt idx="9">
                  <c:v>2.9069202765546698</c:v>
                </c:pt>
                <c:pt idx="10">
                  <c:v>1.93570841696512</c:v>
                </c:pt>
                <c:pt idx="11">
                  <c:v>3.60287886334998</c:v>
                </c:pt>
                <c:pt idx="12">
                  <c:v>1.7036885830535</c:v>
                </c:pt>
                <c:pt idx="13">
                  <c:v>1.9054131002836201</c:v>
                </c:pt>
                <c:pt idx="14">
                  <c:v>2.0213010391057602</c:v>
                </c:pt>
                <c:pt idx="15">
                  <c:v>3.8739907845130199</c:v>
                </c:pt>
                <c:pt idx="16">
                  <c:v>4.4364095887054402</c:v>
                </c:pt>
                <c:pt idx="17">
                  <c:v>4.0160600007962399</c:v>
                </c:pt>
                <c:pt idx="18">
                  <c:v>2.3082383267540898</c:v>
                </c:pt>
                <c:pt idx="19">
                  <c:v>2.43646908198428</c:v>
                </c:pt>
                <c:pt idx="20">
                  <c:v>2.1813796713609102</c:v>
                </c:pt>
                <c:pt idx="21">
                  <c:v>7.1050630956369503</c:v>
                </c:pt>
                <c:pt idx="22">
                  <c:v>6.43216007557211</c:v>
                </c:pt>
                <c:pt idx="23">
                  <c:v>5.5485978402839597</c:v>
                </c:pt>
                <c:pt idx="24">
                  <c:v>3.1975029334278302</c:v>
                </c:pt>
                <c:pt idx="25">
                  <c:v>2.10096388569468</c:v>
                </c:pt>
                <c:pt idx="26">
                  <c:v>4.0352133222382101</c:v>
                </c:pt>
                <c:pt idx="27">
                  <c:v>1.88361288258147</c:v>
                </c:pt>
                <c:pt idx="28">
                  <c:v>1.90439915749091</c:v>
                </c:pt>
                <c:pt idx="29">
                  <c:v>2.0758362872178902</c:v>
                </c:pt>
                <c:pt idx="30">
                  <c:v>3.9190196125080399</c:v>
                </c:pt>
                <c:pt idx="31">
                  <c:v>4.5070243733873996</c:v>
                </c:pt>
                <c:pt idx="32">
                  <c:v>4.0197174471699801</c:v>
                </c:pt>
                <c:pt idx="33">
                  <c:v>2.3291299598192201</c:v>
                </c:pt>
                <c:pt idx="34">
                  <c:v>2.49811126660066</c:v>
                </c:pt>
                <c:pt idx="35">
                  <c:v>2.2143592616466301</c:v>
                </c:pt>
                <c:pt idx="36">
                  <c:v>7.2366527037026502</c:v>
                </c:pt>
                <c:pt idx="37">
                  <c:v>6.5817965199070203</c:v>
                </c:pt>
                <c:pt idx="38">
                  <c:v>5.5401044844686904</c:v>
                </c:pt>
                <c:pt idx="39">
                  <c:v>3.2419818998010799</c:v>
                </c:pt>
                <c:pt idx="40">
                  <c:v>2.1263428033583498</c:v>
                </c:pt>
                <c:pt idx="41">
                  <c:v>4.1031399319722404</c:v>
                </c:pt>
                <c:pt idx="42">
                  <c:v>1.91413786899681</c:v>
                </c:pt>
                <c:pt idx="43">
                  <c:v>1.8897782742678499</c:v>
                </c:pt>
                <c:pt idx="44">
                  <c:v>2.0844613135690699</c:v>
                </c:pt>
                <c:pt idx="45">
                  <c:v>2.0039153545560202</c:v>
                </c:pt>
                <c:pt idx="47">
                  <c:v>2.18509285414674</c:v>
                </c:pt>
                <c:pt idx="49">
                  <c:v>1.7195411941763099</c:v>
                </c:pt>
                <c:pt idx="51">
                  <c:v>2.3910376984086299</c:v>
                </c:pt>
                <c:pt idx="53">
                  <c:v>2.9493439441987399</c:v>
                </c:pt>
                <c:pt idx="55">
                  <c:v>1.4504655530119701</c:v>
                </c:pt>
                <c:pt idx="57">
                  <c:v>1.37257103324264</c:v>
                </c:pt>
              </c:numCache>
            </c:numRef>
          </c:yVal>
          <c:smooth val="0"/>
          <c:extLst>
            <c:ext xmlns:c16="http://schemas.microsoft.com/office/drawing/2014/chart" uri="{C3380CC4-5D6E-409C-BE32-E72D297353CC}">
              <c16:uniqueId val="{00000001-BD5B-4A2A-84DE-EC676A97341D}"/>
            </c:ext>
          </c:extLst>
        </c:ser>
        <c:ser>
          <c:idx val="5"/>
          <c:order val="2"/>
          <c:tx>
            <c:strRef>
              <c:f>'state-space'!$J$1</c:f>
              <c:strCache>
                <c:ptCount val="1"/>
                <c:pt idx="0">
                  <c:v>140ft-1sp</c:v>
                </c:pt>
              </c:strCache>
            </c:strRef>
          </c:tx>
          <c:spPr>
            <a:ln w="28575">
              <a:noFill/>
            </a:ln>
          </c:spPr>
          <c:marker>
            <c:symbol val="circle"/>
            <c:size val="5"/>
            <c:spPr>
              <a:solidFill>
                <a:schemeClr val="accent6">
                  <a:lumMod val="75000"/>
                </a:schemeClr>
              </a:solidFill>
              <a:ln>
                <a:noFill/>
              </a:ln>
            </c:spPr>
          </c:marker>
          <c:xVal>
            <c:numRef>
              <c:f>'state-space'!$J$3:$J$62</c:f>
              <c:numCache>
                <c:formatCode>General</c:formatCode>
                <c:ptCount val="6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state-space'!$K$3:$K$62</c:f>
              <c:numCache>
                <c:formatCode>General</c:formatCode>
                <c:ptCount val="60"/>
                <c:pt idx="0">
                  <c:v>1.61829528034292</c:v>
                </c:pt>
                <c:pt idx="1">
                  <c:v>2.5334072464373301</c:v>
                </c:pt>
                <c:pt idx="2">
                  <c:v>1.8654258308201499</c:v>
                </c:pt>
                <c:pt idx="3">
                  <c:v>1.8498636568790101</c:v>
                </c:pt>
                <c:pt idx="4">
                  <c:v>1.80119520921452</c:v>
                </c:pt>
                <c:pt idx="5">
                  <c:v>1.8071664400054499</c:v>
                </c:pt>
                <c:pt idx="6">
                  <c:v>2.2214674826539298</c:v>
                </c:pt>
                <c:pt idx="7">
                  <c:v>1.8232387424849701</c:v>
                </c:pt>
                <c:pt idx="8">
                  <c:v>1.9659165545108499</c:v>
                </c:pt>
                <c:pt idx="9">
                  <c:v>1.6020951120907101</c:v>
                </c:pt>
                <c:pt idx="10">
                  <c:v>1.5475561876163899</c:v>
                </c:pt>
                <c:pt idx="11">
                  <c:v>2.22516237512645</c:v>
                </c:pt>
                <c:pt idx="12">
                  <c:v>1.77859438787437</c:v>
                </c:pt>
                <c:pt idx="13">
                  <c:v>1.7536689354927899</c:v>
                </c:pt>
                <c:pt idx="14">
                  <c:v>1.60713904530424</c:v>
                </c:pt>
                <c:pt idx="15">
                  <c:v>1.5141128266755901</c:v>
                </c:pt>
                <c:pt idx="17">
                  <c:v>1.67319095924699</c:v>
                </c:pt>
                <c:pt idx="19">
                  <c:v>1.7109578838627999</c:v>
                </c:pt>
                <c:pt idx="21">
                  <c:v>2.08703890781665</c:v>
                </c:pt>
                <c:pt idx="23">
                  <c:v>1.7732660887234699</c:v>
                </c:pt>
                <c:pt idx="25">
                  <c:v>1.5521593555781401</c:v>
                </c:pt>
                <c:pt idx="27">
                  <c:v>1.56245686542662</c:v>
                </c:pt>
              </c:numCache>
            </c:numRef>
          </c:yVal>
          <c:smooth val="0"/>
          <c:extLst>
            <c:ext xmlns:c16="http://schemas.microsoft.com/office/drawing/2014/chart" uri="{C3380CC4-5D6E-409C-BE32-E72D297353CC}">
              <c16:uniqueId val="{00000002-BD5B-4A2A-84DE-EC676A97341D}"/>
            </c:ext>
          </c:extLst>
        </c:ser>
        <c:ser>
          <c:idx val="6"/>
          <c:order val="3"/>
          <c:spPr>
            <a:ln w="28575">
              <a:solidFill>
                <a:schemeClr val="tx1"/>
              </a:solidFill>
            </a:ln>
          </c:spPr>
          <c:marker>
            <c:symbol val="none"/>
          </c:marker>
          <c:xVal>
            <c:numRef>
              <c:f>'state-space'!$A$67:$A$68</c:f>
              <c:numCache>
                <c:formatCode>General</c:formatCode>
                <c:ptCount val="2"/>
                <c:pt idx="0">
                  <c:v>0</c:v>
                </c:pt>
                <c:pt idx="1">
                  <c:v>10</c:v>
                </c:pt>
              </c:numCache>
            </c:numRef>
          </c:xVal>
          <c:yVal>
            <c:numRef>
              <c:f>'state-space'!$B$67:$B$68</c:f>
              <c:numCache>
                <c:formatCode>General</c:formatCode>
                <c:ptCount val="2"/>
                <c:pt idx="0">
                  <c:v>0</c:v>
                </c:pt>
                <c:pt idx="1">
                  <c:v>10</c:v>
                </c:pt>
              </c:numCache>
            </c:numRef>
          </c:yVal>
          <c:smooth val="0"/>
          <c:extLst>
            <c:ext xmlns:c16="http://schemas.microsoft.com/office/drawing/2014/chart" uri="{C3380CC4-5D6E-409C-BE32-E72D297353CC}">
              <c16:uniqueId val="{00000003-BD5B-4A2A-84DE-EC676A97341D}"/>
            </c:ext>
          </c:extLst>
        </c:ser>
        <c:dLbls>
          <c:showLegendKey val="0"/>
          <c:showVal val="0"/>
          <c:showCatName val="0"/>
          <c:showSerName val="0"/>
          <c:showPercent val="0"/>
          <c:showBubbleSize val="0"/>
        </c:dLbls>
        <c:axId val="132992000"/>
        <c:axId val="133006464"/>
      </c:scatterChart>
      <c:valAx>
        <c:axId val="132992000"/>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133006464"/>
        <c:crosses val="autoZero"/>
        <c:crossBetween val="midCat"/>
      </c:valAx>
      <c:valAx>
        <c:axId val="133006464"/>
        <c:scaling>
          <c:orientation val="minMax"/>
          <c:max val="8"/>
        </c:scaling>
        <c:delete val="0"/>
        <c:axPos val="l"/>
        <c:majorGridlines/>
        <c:title>
          <c:tx>
            <c:rich>
              <a:bodyPr rot="-5400000" vert="horz"/>
              <a:lstStyle/>
              <a:p>
                <a:pPr>
                  <a:defRPr/>
                </a:pPr>
                <a:r>
                  <a:rPr lang="en-US"/>
                  <a:t>State-space prediction</a:t>
                </a:r>
              </a:p>
            </c:rich>
          </c:tx>
          <c:overlay val="0"/>
        </c:title>
        <c:numFmt formatCode="General" sourceLinked="1"/>
        <c:majorTickMark val="out"/>
        <c:minorTickMark val="none"/>
        <c:tickLblPos val="nextTo"/>
        <c:crossAx val="132992000"/>
        <c:crosses val="autoZero"/>
        <c:crossBetween val="midCat"/>
      </c:valAx>
    </c:plotArea>
    <c:legend>
      <c:legendPos val="r"/>
      <c:legendEntry>
        <c:idx val="3"/>
        <c:delete val="1"/>
      </c:legendEntry>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2-Span</a:t>
            </a:r>
            <a:r>
              <a:rPr lang="en-US" sz="1400" baseline="0"/>
              <a:t> </a:t>
            </a:r>
            <a:r>
              <a:rPr lang="en-US" sz="1400"/>
              <a:t>Max</a:t>
            </a:r>
            <a:r>
              <a:rPr lang="en-US" sz="1400" baseline="0"/>
              <a:t> Amplification</a:t>
            </a:r>
            <a:endParaRPr lang="en-US" sz="1400"/>
          </a:p>
        </c:rich>
      </c:tx>
      <c:overlay val="0"/>
    </c:title>
    <c:autoTitleDeleted val="0"/>
    <c:plotArea>
      <c:layout>
        <c:manualLayout>
          <c:layoutTarget val="inner"/>
          <c:xMode val="edge"/>
          <c:yMode val="edge"/>
          <c:x val="0.1391243802857976"/>
          <c:y val="0.15106955380577428"/>
          <c:w val="0.79821376494604845"/>
          <c:h val="0.68639326334208228"/>
        </c:manualLayout>
      </c:layout>
      <c:scatterChart>
        <c:scatterStyle val="lineMarker"/>
        <c:varyColors val="0"/>
        <c:ser>
          <c:idx val="2"/>
          <c:order val="0"/>
          <c:tx>
            <c:strRef>
              <c:f>'state-space'!$D$1</c:f>
              <c:strCache>
                <c:ptCount val="1"/>
                <c:pt idx="0">
                  <c:v>40ft-2sp</c:v>
                </c:pt>
              </c:strCache>
            </c:strRef>
          </c:tx>
          <c:spPr>
            <a:ln w="28575">
              <a:noFill/>
            </a:ln>
          </c:spPr>
          <c:marker>
            <c:symbol val="diamond"/>
            <c:size val="6"/>
            <c:spPr>
              <a:solidFill>
                <a:schemeClr val="tx2"/>
              </a:solidFill>
              <a:ln>
                <a:noFill/>
              </a:ln>
            </c:spPr>
          </c:marker>
          <c:xVal>
            <c:numRef>
              <c:f>'state-space'!$D$3:$D$62</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state-space'!$E$3:$E$62</c:f>
              <c:numCache>
                <c:formatCode>General</c:formatCode>
                <c:ptCount val="60"/>
                <c:pt idx="0">
                  <c:v>8.6131894542628409</c:v>
                </c:pt>
                <c:pt idx="1">
                  <c:v>8.8620653213367895</c:v>
                </c:pt>
                <c:pt idx="2">
                  <c:v>3.9530344792862202</c:v>
                </c:pt>
                <c:pt idx="3">
                  <c:v>3.8735043736904098</c:v>
                </c:pt>
                <c:pt idx="4">
                  <c:v>2.4860037260491099</c:v>
                </c:pt>
                <c:pt idx="5">
                  <c:v>2.7617149879422298</c:v>
                </c:pt>
                <c:pt idx="6">
                  <c:v>9.5739951838930093</c:v>
                </c:pt>
                <c:pt idx="7">
                  <c:v>10.018913603203501</c:v>
                </c:pt>
                <c:pt idx="8">
                  <c:v>8.1546215152265304</c:v>
                </c:pt>
                <c:pt idx="9">
                  <c:v>3.8017548412852502</c:v>
                </c:pt>
                <c:pt idx="10">
                  <c:v>4.0513942935412501</c:v>
                </c:pt>
                <c:pt idx="11">
                  <c:v>2.33159421903428</c:v>
                </c:pt>
                <c:pt idx="12">
                  <c:v>2.4954677966726799</c:v>
                </c:pt>
                <c:pt idx="13">
                  <c:v>2.75706533996421</c:v>
                </c:pt>
                <c:pt idx="14">
                  <c:v>5.08111751515791</c:v>
                </c:pt>
                <c:pt idx="15">
                  <c:v>9.0593659349212405</c:v>
                </c:pt>
                <c:pt idx="16">
                  <c:v>6.1962844261581003</c:v>
                </c:pt>
                <c:pt idx="17">
                  <c:v>4.2906283659950804</c:v>
                </c:pt>
                <c:pt idx="18">
                  <c:v>4.4482065573603098</c:v>
                </c:pt>
                <c:pt idx="19">
                  <c:v>2.1996272790509899</c:v>
                </c:pt>
                <c:pt idx="20">
                  <c:v>2.2141482521913498</c:v>
                </c:pt>
                <c:pt idx="21">
                  <c:v>8.1217481759991301</c:v>
                </c:pt>
                <c:pt idx="22">
                  <c:v>11.077189287375299</c:v>
                </c:pt>
                <c:pt idx="23">
                  <c:v>7.4078147270569197</c:v>
                </c:pt>
                <c:pt idx="24">
                  <c:v>4.0986107575856003</c:v>
                </c:pt>
                <c:pt idx="25">
                  <c:v>3.41094576325328</c:v>
                </c:pt>
                <c:pt idx="26">
                  <c:v>2.6687235506396099</c:v>
                </c:pt>
                <c:pt idx="27">
                  <c:v>3.6110989509708</c:v>
                </c:pt>
                <c:pt idx="28">
                  <c:v>2.5686896058797002</c:v>
                </c:pt>
                <c:pt idx="29">
                  <c:v>5.5151011071690199</c:v>
                </c:pt>
                <c:pt idx="30">
                  <c:v>2.65877824953705</c:v>
                </c:pt>
                <c:pt idx="31">
                  <c:v>1.91736917020693</c:v>
                </c:pt>
                <c:pt idx="32">
                  <c:v>2.0172088380439899</c:v>
                </c:pt>
                <c:pt idx="33">
                  <c:v>1.99515762609125</c:v>
                </c:pt>
                <c:pt idx="34">
                  <c:v>1.14749218071887</c:v>
                </c:pt>
                <c:pt idx="36">
                  <c:v>3.0304723194300398</c:v>
                </c:pt>
                <c:pt idx="38">
                  <c:v>1.9555412700179899</c:v>
                </c:pt>
                <c:pt idx="40">
                  <c:v>1.3919960528378199</c:v>
                </c:pt>
                <c:pt idx="42">
                  <c:v>1.43738855041184</c:v>
                </c:pt>
                <c:pt idx="43">
                  <c:v>2.3749653722459798</c:v>
                </c:pt>
                <c:pt idx="45">
                  <c:v>1.7350618947899099</c:v>
                </c:pt>
                <c:pt idx="47">
                  <c:v>1.14567614142765</c:v>
                </c:pt>
                <c:pt idx="49">
                  <c:v>2.8937214422531499</c:v>
                </c:pt>
                <c:pt idx="51">
                  <c:v>1.9940667484389101</c:v>
                </c:pt>
                <c:pt idx="53">
                  <c:v>1.4288470885200499</c:v>
                </c:pt>
                <c:pt idx="55">
                  <c:v>1.3689680634419199</c:v>
                </c:pt>
              </c:numCache>
            </c:numRef>
          </c:yVal>
          <c:smooth val="0"/>
          <c:extLst>
            <c:ext xmlns:c16="http://schemas.microsoft.com/office/drawing/2014/chart" uri="{C3380CC4-5D6E-409C-BE32-E72D297353CC}">
              <c16:uniqueId val="{00000000-A8AD-4856-BEB7-24D0643E9704}"/>
            </c:ext>
          </c:extLst>
        </c:ser>
        <c:ser>
          <c:idx val="4"/>
          <c:order val="1"/>
          <c:tx>
            <c:strRef>
              <c:f>'state-space'!$H$1</c:f>
              <c:strCache>
                <c:ptCount val="1"/>
                <c:pt idx="0">
                  <c:v>100ft-2sp</c:v>
                </c:pt>
              </c:strCache>
            </c:strRef>
          </c:tx>
          <c:spPr>
            <a:ln w="28575">
              <a:noFill/>
            </a:ln>
          </c:spPr>
          <c:marker>
            <c:symbol val="diamond"/>
            <c:size val="6"/>
            <c:spPr>
              <a:solidFill>
                <a:srgbClr val="C00000"/>
              </a:solidFill>
              <a:ln>
                <a:noFill/>
              </a:ln>
            </c:spPr>
          </c:marker>
          <c:xVal>
            <c:numRef>
              <c:f>'state-space'!$H$3:$H$62</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state-space'!$I$3:$I$62</c:f>
              <c:numCache>
                <c:formatCode>General</c:formatCode>
                <c:ptCount val="60"/>
                <c:pt idx="0">
                  <c:v>5.3691672828672701</c:v>
                </c:pt>
                <c:pt idx="1">
                  <c:v>4.4020869733335202</c:v>
                </c:pt>
                <c:pt idx="2">
                  <c:v>3.9364454760473002</c:v>
                </c:pt>
                <c:pt idx="3">
                  <c:v>3.4508228094326299</c:v>
                </c:pt>
                <c:pt idx="4">
                  <c:v>2.69419341104321</c:v>
                </c:pt>
                <c:pt idx="5">
                  <c:v>2.1867260854365802</c:v>
                </c:pt>
                <c:pt idx="6">
                  <c:v>6.8552445802269002</c:v>
                </c:pt>
                <c:pt idx="7">
                  <c:v>6.5075245640194996</c:v>
                </c:pt>
                <c:pt idx="8">
                  <c:v>5.4008366184586798</c:v>
                </c:pt>
                <c:pt idx="9">
                  <c:v>4.0785891144793602</c:v>
                </c:pt>
                <c:pt idx="10">
                  <c:v>2.47202897353763</c:v>
                </c:pt>
                <c:pt idx="11">
                  <c:v>4.0142606619005097</c:v>
                </c:pt>
                <c:pt idx="12">
                  <c:v>1.9089182297009499</c:v>
                </c:pt>
                <c:pt idx="13">
                  <c:v>1.84902016445243</c:v>
                </c:pt>
                <c:pt idx="14">
                  <c:v>2.34841966972941</c:v>
                </c:pt>
                <c:pt idx="15">
                  <c:v>5.5816811987890196</c:v>
                </c:pt>
                <c:pt idx="16">
                  <c:v>4.7145049647387198</c:v>
                </c:pt>
                <c:pt idx="17">
                  <c:v>3.9142563644736699</c:v>
                </c:pt>
                <c:pt idx="18">
                  <c:v>3.8841462685602499</c:v>
                </c:pt>
                <c:pt idx="19">
                  <c:v>2.8717758469632</c:v>
                </c:pt>
                <c:pt idx="20">
                  <c:v>2.54697013953021</c:v>
                </c:pt>
                <c:pt idx="21">
                  <c:v>7.43591623527682</c:v>
                </c:pt>
                <c:pt idx="22">
                  <c:v>7.2295752006097702</c:v>
                </c:pt>
                <c:pt idx="23">
                  <c:v>5.3162653912715001</c:v>
                </c:pt>
                <c:pt idx="24">
                  <c:v>4.1932752994688496</c:v>
                </c:pt>
                <c:pt idx="25">
                  <c:v>2.4997357850421298</c:v>
                </c:pt>
                <c:pt idx="26">
                  <c:v>4.3124837973784498</c:v>
                </c:pt>
                <c:pt idx="27">
                  <c:v>2.0470159959821599</c:v>
                </c:pt>
                <c:pt idx="28">
                  <c:v>1.9841243984890999</c:v>
                </c:pt>
                <c:pt idx="29">
                  <c:v>2.3903599592015299</c:v>
                </c:pt>
                <c:pt idx="30">
                  <c:v>5.5965005495074402</c:v>
                </c:pt>
                <c:pt idx="31">
                  <c:v>4.74124590176665</c:v>
                </c:pt>
                <c:pt idx="32">
                  <c:v>3.9077029421949199</c:v>
                </c:pt>
                <c:pt idx="33">
                  <c:v>3.9161904292304799</c:v>
                </c:pt>
                <c:pt idx="34">
                  <c:v>2.8945631305018402</c:v>
                </c:pt>
                <c:pt idx="35">
                  <c:v>2.5804570739423398</c:v>
                </c:pt>
                <c:pt idx="36">
                  <c:v>7.5277490738564499</c:v>
                </c:pt>
                <c:pt idx="37">
                  <c:v>7.2953193035176396</c:v>
                </c:pt>
                <c:pt idx="38">
                  <c:v>5.3036109861116998</c:v>
                </c:pt>
                <c:pt idx="39">
                  <c:v>4.19950971345133</c:v>
                </c:pt>
                <c:pt idx="40">
                  <c:v>2.5042402985880798</c:v>
                </c:pt>
                <c:pt idx="41">
                  <c:v>4.3377865151934003</c:v>
                </c:pt>
                <c:pt idx="42">
                  <c:v>2.0592423950546799</c:v>
                </c:pt>
                <c:pt idx="43">
                  <c:v>1.99755954618271</c:v>
                </c:pt>
                <c:pt idx="44">
                  <c:v>2.3978831812462902</c:v>
                </c:pt>
                <c:pt idx="45">
                  <c:v>2.37333187947783</c:v>
                </c:pt>
                <c:pt idx="47">
                  <c:v>2.36146317623755</c:v>
                </c:pt>
                <c:pt idx="49">
                  <c:v>1.75008377248136</c:v>
                </c:pt>
                <c:pt idx="51">
                  <c:v>3.2841699416677099</c:v>
                </c:pt>
                <c:pt idx="53">
                  <c:v>3.1940194408202598</c:v>
                </c:pt>
                <c:pt idx="55">
                  <c:v>1.76386211145434</c:v>
                </c:pt>
                <c:pt idx="57">
                  <c:v>1.57512179901298</c:v>
                </c:pt>
              </c:numCache>
            </c:numRef>
          </c:yVal>
          <c:smooth val="0"/>
          <c:extLst>
            <c:ext xmlns:c16="http://schemas.microsoft.com/office/drawing/2014/chart" uri="{C3380CC4-5D6E-409C-BE32-E72D297353CC}">
              <c16:uniqueId val="{00000001-A8AD-4856-BEB7-24D0643E9704}"/>
            </c:ext>
          </c:extLst>
        </c:ser>
        <c:ser>
          <c:idx val="0"/>
          <c:order val="2"/>
          <c:tx>
            <c:strRef>
              <c:f>'state-space'!$L$1</c:f>
              <c:strCache>
                <c:ptCount val="1"/>
                <c:pt idx="0">
                  <c:v>140ft-2sp</c:v>
                </c:pt>
              </c:strCache>
            </c:strRef>
          </c:tx>
          <c:spPr>
            <a:ln w="28575">
              <a:noFill/>
            </a:ln>
          </c:spPr>
          <c:marker>
            <c:symbol val="diamond"/>
            <c:size val="6"/>
            <c:spPr>
              <a:solidFill>
                <a:schemeClr val="accent6">
                  <a:lumMod val="75000"/>
                </a:schemeClr>
              </a:solidFill>
              <a:ln>
                <a:noFill/>
              </a:ln>
            </c:spPr>
          </c:marker>
          <c:xVal>
            <c:numRef>
              <c:f>'state-space'!$L$3:$L$62</c:f>
              <c:numCache>
                <c:formatCode>General</c:formatCode>
                <c:ptCount val="6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state-space'!$M$3:$M$62</c:f>
              <c:numCache>
                <c:formatCode>General</c:formatCode>
                <c:ptCount val="60"/>
                <c:pt idx="0">
                  <c:v>1.9459074512360399</c:v>
                </c:pt>
                <c:pt idx="1">
                  <c:v>2.5033896822352699</c:v>
                </c:pt>
                <c:pt idx="2">
                  <c:v>1.9068054836164301</c:v>
                </c:pt>
                <c:pt idx="3">
                  <c:v>2.85132280189285</c:v>
                </c:pt>
                <c:pt idx="4">
                  <c:v>1.80073257212475</c:v>
                </c:pt>
                <c:pt idx="5">
                  <c:v>2.0176553300786502</c:v>
                </c:pt>
                <c:pt idx="6">
                  <c:v>2.2123585588896302</c:v>
                </c:pt>
                <c:pt idx="7">
                  <c:v>3.3819503121216701</c:v>
                </c:pt>
                <c:pt idx="8">
                  <c:v>3.1676525813517999</c:v>
                </c:pt>
                <c:pt idx="9">
                  <c:v>1.79886998965418</c:v>
                </c:pt>
                <c:pt idx="10">
                  <c:v>3.16580428263681</c:v>
                </c:pt>
                <c:pt idx="11">
                  <c:v>3.5074926191940601</c:v>
                </c:pt>
                <c:pt idx="12">
                  <c:v>2.2354653516759799</c:v>
                </c:pt>
                <c:pt idx="13">
                  <c:v>1.77353794783739</c:v>
                </c:pt>
                <c:pt idx="14">
                  <c:v>1.6562752667655001</c:v>
                </c:pt>
                <c:pt idx="15">
                  <c:v>1.7044636768960399</c:v>
                </c:pt>
                <c:pt idx="16">
                  <c:v>2.1102894787306199</c:v>
                </c:pt>
                <c:pt idx="17">
                  <c:v>1.72109026064782</c:v>
                </c:pt>
                <c:pt idx="19">
                  <c:v>1.7091354907661001</c:v>
                </c:pt>
                <c:pt idx="21">
                  <c:v>2.0658058578644201</c:v>
                </c:pt>
                <c:pt idx="23">
                  <c:v>2.7465986732755399</c:v>
                </c:pt>
                <c:pt idx="24">
                  <c:v>1.65747406070554</c:v>
                </c:pt>
                <c:pt idx="25">
                  <c:v>2.7906104166747299</c:v>
                </c:pt>
                <c:pt idx="26">
                  <c:v>3.3371722979346101</c:v>
                </c:pt>
                <c:pt idx="27">
                  <c:v>2.0873710389650602</c:v>
                </c:pt>
                <c:pt idx="28">
                  <c:v>1.6493402758085101</c:v>
                </c:pt>
                <c:pt idx="29">
                  <c:v>1.44665073311081</c:v>
                </c:pt>
              </c:numCache>
            </c:numRef>
          </c:yVal>
          <c:smooth val="0"/>
          <c:extLst>
            <c:ext xmlns:c16="http://schemas.microsoft.com/office/drawing/2014/chart" uri="{C3380CC4-5D6E-409C-BE32-E72D297353CC}">
              <c16:uniqueId val="{00000002-A8AD-4856-BEB7-24D0643E9704}"/>
            </c:ext>
          </c:extLst>
        </c:ser>
        <c:ser>
          <c:idx val="6"/>
          <c:order val="3"/>
          <c:tx>
            <c:v>"1:1"</c:v>
          </c:tx>
          <c:spPr>
            <a:ln w="28575">
              <a:solidFill>
                <a:schemeClr val="tx1"/>
              </a:solidFill>
            </a:ln>
          </c:spPr>
          <c:marker>
            <c:symbol val="none"/>
          </c:marker>
          <c:xVal>
            <c:numRef>
              <c:f>'state-space'!$A$67:$A$68</c:f>
              <c:numCache>
                <c:formatCode>General</c:formatCode>
                <c:ptCount val="2"/>
                <c:pt idx="0">
                  <c:v>0</c:v>
                </c:pt>
                <c:pt idx="1">
                  <c:v>10</c:v>
                </c:pt>
              </c:numCache>
            </c:numRef>
          </c:xVal>
          <c:yVal>
            <c:numRef>
              <c:f>'state-space'!$B$67:$B$68</c:f>
              <c:numCache>
                <c:formatCode>General</c:formatCode>
                <c:ptCount val="2"/>
                <c:pt idx="0">
                  <c:v>0</c:v>
                </c:pt>
                <c:pt idx="1">
                  <c:v>10</c:v>
                </c:pt>
              </c:numCache>
            </c:numRef>
          </c:yVal>
          <c:smooth val="0"/>
          <c:extLst>
            <c:ext xmlns:c16="http://schemas.microsoft.com/office/drawing/2014/chart" uri="{C3380CC4-5D6E-409C-BE32-E72D297353CC}">
              <c16:uniqueId val="{00000003-A8AD-4856-BEB7-24D0643E9704}"/>
            </c:ext>
          </c:extLst>
        </c:ser>
        <c:dLbls>
          <c:showLegendKey val="0"/>
          <c:showVal val="0"/>
          <c:showCatName val="0"/>
          <c:showSerName val="0"/>
          <c:showPercent val="0"/>
          <c:showBubbleSize val="0"/>
        </c:dLbls>
        <c:axId val="412137344"/>
        <c:axId val="133169152"/>
      </c:scatterChart>
      <c:valAx>
        <c:axId val="412137344"/>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133169152"/>
        <c:crosses val="autoZero"/>
        <c:crossBetween val="midCat"/>
      </c:valAx>
      <c:valAx>
        <c:axId val="133169152"/>
        <c:scaling>
          <c:orientation val="minMax"/>
          <c:max val="8"/>
        </c:scaling>
        <c:delete val="0"/>
        <c:axPos val="l"/>
        <c:majorGridlines/>
        <c:title>
          <c:tx>
            <c:rich>
              <a:bodyPr rot="-5400000" vert="horz"/>
              <a:lstStyle/>
              <a:p>
                <a:pPr>
                  <a:defRPr/>
                </a:pPr>
                <a:r>
                  <a:rPr lang="en-US"/>
                  <a:t>State-space Prediction</a:t>
                </a:r>
              </a:p>
            </c:rich>
          </c:tx>
          <c:overlay val="0"/>
        </c:title>
        <c:numFmt formatCode="General" sourceLinked="1"/>
        <c:majorTickMark val="out"/>
        <c:minorTickMark val="none"/>
        <c:tickLblPos val="nextTo"/>
        <c:crossAx val="412137344"/>
        <c:crosses val="autoZero"/>
        <c:crossBetween val="midCat"/>
      </c:valAx>
    </c:plotArea>
    <c:legend>
      <c:legendPos val="r"/>
      <c:legendEntry>
        <c:idx val="3"/>
        <c:delete val="1"/>
      </c:legendEntry>
      <c:layout>
        <c:manualLayout>
          <c:xMode val="edge"/>
          <c:yMode val="edge"/>
          <c:x val="0.7042151501895596"/>
          <c:y val="0.61067016622922132"/>
          <c:w val="0.24948855351414406"/>
          <c:h val="0.18471522309711286"/>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v>Matching Vehicle</c:v>
          </c:tx>
          <c:spPr>
            <a:ln>
              <a:noFill/>
            </a:ln>
          </c:spPr>
          <c:marker>
            <c:symbol val="circle"/>
            <c:size val="5"/>
          </c:marker>
          <c:xVal>
            <c:numRef>
              <c:f>('state-space'!$B$3:$B$32,'state-space'!$D$3:$D$32,'state-space'!$F$3:$F$47,'state-space'!$H$3:$H$47)</c:f>
              <c:numCache>
                <c:formatCode>General</c:formatCode>
                <c:ptCount val="15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5.9678330857085564</c:v>
                </c:pt>
                <c:pt idx="31">
                  <c:v>6.3189798438384903</c:v>
                </c:pt>
                <c:pt idx="32">
                  <c:v>2.9474154353790478</c:v>
                </c:pt>
                <c:pt idx="33">
                  <c:v>2.8659814871552056</c:v>
                </c:pt>
                <c:pt idx="34">
                  <c:v>2.3696050460764386</c:v>
                </c:pt>
                <c:pt idx="35">
                  <c:v>2.0044750206575124</c:v>
                </c:pt>
                <c:pt idx="36">
                  <c:v>5.9884410773472974</c:v>
                </c:pt>
                <c:pt idx="37">
                  <c:v>10.612438359660556</c:v>
                </c:pt>
                <c:pt idx="38">
                  <c:v>6.4608064321458745</c:v>
                </c:pt>
                <c:pt idx="39">
                  <c:v>4.1232487535860507</c:v>
                </c:pt>
                <c:pt idx="40">
                  <c:v>2.6716313155711928</c:v>
                </c:pt>
                <c:pt idx="41">
                  <c:v>1.9274062520309352</c:v>
                </c:pt>
                <c:pt idx="42">
                  <c:v>2.3019898094048803</c:v>
                </c:pt>
                <c:pt idx="43">
                  <c:v>2.0431254584110894</c:v>
                </c:pt>
                <c:pt idx="44">
                  <c:v>3.5986017555533274</c:v>
                </c:pt>
                <c:pt idx="45">
                  <c:v>5.9058167317270156</c:v>
                </c:pt>
                <c:pt idx="46">
                  <c:v>5.0701305693902272</c:v>
                </c:pt>
                <c:pt idx="47">
                  <c:v>2.9258853934286844</c:v>
                </c:pt>
                <c:pt idx="48">
                  <c:v>2.6406485448989385</c:v>
                </c:pt>
                <c:pt idx="49">
                  <c:v>2.3143136148970025</c:v>
                </c:pt>
                <c:pt idx="50">
                  <c:v>1.8736162439283099</c:v>
                </c:pt>
                <c:pt idx="51">
                  <c:v>6.0556280463679295</c:v>
                </c:pt>
                <c:pt idx="52">
                  <c:v>11.715057791546355</c:v>
                </c:pt>
                <c:pt idx="53">
                  <c:v>5.8049956252523893</c:v>
                </c:pt>
                <c:pt idx="54">
                  <c:v>3.5179364652039307</c:v>
                </c:pt>
                <c:pt idx="55">
                  <c:v>2.3179082238254383</c:v>
                </c:pt>
                <c:pt idx="56">
                  <c:v>1.9588857854354556</c:v>
                </c:pt>
                <c:pt idx="57">
                  <c:v>2.0879290169965232</c:v>
                </c:pt>
                <c:pt idx="58">
                  <c:v>2.3012350249024096</c:v>
                </c:pt>
                <c:pt idx="59">
                  <c:v>3.4010640715891203</c:v>
                </c:pt>
                <c:pt idx="60">
                  <c:v>3.3127553185845402</c:v>
                </c:pt>
                <c:pt idx="61">
                  <c:v>3.6975436362671754</c:v>
                </c:pt>
                <c:pt idx="62">
                  <c:v>3.4030120961324206</c:v>
                </c:pt>
                <c:pt idx="63">
                  <c:v>2.2802138044458591</c:v>
                </c:pt>
                <c:pt idx="64">
                  <c:v>2.1315719666825825</c:v>
                </c:pt>
                <c:pt idx="65">
                  <c:v>1.9556740410631863</c:v>
                </c:pt>
                <c:pt idx="66">
                  <c:v>5.2181349143190623</c:v>
                </c:pt>
                <c:pt idx="67">
                  <c:v>5.7191959785665016</c:v>
                </c:pt>
                <c:pt idx="68">
                  <c:v>4.6638548464109499</c:v>
                </c:pt>
                <c:pt idx="69">
                  <c:v>2.8545015650697647</c:v>
                </c:pt>
                <c:pt idx="70">
                  <c:v>1.7799220117778132</c:v>
                </c:pt>
                <c:pt idx="71">
                  <c:v>3.4273104673988009</c:v>
                </c:pt>
                <c:pt idx="72">
                  <c:v>1.7809101278582415</c:v>
                </c:pt>
                <c:pt idx="73">
                  <c:v>1.6868401506711228</c:v>
                </c:pt>
                <c:pt idx="74">
                  <c:v>1.9640498169664173</c:v>
                </c:pt>
                <c:pt idx="75">
                  <c:v>3.2739144143355112</c:v>
                </c:pt>
                <c:pt idx="76">
                  <c:v>3.9914607017113628</c:v>
                </c:pt>
                <c:pt idx="77">
                  <c:v>3.4023629771059225</c:v>
                </c:pt>
                <c:pt idx="78">
                  <c:v>2.0834574086076127</c:v>
                </c:pt>
                <c:pt idx="79">
                  <c:v>2.3306328714813711</c:v>
                </c:pt>
                <c:pt idx="80">
                  <c:v>2.1444323775158085</c:v>
                </c:pt>
                <c:pt idx="81">
                  <c:v>5.6991101613270505</c:v>
                </c:pt>
                <c:pt idx="82">
                  <c:v>5.7008705705127083</c:v>
                </c:pt>
                <c:pt idx="83">
                  <c:v>4.4377112928935514</c:v>
                </c:pt>
                <c:pt idx="84">
                  <c:v>2.973628895233758</c:v>
                </c:pt>
                <c:pt idx="85">
                  <c:v>1.8254917759988789</c:v>
                </c:pt>
                <c:pt idx="86">
                  <c:v>3.6423917041811906</c:v>
                </c:pt>
                <c:pt idx="87">
                  <c:v>1.7921228257632817</c:v>
                </c:pt>
                <c:pt idx="88">
                  <c:v>1.6993378759480811</c:v>
                </c:pt>
                <c:pt idx="89">
                  <c:v>2.0699259051656185</c:v>
                </c:pt>
                <c:pt idx="90">
                  <c:v>3.0492678958785246</c:v>
                </c:pt>
                <c:pt idx="91">
                  <c:v>3.9098065798987705</c:v>
                </c:pt>
                <c:pt idx="92">
                  <c:v>3.089750542299349</c:v>
                </c:pt>
                <c:pt idx="93">
                  <c:v>1.9988792480115689</c:v>
                </c:pt>
                <c:pt idx="94">
                  <c:v>2.3508496023138106</c:v>
                </c:pt>
                <c:pt idx="95">
                  <c:v>2.1176337671728129</c:v>
                </c:pt>
                <c:pt idx="96">
                  <c:v>4.7898409255242225</c:v>
                </c:pt>
                <c:pt idx="97">
                  <c:v>5.0408441793203176</c:v>
                </c:pt>
                <c:pt idx="98">
                  <c:v>4.1398138105567606</c:v>
                </c:pt>
                <c:pt idx="99">
                  <c:v>2.7573662328271871</c:v>
                </c:pt>
                <c:pt idx="100">
                  <c:v>1.7823391178597252</c:v>
                </c:pt>
                <c:pt idx="101">
                  <c:v>3.4815347071583513</c:v>
                </c:pt>
                <c:pt idx="102">
                  <c:v>1.6322758496023138</c:v>
                </c:pt>
                <c:pt idx="103">
                  <c:v>1.6366775126536515</c:v>
                </c:pt>
                <c:pt idx="104">
                  <c:v>2.2002801879971075</c:v>
                </c:pt>
                <c:pt idx="105">
                  <c:v>3.8299362655392186</c:v>
                </c:pt>
                <c:pt idx="106">
                  <c:v>4.0578829867042669</c:v>
                </c:pt>
                <c:pt idx="107">
                  <c:v>2.4829034788017563</c:v>
                </c:pt>
                <c:pt idx="108">
                  <c:v>2.8725220636623425</c:v>
                </c:pt>
                <c:pt idx="109">
                  <c:v>2.4085432540650955</c:v>
                </c:pt>
                <c:pt idx="110">
                  <c:v>2.0628090060287247</c:v>
                </c:pt>
                <c:pt idx="111">
                  <c:v>5.0793405461102523</c:v>
                </c:pt>
                <c:pt idx="112">
                  <c:v>5.3610958360753278</c:v>
                </c:pt>
                <c:pt idx="113">
                  <c:v>3.8786250664839677</c:v>
                </c:pt>
                <c:pt idx="114">
                  <c:v>2.8662567948868194</c:v>
                </c:pt>
                <c:pt idx="115">
                  <c:v>2.2295522361149924</c:v>
                </c:pt>
                <c:pt idx="116">
                  <c:v>3.2532154704122491</c:v>
                </c:pt>
                <c:pt idx="117">
                  <c:v>1.7294124027224167</c:v>
                </c:pt>
                <c:pt idx="118">
                  <c:v>1.4833735549590101</c:v>
                </c:pt>
                <c:pt idx="119">
                  <c:v>2.2120816017452603</c:v>
                </c:pt>
                <c:pt idx="120">
                  <c:v>3.6402033490227161</c:v>
                </c:pt>
                <c:pt idx="121">
                  <c:v>4.0115846090194447</c:v>
                </c:pt>
                <c:pt idx="122">
                  <c:v>2.7813267027511053</c:v>
                </c:pt>
                <c:pt idx="123">
                  <c:v>3.0613599165771026</c:v>
                </c:pt>
                <c:pt idx="124">
                  <c:v>2.3921987771801589</c:v>
                </c:pt>
                <c:pt idx="125">
                  <c:v>2.1010550268928423</c:v>
                </c:pt>
                <c:pt idx="126">
                  <c:v>4.210263620466935</c:v>
                </c:pt>
                <c:pt idx="127">
                  <c:v>5.1448536273084349</c:v>
                </c:pt>
                <c:pt idx="128">
                  <c:v>3.423504803935089</c:v>
                </c:pt>
                <c:pt idx="129">
                  <c:v>2.7232253503270556</c:v>
                </c:pt>
                <c:pt idx="130">
                  <c:v>2.1780183407021276</c:v>
                </c:pt>
                <c:pt idx="131">
                  <c:v>3.1218797407254173</c:v>
                </c:pt>
                <c:pt idx="132">
                  <c:v>1.7141888475152853</c:v>
                </c:pt>
                <c:pt idx="133">
                  <c:v>1.4219762791339126</c:v>
                </c:pt>
                <c:pt idx="134">
                  <c:v>2.1310072995035059</c:v>
                </c:pt>
                <c:pt idx="135">
                  <c:v>3.5770330965279533</c:v>
                </c:pt>
                <c:pt idx="136">
                  <c:v>3.8022750375815533</c:v>
                </c:pt>
                <c:pt idx="137">
                  <c:v>2.871421309227034</c:v>
                </c:pt>
                <c:pt idx="138">
                  <c:v>3.0294182311836271</c:v>
                </c:pt>
                <c:pt idx="139">
                  <c:v>2.3940802920302402</c:v>
                </c:pt>
                <c:pt idx="140">
                  <c:v>2.1154542564674621</c:v>
                </c:pt>
                <c:pt idx="141">
                  <c:v>4.7515637414397007</c:v>
                </c:pt>
                <c:pt idx="142">
                  <c:v>5.2057233415502351</c:v>
                </c:pt>
                <c:pt idx="143">
                  <c:v>3.4726635685416496</c:v>
                </c:pt>
                <c:pt idx="144">
                  <c:v>2.7599905541525085</c:v>
                </c:pt>
                <c:pt idx="145">
                  <c:v>2.0368481114703068</c:v>
                </c:pt>
                <c:pt idx="146">
                  <c:v>2.9671436506097471</c:v>
                </c:pt>
                <c:pt idx="147">
                  <c:v>1.7806585803077346</c:v>
                </c:pt>
                <c:pt idx="148">
                  <c:v>1.3444861028550423</c:v>
                </c:pt>
                <c:pt idx="149">
                  <c:v>1.7329872958004366</c:v>
                </c:pt>
              </c:numCache>
            </c:numRef>
          </c:xVal>
          <c:yVal>
            <c:numRef>
              <c:f>('state-space'!$C$3:$C$32,'state-space'!$E$3:$E$32,'state-space'!$G$3:$G$47,'state-space'!$I$3:$I$47)</c:f>
              <c:numCache>
                <c:formatCode>General</c:formatCode>
                <c:ptCount val="150"/>
                <c:pt idx="0">
                  <c:v>5.8551502592531097</c:v>
                </c:pt>
                <c:pt idx="1">
                  <c:v>9.5700992336004695</c:v>
                </c:pt>
                <c:pt idx="2">
                  <c:v>3.73396317270995</c:v>
                </c:pt>
                <c:pt idx="3">
                  <c:v>3.23737587087669</c:v>
                </c:pt>
                <c:pt idx="4">
                  <c:v>1.5952737753899899</c:v>
                </c:pt>
                <c:pt idx="5">
                  <c:v>2.5028800068449102</c:v>
                </c:pt>
                <c:pt idx="6">
                  <c:v>8.9896348951323901</c:v>
                </c:pt>
                <c:pt idx="7">
                  <c:v>7.6296429005489399</c:v>
                </c:pt>
                <c:pt idx="8">
                  <c:v>7.6464160627558497</c:v>
                </c:pt>
                <c:pt idx="9">
                  <c:v>3.4844103339506298</c:v>
                </c:pt>
                <c:pt idx="10">
                  <c:v>3.72483511355074</c:v>
                </c:pt>
                <c:pt idx="11">
                  <c:v>1.8435886028939801</c:v>
                </c:pt>
                <c:pt idx="12">
                  <c:v>2.0291418389017299</c:v>
                </c:pt>
                <c:pt idx="13">
                  <c:v>1.96711729682797</c:v>
                </c:pt>
                <c:pt idx="14">
                  <c:v>1.62236636237804</c:v>
                </c:pt>
                <c:pt idx="15">
                  <c:v>7.3917638757693203</c:v>
                </c:pt>
                <c:pt idx="16">
                  <c:v>6.8653387796797798</c:v>
                </c:pt>
                <c:pt idx="17">
                  <c:v>3.4738765572019998</c:v>
                </c:pt>
                <c:pt idx="18">
                  <c:v>3.3484518786597999</c:v>
                </c:pt>
                <c:pt idx="19">
                  <c:v>1.76577792636603</c:v>
                </c:pt>
                <c:pt idx="20">
                  <c:v>2.13055729977546</c:v>
                </c:pt>
                <c:pt idx="21">
                  <c:v>6.2819230525439904</c:v>
                </c:pt>
                <c:pt idx="22">
                  <c:v>6.2118752274838798</c:v>
                </c:pt>
                <c:pt idx="23">
                  <c:v>7.5119000047087798</c:v>
                </c:pt>
                <c:pt idx="24">
                  <c:v>3.5919910875086498</c:v>
                </c:pt>
                <c:pt idx="25">
                  <c:v>3.4731535484948499</c:v>
                </c:pt>
                <c:pt idx="26">
                  <c:v>2.3827631068608799</c:v>
                </c:pt>
                <c:pt idx="27">
                  <c:v>2.42202375351552</c:v>
                </c:pt>
                <c:pt idx="28">
                  <c:v>2.2520686448991101</c:v>
                </c:pt>
                <c:pt idx="29">
                  <c:v>1.90657044336214</c:v>
                </c:pt>
                <c:pt idx="30">
                  <c:v>8.6131894542628409</c:v>
                </c:pt>
                <c:pt idx="31">
                  <c:v>8.8620653213367895</c:v>
                </c:pt>
                <c:pt idx="32">
                  <c:v>3.9530344792862202</c:v>
                </c:pt>
                <c:pt idx="33">
                  <c:v>3.8735043736904098</c:v>
                </c:pt>
                <c:pt idx="34">
                  <c:v>2.4860037260491099</c:v>
                </c:pt>
                <c:pt idx="35">
                  <c:v>2.7617149879422298</c:v>
                </c:pt>
                <c:pt idx="36">
                  <c:v>9.5739951838930093</c:v>
                </c:pt>
                <c:pt idx="37">
                  <c:v>10.018913603203501</c:v>
                </c:pt>
                <c:pt idx="38">
                  <c:v>8.1546215152265304</c:v>
                </c:pt>
                <c:pt idx="39">
                  <c:v>3.8017548412852502</c:v>
                </c:pt>
                <c:pt idx="40">
                  <c:v>4.0513942935412501</c:v>
                </c:pt>
                <c:pt idx="41">
                  <c:v>2.33159421903428</c:v>
                </c:pt>
                <c:pt idx="42">
                  <c:v>2.4954677966726799</c:v>
                </c:pt>
                <c:pt idx="43">
                  <c:v>2.75706533996421</c:v>
                </c:pt>
                <c:pt idx="44">
                  <c:v>5.08111751515791</c:v>
                </c:pt>
                <c:pt idx="45">
                  <c:v>9.0593659349212405</c:v>
                </c:pt>
                <c:pt idx="46">
                  <c:v>6.1962844261581003</c:v>
                </c:pt>
                <c:pt idx="47">
                  <c:v>4.2906283659950804</c:v>
                </c:pt>
                <c:pt idx="48">
                  <c:v>4.4482065573603098</c:v>
                </c:pt>
                <c:pt idx="49">
                  <c:v>2.1996272790509899</c:v>
                </c:pt>
                <c:pt idx="50">
                  <c:v>2.2141482521913498</c:v>
                </c:pt>
                <c:pt idx="51">
                  <c:v>8.1217481759991301</c:v>
                </c:pt>
                <c:pt idx="52">
                  <c:v>11.077189287375299</c:v>
                </c:pt>
                <c:pt idx="53">
                  <c:v>7.4078147270569197</c:v>
                </c:pt>
                <c:pt idx="54">
                  <c:v>4.0986107575856003</c:v>
                </c:pt>
                <c:pt idx="55">
                  <c:v>3.41094576325328</c:v>
                </c:pt>
                <c:pt idx="56">
                  <c:v>2.6687235506396099</c:v>
                </c:pt>
                <c:pt idx="57">
                  <c:v>3.6110989509708</c:v>
                </c:pt>
                <c:pt idx="58">
                  <c:v>2.5686896058797002</c:v>
                </c:pt>
                <c:pt idx="59">
                  <c:v>5.5151011071690199</c:v>
                </c:pt>
                <c:pt idx="60">
                  <c:v>3.5778178652481198</c:v>
                </c:pt>
                <c:pt idx="61">
                  <c:v>3.9959037244997901</c:v>
                </c:pt>
                <c:pt idx="62">
                  <c:v>3.8737055959011699</c:v>
                </c:pt>
                <c:pt idx="63">
                  <c:v>2.2043128540907899</c:v>
                </c:pt>
                <c:pt idx="64">
                  <c:v>2.2624195719157099</c:v>
                </c:pt>
                <c:pt idx="65">
                  <c:v>1.9767986364441901</c:v>
                </c:pt>
                <c:pt idx="66">
                  <c:v>6.2373972724001199</c:v>
                </c:pt>
                <c:pt idx="67">
                  <c:v>5.5582273170476499</c:v>
                </c:pt>
                <c:pt idx="68">
                  <c:v>5.5634241502756696</c:v>
                </c:pt>
                <c:pt idx="69">
                  <c:v>2.9069202765546698</c:v>
                </c:pt>
                <c:pt idx="70">
                  <c:v>1.93570841696512</c:v>
                </c:pt>
                <c:pt idx="71">
                  <c:v>3.60287886334998</c:v>
                </c:pt>
                <c:pt idx="72">
                  <c:v>1.7036885830535</c:v>
                </c:pt>
                <c:pt idx="73">
                  <c:v>1.9054131002836201</c:v>
                </c:pt>
                <c:pt idx="74">
                  <c:v>2.0213010391057602</c:v>
                </c:pt>
                <c:pt idx="75">
                  <c:v>3.8739907845130199</c:v>
                </c:pt>
                <c:pt idx="76">
                  <c:v>4.4364095887054402</c:v>
                </c:pt>
                <c:pt idx="77">
                  <c:v>4.0160600007962399</c:v>
                </c:pt>
                <c:pt idx="78">
                  <c:v>2.3082383267540898</c:v>
                </c:pt>
                <c:pt idx="79">
                  <c:v>2.43646908198428</c:v>
                </c:pt>
                <c:pt idx="80">
                  <c:v>2.1813796713609102</c:v>
                </c:pt>
                <c:pt idx="81">
                  <c:v>7.1050630956369503</c:v>
                </c:pt>
                <c:pt idx="82">
                  <c:v>6.43216007557211</c:v>
                </c:pt>
                <c:pt idx="83">
                  <c:v>5.5485978402839597</c:v>
                </c:pt>
                <c:pt idx="84">
                  <c:v>3.1975029334278302</c:v>
                </c:pt>
                <c:pt idx="85">
                  <c:v>2.10096388569468</c:v>
                </c:pt>
                <c:pt idx="86">
                  <c:v>4.0352133222382101</c:v>
                </c:pt>
                <c:pt idx="87">
                  <c:v>1.88361288258147</c:v>
                </c:pt>
                <c:pt idx="88">
                  <c:v>1.90439915749091</c:v>
                </c:pt>
                <c:pt idx="89">
                  <c:v>2.0758362872178902</c:v>
                </c:pt>
                <c:pt idx="90">
                  <c:v>3.9190196125080399</c:v>
                </c:pt>
                <c:pt idx="91">
                  <c:v>4.5070243733873996</c:v>
                </c:pt>
                <c:pt idx="92">
                  <c:v>4.0197174471699801</c:v>
                </c:pt>
                <c:pt idx="93">
                  <c:v>2.3291299598192201</c:v>
                </c:pt>
                <c:pt idx="94">
                  <c:v>2.49811126660066</c:v>
                </c:pt>
                <c:pt idx="95">
                  <c:v>2.2143592616466301</c:v>
                </c:pt>
                <c:pt idx="96">
                  <c:v>7.2366527037026502</c:v>
                </c:pt>
                <c:pt idx="97">
                  <c:v>6.5817965199070203</c:v>
                </c:pt>
                <c:pt idx="98">
                  <c:v>5.5401044844686904</c:v>
                </c:pt>
                <c:pt idx="99">
                  <c:v>3.2419818998010799</c:v>
                </c:pt>
                <c:pt idx="100">
                  <c:v>2.1263428033583498</c:v>
                </c:pt>
                <c:pt idx="101">
                  <c:v>4.1031399319722404</c:v>
                </c:pt>
                <c:pt idx="102">
                  <c:v>1.91413786899681</c:v>
                </c:pt>
                <c:pt idx="103">
                  <c:v>1.8897782742678499</c:v>
                </c:pt>
                <c:pt idx="104">
                  <c:v>2.0844613135690699</c:v>
                </c:pt>
                <c:pt idx="105">
                  <c:v>5.3691672828672701</c:v>
                </c:pt>
                <c:pt idx="106">
                  <c:v>4.4020869733335202</c:v>
                </c:pt>
                <c:pt idx="107">
                  <c:v>3.9364454760473002</c:v>
                </c:pt>
                <c:pt idx="108">
                  <c:v>3.4508228094326299</c:v>
                </c:pt>
                <c:pt idx="109">
                  <c:v>2.69419341104321</c:v>
                </c:pt>
                <c:pt idx="110">
                  <c:v>2.1867260854365802</c:v>
                </c:pt>
                <c:pt idx="111">
                  <c:v>6.8552445802269002</c:v>
                </c:pt>
                <c:pt idx="112">
                  <c:v>6.5075245640194996</c:v>
                </c:pt>
                <c:pt idx="113">
                  <c:v>5.4008366184586798</c:v>
                </c:pt>
                <c:pt idx="114">
                  <c:v>4.0785891144793602</c:v>
                </c:pt>
                <c:pt idx="115">
                  <c:v>2.47202897353763</c:v>
                </c:pt>
                <c:pt idx="116">
                  <c:v>4.0142606619005097</c:v>
                </c:pt>
                <c:pt idx="117">
                  <c:v>1.9089182297009499</c:v>
                </c:pt>
                <c:pt idx="118">
                  <c:v>1.84902016445243</c:v>
                </c:pt>
                <c:pt idx="119">
                  <c:v>2.34841966972941</c:v>
                </c:pt>
                <c:pt idx="120">
                  <c:v>5.5816811987890196</c:v>
                </c:pt>
                <c:pt idx="121">
                  <c:v>4.7145049647387198</c:v>
                </c:pt>
                <c:pt idx="122">
                  <c:v>3.9142563644736699</c:v>
                </c:pt>
                <c:pt idx="123">
                  <c:v>3.8841462685602499</c:v>
                </c:pt>
                <c:pt idx="124">
                  <c:v>2.8717758469632</c:v>
                </c:pt>
                <c:pt idx="125">
                  <c:v>2.54697013953021</c:v>
                </c:pt>
                <c:pt idx="126">
                  <c:v>7.43591623527682</c:v>
                </c:pt>
                <c:pt idx="127">
                  <c:v>7.2295752006097702</c:v>
                </c:pt>
                <c:pt idx="128">
                  <c:v>5.3162653912715001</c:v>
                </c:pt>
                <c:pt idx="129">
                  <c:v>4.1932752994688496</c:v>
                </c:pt>
                <c:pt idx="130">
                  <c:v>2.4997357850421298</c:v>
                </c:pt>
                <c:pt idx="131">
                  <c:v>4.3124837973784498</c:v>
                </c:pt>
                <c:pt idx="132">
                  <c:v>2.0470159959821599</c:v>
                </c:pt>
                <c:pt idx="133">
                  <c:v>1.9841243984890999</c:v>
                </c:pt>
                <c:pt idx="134">
                  <c:v>2.3903599592015299</c:v>
                </c:pt>
                <c:pt idx="135">
                  <c:v>5.5965005495074402</c:v>
                </c:pt>
                <c:pt idx="136">
                  <c:v>4.74124590176665</c:v>
                </c:pt>
                <c:pt idx="137">
                  <c:v>3.9077029421949199</c:v>
                </c:pt>
                <c:pt idx="138">
                  <c:v>3.9161904292304799</c:v>
                </c:pt>
                <c:pt idx="139">
                  <c:v>2.8945631305018402</c:v>
                </c:pt>
                <c:pt idx="140">
                  <c:v>2.5804570739423398</c:v>
                </c:pt>
                <c:pt idx="141">
                  <c:v>7.5277490738564499</c:v>
                </c:pt>
                <c:pt idx="142">
                  <c:v>7.2953193035176396</c:v>
                </c:pt>
                <c:pt idx="143">
                  <c:v>5.3036109861116998</c:v>
                </c:pt>
                <c:pt idx="144">
                  <c:v>4.19950971345133</c:v>
                </c:pt>
                <c:pt idx="145">
                  <c:v>2.5042402985880798</c:v>
                </c:pt>
                <c:pt idx="146">
                  <c:v>4.3377865151934003</c:v>
                </c:pt>
                <c:pt idx="147">
                  <c:v>2.0592423950546799</c:v>
                </c:pt>
                <c:pt idx="148">
                  <c:v>1.99755954618271</c:v>
                </c:pt>
                <c:pt idx="149">
                  <c:v>2.3978831812462902</c:v>
                </c:pt>
              </c:numCache>
            </c:numRef>
          </c:yVal>
          <c:smooth val="0"/>
          <c:extLst>
            <c:ext xmlns:c16="http://schemas.microsoft.com/office/drawing/2014/chart" uri="{C3380CC4-5D6E-409C-BE32-E72D297353CC}">
              <c16:uniqueId val="{00000000-3AAA-492D-8FAF-8CF947D3159E}"/>
            </c:ext>
          </c:extLst>
        </c:ser>
        <c:ser>
          <c:idx val="0"/>
          <c:order val="1"/>
          <c:tx>
            <c:v>Non-Matching Vehicle</c:v>
          </c:tx>
          <c:spPr>
            <a:ln>
              <a:noFill/>
            </a:ln>
          </c:spPr>
          <c:marker>
            <c:symbol val="circle"/>
            <c:size val="5"/>
          </c:marker>
          <c:xVal>
            <c:numRef>
              <c:f>('state-space'!$B$33:$B$61,'state-space'!$D$33:$D$58,'state-space'!$F$48:$F$60,'state-space'!$H$48:$H$60)</c:f>
              <c:numCache>
                <c:formatCode>General</c:formatCode>
                <c:ptCount val="81"/>
                <c:pt idx="0">
                  <c:v>1.5851712323687763</c:v>
                </c:pt>
                <c:pt idx="1">
                  <c:v>1.869836702608902</c:v>
                </c:pt>
                <c:pt idx="3">
                  <c:v>1.7186271747029946</c:v>
                </c:pt>
                <c:pt idx="4">
                  <c:v>1.0302122421132254</c:v>
                </c:pt>
                <c:pt idx="6">
                  <c:v>1.8081663527282976</c:v>
                </c:pt>
                <c:pt idx="13">
                  <c:v>1.4261972917253756</c:v>
                </c:pt>
                <c:pt idx="15">
                  <c:v>1.4990425327493555</c:v>
                </c:pt>
                <c:pt idx="19">
                  <c:v>1.0941498419682081</c:v>
                </c:pt>
                <c:pt idx="21">
                  <c:v>1.914603197741835</c:v>
                </c:pt>
                <c:pt idx="28">
                  <c:v>1.4205368442674546</c:v>
                </c:pt>
                <c:pt idx="29">
                  <c:v>1.7455176877011003</c:v>
                </c:pt>
                <c:pt idx="30">
                  <c:v>1.7852591856638926</c:v>
                </c:pt>
                <c:pt idx="31">
                  <c:v>1.6246160296785133</c:v>
                </c:pt>
                <c:pt idx="32">
                  <c:v>1.73019896201803</c:v>
                </c:pt>
                <c:pt idx="33">
                  <c:v>1.033943310215488</c:v>
                </c:pt>
                <c:pt idx="35">
                  <c:v>2.3992926742564422</c:v>
                </c:pt>
                <c:pt idx="37">
                  <c:v>1.5262011320857907</c:v>
                </c:pt>
                <c:pt idx="39">
                  <c:v>1.2964387607215451</c:v>
                </c:pt>
                <c:pt idx="41">
                  <c:v>1.3447158547567983</c:v>
                </c:pt>
                <c:pt idx="42">
                  <c:v>1.5602707321384977</c:v>
                </c:pt>
                <c:pt idx="44">
                  <c:v>1.5227167498674117</c:v>
                </c:pt>
                <c:pt idx="46">
                  <c:v>1.1019033748916145</c:v>
                </c:pt>
                <c:pt idx="48">
                  <c:v>2.6035912416132807</c:v>
                </c:pt>
                <c:pt idx="50">
                  <c:v>1.7860913047504396</c:v>
                </c:pt>
                <c:pt idx="52">
                  <c:v>1.3509920952276724</c:v>
                </c:pt>
                <c:pt idx="54">
                  <c:v>1.2619800780724189</c:v>
                </c:pt>
                <c:pt idx="55">
                  <c:v>1.8020916228977664</c:v>
                </c:pt>
                <c:pt idx="57">
                  <c:v>1.9868825932410206</c:v>
                </c:pt>
                <c:pt idx="59">
                  <c:v>1.5111809645074008</c:v>
                </c:pt>
                <c:pt idx="61">
                  <c:v>2.6132420818080533</c:v>
                </c:pt>
                <c:pt idx="63">
                  <c:v>2.5075799777176506</c:v>
                </c:pt>
                <c:pt idx="65">
                  <c:v>1.4087816329778768</c:v>
                </c:pt>
                <c:pt idx="67">
                  <c:v>1.4106186004562575</c:v>
                </c:pt>
                <c:pt idx="68">
                  <c:v>1.957315039349494</c:v>
                </c:pt>
                <c:pt idx="70">
                  <c:v>1.9410685394578668</c:v>
                </c:pt>
                <c:pt idx="72">
                  <c:v>1.6716638570617242</c:v>
                </c:pt>
                <c:pt idx="74">
                  <c:v>2.2444446447727824</c:v>
                </c:pt>
                <c:pt idx="76">
                  <c:v>2.4103871218489297</c:v>
                </c:pt>
                <c:pt idx="78">
                  <c:v>1.4753400823950455</c:v>
                </c:pt>
                <c:pt idx="80">
                  <c:v>1.4092844166056564</c:v>
                </c:pt>
              </c:numCache>
            </c:numRef>
          </c:xVal>
          <c:yVal>
            <c:numRef>
              <c:f>('state-space'!$C$33:$C$61,'state-space'!$E$33:$E$58,'state-space'!$G$48:$G$60,'state-space'!$I$48:$I$60)</c:f>
              <c:numCache>
                <c:formatCode>General</c:formatCode>
                <c:ptCount val="81"/>
                <c:pt idx="0">
                  <c:v>2.0807638155871602</c:v>
                </c:pt>
                <c:pt idx="1">
                  <c:v>1.88397002817647</c:v>
                </c:pt>
                <c:pt idx="3">
                  <c:v>1.9967849914437901</c:v>
                </c:pt>
                <c:pt idx="4">
                  <c:v>1.16176083040587</c:v>
                </c:pt>
                <c:pt idx="6">
                  <c:v>2.4636879205937601</c:v>
                </c:pt>
                <c:pt idx="13">
                  <c:v>1.4526147173064301</c:v>
                </c:pt>
                <c:pt idx="15">
                  <c:v>2.12580613389706</c:v>
                </c:pt>
                <c:pt idx="19">
                  <c:v>1.13084039767013</c:v>
                </c:pt>
                <c:pt idx="21">
                  <c:v>2.3591273419058401</c:v>
                </c:pt>
                <c:pt idx="28">
                  <c:v>1.4468538835657301</c:v>
                </c:pt>
                <c:pt idx="29">
                  <c:v>2.65877824953705</c:v>
                </c:pt>
                <c:pt idx="30">
                  <c:v>1.91736917020693</c:v>
                </c:pt>
                <c:pt idx="31">
                  <c:v>2.0172088380439899</c:v>
                </c:pt>
                <c:pt idx="32">
                  <c:v>1.99515762609125</c:v>
                </c:pt>
                <c:pt idx="33">
                  <c:v>1.14749218071887</c:v>
                </c:pt>
                <c:pt idx="35">
                  <c:v>3.0304723194300398</c:v>
                </c:pt>
                <c:pt idx="37">
                  <c:v>1.9555412700179899</c:v>
                </c:pt>
                <c:pt idx="39">
                  <c:v>1.3919960528378199</c:v>
                </c:pt>
                <c:pt idx="41">
                  <c:v>1.43738855041184</c:v>
                </c:pt>
                <c:pt idx="42">
                  <c:v>2.3749653722459798</c:v>
                </c:pt>
                <c:pt idx="44">
                  <c:v>1.7350618947899099</c:v>
                </c:pt>
                <c:pt idx="46">
                  <c:v>1.14567614142765</c:v>
                </c:pt>
                <c:pt idx="48">
                  <c:v>2.8937214422531499</c:v>
                </c:pt>
                <c:pt idx="50">
                  <c:v>1.9940667484389101</c:v>
                </c:pt>
                <c:pt idx="52">
                  <c:v>1.4288470885200499</c:v>
                </c:pt>
                <c:pt idx="54">
                  <c:v>1.3689680634419199</c:v>
                </c:pt>
                <c:pt idx="55">
                  <c:v>2.0039153545560202</c:v>
                </c:pt>
                <c:pt idx="57">
                  <c:v>2.18509285414674</c:v>
                </c:pt>
                <c:pt idx="59">
                  <c:v>1.7195411941763099</c:v>
                </c:pt>
                <c:pt idx="61">
                  <c:v>2.3910376984086299</c:v>
                </c:pt>
                <c:pt idx="63">
                  <c:v>2.9493439441987399</c:v>
                </c:pt>
                <c:pt idx="65">
                  <c:v>1.4504655530119701</c:v>
                </c:pt>
                <c:pt idx="67">
                  <c:v>1.37257103324264</c:v>
                </c:pt>
                <c:pt idx="68">
                  <c:v>2.37333187947783</c:v>
                </c:pt>
                <c:pt idx="70">
                  <c:v>2.36146317623755</c:v>
                </c:pt>
                <c:pt idx="72">
                  <c:v>1.75008377248136</c:v>
                </c:pt>
                <c:pt idx="74">
                  <c:v>3.2841699416677099</c:v>
                </c:pt>
                <c:pt idx="76">
                  <c:v>3.1940194408202598</c:v>
                </c:pt>
                <c:pt idx="78">
                  <c:v>1.76386211145434</c:v>
                </c:pt>
                <c:pt idx="80">
                  <c:v>1.57512179901298</c:v>
                </c:pt>
              </c:numCache>
            </c:numRef>
          </c:yVal>
          <c:smooth val="0"/>
          <c:extLst>
            <c:ext xmlns:c16="http://schemas.microsoft.com/office/drawing/2014/chart" uri="{C3380CC4-5D6E-409C-BE32-E72D297353CC}">
              <c16:uniqueId val="{00000001-3AAA-492D-8FAF-8CF947D3159E}"/>
            </c:ext>
          </c:extLst>
        </c:ser>
        <c:ser>
          <c:idx val="6"/>
          <c:order val="2"/>
          <c:tx>
            <c:v>"1:1"</c:v>
          </c:tx>
          <c:spPr>
            <a:ln w="28575">
              <a:solidFill>
                <a:schemeClr val="tx1"/>
              </a:solidFill>
            </a:ln>
          </c:spPr>
          <c:marker>
            <c:symbol val="none"/>
          </c:marker>
          <c:xVal>
            <c:numRef>
              <c:f>'state-space'!$A$69:$A$70</c:f>
              <c:numCache>
                <c:formatCode>General</c:formatCode>
                <c:ptCount val="2"/>
                <c:pt idx="0">
                  <c:v>0</c:v>
                </c:pt>
                <c:pt idx="1">
                  <c:v>10</c:v>
                </c:pt>
              </c:numCache>
            </c:numRef>
          </c:xVal>
          <c:yVal>
            <c:numRef>
              <c:f>'state-space'!$B$69:$B$70</c:f>
              <c:numCache>
                <c:formatCode>General</c:formatCode>
                <c:ptCount val="2"/>
                <c:pt idx="0">
                  <c:v>0</c:v>
                </c:pt>
                <c:pt idx="1">
                  <c:v>10</c:v>
                </c:pt>
              </c:numCache>
            </c:numRef>
          </c:yVal>
          <c:smooth val="0"/>
          <c:extLst>
            <c:ext xmlns:c16="http://schemas.microsoft.com/office/drawing/2014/chart" uri="{C3380CC4-5D6E-409C-BE32-E72D297353CC}">
              <c16:uniqueId val="{00000002-3AAA-492D-8FAF-8CF947D3159E}"/>
            </c:ext>
          </c:extLst>
        </c:ser>
        <c:dLbls>
          <c:showLegendKey val="0"/>
          <c:showVal val="0"/>
          <c:showCatName val="0"/>
          <c:showSerName val="0"/>
          <c:showPercent val="0"/>
          <c:showBubbleSize val="0"/>
        </c:dLbls>
        <c:axId val="249383552"/>
        <c:axId val="249397632"/>
      </c:scatterChart>
      <c:valAx>
        <c:axId val="249383552"/>
        <c:scaling>
          <c:orientation val="minMax"/>
          <c:max val="8"/>
        </c:scaling>
        <c:delete val="0"/>
        <c:axPos val="b"/>
        <c:title>
          <c:tx>
            <c:rich>
              <a:bodyPr/>
              <a:lstStyle/>
              <a:p>
                <a:pPr>
                  <a:defRPr/>
                </a:pPr>
                <a:r>
                  <a:rPr lang="en-US"/>
                  <a:t>FE Model Amplification</a:t>
                </a:r>
              </a:p>
            </c:rich>
          </c:tx>
          <c:overlay val="0"/>
        </c:title>
        <c:numFmt formatCode="General" sourceLinked="1"/>
        <c:majorTickMark val="out"/>
        <c:minorTickMark val="none"/>
        <c:tickLblPos val="nextTo"/>
        <c:crossAx val="249397632"/>
        <c:crosses val="autoZero"/>
        <c:crossBetween val="midCat"/>
      </c:valAx>
      <c:valAx>
        <c:axId val="249397632"/>
        <c:scaling>
          <c:orientation val="minMax"/>
          <c:max val="8"/>
        </c:scaling>
        <c:delete val="0"/>
        <c:axPos val="l"/>
        <c:majorGridlines/>
        <c:title>
          <c:tx>
            <c:rich>
              <a:bodyPr/>
              <a:lstStyle/>
              <a:p>
                <a:pPr>
                  <a:defRPr/>
                </a:pPr>
                <a:r>
                  <a:rPr lang="en-US"/>
                  <a:t>State-Space Amplification</a:t>
                </a:r>
              </a:p>
            </c:rich>
          </c:tx>
          <c:overlay val="0"/>
        </c:title>
        <c:numFmt formatCode="General" sourceLinked="1"/>
        <c:majorTickMark val="out"/>
        <c:minorTickMark val="none"/>
        <c:tickLblPos val="nextTo"/>
        <c:crossAx val="249383552"/>
        <c:crosses val="autoZero"/>
        <c:crossBetween val="midCat"/>
      </c:valAx>
    </c:plotArea>
    <c:legend>
      <c:legendPos val="r"/>
      <c:layout>
        <c:manualLayout>
          <c:xMode val="edge"/>
          <c:yMode val="edge"/>
          <c:x val="0.61836001749781278"/>
          <c:y val="0.49479440069991248"/>
          <c:w val="0.34552887139107613"/>
          <c:h val="0.25115157480314959"/>
        </c:manualLayout>
      </c:layout>
      <c:overlay val="1"/>
      <c:spPr>
        <a:solidFill>
          <a:sysClr val="window" lastClr="FFFFFF"/>
        </a:solidFill>
      </c:spPr>
    </c:legend>
    <c:plotVisOnly val="1"/>
    <c:dispBlanksAs val="gap"/>
    <c:showDLblsOverMax val="0"/>
  </c:chart>
  <c:txPr>
    <a:bodyPr/>
    <a:lstStyle/>
    <a:p>
      <a:pPr>
        <a:defRPr b="0"/>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007327209098862"/>
          <c:y val="7.3949241246414263E-2"/>
          <c:w val="0.76018883056284636"/>
          <c:h val="0.71739724527558191"/>
        </c:manualLayout>
      </c:layout>
      <c:scatterChart>
        <c:scatterStyle val="lineMarker"/>
        <c:varyColors val="0"/>
        <c:ser>
          <c:idx val="0"/>
          <c:order val="0"/>
          <c:tx>
            <c:strRef>
              <c:f>ISO!$B$2</c:f>
              <c:strCache>
                <c:ptCount val="1"/>
                <c:pt idx="0">
                  <c:v>40ft-1sp</c:v>
                </c:pt>
              </c:strCache>
            </c:strRef>
          </c:tx>
          <c:spPr>
            <a:ln w="28575">
              <a:noFill/>
            </a:ln>
          </c:spPr>
          <c:xVal>
            <c:numRef>
              <c:f>ISO!$C$4:$C$63</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ISO!$B$4:$B$63</c:f>
              <c:numCache>
                <c:formatCode>0.00E+00</c:formatCode>
                <c:ptCount val="60"/>
                <c:pt idx="0">
                  <c:v>1.6511706890338401E-6</c:v>
                </c:pt>
                <c:pt idx="1">
                  <c:v>1.65395829419307E-6</c:v>
                </c:pt>
                <c:pt idx="2">
                  <c:v>1.6642187717232299E-7</c:v>
                </c:pt>
                <c:pt idx="3">
                  <c:v>1.7362574023018399E-7</c:v>
                </c:pt>
                <c:pt idx="4">
                  <c:v>1.8382022138547402E-8</c:v>
                </c:pt>
                <c:pt idx="5">
                  <c:v>1.6718341061341799E-8</c:v>
                </c:pt>
                <c:pt idx="6">
                  <c:v>3.8153742138534402E-6</c:v>
                </c:pt>
                <c:pt idx="7">
                  <c:v>3.3795082610332598E-6</c:v>
                </c:pt>
                <c:pt idx="8">
                  <c:v>3.6524607432692302E-7</c:v>
                </c:pt>
                <c:pt idx="9">
                  <c:v>3.1456843556688901E-7</c:v>
                </c:pt>
                <c:pt idx="10">
                  <c:v>3.1072085701497102E-8</c:v>
                </c:pt>
                <c:pt idx="11">
                  <c:v>3.54025140261847E-8</c:v>
                </c:pt>
                <c:pt idx="12">
                  <c:v>1.8278755453589099E-7</c:v>
                </c:pt>
                <c:pt idx="13">
                  <c:v>1.7000250021702001E-7</c:v>
                </c:pt>
                <c:pt idx="14">
                  <c:v>1.7027323033995299E-7</c:v>
                </c:pt>
                <c:pt idx="15">
                  <c:v>1.6511706890338401E-6</c:v>
                </c:pt>
                <c:pt idx="16">
                  <c:v>1.65395829419307E-6</c:v>
                </c:pt>
                <c:pt idx="17">
                  <c:v>1.6642187717232299E-7</c:v>
                </c:pt>
                <c:pt idx="18">
                  <c:v>1.7362574023018399E-7</c:v>
                </c:pt>
                <c:pt idx="19">
                  <c:v>1.8382022138547402E-8</c:v>
                </c:pt>
                <c:pt idx="20">
                  <c:v>1.6718341061341799E-8</c:v>
                </c:pt>
                <c:pt idx="21">
                  <c:v>3.8153742138534402E-6</c:v>
                </c:pt>
                <c:pt idx="22">
                  <c:v>3.3795082610332598E-6</c:v>
                </c:pt>
                <c:pt idx="23">
                  <c:v>3.6524607432692302E-7</c:v>
                </c:pt>
                <c:pt idx="24">
                  <c:v>3.1456843556688901E-7</c:v>
                </c:pt>
                <c:pt idx="25">
                  <c:v>3.1072085701497102E-8</c:v>
                </c:pt>
                <c:pt idx="26">
                  <c:v>3.54025140261847E-8</c:v>
                </c:pt>
                <c:pt idx="27">
                  <c:v>1.8278755453589099E-7</c:v>
                </c:pt>
                <c:pt idx="28">
                  <c:v>1.7000250021702001E-7</c:v>
                </c:pt>
                <c:pt idx="29">
                  <c:v>1.7027323033995299E-7</c:v>
                </c:pt>
                <c:pt idx="30">
                  <c:v>1.6511706890338401E-6</c:v>
                </c:pt>
                <c:pt idx="31">
                  <c:v>1.65395829419307E-6</c:v>
                </c:pt>
                <c:pt idx="33">
                  <c:v>1.7362574023018399E-7</c:v>
                </c:pt>
                <c:pt idx="34">
                  <c:v>1.8382022138547402E-8</c:v>
                </c:pt>
                <c:pt idx="36">
                  <c:v>3.8153742138534402E-6</c:v>
                </c:pt>
                <c:pt idx="43">
                  <c:v>1.7000250021702001E-7</c:v>
                </c:pt>
                <c:pt idx="45">
                  <c:v>1.6511706890338401E-6</c:v>
                </c:pt>
                <c:pt idx="49">
                  <c:v>1.8382022138547402E-8</c:v>
                </c:pt>
                <c:pt idx="51">
                  <c:v>3.8153742138534402E-6</c:v>
                </c:pt>
                <c:pt idx="58">
                  <c:v>1.7000250021702001E-7</c:v>
                </c:pt>
              </c:numCache>
            </c:numRef>
          </c:yVal>
          <c:smooth val="0"/>
          <c:extLst>
            <c:ext xmlns:c16="http://schemas.microsoft.com/office/drawing/2014/chart" uri="{C3380CC4-5D6E-409C-BE32-E72D297353CC}">
              <c16:uniqueId val="{00000000-EC2D-41A3-84AA-1A5AA9FC2DE0}"/>
            </c:ext>
          </c:extLst>
        </c:ser>
        <c:ser>
          <c:idx val="2"/>
          <c:order val="1"/>
          <c:tx>
            <c:strRef>
              <c:f>ISO!$F$2</c:f>
              <c:strCache>
                <c:ptCount val="1"/>
                <c:pt idx="0">
                  <c:v>100ft-1sp</c:v>
                </c:pt>
              </c:strCache>
            </c:strRef>
          </c:tx>
          <c:spPr>
            <a:ln w="28575">
              <a:noFill/>
            </a:ln>
          </c:spPr>
          <c:xVal>
            <c:numRef>
              <c:f>ISO!$G$4:$G$63</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ISO!$F$4:$F$63</c:f>
              <c:numCache>
                <c:formatCode>0.00E+00</c:formatCode>
                <c:ptCount val="60"/>
                <c:pt idx="0">
                  <c:v>1.6511706890338401E-6</c:v>
                </c:pt>
                <c:pt idx="1">
                  <c:v>1.65395829419307E-6</c:v>
                </c:pt>
                <c:pt idx="2">
                  <c:v>1.6642187717232299E-7</c:v>
                </c:pt>
                <c:pt idx="3">
                  <c:v>1.7362574023018399E-7</c:v>
                </c:pt>
                <c:pt idx="4">
                  <c:v>1.8382022138547402E-8</c:v>
                </c:pt>
                <c:pt idx="5">
                  <c:v>1.6718341061341799E-8</c:v>
                </c:pt>
                <c:pt idx="6">
                  <c:v>3.8153742138534402E-6</c:v>
                </c:pt>
                <c:pt idx="7">
                  <c:v>3.3795082610332598E-6</c:v>
                </c:pt>
                <c:pt idx="8">
                  <c:v>3.6524607432692302E-7</c:v>
                </c:pt>
                <c:pt idx="9">
                  <c:v>3.1456843556688901E-7</c:v>
                </c:pt>
                <c:pt idx="10">
                  <c:v>3.1072085701497102E-8</c:v>
                </c:pt>
                <c:pt idx="11">
                  <c:v>3.54025140261847E-8</c:v>
                </c:pt>
                <c:pt idx="12">
                  <c:v>1.8278755453589099E-7</c:v>
                </c:pt>
                <c:pt idx="13">
                  <c:v>1.7000250021702001E-7</c:v>
                </c:pt>
                <c:pt idx="14">
                  <c:v>1.7027323033995299E-7</c:v>
                </c:pt>
                <c:pt idx="15" formatCode="General">
                  <c:v>1.6511706890338401E-6</c:v>
                </c:pt>
                <c:pt idx="16" formatCode="General">
                  <c:v>1.65395829419307E-6</c:v>
                </c:pt>
                <c:pt idx="17" formatCode="General">
                  <c:v>1.6642187717232299E-7</c:v>
                </c:pt>
                <c:pt idx="18" formatCode="General">
                  <c:v>1.7362574023018399E-7</c:v>
                </c:pt>
                <c:pt idx="19" formatCode="General">
                  <c:v>1.8382022138547402E-8</c:v>
                </c:pt>
                <c:pt idx="20" formatCode="General">
                  <c:v>1.6718341061341799E-8</c:v>
                </c:pt>
                <c:pt idx="21" formatCode="General">
                  <c:v>3.8153742138534402E-6</c:v>
                </c:pt>
                <c:pt idx="22" formatCode="General">
                  <c:v>3.3795082610332598E-6</c:v>
                </c:pt>
                <c:pt idx="23" formatCode="General">
                  <c:v>3.6524607432692302E-7</c:v>
                </c:pt>
                <c:pt idx="24" formatCode="General">
                  <c:v>3.1456843556688901E-7</c:v>
                </c:pt>
                <c:pt idx="25" formatCode="General">
                  <c:v>3.1072085701497102E-8</c:v>
                </c:pt>
                <c:pt idx="26" formatCode="General">
                  <c:v>3.54025140261847E-8</c:v>
                </c:pt>
                <c:pt idx="27" formatCode="General">
                  <c:v>1.8278755453589099E-7</c:v>
                </c:pt>
                <c:pt idx="28" formatCode="General">
                  <c:v>1.7000250021702001E-7</c:v>
                </c:pt>
                <c:pt idx="29" formatCode="General">
                  <c:v>1.7027323033995299E-7</c:v>
                </c:pt>
                <c:pt idx="30" formatCode="General">
                  <c:v>1.6511706890338401E-6</c:v>
                </c:pt>
                <c:pt idx="31" formatCode="General">
                  <c:v>1.65395829419307E-6</c:v>
                </c:pt>
                <c:pt idx="32" formatCode="General">
                  <c:v>1.6642187717232299E-7</c:v>
                </c:pt>
                <c:pt idx="33" formatCode="General">
                  <c:v>1.7362574023018399E-7</c:v>
                </c:pt>
                <c:pt idx="34" formatCode="General">
                  <c:v>1.8382022138547402E-8</c:v>
                </c:pt>
                <c:pt idx="35" formatCode="General">
                  <c:v>1.6718341061341799E-8</c:v>
                </c:pt>
                <c:pt idx="36" formatCode="General">
                  <c:v>3.8153742138534402E-6</c:v>
                </c:pt>
                <c:pt idx="37" formatCode="General">
                  <c:v>3.3795082610332598E-6</c:v>
                </c:pt>
                <c:pt idx="38" formatCode="General">
                  <c:v>3.6524607432692302E-7</c:v>
                </c:pt>
                <c:pt idx="39" formatCode="General">
                  <c:v>3.1456843556688901E-7</c:v>
                </c:pt>
                <c:pt idx="40" formatCode="General">
                  <c:v>3.1072085701497102E-8</c:v>
                </c:pt>
                <c:pt idx="41" formatCode="General">
                  <c:v>3.54025140261847E-8</c:v>
                </c:pt>
                <c:pt idx="42" formatCode="General">
                  <c:v>1.8278755453589099E-7</c:v>
                </c:pt>
                <c:pt idx="43" formatCode="General">
                  <c:v>1.7000250021702001E-7</c:v>
                </c:pt>
                <c:pt idx="44" formatCode="General">
                  <c:v>1.7027323033995299E-7</c:v>
                </c:pt>
                <c:pt idx="45" formatCode="General">
                  <c:v>1.6511706890338401E-6</c:v>
                </c:pt>
                <c:pt idx="47" formatCode="General">
                  <c:v>1.6642187717232299E-7</c:v>
                </c:pt>
                <c:pt idx="49" formatCode="General">
                  <c:v>1.8382022138547402E-8</c:v>
                </c:pt>
                <c:pt idx="51" formatCode="General">
                  <c:v>3.8153742138534402E-6</c:v>
                </c:pt>
                <c:pt idx="53" formatCode="General">
                  <c:v>3.6524607432692302E-7</c:v>
                </c:pt>
                <c:pt idx="55" formatCode="General">
                  <c:v>3.1072085701497102E-8</c:v>
                </c:pt>
                <c:pt idx="57" formatCode="General">
                  <c:v>1.8278755453589099E-7</c:v>
                </c:pt>
              </c:numCache>
            </c:numRef>
          </c:yVal>
          <c:smooth val="0"/>
          <c:extLst>
            <c:ext xmlns:c16="http://schemas.microsoft.com/office/drawing/2014/chart" uri="{C3380CC4-5D6E-409C-BE32-E72D297353CC}">
              <c16:uniqueId val="{00000001-EC2D-41A3-84AA-1A5AA9FC2DE0}"/>
            </c:ext>
          </c:extLst>
        </c:ser>
        <c:ser>
          <c:idx val="4"/>
          <c:order val="2"/>
          <c:tx>
            <c:strRef>
              <c:f>ISO!$J$2</c:f>
              <c:strCache>
                <c:ptCount val="1"/>
                <c:pt idx="0">
                  <c:v>140ft-1sp</c:v>
                </c:pt>
              </c:strCache>
            </c:strRef>
          </c:tx>
          <c:spPr>
            <a:ln w="28575">
              <a:noFill/>
            </a:ln>
          </c:spPr>
          <c:xVal>
            <c:numRef>
              <c:f>ISO!$K$4:$K$33</c:f>
              <c:numCache>
                <c:formatCode>General</c:formatCode>
                <c:ptCount val="3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ISO!$J$4:$J$33</c:f>
              <c:numCache>
                <c:formatCode>0.00E+00</c:formatCode>
                <c:ptCount val="30"/>
                <c:pt idx="0">
                  <c:v>1.6511706890338401E-6</c:v>
                </c:pt>
                <c:pt idx="1">
                  <c:v>1.65395829419307E-6</c:v>
                </c:pt>
                <c:pt idx="2">
                  <c:v>1.6642187717232299E-7</c:v>
                </c:pt>
                <c:pt idx="3">
                  <c:v>1.7362574023018399E-7</c:v>
                </c:pt>
                <c:pt idx="4">
                  <c:v>1.8382022138547402E-8</c:v>
                </c:pt>
                <c:pt idx="5">
                  <c:v>1.6718341061341799E-8</c:v>
                </c:pt>
                <c:pt idx="6">
                  <c:v>3.8153742138534402E-6</c:v>
                </c:pt>
                <c:pt idx="7">
                  <c:v>3.3795082610332598E-6</c:v>
                </c:pt>
                <c:pt idx="8">
                  <c:v>3.6524607432692302E-7</c:v>
                </c:pt>
                <c:pt idx="9">
                  <c:v>3.1456843556688901E-7</c:v>
                </c:pt>
                <c:pt idx="10">
                  <c:v>3.1072085701497102E-8</c:v>
                </c:pt>
                <c:pt idx="11">
                  <c:v>3.54025140261847E-8</c:v>
                </c:pt>
                <c:pt idx="12">
                  <c:v>1.8278755453589099E-7</c:v>
                </c:pt>
                <c:pt idx="13">
                  <c:v>1.7000250021702001E-7</c:v>
                </c:pt>
                <c:pt idx="14">
                  <c:v>1.7027323033995299E-7</c:v>
                </c:pt>
                <c:pt idx="15" formatCode="General">
                  <c:v>1.6511706890338401E-6</c:v>
                </c:pt>
                <c:pt idx="17" formatCode="General">
                  <c:v>1.6642187717232299E-7</c:v>
                </c:pt>
                <c:pt idx="19" formatCode="General">
                  <c:v>1.8382022138547402E-8</c:v>
                </c:pt>
                <c:pt idx="21" formatCode="General">
                  <c:v>3.8153742138534402E-6</c:v>
                </c:pt>
                <c:pt idx="23" formatCode="General">
                  <c:v>3.6524607432692302E-7</c:v>
                </c:pt>
                <c:pt idx="25" formatCode="General">
                  <c:v>3.1072085701497102E-8</c:v>
                </c:pt>
                <c:pt idx="27" formatCode="General">
                  <c:v>1.8278755453589099E-7</c:v>
                </c:pt>
              </c:numCache>
            </c:numRef>
          </c:yVal>
          <c:smooth val="0"/>
          <c:extLst>
            <c:ext xmlns:c16="http://schemas.microsoft.com/office/drawing/2014/chart" uri="{C3380CC4-5D6E-409C-BE32-E72D297353CC}">
              <c16:uniqueId val="{00000002-EC2D-41A3-84AA-1A5AA9FC2DE0}"/>
            </c:ext>
          </c:extLst>
        </c:ser>
        <c:ser>
          <c:idx val="1"/>
          <c:order val="3"/>
          <c:tx>
            <c:strRef>
              <c:f>ISO!$D$2</c:f>
              <c:strCache>
                <c:ptCount val="1"/>
                <c:pt idx="0">
                  <c:v>40ft-2sp</c:v>
                </c:pt>
              </c:strCache>
            </c:strRef>
          </c:tx>
          <c:spPr>
            <a:ln w="28575">
              <a:noFill/>
            </a:ln>
          </c:spPr>
          <c:marker>
            <c:symbol val="circle"/>
            <c:size val="5"/>
            <c:spPr>
              <a:solidFill>
                <a:schemeClr val="tx2"/>
              </a:solidFill>
              <a:ln>
                <a:noFill/>
              </a:ln>
            </c:spPr>
          </c:marker>
          <c:xVal>
            <c:numRef>
              <c:f>ISO!$E$4:$E$63</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ISO!$D$4:$D$63</c:f>
              <c:numCache>
                <c:formatCode>0.00E+00</c:formatCode>
                <c:ptCount val="60"/>
                <c:pt idx="0">
                  <c:v>1.6511706890338401E-6</c:v>
                </c:pt>
                <c:pt idx="1">
                  <c:v>1.65395829419307E-6</c:v>
                </c:pt>
                <c:pt idx="2">
                  <c:v>1.6642187717232299E-7</c:v>
                </c:pt>
                <c:pt idx="3">
                  <c:v>1.7362574023018399E-7</c:v>
                </c:pt>
                <c:pt idx="4">
                  <c:v>1.8382022138547402E-8</c:v>
                </c:pt>
                <c:pt idx="5">
                  <c:v>1.6718341061341799E-8</c:v>
                </c:pt>
                <c:pt idx="6">
                  <c:v>3.8153742138534402E-6</c:v>
                </c:pt>
                <c:pt idx="7">
                  <c:v>3.3795082610332598E-6</c:v>
                </c:pt>
                <c:pt idx="8">
                  <c:v>3.6524607432692302E-7</c:v>
                </c:pt>
                <c:pt idx="9">
                  <c:v>3.1456843556688901E-7</c:v>
                </c:pt>
                <c:pt idx="10">
                  <c:v>3.1072085701497102E-8</c:v>
                </c:pt>
                <c:pt idx="11">
                  <c:v>3.54025140261847E-8</c:v>
                </c:pt>
                <c:pt idx="12">
                  <c:v>1.8278755453589099E-7</c:v>
                </c:pt>
                <c:pt idx="13">
                  <c:v>1.7000250021702001E-7</c:v>
                </c:pt>
                <c:pt idx="14">
                  <c:v>1.7027323033995299E-7</c:v>
                </c:pt>
                <c:pt idx="15" formatCode="General">
                  <c:v>1.6511706890338401E-6</c:v>
                </c:pt>
                <c:pt idx="16" formatCode="General">
                  <c:v>1.65395829419307E-6</c:v>
                </c:pt>
                <c:pt idx="17" formatCode="General">
                  <c:v>1.6642187717232299E-7</c:v>
                </c:pt>
                <c:pt idx="18" formatCode="General">
                  <c:v>1.7362574023018399E-7</c:v>
                </c:pt>
                <c:pt idx="19" formatCode="General">
                  <c:v>1.8382022138547402E-8</c:v>
                </c:pt>
                <c:pt idx="20" formatCode="General">
                  <c:v>1.6718341061341799E-8</c:v>
                </c:pt>
                <c:pt idx="21" formatCode="General">
                  <c:v>3.8153742138534402E-6</c:v>
                </c:pt>
                <c:pt idx="22" formatCode="General">
                  <c:v>3.3795082610332598E-6</c:v>
                </c:pt>
                <c:pt idx="23" formatCode="General">
                  <c:v>3.6524607432692302E-7</c:v>
                </c:pt>
                <c:pt idx="24" formatCode="General">
                  <c:v>3.1456843556688901E-7</c:v>
                </c:pt>
                <c:pt idx="25" formatCode="General">
                  <c:v>3.1072085701497102E-8</c:v>
                </c:pt>
                <c:pt idx="26" formatCode="General">
                  <c:v>3.54025140261847E-8</c:v>
                </c:pt>
                <c:pt idx="27" formatCode="General">
                  <c:v>1.8278755453589099E-7</c:v>
                </c:pt>
                <c:pt idx="28" formatCode="General">
                  <c:v>1.7000250021702001E-7</c:v>
                </c:pt>
                <c:pt idx="29" formatCode="General">
                  <c:v>1.7027323033995299E-7</c:v>
                </c:pt>
                <c:pt idx="30" formatCode="General">
                  <c:v>1.6511706890338401E-6</c:v>
                </c:pt>
                <c:pt idx="31" formatCode="General">
                  <c:v>1.65395829419307E-6</c:v>
                </c:pt>
                <c:pt idx="32" formatCode="General">
                  <c:v>1.6642187717232299E-7</c:v>
                </c:pt>
                <c:pt idx="33" formatCode="General">
                  <c:v>1.7362574023018399E-7</c:v>
                </c:pt>
                <c:pt idx="34" formatCode="General">
                  <c:v>1.8382022138547402E-8</c:v>
                </c:pt>
                <c:pt idx="36" formatCode="General">
                  <c:v>3.8153742138534402E-6</c:v>
                </c:pt>
                <c:pt idx="38" formatCode="General">
                  <c:v>3.6524607432692302E-7</c:v>
                </c:pt>
                <c:pt idx="40" formatCode="General">
                  <c:v>3.1072085701497102E-8</c:v>
                </c:pt>
                <c:pt idx="42" formatCode="General">
                  <c:v>1.8278755453589099E-7</c:v>
                </c:pt>
                <c:pt idx="43" formatCode="General">
                  <c:v>1.7000250021702001E-7</c:v>
                </c:pt>
                <c:pt idx="45" formatCode="General">
                  <c:v>1.6511706890338401E-6</c:v>
                </c:pt>
                <c:pt idx="47" formatCode="General">
                  <c:v>1.6642187717232299E-7</c:v>
                </c:pt>
                <c:pt idx="49" formatCode="General">
                  <c:v>1.8382022138547402E-8</c:v>
                </c:pt>
                <c:pt idx="51" formatCode="General">
                  <c:v>3.8153742138534402E-6</c:v>
                </c:pt>
                <c:pt idx="53" formatCode="General">
                  <c:v>3.6524607432692302E-7</c:v>
                </c:pt>
                <c:pt idx="55" formatCode="General">
                  <c:v>3.1072085701497102E-8</c:v>
                </c:pt>
              </c:numCache>
            </c:numRef>
          </c:yVal>
          <c:smooth val="0"/>
          <c:extLst>
            <c:ext xmlns:c16="http://schemas.microsoft.com/office/drawing/2014/chart" uri="{C3380CC4-5D6E-409C-BE32-E72D297353CC}">
              <c16:uniqueId val="{00000003-EC2D-41A3-84AA-1A5AA9FC2DE0}"/>
            </c:ext>
          </c:extLst>
        </c:ser>
        <c:ser>
          <c:idx val="3"/>
          <c:order val="4"/>
          <c:tx>
            <c:strRef>
              <c:f>ISO!$H$2</c:f>
              <c:strCache>
                <c:ptCount val="1"/>
                <c:pt idx="0">
                  <c:v>100ft-2sp</c:v>
                </c:pt>
              </c:strCache>
            </c:strRef>
          </c:tx>
          <c:spPr>
            <a:ln w="28575">
              <a:noFill/>
            </a:ln>
          </c:spPr>
          <c:marker>
            <c:symbol val="circle"/>
            <c:size val="5"/>
            <c:spPr>
              <a:solidFill>
                <a:srgbClr val="C00000"/>
              </a:solidFill>
              <a:ln>
                <a:noFill/>
              </a:ln>
            </c:spPr>
          </c:marker>
          <c:xVal>
            <c:numRef>
              <c:f>ISO!$I$4:$I$63</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ISO!$H$4:$H$63</c:f>
              <c:numCache>
                <c:formatCode>0.00E+00</c:formatCode>
                <c:ptCount val="60"/>
                <c:pt idx="0">
                  <c:v>1.6511706890338401E-6</c:v>
                </c:pt>
                <c:pt idx="1">
                  <c:v>1.65395829419307E-6</c:v>
                </c:pt>
                <c:pt idx="2">
                  <c:v>1.6642187717232299E-7</c:v>
                </c:pt>
                <c:pt idx="3">
                  <c:v>1.7362574023018399E-7</c:v>
                </c:pt>
                <c:pt idx="4">
                  <c:v>1.8382022138547402E-8</c:v>
                </c:pt>
                <c:pt idx="5">
                  <c:v>1.6718341061341799E-8</c:v>
                </c:pt>
                <c:pt idx="6">
                  <c:v>3.8153742138534402E-6</c:v>
                </c:pt>
                <c:pt idx="7">
                  <c:v>3.3795082610332598E-6</c:v>
                </c:pt>
                <c:pt idx="8">
                  <c:v>3.6524607432692302E-7</c:v>
                </c:pt>
                <c:pt idx="9">
                  <c:v>3.1456843556688901E-7</c:v>
                </c:pt>
                <c:pt idx="10">
                  <c:v>3.1072085701497102E-8</c:v>
                </c:pt>
                <c:pt idx="11">
                  <c:v>3.54025140261847E-8</c:v>
                </c:pt>
                <c:pt idx="12">
                  <c:v>1.8278755453589099E-7</c:v>
                </c:pt>
                <c:pt idx="13">
                  <c:v>1.7000250021702001E-7</c:v>
                </c:pt>
                <c:pt idx="14">
                  <c:v>1.7027323033995299E-7</c:v>
                </c:pt>
                <c:pt idx="15" formatCode="General">
                  <c:v>1.6511706890338401E-6</c:v>
                </c:pt>
                <c:pt idx="16" formatCode="General">
                  <c:v>1.65395829419307E-6</c:v>
                </c:pt>
                <c:pt idx="17" formatCode="General">
                  <c:v>1.6642187717232299E-7</c:v>
                </c:pt>
                <c:pt idx="18" formatCode="General">
                  <c:v>1.7362574023018399E-7</c:v>
                </c:pt>
                <c:pt idx="19" formatCode="General">
                  <c:v>1.8382022138547402E-8</c:v>
                </c:pt>
                <c:pt idx="20" formatCode="General">
                  <c:v>1.6718341061341799E-8</c:v>
                </c:pt>
                <c:pt idx="21" formatCode="General">
                  <c:v>3.8153742138534402E-6</c:v>
                </c:pt>
                <c:pt idx="22" formatCode="General">
                  <c:v>3.3795082610332598E-6</c:v>
                </c:pt>
                <c:pt idx="23" formatCode="General">
                  <c:v>3.6524607432692302E-7</c:v>
                </c:pt>
                <c:pt idx="24" formatCode="General">
                  <c:v>3.1456843556688901E-7</c:v>
                </c:pt>
                <c:pt idx="25" formatCode="General">
                  <c:v>3.1072085701497102E-8</c:v>
                </c:pt>
                <c:pt idx="26" formatCode="General">
                  <c:v>3.54025140261847E-8</c:v>
                </c:pt>
                <c:pt idx="27" formatCode="General">
                  <c:v>1.8278755453589099E-7</c:v>
                </c:pt>
                <c:pt idx="28" formatCode="General">
                  <c:v>1.7000250021702001E-7</c:v>
                </c:pt>
                <c:pt idx="29" formatCode="General">
                  <c:v>1.7027323033995299E-7</c:v>
                </c:pt>
                <c:pt idx="30" formatCode="General">
                  <c:v>1.6511706890338401E-6</c:v>
                </c:pt>
                <c:pt idx="31" formatCode="General">
                  <c:v>1.65395829419307E-6</c:v>
                </c:pt>
                <c:pt idx="32" formatCode="General">
                  <c:v>1.6642187717232299E-7</c:v>
                </c:pt>
                <c:pt idx="33" formatCode="General">
                  <c:v>1.7362574023018399E-7</c:v>
                </c:pt>
                <c:pt idx="34" formatCode="General">
                  <c:v>1.8382022138547402E-8</c:v>
                </c:pt>
                <c:pt idx="35" formatCode="General">
                  <c:v>1.6718341061341799E-8</c:v>
                </c:pt>
                <c:pt idx="36" formatCode="General">
                  <c:v>3.8153742138534402E-6</c:v>
                </c:pt>
                <c:pt idx="37" formatCode="General">
                  <c:v>3.3795082610332598E-6</c:v>
                </c:pt>
                <c:pt idx="38" formatCode="General">
                  <c:v>3.6524607432692302E-7</c:v>
                </c:pt>
                <c:pt idx="39" formatCode="General">
                  <c:v>3.1456843556688901E-7</c:v>
                </c:pt>
                <c:pt idx="40" formatCode="General">
                  <c:v>3.1072085701497102E-8</c:v>
                </c:pt>
                <c:pt idx="41" formatCode="General">
                  <c:v>3.54025140261847E-8</c:v>
                </c:pt>
                <c:pt idx="42" formatCode="General">
                  <c:v>1.8278755453589099E-7</c:v>
                </c:pt>
                <c:pt idx="43" formatCode="General">
                  <c:v>1.7000250021702001E-7</c:v>
                </c:pt>
                <c:pt idx="44" formatCode="General">
                  <c:v>1.7027323033995299E-7</c:v>
                </c:pt>
                <c:pt idx="45" formatCode="General">
                  <c:v>1.6511706890338401E-6</c:v>
                </c:pt>
                <c:pt idx="47" formatCode="General">
                  <c:v>1.6642187717232299E-7</c:v>
                </c:pt>
                <c:pt idx="49" formatCode="General">
                  <c:v>1.8382022138547402E-8</c:v>
                </c:pt>
                <c:pt idx="51" formatCode="General">
                  <c:v>3.8153742138534402E-6</c:v>
                </c:pt>
                <c:pt idx="53" formatCode="General">
                  <c:v>3.6524607432692302E-7</c:v>
                </c:pt>
                <c:pt idx="55" formatCode="General">
                  <c:v>3.1072085701497102E-8</c:v>
                </c:pt>
                <c:pt idx="57" formatCode="General">
                  <c:v>1.8278755453589099E-7</c:v>
                </c:pt>
              </c:numCache>
            </c:numRef>
          </c:yVal>
          <c:smooth val="0"/>
          <c:extLst>
            <c:ext xmlns:c16="http://schemas.microsoft.com/office/drawing/2014/chart" uri="{C3380CC4-5D6E-409C-BE32-E72D297353CC}">
              <c16:uniqueId val="{00000004-EC2D-41A3-84AA-1A5AA9FC2DE0}"/>
            </c:ext>
          </c:extLst>
        </c:ser>
        <c:ser>
          <c:idx val="5"/>
          <c:order val="5"/>
          <c:tx>
            <c:strRef>
              <c:f>ISO!$L$2</c:f>
              <c:strCache>
                <c:ptCount val="1"/>
                <c:pt idx="0">
                  <c:v>140ft-2sp</c:v>
                </c:pt>
              </c:strCache>
            </c:strRef>
          </c:tx>
          <c:spPr>
            <a:ln w="28575">
              <a:noFill/>
            </a:ln>
          </c:spPr>
          <c:marker>
            <c:symbol val="circle"/>
            <c:size val="5"/>
            <c:spPr>
              <a:solidFill>
                <a:schemeClr val="accent6">
                  <a:lumMod val="75000"/>
                </a:schemeClr>
              </a:solidFill>
              <a:ln>
                <a:noFill/>
              </a:ln>
            </c:spPr>
          </c:marker>
          <c:xVal>
            <c:numRef>
              <c:f>ISO!$M$4:$M$33</c:f>
              <c:numCache>
                <c:formatCode>General</c:formatCode>
                <c:ptCount val="3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ISO!$L$4:$L$33</c:f>
              <c:numCache>
                <c:formatCode>0.00E+00</c:formatCode>
                <c:ptCount val="30"/>
                <c:pt idx="0">
                  <c:v>1.6511706890338401E-6</c:v>
                </c:pt>
                <c:pt idx="1">
                  <c:v>1.65395829419307E-6</c:v>
                </c:pt>
                <c:pt idx="2">
                  <c:v>1.6642187717232299E-7</c:v>
                </c:pt>
                <c:pt idx="3">
                  <c:v>1.7362574023018399E-7</c:v>
                </c:pt>
                <c:pt idx="4">
                  <c:v>1.8382022138547402E-8</c:v>
                </c:pt>
                <c:pt idx="5">
                  <c:v>1.6718341061341799E-8</c:v>
                </c:pt>
                <c:pt idx="6">
                  <c:v>3.8153742138534402E-6</c:v>
                </c:pt>
                <c:pt idx="7">
                  <c:v>3.3795082610332598E-6</c:v>
                </c:pt>
                <c:pt idx="8">
                  <c:v>3.6524607432692302E-7</c:v>
                </c:pt>
                <c:pt idx="9">
                  <c:v>3.1456843556688901E-7</c:v>
                </c:pt>
                <c:pt idx="10">
                  <c:v>3.1072085701497102E-8</c:v>
                </c:pt>
                <c:pt idx="11">
                  <c:v>3.54025140261847E-8</c:v>
                </c:pt>
                <c:pt idx="12">
                  <c:v>1.8278755453589099E-7</c:v>
                </c:pt>
                <c:pt idx="13">
                  <c:v>1.7000250021702001E-7</c:v>
                </c:pt>
                <c:pt idx="14">
                  <c:v>1.7027323033995299E-7</c:v>
                </c:pt>
                <c:pt idx="15" formatCode="General">
                  <c:v>1.6511706890338401E-6</c:v>
                </c:pt>
                <c:pt idx="16" formatCode="General">
                  <c:v>1.65395829419307E-6</c:v>
                </c:pt>
                <c:pt idx="17" formatCode="General">
                  <c:v>1.6642187717232299E-7</c:v>
                </c:pt>
                <c:pt idx="19" formatCode="General">
                  <c:v>1.8382022138547402E-8</c:v>
                </c:pt>
                <c:pt idx="21" formatCode="General">
                  <c:v>3.8153742138534402E-6</c:v>
                </c:pt>
                <c:pt idx="23" formatCode="General">
                  <c:v>3.6524607432692302E-7</c:v>
                </c:pt>
                <c:pt idx="24" formatCode="General">
                  <c:v>3.1456843556688901E-7</c:v>
                </c:pt>
                <c:pt idx="25" formatCode="General">
                  <c:v>3.1072085701497102E-8</c:v>
                </c:pt>
                <c:pt idx="26" formatCode="General">
                  <c:v>3.54025140261847E-8</c:v>
                </c:pt>
                <c:pt idx="27" formatCode="General">
                  <c:v>1.8278755453589099E-7</c:v>
                </c:pt>
                <c:pt idx="28" formatCode="General">
                  <c:v>1.7000250021702001E-7</c:v>
                </c:pt>
                <c:pt idx="29" formatCode="General">
                  <c:v>1.7027323033995299E-7</c:v>
                </c:pt>
              </c:numCache>
            </c:numRef>
          </c:yVal>
          <c:smooth val="0"/>
          <c:extLst>
            <c:ext xmlns:c16="http://schemas.microsoft.com/office/drawing/2014/chart" uri="{C3380CC4-5D6E-409C-BE32-E72D297353CC}">
              <c16:uniqueId val="{00000005-EC2D-41A3-84AA-1A5AA9FC2DE0}"/>
            </c:ext>
          </c:extLst>
        </c:ser>
        <c:dLbls>
          <c:showLegendKey val="0"/>
          <c:showVal val="0"/>
          <c:showCatName val="0"/>
          <c:showSerName val="0"/>
          <c:showPercent val="0"/>
          <c:showBubbleSize val="0"/>
        </c:dLbls>
        <c:axId val="248562816"/>
        <c:axId val="248565120"/>
      </c:scatterChart>
      <c:valAx>
        <c:axId val="248562816"/>
        <c:scaling>
          <c:orientation val="minMax"/>
          <c:max val="8"/>
        </c:scaling>
        <c:delete val="0"/>
        <c:axPos val="b"/>
        <c:title>
          <c:tx>
            <c:rich>
              <a:bodyPr/>
              <a:lstStyle/>
              <a:p>
                <a:pPr>
                  <a:defRPr/>
                </a:pPr>
                <a:r>
                  <a:rPr lang="en-US"/>
                  <a:t>FE Model Predicted Amplification</a:t>
                </a:r>
              </a:p>
            </c:rich>
          </c:tx>
          <c:overlay val="0"/>
        </c:title>
        <c:numFmt formatCode="General" sourceLinked="1"/>
        <c:majorTickMark val="out"/>
        <c:minorTickMark val="none"/>
        <c:tickLblPos val="nextTo"/>
        <c:crossAx val="248565120"/>
        <c:crossesAt val="1.0000000000000005E-8"/>
        <c:crossBetween val="midCat"/>
      </c:valAx>
      <c:valAx>
        <c:axId val="248565120"/>
        <c:scaling>
          <c:logBase val="10"/>
          <c:orientation val="minMax"/>
          <c:max val="1.0000000000000004E-5"/>
        </c:scaling>
        <c:delete val="0"/>
        <c:axPos val="l"/>
        <c:majorGridlines/>
        <c:title>
          <c:tx>
            <c:rich>
              <a:bodyPr rot="-5400000" vert="horz"/>
              <a:lstStyle/>
              <a:p>
                <a:pPr>
                  <a:defRPr/>
                </a:pPr>
                <a:r>
                  <a:rPr lang="en-US"/>
                  <a:t>ISO8608 C</a:t>
                </a:r>
                <a:r>
                  <a:rPr lang="en-US" baseline="-25000"/>
                  <a:t>10</a:t>
                </a:r>
                <a:r>
                  <a:rPr lang="en-US"/>
                  <a:t> Value</a:t>
                </a:r>
              </a:p>
            </c:rich>
          </c:tx>
          <c:overlay val="0"/>
        </c:title>
        <c:numFmt formatCode="0.00E+00" sourceLinked="1"/>
        <c:majorTickMark val="out"/>
        <c:minorTickMark val="none"/>
        <c:tickLblPos val="nextTo"/>
        <c:crossAx val="248562816"/>
        <c:crosses val="autoZero"/>
        <c:crossBetween val="midCat"/>
      </c:valAx>
    </c:plotArea>
    <c:legend>
      <c:legendPos val="r"/>
      <c:layout>
        <c:manualLayout>
          <c:xMode val="edge"/>
          <c:yMode val="edge"/>
          <c:x val="0.80554571303587064"/>
          <c:y val="0.46542185823461141"/>
          <c:w val="0.17265048118985124"/>
          <c:h val="0.48851074079751244"/>
        </c:manualLayout>
      </c:layout>
      <c:overlay val="1"/>
      <c:spPr>
        <a:solidFill>
          <a:schemeClr val="bg1"/>
        </a:solidFill>
      </c:spPr>
    </c:legend>
    <c:plotVisOnly val="1"/>
    <c:dispBlanksAs val="gap"/>
    <c:showDLblsOverMax val="0"/>
  </c:chart>
  <c:txPr>
    <a:bodyPr/>
    <a:lstStyle/>
    <a:p>
      <a:pPr>
        <a:defRPr b="0"/>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9ED077A6-8800-4550-AB1B-63C53C2ED9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86</TotalTime>
  <Pages>1</Pages>
  <Words>16234</Words>
  <Characters>92535</Characters>
  <Application>Microsoft Office Word</Application>
  <DocSecurity>0</DocSecurity>
  <Lines>771</Lines>
  <Paragraphs>217</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108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38</cp:revision>
  <dcterms:created xsi:type="dcterms:W3CDTF">2019-03-08T19:48:00Z</dcterms:created>
  <dcterms:modified xsi:type="dcterms:W3CDTF">2019-09-20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qR48us52"/&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